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5.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6.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drawings/drawing7.xml" ContentType="application/vnd.openxmlformats-officedocument.drawingml.chartshapes+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drawings/drawing8.xml" ContentType="application/vnd.openxmlformats-officedocument.drawingml.chartshapes+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drawings/drawing9.xml" ContentType="application/vnd.openxmlformats-officedocument.drawingml.chartshapes+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drawings/drawing10.xml" ContentType="application/vnd.openxmlformats-officedocument.drawingml.chartshapes+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drawings/drawing11.xml" ContentType="application/vnd.openxmlformats-officedocument.drawingml.chartshapes+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drawings/drawing12.xml" ContentType="application/vnd.openxmlformats-officedocument.drawingml.chartshapes+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drawings/drawing13.xml" ContentType="application/vnd.openxmlformats-officedocument.drawingml.chartshapes+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drawings/drawing14.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CCD951" w14:textId="77777777" w:rsidR="006277F0" w:rsidRDefault="006277F0" w:rsidP="006277F0">
      <w:pPr>
        <w:spacing w:after="0" w:line="276" w:lineRule="auto"/>
        <w:jc w:val="center"/>
        <w:rPr>
          <w:b/>
          <w:color w:val="2E74B5" w:themeColor="accent1" w:themeShade="BF"/>
          <w:sz w:val="36"/>
        </w:rPr>
      </w:pPr>
    </w:p>
    <w:p w14:paraId="65C87165" w14:textId="50073933" w:rsidR="00494508" w:rsidRDefault="00494508" w:rsidP="006277F0">
      <w:pPr>
        <w:spacing w:after="0" w:line="276" w:lineRule="auto"/>
        <w:jc w:val="center"/>
        <w:rPr>
          <w:rFonts w:asciiTheme="majorHAnsi" w:hAnsiTheme="majorHAnsi" w:cstheme="majorHAnsi"/>
          <w:b/>
          <w:sz w:val="36"/>
        </w:rPr>
      </w:pPr>
    </w:p>
    <w:p w14:paraId="28B9A3D0" w14:textId="0D35D8BD" w:rsidR="003A799E" w:rsidRPr="00494508" w:rsidRDefault="00494508" w:rsidP="006277F0">
      <w:pPr>
        <w:spacing w:after="0" w:line="276" w:lineRule="auto"/>
        <w:jc w:val="center"/>
        <w:rPr>
          <w:rFonts w:asciiTheme="majorHAnsi" w:hAnsiTheme="majorHAnsi" w:cstheme="majorHAnsi"/>
          <w:b/>
          <w:sz w:val="36"/>
        </w:rPr>
      </w:pPr>
      <w:r w:rsidRPr="00494508">
        <w:rPr>
          <w:rFonts w:asciiTheme="majorHAnsi" w:hAnsiTheme="majorHAnsi" w:cstheme="majorHAnsi"/>
          <w:b/>
          <w:sz w:val="36"/>
        </w:rPr>
        <w:t>Manitoba Centre for Health Policy</w:t>
      </w:r>
    </w:p>
    <w:p w14:paraId="32B1ED9F" w14:textId="452C1C28" w:rsidR="00494508" w:rsidRPr="00494508" w:rsidRDefault="00494508" w:rsidP="006277F0">
      <w:pPr>
        <w:spacing w:after="0" w:line="276" w:lineRule="auto"/>
        <w:jc w:val="center"/>
        <w:rPr>
          <w:rFonts w:asciiTheme="majorHAnsi" w:hAnsiTheme="majorHAnsi" w:cstheme="majorHAnsi"/>
          <w:b/>
          <w:sz w:val="36"/>
        </w:rPr>
      </w:pPr>
      <w:r w:rsidRPr="00494508">
        <w:rPr>
          <w:rFonts w:asciiTheme="majorHAnsi" w:hAnsiTheme="majorHAnsi" w:cstheme="majorHAnsi"/>
          <w:b/>
          <w:sz w:val="36"/>
        </w:rPr>
        <w:t>Rady Faculty of Health Sciences</w:t>
      </w:r>
    </w:p>
    <w:p w14:paraId="70CA7E05" w14:textId="405854C8" w:rsidR="00494508" w:rsidRPr="00494508" w:rsidRDefault="00494508" w:rsidP="006277F0">
      <w:pPr>
        <w:spacing w:after="0" w:line="276" w:lineRule="auto"/>
        <w:jc w:val="center"/>
        <w:rPr>
          <w:rFonts w:asciiTheme="majorHAnsi" w:hAnsiTheme="majorHAnsi" w:cstheme="majorHAnsi"/>
          <w:b/>
          <w:sz w:val="36"/>
        </w:rPr>
      </w:pPr>
      <w:r w:rsidRPr="00494508">
        <w:rPr>
          <w:rFonts w:asciiTheme="majorHAnsi" w:hAnsiTheme="majorHAnsi" w:cstheme="majorHAnsi"/>
          <w:b/>
          <w:sz w:val="36"/>
        </w:rPr>
        <w:t>University of Manitoba</w:t>
      </w:r>
    </w:p>
    <w:p w14:paraId="74CE1C8E" w14:textId="5F8FCAA8" w:rsidR="003A799E" w:rsidRDefault="00717DAC" w:rsidP="006277F0">
      <w:pPr>
        <w:spacing w:after="0" w:line="276" w:lineRule="auto"/>
        <w:jc w:val="center"/>
        <w:rPr>
          <w:b/>
          <w:color w:val="2E74B5" w:themeColor="accent1" w:themeShade="BF"/>
          <w:sz w:val="36"/>
        </w:rPr>
      </w:pPr>
      <w:r w:rsidRPr="00717DAC">
        <w:rPr>
          <w:b/>
          <w:noProof/>
          <w:color w:val="2E74B5" w:themeColor="accent1" w:themeShade="BF"/>
          <w:sz w:val="36"/>
          <w:lang w:eastAsia="en-CA"/>
        </w:rPr>
        <w:drawing>
          <wp:inline distT="0" distB="0" distL="0" distR="0" wp14:anchorId="4445641B" wp14:editId="2CC6FE17">
            <wp:extent cx="4193627" cy="998929"/>
            <wp:effectExtent l="0" t="0" r="0" b="0"/>
            <wp:docPr id="22" name="Picture 22" descr="M:\Shared Resources\Support\Logos\University of Manitoba\Faculty of Health Sciences\Rady Faculty of Health Sciences\UniversityofManitoba-logo-HealthSciences-cmyk-r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Shared Resources\Support\Logos\University of Manitoba\Faculty of Health Sciences\Rady Faculty of Health Sciences\UniversityofManitoba-logo-HealthSciences-cmyk-righ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53488" cy="1013188"/>
                    </a:xfrm>
                    <a:prstGeom prst="rect">
                      <a:avLst/>
                    </a:prstGeom>
                    <a:noFill/>
                    <a:ln>
                      <a:noFill/>
                    </a:ln>
                  </pic:spPr>
                </pic:pic>
              </a:graphicData>
            </a:graphic>
          </wp:inline>
        </w:drawing>
      </w:r>
    </w:p>
    <w:p w14:paraId="10EDFC6E" w14:textId="77777777" w:rsidR="00494508" w:rsidRDefault="00494508" w:rsidP="00494508">
      <w:pPr>
        <w:spacing w:after="120" w:line="276" w:lineRule="auto"/>
        <w:jc w:val="center"/>
        <w:rPr>
          <w:b/>
          <w:sz w:val="44"/>
        </w:rPr>
      </w:pPr>
    </w:p>
    <w:p w14:paraId="4F4D394A" w14:textId="5C334454" w:rsidR="00E50678" w:rsidRPr="00494508" w:rsidRDefault="00E50678" w:rsidP="00494508">
      <w:pPr>
        <w:spacing w:after="120" w:line="276" w:lineRule="auto"/>
        <w:jc w:val="center"/>
        <w:rPr>
          <w:b/>
          <w:sz w:val="44"/>
        </w:rPr>
      </w:pPr>
      <w:r w:rsidRPr="00494508">
        <w:rPr>
          <w:b/>
          <w:sz w:val="44"/>
        </w:rPr>
        <w:t xml:space="preserve">Health, Social and Education Outcomes of Children </w:t>
      </w:r>
      <w:r w:rsidR="00960C1D" w:rsidRPr="00494508">
        <w:rPr>
          <w:b/>
          <w:sz w:val="44"/>
        </w:rPr>
        <w:t>Participating</w:t>
      </w:r>
      <w:r w:rsidRPr="00494508">
        <w:rPr>
          <w:b/>
          <w:sz w:val="44"/>
        </w:rPr>
        <w:t xml:space="preserve"> in the Boys &amp; Girls Clubs of Winnipeg</w:t>
      </w:r>
    </w:p>
    <w:p w14:paraId="4BA8D5A2" w14:textId="77777777" w:rsidR="00494508" w:rsidRDefault="00E50678" w:rsidP="00494508">
      <w:pPr>
        <w:spacing w:after="0" w:line="276" w:lineRule="auto"/>
        <w:jc w:val="center"/>
        <w:rPr>
          <w:sz w:val="32"/>
          <w:szCs w:val="32"/>
        </w:rPr>
      </w:pPr>
      <w:r w:rsidRPr="00494508">
        <w:rPr>
          <w:sz w:val="32"/>
          <w:szCs w:val="32"/>
        </w:rPr>
        <w:t xml:space="preserve">A </w:t>
      </w:r>
      <w:r w:rsidR="009B53F1" w:rsidRPr="00494508">
        <w:rPr>
          <w:sz w:val="32"/>
          <w:szCs w:val="32"/>
        </w:rPr>
        <w:t xml:space="preserve">Retrospective Cohort </w:t>
      </w:r>
      <w:r w:rsidRPr="00494508">
        <w:rPr>
          <w:sz w:val="32"/>
          <w:szCs w:val="32"/>
        </w:rPr>
        <w:t xml:space="preserve">Study using </w:t>
      </w:r>
      <w:r w:rsidR="009B53F1" w:rsidRPr="00494508">
        <w:rPr>
          <w:sz w:val="32"/>
          <w:szCs w:val="32"/>
        </w:rPr>
        <w:t>Linked Administrative Data</w:t>
      </w:r>
    </w:p>
    <w:p w14:paraId="2FF900C1" w14:textId="7E33E6EA" w:rsidR="00494508" w:rsidRPr="00494508" w:rsidRDefault="00494508" w:rsidP="00494508">
      <w:pPr>
        <w:spacing w:line="276" w:lineRule="auto"/>
        <w:jc w:val="center"/>
        <w:rPr>
          <w:sz w:val="32"/>
          <w:szCs w:val="28"/>
        </w:rPr>
      </w:pPr>
      <w:r w:rsidRPr="00494508">
        <w:rPr>
          <w:sz w:val="32"/>
          <w:szCs w:val="28"/>
        </w:rPr>
        <w:t xml:space="preserve"> Conducted in Partnership with the Boys &amp; Girls Clubs of Winnipeg</w:t>
      </w:r>
    </w:p>
    <w:p w14:paraId="609B9B4E" w14:textId="77777777" w:rsidR="009B53F1" w:rsidRPr="00494508" w:rsidRDefault="009B53F1" w:rsidP="00494508">
      <w:pPr>
        <w:jc w:val="center"/>
        <w:rPr>
          <w:sz w:val="32"/>
          <w:szCs w:val="32"/>
        </w:rPr>
      </w:pPr>
    </w:p>
    <w:p w14:paraId="45F043F9" w14:textId="62690BCB" w:rsidR="00494508" w:rsidRPr="00494508" w:rsidRDefault="00494508" w:rsidP="00494508">
      <w:pPr>
        <w:jc w:val="center"/>
        <w:rPr>
          <w:rFonts w:asciiTheme="majorHAnsi" w:hAnsiTheme="majorHAnsi" w:cstheme="majorHAnsi"/>
          <w:b/>
          <w:sz w:val="36"/>
          <w:szCs w:val="26"/>
        </w:rPr>
      </w:pPr>
      <w:r w:rsidRPr="00494508">
        <w:rPr>
          <w:rFonts w:asciiTheme="majorHAnsi" w:hAnsiTheme="majorHAnsi" w:cstheme="majorHAnsi"/>
          <w:b/>
          <w:sz w:val="36"/>
          <w:szCs w:val="26"/>
        </w:rPr>
        <w:t>December 2019</w:t>
      </w:r>
    </w:p>
    <w:p w14:paraId="067ED840" w14:textId="77777777" w:rsidR="00494508" w:rsidRDefault="00494508" w:rsidP="003A799E">
      <w:pPr>
        <w:jc w:val="center"/>
        <w:rPr>
          <w:sz w:val="24"/>
        </w:rPr>
      </w:pPr>
    </w:p>
    <w:p w14:paraId="5618C3AD" w14:textId="095B18C2" w:rsidR="00494508" w:rsidRPr="00494508" w:rsidRDefault="009B53F1" w:rsidP="00494508">
      <w:pPr>
        <w:spacing w:after="0" w:line="276" w:lineRule="auto"/>
        <w:jc w:val="center"/>
        <w:rPr>
          <w:rFonts w:asciiTheme="majorHAnsi" w:hAnsiTheme="majorHAnsi" w:cstheme="majorHAnsi"/>
          <w:sz w:val="32"/>
          <w:szCs w:val="28"/>
        </w:rPr>
      </w:pPr>
      <w:r w:rsidRPr="00494508">
        <w:rPr>
          <w:rFonts w:asciiTheme="majorHAnsi" w:hAnsiTheme="majorHAnsi" w:cstheme="majorHAnsi"/>
          <w:b/>
          <w:sz w:val="32"/>
          <w:szCs w:val="28"/>
        </w:rPr>
        <w:t>Jennifer Enns</w:t>
      </w:r>
      <w:r w:rsidRPr="00494508">
        <w:rPr>
          <w:rFonts w:asciiTheme="majorHAnsi" w:hAnsiTheme="majorHAnsi" w:cstheme="majorHAnsi"/>
          <w:sz w:val="32"/>
          <w:szCs w:val="28"/>
        </w:rPr>
        <w:t xml:space="preserve">, </w:t>
      </w:r>
      <w:r w:rsidR="00494508" w:rsidRPr="00CA1382">
        <w:rPr>
          <w:rFonts w:asciiTheme="majorHAnsi" w:hAnsiTheme="majorHAnsi" w:cstheme="majorHAnsi"/>
          <w:sz w:val="28"/>
          <w:szCs w:val="28"/>
        </w:rPr>
        <w:t>PhD</w:t>
      </w:r>
    </w:p>
    <w:p w14:paraId="1B4DF545" w14:textId="77777777" w:rsidR="00494508" w:rsidRPr="00494508" w:rsidRDefault="009B53F1" w:rsidP="00494508">
      <w:pPr>
        <w:spacing w:after="0" w:line="276" w:lineRule="auto"/>
        <w:jc w:val="center"/>
        <w:rPr>
          <w:rFonts w:asciiTheme="majorHAnsi" w:hAnsiTheme="majorHAnsi" w:cstheme="majorHAnsi"/>
          <w:sz w:val="32"/>
          <w:szCs w:val="28"/>
        </w:rPr>
      </w:pPr>
      <w:r w:rsidRPr="00494508">
        <w:rPr>
          <w:rFonts w:asciiTheme="majorHAnsi" w:hAnsiTheme="majorHAnsi" w:cstheme="majorHAnsi"/>
          <w:b/>
          <w:sz w:val="32"/>
          <w:szCs w:val="28"/>
        </w:rPr>
        <w:t>Marni Brownell</w:t>
      </w:r>
      <w:r w:rsidRPr="00494508">
        <w:rPr>
          <w:rFonts w:asciiTheme="majorHAnsi" w:hAnsiTheme="majorHAnsi" w:cstheme="majorHAnsi"/>
          <w:sz w:val="32"/>
          <w:szCs w:val="28"/>
        </w:rPr>
        <w:t xml:space="preserve">, </w:t>
      </w:r>
      <w:r w:rsidR="00494508" w:rsidRPr="00CA1382">
        <w:rPr>
          <w:rFonts w:asciiTheme="majorHAnsi" w:hAnsiTheme="majorHAnsi" w:cstheme="majorHAnsi"/>
          <w:sz w:val="28"/>
          <w:szCs w:val="28"/>
        </w:rPr>
        <w:t>PhD</w:t>
      </w:r>
    </w:p>
    <w:p w14:paraId="09A43133" w14:textId="77777777" w:rsidR="00494508" w:rsidRPr="00494508" w:rsidRDefault="009B53F1" w:rsidP="00494508">
      <w:pPr>
        <w:spacing w:after="0" w:line="276" w:lineRule="auto"/>
        <w:jc w:val="center"/>
        <w:rPr>
          <w:rFonts w:asciiTheme="majorHAnsi" w:hAnsiTheme="majorHAnsi" w:cstheme="majorHAnsi"/>
          <w:sz w:val="32"/>
          <w:szCs w:val="28"/>
        </w:rPr>
      </w:pPr>
      <w:r w:rsidRPr="00494508">
        <w:rPr>
          <w:rFonts w:asciiTheme="majorHAnsi" w:hAnsiTheme="majorHAnsi" w:cstheme="majorHAnsi"/>
          <w:b/>
          <w:sz w:val="32"/>
          <w:szCs w:val="28"/>
        </w:rPr>
        <w:t>Nathan Nickel</w:t>
      </w:r>
      <w:r w:rsidRPr="00494508">
        <w:rPr>
          <w:rFonts w:asciiTheme="majorHAnsi" w:hAnsiTheme="majorHAnsi" w:cstheme="majorHAnsi"/>
          <w:sz w:val="32"/>
          <w:szCs w:val="28"/>
        </w:rPr>
        <w:t xml:space="preserve">, </w:t>
      </w:r>
      <w:r w:rsidR="00494508" w:rsidRPr="00CA1382">
        <w:rPr>
          <w:rFonts w:asciiTheme="majorHAnsi" w:hAnsiTheme="majorHAnsi" w:cstheme="majorHAnsi"/>
          <w:sz w:val="28"/>
          <w:szCs w:val="28"/>
        </w:rPr>
        <w:t>PhD</w:t>
      </w:r>
    </w:p>
    <w:p w14:paraId="19514D1F" w14:textId="77777777" w:rsidR="00494508" w:rsidRPr="00494508" w:rsidRDefault="000B4A63" w:rsidP="00494508">
      <w:pPr>
        <w:spacing w:after="0" w:line="276" w:lineRule="auto"/>
        <w:jc w:val="center"/>
        <w:rPr>
          <w:rFonts w:asciiTheme="majorHAnsi" w:hAnsiTheme="majorHAnsi" w:cstheme="majorHAnsi"/>
          <w:sz w:val="32"/>
          <w:szCs w:val="28"/>
        </w:rPr>
      </w:pPr>
      <w:r w:rsidRPr="00494508">
        <w:rPr>
          <w:rFonts w:asciiTheme="majorHAnsi" w:hAnsiTheme="majorHAnsi" w:cstheme="majorHAnsi"/>
          <w:b/>
          <w:sz w:val="32"/>
          <w:szCs w:val="28"/>
        </w:rPr>
        <w:t>Dan Chateau</w:t>
      </w:r>
      <w:r w:rsidRPr="00494508">
        <w:rPr>
          <w:rFonts w:asciiTheme="majorHAnsi" w:hAnsiTheme="majorHAnsi" w:cstheme="majorHAnsi"/>
          <w:sz w:val="32"/>
          <w:szCs w:val="28"/>
        </w:rPr>
        <w:t xml:space="preserve">, </w:t>
      </w:r>
      <w:r w:rsidR="00494508" w:rsidRPr="00CA1382">
        <w:rPr>
          <w:rFonts w:asciiTheme="majorHAnsi" w:hAnsiTheme="majorHAnsi" w:cstheme="majorHAnsi"/>
          <w:sz w:val="28"/>
          <w:szCs w:val="28"/>
        </w:rPr>
        <w:t>PhD</w:t>
      </w:r>
    </w:p>
    <w:p w14:paraId="18EAC7F7" w14:textId="77777777" w:rsidR="00494508" w:rsidRPr="00494508" w:rsidRDefault="000B4A63" w:rsidP="00494508">
      <w:pPr>
        <w:spacing w:after="0" w:line="276" w:lineRule="auto"/>
        <w:jc w:val="center"/>
        <w:rPr>
          <w:rFonts w:asciiTheme="majorHAnsi" w:hAnsiTheme="majorHAnsi" w:cstheme="majorHAnsi"/>
          <w:sz w:val="32"/>
          <w:szCs w:val="28"/>
        </w:rPr>
      </w:pPr>
      <w:r w:rsidRPr="00494508">
        <w:rPr>
          <w:rFonts w:asciiTheme="majorHAnsi" w:hAnsiTheme="majorHAnsi" w:cstheme="majorHAnsi"/>
          <w:b/>
          <w:sz w:val="32"/>
          <w:szCs w:val="28"/>
        </w:rPr>
        <w:t>Alan Katz</w:t>
      </w:r>
      <w:r w:rsidR="00494508" w:rsidRPr="00494508">
        <w:rPr>
          <w:rFonts w:asciiTheme="majorHAnsi" w:hAnsiTheme="majorHAnsi" w:cstheme="majorHAnsi"/>
          <w:sz w:val="32"/>
          <w:szCs w:val="28"/>
        </w:rPr>
        <w:t xml:space="preserve">, </w:t>
      </w:r>
      <w:r w:rsidR="00494508" w:rsidRPr="00CA1382">
        <w:rPr>
          <w:rFonts w:asciiTheme="majorHAnsi" w:hAnsiTheme="majorHAnsi" w:cstheme="majorHAnsi"/>
          <w:sz w:val="28"/>
          <w:szCs w:val="28"/>
        </w:rPr>
        <w:t>MBChB, MSc, CCFP</w:t>
      </w:r>
    </w:p>
    <w:p w14:paraId="7B2EC153" w14:textId="4BBFEE2E" w:rsidR="009B53F1" w:rsidRPr="00494508" w:rsidRDefault="00494508" w:rsidP="00494508">
      <w:pPr>
        <w:spacing w:after="0" w:line="276" w:lineRule="auto"/>
        <w:jc w:val="center"/>
        <w:rPr>
          <w:rFonts w:asciiTheme="majorHAnsi" w:hAnsiTheme="majorHAnsi" w:cstheme="majorHAnsi"/>
          <w:sz w:val="32"/>
          <w:szCs w:val="28"/>
        </w:rPr>
      </w:pPr>
      <w:r w:rsidRPr="00494508">
        <w:rPr>
          <w:rFonts w:asciiTheme="majorHAnsi" w:hAnsiTheme="majorHAnsi" w:cstheme="majorHAnsi"/>
          <w:sz w:val="32"/>
          <w:szCs w:val="28"/>
        </w:rPr>
        <w:t xml:space="preserve"> </w:t>
      </w:r>
      <w:r w:rsidR="009B53F1" w:rsidRPr="00494508">
        <w:rPr>
          <w:rFonts w:asciiTheme="majorHAnsi" w:hAnsiTheme="majorHAnsi" w:cstheme="majorHAnsi"/>
          <w:b/>
          <w:sz w:val="32"/>
          <w:szCs w:val="28"/>
        </w:rPr>
        <w:t>Joykrishna Sarkar</w:t>
      </w:r>
      <w:r w:rsidRPr="00494508">
        <w:rPr>
          <w:rFonts w:asciiTheme="majorHAnsi" w:hAnsiTheme="majorHAnsi" w:cstheme="majorHAnsi"/>
          <w:sz w:val="32"/>
          <w:szCs w:val="28"/>
        </w:rPr>
        <w:t xml:space="preserve">, </w:t>
      </w:r>
      <w:r w:rsidRPr="00CA1382">
        <w:rPr>
          <w:rFonts w:asciiTheme="majorHAnsi" w:hAnsiTheme="majorHAnsi" w:cstheme="majorHAnsi"/>
          <w:sz w:val="28"/>
          <w:szCs w:val="28"/>
        </w:rPr>
        <w:t>MSc</w:t>
      </w:r>
    </w:p>
    <w:p w14:paraId="5DBF3911" w14:textId="77777777" w:rsidR="00494508" w:rsidRDefault="00494508" w:rsidP="003A799E">
      <w:pPr>
        <w:jc w:val="center"/>
        <w:rPr>
          <w:sz w:val="24"/>
          <w:szCs w:val="28"/>
        </w:rPr>
      </w:pPr>
    </w:p>
    <w:p w14:paraId="0E22487A" w14:textId="6380C8FB" w:rsidR="00E50678" w:rsidRDefault="00E50678" w:rsidP="00494508">
      <w:r>
        <w:br w:type="page"/>
      </w:r>
    </w:p>
    <w:p w14:paraId="6000B9A7" w14:textId="77777777" w:rsidR="004C2722" w:rsidRPr="00494508" w:rsidRDefault="004C2722" w:rsidP="00A154A4">
      <w:pPr>
        <w:pStyle w:val="Style2"/>
        <w:spacing w:after="120"/>
        <w:rPr>
          <w:b/>
          <w:color w:val="auto"/>
        </w:rPr>
      </w:pPr>
      <w:r w:rsidRPr="00494508">
        <w:rPr>
          <w:b/>
          <w:color w:val="auto"/>
        </w:rPr>
        <w:lastRenderedPageBreak/>
        <w:t>Executive Summary</w:t>
      </w:r>
    </w:p>
    <w:p w14:paraId="09D290AD" w14:textId="70498EAB" w:rsidR="004C2722" w:rsidRPr="00E302D4" w:rsidRDefault="004C2722" w:rsidP="00F9637E">
      <w:pPr>
        <w:spacing w:after="120"/>
        <w:rPr>
          <w:rFonts w:cs="Times New Roman"/>
          <w:sz w:val="24"/>
        </w:rPr>
      </w:pPr>
      <w:r w:rsidRPr="00E302D4">
        <w:rPr>
          <w:rFonts w:cs="Times New Roman"/>
          <w:sz w:val="24"/>
        </w:rPr>
        <w:t xml:space="preserve">Out-of-school programs, which include </w:t>
      </w:r>
      <w:r w:rsidR="001B3313">
        <w:rPr>
          <w:rFonts w:cs="Times New Roman"/>
          <w:sz w:val="24"/>
        </w:rPr>
        <w:t xml:space="preserve">programs offered before school, </w:t>
      </w:r>
      <w:r w:rsidR="001B3313" w:rsidRPr="00E302D4">
        <w:rPr>
          <w:rFonts w:cs="Times New Roman"/>
          <w:sz w:val="24"/>
        </w:rPr>
        <w:t>after</w:t>
      </w:r>
      <w:r w:rsidR="001B3313">
        <w:rPr>
          <w:rFonts w:cs="Times New Roman"/>
          <w:sz w:val="24"/>
        </w:rPr>
        <w:t xml:space="preserve"> </w:t>
      </w:r>
      <w:r w:rsidRPr="00E302D4">
        <w:rPr>
          <w:rFonts w:cs="Times New Roman"/>
          <w:sz w:val="24"/>
        </w:rPr>
        <w:t xml:space="preserve">school </w:t>
      </w:r>
      <w:r w:rsidR="001B3313">
        <w:rPr>
          <w:rFonts w:cs="Times New Roman"/>
          <w:sz w:val="24"/>
        </w:rPr>
        <w:t xml:space="preserve">and during the </w:t>
      </w:r>
      <w:r w:rsidRPr="00E302D4">
        <w:rPr>
          <w:rFonts w:cs="Times New Roman"/>
          <w:sz w:val="24"/>
        </w:rPr>
        <w:t xml:space="preserve">summer, provide children and youth with a range of supervised activities designed to encourage learning and development. Depending on the particular focus of the activities, </w:t>
      </w:r>
      <w:r w:rsidR="001B3313">
        <w:rPr>
          <w:rFonts w:cs="Times New Roman"/>
          <w:sz w:val="24"/>
        </w:rPr>
        <w:t>children and youth who participate</w:t>
      </w:r>
      <w:r w:rsidRPr="00E302D4">
        <w:rPr>
          <w:rFonts w:cs="Times New Roman"/>
          <w:sz w:val="24"/>
        </w:rPr>
        <w:t xml:space="preserve"> </w:t>
      </w:r>
      <w:r w:rsidR="001B3313">
        <w:rPr>
          <w:rFonts w:cs="Times New Roman"/>
          <w:sz w:val="24"/>
        </w:rPr>
        <w:t>in out-of-school programs tend</w:t>
      </w:r>
      <w:r w:rsidRPr="00E302D4">
        <w:rPr>
          <w:rFonts w:cs="Times New Roman"/>
          <w:sz w:val="24"/>
        </w:rPr>
        <w:t xml:space="preserve"> to </w:t>
      </w:r>
      <w:r w:rsidR="001B3313">
        <w:rPr>
          <w:rFonts w:cs="Times New Roman"/>
          <w:sz w:val="24"/>
        </w:rPr>
        <w:t xml:space="preserve">have </w:t>
      </w:r>
      <w:r w:rsidRPr="00E302D4">
        <w:rPr>
          <w:rFonts w:cs="Times New Roman"/>
          <w:sz w:val="24"/>
        </w:rPr>
        <w:t xml:space="preserve">improved educational </w:t>
      </w:r>
      <w:r w:rsidR="00A154A4">
        <w:rPr>
          <w:rFonts w:cs="Times New Roman"/>
          <w:sz w:val="24"/>
        </w:rPr>
        <w:t xml:space="preserve">achievement (such as </w:t>
      </w:r>
      <w:r w:rsidR="001B3313">
        <w:rPr>
          <w:rFonts w:cs="Times New Roman"/>
          <w:sz w:val="24"/>
        </w:rPr>
        <w:t xml:space="preserve">higher </w:t>
      </w:r>
      <w:r w:rsidR="00A154A4">
        <w:rPr>
          <w:rFonts w:cs="Times New Roman"/>
          <w:sz w:val="24"/>
        </w:rPr>
        <w:t xml:space="preserve">school attendance and </w:t>
      </w:r>
      <w:r w:rsidR="001B3313">
        <w:rPr>
          <w:rFonts w:cs="Times New Roman"/>
          <w:sz w:val="24"/>
        </w:rPr>
        <w:t>better academic performance</w:t>
      </w:r>
      <w:r w:rsidR="00A154A4">
        <w:rPr>
          <w:rFonts w:cs="Times New Roman"/>
          <w:sz w:val="24"/>
        </w:rPr>
        <w:t xml:space="preserve">) </w:t>
      </w:r>
      <w:r w:rsidRPr="00E302D4">
        <w:rPr>
          <w:rFonts w:cs="Times New Roman"/>
          <w:sz w:val="24"/>
        </w:rPr>
        <w:t xml:space="preserve">and </w:t>
      </w:r>
      <w:r w:rsidR="00A154A4">
        <w:rPr>
          <w:rFonts w:cs="Times New Roman"/>
          <w:sz w:val="24"/>
        </w:rPr>
        <w:t xml:space="preserve">improved </w:t>
      </w:r>
      <w:r w:rsidRPr="00E302D4">
        <w:rPr>
          <w:rFonts w:cs="Times New Roman"/>
          <w:sz w:val="24"/>
        </w:rPr>
        <w:t xml:space="preserve">social outcomes </w:t>
      </w:r>
      <w:r w:rsidR="00A154A4">
        <w:rPr>
          <w:rFonts w:cs="Times New Roman"/>
          <w:sz w:val="24"/>
        </w:rPr>
        <w:t>(</w:t>
      </w:r>
      <w:r w:rsidRPr="00E302D4">
        <w:rPr>
          <w:rFonts w:cs="Times New Roman"/>
          <w:sz w:val="24"/>
        </w:rPr>
        <w:t xml:space="preserve">such as </w:t>
      </w:r>
      <w:r w:rsidR="00A154A4">
        <w:rPr>
          <w:rFonts w:cs="Times New Roman"/>
          <w:sz w:val="24"/>
        </w:rPr>
        <w:t xml:space="preserve">higher </w:t>
      </w:r>
      <w:r w:rsidRPr="00E302D4">
        <w:rPr>
          <w:rFonts w:cs="Times New Roman"/>
          <w:sz w:val="24"/>
        </w:rPr>
        <w:t>social competence</w:t>
      </w:r>
      <w:r w:rsidR="00A154A4">
        <w:rPr>
          <w:rFonts w:cs="Times New Roman"/>
          <w:sz w:val="24"/>
        </w:rPr>
        <w:t xml:space="preserve"> and </w:t>
      </w:r>
      <w:r w:rsidR="001B3313">
        <w:rPr>
          <w:rFonts w:cs="Times New Roman"/>
          <w:sz w:val="24"/>
        </w:rPr>
        <w:t>fewer</w:t>
      </w:r>
      <w:r w:rsidR="00A154A4">
        <w:rPr>
          <w:rFonts w:cs="Times New Roman"/>
          <w:sz w:val="24"/>
        </w:rPr>
        <w:t xml:space="preserve"> behavioural problems)</w:t>
      </w:r>
      <w:r w:rsidR="001B3313">
        <w:rPr>
          <w:rFonts w:cs="Times New Roman"/>
          <w:sz w:val="24"/>
        </w:rPr>
        <w:t xml:space="preserve"> compared to children and youth who do not participate in extra-curricular activities</w:t>
      </w:r>
      <w:r w:rsidR="00A154A4">
        <w:rPr>
          <w:rFonts w:cs="Times New Roman"/>
          <w:sz w:val="24"/>
        </w:rPr>
        <w:t>.</w:t>
      </w:r>
    </w:p>
    <w:p w14:paraId="159AAAB1" w14:textId="5F44F601" w:rsidR="00F1383F" w:rsidRDefault="001B3313" w:rsidP="00F9637E">
      <w:pPr>
        <w:spacing w:after="120"/>
        <w:rPr>
          <w:rFonts w:cs="Times New Roman"/>
          <w:sz w:val="24"/>
        </w:rPr>
      </w:pPr>
      <w:r>
        <w:rPr>
          <w:rFonts w:cs="Times New Roman"/>
          <w:sz w:val="24"/>
        </w:rPr>
        <w:t>For more than 40 years,</w:t>
      </w:r>
      <w:r w:rsidRPr="00E302D4">
        <w:rPr>
          <w:rFonts w:cs="Times New Roman"/>
          <w:sz w:val="24"/>
        </w:rPr>
        <w:t xml:space="preserve"> </w:t>
      </w:r>
      <w:r>
        <w:rPr>
          <w:rFonts w:cs="Times New Roman"/>
          <w:sz w:val="24"/>
        </w:rPr>
        <w:t>t</w:t>
      </w:r>
      <w:r w:rsidR="004C2722" w:rsidRPr="00E302D4">
        <w:rPr>
          <w:rFonts w:cs="Times New Roman"/>
          <w:sz w:val="24"/>
        </w:rPr>
        <w:t xml:space="preserve">he </w:t>
      </w:r>
      <w:r>
        <w:rPr>
          <w:rFonts w:cs="Times New Roman"/>
          <w:sz w:val="24"/>
        </w:rPr>
        <w:t xml:space="preserve">out-of-school programs offered by the </w:t>
      </w:r>
      <w:r w:rsidR="004C2722" w:rsidRPr="00E302D4">
        <w:rPr>
          <w:rFonts w:cs="Times New Roman"/>
          <w:sz w:val="24"/>
        </w:rPr>
        <w:t>Boys &amp; Girls Clubs of Winnipe</w:t>
      </w:r>
      <w:r w:rsidR="00A154A4">
        <w:rPr>
          <w:rFonts w:cs="Times New Roman"/>
          <w:sz w:val="24"/>
        </w:rPr>
        <w:t xml:space="preserve">g (BGCW) have been </w:t>
      </w:r>
      <w:r w:rsidR="00A154A4" w:rsidRPr="0033505D">
        <w:rPr>
          <w:sz w:val="24"/>
        </w:rPr>
        <w:t>support</w:t>
      </w:r>
      <w:r>
        <w:rPr>
          <w:sz w:val="24"/>
        </w:rPr>
        <w:t>ing</w:t>
      </w:r>
      <w:r w:rsidR="00A154A4" w:rsidRPr="0033505D">
        <w:rPr>
          <w:sz w:val="24"/>
        </w:rPr>
        <w:t xml:space="preserve"> the development of </w:t>
      </w:r>
      <w:r w:rsidRPr="0033505D">
        <w:rPr>
          <w:sz w:val="24"/>
        </w:rPr>
        <w:t>children and youth</w:t>
      </w:r>
      <w:r>
        <w:rPr>
          <w:rFonts w:cs="Times New Roman"/>
          <w:sz w:val="24"/>
        </w:rPr>
        <w:t xml:space="preserve"> living in </w:t>
      </w:r>
      <w:r w:rsidR="00A154A4">
        <w:rPr>
          <w:sz w:val="24"/>
        </w:rPr>
        <w:t>lo</w:t>
      </w:r>
      <w:r>
        <w:rPr>
          <w:sz w:val="24"/>
        </w:rPr>
        <w:t>w-</w:t>
      </w:r>
      <w:r w:rsidR="00A154A4">
        <w:rPr>
          <w:sz w:val="24"/>
        </w:rPr>
        <w:t>income or otherwise disadvantaged</w:t>
      </w:r>
      <w:r>
        <w:rPr>
          <w:sz w:val="24"/>
        </w:rPr>
        <w:t xml:space="preserve"> circumstances in Winnipeg</w:t>
      </w:r>
      <w:r w:rsidR="00A154A4">
        <w:rPr>
          <w:rFonts w:cs="Times New Roman"/>
          <w:sz w:val="24"/>
        </w:rPr>
        <w:t xml:space="preserve">. Although BGCW staff and volunteers see the </w:t>
      </w:r>
      <w:r w:rsidR="00F1383F">
        <w:rPr>
          <w:rFonts w:cs="Times New Roman"/>
          <w:sz w:val="24"/>
        </w:rPr>
        <w:t xml:space="preserve">positive </w:t>
      </w:r>
      <w:r>
        <w:rPr>
          <w:rFonts w:cs="Times New Roman"/>
          <w:sz w:val="24"/>
        </w:rPr>
        <w:t xml:space="preserve">health and social </w:t>
      </w:r>
      <w:r w:rsidR="00F1383F">
        <w:rPr>
          <w:rFonts w:cs="Times New Roman"/>
          <w:sz w:val="24"/>
        </w:rPr>
        <w:t xml:space="preserve">impacts </w:t>
      </w:r>
      <w:r>
        <w:rPr>
          <w:rFonts w:cs="Times New Roman"/>
          <w:sz w:val="24"/>
        </w:rPr>
        <w:t xml:space="preserve">of </w:t>
      </w:r>
      <w:r w:rsidR="00F1383F">
        <w:rPr>
          <w:rFonts w:cs="Times New Roman"/>
          <w:sz w:val="24"/>
        </w:rPr>
        <w:t>their programs on a daily basis</w:t>
      </w:r>
      <w:r w:rsidR="004C2722" w:rsidRPr="00E302D4">
        <w:rPr>
          <w:rFonts w:cs="Times New Roman"/>
          <w:sz w:val="24"/>
        </w:rPr>
        <w:t xml:space="preserve">, </w:t>
      </w:r>
      <w:r>
        <w:rPr>
          <w:rFonts w:cs="Times New Roman"/>
          <w:sz w:val="24"/>
        </w:rPr>
        <w:t>there has until now never been</w:t>
      </w:r>
      <w:r w:rsidR="00A154A4">
        <w:rPr>
          <w:rFonts w:cs="Times New Roman"/>
          <w:sz w:val="24"/>
        </w:rPr>
        <w:t xml:space="preserve"> </w:t>
      </w:r>
      <w:r>
        <w:rPr>
          <w:rFonts w:cs="Times New Roman"/>
          <w:sz w:val="24"/>
        </w:rPr>
        <w:t>a</w:t>
      </w:r>
      <w:r w:rsidR="004C2722" w:rsidRPr="00E302D4">
        <w:rPr>
          <w:rFonts w:cs="Times New Roman"/>
          <w:sz w:val="24"/>
        </w:rPr>
        <w:t xml:space="preserve"> formal evaluation of </w:t>
      </w:r>
      <w:r w:rsidR="00A154A4">
        <w:rPr>
          <w:rFonts w:cs="Times New Roman"/>
          <w:sz w:val="24"/>
        </w:rPr>
        <w:t>BGCW</w:t>
      </w:r>
      <w:r w:rsidR="004C2722" w:rsidRPr="00E302D4">
        <w:rPr>
          <w:rFonts w:cs="Times New Roman"/>
          <w:sz w:val="24"/>
        </w:rPr>
        <w:t xml:space="preserve"> programs. In 2017, </w:t>
      </w:r>
      <w:r w:rsidR="00F1383F">
        <w:rPr>
          <w:rFonts w:cs="Times New Roman"/>
          <w:sz w:val="24"/>
        </w:rPr>
        <w:t>the</w:t>
      </w:r>
      <w:r w:rsidR="004C2722" w:rsidRPr="00E302D4">
        <w:rPr>
          <w:rFonts w:cs="Times New Roman"/>
          <w:sz w:val="24"/>
        </w:rPr>
        <w:t xml:space="preserve"> BGCW </w:t>
      </w:r>
      <w:r>
        <w:rPr>
          <w:rFonts w:cs="Times New Roman"/>
          <w:sz w:val="24"/>
        </w:rPr>
        <w:t>initiated</w:t>
      </w:r>
      <w:r w:rsidR="00F1383F">
        <w:rPr>
          <w:rFonts w:cs="Times New Roman"/>
          <w:sz w:val="24"/>
        </w:rPr>
        <w:t xml:space="preserve"> a partnership with</w:t>
      </w:r>
      <w:r w:rsidR="004C2722" w:rsidRPr="00E302D4">
        <w:rPr>
          <w:rFonts w:cs="Times New Roman"/>
          <w:sz w:val="24"/>
        </w:rPr>
        <w:t xml:space="preserve"> the Manitoba Centre for Health Policy (MCHP)</w:t>
      </w:r>
      <w:r w:rsidR="00F1383F">
        <w:rPr>
          <w:rFonts w:cs="Times New Roman"/>
          <w:sz w:val="24"/>
        </w:rPr>
        <w:t xml:space="preserve"> with the aim of linking BGCW program </w:t>
      </w:r>
      <w:r>
        <w:rPr>
          <w:sz w:val="24"/>
        </w:rPr>
        <w:t>attendance</w:t>
      </w:r>
      <w:r w:rsidR="00F1383F" w:rsidRPr="00E302D4">
        <w:rPr>
          <w:sz w:val="24"/>
        </w:rPr>
        <w:t xml:space="preserve"> </w:t>
      </w:r>
      <w:r w:rsidR="00F1383F">
        <w:rPr>
          <w:sz w:val="24"/>
        </w:rPr>
        <w:t xml:space="preserve">records to the Manitoba Population Research Data Repository. This </w:t>
      </w:r>
      <w:r>
        <w:rPr>
          <w:sz w:val="24"/>
        </w:rPr>
        <w:t xml:space="preserve">data linkage </w:t>
      </w:r>
      <w:r w:rsidR="00F1383F">
        <w:rPr>
          <w:sz w:val="24"/>
        </w:rPr>
        <w:t xml:space="preserve">allowed </w:t>
      </w:r>
      <w:r>
        <w:rPr>
          <w:sz w:val="24"/>
        </w:rPr>
        <w:t xml:space="preserve">researchers at MCHP to determine </w:t>
      </w:r>
      <w:r w:rsidR="00F1383F">
        <w:rPr>
          <w:sz w:val="24"/>
        </w:rPr>
        <w:t xml:space="preserve">whether BGCW participation was associated with improvements in children and youth’s health, social and education outcomes. </w:t>
      </w:r>
    </w:p>
    <w:p w14:paraId="095A4D61" w14:textId="043D9BF0" w:rsidR="004C2722" w:rsidRDefault="004C2722" w:rsidP="00F9637E">
      <w:pPr>
        <w:spacing w:after="120"/>
        <w:rPr>
          <w:sz w:val="24"/>
        </w:rPr>
      </w:pPr>
      <w:r w:rsidRPr="00E302D4">
        <w:rPr>
          <w:sz w:val="24"/>
        </w:rPr>
        <w:t xml:space="preserve">Using BGCW </w:t>
      </w:r>
      <w:r w:rsidR="001B3313">
        <w:rPr>
          <w:sz w:val="24"/>
        </w:rPr>
        <w:t>attendance</w:t>
      </w:r>
      <w:r w:rsidR="00F1383F" w:rsidRPr="00E302D4">
        <w:rPr>
          <w:sz w:val="24"/>
        </w:rPr>
        <w:t xml:space="preserve"> </w:t>
      </w:r>
      <w:r w:rsidR="00F1383F">
        <w:rPr>
          <w:sz w:val="24"/>
        </w:rPr>
        <w:t>records</w:t>
      </w:r>
      <w:r w:rsidRPr="00E302D4">
        <w:rPr>
          <w:sz w:val="24"/>
        </w:rPr>
        <w:t xml:space="preserve"> from 2005-2016</w:t>
      </w:r>
      <w:r w:rsidR="00F1383F">
        <w:rPr>
          <w:sz w:val="24"/>
        </w:rPr>
        <w:t xml:space="preserve">, </w:t>
      </w:r>
      <w:r w:rsidR="00FA7570">
        <w:rPr>
          <w:sz w:val="24"/>
        </w:rPr>
        <w:t>MCHP</w:t>
      </w:r>
      <w:r w:rsidR="00F1383F">
        <w:rPr>
          <w:sz w:val="24"/>
        </w:rPr>
        <w:t xml:space="preserve"> </w:t>
      </w:r>
      <w:r w:rsidR="00AE0BA2">
        <w:rPr>
          <w:sz w:val="24"/>
        </w:rPr>
        <w:t>identified</w:t>
      </w:r>
      <w:r w:rsidR="00F1383F">
        <w:rPr>
          <w:sz w:val="24"/>
        </w:rPr>
        <w:t xml:space="preserve"> a </w:t>
      </w:r>
      <w:r w:rsidR="00AE0BA2">
        <w:rPr>
          <w:sz w:val="24"/>
        </w:rPr>
        <w:t>population</w:t>
      </w:r>
      <w:r w:rsidR="00F1383F">
        <w:rPr>
          <w:sz w:val="24"/>
        </w:rPr>
        <w:t xml:space="preserve"> of children and youth who had participated in BGCW programs at least once, and </w:t>
      </w:r>
      <w:r w:rsidR="001B3313">
        <w:rPr>
          <w:sz w:val="24"/>
        </w:rPr>
        <w:t xml:space="preserve">a comparison group of </w:t>
      </w:r>
      <w:r w:rsidR="00F1383F">
        <w:rPr>
          <w:sz w:val="24"/>
        </w:rPr>
        <w:t>children and youth of similar age and socioeconomic status who had never participated in BGCW programs</w:t>
      </w:r>
      <w:r w:rsidR="004455D1" w:rsidRPr="004455D1">
        <w:rPr>
          <w:sz w:val="24"/>
        </w:rPr>
        <w:t xml:space="preserve"> </w:t>
      </w:r>
      <w:r w:rsidR="001B3313">
        <w:rPr>
          <w:sz w:val="24"/>
        </w:rPr>
        <w:t>during the same</w:t>
      </w:r>
      <w:r w:rsidR="004455D1">
        <w:rPr>
          <w:sz w:val="24"/>
        </w:rPr>
        <w:t xml:space="preserve"> time period</w:t>
      </w:r>
      <w:r w:rsidR="00F1383F">
        <w:rPr>
          <w:sz w:val="24"/>
        </w:rPr>
        <w:t xml:space="preserve">. </w:t>
      </w:r>
      <w:r w:rsidR="0095095D">
        <w:rPr>
          <w:sz w:val="24"/>
        </w:rPr>
        <w:t xml:space="preserve">The study examined </w:t>
      </w:r>
      <w:r w:rsidR="00F1383F">
        <w:rPr>
          <w:sz w:val="24"/>
        </w:rPr>
        <w:t xml:space="preserve">demographic, socioeconomic and family characteristics </w:t>
      </w:r>
      <w:r w:rsidR="0095095D">
        <w:rPr>
          <w:sz w:val="24"/>
        </w:rPr>
        <w:t>of these populations, and compared the following health, social and e</w:t>
      </w:r>
      <w:r w:rsidR="00F1383F">
        <w:rPr>
          <w:sz w:val="24"/>
        </w:rPr>
        <w:t>ducation outcomes</w:t>
      </w:r>
      <w:r w:rsidR="00E60B1B">
        <w:rPr>
          <w:sz w:val="24"/>
        </w:rPr>
        <w:t xml:space="preserve"> between the two groups</w:t>
      </w:r>
      <w:r w:rsidR="0095095D">
        <w:rPr>
          <w:sz w:val="24"/>
        </w:rPr>
        <w:t>:</w:t>
      </w:r>
      <w:r w:rsidR="00F1383F">
        <w:rPr>
          <w:sz w:val="24"/>
        </w:rPr>
        <w:t xml:space="preserve"> </w:t>
      </w:r>
    </w:p>
    <w:p w14:paraId="1F5CB1CF" w14:textId="4AB6CAD7" w:rsidR="0095095D" w:rsidRDefault="0095095D" w:rsidP="0095095D">
      <w:pPr>
        <w:pStyle w:val="ListParagraph"/>
        <w:numPr>
          <w:ilvl w:val="0"/>
          <w:numId w:val="39"/>
        </w:numPr>
        <w:spacing w:after="120"/>
        <w:ind w:left="567"/>
        <w:rPr>
          <w:sz w:val="24"/>
        </w:rPr>
      </w:pPr>
      <w:r w:rsidRPr="0095095D">
        <w:rPr>
          <w:b/>
          <w:sz w:val="24"/>
        </w:rPr>
        <w:t>Education</w:t>
      </w:r>
      <w:r w:rsidRPr="0095095D">
        <w:rPr>
          <w:sz w:val="24"/>
        </w:rPr>
        <w:t xml:space="preserve">: </w:t>
      </w:r>
      <w:r>
        <w:rPr>
          <w:sz w:val="24"/>
        </w:rPr>
        <w:t xml:space="preserve">Probability of performing well on </w:t>
      </w:r>
      <w:r w:rsidRPr="0095095D">
        <w:rPr>
          <w:sz w:val="24"/>
        </w:rPr>
        <w:t>student assessments</w:t>
      </w:r>
      <w:r>
        <w:rPr>
          <w:sz w:val="24"/>
        </w:rPr>
        <w:t xml:space="preserve"> in Grade 3 (numeracy, reading) and</w:t>
      </w:r>
      <w:r w:rsidRPr="0095095D">
        <w:rPr>
          <w:sz w:val="24"/>
        </w:rPr>
        <w:t xml:space="preserve"> Grade 7/8 (student engagement, mathematics, reading &amp; writing), </w:t>
      </w:r>
      <w:r>
        <w:rPr>
          <w:sz w:val="24"/>
        </w:rPr>
        <w:t xml:space="preserve">probability of graduating from </w:t>
      </w:r>
      <w:r w:rsidRPr="0095095D">
        <w:rPr>
          <w:sz w:val="24"/>
        </w:rPr>
        <w:t xml:space="preserve">high school </w:t>
      </w:r>
    </w:p>
    <w:p w14:paraId="0DFFDD4E" w14:textId="55D9CC9F" w:rsidR="0095095D" w:rsidRDefault="0095095D" w:rsidP="0095095D">
      <w:pPr>
        <w:pStyle w:val="ListParagraph"/>
        <w:numPr>
          <w:ilvl w:val="0"/>
          <w:numId w:val="39"/>
        </w:numPr>
        <w:spacing w:after="120"/>
        <w:ind w:left="567"/>
        <w:rPr>
          <w:sz w:val="24"/>
        </w:rPr>
      </w:pPr>
      <w:r>
        <w:rPr>
          <w:b/>
          <w:sz w:val="24"/>
        </w:rPr>
        <w:t>Social</w:t>
      </w:r>
      <w:r>
        <w:rPr>
          <w:sz w:val="24"/>
        </w:rPr>
        <w:t>: Risk of becoming involved in the justice system (</w:t>
      </w:r>
      <w:r w:rsidR="005B77C0">
        <w:rPr>
          <w:sz w:val="24"/>
        </w:rPr>
        <w:t xml:space="preserve">being </w:t>
      </w:r>
      <w:r>
        <w:rPr>
          <w:sz w:val="24"/>
        </w:rPr>
        <w:t>accused of a crime, witness to a crime, or victim of a crime)</w:t>
      </w:r>
    </w:p>
    <w:p w14:paraId="300F030B" w14:textId="30AF8837" w:rsidR="0095095D" w:rsidRPr="0095095D" w:rsidRDefault="0095095D" w:rsidP="0095095D">
      <w:pPr>
        <w:pStyle w:val="ListParagraph"/>
        <w:numPr>
          <w:ilvl w:val="0"/>
          <w:numId w:val="39"/>
        </w:numPr>
        <w:spacing w:after="120"/>
        <w:ind w:left="567"/>
        <w:rPr>
          <w:sz w:val="24"/>
        </w:rPr>
      </w:pPr>
      <w:r w:rsidRPr="0095095D">
        <w:rPr>
          <w:b/>
          <w:sz w:val="24"/>
        </w:rPr>
        <w:t>Health</w:t>
      </w:r>
      <w:r w:rsidRPr="0095095D">
        <w:rPr>
          <w:sz w:val="24"/>
        </w:rPr>
        <w:t>:</w:t>
      </w:r>
      <w:r>
        <w:rPr>
          <w:sz w:val="24"/>
        </w:rPr>
        <w:t xml:space="preserve"> Risk of teen pregnancy, risk of testing positive for a sexually transmitted infection (STI)</w:t>
      </w:r>
    </w:p>
    <w:p w14:paraId="10BD1AC7" w14:textId="07A8152F" w:rsidR="00FA7570" w:rsidRDefault="00FA7570" w:rsidP="00F9637E">
      <w:pPr>
        <w:spacing w:after="120"/>
        <w:rPr>
          <w:sz w:val="24"/>
        </w:rPr>
      </w:pPr>
      <w:r>
        <w:rPr>
          <w:sz w:val="24"/>
        </w:rPr>
        <w:t xml:space="preserve">The study found that the vast majority of children </w:t>
      </w:r>
      <w:r w:rsidR="0095095D">
        <w:rPr>
          <w:sz w:val="24"/>
        </w:rPr>
        <w:t xml:space="preserve">participating in </w:t>
      </w:r>
      <w:r>
        <w:rPr>
          <w:sz w:val="24"/>
        </w:rPr>
        <w:t xml:space="preserve">the BGCW are from low-income families, and many face other challenges in their home lives. Many children who participate in BGCW programs have mothers who started having children at a young age, or mothers who are receiving </w:t>
      </w:r>
      <w:r w:rsidR="00E60B1B">
        <w:rPr>
          <w:sz w:val="24"/>
        </w:rPr>
        <w:t>treatment</w:t>
      </w:r>
      <w:r>
        <w:rPr>
          <w:sz w:val="24"/>
        </w:rPr>
        <w:t xml:space="preserve"> for a mental illness. Many children live in families who have received services from Child </w:t>
      </w:r>
      <w:r w:rsidR="0095095D">
        <w:rPr>
          <w:sz w:val="24"/>
        </w:rPr>
        <w:t>and Family Services</w:t>
      </w:r>
      <w:r>
        <w:rPr>
          <w:sz w:val="24"/>
        </w:rPr>
        <w:t>, and some have spent time in care</w:t>
      </w:r>
      <w:r w:rsidR="0095095D">
        <w:rPr>
          <w:sz w:val="24"/>
        </w:rPr>
        <w:t xml:space="preserve"> of Child and Family Services</w:t>
      </w:r>
      <w:r>
        <w:rPr>
          <w:sz w:val="24"/>
        </w:rPr>
        <w:t>. These findings show that BGCW have been successful in enrolling children</w:t>
      </w:r>
      <w:r w:rsidR="0095095D">
        <w:rPr>
          <w:sz w:val="24"/>
        </w:rPr>
        <w:t xml:space="preserve"> and youth</w:t>
      </w:r>
      <w:r>
        <w:rPr>
          <w:sz w:val="24"/>
        </w:rPr>
        <w:t xml:space="preserve"> in need of their support.</w:t>
      </w:r>
    </w:p>
    <w:p w14:paraId="21DCB184" w14:textId="1F075C8B" w:rsidR="00FA7570" w:rsidRDefault="00FA7570" w:rsidP="00F9637E">
      <w:pPr>
        <w:spacing w:after="120"/>
        <w:rPr>
          <w:sz w:val="24"/>
        </w:rPr>
      </w:pPr>
      <w:r>
        <w:rPr>
          <w:sz w:val="24"/>
        </w:rPr>
        <w:t xml:space="preserve">Participating in BGCW programs was associated with </w:t>
      </w:r>
      <w:r w:rsidR="00E60B1B">
        <w:rPr>
          <w:sz w:val="24"/>
        </w:rPr>
        <w:t xml:space="preserve">significant </w:t>
      </w:r>
      <w:r>
        <w:rPr>
          <w:sz w:val="24"/>
        </w:rPr>
        <w:t>improveme</w:t>
      </w:r>
      <w:r w:rsidR="0095095D">
        <w:rPr>
          <w:sz w:val="24"/>
        </w:rPr>
        <w:t>nts in Grade 3</w:t>
      </w:r>
      <w:r w:rsidR="00E60B1B">
        <w:rPr>
          <w:sz w:val="24"/>
        </w:rPr>
        <w:t xml:space="preserve"> </w:t>
      </w:r>
      <w:r w:rsidR="0095095D">
        <w:rPr>
          <w:sz w:val="24"/>
        </w:rPr>
        <w:t xml:space="preserve">numeracy assessments </w:t>
      </w:r>
      <w:r>
        <w:rPr>
          <w:sz w:val="24"/>
        </w:rPr>
        <w:t xml:space="preserve">and </w:t>
      </w:r>
      <w:r w:rsidR="0095095D">
        <w:rPr>
          <w:sz w:val="24"/>
        </w:rPr>
        <w:t>Grade 7</w:t>
      </w:r>
      <w:r w:rsidR="005E3787">
        <w:rPr>
          <w:sz w:val="24"/>
        </w:rPr>
        <w:t xml:space="preserve"> </w:t>
      </w:r>
      <w:r>
        <w:rPr>
          <w:sz w:val="24"/>
        </w:rPr>
        <w:t>stu</w:t>
      </w:r>
      <w:r w:rsidR="0095095D">
        <w:rPr>
          <w:sz w:val="24"/>
        </w:rPr>
        <w:t>dent engagement assessments</w:t>
      </w:r>
      <w:r>
        <w:rPr>
          <w:sz w:val="24"/>
        </w:rPr>
        <w:t xml:space="preserve">. The risk of becoming involved with the justice system among 12-17 year old youth </w:t>
      </w:r>
      <w:r w:rsidR="0095095D">
        <w:rPr>
          <w:sz w:val="24"/>
        </w:rPr>
        <w:t xml:space="preserve">declined as </w:t>
      </w:r>
      <w:r w:rsidR="00E60B1B">
        <w:rPr>
          <w:sz w:val="24"/>
        </w:rPr>
        <w:t xml:space="preserve">the frequency of their </w:t>
      </w:r>
      <w:r>
        <w:rPr>
          <w:sz w:val="24"/>
        </w:rPr>
        <w:t xml:space="preserve">participation in BGCW </w:t>
      </w:r>
      <w:r>
        <w:rPr>
          <w:sz w:val="24"/>
        </w:rPr>
        <w:lastRenderedPageBreak/>
        <w:t>programs</w:t>
      </w:r>
      <w:r w:rsidR="0095095D">
        <w:rPr>
          <w:sz w:val="24"/>
        </w:rPr>
        <w:t xml:space="preserve"> increased</w:t>
      </w:r>
      <w:r>
        <w:rPr>
          <w:sz w:val="24"/>
        </w:rPr>
        <w:t xml:space="preserve">, as did the risk for </w:t>
      </w:r>
      <w:r w:rsidR="0095095D">
        <w:rPr>
          <w:sz w:val="24"/>
        </w:rPr>
        <w:t xml:space="preserve">justice system involvement among </w:t>
      </w:r>
      <w:r>
        <w:rPr>
          <w:sz w:val="24"/>
        </w:rPr>
        <w:t xml:space="preserve">18-24 year old young adults who participated in BGCW programs when they were teens. The risk of female youth aged 15-19 becoming pregnant and the risk of youth aged 13-19 testing positive for a sexually transmitted infection also </w:t>
      </w:r>
      <w:r w:rsidR="0095095D">
        <w:rPr>
          <w:sz w:val="24"/>
        </w:rPr>
        <w:t>declined</w:t>
      </w:r>
      <w:r>
        <w:rPr>
          <w:sz w:val="24"/>
        </w:rPr>
        <w:t xml:space="preserve"> as the</w:t>
      </w:r>
      <w:r w:rsidR="00E60B1B">
        <w:rPr>
          <w:sz w:val="24"/>
        </w:rPr>
        <w:t xml:space="preserve"> frequency of the</w:t>
      </w:r>
      <w:r w:rsidR="0095095D">
        <w:rPr>
          <w:sz w:val="24"/>
        </w:rPr>
        <w:t xml:space="preserve">ir participation </w:t>
      </w:r>
      <w:r>
        <w:rPr>
          <w:sz w:val="24"/>
        </w:rPr>
        <w:t>in BGCW programs increased.</w:t>
      </w:r>
    </w:p>
    <w:p w14:paraId="1E90614D" w14:textId="7EA5B7CF" w:rsidR="00BA00CF" w:rsidRDefault="00FA7570" w:rsidP="00BA00CF">
      <w:pPr>
        <w:spacing w:after="60"/>
        <w:rPr>
          <w:sz w:val="24"/>
        </w:rPr>
      </w:pPr>
      <w:r>
        <w:rPr>
          <w:sz w:val="24"/>
        </w:rPr>
        <w:t xml:space="preserve">The findings of this study suggest that children and youth who participate in BGCW programs </w:t>
      </w:r>
      <w:r w:rsidR="00BA00CF">
        <w:rPr>
          <w:sz w:val="24"/>
        </w:rPr>
        <w:t>perform better</w:t>
      </w:r>
      <w:r>
        <w:rPr>
          <w:sz w:val="24"/>
        </w:rPr>
        <w:t xml:space="preserve"> in some areas of</w:t>
      </w:r>
      <w:r w:rsidR="00BA00CF">
        <w:rPr>
          <w:sz w:val="24"/>
        </w:rPr>
        <w:t xml:space="preserve"> academics and are more engaged in learning than their peers. As well, participation in BGCW programs appears to </w:t>
      </w:r>
      <w:r w:rsidR="0095095D">
        <w:rPr>
          <w:sz w:val="24"/>
        </w:rPr>
        <w:t xml:space="preserve">be a </w:t>
      </w:r>
      <w:r w:rsidR="00BA00CF">
        <w:rPr>
          <w:sz w:val="24"/>
        </w:rPr>
        <w:t>protect</w:t>
      </w:r>
      <w:r w:rsidR="0095095D">
        <w:rPr>
          <w:sz w:val="24"/>
        </w:rPr>
        <w:t xml:space="preserve">ive factor </w:t>
      </w:r>
      <w:r w:rsidR="00BA00CF">
        <w:rPr>
          <w:sz w:val="24"/>
        </w:rPr>
        <w:t>against adverse social outcomes and risky health behaviours</w:t>
      </w:r>
      <w:r w:rsidR="0095095D">
        <w:rPr>
          <w:sz w:val="24"/>
        </w:rPr>
        <w:t xml:space="preserve"> among youth. </w:t>
      </w:r>
      <w:r w:rsidR="005E3787">
        <w:rPr>
          <w:sz w:val="24"/>
        </w:rPr>
        <w:t>The findings indicate that</w:t>
      </w:r>
      <w:r w:rsidR="0095095D">
        <w:rPr>
          <w:sz w:val="24"/>
        </w:rPr>
        <w:t xml:space="preserve"> BGCW</w:t>
      </w:r>
      <w:r w:rsidR="00BA00CF">
        <w:rPr>
          <w:sz w:val="24"/>
        </w:rPr>
        <w:t xml:space="preserve"> </w:t>
      </w:r>
      <w:r w:rsidR="005E3787">
        <w:rPr>
          <w:sz w:val="24"/>
        </w:rPr>
        <w:t>helps to set children and</w:t>
      </w:r>
      <w:r w:rsidR="00BA00CF">
        <w:rPr>
          <w:sz w:val="24"/>
        </w:rPr>
        <w:t xml:space="preserve"> youth on a positive trajectory towards success in adulthood.</w:t>
      </w:r>
      <w:r w:rsidR="00BA00CF">
        <w:rPr>
          <w:sz w:val="24"/>
        </w:rPr>
        <w:br w:type="page"/>
      </w:r>
    </w:p>
    <w:p w14:paraId="472562C8" w14:textId="77777777" w:rsidR="004C1629" w:rsidRPr="00F9637E" w:rsidRDefault="004C1629" w:rsidP="004C1629">
      <w:pPr>
        <w:pStyle w:val="Style2"/>
        <w:spacing w:after="240"/>
        <w:rPr>
          <w:b/>
          <w:color w:val="auto"/>
        </w:rPr>
      </w:pPr>
      <w:r w:rsidRPr="00F9637E">
        <w:rPr>
          <w:b/>
          <w:color w:val="auto"/>
        </w:rPr>
        <w:lastRenderedPageBreak/>
        <w:t>Table of Cont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8"/>
        <w:gridCol w:w="464"/>
      </w:tblGrid>
      <w:tr w:rsidR="004C1629" w:rsidRPr="009D64D4" w14:paraId="35A22CF4" w14:textId="77777777" w:rsidTr="00F9637E">
        <w:tc>
          <w:tcPr>
            <w:tcW w:w="9498" w:type="dxa"/>
            <w:shd w:val="clear" w:color="auto" w:fill="auto"/>
          </w:tcPr>
          <w:p w14:paraId="004B726B" w14:textId="6EE7D799" w:rsidR="004C1629" w:rsidRPr="009E3913" w:rsidRDefault="004C1629" w:rsidP="00311ADD">
            <w:pPr>
              <w:pStyle w:val="Heading1"/>
              <w:spacing w:before="0" w:line="360" w:lineRule="auto"/>
              <w:outlineLvl w:val="0"/>
              <w:rPr>
                <w:rFonts w:asciiTheme="minorHAnsi" w:hAnsiTheme="minorHAnsi" w:cstheme="minorHAnsi"/>
                <w:color w:val="auto"/>
                <w:sz w:val="24"/>
              </w:rPr>
            </w:pPr>
            <w:r w:rsidRPr="00F9637E">
              <w:rPr>
                <w:rFonts w:asciiTheme="minorHAnsi" w:hAnsiTheme="minorHAnsi" w:cstheme="minorHAnsi"/>
                <w:b/>
                <w:color w:val="auto"/>
                <w:sz w:val="24"/>
              </w:rPr>
              <w:t>Executive Summary</w:t>
            </w:r>
            <w:r w:rsidR="00F9637E">
              <w:rPr>
                <w:rFonts w:asciiTheme="minorHAnsi" w:hAnsiTheme="minorHAnsi" w:cstheme="minorHAnsi"/>
                <w:color w:val="auto"/>
                <w:sz w:val="24"/>
              </w:rPr>
              <w:t>……………………………………………………………………………………………………………………</w:t>
            </w:r>
          </w:p>
        </w:tc>
        <w:tc>
          <w:tcPr>
            <w:tcW w:w="464" w:type="dxa"/>
            <w:shd w:val="clear" w:color="auto" w:fill="auto"/>
          </w:tcPr>
          <w:p w14:paraId="69712B97" w14:textId="77777777" w:rsidR="004C1629" w:rsidRPr="009D64D4" w:rsidRDefault="004C1629" w:rsidP="00311ADD">
            <w:pPr>
              <w:pStyle w:val="Heading1"/>
              <w:spacing w:before="0"/>
              <w:jc w:val="right"/>
              <w:outlineLvl w:val="0"/>
              <w:rPr>
                <w:rFonts w:asciiTheme="minorHAnsi" w:hAnsiTheme="minorHAnsi" w:cstheme="minorHAnsi"/>
                <w:color w:val="auto"/>
                <w:sz w:val="24"/>
              </w:rPr>
            </w:pPr>
            <w:r w:rsidRPr="009D64D4">
              <w:rPr>
                <w:rFonts w:asciiTheme="minorHAnsi" w:hAnsiTheme="minorHAnsi" w:cstheme="minorHAnsi"/>
                <w:color w:val="auto"/>
                <w:sz w:val="24"/>
              </w:rPr>
              <w:t>2</w:t>
            </w:r>
          </w:p>
        </w:tc>
      </w:tr>
      <w:tr w:rsidR="004C1629" w:rsidRPr="009D64D4" w14:paraId="108CBB33" w14:textId="77777777" w:rsidTr="00F9637E">
        <w:tc>
          <w:tcPr>
            <w:tcW w:w="9498" w:type="dxa"/>
            <w:shd w:val="clear" w:color="auto" w:fill="auto"/>
          </w:tcPr>
          <w:p w14:paraId="29A3607D" w14:textId="0D715BBF" w:rsidR="004C1629" w:rsidRDefault="004C1629" w:rsidP="00311ADD">
            <w:pPr>
              <w:pStyle w:val="Heading1"/>
              <w:spacing w:before="0" w:line="360" w:lineRule="auto"/>
              <w:outlineLvl w:val="0"/>
              <w:rPr>
                <w:rFonts w:asciiTheme="minorHAnsi" w:hAnsiTheme="minorHAnsi" w:cstheme="minorHAnsi"/>
                <w:color w:val="auto"/>
                <w:sz w:val="24"/>
              </w:rPr>
            </w:pPr>
            <w:r>
              <w:rPr>
                <w:rFonts w:asciiTheme="minorHAnsi" w:hAnsiTheme="minorHAnsi" w:cstheme="minorHAnsi"/>
                <w:color w:val="auto"/>
                <w:sz w:val="24"/>
              </w:rPr>
              <w:t>Tables and Figures</w:t>
            </w:r>
            <w:r w:rsidR="00F9637E">
              <w:rPr>
                <w:rFonts w:asciiTheme="minorHAnsi" w:hAnsiTheme="minorHAnsi" w:cstheme="minorHAnsi"/>
                <w:color w:val="auto"/>
                <w:sz w:val="24"/>
              </w:rPr>
              <w:t>……………………………………………………………………………………………………………</w:t>
            </w:r>
            <w:r w:rsidR="00DB09AA">
              <w:rPr>
                <w:rFonts w:asciiTheme="minorHAnsi" w:hAnsiTheme="minorHAnsi" w:cstheme="minorHAnsi"/>
                <w:color w:val="auto"/>
                <w:sz w:val="24"/>
              </w:rPr>
              <w:t>…………</w:t>
            </w:r>
          </w:p>
        </w:tc>
        <w:tc>
          <w:tcPr>
            <w:tcW w:w="464" w:type="dxa"/>
            <w:shd w:val="clear" w:color="auto" w:fill="auto"/>
          </w:tcPr>
          <w:p w14:paraId="7BB958B3" w14:textId="3FF107C2" w:rsidR="004C1629" w:rsidRPr="009D64D4" w:rsidRDefault="00DB09AA" w:rsidP="00311ADD">
            <w:pPr>
              <w:pStyle w:val="Heading1"/>
              <w:spacing w:before="0"/>
              <w:jc w:val="right"/>
              <w:outlineLvl w:val="0"/>
              <w:rPr>
                <w:rFonts w:asciiTheme="minorHAnsi" w:hAnsiTheme="minorHAnsi" w:cstheme="minorHAnsi"/>
                <w:color w:val="auto"/>
                <w:sz w:val="24"/>
              </w:rPr>
            </w:pPr>
            <w:r w:rsidRPr="009D64D4">
              <w:rPr>
                <w:rFonts w:asciiTheme="minorHAnsi" w:hAnsiTheme="minorHAnsi" w:cstheme="minorHAnsi"/>
                <w:color w:val="auto"/>
                <w:sz w:val="24"/>
              </w:rPr>
              <w:t>5</w:t>
            </w:r>
          </w:p>
        </w:tc>
      </w:tr>
      <w:tr w:rsidR="004C1629" w:rsidRPr="009D64D4" w14:paraId="19CFAA42" w14:textId="77777777" w:rsidTr="00F9637E">
        <w:tc>
          <w:tcPr>
            <w:tcW w:w="9498" w:type="dxa"/>
            <w:shd w:val="clear" w:color="auto" w:fill="auto"/>
          </w:tcPr>
          <w:p w14:paraId="01F643DC" w14:textId="1881D6F0" w:rsidR="004C1629" w:rsidRPr="009E3913" w:rsidRDefault="004C1629" w:rsidP="00311ADD">
            <w:pPr>
              <w:pStyle w:val="Heading1"/>
              <w:spacing w:before="0" w:line="360" w:lineRule="auto"/>
              <w:outlineLvl w:val="0"/>
              <w:rPr>
                <w:rFonts w:asciiTheme="minorHAnsi" w:hAnsiTheme="minorHAnsi" w:cstheme="minorHAnsi"/>
                <w:color w:val="auto"/>
                <w:sz w:val="24"/>
              </w:rPr>
            </w:pPr>
            <w:r w:rsidRPr="009E3913">
              <w:rPr>
                <w:rFonts w:asciiTheme="minorHAnsi" w:hAnsiTheme="minorHAnsi" w:cstheme="minorHAnsi"/>
                <w:color w:val="auto"/>
                <w:sz w:val="24"/>
              </w:rPr>
              <w:t>Acknowledgements</w:t>
            </w:r>
            <w:r w:rsidR="00F9637E">
              <w:rPr>
                <w:rFonts w:asciiTheme="minorHAnsi" w:hAnsiTheme="minorHAnsi" w:cstheme="minorHAnsi"/>
                <w:color w:val="auto"/>
                <w:sz w:val="24"/>
              </w:rPr>
              <w:t>…………………………………</w:t>
            </w:r>
            <w:r w:rsidR="00DB09AA">
              <w:rPr>
                <w:rFonts w:asciiTheme="minorHAnsi" w:hAnsiTheme="minorHAnsi" w:cstheme="minorHAnsi"/>
                <w:color w:val="auto"/>
                <w:sz w:val="24"/>
              </w:rPr>
              <w:t>………………………………………………………………………………….</w:t>
            </w:r>
          </w:p>
        </w:tc>
        <w:tc>
          <w:tcPr>
            <w:tcW w:w="464" w:type="dxa"/>
            <w:shd w:val="clear" w:color="auto" w:fill="auto"/>
          </w:tcPr>
          <w:p w14:paraId="5F960877" w14:textId="21BCD96A" w:rsidR="004C1629" w:rsidRPr="009D64D4" w:rsidRDefault="00DB09AA" w:rsidP="00311ADD">
            <w:pPr>
              <w:pStyle w:val="Heading1"/>
              <w:spacing w:before="0"/>
              <w:jc w:val="right"/>
              <w:outlineLvl w:val="0"/>
              <w:rPr>
                <w:rFonts w:asciiTheme="minorHAnsi" w:hAnsiTheme="minorHAnsi" w:cstheme="minorHAnsi"/>
                <w:color w:val="auto"/>
                <w:sz w:val="24"/>
              </w:rPr>
            </w:pPr>
            <w:r w:rsidRPr="009D64D4">
              <w:rPr>
                <w:rFonts w:asciiTheme="minorHAnsi" w:hAnsiTheme="minorHAnsi" w:cstheme="minorHAnsi"/>
                <w:color w:val="auto"/>
                <w:sz w:val="24"/>
              </w:rPr>
              <w:t>6</w:t>
            </w:r>
          </w:p>
        </w:tc>
      </w:tr>
      <w:tr w:rsidR="004C1629" w:rsidRPr="009D64D4" w14:paraId="77E984D7" w14:textId="77777777" w:rsidTr="00F9637E">
        <w:tc>
          <w:tcPr>
            <w:tcW w:w="9498" w:type="dxa"/>
            <w:shd w:val="clear" w:color="auto" w:fill="auto"/>
          </w:tcPr>
          <w:p w14:paraId="78B24F65" w14:textId="527A3303" w:rsidR="004C1629" w:rsidRPr="00F9637E" w:rsidRDefault="004C1629" w:rsidP="00F9637E">
            <w:pPr>
              <w:pStyle w:val="Heading1"/>
              <w:spacing w:before="0" w:line="360" w:lineRule="auto"/>
              <w:outlineLvl w:val="0"/>
              <w:rPr>
                <w:rFonts w:asciiTheme="minorHAnsi" w:hAnsiTheme="minorHAnsi" w:cstheme="minorHAnsi"/>
                <w:b/>
                <w:color w:val="auto"/>
                <w:sz w:val="24"/>
              </w:rPr>
            </w:pPr>
            <w:r w:rsidRPr="00F9637E">
              <w:rPr>
                <w:rFonts w:asciiTheme="minorHAnsi" w:hAnsiTheme="minorHAnsi" w:cstheme="minorHAnsi"/>
                <w:b/>
                <w:color w:val="auto"/>
                <w:sz w:val="24"/>
              </w:rPr>
              <w:t>Introduction</w:t>
            </w:r>
            <w:r w:rsidR="00A518DD" w:rsidRPr="00A518DD">
              <w:rPr>
                <w:rFonts w:asciiTheme="minorHAnsi" w:hAnsiTheme="minorHAnsi" w:cstheme="minorHAnsi"/>
                <w:color w:val="auto"/>
                <w:sz w:val="24"/>
              </w:rPr>
              <w:t>……………………………………………………………………………………………………………………………</w:t>
            </w:r>
            <w:r w:rsidR="00DB09AA">
              <w:rPr>
                <w:rFonts w:asciiTheme="minorHAnsi" w:hAnsiTheme="minorHAnsi" w:cstheme="minorHAnsi"/>
                <w:color w:val="auto"/>
                <w:sz w:val="24"/>
              </w:rPr>
              <w:t>….</w:t>
            </w:r>
          </w:p>
        </w:tc>
        <w:tc>
          <w:tcPr>
            <w:tcW w:w="464" w:type="dxa"/>
            <w:shd w:val="clear" w:color="auto" w:fill="auto"/>
          </w:tcPr>
          <w:p w14:paraId="6B9CC2C9" w14:textId="7F98C463" w:rsidR="004C1629" w:rsidRPr="009D64D4" w:rsidRDefault="00DB09AA" w:rsidP="00311ADD">
            <w:pPr>
              <w:pStyle w:val="Heading1"/>
              <w:spacing w:before="0"/>
              <w:jc w:val="right"/>
              <w:outlineLvl w:val="0"/>
              <w:rPr>
                <w:rFonts w:asciiTheme="minorHAnsi" w:hAnsiTheme="minorHAnsi" w:cstheme="minorHAnsi"/>
                <w:color w:val="auto"/>
                <w:sz w:val="24"/>
              </w:rPr>
            </w:pPr>
            <w:r w:rsidRPr="009D64D4">
              <w:rPr>
                <w:rFonts w:asciiTheme="minorHAnsi" w:hAnsiTheme="minorHAnsi" w:cstheme="minorHAnsi"/>
                <w:color w:val="auto"/>
                <w:sz w:val="24"/>
              </w:rPr>
              <w:t>8</w:t>
            </w:r>
          </w:p>
        </w:tc>
      </w:tr>
      <w:tr w:rsidR="004C1629" w:rsidRPr="009D64D4" w14:paraId="693E4EEA" w14:textId="77777777" w:rsidTr="00F9637E">
        <w:tc>
          <w:tcPr>
            <w:tcW w:w="9498" w:type="dxa"/>
            <w:shd w:val="clear" w:color="auto" w:fill="auto"/>
          </w:tcPr>
          <w:p w14:paraId="06B59E10" w14:textId="078D731D" w:rsidR="004C1629" w:rsidRPr="009E3913" w:rsidRDefault="004C1629" w:rsidP="00311ADD">
            <w:pPr>
              <w:pStyle w:val="Heading1"/>
              <w:spacing w:before="0" w:line="360" w:lineRule="auto"/>
              <w:outlineLvl w:val="0"/>
              <w:rPr>
                <w:rFonts w:asciiTheme="minorHAnsi" w:hAnsiTheme="minorHAnsi" w:cstheme="minorHAnsi"/>
                <w:color w:val="auto"/>
                <w:sz w:val="24"/>
              </w:rPr>
            </w:pPr>
            <w:r w:rsidRPr="00A518DD">
              <w:rPr>
                <w:rFonts w:asciiTheme="minorHAnsi" w:hAnsiTheme="minorHAnsi" w:cstheme="minorHAnsi"/>
                <w:b/>
                <w:color w:val="auto"/>
                <w:sz w:val="24"/>
              </w:rPr>
              <w:t>Study Objective</w:t>
            </w:r>
            <w:r w:rsidR="006D2D25" w:rsidRPr="00A518DD">
              <w:rPr>
                <w:rFonts w:asciiTheme="minorHAnsi" w:hAnsiTheme="minorHAnsi" w:cstheme="minorHAnsi"/>
                <w:b/>
                <w:color w:val="auto"/>
                <w:sz w:val="24"/>
              </w:rPr>
              <w:t>s</w:t>
            </w:r>
            <w:r w:rsidR="00F9637E">
              <w:rPr>
                <w:rFonts w:asciiTheme="minorHAnsi" w:hAnsiTheme="minorHAnsi" w:cstheme="minorHAnsi"/>
                <w:color w:val="auto"/>
                <w:sz w:val="24"/>
              </w:rPr>
              <w:t>……………………………………………………………………………………………………………………</w:t>
            </w:r>
            <w:r w:rsidR="00A518DD">
              <w:rPr>
                <w:rFonts w:asciiTheme="minorHAnsi" w:hAnsiTheme="minorHAnsi" w:cstheme="minorHAnsi"/>
                <w:color w:val="auto"/>
                <w:sz w:val="24"/>
              </w:rPr>
              <w:t>….</w:t>
            </w:r>
          </w:p>
        </w:tc>
        <w:tc>
          <w:tcPr>
            <w:tcW w:w="464" w:type="dxa"/>
            <w:shd w:val="clear" w:color="auto" w:fill="auto"/>
          </w:tcPr>
          <w:p w14:paraId="007D7D58" w14:textId="2A586AB4" w:rsidR="004C1629" w:rsidRPr="009D64D4" w:rsidRDefault="000E4D27" w:rsidP="00311ADD">
            <w:pPr>
              <w:pStyle w:val="Heading1"/>
              <w:spacing w:before="0"/>
              <w:jc w:val="right"/>
              <w:outlineLvl w:val="0"/>
              <w:rPr>
                <w:rFonts w:asciiTheme="minorHAnsi" w:hAnsiTheme="minorHAnsi" w:cstheme="minorHAnsi"/>
                <w:color w:val="auto"/>
                <w:sz w:val="24"/>
              </w:rPr>
            </w:pPr>
            <w:r w:rsidRPr="009D64D4">
              <w:rPr>
                <w:rFonts w:asciiTheme="minorHAnsi" w:hAnsiTheme="minorHAnsi" w:cstheme="minorHAnsi"/>
                <w:color w:val="auto"/>
                <w:sz w:val="24"/>
              </w:rPr>
              <w:t>10</w:t>
            </w:r>
          </w:p>
        </w:tc>
      </w:tr>
      <w:tr w:rsidR="004C1629" w:rsidRPr="009D64D4" w14:paraId="58A1ECBB" w14:textId="77777777" w:rsidTr="00F9637E">
        <w:tc>
          <w:tcPr>
            <w:tcW w:w="9498" w:type="dxa"/>
            <w:shd w:val="clear" w:color="auto" w:fill="auto"/>
          </w:tcPr>
          <w:p w14:paraId="16665ED2" w14:textId="77777777" w:rsidR="004C1629" w:rsidRPr="00F9637E" w:rsidRDefault="004C1629" w:rsidP="00311ADD">
            <w:pPr>
              <w:pStyle w:val="Heading1"/>
              <w:spacing w:before="0" w:line="360" w:lineRule="auto"/>
              <w:outlineLvl w:val="0"/>
              <w:rPr>
                <w:rFonts w:asciiTheme="minorHAnsi" w:hAnsiTheme="minorHAnsi" w:cstheme="minorHAnsi"/>
                <w:b/>
                <w:color w:val="auto"/>
                <w:sz w:val="24"/>
              </w:rPr>
            </w:pPr>
            <w:r w:rsidRPr="00F9637E">
              <w:rPr>
                <w:rFonts w:asciiTheme="minorHAnsi" w:hAnsiTheme="minorHAnsi" w:cstheme="minorHAnsi"/>
                <w:b/>
                <w:color w:val="auto"/>
                <w:sz w:val="24"/>
              </w:rPr>
              <w:t>Methods</w:t>
            </w:r>
          </w:p>
        </w:tc>
        <w:tc>
          <w:tcPr>
            <w:tcW w:w="464" w:type="dxa"/>
            <w:shd w:val="clear" w:color="auto" w:fill="auto"/>
          </w:tcPr>
          <w:p w14:paraId="70506E3C" w14:textId="77777777" w:rsidR="004C1629" w:rsidRPr="009D64D4" w:rsidRDefault="004C1629" w:rsidP="00311ADD">
            <w:pPr>
              <w:pStyle w:val="Heading1"/>
              <w:spacing w:before="0"/>
              <w:jc w:val="right"/>
              <w:outlineLvl w:val="0"/>
              <w:rPr>
                <w:rFonts w:asciiTheme="minorHAnsi" w:hAnsiTheme="minorHAnsi" w:cstheme="minorHAnsi"/>
                <w:color w:val="auto"/>
                <w:sz w:val="24"/>
              </w:rPr>
            </w:pPr>
          </w:p>
        </w:tc>
      </w:tr>
      <w:tr w:rsidR="004C1629" w:rsidRPr="009D64D4" w14:paraId="50996FB6" w14:textId="77777777" w:rsidTr="00F9637E">
        <w:tc>
          <w:tcPr>
            <w:tcW w:w="9498" w:type="dxa"/>
            <w:shd w:val="clear" w:color="auto" w:fill="auto"/>
          </w:tcPr>
          <w:p w14:paraId="5703A25D" w14:textId="2E6C7F04" w:rsidR="004C1629" w:rsidRPr="009E3913" w:rsidRDefault="004C1629" w:rsidP="00311ADD">
            <w:pPr>
              <w:pStyle w:val="Heading1"/>
              <w:spacing w:before="0" w:line="360" w:lineRule="auto"/>
              <w:outlineLvl w:val="0"/>
              <w:rPr>
                <w:rFonts w:asciiTheme="minorHAnsi" w:hAnsiTheme="minorHAnsi" w:cstheme="minorHAnsi"/>
                <w:color w:val="auto"/>
                <w:sz w:val="24"/>
              </w:rPr>
            </w:pPr>
            <w:r>
              <w:rPr>
                <w:rFonts w:asciiTheme="minorHAnsi" w:hAnsiTheme="minorHAnsi" w:cstheme="minorHAnsi"/>
                <w:color w:val="auto"/>
                <w:sz w:val="24"/>
              </w:rPr>
              <w:t xml:space="preserve">    Data Sources</w:t>
            </w:r>
            <w:r w:rsidR="00F9637E">
              <w:rPr>
                <w:rFonts w:asciiTheme="minorHAnsi" w:hAnsiTheme="minorHAnsi" w:cstheme="minorHAnsi"/>
                <w:color w:val="auto"/>
                <w:sz w:val="24"/>
              </w:rPr>
              <w:t>……………………………………………………………………………………………………………………………</w:t>
            </w:r>
          </w:p>
        </w:tc>
        <w:tc>
          <w:tcPr>
            <w:tcW w:w="464" w:type="dxa"/>
            <w:shd w:val="clear" w:color="auto" w:fill="auto"/>
          </w:tcPr>
          <w:p w14:paraId="4178C139" w14:textId="3DE85642" w:rsidR="004C1629" w:rsidRPr="009D64D4" w:rsidRDefault="000E4D27" w:rsidP="00311ADD">
            <w:pPr>
              <w:pStyle w:val="Heading1"/>
              <w:spacing w:before="0"/>
              <w:jc w:val="right"/>
              <w:outlineLvl w:val="0"/>
              <w:rPr>
                <w:rFonts w:asciiTheme="minorHAnsi" w:hAnsiTheme="minorHAnsi" w:cstheme="minorHAnsi"/>
                <w:color w:val="auto"/>
                <w:sz w:val="24"/>
              </w:rPr>
            </w:pPr>
            <w:r w:rsidRPr="009D64D4">
              <w:rPr>
                <w:rFonts w:asciiTheme="minorHAnsi" w:hAnsiTheme="minorHAnsi" w:cstheme="minorHAnsi"/>
                <w:color w:val="auto"/>
                <w:sz w:val="24"/>
              </w:rPr>
              <w:t>11</w:t>
            </w:r>
          </w:p>
        </w:tc>
      </w:tr>
      <w:tr w:rsidR="004C1629" w:rsidRPr="009D64D4" w14:paraId="1BD39314" w14:textId="77777777" w:rsidTr="00F9637E">
        <w:tc>
          <w:tcPr>
            <w:tcW w:w="9498" w:type="dxa"/>
            <w:shd w:val="clear" w:color="auto" w:fill="auto"/>
          </w:tcPr>
          <w:p w14:paraId="295F8850" w14:textId="2C1C20BF" w:rsidR="004C1629" w:rsidRPr="009E3913" w:rsidRDefault="004C1629" w:rsidP="00FB53C2">
            <w:pPr>
              <w:pStyle w:val="Heading1"/>
              <w:spacing w:before="0" w:line="360" w:lineRule="auto"/>
              <w:outlineLvl w:val="0"/>
              <w:rPr>
                <w:rFonts w:asciiTheme="minorHAnsi" w:hAnsiTheme="minorHAnsi" w:cstheme="minorHAnsi"/>
                <w:color w:val="auto"/>
                <w:sz w:val="24"/>
              </w:rPr>
            </w:pPr>
            <w:r>
              <w:rPr>
                <w:rFonts w:asciiTheme="minorHAnsi" w:hAnsiTheme="minorHAnsi" w:cstheme="minorHAnsi"/>
                <w:color w:val="auto"/>
                <w:sz w:val="24"/>
              </w:rPr>
              <w:t xml:space="preserve">    Study </w:t>
            </w:r>
            <w:r w:rsidR="00F9637E">
              <w:rPr>
                <w:rFonts w:asciiTheme="minorHAnsi" w:hAnsiTheme="minorHAnsi" w:cstheme="minorHAnsi"/>
                <w:color w:val="auto"/>
                <w:sz w:val="24"/>
              </w:rPr>
              <w:t>Population………………………………………………………………………………………………………………</w:t>
            </w:r>
            <w:r w:rsidR="00FB53C2">
              <w:rPr>
                <w:rFonts w:asciiTheme="minorHAnsi" w:hAnsiTheme="minorHAnsi" w:cstheme="minorHAnsi"/>
                <w:color w:val="auto"/>
                <w:sz w:val="24"/>
              </w:rPr>
              <w:t>.......</w:t>
            </w:r>
          </w:p>
        </w:tc>
        <w:tc>
          <w:tcPr>
            <w:tcW w:w="464" w:type="dxa"/>
            <w:shd w:val="clear" w:color="auto" w:fill="auto"/>
          </w:tcPr>
          <w:p w14:paraId="50FD2DD1" w14:textId="229B1F5A" w:rsidR="004C1629" w:rsidRPr="009D64D4" w:rsidRDefault="000E4D27" w:rsidP="00311ADD">
            <w:pPr>
              <w:pStyle w:val="Heading1"/>
              <w:spacing w:before="0"/>
              <w:jc w:val="right"/>
              <w:outlineLvl w:val="0"/>
              <w:rPr>
                <w:rFonts w:asciiTheme="minorHAnsi" w:hAnsiTheme="minorHAnsi" w:cstheme="minorHAnsi"/>
                <w:color w:val="auto"/>
                <w:sz w:val="24"/>
              </w:rPr>
            </w:pPr>
            <w:r w:rsidRPr="009D64D4">
              <w:rPr>
                <w:rFonts w:asciiTheme="minorHAnsi" w:hAnsiTheme="minorHAnsi" w:cstheme="minorHAnsi"/>
                <w:color w:val="auto"/>
                <w:sz w:val="24"/>
              </w:rPr>
              <w:t>11</w:t>
            </w:r>
          </w:p>
        </w:tc>
      </w:tr>
      <w:tr w:rsidR="00AE3E65" w:rsidRPr="009D64D4" w14:paraId="73E9A41D" w14:textId="77777777" w:rsidTr="00F9637E">
        <w:tc>
          <w:tcPr>
            <w:tcW w:w="9498" w:type="dxa"/>
            <w:shd w:val="clear" w:color="auto" w:fill="auto"/>
          </w:tcPr>
          <w:p w14:paraId="1F78318B" w14:textId="7A6BE86A" w:rsidR="00AE3E65" w:rsidRDefault="00AE3E65" w:rsidP="00540F78">
            <w:pPr>
              <w:pStyle w:val="Heading1"/>
              <w:spacing w:before="0" w:line="360" w:lineRule="auto"/>
              <w:outlineLvl w:val="0"/>
              <w:rPr>
                <w:rFonts w:asciiTheme="minorHAnsi" w:hAnsiTheme="minorHAnsi" w:cstheme="minorHAnsi"/>
                <w:color w:val="auto"/>
                <w:sz w:val="24"/>
              </w:rPr>
            </w:pPr>
            <w:r>
              <w:rPr>
                <w:rFonts w:asciiTheme="minorHAnsi" w:hAnsiTheme="minorHAnsi" w:cstheme="minorHAnsi"/>
                <w:color w:val="auto"/>
                <w:sz w:val="24"/>
              </w:rPr>
              <w:t xml:space="preserve">    </w:t>
            </w:r>
            <w:r w:rsidR="00540F78">
              <w:rPr>
                <w:rFonts w:asciiTheme="minorHAnsi" w:hAnsiTheme="minorHAnsi" w:cstheme="minorHAnsi"/>
                <w:color w:val="auto"/>
                <w:sz w:val="24"/>
              </w:rPr>
              <w:t>Study Variables</w:t>
            </w:r>
            <w:r>
              <w:rPr>
                <w:rFonts w:asciiTheme="minorHAnsi" w:hAnsiTheme="minorHAnsi" w:cstheme="minorHAnsi"/>
                <w:color w:val="auto"/>
                <w:sz w:val="24"/>
              </w:rPr>
              <w:t>……………………………………………………………………………………………………</w:t>
            </w:r>
            <w:r w:rsidR="00540F78">
              <w:rPr>
                <w:rFonts w:asciiTheme="minorHAnsi" w:hAnsiTheme="minorHAnsi" w:cstheme="minorHAnsi"/>
                <w:color w:val="auto"/>
                <w:sz w:val="24"/>
              </w:rPr>
              <w:t>………………….</w:t>
            </w:r>
          </w:p>
        </w:tc>
        <w:tc>
          <w:tcPr>
            <w:tcW w:w="464" w:type="dxa"/>
            <w:shd w:val="clear" w:color="auto" w:fill="auto"/>
          </w:tcPr>
          <w:p w14:paraId="611168AD" w14:textId="52B9B196" w:rsidR="00AE3E65" w:rsidRPr="009D64D4" w:rsidRDefault="000E4D27" w:rsidP="00311ADD">
            <w:pPr>
              <w:pStyle w:val="Heading1"/>
              <w:spacing w:before="0"/>
              <w:jc w:val="right"/>
              <w:outlineLvl w:val="0"/>
              <w:rPr>
                <w:rFonts w:asciiTheme="minorHAnsi" w:hAnsiTheme="minorHAnsi" w:cstheme="minorHAnsi"/>
                <w:color w:val="auto"/>
                <w:sz w:val="24"/>
              </w:rPr>
            </w:pPr>
            <w:r w:rsidRPr="009D64D4">
              <w:rPr>
                <w:rFonts w:asciiTheme="minorHAnsi" w:hAnsiTheme="minorHAnsi" w:cstheme="minorHAnsi"/>
                <w:color w:val="auto"/>
                <w:sz w:val="24"/>
              </w:rPr>
              <w:t>12</w:t>
            </w:r>
          </w:p>
        </w:tc>
      </w:tr>
      <w:tr w:rsidR="004C1629" w:rsidRPr="009D64D4" w14:paraId="3F62D913" w14:textId="77777777" w:rsidTr="00F9637E">
        <w:tc>
          <w:tcPr>
            <w:tcW w:w="9498" w:type="dxa"/>
            <w:shd w:val="clear" w:color="auto" w:fill="auto"/>
          </w:tcPr>
          <w:p w14:paraId="3EEF3E31" w14:textId="5EEB074B" w:rsidR="004C1629" w:rsidRPr="009E3913" w:rsidRDefault="004C1629" w:rsidP="00311ADD">
            <w:pPr>
              <w:pStyle w:val="Heading1"/>
              <w:spacing w:before="0" w:line="360" w:lineRule="auto"/>
              <w:outlineLvl w:val="0"/>
              <w:rPr>
                <w:rFonts w:asciiTheme="minorHAnsi" w:hAnsiTheme="minorHAnsi" w:cstheme="minorHAnsi"/>
                <w:color w:val="auto"/>
                <w:sz w:val="24"/>
              </w:rPr>
            </w:pPr>
            <w:r>
              <w:rPr>
                <w:rFonts w:asciiTheme="minorHAnsi" w:hAnsiTheme="minorHAnsi" w:cstheme="minorHAnsi"/>
                <w:color w:val="auto"/>
                <w:sz w:val="24"/>
              </w:rPr>
              <w:t xml:space="preserve">    Statistical Analyses</w:t>
            </w:r>
            <w:r w:rsidR="009231BC">
              <w:rPr>
                <w:rFonts w:asciiTheme="minorHAnsi" w:hAnsiTheme="minorHAnsi" w:cstheme="minorHAnsi"/>
                <w:color w:val="auto"/>
                <w:sz w:val="24"/>
              </w:rPr>
              <w:t xml:space="preserve"> and How to Interpret</w:t>
            </w:r>
            <w:r w:rsidR="000E4D27">
              <w:rPr>
                <w:rFonts w:asciiTheme="minorHAnsi" w:hAnsiTheme="minorHAnsi" w:cstheme="minorHAnsi"/>
                <w:color w:val="auto"/>
                <w:sz w:val="24"/>
              </w:rPr>
              <w:t xml:space="preserve"> the Findings</w:t>
            </w:r>
            <w:r w:rsidR="00F9637E">
              <w:rPr>
                <w:rFonts w:asciiTheme="minorHAnsi" w:hAnsiTheme="minorHAnsi" w:cstheme="minorHAnsi"/>
                <w:color w:val="auto"/>
                <w:sz w:val="24"/>
              </w:rPr>
              <w:t>………………………………</w:t>
            </w:r>
            <w:r w:rsidR="000E4D27">
              <w:rPr>
                <w:rFonts w:asciiTheme="minorHAnsi" w:hAnsiTheme="minorHAnsi" w:cstheme="minorHAnsi"/>
                <w:color w:val="auto"/>
                <w:sz w:val="24"/>
              </w:rPr>
              <w:t>…………………………</w:t>
            </w:r>
            <w:r w:rsidR="009231BC">
              <w:rPr>
                <w:rFonts w:asciiTheme="minorHAnsi" w:hAnsiTheme="minorHAnsi" w:cstheme="minorHAnsi"/>
                <w:color w:val="auto"/>
                <w:sz w:val="24"/>
              </w:rPr>
              <w:t>…</w:t>
            </w:r>
          </w:p>
        </w:tc>
        <w:tc>
          <w:tcPr>
            <w:tcW w:w="464" w:type="dxa"/>
            <w:shd w:val="clear" w:color="auto" w:fill="auto"/>
          </w:tcPr>
          <w:p w14:paraId="7B31C516" w14:textId="1469CE21" w:rsidR="004C1629" w:rsidRPr="009D64D4" w:rsidRDefault="009D64D4" w:rsidP="00311ADD">
            <w:pPr>
              <w:pStyle w:val="Heading1"/>
              <w:spacing w:before="0"/>
              <w:jc w:val="right"/>
              <w:outlineLvl w:val="0"/>
              <w:rPr>
                <w:rFonts w:asciiTheme="minorHAnsi" w:hAnsiTheme="minorHAnsi" w:cstheme="minorHAnsi"/>
                <w:color w:val="auto"/>
                <w:sz w:val="24"/>
              </w:rPr>
            </w:pPr>
            <w:r>
              <w:rPr>
                <w:rFonts w:asciiTheme="minorHAnsi" w:hAnsiTheme="minorHAnsi" w:cstheme="minorHAnsi"/>
                <w:color w:val="auto"/>
                <w:sz w:val="24"/>
              </w:rPr>
              <w:t>13</w:t>
            </w:r>
          </w:p>
        </w:tc>
      </w:tr>
      <w:tr w:rsidR="004C1629" w:rsidRPr="009D64D4" w14:paraId="42BB626D" w14:textId="77777777" w:rsidTr="00F9637E">
        <w:tc>
          <w:tcPr>
            <w:tcW w:w="9498" w:type="dxa"/>
            <w:shd w:val="clear" w:color="auto" w:fill="auto"/>
          </w:tcPr>
          <w:p w14:paraId="4E2E7FF3" w14:textId="61EB33CF" w:rsidR="004C1629" w:rsidRPr="00F9637E" w:rsidRDefault="004C1629" w:rsidP="00311ADD">
            <w:pPr>
              <w:pStyle w:val="Heading1"/>
              <w:spacing w:before="0" w:line="360" w:lineRule="auto"/>
              <w:outlineLvl w:val="0"/>
              <w:rPr>
                <w:rFonts w:asciiTheme="minorHAnsi" w:hAnsiTheme="minorHAnsi" w:cstheme="minorHAnsi"/>
                <w:b/>
                <w:color w:val="auto"/>
                <w:sz w:val="24"/>
              </w:rPr>
            </w:pPr>
            <w:r w:rsidRPr="00F9637E">
              <w:rPr>
                <w:rFonts w:asciiTheme="minorHAnsi" w:hAnsiTheme="minorHAnsi" w:cstheme="minorHAnsi"/>
                <w:b/>
                <w:color w:val="auto"/>
                <w:sz w:val="24"/>
              </w:rPr>
              <w:t>Findings</w:t>
            </w:r>
            <w:r w:rsidR="00F9637E">
              <w:rPr>
                <w:rFonts w:asciiTheme="minorHAnsi" w:hAnsiTheme="minorHAnsi" w:cstheme="minorHAnsi"/>
                <w:b/>
                <w:color w:val="auto"/>
                <w:sz w:val="24"/>
              </w:rPr>
              <w:t xml:space="preserve"> &amp; Interpretation</w:t>
            </w:r>
          </w:p>
        </w:tc>
        <w:tc>
          <w:tcPr>
            <w:tcW w:w="464" w:type="dxa"/>
            <w:shd w:val="clear" w:color="auto" w:fill="auto"/>
          </w:tcPr>
          <w:p w14:paraId="68EF6325" w14:textId="77777777" w:rsidR="004C1629" w:rsidRPr="009D64D4" w:rsidRDefault="004C1629" w:rsidP="00311ADD">
            <w:pPr>
              <w:pStyle w:val="Heading1"/>
              <w:spacing w:before="0"/>
              <w:jc w:val="right"/>
              <w:outlineLvl w:val="0"/>
              <w:rPr>
                <w:rFonts w:asciiTheme="minorHAnsi" w:hAnsiTheme="minorHAnsi" w:cstheme="minorHAnsi"/>
                <w:color w:val="auto"/>
                <w:sz w:val="24"/>
              </w:rPr>
            </w:pPr>
          </w:p>
        </w:tc>
      </w:tr>
      <w:tr w:rsidR="004C1629" w:rsidRPr="009D64D4" w14:paraId="01B7F9A3" w14:textId="77777777" w:rsidTr="00F9637E">
        <w:tc>
          <w:tcPr>
            <w:tcW w:w="9498" w:type="dxa"/>
            <w:shd w:val="clear" w:color="auto" w:fill="auto"/>
          </w:tcPr>
          <w:p w14:paraId="29BBBD3A" w14:textId="5104FC2F" w:rsidR="004C1629" w:rsidRPr="009E3913" w:rsidRDefault="004C1629" w:rsidP="00FB53C2">
            <w:pPr>
              <w:pStyle w:val="Heading1"/>
              <w:spacing w:before="0" w:line="360" w:lineRule="auto"/>
              <w:outlineLvl w:val="0"/>
              <w:rPr>
                <w:rFonts w:asciiTheme="minorHAnsi" w:hAnsiTheme="minorHAnsi" w:cstheme="minorHAnsi"/>
                <w:color w:val="auto"/>
                <w:sz w:val="24"/>
              </w:rPr>
            </w:pPr>
            <w:r>
              <w:rPr>
                <w:rFonts w:asciiTheme="minorHAnsi" w:hAnsiTheme="minorHAnsi" w:cstheme="minorHAnsi"/>
                <w:color w:val="auto"/>
                <w:sz w:val="24"/>
              </w:rPr>
              <w:t xml:space="preserve">    </w:t>
            </w:r>
            <w:r w:rsidR="00FB53C2">
              <w:rPr>
                <w:rFonts w:asciiTheme="minorHAnsi" w:hAnsiTheme="minorHAnsi" w:cstheme="minorHAnsi"/>
                <w:color w:val="auto"/>
                <w:sz w:val="24"/>
              </w:rPr>
              <w:t>Who Are the</w:t>
            </w:r>
            <w:r w:rsidR="00F9637E">
              <w:rPr>
                <w:rFonts w:asciiTheme="minorHAnsi" w:hAnsiTheme="minorHAnsi" w:cstheme="minorHAnsi"/>
                <w:color w:val="auto"/>
                <w:sz w:val="24"/>
              </w:rPr>
              <w:t xml:space="preserve"> Children and Youth Partic</w:t>
            </w:r>
            <w:r w:rsidR="00FB53C2">
              <w:rPr>
                <w:rFonts w:asciiTheme="minorHAnsi" w:hAnsiTheme="minorHAnsi" w:cstheme="minorHAnsi"/>
                <w:color w:val="auto"/>
                <w:sz w:val="24"/>
              </w:rPr>
              <w:t>ipating in the Clubs?…………………………………………………..</w:t>
            </w:r>
          </w:p>
        </w:tc>
        <w:tc>
          <w:tcPr>
            <w:tcW w:w="464" w:type="dxa"/>
            <w:shd w:val="clear" w:color="auto" w:fill="auto"/>
          </w:tcPr>
          <w:p w14:paraId="22571471" w14:textId="77777777" w:rsidR="004C1629" w:rsidRPr="009D64D4" w:rsidRDefault="004C1629" w:rsidP="00311ADD">
            <w:pPr>
              <w:pStyle w:val="Heading1"/>
              <w:spacing w:before="0"/>
              <w:jc w:val="right"/>
              <w:outlineLvl w:val="0"/>
              <w:rPr>
                <w:rFonts w:asciiTheme="minorHAnsi" w:hAnsiTheme="minorHAnsi" w:cstheme="minorHAnsi"/>
                <w:color w:val="auto"/>
                <w:sz w:val="24"/>
              </w:rPr>
            </w:pPr>
            <w:r w:rsidRPr="009D64D4">
              <w:rPr>
                <w:rFonts w:asciiTheme="minorHAnsi" w:hAnsiTheme="minorHAnsi" w:cstheme="minorHAnsi"/>
                <w:color w:val="auto"/>
                <w:sz w:val="24"/>
              </w:rPr>
              <w:t>16</w:t>
            </w:r>
          </w:p>
        </w:tc>
      </w:tr>
      <w:tr w:rsidR="004C1629" w:rsidRPr="009D64D4" w14:paraId="29272EF0" w14:textId="77777777" w:rsidTr="00F9637E">
        <w:tc>
          <w:tcPr>
            <w:tcW w:w="9498" w:type="dxa"/>
            <w:shd w:val="clear" w:color="auto" w:fill="auto"/>
          </w:tcPr>
          <w:p w14:paraId="09F099BE" w14:textId="577BC8B5" w:rsidR="004C1629" w:rsidRPr="009E3913" w:rsidRDefault="004C1629" w:rsidP="00F9637E">
            <w:pPr>
              <w:pStyle w:val="Heading1"/>
              <w:spacing w:before="0" w:line="360" w:lineRule="auto"/>
              <w:outlineLvl w:val="0"/>
              <w:rPr>
                <w:rFonts w:asciiTheme="minorHAnsi" w:hAnsiTheme="minorHAnsi" w:cstheme="minorHAnsi"/>
                <w:color w:val="auto"/>
                <w:sz w:val="24"/>
              </w:rPr>
            </w:pPr>
            <w:r>
              <w:rPr>
                <w:rFonts w:asciiTheme="minorHAnsi" w:hAnsiTheme="minorHAnsi" w:cstheme="minorHAnsi"/>
                <w:color w:val="auto"/>
                <w:sz w:val="24"/>
              </w:rPr>
              <w:t xml:space="preserve">    Education Outcomes</w:t>
            </w:r>
            <w:r w:rsidR="00F9637E">
              <w:rPr>
                <w:rFonts w:asciiTheme="minorHAnsi" w:hAnsiTheme="minorHAnsi" w:cstheme="minorHAnsi"/>
                <w:color w:val="auto"/>
                <w:sz w:val="24"/>
              </w:rPr>
              <w:t>……………………………………………………………………………………………………………….</w:t>
            </w:r>
          </w:p>
        </w:tc>
        <w:tc>
          <w:tcPr>
            <w:tcW w:w="464" w:type="dxa"/>
            <w:shd w:val="clear" w:color="auto" w:fill="auto"/>
          </w:tcPr>
          <w:p w14:paraId="6E46B1FD" w14:textId="03274580" w:rsidR="004C1629" w:rsidRPr="009D64D4" w:rsidRDefault="009231BC" w:rsidP="00311ADD">
            <w:pPr>
              <w:pStyle w:val="Heading1"/>
              <w:spacing w:before="0"/>
              <w:jc w:val="right"/>
              <w:outlineLvl w:val="0"/>
              <w:rPr>
                <w:rFonts w:asciiTheme="minorHAnsi" w:hAnsiTheme="minorHAnsi" w:cstheme="minorHAnsi"/>
                <w:color w:val="auto"/>
                <w:sz w:val="24"/>
              </w:rPr>
            </w:pPr>
            <w:r w:rsidRPr="009D64D4">
              <w:rPr>
                <w:rFonts w:asciiTheme="minorHAnsi" w:hAnsiTheme="minorHAnsi" w:cstheme="minorHAnsi"/>
                <w:color w:val="auto"/>
                <w:sz w:val="24"/>
              </w:rPr>
              <w:t>20</w:t>
            </w:r>
          </w:p>
        </w:tc>
      </w:tr>
      <w:tr w:rsidR="004C1629" w:rsidRPr="009D64D4" w14:paraId="0B31B31E" w14:textId="77777777" w:rsidTr="00F9637E">
        <w:tc>
          <w:tcPr>
            <w:tcW w:w="9498" w:type="dxa"/>
            <w:shd w:val="clear" w:color="auto" w:fill="auto"/>
          </w:tcPr>
          <w:p w14:paraId="5F407771" w14:textId="4214499C" w:rsidR="004C1629" w:rsidRPr="009E3913" w:rsidRDefault="004C1629" w:rsidP="00311ADD">
            <w:pPr>
              <w:pStyle w:val="Heading1"/>
              <w:spacing w:before="0" w:line="360" w:lineRule="auto"/>
              <w:outlineLvl w:val="0"/>
              <w:rPr>
                <w:rFonts w:asciiTheme="minorHAnsi" w:hAnsiTheme="minorHAnsi" w:cstheme="minorHAnsi"/>
                <w:color w:val="auto"/>
                <w:sz w:val="24"/>
              </w:rPr>
            </w:pPr>
            <w:r>
              <w:rPr>
                <w:rFonts w:asciiTheme="minorHAnsi" w:hAnsiTheme="minorHAnsi" w:cstheme="minorHAnsi"/>
                <w:color w:val="auto"/>
                <w:sz w:val="24"/>
              </w:rPr>
              <w:t xml:space="preserve">    Social Outcomes</w:t>
            </w:r>
            <w:r w:rsidR="00F9637E">
              <w:rPr>
                <w:rFonts w:asciiTheme="minorHAnsi" w:hAnsiTheme="minorHAnsi" w:cstheme="minorHAnsi"/>
                <w:color w:val="auto"/>
                <w:sz w:val="24"/>
              </w:rPr>
              <w:t>……………………………………………………………………………………………………………………..</w:t>
            </w:r>
          </w:p>
        </w:tc>
        <w:tc>
          <w:tcPr>
            <w:tcW w:w="464" w:type="dxa"/>
            <w:shd w:val="clear" w:color="auto" w:fill="auto"/>
          </w:tcPr>
          <w:p w14:paraId="4733041D" w14:textId="737F3814" w:rsidR="004C1629" w:rsidRPr="009D64D4" w:rsidRDefault="00306803" w:rsidP="00311ADD">
            <w:pPr>
              <w:pStyle w:val="Heading1"/>
              <w:spacing w:before="0"/>
              <w:jc w:val="right"/>
              <w:outlineLvl w:val="0"/>
              <w:rPr>
                <w:rFonts w:asciiTheme="minorHAnsi" w:hAnsiTheme="minorHAnsi" w:cstheme="minorHAnsi"/>
                <w:color w:val="auto"/>
                <w:sz w:val="24"/>
              </w:rPr>
            </w:pPr>
            <w:r>
              <w:rPr>
                <w:rFonts w:asciiTheme="minorHAnsi" w:hAnsiTheme="minorHAnsi" w:cstheme="minorHAnsi"/>
                <w:color w:val="auto"/>
                <w:sz w:val="24"/>
              </w:rPr>
              <w:t>30</w:t>
            </w:r>
          </w:p>
        </w:tc>
      </w:tr>
      <w:tr w:rsidR="004C1629" w:rsidRPr="009D64D4" w14:paraId="29EDBDF2" w14:textId="77777777" w:rsidTr="00F9637E">
        <w:tc>
          <w:tcPr>
            <w:tcW w:w="9498" w:type="dxa"/>
            <w:shd w:val="clear" w:color="auto" w:fill="auto"/>
          </w:tcPr>
          <w:p w14:paraId="0CB12C91" w14:textId="55A0F874" w:rsidR="004C1629" w:rsidRPr="009E3913" w:rsidRDefault="004C1629" w:rsidP="00311ADD">
            <w:pPr>
              <w:pStyle w:val="Heading1"/>
              <w:spacing w:before="0" w:line="360" w:lineRule="auto"/>
              <w:outlineLvl w:val="0"/>
              <w:rPr>
                <w:rFonts w:asciiTheme="minorHAnsi" w:hAnsiTheme="minorHAnsi" w:cstheme="minorHAnsi"/>
                <w:color w:val="auto"/>
                <w:sz w:val="24"/>
              </w:rPr>
            </w:pPr>
            <w:r>
              <w:rPr>
                <w:rFonts w:asciiTheme="minorHAnsi" w:hAnsiTheme="minorHAnsi" w:cstheme="minorHAnsi"/>
                <w:color w:val="auto"/>
                <w:sz w:val="24"/>
              </w:rPr>
              <w:t xml:space="preserve">    Health Outcomes</w:t>
            </w:r>
            <w:r w:rsidR="00F9637E">
              <w:rPr>
                <w:rFonts w:asciiTheme="minorHAnsi" w:hAnsiTheme="minorHAnsi" w:cstheme="minorHAnsi"/>
                <w:color w:val="auto"/>
                <w:sz w:val="24"/>
              </w:rPr>
              <w:t>…………………………………………………………………………………………………………………….</w:t>
            </w:r>
          </w:p>
        </w:tc>
        <w:tc>
          <w:tcPr>
            <w:tcW w:w="464" w:type="dxa"/>
            <w:shd w:val="clear" w:color="auto" w:fill="auto"/>
          </w:tcPr>
          <w:p w14:paraId="04075FAA" w14:textId="2EAC563A" w:rsidR="004C1629" w:rsidRPr="009D64D4" w:rsidRDefault="00306803" w:rsidP="00311ADD">
            <w:pPr>
              <w:pStyle w:val="Heading1"/>
              <w:spacing w:before="0"/>
              <w:jc w:val="right"/>
              <w:outlineLvl w:val="0"/>
              <w:rPr>
                <w:rFonts w:asciiTheme="minorHAnsi" w:hAnsiTheme="minorHAnsi" w:cstheme="minorHAnsi"/>
                <w:color w:val="auto"/>
                <w:sz w:val="24"/>
              </w:rPr>
            </w:pPr>
            <w:r>
              <w:rPr>
                <w:rFonts w:asciiTheme="minorHAnsi" w:hAnsiTheme="minorHAnsi" w:cstheme="minorHAnsi"/>
                <w:color w:val="auto"/>
                <w:sz w:val="24"/>
              </w:rPr>
              <w:t>35</w:t>
            </w:r>
          </w:p>
        </w:tc>
      </w:tr>
      <w:tr w:rsidR="004C1629" w:rsidRPr="009D64D4" w14:paraId="3E3B5A72" w14:textId="77777777" w:rsidTr="00F9637E">
        <w:tc>
          <w:tcPr>
            <w:tcW w:w="9498" w:type="dxa"/>
            <w:shd w:val="clear" w:color="auto" w:fill="auto"/>
          </w:tcPr>
          <w:p w14:paraId="7FC34834" w14:textId="5A7E5FB0" w:rsidR="004C1629" w:rsidRPr="00F9637E" w:rsidRDefault="004C1629" w:rsidP="00311ADD">
            <w:pPr>
              <w:pStyle w:val="Heading1"/>
              <w:spacing w:before="0" w:line="360" w:lineRule="auto"/>
              <w:outlineLvl w:val="0"/>
              <w:rPr>
                <w:rFonts w:asciiTheme="minorHAnsi" w:hAnsiTheme="minorHAnsi" w:cstheme="minorHAnsi"/>
                <w:b/>
                <w:color w:val="auto"/>
                <w:sz w:val="24"/>
              </w:rPr>
            </w:pPr>
            <w:r w:rsidRPr="00F9637E">
              <w:rPr>
                <w:rFonts w:asciiTheme="minorHAnsi" w:hAnsiTheme="minorHAnsi" w:cstheme="minorHAnsi"/>
                <w:b/>
                <w:color w:val="auto"/>
                <w:sz w:val="24"/>
              </w:rPr>
              <w:t>Conclusions</w:t>
            </w:r>
            <w:r w:rsidR="00F9637E">
              <w:rPr>
                <w:rFonts w:asciiTheme="minorHAnsi" w:hAnsiTheme="minorHAnsi" w:cstheme="minorHAnsi"/>
                <w:color w:val="auto"/>
                <w:sz w:val="24"/>
              </w:rPr>
              <w:t>………………………………………………………………………………………………………………………………..</w:t>
            </w:r>
          </w:p>
        </w:tc>
        <w:tc>
          <w:tcPr>
            <w:tcW w:w="464" w:type="dxa"/>
            <w:shd w:val="clear" w:color="auto" w:fill="auto"/>
          </w:tcPr>
          <w:p w14:paraId="01B6006F" w14:textId="0AAC005F" w:rsidR="004C1629" w:rsidRPr="009D64D4" w:rsidRDefault="00306803" w:rsidP="00311ADD">
            <w:pPr>
              <w:pStyle w:val="Heading1"/>
              <w:spacing w:before="0"/>
              <w:jc w:val="right"/>
              <w:outlineLvl w:val="0"/>
              <w:rPr>
                <w:rFonts w:asciiTheme="minorHAnsi" w:hAnsiTheme="minorHAnsi" w:cstheme="minorHAnsi"/>
                <w:color w:val="auto"/>
                <w:sz w:val="24"/>
              </w:rPr>
            </w:pPr>
            <w:r>
              <w:rPr>
                <w:rFonts w:asciiTheme="minorHAnsi" w:hAnsiTheme="minorHAnsi" w:cstheme="minorHAnsi"/>
                <w:color w:val="auto"/>
                <w:sz w:val="24"/>
              </w:rPr>
              <w:t>39</w:t>
            </w:r>
          </w:p>
        </w:tc>
      </w:tr>
      <w:tr w:rsidR="004C1629" w:rsidRPr="009D64D4" w14:paraId="0C42F57A" w14:textId="77777777" w:rsidTr="00F9637E">
        <w:tc>
          <w:tcPr>
            <w:tcW w:w="9498" w:type="dxa"/>
            <w:shd w:val="clear" w:color="auto" w:fill="auto"/>
          </w:tcPr>
          <w:p w14:paraId="0609A322" w14:textId="5B53E534" w:rsidR="004C1629" w:rsidRPr="00F9637E" w:rsidRDefault="004C1629" w:rsidP="00311ADD">
            <w:pPr>
              <w:pStyle w:val="Heading1"/>
              <w:spacing w:before="0" w:line="360" w:lineRule="auto"/>
              <w:outlineLvl w:val="0"/>
              <w:rPr>
                <w:rFonts w:asciiTheme="minorHAnsi" w:hAnsiTheme="minorHAnsi" w:cstheme="minorHAnsi"/>
                <w:b/>
                <w:color w:val="auto"/>
                <w:sz w:val="24"/>
              </w:rPr>
            </w:pPr>
            <w:r w:rsidRPr="00F9637E">
              <w:rPr>
                <w:rFonts w:asciiTheme="minorHAnsi" w:hAnsiTheme="minorHAnsi" w:cstheme="minorHAnsi"/>
                <w:b/>
                <w:color w:val="auto"/>
                <w:sz w:val="24"/>
              </w:rPr>
              <w:t>References</w:t>
            </w:r>
            <w:r w:rsidR="00F9637E">
              <w:rPr>
                <w:rFonts w:asciiTheme="minorHAnsi" w:hAnsiTheme="minorHAnsi" w:cstheme="minorHAnsi"/>
                <w:color w:val="auto"/>
                <w:sz w:val="24"/>
              </w:rPr>
              <w:t>…………………………………………………………………………………………………………………………………</w:t>
            </w:r>
          </w:p>
        </w:tc>
        <w:tc>
          <w:tcPr>
            <w:tcW w:w="464" w:type="dxa"/>
            <w:shd w:val="clear" w:color="auto" w:fill="auto"/>
          </w:tcPr>
          <w:p w14:paraId="3AC4000E" w14:textId="190BFBA9" w:rsidR="004C1629" w:rsidRPr="009D64D4" w:rsidRDefault="00306803" w:rsidP="00311ADD">
            <w:pPr>
              <w:pStyle w:val="Heading1"/>
              <w:spacing w:before="0"/>
              <w:jc w:val="right"/>
              <w:outlineLvl w:val="0"/>
              <w:rPr>
                <w:rFonts w:asciiTheme="minorHAnsi" w:hAnsiTheme="minorHAnsi" w:cstheme="minorHAnsi"/>
                <w:color w:val="auto"/>
                <w:sz w:val="24"/>
              </w:rPr>
            </w:pPr>
            <w:r>
              <w:rPr>
                <w:rFonts w:asciiTheme="minorHAnsi" w:hAnsiTheme="minorHAnsi" w:cstheme="minorHAnsi"/>
                <w:color w:val="auto"/>
                <w:sz w:val="24"/>
              </w:rPr>
              <w:t>40</w:t>
            </w:r>
          </w:p>
        </w:tc>
      </w:tr>
      <w:tr w:rsidR="004C1629" w:rsidRPr="009D64D4" w14:paraId="26BEC933" w14:textId="77777777" w:rsidTr="00F9637E">
        <w:tc>
          <w:tcPr>
            <w:tcW w:w="9498" w:type="dxa"/>
            <w:shd w:val="clear" w:color="auto" w:fill="auto"/>
          </w:tcPr>
          <w:p w14:paraId="7FCFFB5E" w14:textId="050C25A8" w:rsidR="004C1629" w:rsidRPr="00F9637E" w:rsidRDefault="00F9637E" w:rsidP="00311ADD">
            <w:pPr>
              <w:pStyle w:val="Heading1"/>
              <w:spacing w:before="0" w:line="360" w:lineRule="auto"/>
              <w:outlineLvl w:val="0"/>
              <w:rPr>
                <w:rFonts w:asciiTheme="minorHAnsi" w:hAnsiTheme="minorHAnsi" w:cstheme="minorHAnsi"/>
                <w:b/>
                <w:color w:val="auto"/>
                <w:sz w:val="24"/>
              </w:rPr>
            </w:pPr>
            <w:r>
              <w:rPr>
                <w:rFonts w:asciiTheme="minorHAnsi" w:hAnsiTheme="minorHAnsi" w:cstheme="minorHAnsi"/>
                <w:b/>
                <w:color w:val="auto"/>
                <w:sz w:val="24"/>
              </w:rPr>
              <w:t xml:space="preserve">Technical </w:t>
            </w:r>
            <w:r w:rsidR="004C1629" w:rsidRPr="00F9637E">
              <w:rPr>
                <w:rFonts w:asciiTheme="minorHAnsi" w:hAnsiTheme="minorHAnsi" w:cstheme="minorHAnsi"/>
                <w:b/>
                <w:color w:val="auto"/>
                <w:sz w:val="24"/>
              </w:rPr>
              <w:t>Appendices</w:t>
            </w:r>
            <w:r>
              <w:rPr>
                <w:rFonts w:asciiTheme="minorHAnsi" w:hAnsiTheme="minorHAnsi" w:cstheme="minorHAnsi"/>
                <w:color w:val="auto"/>
                <w:sz w:val="24"/>
              </w:rPr>
              <w:t>………………………………………………………………………………………………………………..</w:t>
            </w:r>
          </w:p>
        </w:tc>
        <w:tc>
          <w:tcPr>
            <w:tcW w:w="464" w:type="dxa"/>
            <w:shd w:val="clear" w:color="auto" w:fill="auto"/>
          </w:tcPr>
          <w:p w14:paraId="68EB523C" w14:textId="73EEB782" w:rsidR="004C1629" w:rsidRPr="009D64D4" w:rsidRDefault="00306803" w:rsidP="00311ADD">
            <w:pPr>
              <w:pStyle w:val="Heading1"/>
              <w:spacing w:before="0"/>
              <w:jc w:val="right"/>
              <w:outlineLvl w:val="0"/>
              <w:rPr>
                <w:rFonts w:asciiTheme="minorHAnsi" w:hAnsiTheme="minorHAnsi" w:cstheme="minorHAnsi"/>
                <w:color w:val="auto"/>
                <w:sz w:val="24"/>
              </w:rPr>
            </w:pPr>
            <w:r>
              <w:rPr>
                <w:rFonts w:asciiTheme="minorHAnsi" w:hAnsiTheme="minorHAnsi" w:cstheme="minorHAnsi"/>
                <w:color w:val="auto"/>
                <w:sz w:val="24"/>
              </w:rPr>
              <w:t>41</w:t>
            </w:r>
          </w:p>
        </w:tc>
      </w:tr>
    </w:tbl>
    <w:p w14:paraId="0039779B" w14:textId="77777777" w:rsidR="004C1629" w:rsidRDefault="004C1629" w:rsidP="004C1629">
      <w:pPr>
        <w:pStyle w:val="Style2"/>
        <w:spacing w:after="120"/>
        <w:rPr>
          <w:color w:val="5B9BD5" w:themeColor="accent1"/>
        </w:rPr>
      </w:pPr>
    </w:p>
    <w:p w14:paraId="16859B34" w14:textId="77777777" w:rsidR="0014530D" w:rsidRDefault="0014530D">
      <w:pPr>
        <w:rPr>
          <w:rFonts w:asciiTheme="majorHAnsi" w:eastAsiaTheme="majorEastAsia" w:hAnsiTheme="majorHAnsi" w:cstheme="majorBidi"/>
          <w:color w:val="5B9BD5" w:themeColor="accent1"/>
          <w:sz w:val="32"/>
          <w:szCs w:val="32"/>
        </w:rPr>
      </w:pPr>
      <w:r>
        <w:rPr>
          <w:color w:val="5B9BD5" w:themeColor="accent1"/>
        </w:rPr>
        <w:br w:type="page"/>
      </w:r>
    </w:p>
    <w:p w14:paraId="27864171" w14:textId="60986553" w:rsidR="008A51CD" w:rsidRPr="00F9637E" w:rsidRDefault="004C2722" w:rsidP="00C73770">
      <w:pPr>
        <w:pStyle w:val="Style2"/>
        <w:spacing w:after="240"/>
        <w:rPr>
          <w:b/>
          <w:color w:val="auto"/>
        </w:rPr>
      </w:pPr>
      <w:r w:rsidRPr="00F9637E">
        <w:rPr>
          <w:b/>
          <w:color w:val="auto"/>
        </w:rPr>
        <w:lastRenderedPageBreak/>
        <w:t>Tables and Fig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7513"/>
        <w:gridCol w:w="1041"/>
      </w:tblGrid>
      <w:tr w:rsidR="008B2E9D" w:rsidRPr="00A40AA6" w14:paraId="337BC284" w14:textId="4C229BE2" w:rsidTr="009E3913">
        <w:tc>
          <w:tcPr>
            <w:tcW w:w="1418" w:type="dxa"/>
          </w:tcPr>
          <w:p w14:paraId="263234B3" w14:textId="24839A33" w:rsidR="008B2E9D" w:rsidRPr="00927162" w:rsidRDefault="008B2E9D" w:rsidP="00A40AA6">
            <w:pPr>
              <w:pStyle w:val="Style2"/>
              <w:spacing w:before="0" w:after="60"/>
              <w:rPr>
                <w:rFonts w:asciiTheme="minorHAnsi" w:hAnsiTheme="minorHAnsi" w:cstheme="minorHAnsi"/>
                <w:color w:val="auto"/>
                <w:sz w:val="24"/>
                <w:szCs w:val="24"/>
              </w:rPr>
            </w:pPr>
            <w:r w:rsidRPr="00927162">
              <w:rPr>
                <w:rFonts w:asciiTheme="minorHAnsi" w:hAnsiTheme="minorHAnsi" w:cstheme="minorHAnsi"/>
                <w:color w:val="auto"/>
                <w:sz w:val="24"/>
                <w:szCs w:val="24"/>
              </w:rPr>
              <w:t>Table 1.</w:t>
            </w:r>
          </w:p>
        </w:tc>
        <w:tc>
          <w:tcPr>
            <w:tcW w:w="7513" w:type="dxa"/>
          </w:tcPr>
          <w:p w14:paraId="6F1C8088" w14:textId="6539ED60" w:rsidR="008B2E9D" w:rsidRPr="009231BC" w:rsidRDefault="009231BC" w:rsidP="00A40AA6">
            <w:pPr>
              <w:pStyle w:val="Style2"/>
              <w:spacing w:before="0" w:after="60"/>
              <w:rPr>
                <w:rFonts w:asciiTheme="minorHAnsi" w:hAnsiTheme="minorHAnsi" w:cstheme="minorHAnsi"/>
                <w:color w:val="auto"/>
                <w:sz w:val="24"/>
                <w:szCs w:val="24"/>
              </w:rPr>
            </w:pPr>
            <w:r w:rsidRPr="009231BC">
              <w:rPr>
                <w:rFonts w:cstheme="majorHAnsi"/>
                <w:color w:val="auto"/>
                <w:sz w:val="24"/>
                <w:szCs w:val="20"/>
              </w:rPr>
              <w:t>Characteristics of Children and Youth Participating in the BGCW</w:t>
            </w:r>
          </w:p>
        </w:tc>
        <w:tc>
          <w:tcPr>
            <w:tcW w:w="1041" w:type="dxa"/>
          </w:tcPr>
          <w:p w14:paraId="66C30644" w14:textId="1E7157F5" w:rsidR="008B2E9D" w:rsidRPr="009231BC" w:rsidRDefault="009231BC" w:rsidP="00A40AA6">
            <w:pPr>
              <w:pStyle w:val="Style2"/>
              <w:spacing w:before="0" w:after="60"/>
              <w:rPr>
                <w:rFonts w:asciiTheme="minorHAnsi" w:hAnsiTheme="minorHAnsi" w:cstheme="minorHAnsi"/>
                <w:color w:val="auto"/>
                <w:sz w:val="24"/>
                <w:szCs w:val="24"/>
              </w:rPr>
            </w:pPr>
            <w:r w:rsidRPr="009231BC">
              <w:rPr>
                <w:rFonts w:asciiTheme="minorHAnsi" w:hAnsiTheme="minorHAnsi" w:cstheme="minorHAnsi"/>
                <w:color w:val="auto"/>
                <w:sz w:val="24"/>
                <w:szCs w:val="24"/>
              </w:rPr>
              <w:t>18</w:t>
            </w:r>
          </w:p>
        </w:tc>
      </w:tr>
      <w:tr w:rsidR="009231BC" w:rsidRPr="00A40AA6" w14:paraId="04E910B6" w14:textId="77777777" w:rsidTr="004E269C">
        <w:tc>
          <w:tcPr>
            <w:tcW w:w="1418" w:type="dxa"/>
          </w:tcPr>
          <w:p w14:paraId="342AAE99" w14:textId="77777777" w:rsidR="009231BC" w:rsidRPr="00927162" w:rsidRDefault="009231BC" w:rsidP="004E269C">
            <w:pPr>
              <w:pStyle w:val="Style2"/>
              <w:spacing w:before="0" w:after="60"/>
              <w:rPr>
                <w:rFonts w:asciiTheme="minorHAnsi" w:hAnsiTheme="minorHAnsi" w:cstheme="minorHAnsi"/>
                <w:color w:val="auto"/>
                <w:sz w:val="24"/>
                <w:szCs w:val="24"/>
              </w:rPr>
            </w:pPr>
            <w:r w:rsidRPr="00927162">
              <w:rPr>
                <w:rFonts w:asciiTheme="minorHAnsi" w:hAnsiTheme="minorHAnsi" w:cstheme="minorHAnsi"/>
                <w:color w:val="auto"/>
                <w:sz w:val="24"/>
                <w:szCs w:val="24"/>
              </w:rPr>
              <w:t>Figure 1.</w:t>
            </w:r>
          </w:p>
        </w:tc>
        <w:tc>
          <w:tcPr>
            <w:tcW w:w="7513" w:type="dxa"/>
          </w:tcPr>
          <w:p w14:paraId="0E8C14F5" w14:textId="77777777" w:rsidR="009231BC" w:rsidRPr="009231BC" w:rsidRDefault="009231BC" w:rsidP="009231BC">
            <w:pPr>
              <w:rPr>
                <w:rFonts w:cstheme="minorHAnsi"/>
                <w:sz w:val="24"/>
              </w:rPr>
            </w:pPr>
            <w:r w:rsidRPr="009231BC">
              <w:rPr>
                <w:rFonts w:cstheme="minorHAnsi"/>
                <w:sz w:val="24"/>
              </w:rPr>
              <w:t xml:space="preserve">Number of Children and Youth Participating in BGCW Programs, </w:t>
            </w:r>
          </w:p>
          <w:p w14:paraId="6478E777" w14:textId="2F0CA531" w:rsidR="009231BC" w:rsidRPr="009231BC" w:rsidRDefault="009231BC" w:rsidP="009231BC">
            <w:pPr>
              <w:pStyle w:val="Style2"/>
              <w:spacing w:before="0" w:after="60"/>
              <w:rPr>
                <w:rFonts w:asciiTheme="minorHAnsi" w:hAnsiTheme="minorHAnsi" w:cstheme="minorHAnsi"/>
                <w:color w:val="auto"/>
                <w:sz w:val="24"/>
                <w:szCs w:val="24"/>
              </w:rPr>
            </w:pPr>
            <w:r w:rsidRPr="009231BC">
              <w:rPr>
                <w:rFonts w:asciiTheme="minorHAnsi" w:hAnsiTheme="minorHAnsi" w:cstheme="minorHAnsi"/>
                <w:color w:val="auto"/>
                <w:sz w:val="24"/>
              </w:rPr>
              <w:t>by Age</w:t>
            </w:r>
          </w:p>
        </w:tc>
        <w:tc>
          <w:tcPr>
            <w:tcW w:w="1041" w:type="dxa"/>
          </w:tcPr>
          <w:p w14:paraId="0D54AFCD" w14:textId="1FF2897F" w:rsidR="009231BC" w:rsidRPr="009231BC" w:rsidRDefault="009231BC" w:rsidP="004E269C">
            <w:pPr>
              <w:pStyle w:val="Style2"/>
              <w:spacing w:before="0" w:after="60"/>
              <w:rPr>
                <w:rFonts w:asciiTheme="minorHAnsi" w:hAnsiTheme="minorHAnsi" w:cstheme="minorHAnsi"/>
                <w:color w:val="auto"/>
                <w:sz w:val="24"/>
                <w:szCs w:val="24"/>
              </w:rPr>
            </w:pPr>
            <w:r w:rsidRPr="009231BC">
              <w:rPr>
                <w:rFonts w:asciiTheme="minorHAnsi" w:hAnsiTheme="minorHAnsi" w:cstheme="minorHAnsi"/>
                <w:color w:val="auto"/>
                <w:sz w:val="24"/>
                <w:szCs w:val="24"/>
              </w:rPr>
              <w:t>19</w:t>
            </w:r>
          </w:p>
        </w:tc>
      </w:tr>
      <w:tr w:rsidR="009231BC" w:rsidRPr="00A40AA6" w14:paraId="48155304" w14:textId="77777777" w:rsidTr="004E269C">
        <w:tc>
          <w:tcPr>
            <w:tcW w:w="1418" w:type="dxa"/>
          </w:tcPr>
          <w:p w14:paraId="0F581256" w14:textId="77777777" w:rsidR="009231BC" w:rsidRPr="00927162" w:rsidRDefault="009231BC" w:rsidP="004E269C">
            <w:pPr>
              <w:pStyle w:val="Style2"/>
              <w:spacing w:before="0" w:after="60"/>
              <w:rPr>
                <w:rFonts w:asciiTheme="minorHAnsi" w:hAnsiTheme="minorHAnsi" w:cstheme="minorHAnsi"/>
                <w:color w:val="auto"/>
                <w:sz w:val="24"/>
                <w:szCs w:val="24"/>
              </w:rPr>
            </w:pPr>
            <w:r w:rsidRPr="00927162">
              <w:rPr>
                <w:rFonts w:asciiTheme="minorHAnsi" w:hAnsiTheme="minorHAnsi" w:cstheme="minorHAnsi"/>
                <w:color w:val="auto"/>
                <w:sz w:val="24"/>
                <w:szCs w:val="24"/>
              </w:rPr>
              <w:t>Figure 2.</w:t>
            </w:r>
          </w:p>
        </w:tc>
        <w:tc>
          <w:tcPr>
            <w:tcW w:w="7513" w:type="dxa"/>
          </w:tcPr>
          <w:p w14:paraId="40C420F1" w14:textId="5719FC34" w:rsidR="009231BC" w:rsidRPr="009231BC" w:rsidRDefault="009231BC" w:rsidP="009231BC">
            <w:pPr>
              <w:spacing w:after="60"/>
              <w:rPr>
                <w:rFonts w:cstheme="minorHAnsi"/>
                <w:sz w:val="24"/>
                <w:szCs w:val="24"/>
              </w:rPr>
            </w:pPr>
            <w:r w:rsidRPr="009231BC">
              <w:rPr>
                <w:sz w:val="24"/>
              </w:rPr>
              <w:t xml:space="preserve">Number of Visits per Child or Youth to BGCW Programs, By Age </w:t>
            </w:r>
          </w:p>
        </w:tc>
        <w:tc>
          <w:tcPr>
            <w:tcW w:w="1041" w:type="dxa"/>
          </w:tcPr>
          <w:p w14:paraId="3F30A421" w14:textId="33027FB5" w:rsidR="009231BC" w:rsidRPr="009231BC" w:rsidRDefault="009231BC" w:rsidP="004E269C">
            <w:pPr>
              <w:spacing w:after="60"/>
              <w:rPr>
                <w:rFonts w:cstheme="minorHAnsi"/>
                <w:sz w:val="24"/>
                <w:szCs w:val="24"/>
              </w:rPr>
            </w:pPr>
            <w:r w:rsidRPr="009231BC">
              <w:rPr>
                <w:rFonts w:cstheme="minorHAnsi"/>
                <w:sz w:val="24"/>
                <w:szCs w:val="24"/>
              </w:rPr>
              <w:t>19</w:t>
            </w:r>
          </w:p>
        </w:tc>
      </w:tr>
      <w:tr w:rsidR="008B2E9D" w:rsidRPr="00A40AA6" w14:paraId="0AB87F81" w14:textId="62D43E62" w:rsidTr="009E3913">
        <w:tc>
          <w:tcPr>
            <w:tcW w:w="1418" w:type="dxa"/>
          </w:tcPr>
          <w:p w14:paraId="2DE20504" w14:textId="6F325C6D" w:rsidR="008B2E9D" w:rsidRPr="00927162" w:rsidRDefault="008B2E9D" w:rsidP="00A40AA6">
            <w:pPr>
              <w:pStyle w:val="Style2"/>
              <w:spacing w:before="0" w:after="60"/>
              <w:rPr>
                <w:rFonts w:asciiTheme="minorHAnsi" w:hAnsiTheme="minorHAnsi" w:cstheme="minorHAnsi"/>
                <w:color w:val="auto"/>
                <w:sz w:val="24"/>
                <w:szCs w:val="24"/>
              </w:rPr>
            </w:pPr>
            <w:r w:rsidRPr="00927162">
              <w:rPr>
                <w:rFonts w:asciiTheme="minorHAnsi" w:hAnsiTheme="minorHAnsi" w:cstheme="minorHAnsi"/>
                <w:color w:val="auto"/>
                <w:sz w:val="24"/>
                <w:szCs w:val="24"/>
              </w:rPr>
              <w:t>Table 2.</w:t>
            </w:r>
          </w:p>
        </w:tc>
        <w:tc>
          <w:tcPr>
            <w:tcW w:w="7513" w:type="dxa"/>
          </w:tcPr>
          <w:p w14:paraId="52E733BB" w14:textId="5C9C7BB3" w:rsidR="008B2E9D" w:rsidRPr="009231BC" w:rsidRDefault="009231BC" w:rsidP="00A40AA6">
            <w:pPr>
              <w:pStyle w:val="Style2"/>
              <w:spacing w:before="0" w:after="60"/>
              <w:rPr>
                <w:rFonts w:asciiTheme="minorHAnsi" w:hAnsiTheme="minorHAnsi" w:cstheme="minorHAnsi"/>
                <w:color w:val="auto"/>
                <w:sz w:val="24"/>
                <w:szCs w:val="24"/>
              </w:rPr>
            </w:pPr>
            <w:r w:rsidRPr="009231BC">
              <w:rPr>
                <w:color w:val="auto"/>
                <w:sz w:val="24"/>
              </w:rPr>
              <w:t>Education Outcomes (crude percentages)</w:t>
            </w:r>
          </w:p>
        </w:tc>
        <w:tc>
          <w:tcPr>
            <w:tcW w:w="1041" w:type="dxa"/>
          </w:tcPr>
          <w:p w14:paraId="036A3416" w14:textId="0EE0F50B" w:rsidR="008B2E9D" w:rsidRPr="009231BC" w:rsidRDefault="009231BC" w:rsidP="00A40AA6">
            <w:pPr>
              <w:pStyle w:val="Style2"/>
              <w:spacing w:before="0" w:after="60"/>
              <w:rPr>
                <w:rFonts w:asciiTheme="minorHAnsi" w:hAnsiTheme="minorHAnsi" w:cstheme="minorHAnsi"/>
                <w:color w:val="auto"/>
                <w:sz w:val="24"/>
                <w:szCs w:val="24"/>
              </w:rPr>
            </w:pPr>
            <w:r w:rsidRPr="009231BC">
              <w:rPr>
                <w:rFonts w:asciiTheme="minorHAnsi" w:hAnsiTheme="minorHAnsi" w:cstheme="minorHAnsi"/>
                <w:color w:val="auto"/>
                <w:sz w:val="24"/>
                <w:szCs w:val="24"/>
              </w:rPr>
              <w:t>20</w:t>
            </w:r>
          </w:p>
        </w:tc>
      </w:tr>
      <w:tr w:rsidR="008B2E9D" w:rsidRPr="00A40AA6" w14:paraId="327F8507" w14:textId="0EDB7FF2" w:rsidTr="009E3913">
        <w:tc>
          <w:tcPr>
            <w:tcW w:w="1418" w:type="dxa"/>
          </w:tcPr>
          <w:p w14:paraId="6396FFF1" w14:textId="78B5B592" w:rsidR="008B2E9D" w:rsidRPr="00927162" w:rsidRDefault="008B2E9D" w:rsidP="00A40AA6">
            <w:pPr>
              <w:pStyle w:val="Style2"/>
              <w:spacing w:before="0" w:after="60"/>
              <w:rPr>
                <w:rFonts w:asciiTheme="minorHAnsi" w:hAnsiTheme="minorHAnsi" w:cstheme="minorHAnsi"/>
                <w:color w:val="auto"/>
                <w:sz w:val="24"/>
                <w:szCs w:val="24"/>
              </w:rPr>
            </w:pPr>
            <w:r w:rsidRPr="00927162">
              <w:rPr>
                <w:rFonts w:asciiTheme="minorHAnsi" w:hAnsiTheme="minorHAnsi" w:cstheme="minorHAnsi"/>
                <w:color w:val="auto"/>
                <w:sz w:val="24"/>
                <w:szCs w:val="24"/>
              </w:rPr>
              <w:t>Figure 3.</w:t>
            </w:r>
          </w:p>
        </w:tc>
        <w:tc>
          <w:tcPr>
            <w:tcW w:w="7513" w:type="dxa"/>
          </w:tcPr>
          <w:p w14:paraId="32E5BC8F" w14:textId="64895C60" w:rsidR="008B2E9D" w:rsidRPr="00927162" w:rsidRDefault="009231BC" w:rsidP="001F0188">
            <w:pPr>
              <w:spacing w:after="60"/>
              <w:rPr>
                <w:rFonts w:cstheme="minorHAnsi"/>
                <w:sz w:val="24"/>
                <w:szCs w:val="24"/>
              </w:rPr>
            </w:pPr>
            <w:r w:rsidRPr="00927162">
              <w:rPr>
                <w:rFonts w:cstheme="minorHAnsi"/>
                <w:sz w:val="24"/>
                <w:szCs w:val="24"/>
              </w:rPr>
              <w:t>Probability of ‘Meeting Expectations’ in Grade 3 Numeracy</w:t>
            </w:r>
          </w:p>
        </w:tc>
        <w:tc>
          <w:tcPr>
            <w:tcW w:w="1041" w:type="dxa"/>
          </w:tcPr>
          <w:p w14:paraId="15C82F86" w14:textId="784633FD" w:rsidR="008B2E9D" w:rsidRPr="009231BC" w:rsidRDefault="00306803" w:rsidP="00A40AA6">
            <w:pPr>
              <w:spacing w:after="60"/>
              <w:rPr>
                <w:rFonts w:cstheme="minorHAnsi"/>
                <w:sz w:val="24"/>
                <w:szCs w:val="24"/>
              </w:rPr>
            </w:pPr>
            <w:r>
              <w:rPr>
                <w:rFonts w:cstheme="minorHAnsi"/>
                <w:sz w:val="24"/>
                <w:szCs w:val="24"/>
              </w:rPr>
              <w:t>21</w:t>
            </w:r>
          </w:p>
        </w:tc>
      </w:tr>
      <w:tr w:rsidR="001F0188" w:rsidRPr="00A40AA6" w14:paraId="3BE5369A" w14:textId="3BD3DB88" w:rsidTr="009E3913">
        <w:tc>
          <w:tcPr>
            <w:tcW w:w="1418" w:type="dxa"/>
          </w:tcPr>
          <w:p w14:paraId="611F3788" w14:textId="6E038EC2" w:rsidR="001F0188" w:rsidRPr="00927162" w:rsidRDefault="001F0188" w:rsidP="001F0188">
            <w:pPr>
              <w:pStyle w:val="Style2"/>
              <w:spacing w:before="0" w:after="60"/>
              <w:rPr>
                <w:rFonts w:asciiTheme="minorHAnsi" w:hAnsiTheme="minorHAnsi" w:cstheme="minorHAnsi"/>
                <w:color w:val="auto"/>
                <w:sz w:val="24"/>
                <w:szCs w:val="24"/>
              </w:rPr>
            </w:pPr>
            <w:r w:rsidRPr="00927162">
              <w:rPr>
                <w:rFonts w:asciiTheme="minorHAnsi" w:hAnsiTheme="minorHAnsi" w:cstheme="minorHAnsi"/>
                <w:color w:val="auto"/>
                <w:sz w:val="24"/>
                <w:szCs w:val="24"/>
              </w:rPr>
              <w:t>Figure 4.</w:t>
            </w:r>
          </w:p>
        </w:tc>
        <w:tc>
          <w:tcPr>
            <w:tcW w:w="7513" w:type="dxa"/>
          </w:tcPr>
          <w:p w14:paraId="05A23C05" w14:textId="7F9A823A" w:rsidR="001F0188" w:rsidRPr="00927162" w:rsidRDefault="009231BC" w:rsidP="001F0188">
            <w:pPr>
              <w:spacing w:after="60"/>
              <w:rPr>
                <w:rFonts w:cstheme="minorHAnsi"/>
                <w:sz w:val="24"/>
                <w:szCs w:val="24"/>
              </w:rPr>
            </w:pPr>
            <w:r w:rsidRPr="00927162">
              <w:rPr>
                <w:rFonts w:cstheme="minorHAnsi"/>
                <w:sz w:val="24"/>
                <w:szCs w:val="24"/>
              </w:rPr>
              <w:t>Probability of ‘Meeting Expectations’ in Grade 3 Reading</w:t>
            </w:r>
          </w:p>
        </w:tc>
        <w:tc>
          <w:tcPr>
            <w:tcW w:w="1041" w:type="dxa"/>
          </w:tcPr>
          <w:p w14:paraId="4999BE8E" w14:textId="6D959B3E" w:rsidR="001F0188" w:rsidRPr="009231BC" w:rsidRDefault="00306803" w:rsidP="001F0188">
            <w:pPr>
              <w:spacing w:after="60"/>
              <w:rPr>
                <w:rFonts w:cstheme="minorHAnsi"/>
                <w:sz w:val="24"/>
                <w:szCs w:val="24"/>
              </w:rPr>
            </w:pPr>
            <w:r>
              <w:rPr>
                <w:rFonts w:cstheme="minorHAnsi"/>
                <w:sz w:val="24"/>
                <w:szCs w:val="24"/>
              </w:rPr>
              <w:t>22</w:t>
            </w:r>
          </w:p>
        </w:tc>
      </w:tr>
      <w:tr w:rsidR="001F0188" w:rsidRPr="00A40AA6" w14:paraId="4B56B88B" w14:textId="2A3038BC" w:rsidTr="009E3913">
        <w:tc>
          <w:tcPr>
            <w:tcW w:w="1418" w:type="dxa"/>
          </w:tcPr>
          <w:p w14:paraId="636C80EB" w14:textId="198897E6" w:rsidR="001F0188" w:rsidRPr="00927162" w:rsidRDefault="001F0188" w:rsidP="001F0188">
            <w:pPr>
              <w:pStyle w:val="Style2"/>
              <w:spacing w:before="0" w:after="60"/>
              <w:rPr>
                <w:rFonts w:asciiTheme="minorHAnsi" w:hAnsiTheme="minorHAnsi" w:cstheme="minorHAnsi"/>
                <w:color w:val="auto"/>
                <w:sz w:val="24"/>
                <w:szCs w:val="24"/>
              </w:rPr>
            </w:pPr>
            <w:r w:rsidRPr="00927162">
              <w:rPr>
                <w:rFonts w:asciiTheme="minorHAnsi" w:hAnsiTheme="minorHAnsi" w:cstheme="minorHAnsi"/>
                <w:color w:val="auto"/>
                <w:sz w:val="24"/>
                <w:szCs w:val="24"/>
              </w:rPr>
              <w:t>Figure 5.</w:t>
            </w:r>
          </w:p>
        </w:tc>
        <w:tc>
          <w:tcPr>
            <w:tcW w:w="7513" w:type="dxa"/>
          </w:tcPr>
          <w:p w14:paraId="549AA271" w14:textId="21301D7E" w:rsidR="001F0188" w:rsidRPr="00927162" w:rsidRDefault="009231BC" w:rsidP="001F0188">
            <w:pPr>
              <w:spacing w:after="60"/>
              <w:rPr>
                <w:rFonts w:cstheme="minorHAnsi"/>
                <w:sz w:val="24"/>
                <w:szCs w:val="24"/>
              </w:rPr>
            </w:pPr>
            <w:r w:rsidRPr="00927162">
              <w:rPr>
                <w:rFonts w:cstheme="minorHAnsi"/>
                <w:sz w:val="24"/>
                <w:szCs w:val="24"/>
              </w:rPr>
              <w:t>Probability of ‘Being Established’ in Grade 7 Student Engagement</w:t>
            </w:r>
          </w:p>
        </w:tc>
        <w:tc>
          <w:tcPr>
            <w:tcW w:w="1041" w:type="dxa"/>
          </w:tcPr>
          <w:p w14:paraId="16FD5466" w14:textId="45B5F61C" w:rsidR="001F0188" w:rsidRPr="009231BC" w:rsidRDefault="00306803" w:rsidP="001F0188">
            <w:pPr>
              <w:spacing w:after="60"/>
              <w:rPr>
                <w:rFonts w:cstheme="minorHAnsi"/>
                <w:sz w:val="24"/>
                <w:szCs w:val="24"/>
              </w:rPr>
            </w:pPr>
            <w:r>
              <w:rPr>
                <w:rFonts w:cstheme="minorHAnsi"/>
                <w:sz w:val="24"/>
                <w:szCs w:val="24"/>
              </w:rPr>
              <w:t>24</w:t>
            </w:r>
          </w:p>
        </w:tc>
      </w:tr>
      <w:tr w:rsidR="001F0188" w:rsidRPr="00A40AA6" w14:paraId="40F61015" w14:textId="0F9B8734" w:rsidTr="009E3913">
        <w:tc>
          <w:tcPr>
            <w:tcW w:w="1418" w:type="dxa"/>
          </w:tcPr>
          <w:p w14:paraId="091F438F" w14:textId="283809EE" w:rsidR="001F0188" w:rsidRPr="00927162" w:rsidRDefault="001F0188" w:rsidP="001F0188">
            <w:pPr>
              <w:pStyle w:val="Style2"/>
              <w:spacing w:before="0" w:after="60"/>
              <w:rPr>
                <w:rFonts w:asciiTheme="minorHAnsi" w:hAnsiTheme="minorHAnsi" w:cstheme="minorHAnsi"/>
                <w:color w:val="auto"/>
                <w:sz w:val="24"/>
                <w:szCs w:val="24"/>
              </w:rPr>
            </w:pPr>
            <w:r w:rsidRPr="00927162">
              <w:rPr>
                <w:rFonts w:asciiTheme="minorHAnsi" w:hAnsiTheme="minorHAnsi" w:cstheme="minorHAnsi"/>
                <w:color w:val="auto"/>
                <w:sz w:val="24"/>
                <w:szCs w:val="24"/>
              </w:rPr>
              <w:t>Figure 6.</w:t>
            </w:r>
          </w:p>
        </w:tc>
        <w:tc>
          <w:tcPr>
            <w:tcW w:w="7513" w:type="dxa"/>
          </w:tcPr>
          <w:p w14:paraId="0F6F6EB0" w14:textId="0FE5BE1F" w:rsidR="001F0188" w:rsidRPr="00927162" w:rsidRDefault="009231BC" w:rsidP="001F0188">
            <w:pPr>
              <w:spacing w:after="60"/>
              <w:rPr>
                <w:rFonts w:cstheme="minorHAnsi"/>
                <w:sz w:val="24"/>
                <w:szCs w:val="24"/>
              </w:rPr>
            </w:pPr>
            <w:r w:rsidRPr="00927162">
              <w:rPr>
                <w:rFonts w:cstheme="minorHAnsi"/>
                <w:sz w:val="24"/>
                <w:szCs w:val="24"/>
              </w:rPr>
              <w:t>Probability of ‘Meeting Expectations’ in Grade 7 Mathematics</w:t>
            </w:r>
          </w:p>
        </w:tc>
        <w:tc>
          <w:tcPr>
            <w:tcW w:w="1041" w:type="dxa"/>
          </w:tcPr>
          <w:p w14:paraId="5C9E8791" w14:textId="64ABA1A5" w:rsidR="001F0188" w:rsidRPr="009231BC" w:rsidRDefault="00306803" w:rsidP="001F0188">
            <w:pPr>
              <w:spacing w:after="60"/>
              <w:rPr>
                <w:rFonts w:cstheme="minorHAnsi"/>
                <w:sz w:val="24"/>
                <w:szCs w:val="24"/>
              </w:rPr>
            </w:pPr>
            <w:r>
              <w:rPr>
                <w:rFonts w:cstheme="minorHAnsi"/>
                <w:sz w:val="24"/>
                <w:szCs w:val="24"/>
              </w:rPr>
              <w:t>25</w:t>
            </w:r>
          </w:p>
        </w:tc>
      </w:tr>
      <w:tr w:rsidR="001F0188" w:rsidRPr="00A40AA6" w14:paraId="18F6E665" w14:textId="48C3AFED" w:rsidTr="009E3913">
        <w:tc>
          <w:tcPr>
            <w:tcW w:w="1418" w:type="dxa"/>
          </w:tcPr>
          <w:p w14:paraId="2E53960C" w14:textId="548AB378" w:rsidR="001F0188" w:rsidRPr="00927162" w:rsidRDefault="001F0188" w:rsidP="001F0188">
            <w:pPr>
              <w:pStyle w:val="Style2"/>
              <w:spacing w:before="0" w:after="60"/>
              <w:rPr>
                <w:rFonts w:asciiTheme="minorHAnsi" w:hAnsiTheme="minorHAnsi" w:cstheme="minorHAnsi"/>
                <w:color w:val="auto"/>
                <w:sz w:val="24"/>
                <w:szCs w:val="24"/>
              </w:rPr>
            </w:pPr>
            <w:r w:rsidRPr="00927162">
              <w:rPr>
                <w:rFonts w:asciiTheme="minorHAnsi" w:hAnsiTheme="minorHAnsi" w:cstheme="minorHAnsi"/>
                <w:color w:val="auto"/>
                <w:sz w:val="24"/>
                <w:szCs w:val="24"/>
              </w:rPr>
              <w:t>Figure 7.</w:t>
            </w:r>
          </w:p>
        </w:tc>
        <w:tc>
          <w:tcPr>
            <w:tcW w:w="7513" w:type="dxa"/>
          </w:tcPr>
          <w:p w14:paraId="57B013DD" w14:textId="36D0B94F" w:rsidR="001F0188" w:rsidRPr="00927162" w:rsidRDefault="009231BC" w:rsidP="001F0188">
            <w:pPr>
              <w:spacing w:after="60"/>
              <w:rPr>
                <w:rFonts w:cstheme="minorHAnsi"/>
                <w:sz w:val="24"/>
                <w:szCs w:val="24"/>
              </w:rPr>
            </w:pPr>
            <w:r w:rsidRPr="00927162">
              <w:rPr>
                <w:rFonts w:cstheme="minorHAnsi"/>
                <w:sz w:val="24"/>
                <w:szCs w:val="24"/>
              </w:rPr>
              <w:t>Probability of ‘Meeting Expectations’ in Grade 8 Reading &amp; Writing</w:t>
            </w:r>
          </w:p>
        </w:tc>
        <w:tc>
          <w:tcPr>
            <w:tcW w:w="1041" w:type="dxa"/>
          </w:tcPr>
          <w:p w14:paraId="1640E04E" w14:textId="043A110F" w:rsidR="001F0188" w:rsidRPr="009231BC" w:rsidRDefault="00306803" w:rsidP="001F0188">
            <w:pPr>
              <w:spacing w:after="60"/>
              <w:rPr>
                <w:rFonts w:cstheme="minorHAnsi"/>
                <w:sz w:val="24"/>
                <w:szCs w:val="24"/>
              </w:rPr>
            </w:pPr>
            <w:r>
              <w:rPr>
                <w:rFonts w:cstheme="minorHAnsi"/>
                <w:sz w:val="24"/>
                <w:szCs w:val="24"/>
              </w:rPr>
              <w:t>26</w:t>
            </w:r>
          </w:p>
        </w:tc>
      </w:tr>
      <w:tr w:rsidR="001F0188" w:rsidRPr="00A40AA6" w14:paraId="5AA08C46" w14:textId="51E9D592" w:rsidTr="009E3913">
        <w:tc>
          <w:tcPr>
            <w:tcW w:w="1418" w:type="dxa"/>
          </w:tcPr>
          <w:p w14:paraId="0C2A034D" w14:textId="3DD1E4E3" w:rsidR="001F0188" w:rsidRPr="00927162" w:rsidRDefault="001F0188" w:rsidP="001F0188">
            <w:pPr>
              <w:pStyle w:val="Style2"/>
              <w:spacing w:before="0" w:after="60"/>
              <w:rPr>
                <w:rFonts w:asciiTheme="minorHAnsi" w:hAnsiTheme="minorHAnsi" w:cstheme="minorHAnsi"/>
                <w:color w:val="auto"/>
                <w:sz w:val="24"/>
                <w:szCs w:val="24"/>
              </w:rPr>
            </w:pPr>
            <w:r w:rsidRPr="00927162">
              <w:rPr>
                <w:rFonts w:asciiTheme="minorHAnsi" w:hAnsiTheme="minorHAnsi" w:cstheme="minorHAnsi"/>
                <w:color w:val="auto"/>
                <w:sz w:val="24"/>
                <w:szCs w:val="24"/>
              </w:rPr>
              <w:t>Figure 8.</w:t>
            </w:r>
          </w:p>
        </w:tc>
        <w:tc>
          <w:tcPr>
            <w:tcW w:w="7513" w:type="dxa"/>
          </w:tcPr>
          <w:p w14:paraId="42CD5772" w14:textId="0AEAFDEA" w:rsidR="001F0188" w:rsidRPr="00927162" w:rsidRDefault="009231BC" w:rsidP="009231BC">
            <w:pPr>
              <w:spacing w:after="60"/>
              <w:rPr>
                <w:rFonts w:cstheme="minorHAnsi"/>
                <w:sz w:val="24"/>
                <w:szCs w:val="24"/>
              </w:rPr>
            </w:pPr>
            <w:r w:rsidRPr="00927162">
              <w:rPr>
                <w:rFonts w:cstheme="minorHAnsi"/>
                <w:sz w:val="24"/>
                <w:szCs w:val="24"/>
              </w:rPr>
              <w:t xml:space="preserve">Probability of </w:t>
            </w:r>
            <w:r>
              <w:rPr>
                <w:rFonts w:cstheme="minorHAnsi"/>
                <w:sz w:val="24"/>
                <w:szCs w:val="24"/>
              </w:rPr>
              <w:t xml:space="preserve">Graduating from </w:t>
            </w:r>
            <w:r w:rsidRPr="00927162">
              <w:rPr>
                <w:rFonts w:cstheme="minorHAnsi"/>
                <w:sz w:val="24"/>
                <w:szCs w:val="24"/>
              </w:rPr>
              <w:t xml:space="preserve">High School </w:t>
            </w:r>
          </w:p>
        </w:tc>
        <w:tc>
          <w:tcPr>
            <w:tcW w:w="1041" w:type="dxa"/>
          </w:tcPr>
          <w:p w14:paraId="5B8B95B1" w14:textId="670F7BEB" w:rsidR="001F0188" w:rsidRPr="009231BC" w:rsidRDefault="004C1629" w:rsidP="001F0188">
            <w:pPr>
              <w:spacing w:after="60"/>
              <w:rPr>
                <w:rFonts w:cstheme="minorHAnsi"/>
                <w:sz w:val="24"/>
                <w:szCs w:val="24"/>
              </w:rPr>
            </w:pPr>
            <w:r w:rsidRPr="009231BC">
              <w:rPr>
                <w:rFonts w:cstheme="minorHAnsi"/>
                <w:sz w:val="24"/>
                <w:szCs w:val="24"/>
              </w:rPr>
              <w:t>2</w:t>
            </w:r>
            <w:r w:rsidR="00306803">
              <w:rPr>
                <w:rFonts w:cstheme="minorHAnsi"/>
                <w:sz w:val="24"/>
                <w:szCs w:val="24"/>
              </w:rPr>
              <w:t>7</w:t>
            </w:r>
          </w:p>
          <w:p w14:paraId="12B31596" w14:textId="3884D928" w:rsidR="009231BC" w:rsidRPr="009231BC" w:rsidRDefault="009231BC" w:rsidP="001F0188">
            <w:pPr>
              <w:spacing w:after="60"/>
              <w:rPr>
                <w:rFonts w:cstheme="minorHAnsi"/>
                <w:sz w:val="24"/>
                <w:szCs w:val="24"/>
              </w:rPr>
            </w:pPr>
          </w:p>
        </w:tc>
      </w:tr>
      <w:tr w:rsidR="001F0188" w:rsidRPr="00A40AA6" w14:paraId="291D0227" w14:textId="7B4FE345" w:rsidTr="009E3913">
        <w:tc>
          <w:tcPr>
            <w:tcW w:w="1418" w:type="dxa"/>
          </w:tcPr>
          <w:p w14:paraId="7A92D4DE" w14:textId="2158F5E1" w:rsidR="001F0188" w:rsidRPr="00927162" w:rsidRDefault="001F0188" w:rsidP="001F0188">
            <w:pPr>
              <w:pStyle w:val="Style2"/>
              <w:spacing w:before="0" w:after="60"/>
              <w:rPr>
                <w:rFonts w:asciiTheme="minorHAnsi" w:hAnsiTheme="minorHAnsi" w:cstheme="minorHAnsi"/>
                <w:color w:val="auto"/>
                <w:sz w:val="24"/>
                <w:szCs w:val="24"/>
              </w:rPr>
            </w:pPr>
            <w:r w:rsidRPr="00927162">
              <w:rPr>
                <w:rFonts w:asciiTheme="minorHAnsi" w:hAnsiTheme="minorHAnsi" w:cstheme="minorHAnsi"/>
                <w:color w:val="auto"/>
                <w:sz w:val="24"/>
                <w:szCs w:val="24"/>
              </w:rPr>
              <w:t>Figure 9.</w:t>
            </w:r>
          </w:p>
        </w:tc>
        <w:tc>
          <w:tcPr>
            <w:tcW w:w="7513" w:type="dxa"/>
          </w:tcPr>
          <w:p w14:paraId="6DFD4A6C" w14:textId="55E85CB6" w:rsidR="001F0188" w:rsidRPr="00927162" w:rsidRDefault="009231BC" w:rsidP="001F0188">
            <w:pPr>
              <w:spacing w:after="60"/>
              <w:rPr>
                <w:rFonts w:cstheme="minorHAnsi"/>
                <w:sz w:val="24"/>
                <w:szCs w:val="24"/>
              </w:rPr>
            </w:pPr>
            <w:r w:rsidRPr="00927162">
              <w:rPr>
                <w:sz w:val="24"/>
                <w:szCs w:val="24"/>
              </w:rPr>
              <w:t>Risk of Justice System Involvement among Youth a</w:t>
            </w:r>
            <w:r>
              <w:rPr>
                <w:sz w:val="24"/>
                <w:szCs w:val="24"/>
              </w:rPr>
              <w:t>ged 12-17</w:t>
            </w:r>
          </w:p>
        </w:tc>
        <w:tc>
          <w:tcPr>
            <w:tcW w:w="1041" w:type="dxa"/>
          </w:tcPr>
          <w:p w14:paraId="42CECEB8" w14:textId="74ECB86C" w:rsidR="001F0188" w:rsidRPr="009231BC" w:rsidRDefault="00306803" w:rsidP="009231BC">
            <w:pPr>
              <w:spacing w:after="60"/>
              <w:rPr>
                <w:rFonts w:cstheme="minorHAnsi"/>
                <w:sz w:val="24"/>
                <w:szCs w:val="24"/>
              </w:rPr>
            </w:pPr>
            <w:r>
              <w:rPr>
                <w:rFonts w:cstheme="minorHAnsi"/>
                <w:sz w:val="24"/>
                <w:szCs w:val="24"/>
              </w:rPr>
              <w:t>31</w:t>
            </w:r>
          </w:p>
        </w:tc>
      </w:tr>
      <w:tr w:rsidR="00927162" w:rsidRPr="00A40AA6" w14:paraId="205BEF08" w14:textId="77777777" w:rsidTr="009E3913">
        <w:tc>
          <w:tcPr>
            <w:tcW w:w="1418" w:type="dxa"/>
          </w:tcPr>
          <w:p w14:paraId="7A3C9896" w14:textId="140B04D0" w:rsidR="00927162" w:rsidRPr="00927162" w:rsidRDefault="00927162" w:rsidP="001F0188">
            <w:pPr>
              <w:pStyle w:val="Style2"/>
              <w:spacing w:before="0" w:after="60"/>
              <w:rPr>
                <w:rFonts w:asciiTheme="minorHAnsi" w:hAnsiTheme="minorHAnsi" w:cstheme="minorHAnsi"/>
                <w:color w:val="auto"/>
                <w:sz w:val="24"/>
                <w:szCs w:val="24"/>
              </w:rPr>
            </w:pPr>
            <w:r w:rsidRPr="00927162">
              <w:rPr>
                <w:rFonts w:asciiTheme="minorHAnsi" w:hAnsiTheme="minorHAnsi" w:cstheme="minorHAnsi"/>
                <w:color w:val="auto"/>
                <w:sz w:val="24"/>
                <w:szCs w:val="24"/>
              </w:rPr>
              <w:t>Figure 10.</w:t>
            </w:r>
          </w:p>
        </w:tc>
        <w:tc>
          <w:tcPr>
            <w:tcW w:w="7513" w:type="dxa"/>
          </w:tcPr>
          <w:p w14:paraId="01B6A343" w14:textId="577326CD" w:rsidR="00927162" w:rsidRPr="00927162" w:rsidRDefault="009231BC" w:rsidP="009231BC">
            <w:pPr>
              <w:spacing w:after="60"/>
              <w:rPr>
                <w:rFonts w:cstheme="minorHAnsi"/>
                <w:sz w:val="24"/>
                <w:szCs w:val="24"/>
              </w:rPr>
            </w:pPr>
            <w:r w:rsidRPr="00927162">
              <w:rPr>
                <w:sz w:val="24"/>
                <w:szCs w:val="24"/>
              </w:rPr>
              <w:t xml:space="preserve">Risk of Justice System Involvement among </w:t>
            </w:r>
            <w:r>
              <w:rPr>
                <w:sz w:val="24"/>
                <w:szCs w:val="24"/>
              </w:rPr>
              <w:t>Young Adults</w:t>
            </w:r>
            <w:r w:rsidRPr="00927162">
              <w:rPr>
                <w:sz w:val="24"/>
                <w:szCs w:val="24"/>
              </w:rPr>
              <w:t xml:space="preserve"> a</w:t>
            </w:r>
            <w:r>
              <w:rPr>
                <w:sz w:val="24"/>
                <w:szCs w:val="24"/>
              </w:rPr>
              <w:t xml:space="preserve">ged </w:t>
            </w:r>
            <w:r w:rsidR="0012646E">
              <w:rPr>
                <w:sz w:val="24"/>
                <w:szCs w:val="24"/>
              </w:rPr>
              <w:t>18-24</w:t>
            </w:r>
          </w:p>
        </w:tc>
        <w:tc>
          <w:tcPr>
            <w:tcW w:w="1041" w:type="dxa"/>
          </w:tcPr>
          <w:p w14:paraId="56A2030D" w14:textId="45F97090" w:rsidR="00927162" w:rsidRPr="009231BC" w:rsidRDefault="00306803" w:rsidP="001F0188">
            <w:pPr>
              <w:spacing w:after="60"/>
              <w:rPr>
                <w:rFonts w:cstheme="minorHAnsi"/>
                <w:sz w:val="24"/>
                <w:szCs w:val="24"/>
              </w:rPr>
            </w:pPr>
            <w:r>
              <w:rPr>
                <w:rFonts w:cstheme="minorHAnsi"/>
                <w:sz w:val="24"/>
                <w:szCs w:val="24"/>
              </w:rPr>
              <w:t>32</w:t>
            </w:r>
          </w:p>
        </w:tc>
      </w:tr>
      <w:tr w:rsidR="00927162" w:rsidRPr="00A40AA6" w14:paraId="1B4739AA" w14:textId="77777777" w:rsidTr="009E3913">
        <w:tc>
          <w:tcPr>
            <w:tcW w:w="1418" w:type="dxa"/>
          </w:tcPr>
          <w:p w14:paraId="11CC7BF3" w14:textId="45B286D4" w:rsidR="00927162" w:rsidRPr="00927162" w:rsidRDefault="00927162" w:rsidP="001F0188">
            <w:pPr>
              <w:pStyle w:val="Style2"/>
              <w:spacing w:before="0" w:after="60"/>
              <w:rPr>
                <w:rFonts w:asciiTheme="minorHAnsi" w:hAnsiTheme="minorHAnsi" w:cstheme="minorHAnsi"/>
                <w:color w:val="auto"/>
                <w:sz w:val="24"/>
                <w:szCs w:val="24"/>
              </w:rPr>
            </w:pPr>
            <w:r w:rsidRPr="00927162">
              <w:rPr>
                <w:rFonts w:asciiTheme="minorHAnsi" w:hAnsiTheme="minorHAnsi" w:cstheme="minorHAnsi"/>
                <w:color w:val="auto"/>
                <w:sz w:val="24"/>
                <w:szCs w:val="24"/>
              </w:rPr>
              <w:t>Figure 11.</w:t>
            </w:r>
          </w:p>
        </w:tc>
        <w:tc>
          <w:tcPr>
            <w:tcW w:w="7513" w:type="dxa"/>
          </w:tcPr>
          <w:p w14:paraId="6CBBD8F7" w14:textId="5BB391BA" w:rsidR="00927162" w:rsidRPr="009231BC" w:rsidRDefault="009231BC" w:rsidP="009231BC">
            <w:pPr>
              <w:spacing w:after="60"/>
              <w:rPr>
                <w:sz w:val="24"/>
              </w:rPr>
            </w:pPr>
            <w:r w:rsidRPr="00927162">
              <w:rPr>
                <w:sz w:val="24"/>
                <w:szCs w:val="24"/>
              </w:rPr>
              <w:t xml:space="preserve">Risk of Justice System Involvement among </w:t>
            </w:r>
            <w:r>
              <w:rPr>
                <w:sz w:val="24"/>
                <w:szCs w:val="24"/>
              </w:rPr>
              <w:t xml:space="preserve">Young Adults </w:t>
            </w:r>
            <w:r w:rsidR="00512A91" w:rsidRPr="009231BC">
              <w:rPr>
                <w:rFonts w:cstheme="minorHAnsi"/>
                <w:bCs/>
                <w:sz w:val="24"/>
                <w:lang w:val="en-US"/>
              </w:rPr>
              <w:t>Who H</w:t>
            </w:r>
            <w:r w:rsidRPr="009231BC">
              <w:rPr>
                <w:rFonts w:cstheme="minorHAnsi"/>
                <w:bCs/>
                <w:sz w:val="24"/>
                <w:lang w:val="en-US"/>
              </w:rPr>
              <w:t>ad a Prior Justice Incident as Youth</w:t>
            </w:r>
          </w:p>
        </w:tc>
        <w:tc>
          <w:tcPr>
            <w:tcW w:w="1041" w:type="dxa"/>
          </w:tcPr>
          <w:p w14:paraId="7D7F64B4" w14:textId="09045ABB" w:rsidR="00927162" w:rsidRPr="009231BC" w:rsidRDefault="00306803" w:rsidP="001F0188">
            <w:pPr>
              <w:spacing w:after="60"/>
              <w:rPr>
                <w:rFonts w:cstheme="minorHAnsi"/>
                <w:sz w:val="24"/>
                <w:szCs w:val="24"/>
              </w:rPr>
            </w:pPr>
            <w:r>
              <w:rPr>
                <w:rFonts w:cstheme="minorHAnsi"/>
                <w:sz w:val="24"/>
                <w:szCs w:val="24"/>
              </w:rPr>
              <w:t>33</w:t>
            </w:r>
          </w:p>
        </w:tc>
      </w:tr>
      <w:tr w:rsidR="009231BC" w:rsidRPr="00A40AA6" w14:paraId="3EB643F3" w14:textId="77777777" w:rsidTr="009E3913">
        <w:tc>
          <w:tcPr>
            <w:tcW w:w="1418" w:type="dxa"/>
          </w:tcPr>
          <w:p w14:paraId="3F309AAB" w14:textId="12A8D745" w:rsidR="009231BC" w:rsidRPr="00927162" w:rsidRDefault="009231BC" w:rsidP="001F0188">
            <w:pPr>
              <w:pStyle w:val="Style2"/>
              <w:spacing w:before="0" w:after="60"/>
              <w:rPr>
                <w:rFonts w:asciiTheme="minorHAnsi" w:hAnsiTheme="minorHAnsi" w:cstheme="minorHAnsi"/>
                <w:color w:val="auto"/>
                <w:sz w:val="24"/>
                <w:szCs w:val="24"/>
              </w:rPr>
            </w:pPr>
            <w:r>
              <w:rPr>
                <w:rFonts w:asciiTheme="minorHAnsi" w:hAnsiTheme="minorHAnsi" w:cstheme="minorHAnsi"/>
                <w:color w:val="auto"/>
                <w:sz w:val="24"/>
                <w:szCs w:val="24"/>
              </w:rPr>
              <w:t>Figure 12.</w:t>
            </w:r>
          </w:p>
        </w:tc>
        <w:tc>
          <w:tcPr>
            <w:tcW w:w="7513" w:type="dxa"/>
          </w:tcPr>
          <w:p w14:paraId="46AA722E" w14:textId="3C919DEA" w:rsidR="009231BC" w:rsidRPr="00927162" w:rsidRDefault="009231BC" w:rsidP="009231BC">
            <w:pPr>
              <w:rPr>
                <w:sz w:val="24"/>
                <w:szCs w:val="24"/>
              </w:rPr>
            </w:pPr>
            <w:r w:rsidRPr="00927162">
              <w:rPr>
                <w:sz w:val="24"/>
                <w:szCs w:val="24"/>
              </w:rPr>
              <w:t xml:space="preserve">Risk of Teen Pregnancy </w:t>
            </w:r>
            <w:r>
              <w:rPr>
                <w:sz w:val="24"/>
                <w:szCs w:val="24"/>
              </w:rPr>
              <w:t>Among Female Youth Aged 15-19</w:t>
            </w:r>
          </w:p>
        </w:tc>
        <w:tc>
          <w:tcPr>
            <w:tcW w:w="1041" w:type="dxa"/>
          </w:tcPr>
          <w:p w14:paraId="13EB234F" w14:textId="18CBA251" w:rsidR="009231BC" w:rsidRPr="009231BC" w:rsidRDefault="00306803" w:rsidP="001F0188">
            <w:pPr>
              <w:spacing w:after="60"/>
              <w:rPr>
                <w:rFonts w:cstheme="minorHAnsi"/>
                <w:sz w:val="24"/>
                <w:szCs w:val="24"/>
              </w:rPr>
            </w:pPr>
            <w:r>
              <w:rPr>
                <w:rFonts w:cstheme="minorHAnsi"/>
                <w:sz w:val="24"/>
                <w:szCs w:val="24"/>
              </w:rPr>
              <w:t>36</w:t>
            </w:r>
          </w:p>
        </w:tc>
      </w:tr>
      <w:tr w:rsidR="009231BC" w:rsidRPr="00A40AA6" w14:paraId="1BCD37C0" w14:textId="77777777" w:rsidTr="009E3913">
        <w:tc>
          <w:tcPr>
            <w:tcW w:w="1418" w:type="dxa"/>
          </w:tcPr>
          <w:p w14:paraId="7A52FC44" w14:textId="0E271DD6" w:rsidR="009231BC" w:rsidRPr="00927162" w:rsidRDefault="009231BC" w:rsidP="001F0188">
            <w:pPr>
              <w:pStyle w:val="Style2"/>
              <w:spacing w:before="0" w:after="60"/>
              <w:rPr>
                <w:rFonts w:asciiTheme="minorHAnsi" w:hAnsiTheme="minorHAnsi" w:cstheme="minorHAnsi"/>
                <w:color w:val="auto"/>
                <w:sz w:val="24"/>
                <w:szCs w:val="24"/>
              </w:rPr>
            </w:pPr>
            <w:r>
              <w:rPr>
                <w:rFonts w:asciiTheme="minorHAnsi" w:hAnsiTheme="minorHAnsi" w:cstheme="minorHAnsi"/>
                <w:color w:val="auto"/>
                <w:sz w:val="24"/>
                <w:szCs w:val="24"/>
              </w:rPr>
              <w:t>Figure 13.</w:t>
            </w:r>
          </w:p>
        </w:tc>
        <w:tc>
          <w:tcPr>
            <w:tcW w:w="7513" w:type="dxa"/>
          </w:tcPr>
          <w:p w14:paraId="5CA4C48C" w14:textId="731600CA" w:rsidR="009231BC" w:rsidRPr="00927162" w:rsidRDefault="009231BC" w:rsidP="009231BC">
            <w:pPr>
              <w:rPr>
                <w:sz w:val="24"/>
                <w:szCs w:val="24"/>
              </w:rPr>
            </w:pPr>
            <w:r w:rsidRPr="00927162">
              <w:rPr>
                <w:sz w:val="24"/>
                <w:szCs w:val="24"/>
              </w:rPr>
              <w:t xml:space="preserve">Risk of </w:t>
            </w:r>
            <w:r>
              <w:rPr>
                <w:sz w:val="24"/>
                <w:szCs w:val="24"/>
              </w:rPr>
              <w:t>Testing</w:t>
            </w:r>
            <w:r w:rsidRPr="00927162">
              <w:rPr>
                <w:sz w:val="24"/>
                <w:szCs w:val="24"/>
              </w:rPr>
              <w:t xml:space="preserve"> Positive </w:t>
            </w:r>
            <w:r>
              <w:rPr>
                <w:sz w:val="24"/>
                <w:szCs w:val="24"/>
              </w:rPr>
              <w:t xml:space="preserve">for an </w:t>
            </w:r>
            <w:r w:rsidRPr="00927162">
              <w:rPr>
                <w:sz w:val="24"/>
                <w:szCs w:val="24"/>
              </w:rPr>
              <w:t xml:space="preserve">STI </w:t>
            </w:r>
            <w:r>
              <w:rPr>
                <w:sz w:val="24"/>
                <w:szCs w:val="24"/>
              </w:rPr>
              <w:t xml:space="preserve">among </w:t>
            </w:r>
            <w:r w:rsidRPr="00927162">
              <w:rPr>
                <w:sz w:val="24"/>
                <w:szCs w:val="24"/>
              </w:rPr>
              <w:t>Youth Aged 13-19</w:t>
            </w:r>
          </w:p>
        </w:tc>
        <w:tc>
          <w:tcPr>
            <w:tcW w:w="1041" w:type="dxa"/>
          </w:tcPr>
          <w:p w14:paraId="381514D6" w14:textId="125B535C" w:rsidR="009231BC" w:rsidRPr="009231BC" w:rsidRDefault="00306803" w:rsidP="001F0188">
            <w:pPr>
              <w:spacing w:after="60"/>
              <w:rPr>
                <w:rFonts w:cstheme="minorHAnsi"/>
                <w:sz w:val="24"/>
                <w:szCs w:val="24"/>
              </w:rPr>
            </w:pPr>
            <w:r>
              <w:rPr>
                <w:rFonts w:cstheme="minorHAnsi"/>
                <w:sz w:val="24"/>
                <w:szCs w:val="24"/>
              </w:rPr>
              <w:t>37</w:t>
            </w:r>
          </w:p>
        </w:tc>
      </w:tr>
    </w:tbl>
    <w:p w14:paraId="7D65D3D0" w14:textId="77777777" w:rsidR="0014530D" w:rsidRDefault="0014530D" w:rsidP="00221CE4">
      <w:pPr>
        <w:pStyle w:val="Heading1A"/>
        <w:numPr>
          <w:ilvl w:val="0"/>
          <w:numId w:val="0"/>
        </w:numPr>
        <w:ind w:left="357" w:hanging="357"/>
        <w:rPr>
          <w:color w:val="5B9BD5" w:themeColor="accent1"/>
        </w:rPr>
      </w:pPr>
    </w:p>
    <w:p w14:paraId="14F0165F" w14:textId="77777777" w:rsidR="0014530D" w:rsidRDefault="0014530D">
      <w:pPr>
        <w:rPr>
          <w:rFonts w:asciiTheme="majorHAnsi" w:eastAsiaTheme="majorEastAsia" w:hAnsiTheme="majorHAnsi" w:cstheme="majorBidi"/>
          <w:color w:val="5B9BD5" w:themeColor="accent1"/>
          <w:sz w:val="32"/>
          <w:szCs w:val="32"/>
        </w:rPr>
      </w:pPr>
      <w:r>
        <w:rPr>
          <w:color w:val="5B9BD5" w:themeColor="accent1"/>
        </w:rPr>
        <w:br w:type="page"/>
      </w:r>
    </w:p>
    <w:p w14:paraId="144DF728" w14:textId="467BC2E1" w:rsidR="002A33EA" w:rsidRPr="00FA5EC4" w:rsidRDefault="004C2722" w:rsidP="00221CE4">
      <w:pPr>
        <w:pStyle w:val="Heading1A"/>
        <w:numPr>
          <w:ilvl w:val="0"/>
          <w:numId w:val="0"/>
        </w:numPr>
        <w:ind w:left="357" w:hanging="357"/>
        <w:rPr>
          <w:b/>
          <w:color w:val="auto"/>
        </w:rPr>
      </w:pPr>
      <w:r w:rsidRPr="00FA5EC4">
        <w:rPr>
          <w:b/>
          <w:color w:val="auto"/>
        </w:rPr>
        <w:lastRenderedPageBreak/>
        <w:t>Acknowledgements</w:t>
      </w:r>
    </w:p>
    <w:p w14:paraId="3EF8F5B6" w14:textId="25E0F83C" w:rsidR="004C2722" w:rsidRPr="00AE0BA2" w:rsidRDefault="00AE0BA2" w:rsidP="00221CE4">
      <w:pPr>
        <w:pStyle w:val="Heading2A"/>
        <w:rPr>
          <w:b/>
          <w:color w:val="auto"/>
        </w:rPr>
      </w:pPr>
      <w:r>
        <w:rPr>
          <w:b/>
          <w:color w:val="auto"/>
        </w:rPr>
        <w:t xml:space="preserve">The </w:t>
      </w:r>
      <w:r w:rsidR="002A33EA" w:rsidRPr="00AE0BA2">
        <w:rPr>
          <w:b/>
          <w:color w:val="auto"/>
        </w:rPr>
        <w:t xml:space="preserve">Research </w:t>
      </w:r>
      <w:r w:rsidR="004C2722" w:rsidRPr="00AE0BA2">
        <w:rPr>
          <w:b/>
          <w:color w:val="auto"/>
        </w:rPr>
        <w:t>Advisory Committee</w:t>
      </w:r>
      <w:r w:rsidR="002A33EA" w:rsidRPr="00AE0BA2">
        <w:rPr>
          <w:b/>
          <w:color w:val="auto"/>
        </w:rPr>
        <w:t xml:space="preserve"> at the Boys &amp; Girls Clubs of Winnipeg</w:t>
      </w:r>
    </w:p>
    <w:p w14:paraId="444C9948" w14:textId="50BF0CC9" w:rsidR="00FF15D6" w:rsidRPr="00FF15D6" w:rsidRDefault="00FF15D6" w:rsidP="00583217">
      <w:pPr>
        <w:spacing w:after="40"/>
        <w:rPr>
          <w:sz w:val="24"/>
          <w:szCs w:val="24"/>
        </w:rPr>
      </w:pPr>
      <w:r w:rsidRPr="00FF15D6">
        <w:rPr>
          <w:sz w:val="24"/>
          <w:szCs w:val="24"/>
        </w:rPr>
        <w:t>Many thanks to the dedicated members of the research advisory committee at the</w:t>
      </w:r>
      <w:r w:rsidR="00AE0BA2">
        <w:rPr>
          <w:sz w:val="24"/>
          <w:szCs w:val="24"/>
        </w:rPr>
        <w:t xml:space="preserve"> Boys &amp; Girls Clubs of Winnipeg</w:t>
      </w:r>
      <w:r w:rsidRPr="00FF15D6">
        <w:rPr>
          <w:sz w:val="24"/>
          <w:szCs w:val="24"/>
        </w:rPr>
        <w:t xml:space="preserve"> who lent their </w:t>
      </w:r>
      <w:r>
        <w:rPr>
          <w:sz w:val="24"/>
          <w:szCs w:val="24"/>
        </w:rPr>
        <w:t>keen attention</w:t>
      </w:r>
      <w:r w:rsidRPr="00FF15D6">
        <w:rPr>
          <w:sz w:val="24"/>
          <w:szCs w:val="24"/>
        </w:rPr>
        <w:t xml:space="preserve"> and expertise to this proje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5"/>
      </w:tblGrid>
      <w:tr w:rsidR="009E3913" w:rsidRPr="00FF15D6" w14:paraId="6565BF83" w14:textId="77777777" w:rsidTr="001F0188">
        <w:tc>
          <w:tcPr>
            <w:tcW w:w="5665" w:type="dxa"/>
          </w:tcPr>
          <w:p w14:paraId="13DFDBAB" w14:textId="77777777" w:rsidR="009E3913" w:rsidRPr="00FF15D6" w:rsidRDefault="009E3913" w:rsidP="00FF15D6">
            <w:pPr>
              <w:pStyle w:val="ListParagraph"/>
              <w:numPr>
                <w:ilvl w:val="0"/>
                <w:numId w:val="18"/>
              </w:numPr>
              <w:rPr>
                <w:sz w:val="24"/>
                <w:szCs w:val="24"/>
              </w:rPr>
            </w:pPr>
            <w:r>
              <w:rPr>
                <w:sz w:val="24"/>
                <w:szCs w:val="24"/>
              </w:rPr>
              <w:t xml:space="preserve">Mr. </w:t>
            </w:r>
            <w:r w:rsidRPr="00FF15D6">
              <w:rPr>
                <w:sz w:val="24"/>
                <w:szCs w:val="24"/>
              </w:rPr>
              <w:t xml:space="preserve">Ron Brown </w:t>
            </w:r>
          </w:p>
          <w:p w14:paraId="0DFADDE1" w14:textId="77777777" w:rsidR="009E3913" w:rsidRPr="00FF15D6" w:rsidRDefault="009E3913" w:rsidP="00FF15D6">
            <w:pPr>
              <w:pStyle w:val="ListParagraph"/>
              <w:numPr>
                <w:ilvl w:val="0"/>
                <w:numId w:val="18"/>
              </w:numPr>
              <w:rPr>
                <w:sz w:val="24"/>
                <w:szCs w:val="24"/>
              </w:rPr>
            </w:pPr>
            <w:r>
              <w:rPr>
                <w:sz w:val="24"/>
                <w:szCs w:val="24"/>
              </w:rPr>
              <w:t xml:space="preserve">Ms. </w:t>
            </w:r>
            <w:r w:rsidRPr="00FF15D6">
              <w:rPr>
                <w:sz w:val="24"/>
                <w:szCs w:val="24"/>
              </w:rPr>
              <w:t xml:space="preserve">Michelle Schmidt </w:t>
            </w:r>
          </w:p>
          <w:p w14:paraId="6C1EC166" w14:textId="77777777" w:rsidR="009E3913" w:rsidRPr="00FF15D6" w:rsidRDefault="009E3913" w:rsidP="00FF15D6">
            <w:pPr>
              <w:pStyle w:val="ListParagraph"/>
              <w:numPr>
                <w:ilvl w:val="0"/>
                <w:numId w:val="18"/>
              </w:numPr>
              <w:rPr>
                <w:sz w:val="24"/>
                <w:szCs w:val="24"/>
              </w:rPr>
            </w:pPr>
            <w:r>
              <w:rPr>
                <w:sz w:val="24"/>
                <w:szCs w:val="24"/>
              </w:rPr>
              <w:t xml:space="preserve">Dr. </w:t>
            </w:r>
            <w:r w:rsidRPr="00FF15D6">
              <w:rPr>
                <w:sz w:val="24"/>
                <w:szCs w:val="24"/>
              </w:rPr>
              <w:t>John Wade</w:t>
            </w:r>
          </w:p>
          <w:p w14:paraId="72EE5CE3" w14:textId="77777777" w:rsidR="009E3913" w:rsidRPr="00FF15D6" w:rsidRDefault="009E3913" w:rsidP="00FF15D6">
            <w:pPr>
              <w:pStyle w:val="ListParagraph"/>
              <w:numPr>
                <w:ilvl w:val="0"/>
                <w:numId w:val="18"/>
              </w:numPr>
              <w:rPr>
                <w:sz w:val="24"/>
                <w:szCs w:val="24"/>
              </w:rPr>
            </w:pPr>
            <w:r>
              <w:rPr>
                <w:sz w:val="24"/>
                <w:szCs w:val="24"/>
              </w:rPr>
              <w:t xml:space="preserve">Mr. </w:t>
            </w:r>
            <w:r w:rsidRPr="00FF15D6">
              <w:rPr>
                <w:sz w:val="24"/>
                <w:szCs w:val="24"/>
              </w:rPr>
              <w:t>Brent Ross</w:t>
            </w:r>
          </w:p>
          <w:p w14:paraId="3D6E73F7" w14:textId="77777777" w:rsidR="009E3913" w:rsidRPr="00FF15D6" w:rsidRDefault="009E3913" w:rsidP="00FF15D6">
            <w:pPr>
              <w:pStyle w:val="ListParagraph"/>
              <w:numPr>
                <w:ilvl w:val="0"/>
                <w:numId w:val="18"/>
              </w:numPr>
              <w:rPr>
                <w:sz w:val="24"/>
                <w:szCs w:val="24"/>
              </w:rPr>
            </w:pPr>
            <w:r>
              <w:rPr>
                <w:sz w:val="24"/>
                <w:szCs w:val="24"/>
              </w:rPr>
              <w:t xml:space="preserve">Mr. </w:t>
            </w:r>
            <w:r w:rsidRPr="00FF15D6">
              <w:rPr>
                <w:sz w:val="24"/>
                <w:szCs w:val="24"/>
              </w:rPr>
              <w:t>Mirzet Alekic</w:t>
            </w:r>
          </w:p>
          <w:p w14:paraId="51639C2D" w14:textId="77777777" w:rsidR="009E3913" w:rsidRPr="00FF15D6" w:rsidRDefault="009E3913" w:rsidP="00FF15D6">
            <w:pPr>
              <w:pStyle w:val="ListParagraph"/>
              <w:numPr>
                <w:ilvl w:val="0"/>
                <w:numId w:val="18"/>
              </w:numPr>
              <w:rPr>
                <w:sz w:val="24"/>
                <w:szCs w:val="24"/>
              </w:rPr>
            </w:pPr>
            <w:r>
              <w:rPr>
                <w:sz w:val="24"/>
                <w:szCs w:val="24"/>
              </w:rPr>
              <w:t xml:space="preserve">Ms. </w:t>
            </w:r>
            <w:r w:rsidRPr="00FF15D6">
              <w:rPr>
                <w:sz w:val="24"/>
                <w:szCs w:val="24"/>
              </w:rPr>
              <w:t>Fatima Ramjiawan</w:t>
            </w:r>
          </w:p>
          <w:p w14:paraId="756B5531" w14:textId="77777777" w:rsidR="009E3913" w:rsidRPr="00FF15D6" w:rsidRDefault="009E3913" w:rsidP="00FF15D6">
            <w:pPr>
              <w:pStyle w:val="ListParagraph"/>
              <w:numPr>
                <w:ilvl w:val="0"/>
                <w:numId w:val="18"/>
              </w:numPr>
              <w:rPr>
                <w:sz w:val="24"/>
                <w:szCs w:val="24"/>
              </w:rPr>
            </w:pPr>
            <w:r>
              <w:rPr>
                <w:sz w:val="24"/>
                <w:szCs w:val="24"/>
              </w:rPr>
              <w:t xml:space="preserve">Mr. </w:t>
            </w:r>
            <w:r w:rsidRPr="00FF15D6">
              <w:rPr>
                <w:sz w:val="24"/>
                <w:szCs w:val="24"/>
              </w:rPr>
              <w:t>Amir Ali</w:t>
            </w:r>
          </w:p>
          <w:p w14:paraId="05569383" w14:textId="77777777" w:rsidR="009E3913" w:rsidRPr="00FF15D6" w:rsidRDefault="009E3913" w:rsidP="00AC2F63">
            <w:pPr>
              <w:rPr>
                <w:sz w:val="24"/>
                <w:szCs w:val="24"/>
              </w:rPr>
            </w:pPr>
          </w:p>
        </w:tc>
      </w:tr>
    </w:tbl>
    <w:p w14:paraId="769E49D6" w14:textId="021C2E14" w:rsidR="004C2722" w:rsidRPr="00AE0BA2" w:rsidRDefault="004C2722" w:rsidP="00221CE4">
      <w:pPr>
        <w:pStyle w:val="Heading2A"/>
        <w:rPr>
          <w:b/>
          <w:color w:val="auto"/>
        </w:rPr>
      </w:pPr>
      <w:r w:rsidRPr="00AE0BA2">
        <w:rPr>
          <w:b/>
          <w:color w:val="auto"/>
        </w:rPr>
        <w:t>Funding Sources</w:t>
      </w:r>
    </w:p>
    <w:p w14:paraId="0E206705" w14:textId="39A1ED04" w:rsidR="00AC2F63" w:rsidRPr="00FF15D6" w:rsidRDefault="00AC2F63" w:rsidP="00583217">
      <w:pPr>
        <w:spacing w:after="40"/>
        <w:rPr>
          <w:sz w:val="24"/>
          <w:szCs w:val="24"/>
        </w:rPr>
      </w:pPr>
      <w:r w:rsidRPr="00FF15D6">
        <w:rPr>
          <w:sz w:val="24"/>
          <w:szCs w:val="24"/>
        </w:rPr>
        <w:t>Thank you to the generous funders of the</w:t>
      </w:r>
      <w:r w:rsidR="00CA1382">
        <w:rPr>
          <w:sz w:val="24"/>
          <w:szCs w:val="24"/>
        </w:rPr>
        <w:t xml:space="preserve"> Boys &amp; Girls Clubs of Winnipeg. This</w:t>
      </w:r>
      <w:r w:rsidRPr="00FF15D6">
        <w:rPr>
          <w:sz w:val="24"/>
          <w:szCs w:val="24"/>
        </w:rPr>
        <w:t xml:space="preserve"> </w:t>
      </w:r>
      <w:r w:rsidR="00FF15D6" w:rsidRPr="00FF15D6">
        <w:rPr>
          <w:sz w:val="24"/>
          <w:szCs w:val="24"/>
        </w:rPr>
        <w:t>research would not have been possible</w:t>
      </w:r>
      <w:r w:rsidR="00CA1382">
        <w:rPr>
          <w:sz w:val="24"/>
          <w:szCs w:val="24"/>
        </w:rPr>
        <w:t xml:space="preserve"> with</w:t>
      </w:r>
      <w:r w:rsidR="00A11097">
        <w:rPr>
          <w:sz w:val="24"/>
          <w:szCs w:val="24"/>
        </w:rPr>
        <w:t>out</w:t>
      </w:r>
      <w:r w:rsidR="00CA1382">
        <w:rPr>
          <w:sz w:val="24"/>
          <w:szCs w:val="24"/>
        </w:rPr>
        <w:t xml:space="preserve"> their support</w:t>
      </w:r>
      <w:r w:rsidR="00512A91">
        <w:rPr>
          <w:sz w:val="24"/>
          <w:szCs w:val="24"/>
        </w:rPr>
        <w:t>.</w:t>
      </w:r>
    </w:p>
    <w:tbl>
      <w:tblPr>
        <w:tblStyle w:val="TableGrid"/>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3"/>
      </w:tblGrid>
      <w:tr w:rsidR="009E3913" w:rsidRPr="00FF15D6" w14:paraId="69482698" w14:textId="77777777" w:rsidTr="009E3913">
        <w:tc>
          <w:tcPr>
            <w:tcW w:w="9923" w:type="dxa"/>
          </w:tcPr>
          <w:p w14:paraId="7E005610" w14:textId="77777777" w:rsidR="009E3913" w:rsidRPr="00FF15D6" w:rsidRDefault="009E3913" w:rsidP="00FF15D6">
            <w:pPr>
              <w:pStyle w:val="ListParagraph"/>
              <w:numPr>
                <w:ilvl w:val="0"/>
                <w:numId w:val="19"/>
              </w:numPr>
              <w:rPr>
                <w:sz w:val="24"/>
                <w:szCs w:val="24"/>
              </w:rPr>
            </w:pPr>
            <w:r w:rsidRPr="00FF15D6">
              <w:rPr>
                <w:sz w:val="24"/>
                <w:szCs w:val="24"/>
              </w:rPr>
              <w:t xml:space="preserve">The Boys &amp; Girls Clubs of Canada Foundation </w:t>
            </w:r>
          </w:p>
          <w:p w14:paraId="5BB7B249" w14:textId="4376B154" w:rsidR="009E3913" w:rsidRDefault="009E3913" w:rsidP="002A33EA">
            <w:pPr>
              <w:pStyle w:val="ListParagraph"/>
              <w:numPr>
                <w:ilvl w:val="0"/>
                <w:numId w:val="19"/>
              </w:numPr>
              <w:rPr>
                <w:sz w:val="24"/>
                <w:szCs w:val="24"/>
              </w:rPr>
            </w:pPr>
            <w:r w:rsidRPr="00FF15D6">
              <w:rPr>
                <w:sz w:val="24"/>
                <w:szCs w:val="24"/>
              </w:rPr>
              <w:t>The Winnipeg Foundation</w:t>
            </w:r>
          </w:p>
          <w:p w14:paraId="3B7DB723" w14:textId="3D67DD0C" w:rsidR="00583217" w:rsidRDefault="00583217" w:rsidP="002A33EA">
            <w:pPr>
              <w:pStyle w:val="ListParagraph"/>
              <w:numPr>
                <w:ilvl w:val="0"/>
                <w:numId w:val="19"/>
              </w:numPr>
              <w:rPr>
                <w:sz w:val="24"/>
                <w:szCs w:val="24"/>
              </w:rPr>
            </w:pPr>
            <w:r>
              <w:rPr>
                <w:sz w:val="24"/>
                <w:szCs w:val="24"/>
              </w:rPr>
              <w:t>United Way Winnipeg</w:t>
            </w:r>
          </w:p>
          <w:p w14:paraId="76A66A47" w14:textId="16D1322E" w:rsidR="009E3913" w:rsidRPr="009E3913" w:rsidRDefault="009E3913" w:rsidP="002A33EA">
            <w:pPr>
              <w:pStyle w:val="ListParagraph"/>
              <w:numPr>
                <w:ilvl w:val="0"/>
                <w:numId w:val="19"/>
              </w:numPr>
              <w:rPr>
                <w:sz w:val="24"/>
                <w:szCs w:val="24"/>
              </w:rPr>
            </w:pPr>
            <w:r w:rsidRPr="009E3913">
              <w:rPr>
                <w:sz w:val="24"/>
                <w:szCs w:val="24"/>
              </w:rPr>
              <w:t>Private Funders of the Boys &amp; Girls Clubs</w:t>
            </w:r>
            <w:r w:rsidR="00CA1382">
              <w:rPr>
                <w:sz w:val="24"/>
                <w:szCs w:val="24"/>
              </w:rPr>
              <w:t xml:space="preserve"> of Winnipeg</w:t>
            </w:r>
          </w:p>
        </w:tc>
      </w:tr>
    </w:tbl>
    <w:p w14:paraId="2FB56434" w14:textId="76640FDD" w:rsidR="00FF15D6" w:rsidRPr="00FF15D6" w:rsidRDefault="00FF15D6" w:rsidP="00583217">
      <w:pPr>
        <w:spacing w:before="160" w:after="40"/>
        <w:rPr>
          <w:sz w:val="24"/>
          <w:szCs w:val="24"/>
        </w:rPr>
      </w:pPr>
      <w:r>
        <w:rPr>
          <w:sz w:val="24"/>
          <w:szCs w:val="24"/>
        </w:rPr>
        <w:t>We are also grateful to t</w:t>
      </w:r>
      <w:r w:rsidRPr="00FF15D6">
        <w:rPr>
          <w:sz w:val="24"/>
          <w:szCs w:val="24"/>
        </w:rPr>
        <w:t xml:space="preserve">he </w:t>
      </w:r>
      <w:r w:rsidR="00CA1382">
        <w:rPr>
          <w:sz w:val="24"/>
          <w:szCs w:val="24"/>
        </w:rPr>
        <w:t xml:space="preserve">funding </w:t>
      </w:r>
      <w:r w:rsidR="00FE0105">
        <w:rPr>
          <w:sz w:val="24"/>
          <w:szCs w:val="24"/>
        </w:rPr>
        <w:t>agencies</w:t>
      </w:r>
      <w:r w:rsidRPr="00FF15D6">
        <w:rPr>
          <w:sz w:val="24"/>
          <w:szCs w:val="24"/>
        </w:rPr>
        <w:t xml:space="preserve"> </w:t>
      </w:r>
      <w:r>
        <w:rPr>
          <w:sz w:val="24"/>
          <w:szCs w:val="24"/>
        </w:rPr>
        <w:t xml:space="preserve">that </w:t>
      </w:r>
      <w:r w:rsidR="008A51CD">
        <w:rPr>
          <w:sz w:val="24"/>
          <w:szCs w:val="24"/>
        </w:rPr>
        <w:t xml:space="preserve">supported </w:t>
      </w:r>
      <w:r w:rsidR="006553E6">
        <w:rPr>
          <w:sz w:val="24"/>
          <w:szCs w:val="24"/>
        </w:rPr>
        <w:t xml:space="preserve">a </w:t>
      </w:r>
      <w:r w:rsidRPr="00FF15D6">
        <w:rPr>
          <w:sz w:val="24"/>
          <w:szCs w:val="24"/>
        </w:rPr>
        <w:t>postdoctoral fellowship</w:t>
      </w:r>
      <w:r w:rsidR="006553E6">
        <w:rPr>
          <w:sz w:val="24"/>
          <w:szCs w:val="24"/>
        </w:rPr>
        <w:t xml:space="preserve"> and internship awarded to </w:t>
      </w:r>
      <w:r w:rsidR="00853789">
        <w:rPr>
          <w:sz w:val="24"/>
          <w:szCs w:val="24"/>
        </w:rPr>
        <w:t xml:space="preserve">Dr. </w:t>
      </w:r>
      <w:r w:rsidR="006553E6">
        <w:rPr>
          <w:sz w:val="24"/>
          <w:szCs w:val="24"/>
        </w:rPr>
        <w:t>Jennifer Enns</w:t>
      </w:r>
      <w:r w:rsidRPr="00FF15D6">
        <w:rPr>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62"/>
      </w:tblGrid>
      <w:tr w:rsidR="00FF15D6" w:rsidRPr="00FF15D6" w14:paraId="6FEA67C7" w14:textId="77777777" w:rsidTr="00FF15D6">
        <w:tc>
          <w:tcPr>
            <w:tcW w:w="9962" w:type="dxa"/>
          </w:tcPr>
          <w:p w14:paraId="7D33C333" w14:textId="28BD00AE" w:rsidR="00FF15D6" w:rsidRPr="00FF15D6" w:rsidRDefault="00FF15D6" w:rsidP="00FF15D6">
            <w:pPr>
              <w:pStyle w:val="ListParagraph"/>
              <w:numPr>
                <w:ilvl w:val="0"/>
                <w:numId w:val="20"/>
              </w:numPr>
              <w:rPr>
                <w:sz w:val="24"/>
                <w:szCs w:val="24"/>
              </w:rPr>
            </w:pPr>
            <w:r w:rsidRPr="00FF15D6">
              <w:rPr>
                <w:sz w:val="24"/>
                <w:szCs w:val="24"/>
              </w:rPr>
              <w:t>Research Manitoba</w:t>
            </w:r>
            <w:r w:rsidR="00CA1382">
              <w:rPr>
                <w:sz w:val="24"/>
                <w:szCs w:val="24"/>
              </w:rPr>
              <w:t xml:space="preserve"> Postdoctoral Fellowship</w:t>
            </w:r>
          </w:p>
          <w:p w14:paraId="45D46BD8" w14:textId="77777777" w:rsidR="00FF15D6" w:rsidRPr="00FF15D6" w:rsidRDefault="00FF15D6" w:rsidP="00FF15D6">
            <w:pPr>
              <w:pStyle w:val="ListParagraph"/>
              <w:numPr>
                <w:ilvl w:val="0"/>
                <w:numId w:val="20"/>
              </w:numPr>
              <w:rPr>
                <w:sz w:val="24"/>
                <w:szCs w:val="24"/>
              </w:rPr>
            </w:pPr>
            <w:r w:rsidRPr="00FF15D6">
              <w:rPr>
                <w:sz w:val="24"/>
                <w:szCs w:val="24"/>
              </w:rPr>
              <w:t>The Children’s Hospital Research Institute of Manitoba</w:t>
            </w:r>
          </w:p>
          <w:p w14:paraId="33B989DB" w14:textId="575D6116" w:rsidR="00FF15D6" w:rsidRPr="00FF15D6" w:rsidRDefault="00FF15D6" w:rsidP="00FF15D6">
            <w:pPr>
              <w:pStyle w:val="ListParagraph"/>
              <w:numPr>
                <w:ilvl w:val="0"/>
                <w:numId w:val="20"/>
              </w:numPr>
              <w:rPr>
                <w:sz w:val="24"/>
                <w:szCs w:val="24"/>
              </w:rPr>
            </w:pPr>
            <w:r w:rsidRPr="00FF15D6">
              <w:rPr>
                <w:sz w:val="24"/>
                <w:szCs w:val="24"/>
              </w:rPr>
              <w:t>Mitacs Accelerate</w:t>
            </w:r>
            <w:r w:rsidR="00CA1382">
              <w:rPr>
                <w:sz w:val="24"/>
                <w:szCs w:val="24"/>
              </w:rPr>
              <w:t xml:space="preserve"> </w:t>
            </w:r>
            <w:r w:rsidR="00AE0BA2">
              <w:rPr>
                <w:sz w:val="24"/>
                <w:szCs w:val="24"/>
              </w:rPr>
              <w:t xml:space="preserve">Postdoctoral </w:t>
            </w:r>
            <w:r w:rsidR="00CA1382">
              <w:rPr>
                <w:sz w:val="24"/>
                <w:szCs w:val="24"/>
              </w:rPr>
              <w:t>Internship</w:t>
            </w:r>
          </w:p>
        </w:tc>
      </w:tr>
    </w:tbl>
    <w:p w14:paraId="55684849" w14:textId="77777777" w:rsidR="00FF15D6" w:rsidRPr="00FF15D6" w:rsidRDefault="00FF15D6" w:rsidP="00FF15D6"/>
    <w:p w14:paraId="64A93C63" w14:textId="1BE31C56" w:rsidR="004C2722" w:rsidRPr="00AE0BA2" w:rsidRDefault="004C2722" w:rsidP="00221CE4">
      <w:pPr>
        <w:pStyle w:val="Heading2A"/>
        <w:rPr>
          <w:b/>
          <w:color w:val="auto"/>
        </w:rPr>
      </w:pPr>
      <w:r w:rsidRPr="00AE0BA2">
        <w:rPr>
          <w:b/>
          <w:color w:val="auto"/>
        </w:rPr>
        <w:t>Data Providers</w:t>
      </w:r>
    </w:p>
    <w:p w14:paraId="72C2E269" w14:textId="7CE1770E" w:rsidR="00AC2F63" w:rsidRPr="00FF15D6" w:rsidRDefault="00AC2F63" w:rsidP="00583217">
      <w:pPr>
        <w:spacing w:after="40"/>
        <w:rPr>
          <w:sz w:val="24"/>
          <w:szCs w:val="24"/>
        </w:rPr>
      </w:pPr>
      <w:r w:rsidRPr="00FF15D6">
        <w:rPr>
          <w:sz w:val="24"/>
          <w:szCs w:val="24"/>
        </w:rPr>
        <w:t xml:space="preserve">We thank the following agencies and government departments for sharing their data with </w:t>
      </w:r>
      <w:r w:rsidR="00FF15D6">
        <w:rPr>
          <w:sz w:val="24"/>
          <w:szCs w:val="24"/>
        </w:rPr>
        <w:t>the Manitoba Centre for Health Policy</w:t>
      </w:r>
      <w:r w:rsidRPr="00FF15D6">
        <w:rPr>
          <w:sz w:val="24"/>
          <w:szCs w:val="24"/>
        </w:rPr>
        <w:t xml:space="preserve"> for use in this research:</w:t>
      </w:r>
      <w:bookmarkStart w:id="0" w:name="_GoBack"/>
      <w:bookmarkEnd w:id="0"/>
    </w:p>
    <w:tbl>
      <w:tblPr>
        <w:tblStyle w:val="TableGrid"/>
        <w:tblW w:w="99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73"/>
      </w:tblGrid>
      <w:tr w:rsidR="009E3913" w:rsidRPr="00FF15D6" w14:paraId="71CF9B69" w14:textId="77777777" w:rsidTr="001F0188">
        <w:tc>
          <w:tcPr>
            <w:tcW w:w="9973" w:type="dxa"/>
          </w:tcPr>
          <w:p w14:paraId="116043A6" w14:textId="77777777" w:rsidR="009E3913" w:rsidRPr="00FF15D6" w:rsidRDefault="009E3913" w:rsidP="00FF15D6">
            <w:pPr>
              <w:pStyle w:val="ListParagraph"/>
              <w:numPr>
                <w:ilvl w:val="0"/>
                <w:numId w:val="21"/>
              </w:numPr>
              <w:rPr>
                <w:sz w:val="24"/>
                <w:szCs w:val="24"/>
              </w:rPr>
            </w:pPr>
            <w:r w:rsidRPr="00FF15D6">
              <w:rPr>
                <w:sz w:val="24"/>
                <w:szCs w:val="24"/>
              </w:rPr>
              <w:t>The Boys &amp; Girls Clubs of Winnipeg</w:t>
            </w:r>
          </w:p>
          <w:p w14:paraId="350FFBCA" w14:textId="77777777" w:rsidR="009E3913" w:rsidRPr="00FF15D6" w:rsidRDefault="009E3913" w:rsidP="00FF15D6">
            <w:pPr>
              <w:pStyle w:val="ListParagraph"/>
              <w:numPr>
                <w:ilvl w:val="0"/>
                <w:numId w:val="21"/>
              </w:numPr>
              <w:rPr>
                <w:sz w:val="24"/>
                <w:szCs w:val="24"/>
              </w:rPr>
            </w:pPr>
            <w:r w:rsidRPr="00FF15D6">
              <w:rPr>
                <w:sz w:val="24"/>
                <w:szCs w:val="24"/>
              </w:rPr>
              <w:t>Manitoba Health, Seniors and Active Living</w:t>
            </w:r>
          </w:p>
          <w:p w14:paraId="413B4EF9" w14:textId="77777777" w:rsidR="009E3913" w:rsidRPr="00FF15D6" w:rsidRDefault="009E3913" w:rsidP="00FF15D6">
            <w:pPr>
              <w:pStyle w:val="ListParagraph"/>
              <w:numPr>
                <w:ilvl w:val="0"/>
                <w:numId w:val="21"/>
              </w:numPr>
              <w:rPr>
                <w:sz w:val="24"/>
                <w:szCs w:val="24"/>
              </w:rPr>
            </w:pPr>
            <w:r w:rsidRPr="00FF15D6">
              <w:rPr>
                <w:sz w:val="24"/>
                <w:szCs w:val="24"/>
              </w:rPr>
              <w:t>Winnipeg Regional Health Authority</w:t>
            </w:r>
          </w:p>
          <w:p w14:paraId="1B517117" w14:textId="5D46B33A" w:rsidR="009E3913" w:rsidRPr="00FF15D6" w:rsidRDefault="005B77C0" w:rsidP="00FF15D6">
            <w:pPr>
              <w:pStyle w:val="ListParagraph"/>
              <w:numPr>
                <w:ilvl w:val="0"/>
                <w:numId w:val="21"/>
              </w:numPr>
              <w:rPr>
                <w:sz w:val="24"/>
                <w:szCs w:val="24"/>
              </w:rPr>
            </w:pPr>
            <w:r>
              <w:rPr>
                <w:sz w:val="24"/>
                <w:szCs w:val="24"/>
              </w:rPr>
              <w:t>Manitoba Education</w:t>
            </w:r>
          </w:p>
          <w:p w14:paraId="1E6C2F89" w14:textId="77777777" w:rsidR="009E3913" w:rsidRPr="00FF15D6" w:rsidRDefault="009E3913" w:rsidP="00FF15D6">
            <w:pPr>
              <w:pStyle w:val="ListParagraph"/>
              <w:numPr>
                <w:ilvl w:val="0"/>
                <w:numId w:val="21"/>
              </w:numPr>
              <w:rPr>
                <w:sz w:val="24"/>
                <w:szCs w:val="24"/>
              </w:rPr>
            </w:pPr>
            <w:r w:rsidRPr="00FF15D6">
              <w:rPr>
                <w:sz w:val="24"/>
                <w:szCs w:val="24"/>
              </w:rPr>
              <w:t>Manitoba Families</w:t>
            </w:r>
          </w:p>
          <w:p w14:paraId="3991CD7D" w14:textId="77777777" w:rsidR="009E3913" w:rsidRDefault="009E3913" w:rsidP="00AC2F63">
            <w:pPr>
              <w:pStyle w:val="ListParagraph"/>
              <w:numPr>
                <w:ilvl w:val="0"/>
                <w:numId w:val="21"/>
              </w:numPr>
              <w:rPr>
                <w:sz w:val="24"/>
                <w:szCs w:val="24"/>
              </w:rPr>
            </w:pPr>
            <w:r w:rsidRPr="00FF15D6">
              <w:rPr>
                <w:sz w:val="24"/>
                <w:szCs w:val="24"/>
              </w:rPr>
              <w:t>Manitoba Justice</w:t>
            </w:r>
          </w:p>
          <w:p w14:paraId="722ADF90" w14:textId="73EBD686" w:rsidR="009E3913" w:rsidRPr="009E3913" w:rsidRDefault="009E3913" w:rsidP="00AC2F63">
            <w:pPr>
              <w:pStyle w:val="ListParagraph"/>
              <w:numPr>
                <w:ilvl w:val="0"/>
                <w:numId w:val="21"/>
              </w:numPr>
              <w:rPr>
                <w:sz w:val="24"/>
                <w:szCs w:val="24"/>
              </w:rPr>
            </w:pPr>
            <w:r w:rsidRPr="009E3913">
              <w:rPr>
                <w:sz w:val="24"/>
                <w:szCs w:val="24"/>
              </w:rPr>
              <w:t>Healthy Child Manitoba Office</w:t>
            </w:r>
          </w:p>
        </w:tc>
      </w:tr>
    </w:tbl>
    <w:p w14:paraId="2D5D147A" w14:textId="0DD7D4EB" w:rsidR="002905E4" w:rsidRDefault="00FF15D6" w:rsidP="002905E4">
      <w:pPr>
        <w:spacing w:before="120" w:after="0" w:line="240" w:lineRule="auto"/>
        <w:rPr>
          <w:sz w:val="24"/>
          <w:szCs w:val="24"/>
        </w:rPr>
      </w:pPr>
      <w:r>
        <w:rPr>
          <w:sz w:val="24"/>
          <w:szCs w:val="24"/>
        </w:rPr>
        <w:t xml:space="preserve">All </w:t>
      </w:r>
      <w:r w:rsidR="00CA1382">
        <w:rPr>
          <w:sz w:val="24"/>
          <w:szCs w:val="24"/>
        </w:rPr>
        <w:t xml:space="preserve">report </w:t>
      </w:r>
      <w:r>
        <w:rPr>
          <w:sz w:val="24"/>
          <w:szCs w:val="24"/>
        </w:rPr>
        <w:t>findings and concl</w:t>
      </w:r>
      <w:r w:rsidR="00CA1382">
        <w:rPr>
          <w:sz w:val="24"/>
          <w:szCs w:val="24"/>
        </w:rPr>
        <w:t>usions are those of the authors. N</w:t>
      </w:r>
      <w:r>
        <w:rPr>
          <w:sz w:val="24"/>
          <w:szCs w:val="24"/>
        </w:rPr>
        <w:t>o official endorsement by the data providers is intended or should be inferred.</w:t>
      </w:r>
      <w:r w:rsidR="002905E4">
        <w:rPr>
          <w:sz w:val="24"/>
          <w:szCs w:val="24"/>
        </w:rPr>
        <w:br w:type="page"/>
      </w:r>
    </w:p>
    <w:p w14:paraId="52CFCC6C" w14:textId="32E16B9E" w:rsidR="004C2722" w:rsidRPr="00CA1382" w:rsidRDefault="004C2722" w:rsidP="00221CE4">
      <w:pPr>
        <w:pStyle w:val="Heading1A"/>
        <w:numPr>
          <w:ilvl w:val="0"/>
          <w:numId w:val="0"/>
        </w:numPr>
        <w:ind w:left="357" w:hanging="357"/>
        <w:rPr>
          <w:b/>
          <w:color w:val="auto"/>
        </w:rPr>
      </w:pPr>
      <w:r w:rsidRPr="00CA1382">
        <w:rPr>
          <w:b/>
          <w:color w:val="auto"/>
        </w:rPr>
        <w:lastRenderedPageBreak/>
        <w:t>Ethics Approvals and Data Permissions</w:t>
      </w:r>
    </w:p>
    <w:p w14:paraId="08E23A6F" w14:textId="00B9E13B" w:rsidR="004C2722" w:rsidRPr="00FF15D6" w:rsidRDefault="00CA1382" w:rsidP="00FF15D6">
      <w:pPr>
        <w:pStyle w:val="Default"/>
        <w:rPr>
          <w:rFonts w:asciiTheme="minorHAnsi" w:hAnsiTheme="minorHAnsi" w:cstheme="minorHAnsi"/>
        </w:rPr>
      </w:pPr>
      <w:r>
        <w:rPr>
          <w:rFonts w:asciiTheme="minorHAnsi" w:hAnsiTheme="minorHAnsi" w:cstheme="minorHAnsi"/>
        </w:rPr>
        <w:t>The</w:t>
      </w:r>
      <w:r w:rsidR="00AC2F63" w:rsidRPr="00FF15D6">
        <w:rPr>
          <w:rFonts w:asciiTheme="minorHAnsi" w:hAnsiTheme="minorHAnsi" w:cstheme="minorHAnsi"/>
        </w:rPr>
        <w:t xml:space="preserve"> University of Manitoba Health Research Ethics Board </w:t>
      </w:r>
      <w:r w:rsidR="00FF15D6" w:rsidRPr="00FF15D6">
        <w:rPr>
          <w:rFonts w:asciiTheme="minorHAnsi" w:hAnsiTheme="minorHAnsi" w:cstheme="minorHAnsi"/>
        </w:rPr>
        <w:t>(File No. HS21199) and the Government of Manitoba’s Health Information Privacy Committee (</w:t>
      </w:r>
      <w:r w:rsidR="00FF15D6" w:rsidRPr="00FF15D6">
        <w:rPr>
          <w:rFonts w:asciiTheme="minorHAnsi" w:hAnsiTheme="minorHAnsi" w:cstheme="minorHAnsi"/>
          <w:bCs/>
        </w:rPr>
        <w:t xml:space="preserve">HIPC No. 2017/2018 – 32) </w:t>
      </w:r>
      <w:r w:rsidR="00AC2F63" w:rsidRPr="00FF15D6">
        <w:rPr>
          <w:rFonts w:asciiTheme="minorHAnsi" w:hAnsiTheme="minorHAnsi" w:cstheme="minorHAnsi"/>
        </w:rPr>
        <w:t>review</w:t>
      </w:r>
      <w:r>
        <w:rPr>
          <w:rFonts w:asciiTheme="minorHAnsi" w:hAnsiTheme="minorHAnsi" w:cstheme="minorHAnsi"/>
        </w:rPr>
        <w:t>ed and approved</w:t>
      </w:r>
      <w:r w:rsidR="00AC2F63" w:rsidRPr="00FF15D6">
        <w:rPr>
          <w:rFonts w:asciiTheme="minorHAnsi" w:hAnsiTheme="minorHAnsi" w:cstheme="minorHAnsi"/>
        </w:rPr>
        <w:t xml:space="preserve"> the research </w:t>
      </w:r>
      <w:r w:rsidR="00AF47EE">
        <w:rPr>
          <w:rFonts w:asciiTheme="minorHAnsi" w:hAnsiTheme="minorHAnsi" w:cstheme="minorHAnsi"/>
        </w:rPr>
        <w:t>study</w:t>
      </w:r>
      <w:r w:rsidR="00FF15D6" w:rsidRPr="00FF15D6">
        <w:rPr>
          <w:rFonts w:asciiTheme="minorHAnsi" w:hAnsiTheme="minorHAnsi" w:cstheme="minorHAnsi"/>
        </w:rPr>
        <w:t xml:space="preserve">. </w:t>
      </w:r>
    </w:p>
    <w:p w14:paraId="4E2D16C2" w14:textId="58AB2A40" w:rsidR="004C2722" w:rsidRDefault="004C2722" w:rsidP="004C2722"/>
    <w:p w14:paraId="32CEFC60" w14:textId="77777777" w:rsidR="004C2722" w:rsidRPr="00CA1382" w:rsidRDefault="004C2722" w:rsidP="00221CE4">
      <w:pPr>
        <w:pStyle w:val="Heading1A"/>
        <w:numPr>
          <w:ilvl w:val="0"/>
          <w:numId w:val="0"/>
        </w:numPr>
        <w:ind w:left="357" w:hanging="357"/>
        <w:rPr>
          <w:b/>
          <w:color w:val="auto"/>
        </w:rPr>
      </w:pPr>
      <w:r w:rsidRPr="00CA1382">
        <w:rPr>
          <w:b/>
          <w:color w:val="auto"/>
        </w:rPr>
        <w:t>Abbreviations</w:t>
      </w:r>
    </w:p>
    <w:p w14:paraId="49B4B7EE" w14:textId="77777777" w:rsidR="004C2722" w:rsidRPr="008A51CD" w:rsidRDefault="004C2722" w:rsidP="004C2722">
      <w:pPr>
        <w:rPr>
          <w:sz w:val="24"/>
        </w:rPr>
      </w:pPr>
      <w:r w:rsidRPr="008A51CD">
        <w:rPr>
          <w:sz w:val="24"/>
        </w:rPr>
        <w:t>BGCW</w:t>
      </w:r>
      <w:r w:rsidRPr="008A51CD">
        <w:rPr>
          <w:sz w:val="24"/>
        </w:rPr>
        <w:tab/>
      </w:r>
      <w:r w:rsidRPr="008A51CD">
        <w:rPr>
          <w:sz w:val="24"/>
        </w:rPr>
        <w:tab/>
        <w:t>Boys &amp; Girls Clubs of Winnipeg</w:t>
      </w:r>
    </w:p>
    <w:p w14:paraId="3F48FF3B" w14:textId="194222B8" w:rsidR="00704DA0" w:rsidRDefault="00704DA0" w:rsidP="004C2722">
      <w:pPr>
        <w:rPr>
          <w:sz w:val="24"/>
        </w:rPr>
      </w:pPr>
      <w:r>
        <w:rPr>
          <w:sz w:val="24"/>
        </w:rPr>
        <w:t>CSI</w:t>
      </w:r>
      <w:r>
        <w:rPr>
          <w:sz w:val="24"/>
        </w:rPr>
        <w:tab/>
      </w:r>
      <w:r>
        <w:rPr>
          <w:sz w:val="24"/>
        </w:rPr>
        <w:tab/>
        <w:t>Community Schools Investigators</w:t>
      </w:r>
    </w:p>
    <w:p w14:paraId="3501031F" w14:textId="0E4D1C72" w:rsidR="004C2722" w:rsidRPr="008A51CD" w:rsidRDefault="004C2722" w:rsidP="004C2722">
      <w:pPr>
        <w:rPr>
          <w:sz w:val="24"/>
        </w:rPr>
      </w:pPr>
      <w:r w:rsidRPr="008A51CD">
        <w:rPr>
          <w:sz w:val="24"/>
        </w:rPr>
        <w:t>MCHP</w:t>
      </w:r>
      <w:r w:rsidRPr="008A51CD">
        <w:rPr>
          <w:sz w:val="24"/>
        </w:rPr>
        <w:tab/>
      </w:r>
      <w:r w:rsidRPr="008A51CD">
        <w:rPr>
          <w:sz w:val="24"/>
        </w:rPr>
        <w:tab/>
        <w:t>Manitoba Centre for Health Policy</w:t>
      </w:r>
    </w:p>
    <w:p w14:paraId="02E1980E" w14:textId="77777777" w:rsidR="004C2722" w:rsidRPr="008A51CD" w:rsidRDefault="004C2722" w:rsidP="004C2722">
      <w:pPr>
        <w:rPr>
          <w:sz w:val="24"/>
        </w:rPr>
      </w:pPr>
      <w:r w:rsidRPr="008A51CD">
        <w:rPr>
          <w:sz w:val="24"/>
        </w:rPr>
        <w:t>PHIN</w:t>
      </w:r>
      <w:r w:rsidRPr="008A51CD">
        <w:rPr>
          <w:sz w:val="24"/>
        </w:rPr>
        <w:tab/>
      </w:r>
      <w:r w:rsidRPr="008A51CD">
        <w:rPr>
          <w:sz w:val="24"/>
        </w:rPr>
        <w:tab/>
        <w:t>Personal Health Identification Number</w:t>
      </w:r>
    </w:p>
    <w:p w14:paraId="1A701726" w14:textId="77777777" w:rsidR="00AE0BA2" w:rsidRDefault="00AE0BA2">
      <w:pPr>
        <w:rPr>
          <w:rFonts w:asciiTheme="majorHAnsi" w:eastAsiaTheme="majorEastAsia" w:hAnsiTheme="majorHAnsi" w:cstheme="majorBidi"/>
          <w:b/>
          <w:sz w:val="32"/>
          <w:szCs w:val="32"/>
        </w:rPr>
      </w:pPr>
      <w:r>
        <w:rPr>
          <w:b/>
        </w:rPr>
        <w:br w:type="page"/>
      </w:r>
    </w:p>
    <w:p w14:paraId="03F55617" w14:textId="35F8876C" w:rsidR="00221CE4" w:rsidRPr="000D4511" w:rsidRDefault="00682E89" w:rsidP="00B04F3E">
      <w:pPr>
        <w:pStyle w:val="Heading1A"/>
        <w:numPr>
          <w:ilvl w:val="0"/>
          <w:numId w:val="0"/>
        </w:numPr>
        <w:ind w:left="357" w:hanging="357"/>
        <w:rPr>
          <w:b/>
          <w:color w:val="auto"/>
        </w:rPr>
      </w:pPr>
      <w:r>
        <w:rPr>
          <w:b/>
          <w:color w:val="auto"/>
        </w:rPr>
        <w:lastRenderedPageBreak/>
        <w:t>Introduction</w:t>
      </w:r>
    </w:p>
    <w:p w14:paraId="65F1830C" w14:textId="14A736DE" w:rsidR="004C2722" w:rsidRPr="0033505D" w:rsidRDefault="004C2722" w:rsidP="00682E89">
      <w:pPr>
        <w:spacing w:line="276" w:lineRule="auto"/>
        <w:rPr>
          <w:sz w:val="24"/>
        </w:rPr>
      </w:pPr>
      <w:r w:rsidRPr="0033505D">
        <w:rPr>
          <w:sz w:val="24"/>
        </w:rPr>
        <w:t xml:space="preserve">The Boys &amp; Girls Clubs of Canada </w:t>
      </w:r>
      <w:r w:rsidR="00682E89">
        <w:rPr>
          <w:sz w:val="24"/>
        </w:rPr>
        <w:t>provide</w:t>
      </w:r>
      <w:r w:rsidRPr="0033505D">
        <w:rPr>
          <w:sz w:val="24"/>
        </w:rPr>
        <w:t xml:space="preserve"> out-of-school programs to support the healthy physical, mental, educational and social devel</w:t>
      </w:r>
      <w:r w:rsidR="00682E89">
        <w:rPr>
          <w:sz w:val="24"/>
        </w:rPr>
        <w:t>opment of children and youth. They are</w:t>
      </w:r>
      <w:r w:rsidRPr="0033505D">
        <w:rPr>
          <w:sz w:val="24"/>
        </w:rPr>
        <w:t xml:space="preserve"> the largest </w:t>
      </w:r>
      <w:r w:rsidR="007B4B6C">
        <w:rPr>
          <w:sz w:val="24"/>
        </w:rPr>
        <w:t xml:space="preserve">child- and </w:t>
      </w:r>
      <w:r w:rsidR="00682E89">
        <w:rPr>
          <w:sz w:val="24"/>
        </w:rPr>
        <w:t>youth-serving organization</w:t>
      </w:r>
      <w:r w:rsidRPr="0033505D">
        <w:rPr>
          <w:sz w:val="24"/>
        </w:rPr>
        <w:t xml:space="preserve"> in Canada with over 100 Clubs across the country.</w:t>
      </w:r>
      <w:r w:rsidR="00912440">
        <w:rPr>
          <w:sz w:val="24"/>
        </w:rPr>
        <w:fldChar w:fldCharType="begin" w:fldLock="1"/>
      </w:r>
      <w:r w:rsidR="00912440">
        <w:rPr>
          <w:sz w:val="24"/>
        </w:rPr>
        <w:instrText>ADDIN CSL_CITATION {"citationItems":[{"id":"ITEM-1","itemData":{"author":[{"dropping-particle":"","family":"Boys &amp; Girls Clubs of Canada","given":"","non-dropping-particle":"","parse-names":false,"suffix":""}],"id":"ITEM-1","issued":{"date-parts":[["2018"]]},"publisher-place":"Ottawa, ON","title":"Boys &amp; Girls Clubs of Canada 2018 Annual Report","type":"report"},"uris":["http://www.mendeley.com/documents/?uuid=a8c7d771-1e2c-4dc4-aeec-1ebf79a3121f"]}],"mendeley":{"formattedCitation":"&lt;sup&gt;1&lt;/sup&gt;","plainTextFormattedCitation":"1","previouslyFormattedCitation":"&lt;sup&gt;1&lt;/sup&gt;"},"properties":{"noteIndex":0},"schema":"https://github.com/citation-style-language/schema/raw/master/csl-citation.json"}</w:instrText>
      </w:r>
      <w:r w:rsidR="00912440">
        <w:rPr>
          <w:sz w:val="24"/>
        </w:rPr>
        <w:fldChar w:fldCharType="separate"/>
      </w:r>
      <w:r w:rsidR="00912440" w:rsidRPr="00912440">
        <w:rPr>
          <w:noProof/>
          <w:sz w:val="24"/>
          <w:vertAlign w:val="superscript"/>
        </w:rPr>
        <w:t>1</w:t>
      </w:r>
      <w:r w:rsidR="00912440">
        <w:rPr>
          <w:sz w:val="24"/>
        </w:rPr>
        <w:fldChar w:fldCharType="end"/>
      </w:r>
      <w:r w:rsidR="0033505D">
        <w:rPr>
          <w:sz w:val="24"/>
        </w:rPr>
        <w:t xml:space="preserve"> </w:t>
      </w:r>
      <w:r w:rsidR="007B4B6C">
        <w:rPr>
          <w:sz w:val="24"/>
        </w:rPr>
        <w:t>While the</w:t>
      </w:r>
      <w:r w:rsidR="00682E89">
        <w:rPr>
          <w:sz w:val="24"/>
        </w:rPr>
        <w:t>ir</w:t>
      </w:r>
      <w:r w:rsidR="007B4B6C">
        <w:rPr>
          <w:sz w:val="24"/>
        </w:rPr>
        <w:t xml:space="preserve"> national </w:t>
      </w:r>
      <w:r w:rsidR="00682E89">
        <w:rPr>
          <w:sz w:val="24"/>
        </w:rPr>
        <w:t>priorities are focused</w:t>
      </w:r>
      <w:r w:rsidR="007B4B6C">
        <w:rPr>
          <w:sz w:val="24"/>
        </w:rPr>
        <w:t xml:space="preserve"> </w:t>
      </w:r>
      <w:r w:rsidR="00682E89">
        <w:rPr>
          <w:sz w:val="24"/>
        </w:rPr>
        <w:t>on</w:t>
      </w:r>
      <w:r w:rsidR="007B4B6C">
        <w:rPr>
          <w:sz w:val="24"/>
        </w:rPr>
        <w:t xml:space="preserve"> la</w:t>
      </w:r>
      <w:r w:rsidR="00682E89">
        <w:rPr>
          <w:sz w:val="24"/>
        </w:rPr>
        <w:t>rger social issues and encouraging</w:t>
      </w:r>
      <w:r w:rsidR="007B4B6C">
        <w:rPr>
          <w:sz w:val="24"/>
        </w:rPr>
        <w:t xml:space="preserve"> and empower</w:t>
      </w:r>
      <w:r w:rsidR="00682E89">
        <w:rPr>
          <w:sz w:val="24"/>
        </w:rPr>
        <w:t>ing</w:t>
      </w:r>
      <w:r w:rsidR="007B4B6C">
        <w:rPr>
          <w:sz w:val="24"/>
        </w:rPr>
        <w:t xml:space="preserve"> children and youth to be leaders, the</w:t>
      </w:r>
      <w:r w:rsidR="00682E89">
        <w:rPr>
          <w:sz w:val="24"/>
        </w:rPr>
        <w:t>ir</w:t>
      </w:r>
      <w:r w:rsidR="007B4B6C">
        <w:rPr>
          <w:sz w:val="24"/>
        </w:rPr>
        <w:t xml:space="preserve"> local</w:t>
      </w:r>
      <w:r w:rsidR="0033505D">
        <w:rPr>
          <w:sz w:val="24"/>
        </w:rPr>
        <w:t xml:space="preserve"> programs are tailored to the </w:t>
      </w:r>
      <w:r w:rsidR="007B4B6C">
        <w:rPr>
          <w:sz w:val="24"/>
        </w:rPr>
        <w:t xml:space="preserve">specific </w:t>
      </w:r>
      <w:r w:rsidR="0033505D">
        <w:rPr>
          <w:sz w:val="24"/>
        </w:rPr>
        <w:t xml:space="preserve">needs </w:t>
      </w:r>
      <w:r w:rsidR="007B4B6C">
        <w:rPr>
          <w:sz w:val="24"/>
        </w:rPr>
        <w:t xml:space="preserve">and characteristics </w:t>
      </w:r>
      <w:r w:rsidR="0033505D">
        <w:rPr>
          <w:sz w:val="24"/>
        </w:rPr>
        <w:t>of the communities</w:t>
      </w:r>
      <w:r w:rsidR="007B4B6C">
        <w:rPr>
          <w:sz w:val="24"/>
        </w:rPr>
        <w:t xml:space="preserve"> in which they operate.</w:t>
      </w:r>
    </w:p>
    <w:p w14:paraId="7D3D59F8" w14:textId="57F6BF19" w:rsidR="004C2722" w:rsidRDefault="004C2722" w:rsidP="00682E89">
      <w:pPr>
        <w:spacing w:line="276" w:lineRule="auto"/>
        <w:rPr>
          <w:sz w:val="24"/>
        </w:rPr>
      </w:pPr>
      <w:r w:rsidRPr="0033505D">
        <w:rPr>
          <w:sz w:val="24"/>
        </w:rPr>
        <w:t xml:space="preserve">In </w:t>
      </w:r>
      <w:r w:rsidR="007B4B6C">
        <w:rPr>
          <w:sz w:val="24"/>
        </w:rPr>
        <w:t xml:space="preserve">Winnipeg, there are </w:t>
      </w:r>
      <w:r w:rsidR="00CB7BBA">
        <w:rPr>
          <w:sz w:val="24"/>
        </w:rPr>
        <w:t>twelve</w:t>
      </w:r>
      <w:r w:rsidRPr="0033505D">
        <w:rPr>
          <w:sz w:val="24"/>
        </w:rPr>
        <w:t xml:space="preserve"> </w:t>
      </w:r>
      <w:r w:rsidR="007B4B6C">
        <w:rPr>
          <w:sz w:val="24"/>
        </w:rPr>
        <w:t xml:space="preserve">Boys &amp; Girls </w:t>
      </w:r>
      <w:r w:rsidRPr="0033505D">
        <w:rPr>
          <w:sz w:val="24"/>
        </w:rPr>
        <w:t xml:space="preserve">Clubs </w:t>
      </w:r>
      <w:r w:rsidR="007B4B6C">
        <w:rPr>
          <w:sz w:val="24"/>
        </w:rPr>
        <w:t>providing programs and services</w:t>
      </w:r>
      <w:r w:rsidRPr="0033505D">
        <w:rPr>
          <w:sz w:val="24"/>
        </w:rPr>
        <w:t xml:space="preserve"> in neighbourhoods of greatest need.</w:t>
      </w:r>
      <w:r w:rsidR="00912440">
        <w:rPr>
          <w:sz w:val="24"/>
        </w:rPr>
        <w:fldChar w:fldCharType="begin" w:fldLock="1"/>
      </w:r>
      <w:r w:rsidR="00D75EF5">
        <w:rPr>
          <w:sz w:val="24"/>
        </w:rPr>
        <w:instrText>ADDIN CSL_CITATION {"citationItems":[{"id":"ITEM-1","itemData":{"author":[{"dropping-particle":"","family":"Boys &amp; Girls Clubs of Winnipeg","given":"","non-dropping-particle":"","parse-names":false,"suffix":""}],"id":"ITEM-1","issued":{"date-parts":[["2018"]]},"publisher-place":"Winnipeg, MB","title":"Boys &amp; Girls Clubs of Winnipeg 2018 Annual Report","type":"report"},"uris":["http://www.mendeley.com/documents/?uuid=866cc79d-a2a0-4e9c-a915-9869177ced0e"]}],"mendeley":{"formattedCitation":"&lt;sup&gt;2&lt;/sup&gt;","plainTextFormattedCitation":"2","previouslyFormattedCitation":"&lt;sup&gt;2&lt;/sup&gt;"},"properties":{"noteIndex":0},"schema":"https://github.com/citation-style-language/schema/raw/master/csl-citation.json"}</w:instrText>
      </w:r>
      <w:r w:rsidR="00912440">
        <w:rPr>
          <w:sz w:val="24"/>
        </w:rPr>
        <w:fldChar w:fldCharType="separate"/>
      </w:r>
      <w:r w:rsidR="00912440" w:rsidRPr="00912440">
        <w:rPr>
          <w:noProof/>
          <w:sz w:val="24"/>
          <w:vertAlign w:val="superscript"/>
        </w:rPr>
        <w:t>2</w:t>
      </w:r>
      <w:r w:rsidR="00912440">
        <w:rPr>
          <w:sz w:val="24"/>
        </w:rPr>
        <w:fldChar w:fldCharType="end"/>
      </w:r>
      <w:r w:rsidRPr="0033505D">
        <w:rPr>
          <w:sz w:val="24"/>
        </w:rPr>
        <w:t xml:space="preserve"> The Clubs </w:t>
      </w:r>
      <w:r w:rsidR="007B4B6C">
        <w:rPr>
          <w:sz w:val="24"/>
        </w:rPr>
        <w:t>mainly serve</w:t>
      </w:r>
      <w:r w:rsidRPr="0033505D">
        <w:rPr>
          <w:sz w:val="24"/>
        </w:rPr>
        <w:t xml:space="preserve"> children </w:t>
      </w:r>
      <w:r w:rsidR="007B4B6C">
        <w:rPr>
          <w:sz w:val="24"/>
        </w:rPr>
        <w:t xml:space="preserve">and youth </w:t>
      </w:r>
      <w:r w:rsidRPr="0033505D">
        <w:rPr>
          <w:sz w:val="24"/>
        </w:rPr>
        <w:t xml:space="preserve">from lower-income families, immigrant and refugee families, and other groups who are often marginalized in society. </w:t>
      </w:r>
      <w:r w:rsidR="007B4B6C">
        <w:rPr>
          <w:sz w:val="24"/>
        </w:rPr>
        <w:t xml:space="preserve">The </w:t>
      </w:r>
      <w:r w:rsidRPr="00221CE4">
        <w:rPr>
          <w:b/>
          <w:sz w:val="24"/>
        </w:rPr>
        <w:t>Boys &amp; Girls Clubs of Winnipeg</w:t>
      </w:r>
      <w:r w:rsidRPr="0033505D">
        <w:rPr>
          <w:sz w:val="24"/>
        </w:rPr>
        <w:t xml:space="preserve"> (BGCW) </w:t>
      </w:r>
      <w:r w:rsidR="007B4B6C">
        <w:rPr>
          <w:sz w:val="24"/>
        </w:rPr>
        <w:t xml:space="preserve">focus on the well-being of the children and youth in their programs, providing positive role models and </w:t>
      </w:r>
      <w:r w:rsidR="00CB7BBA">
        <w:rPr>
          <w:sz w:val="24"/>
        </w:rPr>
        <w:t>mentors</w:t>
      </w:r>
      <w:r w:rsidR="00A154A4">
        <w:rPr>
          <w:sz w:val="24"/>
        </w:rPr>
        <w:t>,</w:t>
      </w:r>
      <w:r w:rsidR="00CB7BBA">
        <w:rPr>
          <w:sz w:val="24"/>
        </w:rPr>
        <w:t xml:space="preserve"> and </w:t>
      </w:r>
      <w:r w:rsidR="007B4B6C">
        <w:rPr>
          <w:sz w:val="24"/>
        </w:rPr>
        <w:t>teaching them the importance of healthy living, personal growth and social development</w:t>
      </w:r>
      <w:r w:rsidR="00CB7BBA">
        <w:rPr>
          <w:sz w:val="24"/>
        </w:rPr>
        <w:t xml:space="preserve">. </w:t>
      </w:r>
      <w:r w:rsidR="000A62E2">
        <w:rPr>
          <w:sz w:val="24"/>
        </w:rPr>
        <w:t xml:space="preserve">The Clubs offer programs for children and </w:t>
      </w:r>
      <w:r w:rsidR="000A62E2">
        <w:rPr>
          <w:sz w:val="24"/>
          <w:szCs w:val="24"/>
        </w:rPr>
        <w:t>youth from kindergarten up to the age of 18 or until they graduate from high school.</w:t>
      </w:r>
    </w:p>
    <w:p w14:paraId="1B1A6B38" w14:textId="5BBFBC08" w:rsidR="00CB7BBA" w:rsidRDefault="00CB7BBA" w:rsidP="00682E89">
      <w:pPr>
        <w:spacing w:after="120" w:line="276" w:lineRule="auto"/>
        <w:rPr>
          <w:sz w:val="24"/>
        </w:rPr>
      </w:pPr>
      <w:r>
        <w:rPr>
          <w:sz w:val="24"/>
        </w:rPr>
        <w:t>The BGCW’s approach to tackling a broad range of critical issues facing young people is manifested in their five core program areas:</w:t>
      </w:r>
    </w:p>
    <w:p w14:paraId="02F446E4" w14:textId="7601AEE8" w:rsidR="00CB7BBA" w:rsidRDefault="00CB7BBA" w:rsidP="00682E89">
      <w:pPr>
        <w:pStyle w:val="ListParagraph"/>
        <w:numPr>
          <w:ilvl w:val="0"/>
          <w:numId w:val="22"/>
        </w:numPr>
        <w:spacing w:line="276" w:lineRule="auto"/>
        <w:rPr>
          <w:sz w:val="24"/>
        </w:rPr>
      </w:pPr>
      <w:r>
        <w:rPr>
          <w:sz w:val="24"/>
        </w:rPr>
        <w:t>Education and career exploration</w:t>
      </w:r>
    </w:p>
    <w:p w14:paraId="399FFFE1" w14:textId="5CD148F4" w:rsidR="00CB7BBA" w:rsidRDefault="00CB7BBA" w:rsidP="00682E89">
      <w:pPr>
        <w:pStyle w:val="ListParagraph"/>
        <w:numPr>
          <w:ilvl w:val="0"/>
          <w:numId w:val="22"/>
        </w:numPr>
        <w:spacing w:line="276" w:lineRule="auto"/>
        <w:rPr>
          <w:sz w:val="24"/>
        </w:rPr>
      </w:pPr>
      <w:r>
        <w:rPr>
          <w:sz w:val="24"/>
        </w:rPr>
        <w:t>Sports and physical recreation</w:t>
      </w:r>
    </w:p>
    <w:p w14:paraId="63E8AD87" w14:textId="00407C5D" w:rsidR="00CB7BBA" w:rsidRDefault="00CB7BBA" w:rsidP="00682E89">
      <w:pPr>
        <w:pStyle w:val="ListParagraph"/>
        <w:numPr>
          <w:ilvl w:val="0"/>
          <w:numId w:val="22"/>
        </w:numPr>
        <w:spacing w:line="276" w:lineRule="auto"/>
        <w:rPr>
          <w:sz w:val="24"/>
        </w:rPr>
      </w:pPr>
      <w:r>
        <w:rPr>
          <w:sz w:val="24"/>
        </w:rPr>
        <w:t>Arts and cultural appreciation</w:t>
      </w:r>
    </w:p>
    <w:p w14:paraId="44EFBBB3" w14:textId="1F9954BB" w:rsidR="00CB7BBA" w:rsidRDefault="00CB7BBA" w:rsidP="00682E89">
      <w:pPr>
        <w:pStyle w:val="ListParagraph"/>
        <w:numPr>
          <w:ilvl w:val="0"/>
          <w:numId w:val="22"/>
        </w:numPr>
        <w:spacing w:line="276" w:lineRule="auto"/>
        <w:rPr>
          <w:sz w:val="24"/>
        </w:rPr>
      </w:pPr>
      <w:r>
        <w:rPr>
          <w:sz w:val="24"/>
        </w:rPr>
        <w:t>Health awareness and life-skills development</w:t>
      </w:r>
    </w:p>
    <w:p w14:paraId="5854432D" w14:textId="0C0C0537" w:rsidR="00CB7BBA" w:rsidRDefault="00CB7BBA" w:rsidP="00682E89">
      <w:pPr>
        <w:pStyle w:val="ListParagraph"/>
        <w:numPr>
          <w:ilvl w:val="0"/>
          <w:numId w:val="22"/>
        </w:numPr>
        <w:spacing w:line="276" w:lineRule="auto"/>
        <w:rPr>
          <w:sz w:val="24"/>
        </w:rPr>
      </w:pPr>
      <w:r>
        <w:rPr>
          <w:sz w:val="24"/>
        </w:rPr>
        <w:t>Leadership and service to community</w:t>
      </w:r>
    </w:p>
    <w:p w14:paraId="4430CF6B" w14:textId="4C41484B" w:rsidR="00CB7BBA" w:rsidRDefault="00CB7BBA" w:rsidP="00682E89">
      <w:pPr>
        <w:spacing w:line="276" w:lineRule="auto"/>
        <w:rPr>
          <w:sz w:val="24"/>
        </w:rPr>
      </w:pPr>
      <w:r>
        <w:rPr>
          <w:sz w:val="24"/>
        </w:rPr>
        <w:t xml:space="preserve">For more detailed information on </w:t>
      </w:r>
      <w:r w:rsidR="00682E89">
        <w:rPr>
          <w:sz w:val="24"/>
        </w:rPr>
        <w:t xml:space="preserve">the BGCW locations and </w:t>
      </w:r>
      <w:r w:rsidR="000507D5">
        <w:rPr>
          <w:sz w:val="24"/>
        </w:rPr>
        <w:t>the</w:t>
      </w:r>
      <w:r>
        <w:rPr>
          <w:sz w:val="24"/>
        </w:rPr>
        <w:t xml:space="preserve"> programs and services</w:t>
      </w:r>
      <w:r w:rsidR="000507D5">
        <w:rPr>
          <w:sz w:val="24"/>
        </w:rPr>
        <w:t xml:space="preserve"> </w:t>
      </w:r>
      <w:r w:rsidR="00682E89">
        <w:rPr>
          <w:sz w:val="24"/>
        </w:rPr>
        <w:t xml:space="preserve">they </w:t>
      </w:r>
      <w:r w:rsidR="000507D5">
        <w:rPr>
          <w:sz w:val="24"/>
        </w:rPr>
        <w:t>offer</w:t>
      </w:r>
      <w:r>
        <w:rPr>
          <w:sz w:val="24"/>
        </w:rPr>
        <w:t xml:space="preserve">, </w:t>
      </w:r>
      <w:r w:rsidR="000507D5">
        <w:rPr>
          <w:sz w:val="24"/>
        </w:rPr>
        <w:t>please visit</w:t>
      </w:r>
      <w:r>
        <w:rPr>
          <w:sz w:val="24"/>
        </w:rPr>
        <w:t xml:space="preserve"> </w:t>
      </w:r>
      <w:hyperlink r:id="rId9" w:history="1">
        <w:r w:rsidRPr="00221CE4">
          <w:rPr>
            <w:rStyle w:val="Hyperlink"/>
            <w:color w:val="4472C4" w:themeColor="accent5"/>
            <w:sz w:val="24"/>
          </w:rPr>
          <w:t>http://www.bgcwinnipeg.ca</w:t>
        </w:r>
      </w:hyperlink>
      <w:r>
        <w:rPr>
          <w:sz w:val="24"/>
        </w:rPr>
        <w:t>.</w:t>
      </w:r>
    </w:p>
    <w:p w14:paraId="7F6D8015" w14:textId="4E9C4533" w:rsidR="004C2722" w:rsidRPr="000507D5" w:rsidRDefault="00CB7BBA" w:rsidP="00682E89">
      <w:pPr>
        <w:spacing w:after="240" w:line="276" w:lineRule="auto"/>
        <w:rPr>
          <w:sz w:val="24"/>
        </w:rPr>
      </w:pPr>
      <w:r>
        <w:rPr>
          <w:sz w:val="24"/>
        </w:rPr>
        <w:t xml:space="preserve">The BGCW </w:t>
      </w:r>
      <w:r w:rsidRPr="0033505D">
        <w:rPr>
          <w:sz w:val="24"/>
        </w:rPr>
        <w:t>staff, volunteers and supporters know the difference parti</w:t>
      </w:r>
      <w:r w:rsidR="00682E89">
        <w:rPr>
          <w:sz w:val="24"/>
        </w:rPr>
        <w:t>cipation in the Clubs can make in young people’s lives. T</w:t>
      </w:r>
      <w:r w:rsidRPr="0033505D">
        <w:rPr>
          <w:sz w:val="24"/>
        </w:rPr>
        <w:t xml:space="preserve">hey are </w:t>
      </w:r>
      <w:r w:rsidR="00682E89" w:rsidRPr="0033505D">
        <w:rPr>
          <w:sz w:val="24"/>
        </w:rPr>
        <w:t xml:space="preserve">safe and caring </w:t>
      </w:r>
      <w:r w:rsidRPr="0033505D">
        <w:rPr>
          <w:sz w:val="24"/>
        </w:rPr>
        <w:t xml:space="preserve">places </w:t>
      </w:r>
      <w:r w:rsidR="00682E89">
        <w:rPr>
          <w:sz w:val="24"/>
        </w:rPr>
        <w:t xml:space="preserve">where </w:t>
      </w:r>
      <w:r w:rsidRPr="0033505D">
        <w:rPr>
          <w:sz w:val="24"/>
        </w:rPr>
        <w:t xml:space="preserve">children </w:t>
      </w:r>
      <w:r>
        <w:rPr>
          <w:sz w:val="24"/>
        </w:rPr>
        <w:t xml:space="preserve">and youth </w:t>
      </w:r>
      <w:r w:rsidRPr="0033505D">
        <w:rPr>
          <w:sz w:val="24"/>
        </w:rPr>
        <w:t>can play, learn and develop essential life skills.</w:t>
      </w:r>
      <w:r>
        <w:rPr>
          <w:sz w:val="24"/>
        </w:rPr>
        <w:t xml:space="preserve"> </w:t>
      </w:r>
      <w:r w:rsidR="00682E89">
        <w:rPr>
          <w:sz w:val="24"/>
        </w:rPr>
        <w:t xml:space="preserve">The many success stories and testimonials from people involved in the BGCW are an indication that the Clubs are helping children and youth achieve their full potential. However, in Canada, there has been </w:t>
      </w:r>
      <w:r w:rsidRPr="0033505D">
        <w:rPr>
          <w:sz w:val="24"/>
        </w:rPr>
        <w:t xml:space="preserve">very little formal research </w:t>
      </w:r>
      <w:r w:rsidR="000507D5">
        <w:rPr>
          <w:sz w:val="24"/>
        </w:rPr>
        <w:t xml:space="preserve">on </w:t>
      </w:r>
      <w:r w:rsidR="000507D5" w:rsidRPr="0033505D">
        <w:rPr>
          <w:sz w:val="24"/>
        </w:rPr>
        <w:t xml:space="preserve">the </w:t>
      </w:r>
      <w:r w:rsidR="000507D5">
        <w:rPr>
          <w:sz w:val="24"/>
        </w:rPr>
        <w:t xml:space="preserve">specific </w:t>
      </w:r>
      <w:r w:rsidR="000507D5" w:rsidRPr="0033505D">
        <w:rPr>
          <w:sz w:val="24"/>
        </w:rPr>
        <w:t xml:space="preserve">role Boys &amp; Girls Clubs play in </w:t>
      </w:r>
      <w:r w:rsidR="00682E89">
        <w:rPr>
          <w:sz w:val="24"/>
        </w:rPr>
        <w:t>young people’s lives</w:t>
      </w:r>
      <w:r w:rsidR="000507D5">
        <w:rPr>
          <w:sz w:val="24"/>
        </w:rPr>
        <w:t>.</w:t>
      </w:r>
    </w:p>
    <w:p w14:paraId="679F92D6" w14:textId="79277D5D" w:rsidR="00D46E47" w:rsidRDefault="00D46E47" w:rsidP="00650B2D">
      <w:pPr>
        <w:autoSpaceDE w:val="0"/>
        <w:autoSpaceDN w:val="0"/>
        <w:adjustRightInd w:val="0"/>
        <w:spacing w:after="120" w:line="276" w:lineRule="auto"/>
        <w:rPr>
          <w:rFonts w:cstheme="minorHAnsi"/>
          <w:sz w:val="24"/>
          <w:szCs w:val="24"/>
        </w:rPr>
      </w:pPr>
      <w:r w:rsidRPr="00DD5499">
        <w:rPr>
          <w:rFonts w:cstheme="minorHAnsi"/>
          <w:sz w:val="24"/>
          <w:szCs w:val="24"/>
        </w:rPr>
        <w:t>Out-of</w:t>
      </w:r>
      <w:r w:rsidR="00DD5499" w:rsidRPr="00DD5499">
        <w:rPr>
          <w:rFonts w:cstheme="minorHAnsi"/>
          <w:sz w:val="24"/>
          <w:szCs w:val="24"/>
        </w:rPr>
        <w:t>-</w:t>
      </w:r>
      <w:r w:rsidRPr="00DD5499">
        <w:rPr>
          <w:rFonts w:cstheme="minorHAnsi"/>
          <w:sz w:val="24"/>
          <w:szCs w:val="24"/>
        </w:rPr>
        <w:t>school programs</w:t>
      </w:r>
      <w:r w:rsidR="009632B1">
        <w:rPr>
          <w:rFonts w:cstheme="minorHAnsi"/>
          <w:sz w:val="24"/>
          <w:szCs w:val="24"/>
        </w:rPr>
        <w:t>, like the ones offered by the Boys &amp; Girls Clubs of Canada,</w:t>
      </w:r>
      <w:r w:rsidRPr="00DD5499">
        <w:rPr>
          <w:rFonts w:cstheme="minorHAnsi"/>
          <w:sz w:val="24"/>
          <w:szCs w:val="24"/>
        </w:rPr>
        <w:t xml:space="preserve"> encompass a wide rang</w:t>
      </w:r>
      <w:r w:rsidR="009632B1">
        <w:rPr>
          <w:rFonts w:cstheme="minorHAnsi"/>
          <w:sz w:val="24"/>
          <w:szCs w:val="24"/>
        </w:rPr>
        <w:t>e of focus areas and activities. The programs may offer</w:t>
      </w:r>
      <w:r w:rsidRPr="00DD5499">
        <w:rPr>
          <w:rFonts w:cstheme="minorHAnsi"/>
          <w:sz w:val="24"/>
          <w:szCs w:val="24"/>
        </w:rPr>
        <w:t xml:space="preserve"> academic support</w:t>
      </w:r>
      <w:r w:rsidR="009632B1">
        <w:rPr>
          <w:rFonts w:cstheme="minorHAnsi"/>
          <w:sz w:val="24"/>
          <w:szCs w:val="24"/>
        </w:rPr>
        <w:t xml:space="preserve"> (e.g., help with homework and tutoring), mentoring and</w:t>
      </w:r>
      <w:r w:rsidRPr="00DD5499">
        <w:rPr>
          <w:rFonts w:cstheme="minorHAnsi"/>
          <w:sz w:val="24"/>
          <w:szCs w:val="24"/>
        </w:rPr>
        <w:t xml:space="preserve"> youth development</w:t>
      </w:r>
      <w:r w:rsidR="009632B1">
        <w:rPr>
          <w:rFonts w:cstheme="minorHAnsi"/>
          <w:sz w:val="24"/>
          <w:szCs w:val="24"/>
        </w:rPr>
        <w:t xml:space="preserve"> (e.g., leadership training)</w:t>
      </w:r>
      <w:r w:rsidRPr="00DD5499">
        <w:rPr>
          <w:rFonts w:cstheme="minorHAnsi"/>
          <w:sz w:val="24"/>
          <w:szCs w:val="24"/>
        </w:rPr>
        <w:t xml:space="preserve">, </w:t>
      </w:r>
      <w:r w:rsidR="009632B1">
        <w:rPr>
          <w:rFonts w:cstheme="minorHAnsi"/>
          <w:sz w:val="24"/>
          <w:szCs w:val="24"/>
        </w:rPr>
        <w:t xml:space="preserve">exposure to </w:t>
      </w:r>
      <w:r w:rsidRPr="00DD5499">
        <w:rPr>
          <w:rFonts w:cstheme="minorHAnsi"/>
          <w:sz w:val="24"/>
          <w:szCs w:val="24"/>
        </w:rPr>
        <w:t>arts</w:t>
      </w:r>
      <w:r w:rsidR="009632B1">
        <w:rPr>
          <w:rFonts w:cstheme="minorHAnsi"/>
          <w:sz w:val="24"/>
          <w:szCs w:val="24"/>
        </w:rPr>
        <w:t xml:space="preserve"> and culture</w:t>
      </w:r>
      <w:r w:rsidRPr="00DD5499">
        <w:rPr>
          <w:rFonts w:cstheme="minorHAnsi"/>
          <w:sz w:val="24"/>
          <w:szCs w:val="24"/>
        </w:rPr>
        <w:t xml:space="preserve">, and </w:t>
      </w:r>
      <w:r w:rsidR="009632B1">
        <w:rPr>
          <w:rFonts w:cstheme="minorHAnsi"/>
          <w:sz w:val="24"/>
          <w:szCs w:val="24"/>
        </w:rPr>
        <w:t xml:space="preserve">opportunities to engage in </w:t>
      </w:r>
      <w:r w:rsidRPr="00DD5499">
        <w:rPr>
          <w:rFonts w:cstheme="minorHAnsi"/>
          <w:sz w:val="24"/>
          <w:szCs w:val="24"/>
        </w:rPr>
        <w:t xml:space="preserve">sports </w:t>
      </w:r>
      <w:r w:rsidR="009632B1">
        <w:rPr>
          <w:rFonts w:cstheme="minorHAnsi"/>
          <w:sz w:val="24"/>
          <w:szCs w:val="24"/>
        </w:rPr>
        <w:t xml:space="preserve">activities </w:t>
      </w:r>
      <w:r w:rsidRPr="00DD5499">
        <w:rPr>
          <w:rFonts w:cstheme="minorHAnsi"/>
          <w:sz w:val="24"/>
          <w:szCs w:val="24"/>
        </w:rPr>
        <w:t>and recreation. The benefits of out-of-school programs have been widely studied in the US, and the evidence suggests that high quality programs can produce</w:t>
      </w:r>
      <w:r w:rsidR="009632B1">
        <w:rPr>
          <w:rFonts w:cstheme="minorHAnsi"/>
          <w:sz w:val="24"/>
          <w:szCs w:val="24"/>
        </w:rPr>
        <w:t xml:space="preserve"> many types of</w:t>
      </w:r>
      <w:r w:rsidRPr="00DD5499">
        <w:rPr>
          <w:rFonts w:cstheme="minorHAnsi"/>
          <w:sz w:val="24"/>
          <w:szCs w:val="24"/>
        </w:rPr>
        <w:t xml:space="preserve"> </w:t>
      </w:r>
      <w:r w:rsidR="009632B1">
        <w:rPr>
          <w:rFonts w:cstheme="minorHAnsi"/>
          <w:sz w:val="24"/>
          <w:szCs w:val="24"/>
        </w:rPr>
        <w:t>improved</w:t>
      </w:r>
      <w:r w:rsidRPr="00DD5499">
        <w:rPr>
          <w:rFonts w:cstheme="minorHAnsi"/>
          <w:sz w:val="24"/>
          <w:szCs w:val="24"/>
        </w:rPr>
        <w:t xml:space="preserve"> outcomes for children and youth.</w:t>
      </w:r>
      <w:r w:rsidR="00912440">
        <w:rPr>
          <w:rFonts w:cstheme="minorHAnsi"/>
          <w:sz w:val="24"/>
          <w:szCs w:val="24"/>
        </w:rPr>
        <w:fldChar w:fldCharType="begin" w:fldLock="1"/>
      </w:r>
      <w:r w:rsidR="00D75EF5">
        <w:rPr>
          <w:rFonts w:cstheme="minorHAnsi"/>
          <w:sz w:val="24"/>
          <w:szCs w:val="24"/>
        </w:rPr>
        <w:instrText>ADDIN CSL_CITATION {"citationItems":[{"id":"ITEM-1","itemData":{"author":[{"dropping-particle":"","family":"Durlak","given":"J A","non-dropping-particle":"","parse-names":false,"suffix":""},{"dropping-particle":"","family":"Weissberg","given":"R P","non-dropping-particle":"","parse-names":false,"suffix":""}],"id":"ITEM-1","issued":{"date-parts":[["2007"]]},"publisher":"Collaborative for Academic, Social, and Emotional Learning","publisher-place":"Chicago, IL","title":"The impact of after-school programs that promote personal and social skills","type":"report"},"uris":["http://www.mendeley.com/documents/?uuid=b5085655-1213-4c4c-8825-8edaea0fd4eb"]}],"mendeley":{"formattedCitation":"&lt;sup&gt;3&lt;/sup&gt;","plainTextFormattedCitation":"3","previouslyFormattedCitation":"&lt;sup&gt;3&lt;/sup&gt;"},"properties":{"noteIndex":0},"schema":"https://github.com/citation-style-language/schema/raw/master/csl-citation.json"}</w:instrText>
      </w:r>
      <w:r w:rsidR="00912440">
        <w:rPr>
          <w:rFonts w:cstheme="minorHAnsi"/>
          <w:sz w:val="24"/>
          <w:szCs w:val="24"/>
        </w:rPr>
        <w:fldChar w:fldCharType="separate"/>
      </w:r>
      <w:r w:rsidR="00912440" w:rsidRPr="00912440">
        <w:rPr>
          <w:rFonts w:cstheme="minorHAnsi"/>
          <w:noProof/>
          <w:sz w:val="24"/>
          <w:szCs w:val="24"/>
          <w:vertAlign w:val="superscript"/>
        </w:rPr>
        <w:t>3</w:t>
      </w:r>
      <w:r w:rsidR="00912440">
        <w:rPr>
          <w:rFonts w:cstheme="minorHAnsi"/>
          <w:sz w:val="24"/>
          <w:szCs w:val="24"/>
        </w:rPr>
        <w:fldChar w:fldCharType="end"/>
      </w:r>
      <w:r w:rsidR="00DD5499" w:rsidRPr="00DD5499">
        <w:rPr>
          <w:rFonts w:cstheme="minorHAnsi"/>
          <w:sz w:val="24"/>
          <w:szCs w:val="24"/>
        </w:rPr>
        <w:t xml:space="preserve"> For example, </w:t>
      </w:r>
      <w:r w:rsidR="00DD5499" w:rsidRPr="00DD5499">
        <w:rPr>
          <w:rFonts w:cstheme="minorHAnsi"/>
          <w:sz w:val="24"/>
          <w:szCs w:val="24"/>
        </w:rPr>
        <w:lastRenderedPageBreak/>
        <w:t>involvement in out-of-school programs has been shown to improve standardized test scores and school attendance, and reduce behavioural problems.</w:t>
      </w:r>
      <w:r w:rsidR="00912440">
        <w:rPr>
          <w:rFonts w:cstheme="minorHAnsi"/>
          <w:sz w:val="24"/>
          <w:szCs w:val="24"/>
        </w:rPr>
        <w:fldChar w:fldCharType="begin" w:fldLock="1"/>
      </w:r>
      <w:r w:rsidR="00D75EF5">
        <w:rPr>
          <w:rFonts w:cstheme="minorHAnsi"/>
          <w:sz w:val="24"/>
          <w:szCs w:val="24"/>
        </w:rPr>
        <w:instrText>ADDIN CSL_CITATION {"citationItems":[{"id":"ITEM-1","itemData":{"author":[{"dropping-particle":"","family":"Shernoff","given":"D J","non-dropping-particle":"","parse-names":false,"suffix":""}],"container-title":"American Journal of Community Psychology","id":"ITEM-1","issue":"3-4","issued":{"date-parts":[["2010"]]},"page":"325-337","title":"Engagement in after-school programs as a predictor of social competence and academic performance","type":"article-journal","volume":"45"},"uris":["http://www.mendeley.com/documents/?uuid=aa7b0ca4-1f74-4a42-9302-c8c8ff37a918"]}],"mendeley":{"formattedCitation":"&lt;sup&gt;4&lt;/sup&gt;","plainTextFormattedCitation":"4","previouslyFormattedCitation":"&lt;sup&gt;4&lt;/sup&gt;"},"properties":{"noteIndex":0},"schema":"https://github.com/citation-style-language/schema/raw/master/csl-citation.json"}</w:instrText>
      </w:r>
      <w:r w:rsidR="00912440">
        <w:rPr>
          <w:rFonts w:cstheme="minorHAnsi"/>
          <w:sz w:val="24"/>
          <w:szCs w:val="24"/>
        </w:rPr>
        <w:fldChar w:fldCharType="separate"/>
      </w:r>
      <w:r w:rsidR="00912440" w:rsidRPr="00912440">
        <w:rPr>
          <w:rFonts w:cstheme="minorHAnsi"/>
          <w:noProof/>
          <w:sz w:val="24"/>
          <w:szCs w:val="24"/>
          <w:vertAlign w:val="superscript"/>
        </w:rPr>
        <w:t>4</w:t>
      </w:r>
      <w:r w:rsidR="00912440">
        <w:rPr>
          <w:rFonts w:cstheme="minorHAnsi"/>
          <w:sz w:val="24"/>
          <w:szCs w:val="24"/>
        </w:rPr>
        <w:fldChar w:fldCharType="end"/>
      </w:r>
      <w:r w:rsidR="00DD5499" w:rsidRPr="00DD5499">
        <w:rPr>
          <w:rFonts w:cstheme="minorHAnsi"/>
          <w:sz w:val="24"/>
          <w:szCs w:val="24"/>
        </w:rPr>
        <w:t xml:space="preserve"> They have also been shown to foster positive self-perceptions and social behaviours,</w:t>
      </w:r>
      <w:r w:rsidR="00912440">
        <w:rPr>
          <w:rFonts w:cstheme="minorHAnsi"/>
          <w:sz w:val="24"/>
          <w:szCs w:val="24"/>
        </w:rPr>
        <w:fldChar w:fldCharType="begin" w:fldLock="1"/>
      </w:r>
      <w:r w:rsidR="00D75EF5">
        <w:rPr>
          <w:rFonts w:cstheme="minorHAnsi"/>
          <w:sz w:val="24"/>
          <w:szCs w:val="24"/>
        </w:rPr>
        <w:instrText>ADDIN CSL_CITATION {"citationItems":[{"id":"ITEM-1","itemData":{"author":[{"dropping-particle":"","family":"Durlak","given":"JA","non-dropping-particle":"","parse-names":false,"suffix":""},{"dropping-particle":"","family":"Weissberg","given":"RP","non-dropping-particle":"","parse-names":false,"suffix":""},{"dropping-particle":"","family":"Pachan","given":"M","non-dropping-particle":"","parse-names":false,"suffix":""}],"container-title":"American Journal of Community Psychology","id":"ITEM-1","issue":"3-4","issued":{"date-parts":[["2010"]]},"page":"294-309","title":"A meta-analysis of after-school programs that seek to promote personal and social skills in children and adolescents","type":"article-journal","volume":"45"},"uris":["http://www.mendeley.com/documents/?uuid=4723edad-9998-47a5-87a9-a5f033fe5bfe"]}],"mendeley":{"formattedCitation":"&lt;sup&gt;5&lt;/sup&gt;","plainTextFormattedCitation":"5","previouslyFormattedCitation":"&lt;sup&gt;5&lt;/sup&gt;"},"properties":{"noteIndex":0},"schema":"https://github.com/citation-style-language/schema/raw/master/csl-citation.json"}</w:instrText>
      </w:r>
      <w:r w:rsidR="00912440">
        <w:rPr>
          <w:rFonts w:cstheme="minorHAnsi"/>
          <w:sz w:val="24"/>
          <w:szCs w:val="24"/>
        </w:rPr>
        <w:fldChar w:fldCharType="separate"/>
      </w:r>
      <w:r w:rsidR="00912440" w:rsidRPr="00912440">
        <w:rPr>
          <w:rFonts w:cstheme="minorHAnsi"/>
          <w:noProof/>
          <w:sz w:val="24"/>
          <w:szCs w:val="24"/>
          <w:vertAlign w:val="superscript"/>
        </w:rPr>
        <w:t>5</w:t>
      </w:r>
      <w:r w:rsidR="00912440">
        <w:rPr>
          <w:rFonts w:cstheme="minorHAnsi"/>
          <w:sz w:val="24"/>
          <w:szCs w:val="24"/>
        </w:rPr>
        <w:fldChar w:fldCharType="end"/>
      </w:r>
      <w:r w:rsidR="00DD5499" w:rsidRPr="00DD5499">
        <w:rPr>
          <w:rFonts w:cstheme="minorHAnsi"/>
          <w:sz w:val="24"/>
          <w:szCs w:val="24"/>
        </w:rPr>
        <w:t xml:space="preserve"> and children and youth who attend regularly have significantly better concentration and regulation skills than those who rarely or never attend.</w:t>
      </w:r>
      <w:r w:rsidR="00912440">
        <w:rPr>
          <w:rFonts w:cstheme="minorHAnsi"/>
          <w:sz w:val="24"/>
          <w:szCs w:val="24"/>
        </w:rPr>
        <w:fldChar w:fldCharType="begin" w:fldLock="1"/>
      </w:r>
      <w:r w:rsidR="00D75EF5">
        <w:rPr>
          <w:rFonts w:cstheme="minorHAnsi"/>
          <w:sz w:val="24"/>
          <w:szCs w:val="24"/>
        </w:rPr>
        <w:instrText>ADDIN CSL_CITATION {"citationItems":[{"id":"ITEM-1","itemData":{"author":[{"dropping-particle":"","family":"Riggs","given":"NR","non-dropping-particle":"","parse-names":false,"suffix":""},{"dropping-particle":"","family":"Bohnert","given":"AM","non-dropping-particle":"","parse-names":false,"suffix":""},{"dropping-particle":"","family":"Guzman","given":"MD","non-dropping-particle":"","parse-names":false,"suffix":""},{"dropping-particle":"","family":"Davidson","given":"D","non-dropping-particle":"","parse-names":false,"suffix":""}],"container-title":"American Journal of Community Psychology","id":"ITEM-1","issued":{"date-parts":[["2010"]]},"page":"417-429","title":"Examining the potential of community-based after-school programs for Latino youth","type":"article-journal","volume":"45"},"uris":["http://www.mendeley.com/documents/?uuid=5c9d42a8-3b04-47c3-9135-e0c8782bb3ad"]}],"mendeley":{"formattedCitation":"&lt;sup&gt;6&lt;/sup&gt;","plainTextFormattedCitation":"6","previouslyFormattedCitation":"&lt;sup&gt;6&lt;/sup&gt;"},"properties":{"noteIndex":0},"schema":"https://github.com/citation-style-language/schema/raw/master/csl-citation.json"}</w:instrText>
      </w:r>
      <w:r w:rsidR="00912440">
        <w:rPr>
          <w:rFonts w:cstheme="minorHAnsi"/>
          <w:sz w:val="24"/>
          <w:szCs w:val="24"/>
        </w:rPr>
        <w:fldChar w:fldCharType="separate"/>
      </w:r>
      <w:r w:rsidR="00912440" w:rsidRPr="00912440">
        <w:rPr>
          <w:rFonts w:cstheme="minorHAnsi"/>
          <w:noProof/>
          <w:sz w:val="24"/>
          <w:szCs w:val="24"/>
          <w:vertAlign w:val="superscript"/>
        </w:rPr>
        <w:t>6</w:t>
      </w:r>
      <w:r w:rsidR="00912440">
        <w:rPr>
          <w:rFonts w:cstheme="minorHAnsi"/>
          <w:sz w:val="24"/>
          <w:szCs w:val="24"/>
        </w:rPr>
        <w:fldChar w:fldCharType="end"/>
      </w:r>
      <w:r w:rsidR="00912440">
        <w:rPr>
          <w:rFonts w:cstheme="minorHAnsi"/>
          <w:sz w:val="24"/>
          <w:szCs w:val="24"/>
        </w:rPr>
        <w:t xml:space="preserve"> </w:t>
      </w:r>
    </w:p>
    <w:p w14:paraId="688758E1" w14:textId="1DE7DD86" w:rsidR="00DD5499" w:rsidRPr="00125C41" w:rsidRDefault="009632B1" w:rsidP="00650B2D">
      <w:pPr>
        <w:autoSpaceDE w:val="0"/>
        <w:autoSpaceDN w:val="0"/>
        <w:adjustRightInd w:val="0"/>
        <w:spacing w:after="120" w:line="276" w:lineRule="auto"/>
        <w:rPr>
          <w:rFonts w:cstheme="minorHAnsi"/>
          <w:sz w:val="24"/>
          <w:szCs w:val="24"/>
        </w:rPr>
      </w:pPr>
      <w:r>
        <w:rPr>
          <w:rFonts w:cstheme="minorHAnsi"/>
          <w:sz w:val="24"/>
          <w:szCs w:val="24"/>
        </w:rPr>
        <w:t xml:space="preserve">The Boys &amp; Girls Clubs of America have produced annual </w:t>
      </w:r>
      <w:r w:rsidR="00244C2E">
        <w:rPr>
          <w:rFonts w:cstheme="minorHAnsi"/>
          <w:sz w:val="24"/>
          <w:szCs w:val="24"/>
        </w:rPr>
        <w:t xml:space="preserve">outcomes reports </w:t>
      </w:r>
      <w:r>
        <w:rPr>
          <w:rFonts w:cstheme="minorHAnsi"/>
          <w:sz w:val="24"/>
          <w:szCs w:val="24"/>
        </w:rPr>
        <w:t>since 2011. Through collection of</w:t>
      </w:r>
      <w:r w:rsidR="00244C2E">
        <w:rPr>
          <w:rFonts w:cstheme="minorHAnsi"/>
          <w:sz w:val="24"/>
          <w:szCs w:val="24"/>
        </w:rPr>
        <w:t xml:space="preserve"> survey data from regular participants (‘regular’ meaning that they attended at least once per week in the 6-12 months before the survey)</w:t>
      </w:r>
      <w:r>
        <w:rPr>
          <w:rFonts w:cstheme="minorHAnsi"/>
          <w:sz w:val="24"/>
          <w:szCs w:val="24"/>
        </w:rPr>
        <w:t>,</w:t>
      </w:r>
      <w:r w:rsidR="00244C2E">
        <w:rPr>
          <w:rFonts w:cstheme="minorHAnsi"/>
          <w:sz w:val="24"/>
          <w:szCs w:val="24"/>
        </w:rPr>
        <w:t xml:space="preserve"> </w:t>
      </w:r>
      <w:r>
        <w:rPr>
          <w:rFonts w:cstheme="minorHAnsi"/>
          <w:sz w:val="24"/>
          <w:szCs w:val="24"/>
        </w:rPr>
        <w:t xml:space="preserve">they have been able to </w:t>
      </w:r>
      <w:r w:rsidR="00244C2E">
        <w:rPr>
          <w:rFonts w:cstheme="minorHAnsi"/>
          <w:sz w:val="24"/>
          <w:szCs w:val="24"/>
        </w:rPr>
        <w:t>demonstrate</w:t>
      </w:r>
      <w:r w:rsidR="00DD5499">
        <w:rPr>
          <w:rFonts w:cstheme="minorHAnsi"/>
          <w:sz w:val="24"/>
          <w:szCs w:val="24"/>
        </w:rPr>
        <w:t xml:space="preserve"> positive associations between participation </w:t>
      </w:r>
      <w:r>
        <w:rPr>
          <w:rFonts w:cstheme="minorHAnsi"/>
          <w:sz w:val="24"/>
          <w:szCs w:val="24"/>
        </w:rPr>
        <w:t xml:space="preserve">in the Clubs </w:t>
      </w:r>
      <w:r w:rsidR="00DD5499">
        <w:rPr>
          <w:rFonts w:cstheme="minorHAnsi"/>
          <w:sz w:val="24"/>
          <w:szCs w:val="24"/>
        </w:rPr>
        <w:t xml:space="preserve">and outcomes across multiple </w:t>
      </w:r>
      <w:r w:rsidR="00244C2E">
        <w:rPr>
          <w:rFonts w:cstheme="minorHAnsi"/>
          <w:sz w:val="24"/>
          <w:szCs w:val="24"/>
        </w:rPr>
        <w:t>areas</w:t>
      </w:r>
      <w:r>
        <w:rPr>
          <w:rFonts w:cstheme="minorHAnsi"/>
          <w:sz w:val="24"/>
          <w:szCs w:val="24"/>
        </w:rPr>
        <w:t>.</w:t>
      </w:r>
      <w:r w:rsidR="00244C2E">
        <w:rPr>
          <w:rFonts w:cstheme="minorHAnsi"/>
          <w:sz w:val="24"/>
          <w:szCs w:val="24"/>
        </w:rPr>
        <w:t xml:space="preserve"> </w:t>
      </w:r>
      <w:r>
        <w:rPr>
          <w:rFonts w:cstheme="minorHAnsi"/>
          <w:sz w:val="24"/>
          <w:szCs w:val="24"/>
        </w:rPr>
        <w:t xml:space="preserve">For example, compared to children and youth who never or rarely attend Club activities, regular participants in the Clubs are </w:t>
      </w:r>
      <w:r w:rsidR="00244C2E">
        <w:rPr>
          <w:rFonts w:cstheme="minorHAnsi"/>
          <w:sz w:val="24"/>
          <w:szCs w:val="24"/>
        </w:rPr>
        <w:t>more likely to believe that</w:t>
      </w:r>
      <w:r>
        <w:rPr>
          <w:rFonts w:cstheme="minorHAnsi"/>
          <w:sz w:val="24"/>
          <w:szCs w:val="24"/>
        </w:rPr>
        <w:t xml:space="preserve"> their</w:t>
      </w:r>
      <w:r w:rsidR="00244C2E">
        <w:rPr>
          <w:rFonts w:cstheme="minorHAnsi"/>
          <w:sz w:val="24"/>
          <w:szCs w:val="24"/>
        </w:rPr>
        <w:t xml:space="preserve"> school work is meaningful and to </w:t>
      </w:r>
      <w:r>
        <w:rPr>
          <w:rFonts w:cstheme="minorHAnsi"/>
          <w:sz w:val="24"/>
          <w:szCs w:val="24"/>
        </w:rPr>
        <w:t>achieve</w:t>
      </w:r>
      <w:r w:rsidR="00244C2E">
        <w:rPr>
          <w:rFonts w:cstheme="minorHAnsi"/>
          <w:sz w:val="24"/>
          <w:szCs w:val="24"/>
        </w:rPr>
        <w:t xml:space="preserve"> better grades, </w:t>
      </w:r>
      <w:r>
        <w:rPr>
          <w:rFonts w:cstheme="minorHAnsi"/>
          <w:sz w:val="24"/>
          <w:szCs w:val="24"/>
        </w:rPr>
        <w:t xml:space="preserve">are </w:t>
      </w:r>
      <w:r w:rsidR="00244C2E">
        <w:rPr>
          <w:rFonts w:cstheme="minorHAnsi"/>
          <w:sz w:val="24"/>
          <w:szCs w:val="24"/>
        </w:rPr>
        <w:t>more likely to graduate</w:t>
      </w:r>
      <w:r w:rsidR="009315AA">
        <w:rPr>
          <w:rFonts w:cstheme="minorHAnsi"/>
          <w:sz w:val="24"/>
          <w:szCs w:val="24"/>
        </w:rPr>
        <w:t xml:space="preserve">, </w:t>
      </w:r>
      <w:r>
        <w:rPr>
          <w:rFonts w:cstheme="minorHAnsi"/>
          <w:sz w:val="24"/>
          <w:szCs w:val="24"/>
        </w:rPr>
        <w:t xml:space="preserve">and are </w:t>
      </w:r>
      <w:r w:rsidR="009315AA">
        <w:rPr>
          <w:rFonts w:cstheme="minorHAnsi"/>
          <w:sz w:val="24"/>
          <w:szCs w:val="24"/>
        </w:rPr>
        <w:t>more likely to have the intention to pursue post-secondary education</w:t>
      </w:r>
      <w:r>
        <w:rPr>
          <w:rFonts w:cstheme="minorHAnsi"/>
          <w:sz w:val="24"/>
          <w:szCs w:val="24"/>
        </w:rPr>
        <w:t>.</w:t>
      </w:r>
      <w:r>
        <w:rPr>
          <w:rFonts w:cstheme="minorHAnsi"/>
          <w:sz w:val="24"/>
          <w:szCs w:val="24"/>
        </w:rPr>
        <w:fldChar w:fldCharType="begin" w:fldLock="1"/>
      </w:r>
      <w:r w:rsidR="00EE2070">
        <w:rPr>
          <w:rFonts w:cstheme="minorHAnsi"/>
          <w:sz w:val="24"/>
          <w:szCs w:val="24"/>
        </w:rPr>
        <w:instrText>ADDIN CSL_CITATION {"citationItems":[{"id":"ITEM-1","itemData":{"author":[{"dropping-particle":"","family":"Boys &amp; Girls Clubs of America","given":"","non-dropping-particle":"","parse-names":false,"suffix":""}],"id":"ITEM-1","issued":{"date-parts":[["2018"]]},"publisher-place":"Atlanta, GA","title":"Measuring the impact of Boys &amp; Girls Clubs: 2018 National Outcomes Report","type":"report"},"uris":["http://www.mendeley.com/documents/?uuid=a6b16192-6e5f-4bb6-ae72-126d25ddbefa"]}],"mendeley":{"formattedCitation":"&lt;sup&gt;7&lt;/sup&gt;","plainTextFormattedCitation":"7","previouslyFormattedCitation":"&lt;sup&gt;7&lt;/sup&gt;"},"properties":{"noteIndex":0},"schema":"https://github.com/citation-style-language/schema/raw/master/csl-citation.json"}</w:instrText>
      </w:r>
      <w:r>
        <w:rPr>
          <w:rFonts w:cstheme="minorHAnsi"/>
          <w:sz w:val="24"/>
          <w:szCs w:val="24"/>
        </w:rPr>
        <w:fldChar w:fldCharType="separate"/>
      </w:r>
      <w:r w:rsidRPr="009632B1">
        <w:rPr>
          <w:rFonts w:cstheme="minorHAnsi"/>
          <w:noProof/>
          <w:sz w:val="24"/>
          <w:szCs w:val="24"/>
          <w:vertAlign w:val="superscript"/>
        </w:rPr>
        <w:t>7</w:t>
      </w:r>
      <w:r>
        <w:rPr>
          <w:rFonts w:cstheme="minorHAnsi"/>
          <w:sz w:val="24"/>
          <w:szCs w:val="24"/>
        </w:rPr>
        <w:fldChar w:fldCharType="end"/>
      </w:r>
      <w:r>
        <w:rPr>
          <w:rFonts w:cstheme="minorHAnsi"/>
          <w:sz w:val="24"/>
          <w:szCs w:val="24"/>
        </w:rPr>
        <w:t xml:space="preserve"> Participants are also </w:t>
      </w:r>
      <w:r w:rsidR="00244C2E">
        <w:rPr>
          <w:rFonts w:cstheme="minorHAnsi"/>
          <w:sz w:val="24"/>
          <w:szCs w:val="24"/>
        </w:rPr>
        <w:t xml:space="preserve">more likely to consume the daily recommended </w:t>
      </w:r>
      <w:r>
        <w:rPr>
          <w:rFonts w:cstheme="minorHAnsi"/>
          <w:sz w:val="24"/>
          <w:szCs w:val="24"/>
        </w:rPr>
        <w:t>servings</w:t>
      </w:r>
      <w:r w:rsidR="00244C2E">
        <w:rPr>
          <w:rFonts w:cstheme="minorHAnsi"/>
          <w:sz w:val="24"/>
          <w:szCs w:val="24"/>
        </w:rPr>
        <w:t xml:space="preserve"> of fruits and vegetables, </w:t>
      </w:r>
      <w:r>
        <w:rPr>
          <w:rFonts w:cstheme="minorHAnsi"/>
          <w:sz w:val="24"/>
          <w:szCs w:val="24"/>
        </w:rPr>
        <w:t xml:space="preserve">and are </w:t>
      </w:r>
      <w:r w:rsidR="00244C2E">
        <w:rPr>
          <w:rFonts w:cstheme="minorHAnsi"/>
          <w:sz w:val="24"/>
          <w:szCs w:val="24"/>
        </w:rPr>
        <w:t>more likely to be phy</w:t>
      </w:r>
      <w:r>
        <w:rPr>
          <w:rFonts w:cstheme="minorHAnsi"/>
          <w:sz w:val="24"/>
          <w:szCs w:val="24"/>
        </w:rPr>
        <w:t>sically active 5+ days per week.</w:t>
      </w:r>
      <w:r w:rsidRPr="009632B1">
        <w:rPr>
          <w:rFonts w:cstheme="minorHAnsi"/>
          <w:sz w:val="24"/>
          <w:szCs w:val="24"/>
        </w:rPr>
        <w:t xml:space="preserve"> </w:t>
      </w:r>
      <w:r>
        <w:rPr>
          <w:rFonts w:cstheme="minorHAnsi"/>
          <w:sz w:val="24"/>
          <w:szCs w:val="24"/>
        </w:rPr>
        <w:fldChar w:fldCharType="begin" w:fldLock="1"/>
      </w:r>
      <w:r w:rsidR="00EE2070">
        <w:rPr>
          <w:rFonts w:cstheme="minorHAnsi"/>
          <w:sz w:val="24"/>
          <w:szCs w:val="24"/>
        </w:rPr>
        <w:instrText>ADDIN CSL_CITATION {"citationItems":[{"id":"ITEM-1","itemData":{"author":[{"dropping-particle":"","family":"Boys &amp; Girls Clubs of America","given":"","non-dropping-particle":"","parse-names":false,"suffix":""}],"id":"ITEM-1","issued":{"date-parts":[["2018"]]},"publisher-place":"Atlanta, GA","title":"Measuring the impact of Boys &amp; Girls Clubs: 2018 National Outcomes Report","type":"report"},"uris":["http://www.mendeley.com/documents/?uuid=a6b16192-6e5f-4bb6-ae72-126d25ddbefa"]}],"mendeley":{"formattedCitation":"&lt;sup&gt;7&lt;/sup&gt;","plainTextFormattedCitation":"7","previouslyFormattedCitation":"&lt;sup&gt;7&lt;/sup&gt;"},"properties":{"noteIndex":0},"schema":"https://github.com/citation-style-language/schema/raw/master/csl-citation.json"}</w:instrText>
      </w:r>
      <w:r>
        <w:rPr>
          <w:rFonts w:cstheme="minorHAnsi"/>
          <w:sz w:val="24"/>
          <w:szCs w:val="24"/>
        </w:rPr>
        <w:fldChar w:fldCharType="separate"/>
      </w:r>
      <w:r w:rsidRPr="009632B1">
        <w:rPr>
          <w:rFonts w:cstheme="minorHAnsi"/>
          <w:noProof/>
          <w:sz w:val="24"/>
          <w:szCs w:val="24"/>
          <w:vertAlign w:val="superscript"/>
        </w:rPr>
        <w:t>7</w:t>
      </w:r>
      <w:r>
        <w:rPr>
          <w:rFonts w:cstheme="minorHAnsi"/>
          <w:sz w:val="24"/>
          <w:szCs w:val="24"/>
        </w:rPr>
        <w:fldChar w:fldCharType="end"/>
      </w:r>
      <w:r>
        <w:rPr>
          <w:rFonts w:cstheme="minorHAnsi"/>
          <w:sz w:val="24"/>
          <w:szCs w:val="24"/>
        </w:rPr>
        <w:t xml:space="preserve"> As well, they are</w:t>
      </w:r>
      <w:r w:rsidR="00244C2E">
        <w:rPr>
          <w:rFonts w:cstheme="minorHAnsi"/>
          <w:sz w:val="24"/>
          <w:szCs w:val="24"/>
        </w:rPr>
        <w:t xml:space="preserve"> less likely to con</w:t>
      </w:r>
      <w:r>
        <w:rPr>
          <w:rFonts w:cstheme="minorHAnsi"/>
          <w:sz w:val="24"/>
          <w:szCs w:val="24"/>
        </w:rPr>
        <w:t xml:space="preserve">sume alcohol or smoke </w:t>
      </w:r>
      <w:r w:rsidR="00853789">
        <w:rPr>
          <w:rFonts w:cstheme="minorHAnsi"/>
          <w:sz w:val="24"/>
          <w:szCs w:val="24"/>
        </w:rPr>
        <w:t>cannabis</w:t>
      </w:r>
      <w:r w:rsidR="00244C2E">
        <w:rPr>
          <w:rFonts w:cstheme="minorHAnsi"/>
          <w:sz w:val="24"/>
          <w:szCs w:val="24"/>
        </w:rPr>
        <w:t>, and more likely to volunteer</w:t>
      </w:r>
      <w:r w:rsidR="009315AA">
        <w:rPr>
          <w:rFonts w:cstheme="minorHAnsi"/>
          <w:sz w:val="24"/>
          <w:szCs w:val="24"/>
        </w:rPr>
        <w:t xml:space="preserve"> or be involved in community service</w:t>
      </w:r>
      <w:r w:rsidR="00244C2E">
        <w:rPr>
          <w:rFonts w:cstheme="minorHAnsi"/>
          <w:sz w:val="24"/>
          <w:szCs w:val="24"/>
        </w:rPr>
        <w:t>.</w:t>
      </w:r>
      <w:r w:rsidRPr="009632B1">
        <w:rPr>
          <w:rFonts w:cstheme="minorHAnsi"/>
          <w:sz w:val="24"/>
          <w:szCs w:val="24"/>
        </w:rPr>
        <w:t xml:space="preserve"> </w:t>
      </w:r>
      <w:r>
        <w:rPr>
          <w:rFonts w:cstheme="minorHAnsi"/>
          <w:sz w:val="24"/>
          <w:szCs w:val="24"/>
        </w:rPr>
        <w:fldChar w:fldCharType="begin" w:fldLock="1"/>
      </w:r>
      <w:r w:rsidR="00EE2070">
        <w:rPr>
          <w:rFonts w:cstheme="minorHAnsi"/>
          <w:sz w:val="24"/>
          <w:szCs w:val="24"/>
        </w:rPr>
        <w:instrText>ADDIN CSL_CITATION {"citationItems":[{"id":"ITEM-1","itemData":{"author":[{"dropping-particle":"","family":"Boys &amp; Girls Clubs of America","given":"","non-dropping-particle":"","parse-names":false,"suffix":""}],"id":"ITEM-1","issued":{"date-parts":[["2018"]]},"publisher-place":"Atlanta, GA","title":"Measuring the impact of Boys &amp; Girls Clubs: 2018 National Outcomes Report","type":"report"},"uris":["http://www.mendeley.com/documents/?uuid=a6b16192-6e5f-4bb6-ae72-126d25ddbefa"]}],"mendeley":{"formattedCitation":"&lt;sup&gt;7&lt;/sup&gt;","plainTextFormattedCitation":"7","previouslyFormattedCitation":"&lt;sup&gt;7&lt;/sup&gt;"},"properties":{"noteIndex":0},"schema":"https://github.com/citation-style-language/schema/raw/master/csl-citation.json"}</w:instrText>
      </w:r>
      <w:r>
        <w:rPr>
          <w:rFonts w:cstheme="minorHAnsi"/>
          <w:sz w:val="24"/>
          <w:szCs w:val="24"/>
        </w:rPr>
        <w:fldChar w:fldCharType="separate"/>
      </w:r>
      <w:r w:rsidRPr="009632B1">
        <w:rPr>
          <w:rFonts w:cstheme="minorHAnsi"/>
          <w:noProof/>
          <w:sz w:val="24"/>
          <w:szCs w:val="24"/>
          <w:vertAlign w:val="superscript"/>
        </w:rPr>
        <w:t>7</w:t>
      </w:r>
      <w:r>
        <w:rPr>
          <w:rFonts w:cstheme="minorHAnsi"/>
          <w:sz w:val="24"/>
          <w:szCs w:val="24"/>
        </w:rPr>
        <w:fldChar w:fldCharType="end"/>
      </w:r>
      <w:r w:rsidR="00244C2E">
        <w:rPr>
          <w:rFonts w:cstheme="minorHAnsi"/>
          <w:sz w:val="24"/>
          <w:szCs w:val="24"/>
        </w:rPr>
        <w:t xml:space="preserve"> </w:t>
      </w:r>
      <w:r w:rsidR="009315AA">
        <w:rPr>
          <w:rFonts w:cstheme="minorHAnsi"/>
          <w:sz w:val="24"/>
          <w:szCs w:val="24"/>
        </w:rPr>
        <w:t xml:space="preserve">In some jurisdictions, the </w:t>
      </w:r>
      <w:r>
        <w:rPr>
          <w:rFonts w:cstheme="minorHAnsi"/>
          <w:sz w:val="24"/>
          <w:szCs w:val="24"/>
        </w:rPr>
        <w:t xml:space="preserve">individual </w:t>
      </w:r>
      <w:r w:rsidR="009315AA">
        <w:rPr>
          <w:rFonts w:cstheme="minorHAnsi"/>
          <w:sz w:val="24"/>
          <w:szCs w:val="24"/>
        </w:rPr>
        <w:t xml:space="preserve">Clubs have also been independently evaluated, providing additional insight into their </w:t>
      </w:r>
      <w:r w:rsidR="000B5ACB">
        <w:rPr>
          <w:rFonts w:cstheme="minorHAnsi"/>
          <w:sz w:val="24"/>
          <w:szCs w:val="24"/>
        </w:rPr>
        <w:t xml:space="preserve">positive </w:t>
      </w:r>
      <w:r w:rsidR="009315AA">
        <w:rPr>
          <w:rFonts w:cstheme="minorHAnsi"/>
          <w:sz w:val="24"/>
          <w:szCs w:val="24"/>
        </w:rPr>
        <w:t>impact</w:t>
      </w:r>
      <w:r w:rsidR="000B5ACB">
        <w:rPr>
          <w:rFonts w:cstheme="minorHAnsi"/>
          <w:sz w:val="24"/>
          <w:szCs w:val="24"/>
        </w:rPr>
        <w:t>s</w:t>
      </w:r>
      <w:r w:rsidR="009315AA">
        <w:rPr>
          <w:rFonts w:cstheme="minorHAnsi"/>
          <w:sz w:val="24"/>
          <w:szCs w:val="24"/>
        </w:rPr>
        <w:t xml:space="preserve"> on school attendance and achievement,</w:t>
      </w:r>
      <w:r w:rsidR="00912440">
        <w:rPr>
          <w:rFonts w:cstheme="minorHAnsi"/>
          <w:sz w:val="24"/>
          <w:szCs w:val="24"/>
        </w:rPr>
        <w:fldChar w:fldCharType="begin" w:fldLock="1"/>
      </w:r>
      <w:r w:rsidR="00D75EF5">
        <w:rPr>
          <w:rFonts w:cstheme="minorHAnsi"/>
          <w:sz w:val="24"/>
          <w:szCs w:val="24"/>
        </w:rPr>
        <w:instrText>ADDIN CSL_CITATION {"citationItems":[{"id":"ITEM-1","itemData":{"author":[{"dropping-particle":"","family":"Springer","given":"K","non-dropping-particle":"","parse-names":false,"suffix":""},{"dropping-particle":"","family":"Diffily","given":"D","non-dropping-particle":"","parse-names":false,"suffix":""}],"container-title":"Journal of Community Psychology","id":"ITEM-1","issue":"7","issued":{"date-parts":[["2012"]]},"page":"786-798","title":"The relationship between intensity and breadth of after-school program partiicpation and academic achievement: evidence from a short-term longitudinal study","type":"article-journal","volume":"40"},"uris":["http://www.mendeley.com/documents/?uuid=265b2853-f574-43e1-8044-b7c9b5a90b7d"]}],"mendeley":{"formattedCitation":"&lt;sup&gt;8&lt;/sup&gt;","plainTextFormattedCitation":"8","previouslyFormattedCitation":"&lt;sup&gt;8&lt;/sup&gt;"},"properties":{"noteIndex":0},"schema":"https://github.com/citation-style-language/schema/raw/master/csl-citation.json"}</w:instrText>
      </w:r>
      <w:r w:rsidR="00912440">
        <w:rPr>
          <w:rFonts w:cstheme="minorHAnsi"/>
          <w:sz w:val="24"/>
          <w:szCs w:val="24"/>
        </w:rPr>
        <w:fldChar w:fldCharType="separate"/>
      </w:r>
      <w:r w:rsidR="00912440" w:rsidRPr="00912440">
        <w:rPr>
          <w:rFonts w:cstheme="minorHAnsi"/>
          <w:noProof/>
          <w:sz w:val="24"/>
          <w:szCs w:val="24"/>
          <w:vertAlign w:val="superscript"/>
        </w:rPr>
        <w:t>8</w:t>
      </w:r>
      <w:r w:rsidR="00912440">
        <w:rPr>
          <w:rFonts w:cstheme="minorHAnsi"/>
          <w:sz w:val="24"/>
          <w:szCs w:val="24"/>
        </w:rPr>
        <w:fldChar w:fldCharType="end"/>
      </w:r>
      <w:r w:rsidR="009315AA">
        <w:rPr>
          <w:rFonts w:cstheme="minorHAnsi"/>
          <w:sz w:val="24"/>
          <w:szCs w:val="24"/>
        </w:rPr>
        <w:t xml:space="preserve"> </w:t>
      </w:r>
      <w:r w:rsidR="009315AA" w:rsidRPr="00125C41">
        <w:rPr>
          <w:rFonts w:cstheme="minorHAnsi"/>
          <w:sz w:val="24"/>
          <w:szCs w:val="24"/>
        </w:rPr>
        <w:t>identity development and social skills</w:t>
      </w:r>
      <w:r w:rsidR="00912440" w:rsidRPr="00125C41">
        <w:rPr>
          <w:rFonts w:cstheme="minorHAnsi"/>
          <w:sz w:val="24"/>
          <w:szCs w:val="24"/>
        </w:rPr>
        <w:t>,</w:t>
      </w:r>
      <w:r w:rsidR="00912440" w:rsidRPr="00125C41">
        <w:rPr>
          <w:rFonts w:cstheme="minorHAnsi"/>
          <w:sz w:val="24"/>
          <w:szCs w:val="24"/>
        </w:rPr>
        <w:fldChar w:fldCharType="begin" w:fldLock="1"/>
      </w:r>
      <w:r w:rsidR="00D75EF5" w:rsidRPr="00125C41">
        <w:rPr>
          <w:rFonts w:cstheme="minorHAnsi"/>
          <w:sz w:val="24"/>
          <w:szCs w:val="24"/>
        </w:rPr>
        <w:instrText>ADDIN CSL_CITATION {"citationItems":[{"id":"ITEM-1","itemData":{"DOI":"10.1002/jcop.22193","ISSN":"15206629","abstract":"AIMS: This study aims to document and understand the benefits of underserved youths' successful involvement in an after-school music program (ASMP). METHODS: The contents of semi-structured, individual interviews with 11 alumni and five staff members of an ASMP were coded and analyzed using inductive Thematic Analysis. RESULTS: Alumni identified several positive program characteristics as most influential (e.g., consistency, opportunity, exposure), and described the program's favorable impact at a personal (e.g., identity development), relational (e.g., improving social skills), and musical level (e.g., acquiring performance skills). Staff members identified similar program characteristics as crucial for the success of the program and singled out their personal, relational, and social motivations as important dimensions that bring about the program's impact. CONCLUSIONS: The study highlights the value of musical experiences and after-school resources for a group of underserved youth who would otherwise not be exposed to them due to socioeconomic barriers and inequities in opportunities.","author":[{"dropping-particle":"","family":"Sheltzer","given":"Joshua M.","non-dropping-particle":"","parse-names":false,"suffix":""},{"dropping-particle":"","family":"Consoli","given":"Andrés J.","non-dropping-particle":"","parse-names":false,"suffix":""}],"container-title":"Journal of Community Psychology","id":"ITEM-1","issue":"6","issued":{"date-parts":[["2019"]]},"page":"1364-1379","publisher":"John Wiley &amp; Sons, Ltd","title":"Understanding the impact of an after-school music program with engaged underserved youth","type":"article-journal","volume":"47"},"uris":["http://www.mendeley.com/documents/?uuid=670f9e05-07f7-48dc-9d76-0a6b73f36658"]}],"mendeley":{"formattedCitation":"&lt;sup&gt;9&lt;/sup&gt;","plainTextFormattedCitation":"9","previouslyFormattedCitation":"&lt;sup&gt;9&lt;/sup&gt;"},"properties":{"noteIndex":0},"schema":"https://github.com/citation-style-language/schema/raw/master/csl-citation.json"}</w:instrText>
      </w:r>
      <w:r w:rsidR="00912440" w:rsidRPr="00125C41">
        <w:rPr>
          <w:rFonts w:cstheme="minorHAnsi"/>
          <w:sz w:val="24"/>
          <w:szCs w:val="24"/>
        </w:rPr>
        <w:fldChar w:fldCharType="separate"/>
      </w:r>
      <w:r w:rsidR="00912440" w:rsidRPr="00125C41">
        <w:rPr>
          <w:rFonts w:cstheme="minorHAnsi"/>
          <w:noProof/>
          <w:sz w:val="24"/>
          <w:szCs w:val="24"/>
          <w:vertAlign w:val="superscript"/>
        </w:rPr>
        <w:t>9</w:t>
      </w:r>
      <w:r w:rsidR="00912440" w:rsidRPr="00125C41">
        <w:rPr>
          <w:rFonts w:cstheme="minorHAnsi"/>
          <w:sz w:val="24"/>
          <w:szCs w:val="24"/>
        </w:rPr>
        <w:fldChar w:fldCharType="end"/>
      </w:r>
      <w:r w:rsidR="00912440" w:rsidRPr="00125C41">
        <w:rPr>
          <w:rFonts w:cstheme="minorHAnsi"/>
          <w:sz w:val="24"/>
          <w:szCs w:val="24"/>
        </w:rPr>
        <w:t xml:space="preserve"> and family engagement in youth development.</w:t>
      </w:r>
      <w:r w:rsidR="00912440" w:rsidRPr="00125C41">
        <w:rPr>
          <w:rFonts w:cstheme="minorHAnsi"/>
          <w:sz w:val="24"/>
          <w:szCs w:val="24"/>
        </w:rPr>
        <w:fldChar w:fldCharType="begin" w:fldLock="1"/>
      </w:r>
      <w:r w:rsidR="00D75EF5" w:rsidRPr="00125C41">
        <w:rPr>
          <w:rFonts w:cstheme="minorHAnsi"/>
          <w:sz w:val="24"/>
          <w:szCs w:val="24"/>
        </w:rPr>
        <w:instrText>ADDIN CSL_CITATION {"citationItems":[{"id":"ITEM-1","itemData":{"ISSN":"1059-308X","abstract":"Research has shown that engaging families through youth development and after-school programs may benefit children. This paper extends knowledge in this arena, describing a set of strategies for implementing family-strengthening activities in youth development settings. The paper reports findings from a pilot evaluation of the Boys &amp; Girls Clubs of America's Family PLUS initiative. Quantitative and qualitative data were collected in the form of surveys, phone interviews, and focus groups with club leaders, parents, and youth. Results uncover emerging family support strategies that actively link school, club, and family; culturally tailor programming; foster long-term and family friendly staff; place children at the center of family programming; and pair family-strengthening activities with other types of programming. The paper also reports on the obstacles such strategies address as well as initial evidence of the positive influence of such programming on parent-child relationships, parent development, and parent-staff relationships. Implications for future research are discussed. (PsycINFO Database Record (c) 2017 APA, all rights reserved)","author":[{"dropping-particle":"","family":"Kreider","given":"Holly","non-dropping-particle":"","parse-names":false,"suffix":""},{"dropping-particle":"","family":"Raghupathy","given":"Shobana","non-dropping-particle":"","parse-names":false,"suffix":""}],"container-title":"School Community Journal","id":"ITEM-1","issue":"2","issued":{"date-parts":[["2010"]]},"page":"9-21","title":"Engaging Families in Boys &amp; Girls Clubs: An Evaluation of the Family PLUS Pilot Initiative.","type":"article-journal","volume":"20"},"uris":["http://www.mendeley.com/documents/?uuid=528b7db6-8fd0-4057-924e-a4f50325b160"]}],"mendeley":{"formattedCitation":"&lt;sup&gt;10&lt;/sup&gt;","plainTextFormattedCitation":"10","previouslyFormattedCitation":"&lt;sup&gt;10&lt;/sup&gt;"},"properties":{"noteIndex":0},"schema":"https://github.com/citation-style-language/schema/raw/master/csl-citation.json"}</w:instrText>
      </w:r>
      <w:r w:rsidR="00912440" w:rsidRPr="00125C41">
        <w:rPr>
          <w:rFonts w:cstheme="minorHAnsi"/>
          <w:sz w:val="24"/>
          <w:szCs w:val="24"/>
        </w:rPr>
        <w:fldChar w:fldCharType="separate"/>
      </w:r>
      <w:r w:rsidR="00912440" w:rsidRPr="00125C41">
        <w:rPr>
          <w:rFonts w:cstheme="minorHAnsi"/>
          <w:noProof/>
          <w:sz w:val="24"/>
          <w:szCs w:val="24"/>
          <w:vertAlign w:val="superscript"/>
        </w:rPr>
        <w:t>10</w:t>
      </w:r>
      <w:r w:rsidR="00912440" w:rsidRPr="00125C41">
        <w:rPr>
          <w:rFonts w:cstheme="minorHAnsi"/>
          <w:sz w:val="24"/>
          <w:szCs w:val="24"/>
        </w:rPr>
        <w:fldChar w:fldCharType="end"/>
      </w:r>
    </w:p>
    <w:p w14:paraId="007FC95A" w14:textId="719E9244" w:rsidR="00D46E47" w:rsidRPr="00125C41" w:rsidRDefault="00A02966" w:rsidP="00650B2D">
      <w:pPr>
        <w:autoSpaceDE w:val="0"/>
        <w:autoSpaceDN w:val="0"/>
        <w:adjustRightInd w:val="0"/>
        <w:spacing w:after="120" w:line="276" w:lineRule="auto"/>
        <w:rPr>
          <w:rFonts w:cstheme="minorHAnsi"/>
          <w:sz w:val="24"/>
          <w:szCs w:val="24"/>
        </w:rPr>
      </w:pPr>
      <w:r>
        <w:rPr>
          <w:rFonts w:cstheme="minorHAnsi"/>
          <w:sz w:val="24"/>
          <w:szCs w:val="24"/>
        </w:rPr>
        <w:t>To date</w:t>
      </w:r>
      <w:r w:rsidR="00221CE4" w:rsidRPr="00125C41">
        <w:rPr>
          <w:rFonts w:cstheme="minorHAnsi"/>
          <w:sz w:val="24"/>
          <w:szCs w:val="24"/>
        </w:rPr>
        <w:t xml:space="preserve">, </w:t>
      </w:r>
      <w:r w:rsidR="004D6639" w:rsidRPr="00125C41">
        <w:rPr>
          <w:rFonts w:cstheme="minorHAnsi"/>
          <w:sz w:val="24"/>
          <w:szCs w:val="24"/>
        </w:rPr>
        <w:t>there</w:t>
      </w:r>
      <w:r w:rsidR="004D6639">
        <w:rPr>
          <w:rFonts w:cstheme="minorHAnsi"/>
          <w:sz w:val="24"/>
          <w:szCs w:val="24"/>
        </w:rPr>
        <w:t xml:space="preserve"> </w:t>
      </w:r>
      <w:r w:rsidR="005B77C0">
        <w:rPr>
          <w:rFonts w:cstheme="minorHAnsi"/>
          <w:sz w:val="24"/>
          <w:szCs w:val="24"/>
        </w:rPr>
        <w:t>have</w:t>
      </w:r>
      <w:r w:rsidR="004D6639">
        <w:rPr>
          <w:rFonts w:cstheme="minorHAnsi"/>
          <w:sz w:val="24"/>
          <w:szCs w:val="24"/>
        </w:rPr>
        <w:t xml:space="preserve"> been </w:t>
      </w:r>
      <w:r w:rsidR="005B77C0">
        <w:rPr>
          <w:rFonts w:cstheme="minorHAnsi"/>
          <w:sz w:val="24"/>
          <w:szCs w:val="24"/>
        </w:rPr>
        <w:t xml:space="preserve">very </w:t>
      </w:r>
      <w:r>
        <w:rPr>
          <w:rFonts w:cstheme="minorHAnsi"/>
          <w:sz w:val="24"/>
          <w:szCs w:val="24"/>
        </w:rPr>
        <w:t xml:space="preserve">few </w:t>
      </w:r>
      <w:r w:rsidR="004D6639">
        <w:rPr>
          <w:rFonts w:cstheme="minorHAnsi"/>
          <w:sz w:val="24"/>
          <w:szCs w:val="24"/>
        </w:rPr>
        <w:t xml:space="preserve">research </w:t>
      </w:r>
      <w:r>
        <w:rPr>
          <w:rFonts w:cstheme="minorHAnsi"/>
          <w:sz w:val="24"/>
          <w:szCs w:val="24"/>
        </w:rPr>
        <w:t xml:space="preserve">studies </w:t>
      </w:r>
      <w:r w:rsidR="004D6639">
        <w:rPr>
          <w:rFonts w:cstheme="minorHAnsi"/>
          <w:sz w:val="24"/>
          <w:szCs w:val="24"/>
        </w:rPr>
        <w:t xml:space="preserve">on </w:t>
      </w:r>
      <w:r w:rsidR="00125C41">
        <w:rPr>
          <w:rFonts w:cstheme="minorHAnsi"/>
          <w:sz w:val="24"/>
          <w:szCs w:val="24"/>
        </w:rPr>
        <w:t xml:space="preserve">the impacts of </w:t>
      </w:r>
      <w:r w:rsidR="004D6639">
        <w:rPr>
          <w:rFonts w:cstheme="minorHAnsi"/>
          <w:sz w:val="24"/>
          <w:szCs w:val="24"/>
        </w:rPr>
        <w:t>Boys &amp; Girls Clubs</w:t>
      </w:r>
      <w:r w:rsidRPr="00A02966">
        <w:rPr>
          <w:rFonts w:cstheme="minorHAnsi"/>
          <w:sz w:val="24"/>
          <w:szCs w:val="24"/>
        </w:rPr>
        <w:t xml:space="preserve"> </w:t>
      </w:r>
      <w:r>
        <w:rPr>
          <w:rFonts w:cstheme="minorHAnsi"/>
          <w:sz w:val="24"/>
          <w:szCs w:val="24"/>
        </w:rPr>
        <w:t>in Canada</w:t>
      </w:r>
      <w:r w:rsidR="004D6639">
        <w:rPr>
          <w:rFonts w:cstheme="minorHAnsi"/>
          <w:sz w:val="24"/>
          <w:szCs w:val="24"/>
        </w:rPr>
        <w:t>.</w:t>
      </w:r>
      <w:r w:rsidR="00650B2D">
        <w:rPr>
          <w:rFonts w:cstheme="minorHAnsi"/>
          <w:sz w:val="24"/>
          <w:szCs w:val="24"/>
        </w:rPr>
        <w:t xml:space="preserve"> A</w:t>
      </w:r>
      <w:r w:rsidR="004D6639">
        <w:rPr>
          <w:rFonts w:cstheme="minorHAnsi"/>
          <w:sz w:val="24"/>
          <w:szCs w:val="24"/>
        </w:rPr>
        <w:t xml:space="preserve"> qual</w:t>
      </w:r>
      <w:r w:rsidR="00650B2D">
        <w:rPr>
          <w:rFonts w:cstheme="minorHAnsi"/>
          <w:sz w:val="24"/>
          <w:szCs w:val="24"/>
        </w:rPr>
        <w:t>itative study from 2014 examined</w:t>
      </w:r>
      <w:r w:rsidR="004D6639">
        <w:rPr>
          <w:rFonts w:cstheme="minorHAnsi"/>
          <w:sz w:val="24"/>
          <w:szCs w:val="24"/>
        </w:rPr>
        <w:t xml:space="preserve"> the social and emotional development of </w:t>
      </w:r>
      <w:r w:rsidR="00650B2D">
        <w:rPr>
          <w:rFonts w:cstheme="minorHAnsi"/>
          <w:sz w:val="24"/>
          <w:szCs w:val="24"/>
        </w:rPr>
        <w:t xml:space="preserve">youth aged </w:t>
      </w:r>
      <w:r w:rsidR="004D6639">
        <w:rPr>
          <w:rFonts w:cstheme="minorHAnsi"/>
          <w:sz w:val="24"/>
          <w:szCs w:val="24"/>
        </w:rPr>
        <w:t>16-18 who participated in a Club in Alberta.</w:t>
      </w:r>
      <w:r w:rsidR="00125C41">
        <w:rPr>
          <w:rFonts w:cstheme="minorHAnsi"/>
          <w:sz w:val="24"/>
          <w:szCs w:val="24"/>
        </w:rPr>
        <w:fldChar w:fldCharType="begin" w:fldLock="1"/>
      </w:r>
      <w:r w:rsidR="00644B64">
        <w:rPr>
          <w:rFonts w:cstheme="minorHAnsi"/>
          <w:sz w:val="24"/>
          <w:szCs w:val="24"/>
        </w:rPr>
        <w:instrText>ADDIN CSL_CITATION {"citationItems":[{"id":"ITEM-1","itemData":{"author":[{"dropping-particle":"","family":"Haberlin","given":"M","non-dropping-particle":"","parse-names":false,"suffix":""}],"id":"ITEM-1","issued":{"date-parts":[["2014"]]},"publisher":"University of Lethbridge","title":"Finding their voice: Youth's perspectives on their participation at the Boys and Girls Clubs of Canada","type":"thesis"},"uris":["http://www.mendeley.com/documents/?uuid=f3cfe191-9d76-412b-912b-6105e3094e2b"]}],"mendeley":{"formattedCitation":"&lt;sup&gt;11&lt;/sup&gt;","plainTextFormattedCitation":"11","previouslyFormattedCitation":"&lt;sup&gt;11&lt;/sup&gt;"},"properties":{"noteIndex":0},"schema":"https://github.com/citation-style-language/schema/raw/master/csl-citation.json"}</w:instrText>
      </w:r>
      <w:r w:rsidR="00125C41">
        <w:rPr>
          <w:rFonts w:cstheme="minorHAnsi"/>
          <w:sz w:val="24"/>
          <w:szCs w:val="24"/>
        </w:rPr>
        <w:fldChar w:fldCharType="separate"/>
      </w:r>
      <w:r w:rsidR="00125C41" w:rsidRPr="00125C41">
        <w:rPr>
          <w:rFonts w:cstheme="minorHAnsi"/>
          <w:noProof/>
          <w:sz w:val="24"/>
          <w:szCs w:val="24"/>
          <w:vertAlign w:val="superscript"/>
        </w:rPr>
        <w:t>11</w:t>
      </w:r>
      <w:r w:rsidR="00125C41">
        <w:rPr>
          <w:rFonts w:cstheme="minorHAnsi"/>
          <w:sz w:val="24"/>
          <w:szCs w:val="24"/>
        </w:rPr>
        <w:fldChar w:fldCharType="end"/>
      </w:r>
      <w:r w:rsidR="00125C41">
        <w:rPr>
          <w:rFonts w:cstheme="minorHAnsi"/>
          <w:sz w:val="24"/>
          <w:szCs w:val="24"/>
        </w:rPr>
        <w:t xml:space="preserve"> The youth interviewed reflect</w:t>
      </w:r>
      <w:r w:rsidR="00650B2D">
        <w:rPr>
          <w:rFonts w:cstheme="minorHAnsi"/>
          <w:sz w:val="24"/>
          <w:szCs w:val="24"/>
        </w:rPr>
        <w:t>ed</w:t>
      </w:r>
      <w:r w:rsidR="00125C41">
        <w:rPr>
          <w:rFonts w:cstheme="minorHAnsi"/>
          <w:sz w:val="24"/>
          <w:szCs w:val="24"/>
        </w:rPr>
        <w:t xml:space="preserve"> on the ways in which their sense of self and their relationships with others changed through their involvement with the Club. </w:t>
      </w:r>
      <w:r w:rsidR="00AB7C24">
        <w:rPr>
          <w:rFonts w:cstheme="minorHAnsi"/>
          <w:sz w:val="24"/>
          <w:szCs w:val="24"/>
        </w:rPr>
        <w:t>To the best of our knowledge, q</w:t>
      </w:r>
      <w:r w:rsidR="00125C41">
        <w:rPr>
          <w:rFonts w:cstheme="minorHAnsi"/>
          <w:sz w:val="24"/>
          <w:szCs w:val="24"/>
        </w:rPr>
        <w:t>uantitative studies on health, social or education outcomes associated with participation in Boys &amp; Girls Clubs in Canada have not yet been conducted.</w:t>
      </w:r>
    </w:p>
    <w:p w14:paraId="27B0A173" w14:textId="2E632AC5" w:rsidR="003B4800" w:rsidRPr="003B4800" w:rsidRDefault="003B4800" w:rsidP="00650B2D">
      <w:pPr>
        <w:spacing w:after="120" w:line="276" w:lineRule="auto"/>
        <w:rPr>
          <w:rFonts w:cstheme="minorHAnsi"/>
          <w:sz w:val="24"/>
          <w:szCs w:val="24"/>
        </w:rPr>
      </w:pPr>
      <w:r w:rsidRPr="003B4800">
        <w:rPr>
          <w:rFonts w:cstheme="minorHAnsi"/>
          <w:sz w:val="24"/>
          <w:szCs w:val="24"/>
        </w:rPr>
        <w:t xml:space="preserve">The BGCW </w:t>
      </w:r>
      <w:r w:rsidR="00650B2D">
        <w:rPr>
          <w:rFonts w:cstheme="minorHAnsi"/>
          <w:sz w:val="24"/>
          <w:szCs w:val="24"/>
        </w:rPr>
        <w:t>have</w:t>
      </w:r>
      <w:r w:rsidRPr="003B4800">
        <w:rPr>
          <w:rFonts w:cstheme="minorHAnsi"/>
          <w:sz w:val="24"/>
          <w:szCs w:val="24"/>
        </w:rPr>
        <w:t xml:space="preserve"> been operating</w:t>
      </w:r>
      <w:r w:rsidR="00E302D4">
        <w:rPr>
          <w:rFonts w:cstheme="minorHAnsi"/>
          <w:sz w:val="24"/>
          <w:szCs w:val="24"/>
        </w:rPr>
        <w:t xml:space="preserve"> in Winnipeg</w:t>
      </w:r>
      <w:r w:rsidRPr="003B4800">
        <w:rPr>
          <w:rFonts w:cstheme="minorHAnsi"/>
          <w:sz w:val="24"/>
          <w:szCs w:val="24"/>
        </w:rPr>
        <w:t xml:space="preserve"> for more than 40 years, but </w:t>
      </w:r>
      <w:r w:rsidR="00E302D4">
        <w:rPr>
          <w:rFonts w:cstheme="minorHAnsi"/>
          <w:sz w:val="24"/>
          <w:szCs w:val="24"/>
        </w:rPr>
        <w:t xml:space="preserve">until now, </w:t>
      </w:r>
      <w:r w:rsidRPr="003B4800">
        <w:rPr>
          <w:rFonts w:cstheme="minorHAnsi"/>
          <w:sz w:val="24"/>
          <w:szCs w:val="24"/>
        </w:rPr>
        <w:t xml:space="preserve">their programming </w:t>
      </w:r>
      <w:r w:rsidR="00E302D4">
        <w:rPr>
          <w:rFonts w:cstheme="minorHAnsi"/>
          <w:sz w:val="24"/>
          <w:szCs w:val="24"/>
        </w:rPr>
        <w:t>had</w:t>
      </w:r>
      <w:r w:rsidRPr="003B4800">
        <w:rPr>
          <w:rFonts w:cstheme="minorHAnsi"/>
          <w:sz w:val="24"/>
          <w:szCs w:val="24"/>
        </w:rPr>
        <w:t xml:space="preserve"> never been assessed in an empirical research study. Recognizing this unique opportunity, the BGCW partnered with the </w:t>
      </w:r>
      <w:r w:rsidRPr="00221CE4">
        <w:rPr>
          <w:rFonts w:cstheme="minorHAnsi"/>
          <w:b/>
          <w:sz w:val="24"/>
          <w:szCs w:val="24"/>
        </w:rPr>
        <w:t>Manitoba Centre for Health Policy</w:t>
      </w:r>
      <w:r w:rsidR="00650B2D">
        <w:rPr>
          <w:rFonts w:cstheme="minorHAnsi"/>
          <w:sz w:val="24"/>
          <w:szCs w:val="24"/>
        </w:rPr>
        <w:t xml:space="preserve"> (MCHP) at the University of Manitoba</w:t>
      </w:r>
      <w:r w:rsidRPr="003B4800">
        <w:rPr>
          <w:rFonts w:cstheme="minorHAnsi"/>
          <w:sz w:val="24"/>
          <w:szCs w:val="24"/>
        </w:rPr>
        <w:t xml:space="preserve"> to examine whether </w:t>
      </w:r>
      <w:r w:rsidR="00650B2D" w:rsidRPr="003B4800">
        <w:rPr>
          <w:rFonts w:cstheme="minorHAnsi"/>
          <w:sz w:val="24"/>
          <w:szCs w:val="24"/>
        </w:rPr>
        <w:t>children and youth</w:t>
      </w:r>
      <w:r w:rsidR="00650B2D">
        <w:rPr>
          <w:rFonts w:cstheme="minorHAnsi"/>
          <w:sz w:val="24"/>
          <w:szCs w:val="24"/>
        </w:rPr>
        <w:t xml:space="preserve"> who participate in the BGCW have improved health, social and educational outcomes.</w:t>
      </w:r>
      <w:r w:rsidRPr="003B4800">
        <w:rPr>
          <w:rFonts w:cstheme="minorHAnsi"/>
          <w:sz w:val="24"/>
          <w:szCs w:val="24"/>
        </w:rPr>
        <w:t xml:space="preserve"> </w:t>
      </w:r>
    </w:p>
    <w:p w14:paraId="30BA2F49" w14:textId="3C734401" w:rsidR="00853789" w:rsidRDefault="003B4800" w:rsidP="00853789">
      <w:pPr>
        <w:spacing w:after="120" w:line="276" w:lineRule="auto"/>
        <w:rPr>
          <w:rFonts w:cstheme="minorHAnsi"/>
          <w:sz w:val="24"/>
          <w:szCs w:val="24"/>
        </w:rPr>
      </w:pPr>
      <w:r w:rsidRPr="003B4800">
        <w:rPr>
          <w:rFonts w:cstheme="minorHAnsi"/>
          <w:sz w:val="24"/>
          <w:szCs w:val="24"/>
        </w:rPr>
        <w:t xml:space="preserve">MCHP is home to the information-rich Manitoba Population Research Data Repository, </w:t>
      </w:r>
      <w:r w:rsidR="00650B2D">
        <w:rPr>
          <w:rFonts w:cstheme="minorHAnsi"/>
          <w:sz w:val="24"/>
          <w:szCs w:val="24"/>
        </w:rPr>
        <w:t>a collection of</w:t>
      </w:r>
      <w:r w:rsidRPr="003B4800">
        <w:rPr>
          <w:rFonts w:cstheme="minorHAnsi"/>
          <w:sz w:val="24"/>
          <w:szCs w:val="24"/>
        </w:rPr>
        <w:t xml:space="preserve"> 30+ years of administrative data on Manitobans’ interactions with the healthcare</w:t>
      </w:r>
      <w:r w:rsidR="00650B2D">
        <w:rPr>
          <w:rFonts w:cstheme="minorHAnsi"/>
          <w:sz w:val="24"/>
          <w:szCs w:val="24"/>
        </w:rPr>
        <w:t xml:space="preserve"> system</w:t>
      </w:r>
      <w:r w:rsidRPr="003B4800">
        <w:rPr>
          <w:rFonts w:cstheme="minorHAnsi"/>
          <w:sz w:val="24"/>
          <w:szCs w:val="24"/>
        </w:rPr>
        <w:t>, education</w:t>
      </w:r>
      <w:r w:rsidR="00650B2D">
        <w:rPr>
          <w:rFonts w:cstheme="minorHAnsi"/>
          <w:sz w:val="24"/>
          <w:szCs w:val="24"/>
        </w:rPr>
        <w:t xml:space="preserve"> system</w:t>
      </w:r>
      <w:r w:rsidRPr="003B4800">
        <w:rPr>
          <w:rFonts w:cstheme="minorHAnsi"/>
          <w:sz w:val="24"/>
          <w:szCs w:val="24"/>
        </w:rPr>
        <w:t>, soc</w:t>
      </w:r>
      <w:r w:rsidR="00650B2D">
        <w:rPr>
          <w:rFonts w:cstheme="minorHAnsi"/>
          <w:sz w:val="24"/>
          <w:szCs w:val="24"/>
        </w:rPr>
        <w:t>ial services</w:t>
      </w:r>
      <w:r w:rsidR="00AB7C24">
        <w:rPr>
          <w:rFonts w:cstheme="minorHAnsi"/>
          <w:sz w:val="24"/>
          <w:szCs w:val="24"/>
        </w:rPr>
        <w:t>,</w:t>
      </w:r>
      <w:r w:rsidR="00650B2D">
        <w:rPr>
          <w:rFonts w:cstheme="minorHAnsi"/>
          <w:sz w:val="24"/>
          <w:szCs w:val="24"/>
        </w:rPr>
        <w:t xml:space="preserve"> and justice system</w:t>
      </w:r>
      <w:r w:rsidRPr="003B4800">
        <w:rPr>
          <w:rFonts w:cstheme="minorHAnsi"/>
          <w:sz w:val="24"/>
          <w:szCs w:val="24"/>
        </w:rPr>
        <w:t>.</w:t>
      </w:r>
      <w:r w:rsidR="00D75EF5">
        <w:rPr>
          <w:rFonts w:cstheme="minorHAnsi"/>
          <w:sz w:val="24"/>
          <w:szCs w:val="24"/>
        </w:rPr>
        <w:fldChar w:fldCharType="begin" w:fldLock="1"/>
      </w:r>
      <w:r w:rsidR="00644B64">
        <w:rPr>
          <w:rFonts w:cstheme="minorHAnsi"/>
          <w:sz w:val="24"/>
          <w:szCs w:val="24"/>
        </w:rPr>
        <w:instrText>ADDIN CSL_CITATION {"citationItems":[{"id":"ITEM-1","itemData":{"PMID":"9973072","abstract":"Many studies of population health, clinical epidemiology, and health services can be supported by a population-based research registry. Such a registry accurately defines the health insurance status for each individual over many years, magnifying the effectiveness of a cross-sectional registry (typically relevant for only a short duration) used in the administration of a health insurance plan. A research registry can distinguish between \"well\" individuals (no contact with the health care system), loss to follow-up (ineligibility associated with leaving the insurance plan), loss of continuity (two or more unlinked registrations over time for the same person), and mortality. The Manitoba research registry was developed to facilitate longitudinal studies; working within strict confidentiality controls, identifiers for each individual known to Manitoba Health since 1970 can be retrieved and a single unique identifier assigned. Careful reporting of changes in family registration numbers has enabled tracing area of residence, marital status, and family characteristics; results are equivalent to a daily census of the province. This article provides details on source materials, design, and quality of the registry, highlighting its value both for the development of integrated population health information systems and for research in general","author":[{"dropping-particle":"","family":"Roos","given":"L L","non-dropping-particle":"","parse-names":false,"suffix":""},{"dropping-particle":"","family":"Nicol","given":"J P","non-dropping-particle":"","parse-names":false,"suffix":""}],"container-title":"J Clin Epidemiol","id":"ITEM-1","issue":"0895-4356 (Print)","issued":{"date-parts":[["1999","1"]]},"language":"eng PT - Journal Article PT - Research Support, Non-U.S. Gov't SB - IM","note":"DA - 19990218","page":"39-47","publisher-place":"Manitoba Centre for Health Policy and Evaluation, Department of Community Health Sciences, University of Manitoba, Winnipeg, Canada","title":"A research registry: uses, development, and accuracy","type":"article-journal","volume":"52"},"uris":["http://www.mendeley.com/documents/?uuid=2343a5c0-12b7-49e6-a63e-058b856e4894"]},{"id":"ITEM-2","itemData":{"author":[{"dropping-particle":"","family":"Roos","given":"Leslie L","non-dropping-particle":"","parse-names":false,"suffix":""},{"dropping-particle":"","family":"Gupta","given":"Sumit","non-dropping-particle":"","parse-names":false,"suffix":""},{"dropping-particle":"","family":"Soodeen","given":"Ruth-ann","non-dropping-particle":"","parse-names":false,"suffix":""},{"dropping-particle":"","family":"Jebamani","given":"Laurel","non-dropping-particle":"","parse-names":false,"suffix":""}],"container-title":"Canadian Journal on Aging","id":"ITEM-2","issue":"Suppl 1","issued":{"date-parts":[["2005"]]},"page":"153-170","title":"Data quality in an information-rich environment: Canada as an example","type":"article-journal","volume":"24"},"uris":["http://www.mendeley.com/documents/?uuid=233d28c8-e3d9-4039-b265-5c10d8917897"]}],"mendeley":{"formattedCitation":"&lt;sup&gt;12,13&lt;/sup&gt;","plainTextFormattedCitation":"12,13","previouslyFormattedCitation":"&lt;sup&gt;12,13&lt;/sup&gt;"},"properties":{"noteIndex":0},"schema":"https://github.com/citation-style-language/schema/raw/master/csl-citation.json"}</w:instrText>
      </w:r>
      <w:r w:rsidR="00D75EF5">
        <w:rPr>
          <w:rFonts w:cstheme="minorHAnsi"/>
          <w:sz w:val="24"/>
          <w:szCs w:val="24"/>
        </w:rPr>
        <w:fldChar w:fldCharType="separate"/>
      </w:r>
      <w:r w:rsidR="00125C41" w:rsidRPr="00125C41">
        <w:rPr>
          <w:rFonts w:cstheme="minorHAnsi"/>
          <w:noProof/>
          <w:sz w:val="24"/>
          <w:szCs w:val="24"/>
          <w:vertAlign w:val="superscript"/>
        </w:rPr>
        <w:t>12,13</w:t>
      </w:r>
      <w:r w:rsidR="00D75EF5">
        <w:rPr>
          <w:rFonts w:cstheme="minorHAnsi"/>
          <w:sz w:val="24"/>
          <w:szCs w:val="24"/>
        </w:rPr>
        <w:fldChar w:fldCharType="end"/>
      </w:r>
      <w:r w:rsidRPr="003B4800">
        <w:rPr>
          <w:rFonts w:cstheme="minorHAnsi"/>
          <w:sz w:val="24"/>
          <w:szCs w:val="24"/>
        </w:rPr>
        <w:t xml:space="preserve"> </w:t>
      </w:r>
      <w:r w:rsidR="00853789" w:rsidRPr="003B4800">
        <w:rPr>
          <w:rFonts w:cstheme="minorHAnsi"/>
          <w:sz w:val="24"/>
          <w:szCs w:val="24"/>
        </w:rPr>
        <w:t>It contains whole-population</w:t>
      </w:r>
      <w:r w:rsidR="00853789">
        <w:rPr>
          <w:rFonts w:cstheme="minorHAnsi"/>
          <w:sz w:val="24"/>
          <w:szCs w:val="24"/>
        </w:rPr>
        <w:t>, de-identified</w:t>
      </w:r>
      <w:r w:rsidR="00853789" w:rsidRPr="003B4800">
        <w:rPr>
          <w:rFonts w:cstheme="minorHAnsi"/>
          <w:sz w:val="24"/>
          <w:szCs w:val="24"/>
        </w:rPr>
        <w:t xml:space="preserve"> person-level dat</w:t>
      </w:r>
      <w:r w:rsidR="00853789">
        <w:rPr>
          <w:rFonts w:cstheme="minorHAnsi"/>
          <w:sz w:val="24"/>
          <w:szCs w:val="24"/>
        </w:rPr>
        <w:t>a for the entire province of Manitoba.</w:t>
      </w:r>
      <w:r w:rsidR="00570C4C" w:rsidRPr="003B4800">
        <w:rPr>
          <w:rFonts w:cstheme="minorHAnsi"/>
          <w:sz w:val="24"/>
          <w:szCs w:val="24"/>
        </w:rPr>
        <w:t xml:space="preserve"> </w:t>
      </w:r>
      <w:r w:rsidR="00853789">
        <w:rPr>
          <w:rFonts w:cstheme="minorHAnsi"/>
          <w:sz w:val="24"/>
          <w:szCs w:val="24"/>
        </w:rPr>
        <w:t>T</w:t>
      </w:r>
      <w:r w:rsidR="00650B2D">
        <w:rPr>
          <w:rFonts w:cstheme="minorHAnsi"/>
          <w:sz w:val="24"/>
          <w:szCs w:val="24"/>
        </w:rPr>
        <w:t xml:space="preserve">he data </w:t>
      </w:r>
      <w:r w:rsidR="00570C4C" w:rsidRPr="003B4800">
        <w:rPr>
          <w:rFonts w:cstheme="minorHAnsi"/>
          <w:sz w:val="24"/>
          <w:szCs w:val="24"/>
        </w:rPr>
        <w:t xml:space="preserve">are linkable across </w:t>
      </w:r>
      <w:r w:rsidR="00650B2D">
        <w:rPr>
          <w:rFonts w:cstheme="minorHAnsi"/>
          <w:sz w:val="24"/>
          <w:szCs w:val="24"/>
        </w:rPr>
        <w:t>domains</w:t>
      </w:r>
      <w:r w:rsidR="00570C4C" w:rsidRPr="003B4800">
        <w:rPr>
          <w:rFonts w:cstheme="minorHAnsi"/>
          <w:sz w:val="24"/>
          <w:szCs w:val="24"/>
        </w:rPr>
        <w:t xml:space="preserve"> </w:t>
      </w:r>
      <w:r w:rsidR="00570C4C">
        <w:rPr>
          <w:rFonts w:cstheme="minorHAnsi"/>
          <w:sz w:val="24"/>
          <w:szCs w:val="24"/>
        </w:rPr>
        <w:t xml:space="preserve">and over time </w:t>
      </w:r>
      <w:r w:rsidR="00570C4C" w:rsidRPr="003B4800">
        <w:rPr>
          <w:rFonts w:cstheme="minorHAnsi"/>
          <w:sz w:val="24"/>
          <w:szCs w:val="24"/>
        </w:rPr>
        <w:t xml:space="preserve">using a scrambled </w:t>
      </w:r>
      <w:r w:rsidR="00650B2D">
        <w:rPr>
          <w:rFonts w:cstheme="minorHAnsi"/>
          <w:sz w:val="24"/>
          <w:szCs w:val="24"/>
        </w:rPr>
        <w:t xml:space="preserve">version of each individual’s </w:t>
      </w:r>
      <w:r w:rsidR="00650B2D" w:rsidRPr="00650B2D">
        <w:rPr>
          <w:rFonts w:cstheme="minorHAnsi"/>
          <w:b/>
          <w:sz w:val="24"/>
          <w:szCs w:val="24"/>
        </w:rPr>
        <w:t>Personal Health Identification Number</w:t>
      </w:r>
      <w:r w:rsidR="00650B2D">
        <w:rPr>
          <w:rFonts w:cstheme="minorHAnsi"/>
          <w:sz w:val="24"/>
          <w:szCs w:val="24"/>
        </w:rPr>
        <w:t xml:space="preserve"> (PHIN) attached to each record</w:t>
      </w:r>
      <w:r w:rsidR="00570C4C">
        <w:rPr>
          <w:rFonts w:cstheme="minorHAnsi"/>
          <w:sz w:val="24"/>
          <w:szCs w:val="24"/>
        </w:rPr>
        <w:t xml:space="preserve">. </w:t>
      </w:r>
    </w:p>
    <w:p w14:paraId="55CD5F6F" w14:textId="2BB89916" w:rsidR="00650B2D" w:rsidRPr="003B4800" w:rsidRDefault="00E302D4" w:rsidP="00A518DD">
      <w:pPr>
        <w:spacing w:after="240" w:line="276" w:lineRule="auto"/>
        <w:rPr>
          <w:rFonts w:cstheme="minorHAnsi"/>
          <w:sz w:val="24"/>
          <w:szCs w:val="24"/>
        </w:rPr>
      </w:pPr>
      <w:r>
        <w:rPr>
          <w:rFonts w:cstheme="minorHAnsi"/>
          <w:sz w:val="24"/>
          <w:szCs w:val="24"/>
        </w:rPr>
        <w:t xml:space="preserve">Using the Repository for research </w:t>
      </w:r>
      <w:r w:rsidR="003B4800" w:rsidRPr="003B4800">
        <w:rPr>
          <w:rFonts w:cstheme="minorHAnsi"/>
          <w:sz w:val="24"/>
          <w:szCs w:val="24"/>
        </w:rPr>
        <w:t xml:space="preserve">allows </w:t>
      </w:r>
      <w:r w:rsidR="00650B2D">
        <w:rPr>
          <w:rFonts w:cstheme="minorHAnsi"/>
          <w:sz w:val="24"/>
          <w:szCs w:val="24"/>
        </w:rPr>
        <w:t>evaluation of</w:t>
      </w:r>
      <w:r w:rsidR="003B4800" w:rsidRPr="003B4800">
        <w:rPr>
          <w:rFonts w:cstheme="minorHAnsi"/>
          <w:sz w:val="24"/>
          <w:szCs w:val="24"/>
        </w:rPr>
        <w:t xml:space="preserve"> the real-world effectiven</w:t>
      </w:r>
      <w:r>
        <w:rPr>
          <w:rFonts w:cstheme="minorHAnsi"/>
          <w:sz w:val="24"/>
          <w:szCs w:val="24"/>
        </w:rPr>
        <w:t>ess of programs and services</w:t>
      </w:r>
      <w:r w:rsidR="003B4800" w:rsidRPr="003B4800">
        <w:rPr>
          <w:rFonts w:cstheme="minorHAnsi"/>
          <w:sz w:val="24"/>
          <w:szCs w:val="24"/>
        </w:rPr>
        <w:t xml:space="preserve"> </w:t>
      </w:r>
      <w:r w:rsidR="00650B2D">
        <w:rPr>
          <w:rFonts w:cstheme="minorHAnsi"/>
          <w:sz w:val="24"/>
          <w:szCs w:val="24"/>
        </w:rPr>
        <w:t>using</w:t>
      </w:r>
      <w:r w:rsidR="003B4800" w:rsidRPr="003B4800">
        <w:rPr>
          <w:rFonts w:cstheme="minorHAnsi"/>
          <w:sz w:val="24"/>
          <w:szCs w:val="24"/>
        </w:rPr>
        <w:t xml:space="preserve"> non-intrusive data unbiased by survey sampling</w:t>
      </w:r>
      <w:r w:rsidR="00853789">
        <w:rPr>
          <w:rFonts w:cstheme="minorHAnsi"/>
          <w:sz w:val="24"/>
          <w:szCs w:val="24"/>
        </w:rPr>
        <w:t xml:space="preserve"> and recall errors,</w:t>
      </w:r>
      <w:r w:rsidR="003B4800" w:rsidRPr="003B4800">
        <w:rPr>
          <w:rFonts w:cstheme="minorHAnsi"/>
          <w:sz w:val="24"/>
          <w:szCs w:val="24"/>
        </w:rPr>
        <w:t xml:space="preserve"> and without incurring the exp</w:t>
      </w:r>
      <w:r w:rsidR="00570C4C">
        <w:rPr>
          <w:rFonts w:cstheme="minorHAnsi"/>
          <w:sz w:val="24"/>
          <w:szCs w:val="24"/>
        </w:rPr>
        <w:t xml:space="preserve">ense of primary data collection. </w:t>
      </w:r>
      <w:r w:rsidR="00650B2D">
        <w:rPr>
          <w:rFonts w:cstheme="minorHAnsi"/>
          <w:sz w:val="24"/>
          <w:szCs w:val="24"/>
        </w:rPr>
        <w:t>It also allows</w:t>
      </w:r>
      <w:r w:rsidR="003B4800" w:rsidRPr="003B4800">
        <w:rPr>
          <w:rFonts w:cstheme="minorHAnsi"/>
          <w:sz w:val="24"/>
          <w:szCs w:val="24"/>
        </w:rPr>
        <w:t xml:space="preserve"> </w:t>
      </w:r>
      <w:r w:rsidR="00650B2D">
        <w:rPr>
          <w:rFonts w:cstheme="minorHAnsi"/>
          <w:sz w:val="24"/>
          <w:szCs w:val="24"/>
        </w:rPr>
        <w:t>examination of</w:t>
      </w:r>
      <w:r w:rsidR="003B4800" w:rsidRPr="003B4800">
        <w:rPr>
          <w:rFonts w:cstheme="minorHAnsi"/>
          <w:sz w:val="24"/>
          <w:szCs w:val="24"/>
        </w:rPr>
        <w:t xml:space="preserve"> a broad array of outcome </w:t>
      </w:r>
      <w:r w:rsidR="003B4800" w:rsidRPr="003B4800">
        <w:rPr>
          <w:rFonts w:cstheme="minorHAnsi"/>
          <w:sz w:val="24"/>
          <w:szCs w:val="24"/>
        </w:rPr>
        <w:lastRenderedPageBreak/>
        <w:t>measur</w:t>
      </w:r>
      <w:r w:rsidR="00570C4C">
        <w:rPr>
          <w:rFonts w:cstheme="minorHAnsi"/>
          <w:sz w:val="24"/>
          <w:szCs w:val="24"/>
        </w:rPr>
        <w:t xml:space="preserve">es over long periods of time, </w:t>
      </w:r>
      <w:r w:rsidR="00650B2D">
        <w:rPr>
          <w:rFonts w:cstheme="minorHAnsi"/>
          <w:sz w:val="24"/>
          <w:szCs w:val="24"/>
        </w:rPr>
        <w:t>producing</w:t>
      </w:r>
      <w:r w:rsidR="00570C4C">
        <w:rPr>
          <w:rFonts w:cstheme="minorHAnsi"/>
          <w:sz w:val="24"/>
          <w:szCs w:val="24"/>
        </w:rPr>
        <w:t xml:space="preserve"> a</w:t>
      </w:r>
      <w:r w:rsidR="003B4800">
        <w:rPr>
          <w:rFonts w:cstheme="minorHAnsi"/>
          <w:sz w:val="24"/>
          <w:szCs w:val="24"/>
          <w:vertAlign w:val="superscript"/>
        </w:rPr>
        <w:t xml:space="preserve"> </w:t>
      </w:r>
      <w:r w:rsidR="00570C4C" w:rsidRPr="003B4800">
        <w:rPr>
          <w:rFonts w:cstheme="minorHAnsi"/>
          <w:sz w:val="24"/>
          <w:szCs w:val="24"/>
        </w:rPr>
        <w:t xml:space="preserve">holistic, province-wide perspective </w:t>
      </w:r>
      <w:r w:rsidR="00570C4C">
        <w:rPr>
          <w:rFonts w:cstheme="minorHAnsi"/>
          <w:sz w:val="24"/>
          <w:szCs w:val="24"/>
        </w:rPr>
        <w:t>of</w:t>
      </w:r>
      <w:r w:rsidR="003B4800" w:rsidRPr="003B4800">
        <w:rPr>
          <w:rFonts w:cstheme="minorHAnsi"/>
          <w:sz w:val="24"/>
          <w:szCs w:val="24"/>
        </w:rPr>
        <w:t xml:space="preserve"> c</w:t>
      </w:r>
      <w:r w:rsidR="00570C4C">
        <w:rPr>
          <w:rFonts w:cstheme="minorHAnsi"/>
          <w:sz w:val="24"/>
          <w:szCs w:val="24"/>
        </w:rPr>
        <w:t>hildren’s developmental health</w:t>
      </w:r>
      <w:r w:rsidR="003B4800" w:rsidRPr="003B4800">
        <w:rPr>
          <w:rFonts w:cstheme="minorHAnsi"/>
          <w:sz w:val="24"/>
          <w:szCs w:val="24"/>
        </w:rPr>
        <w:t>.</w:t>
      </w:r>
      <w:r w:rsidR="00853789">
        <w:rPr>
          <w:rFonts w:cstheme="minorHAnsi"/>
          <w:sz w:val="24"/>
          <w:szCs w:val="24"/>
        </w:rPr>
        <w:t xml:space="preserve"> </w:t>
      </w:r>
      <w:r w:rsidR="00650B2D">
        <w:rPr>
          <w:rFonts w:cstheme="minorHAnsi"/>
          <w:sz w:val="24"/>
          <w:szCs w:val="24"/>
        </w:rPr>
        <w:t>No other province in Canada has the same breadth and depth of population data available for research, making the partnership between the BGCW and MCHP an advantageous one in many ways.</w:t>
      </w:r>
    </w:p>
    <w:p w14:paraId="58A2ABF5" w14:textId="15804338" w:rsidR="004C2722" w:rsidRPr="00DB09AA" w:rsidRDefault="004C2722" w:rsidP="00221CE4">
      <w:pPr>
        <w:pStyle w:val="Heading2A"/>
        <w:rPr>
          <w:b/>
          <w:color w:val="auto"/>
          <w:sz w:val="32"/>
        </w:rPr>
      </w:pPr>
      <w:r w:rsidRPr="00DB09AA">
        <w:rPr>
          <w:b/>
          <w:color w:val="auto"/>
          <w:sz w:val="32"/>
        </w:rPr>
        <w:t>Study Objectives</w:t>
      </w:r>
    </w:p>
    <w:p w14:paraId="33AF3129" w14:textId="7C650B96" w:rsidR="00650B2D" w:rsidRDefault="00D21716" w:rsidP="00650B2D">
      <w:pPr>
        <w:spacing w:after="60" w:line="276" w:lineRule="auto"/>
        <w:rPr>
          <w:rFonts w:cstheme="minorHAnsi"/>
          <w:sz w:val="24"/>
          <w:szCs w:val="24"/>
        </w:rPr>
      </w:pPr>
      <w:r w:rsidRPr="003B4800">
        <w:rPr>
          <w:rFonts w:cstheme="minorHAnsi"/>
          <w:sz w:val="24"/>
          <w:szCs w:val="24"/>
        </w:rPr>
        <w:t>The purpose of this study was</w:t>
      </w:r>
      <w:r w:rsidR="00650B2D">
        <w:rPr>
          <w:rFonts w:cstheme="minorHAnsi"/>
          <w:sz w:val="24"/>
          <w:szCs w:val="24"/>
        </w:rPr>
        <w:t>:</w:t>
      </w:r>
    </w:p>
    <w:p w14:paraId="6C0C84FF" w14:textId="7A3351CA" w:rsidR="00650B2D" w:rsidRPr="00650B2D" w:rsidRDefault="00650B2D" w:rsidP="00650B2D">
      <w:pPr>
        <w:pStyle w:val="ListParagraph"/>
        <w:numPr>
          <w:ilvl w:val="0"/>
          <w:numId w:val="37"/>
        </w:numPr>
        <w:spacing w:after="60" w:line="276" w:lineRule="auto"/>
        <w:rPr>
          <w:rFonts w:cstheme="minorHAnsi"/>
          <w:b/>
          <w:sz w:val="24"/>
          <w:szCs w:val="24"/>
        </w:rPr>
      </w:pPr>
      <w:r>
        <w:rPr>
          <w:rFonts w:cstheme="minorHAnsi"/>
          <w:sz w:val="24"/>
          <w:szCs w:val="24"/>
        </w:rPr>
        <w:t>To describe the</w:t>
      </w:r>
      <w:r w:rsidRPr="00650B2D">
        <w:rPr>
          <w:rFonts w:cstheme="minorHAnsi"/>
          <w:sz w:val="24"/>
          <w:szCs w:val="24"/>
        </w:rPr>
        <w:t xml:space="preserve"> </w:t>
      </w:r>
      <w:r w:rsidRPr="003B4800">
        <w:rPr>
          <w:rFonts w:cstheme="minorHAnsi"/>
          <w:sz w:val="24"/>
          <w:szCs w:val="24"/>
        </w:rPr>
        <w:t xml:space="preserve">sociodemographic characteristics of children and youth </w:t>
      </w:r>
      <w:r>
        <w:rPr>
          <w:rFonts w:cstheme="minorHAnsi"/>
          <w:sz w:val="24"/>
          <w:szCs w:val="24"/>
        </w:rPr>
        <w:t xml:space="preserve">(age 5-18) </w:t>
      </w:r>
      <w:r w:rsidRPr="003B4800">
        <w:rPr>
          <w:rFonts w:cstheme="minorHAnsi"/>
          <w:sz w:val="24"/>
          <w:szCs w:val="24"/>
        </w:rPr>
        <w:t>participating in BGCW programs</w:t>
      </w:r>
    </w:p>
    <w:p w14:paraId="4AE5B566" w14:textId="32B5B033" w:rsidR="00D21716" w:rsidRPr="006D2D25" w:rsidRDefault="006D2D25" w:rsidP="00650B2D">
      <w:pPr>
        <w:pStyle w:val="ListParagraph"/>
        <w:numPr>
          <w:ilvl w:val="0"/>
          <w:numId w:val="37"/>
        </w:numPr>
        <w:spacing w:after="60" w:line="276" w:lineRule="auto"/>
        <w:rPr>
          <w:rFonts w:cstheme="minorHAnsi"/>
          <w:b/>
          <w:sz w:val="24"/>
          <w:szCs w:val="24"/>
        </w:rPr>
      </w:pPr>
      <w:r>
        <w:rPr>
          <w:rFonts w:cstheme="minorHAnsi"/>
          <w:sz w:val="24"/>
          <w:szCs w:val="24"/>
        </w:rPr>
        <w:t>T</w:t>
      </w:r>
      <w:r w:rsidR="00D21716" w:rsidRPr="00650B2D">
        <w:rPr>
          <w:rFonts w:cstheme="minorHAnsi"/>
          <w:sz w:val="24"/>
          <w:szCs w:val="24"/>
        </w:rPr>
        <w:t xml:space="preserve">o determine whether participation in BGCW programs is associated with improved health, </w:t>
      </w:r>
      <w:r w:rsidR="002C5AED" w:rsidRPr="00650B2D">
        <w:rPr>
          <w:rFonts w:cstheme="minorHAnsi"/>
          <w:sz w:val="24"/>
          <w:szCs w:val="24"/>
        </w:rPr>
        <w:t>social and education outcomes among</w:t>
      </w:r>
      <w:r w:rsidR="00D21716" w:rsidRPr="00650B2D">
        <w:rPr>
          <w:rFonts w:cstheme="minorHAnsi"/>
          <w:sz w:val="24"/>
          <w:szCs w:val="24"/>
        </w:rPr>
        <w:t xml:space="preserve"> children and youth</w:t>
      </w:r>
      <w:r w:rsidR="00E302D4" w:rsidRPr="00650B2D">
        <w:rPr>
          <w:rFonts w:cstheme="minorHAnsi"/>
          <w:sz w:val="24"/>
          <w:szCs w:val="24"/>
        </w:rPr>
        <w:t xml:space="preserve"> in Winnipeg</w:t>
      </w:r>
      <w:r w:rsidR="00D21716" w:rsidRPr="00650B2D">
        <w:rPr>
          <w:rFonts w:cstheme="minorHAnsi"/>
          <w:sz w:val="24"/>
          <w:szCs w:val="24"/>
        </w:rPr>
        <w:t>.</w:t>
      </w:r>
      <w:r>
        <w:rPr>
          <w:rFonts w:cstheme="minorHAnsi"/>
          <w:sz w:val="24"/>
          <w:szCs w:val="24"/>
        </w:rPr>
        <w:t xml:space="preserve"> The outcomes of interest included:</w:t>
      </w:r>
    </w:p>
    <w:p w14:paraId="664E40F2" w14:textId="324E760F" w:rsidR="000E4D27" w:rsidRPr="00650B2D" w:rsidRDefault="000E4D27" w:rsidP="000E4D27">
      <w:pPr>
        <w:pStyle w:val="ListParagraph"/>
        <w:numPr>
          <w:ilvl w:val="0"/>
          <w:numId w:val="38"/>
        </w:numPr>
        <w:spacing w:after="60" w:line="276" w:lineRule="auto"/>
        <w:ind w:left="1418"/>
        <w:rPr>
          <w:rFonts w:cstheme="minorHAnsi"/>
          <w:b/>
          <w:sz w:val="24"/>
          <w:szCs w:val="24"/>
        </w:rPr>
      </w:pPr>
      <w:r w:rsidRPr="006D2D25">
        <w:rPr>
          <w:rFonts w:cstheme="minorHAnsi"/>
          <w:b/>
          <w:sz w:val="24"/>
          <w:szCs w:val="24"/>
        </w:rPr>
        <w:t>Education</w:t>
      </w:r>
      <w:r>
        <w:rPr>
          <w:rFonts w:cstheme="minorHAnsi"/>
          <w:sz w:val="24"/>
          <w:szCs w:val="24"/>
        </w:rPr>
        <w:t>: Probability of performing well on student assessments in G</w:t>
      </w:r>
      <w:r w:rsidRPr="006D2D25">
        <w:rPr>
          <w:rFonts w:cstheme="minorHAnsi"/>
          <w:sz w:val="24"/>
          <w:szCs w:val="24"/>
        </w:rPr>
        <w:t xml:space="preserve">rades 3 and 7/8, </w:t>
      </w:r>
      <w:r>
        <w:rPr>
          <w:rFonts w:cstheme="minorHAnsi"/>
          <w:sz w:val="24"/>
          <w:szCs w:val="24"/>
        </w:rPr>
        <w:t xml:space="preserve">probability of graduating from </w:t>
      </w:r>
      <w:r w:rsidRPr="006D2D25">
        <w:rPr>
          <w:rFonts w:cstheme="minorHAnsi"/>
          <w:sz w:val="24"/>
          <w:szCs w:val="24"/>
        </w:rPr>
        <w:t xml:space="preserve">high school </w:t>
      </w:r>
    </w:p>
    <w:p w14:paraId="654075ED" w14:textId="7F9DB197" w:rsidR="000E4D27" w:rsidRPr="006D2D25" w:rsidRDefault="000E4D27" w:rsidP="000E4D27">
      <w:pPr>
        <w:pStyle w:val="ListParagraph"/>
        <w:numPr>
          <w:ilvl w:val="0"/>
          <w:numId w:val="38"/>
        </w:numPr>
        <w:spacing w:after="60" w:line="276" w:lineRule="auto"/>
        <w:ind w:left="1418"/>
        <w:rPr>
          <w:rFonts w:cstheme="minorHAnsi"/>
          <w:b/>
          <w:sz w:val="24"/>
          <w:szCs w:val="24"/>
        </w:rPr>
      </w:pPr>
      <w:r w:rsidRPr="006D2D25">
        <w:rPr>
          <w:rFonts w:cstheme="minorHAnsi"/>
          <w:b/>
          <w:sz w:val="24"/>
          <w:szCs w:val="24"/>
        </w:rPr>
        <w:t>Social</w:t>
      </w:r>
      <w:r>
        <w:rPr>
          <w:rFonts w:cstheme="minorHAnsi"/>
          <w:sz w:val="24"/>
          <w:szCs w:val="24"/>
        </w:rPr>
        <w:t xml:space="preserve">: Risk of </w:t>
      </w:r>
      <w:r w:rsidRPr="006D2D25">
        <w:rPr>
          <w:rFonts w:cstheme="minorHAnsi"/>
          <w:sz w:val="24"/>
          <w:szCs w:val="24"/>
        </w:rPr>
        <w:t>involvement with the justice system</w:t>
      </w:r>
      <w:r>
        <w:rPr>
          <w:rFonts w:cstheme="minorHAnsi"/>
          <w:sz w:val="24"/>
          <w:szCs w:val="24"/>
        </w:rPr>
        <w:t xml:space="preserve"> (accused of a crime, witness to a crime, victim of a crime)</w:t>
      </w:r>
    </w:p>
    <w:p w14:paraId="25DBB6C9" w14:textId="0A3ECE81" w:rsidR="006D2D25" w:rsidRPr="006D2D25" w:rsidRDefault="006D2D25" w:rsidP="006D2D25">
      <w:pPr>
        <w:pStyle w:val="ListParagraph"/>
        <w:numPr>
          <w:ilvl w:val="0"/>
          <w:numId w:val="38"/>
        </w:numPr>
        <w:spacing w:after="60" w:line="276" w:lineRule="auto"/>
        <w:ind w:left="1418"/>
        <w:rPr>
          <w:rFonts w:cstheme="minorHAnsi"/>
          <w:b/>
          <w:sz w:val="24"/>
          <w:szCs w:val="24"/>
        </w:rPr>
      </w:pPr>
      <w:r w:rsidRPr="006D2D25">
        <w:rPr>
          <w:rFonts w:cstheme="minorHAnsi"/>
          <w:b/>
          <w:sz w:val="24"/>
          <w:szCs w:val="24"/>
        </w:rPr>
        <w:t>Health</w:t>
      </w:r>
      <w:r w:rsidR="000E4D27">
        <w:rPr>
          <w:rFonts w:cstheme="minorHAnsi"/>
          <w:sz w:val="24"/>
          <w:szCs w:val="24"/>
        </w:rPr>
        <w:t>: Risk</w:t>
      </w:r>
      <w:r>
        <w:rPr>
          <w:rFonts w:cstheme="minorHAnsi"/>
          <w:sz w:val="24"/>
          <w:szCs w:val="24"/>
        </w:rPr>
        <w:t xml:space="preserve"> of </w:t>
      </w:r>
      <w:r w:rsidRPr="006D2D25">
        <w:rPr>
          <w:rFonts w:cstheme="minorHAnsi"/>
          <w:sz w:val="24"/>
          <w:szCs w:val="24"/>
        </w:rPr>
        <w:t xml:space="preserve">teen pregnancy, </w:t>
      </w:r>
      <w:r w:rsidR="000E4D27">
        <w:rPr>
          <w:rFonts w:cstheme="minorHAnsi"/>
          <w:sz w:val="24"/>
          <w:szCs w:val="24"/>
        </w:rPr>
        <w:t>risk</w:t>
      </w:r>
      <w:r>
        <w:rPr>
          <w:rFonts w:cstheme="minorHAnsi"/>
          <w:sz w:val="24"/>
          <w:szCs w:val="24"/>
        </w:rPr>
        <w:t xml:space="preserve"> of </w:t>
      </w:r>
      <w:r w:rsidR="000E4D27">
        <w:rPr>
          <w:rFonts w:cstheme="minorHAnsi"/>
          <w:sz w:val="24"/>
          <w:szCs w:val="24"/>
        </w:rPr>
        <w:t xml:space="preserve">testing </w:t>
      </w:r>
      <w:r w:rsidRPr="006D2D25">
        <w:rPr>
          <w:rFonts w:cstheme="minorHAnsi"/>
          <w:sz w:val="24"/>
          <w:szCs w:val="24"/>
        </w:rPr>
        <w:t xml:space="preserve">positive </w:t>
      </w:r>
      <w:r>
        <w:rPr>
          <w:rFonts w:cstheme="minorHAnsi"/>
          <w:sz w:val="24"/>
          <w:szCs w:val="24"/>
        </w:rPr>
        <w:t xml:space="preserve">for a sexually transmitted </w:t>
      </w:r>
      <w:r w:rsidR="00540F78">
        <w:rPr>
          <w:rFonts w:cstheme="minorHAnsi"/>
          <w:sz w:val="24"/>
          <w:szCs w:val="24"/>
        </w:rPr>
        <w:t>infection</w:t>
      </w:r>
    </w:p>
    <w:p w14:paraId="4FFF4702" w14:textId="674F693E" w:rsidR="004C2722" w:rsidRPr="00221CE4" w:rsidRDefault="004C2722" w:rsidP="006D2D25">
      <w:pPr>
        <w:pStyle w:val="ListParagraph"/>
        <w:spacing w:line="276" w:lineRule="auto"/>
        <w:rPr>
          <w:rFonts w:cstheme="minorHAnsi"/>
          <w:sz w:val="24"/>
          <w:szCs w:val="24"/>
        </w:rPr>
      </w:pPr>
      <w:r>
        <w:br w:type="page"/>
      </w:r>
    </w:p>
    <w:p w14:paraId="7542E370" w14:textId="020F7C78" w:rsidR="00E5151C" w:rsidRPr="006D2D25" w:rsidRDefault="009B53F1" w:rsidP="00540F78">
      <w:pPr>
        <w:pStyle w:val="Heading1A"/>
        <w:numPr>
          <w:ilvl w:val="0"/>
          <w:numId w:val="0"/>
        </w:numPr>
        <w:spacing w:after="240"/>
        <w:ind w:left="357" w:hanging="357"/>
        <w:rPr>
          <w:b/>
          <w:color w:val="auto"/>
        </w:rPr>
      </w:pPr>
      <w:r w:rsidRPr="006D2D25">
        <w:rPr>
          <w:b/>
          <w:color w:val="auto"/>
        </w:rPr>
        <w:lastRenderedPageBreak/>
        <w:t>Methods</w:t>
      </w:r>
    </w:p>
    <w:p w14:paraId="221C3314" w14:textId="290334C3" w:rsidR="00E5151C" w:rsidRPr="006D2D25" w:rsidRDefault="006277F0" w:rsidP="00221CE4">
      <w:pPr>
        <w:pStyle w:val="Heading2A"/>
        <w:rPr>
          <w:b/>
          <w:color w:val="auto"/>
          <w:sz w:val="28"/>
        </w:rPr>
      </w:pPr>
      <w:r w:rsidRPr="006D2D25">
        <w:rPr>
          <w:b/>
          <w:color w:val="auto"/>
          <w:sz w:val="28"/>
        </w:rPr>
        <w:t>Data Sources</w:t>
      </w:r>
    </w:p>
    <w:p w14:paraId="4D4F9199" w14:textId="41B0E4AD" w:rsidR="004C2722" w:rsidRPr="004C2722" w:rsidRDefault="006D2D25" w:rsidP="00784F0D">
      <w:pPr>
        <w:spacing w:after="60" w:line="276" w:lineRule="auto"/>
        <w:rPr>
          <w:b/>
          <w:sz w:val="24"/>
        </w:rPr>
      </w:pPr>
      <w:r>
        <w:rPr>
          <w:b/>
          <w:sz w:val="24"/>
        </w:rPr>
        <w:t>T</w:t>
      </w:r>
      <w:r w:rsidR="004C2722" w:rsidRPr="004C2722">
        <w:rPr>
          <w:b/>
          <w:sz w:val="24"/>
        </w:rPr>
        <w:t xml:space="preserve">he </w:t>
      </w:r>
      <w:r>
        <w:rPr>
          <w:b/>
          <w:sz w:val="24"/>
        </w:rPr>
        <w:t xml:space="preserve">Data </w:t>
      </w:r>
      <w:r w:rsidR="004C2722" w:rsidRPr="004C2722">
        <w:rPr>
          <w:b/>
          <w:sz w:val="24"/>
        </w:rPr>
        <w:t>Repository</w:t>
      </w:r>
      <w:r>
        <w:rPr>
          <w:b/>
          <w:sz w:val="24"/>
        </w:rPr>
        <w:t xml:space="preserve"> at the Manitoba Centre for Health Policy</w:t>
      </w:r>
    </w:p>
    <w:p w14:paraId="6F414F95" w14:textId="6B77D7D3" w:rsidR="00640118" w:rsidRPr="00640118" w:rsidRDefault="00E5151C" w:rsidP="00853789">
      <w:pPr>
        <w:spacing w:after="120" w:line="276" w:lineRule="auto"/>
        <w:rPr>
          <w:sz w:val="24"/>
          <w:szCs w:val="24"/>
        </w:rPr>
      </w:pPr>
      <w:r w:rsidRPr="00640118">
        <w:rPr>
          <w:sz w:val="24"/>
        </w:rPr>
        <w:t xml:space="preserve">This </w:t>
      </w:r>
      <w:r w:rsidR="00640118">
        <w:rPr>
          <w:sz w:val="24"/>
        </w:rPr>
        <w:t>study</w:t>
      </w:r>
      <w:r w:rsidRPr="00640118">
        <w:rPr>
          <w:sz w:val="24"/>
        </w:rPr>
        <w:t xml:space="preserve"> uses data from </w:t>
      </w:r>
      <w:r w:rsidRPr="00920AF4">
        <w:rPr>
          <w:sz w:val="24"/>
        </w:rPr>
        <w:t>the Manitoba Population Research Data Repository (hereafter referred to as the ‘Repository’)</w:t>
      </w:r>
      <w:r w:rsidR="009E5468" w:rsidRPr="00920AF4">
        <w:rPr>
          <w:sz w:val="24"/>
        </w:rPr>
        <w:t xml:space="preserve"> at MCHP</w:t>
      </w:r>
      <w:r w:rsidRPr="00920AF4">
        <w:rPr>
          <w:sz w:val="24"/>
        </w:rPr>
        <w:t xml:space="preserve">. </w:t>
      </w:r>
      <w:r w:rsidR="004C2722">
        <w:rPr>
          <w:sz w:val="24"/>
          <w:szCs w:val="24"/>
        </w:rPr>
        <w:t>The</w:t>
      </w:r>
      <w:r w:rsidR="00640118" w:rsidRPr="00640118">
        <w:rPr>
          <w:sz w:val="24"/>
          <w:szCs w:val="24"/>
        </w:rPr>
        <w:t xml:space="preserve"> </w:t>
      </w:r>
      <w:r w:rsidR="009E5468">
        <w:rPr>
          <w:sz w:val="24"/>
          <w:szCs w:val="24"/>
        </w:rPr>
        <w:t xml:space="preserve">specific </w:t>
      </w:r>
      <w:r w:rsidR="00640118" w:rsidRPr="00640118">
        <w:rPr>
          <w:sz w:val="24"/>
          <w:szCs w:val="24"/>
        </w:rPr>
        <w:t>Repository datasets</w:t>
      </w:r>
      <w:r w:rsidR="004C2722">
        <w:rPr>
          <w:sz w:val="24"/>
          <w:szCs w:val="24"/>
        </w:rPr>
        <w:t xml:space="preserve"> we used in this study are </w:t>
      </w:r>
      <w:r w:rsidR="004C2722" w:rsidRPr="00BC1401">
        <w:rPr>
          <w:sz w:val="24"/>
          <w:szCs w:val="24"/>
        </w:rPr>
        <w:t xml:space="preserve">listed in </w:t>
      </w:r>
      <w:r w:rsidR="004C2722" w:rsidRPr="00BC1401">
        <w:rPr>
          <w:b/>
          <w:sz w:val="24"/>
          <w:szCs w:val="24"/>
        </w:rPr>
        <w:t>Appendix 1</w:t>
      </w:r>
      <w:r w:rsidR="004C2722" w:rsidRPr="00BC1401">
        <w:rPr>
          <w:sz w:val="24"/>
          <w:szCs w:val="24"/>
        </w:rPr>
        <w:t>.</w:t>
      </w:r>
    </w:p>
    <w:p w14:paraId="03A2EF46" w14:textId="6E959F40" w:rsidR="0005323B" w:rsidRPr="0005323B" w:rsidRDefault="0005323B" w:rsidP="00784F0D">
      <w:pPr>
        <w:spacing w:after="60" w:line="276" w:lineRule="auto"/>
        <w:rPr>
          <w:b/>
          <w:sz w:val="24"/>
        </w:rPr>
      </w:pPr>
      <w:r w:rsidRPr="0005323B">
        <w:rPr>
          <w:b/>
          <w:sz w:val="24"/>
        </w:rPr>
        <w:t>Data from the Boys &amp; Girls Clubs</w:t>
      </w:r>
      <w:r w:rsidR="004C2722">
        <w:rPr>
          <w:b/>
          <w:sz w:val="24"/>
        </w:rPr>
        <w:t xml:space="preserve"> of Winnipeg</w:t>
      </w:r>
    </w:p>
    <w:p w14:paraId="2D44C6C3" w14:textId="4AA90FDC" w:rsidR="000634D4" w:rsidRPr="000634D4" w:rsidRDefault="006A1C05" w:rsidP="00784F0D">
      <w:pPr>
        <w:spacing w:after="240" w:line="276" w:lineRule="auto"/>
        <w:rPr>
          <w:sz w:val="24"/>
        </w:rPr>
      </w:pPr>
      <w:r>
        <w:rPr>
          <w:sz w:val="24"/>
        </w:rPr>
        <w:t xml:space="preserve">Information on </w:t>
      </w:r>
      <w:r w:rsidR="004C2722">
        <w:rPr>
          <w:sz w:val="24"/>
        </w:rPr>
        <w:t>children who participated</w:t>
      </w:r>
      <w:r>
        <w:rPr>
          <w:sz w:val="24"/>
        </w:rPr>
        <w:t xml:space="preserve"> in BGCW programs was provided by </w:t>
      </w:r>
      <w:r w:rsidR="00226903">
        <w:rPr>
          <w:sz w:val="24"/>
        </w:rPr>
        <w:t xml:space="preserve">the </w:t>
      </w:r>
      <w:r w:rsidR="00E96C51">
        <w:rPr>
          <w:sz w:val="24"/>
        </w:rPr>
        <w:t>BGCW.</w:t>
      </w:r>
      <w:r>
        <w:rPr>
          <w:sz w:val="24"/>
        </w:rPr>
        <w:t xml:space="preserve"> </w:t>
      </w:r>
      <w:r w:rsidR="00E96C51">
        <w:rPr>
          <w:sz w:val="24"/>
        </w:rPr>
        <w:t xml:space="preserve">This dataset </w:t>
      </w:r>
      <w:r>
        <w:rPr>
          <w:sz w:val="24"/>
        </w:rPr>
        <w:t>included demographic data on participants</w:t>
      </w:r>
      <w:r w:rsidR="00226903">
        <w:rPr>
          <w:sz w:val="24"/>
        </w:rPr>
        <w:t xml:space="preserve"> (de-identified </w:t>
      </w:r>
      <w:r>
        <w:rPr>
          <w:sz w:val="24"/>
        </w:rPr>
        <w:t xml:space="preserve">before being transferred to MCHP) and </w:t>
      </w:r>
      <w:r w:rsidR="006D2D25">
        <w:rPr>
          <w:sz w:val="24"/>
        </w:rPr>
        <w:t>attendance records</w:t>
      </w:r>
      <w:r>
        <w:rPr>
          <w:sz w:val="24"/>
        </w:rPr>
        <w:t xml:space="preserve"> </w:t>
      </w:r>
      <w:r w:rsidR="006D2D25">
        <w:rPr>
          <w:sz w:val="24"/>
        </w:rPr>
        <w:t>from 2005-2016</w:t>
      </w:r>
      <w:r>
        <w:rPr>
          <w:sz w:val="24"/>
        </w:rPr>
        <w:t xml:space="preserve">. </w:t>
      </w:r>
      <w:r w:rsidR="00E96C51">
        <w:rPr>
          <w:sz w:val="24"/>
        </w:rPr>
        <w:t>The</w:t>
      </w:r>
      <w:r w:rsidR="0005323B">
        <w:rPr>
          <w:sz w:val="24"/>
        </w:rPr>
        <w:t xml:space="preserve"> </w:t>
      </w:r>
      <w:r w:rsidR="006D2D25">
        <w:rPr>
          <w:sz w:val="24"/>
        </w:rPr>
        <w:t xml:space="preserve">dates in the attendance records </w:t>
      </w:r>
      <w:r w:rsidR="0005323B">
        <w:rPr>
          <w:sz w:val="24"/>
        </w:rPr>
        <w:t>represent</w:t>
      </w:r>
      <w:r w:rsidR="006D2D25">
        <w:rPr>
          <w:sz w:val="24"/>
        </w:rPr>
        <w:t xml:space="preserve"> participation in BGCW programs. They are the dates</w:t>
      </w:r>
      <w:r w:rsidR="0005323B">
        <w:rPr>
          <w:sz w:val="24"/>
        </w:rPr>
        <w:t xml:space="preserve"> on which</w:t>
      </w:r>
      <w:r w:rsidR="00226903">
        <w:rPr>
          <w:sz w:val="24"/>
        </w:rPr>
        <w:t xml:space="preserve"> children </w:t>
      </w:r>
      <w:r w:rsidR="006D2D25">
        <w:rPr>
          <w:sz w:val="24"/>
        </w:rPr>
        <w:t xml:space="preserve">and youth </w:t>
      </w:r>
      <w:r w:rsidR="0005323B">
        <w:rPr>
          <w:sz w:val="24"/>
        </w:rPr>
        <w:t>were recorded as having</w:t>
      </w:r>
      <w:r w:rsidR="00226903">
        <w:rPr>
          <w:sz w:val="24"/>
        </w:rPr>
        <w:t xml:space="preserve"> </w:t>
      </w:r>
      <w:r w:rsidR="0005323B">
        <w:rPr>
          <w:sz w:val="24"/>
        </w:rPr>
        <w:t xml:space="preserve">any form of contact </w:t>
      </w:r>
      <w:r w:rsidR="00226903">
        <w:rPr>
          <w:sz w:val="24"/>
        </w:rPr>
        <w:t xml:space="preserve">with </w:t>
      </w:r>
      <w:r w:rsidR="006D2D25">
        <w:rPr>
          <w:sz w:val="24"/>
        </w:rPr>
        <w:t>the Clubs</w:t>
      </w:r>
      <w:r w:rsidR="0005323B">
        <w:rPr>
          <w:sz w:val="24"/>
        </w:rPr>
        <w:t>.</w:t>
      </w:r>
      <w:r w:rsidR="00226903">
        <w:rPr>
          <w:sz w:val="24"/>
        </w:rPr>
        <w:t xml:space="preserve"> </w:t>
      </w:r>
      <w:r w:rsidR="006D2D25">
        <w:rPr>
          <w:sz w:val="24"/>
        </w:rPr>
        <w:t>Participation</w:t>
      </w:r>
      <w:r w:rsidR="0005323B">
        <w:rPr>
          <w:sz w:val="24"/>
        </w:rPr>
        <w:t xml:space="preserve"> could </w:t>
      </w:r>
      <w:r w:rsidR="006D2D25">
        <w:rPr>
          <w:sz w:val="24"/>
        </w:rPr>
        <w:t xml:space="preserve">therefore include </w:t>
      </w:r>
      <w:r w:rsidR="00226903">
        <w:rPr>
          <w:sz w:val="24"/>
        </w:rPr>
        <w:t xml:space="preserve">a </w:t>
      </w:r>
      <w:r w:rsidR="006D2D25">
        <w:rPr>
          <w:sz w:val="24"/>
        </w:rPr>
        <w:t>visit made to a drop-in program</w:t>
      </w:r>
      <w:r w:rsidR="00226903">
        <w:rPr>
          <w:sz w:val="24"/>
        </w:rPr>
        <w:t xml:space="preserve"> or </w:t>
      </w:r>
      <w:r w:rsidR="0005323B">
        <w:rPr>
          <w:sz w:val="24"/>
        </w:rPr>
        <w:t xml:space="preserve">a day when </w:t>
      </w:r>
      <w:r w:rsidR="00E96C51">
        <w:rPr>
          <w:sz w:val="24"/>
        </w:rPr>
        <w:t>a child</w:t>
      </w:r>
      <w:r w:rsidR="0005323B">
        <w:rPr>
          <w:sz w:val="24"/>
        </w:rPr>
        <w:t xml:space="preserve"> participated</w:t>
      </w:r>
      <w:r w:rsidR="00226903">
        <w:rPr>
          <w:sz w:val="24"/>
        </w:rPr>
        <w:t xml:space="preserve"> in a multi-week program</w:t>
      </w:r>
      <w:r w:rsidR="006D2D25">
        <w:rPr>
          <w:sz w:val="24"/>
        </w:rPr>
        <w:t xml:space="preserve"> they had previously registered for</w:t>
      </w:r>
      <w:r w:rsidR="00226903">
        <w:rPr>
          <w:sz w:val="24"/>
        </w:rPr>
        <w:t xml:space="preserve">. </w:t>
      </w:r>
      <w:r w:rsidR="006D2D25">
        <w:rPr>
          <w:sz w:val="24"/>
        </w:rPr>
        <w:t>D</w:t>
      </w:r>
      <w:r w:rsidR="0005323B">
        <w:rPr>
          <w:sz w:val="24"/>
        </w:rPr>
        <w:t xml:space="preserve">etailed information on what kind of program children participated in </w:t>
      </w:r>
      <w:r w:rsidR="006D2D25">
        <w:rPr>
          <w:sz w:val="24"/>
        </w:rPr>
        <w:t xml:space="preserve">(e.g., drop-in or enhanced program) </w:t>
      </w:r>
      <w:r w:rsidR="0005323B">
        <w:rPr>
          <w:sz w:val="24"/>
        </w:rPr>
        <w:t>or how long</w:t>
      </w:r>
      <w:r w:rsidR="00E96C51">
        <w:rPr>
          <w:sz w:val="24"/>
        </w:rPr>
        <w:t xml:space="preserve"> they participated</w:t>
      </w:r>
      <w:r w:rsidR="0005323B">
        <w:rPr>
          <w:sz w:val="24"/>
        </w:rPr>
        <w:t xml:space="preserve"> (e.g.</w:t>
      </w:r>
      <w:r w:rsidR="006D2D25">
        <w:rPr>
          <w:sz w:val="24"/>
        </w:rPr>
        <w:t>,</w:t>
      </w:r>
      <w:r w:rsidR="0005323B">
        <w:rPr>
          <w:sz w:val="24"/>
        </w:rPr>
        <w:t xml:space="preserve"> how many hours</w:t>
      </w:r>
      <w:r w:rsidR="00E96C51">
        <w:rPr>
          <w:sz w:val="24"/>
        </w:rPr>
        <w:t xml:space="preserve"> per day</w:t>
      </w:r>
      <w:r w:rsidR="0005323B">
        <w:rPr>
          <w:sz w:val="24"/>
        </w:rPr>
        <w:t xml:space="preserve">) </w:t>
      </w:r>
      <w:r w:rsidR="00E96C51">
        <w:rPr>
          <w:sz w:val="24"/>
        </w:rPr>
        <w:t>was not part of this dataset.</w:t>
      </w:r>
    </w:p>
    <w:p w14:paraId="5D916A97" w14:textId="125BF7AB" w:rsidR="006277F0" w:rsidRPr="006D2D25" w:rsidRDefault="006277F0" w:rsidP="00221CE4">
      <w:pPr>
        <w:pStyle w:val="Heading2A"/>
        <w:rPr>
          <w:b/>
          <w:color w:val="auto"/>
          <w:sz w:val="28"/>
        </w:rPr>
      </w:pPr>
      <w:r w:rsidRPr="006D2D25">
        <w:rPr>
          <w:b/>
          <w:color w:val="auto"/>
          <w:sz w:val="28"/>
        </w:rPr>
        <w:t xml:space="preserve">Study </w:t>
      </w:r>
      <w:r w:rsidR="006D2D25" w:rsidRPr="006D2D25">
        <w:rPr>
          <w:b/>
          <w:color w:val="auto"/>
          <w:sz w:val="28"/>
        </w:rPr>
        <w:t>Population</w:t>
      </w:r>
      <w:r w:rsidRPr="006D2D25">
        <w:rPr>
          <w:b/>
          <w:color w:val="auto"/>
          <w:sz w:val="28"/>
        </w:rPr>
        <w:t xml:space="preserve"> </w:t>
      </w:r>
    </w:p>
    <w:p w14:paraId="7E92F285" w14:textId="5E5D1DCD" w:rsidR="00784F0D" w:rsidRDefault="006D2D25" w:rsidP="00784F0D">
      <w:pPr>
        <w:spacing w:after="60" w:line="276" w:lineRule="auto"/>
        <w:rPr>
          <w:sz w:val="24"/>
        </w:rPr>
      </w:pPr>
      <w:r>
        <w:rPr>
          <w:sz w:val="24"/>
        </w:rPr>
        <w:t xml:space="preserve">By linking </w:t>
      </w:r>
      <w:r w:rsidR="00784F0D">
        <w:rPr>
          <w:sz w:val="24"/>
        </w:rPr>
        <w:t>BGCW</w:t>
      </w:r>
      <w:r>
        <w:rPr>
          <w:sz w:val="24"/>
        </w:rPr>
        <w:t xml:space="preserve"> attendance records to the data in the Repository, we </w:t>
      </w:r>
      <w:r w:rsidR="00784F0D">
        <w:rPr>
          <w:sz w:val="24"/>
        </w:rPr>
        <w:t xml:space="preserve">first </w:t>
      </w:r>
      <w:r>
        <w:rPr>
          <w:sz w:val="24"/>
        </w:rPr>
        <w:t>identified</w:t>
      </w:r>
      <w:r w:rsidR="00784F0D">
        <w:rPr>
          <w:sz w:val="24"/>
        </w:rPr>
        <w:t xml:space="preserve"> all </w:t>
      </w:r>
      <w:r w:rsidR="00784F0D" w:rsidRPr="00784F0D">
        <w:rPr>
          <w:sz w:val="24"/>
        </w:rPr>
        <w:t xml:space="preserve">children and youth who had participated in BGCW programs at least once </w:t>
      </w:r>
      <w:r w:rsidR="00784F0D">
        <w:rPr>
          <w:sz w:val="24"/>
        </w:rPr>
        <w:t>during the study period of</w:t>
      </w:r>
      <w:r w:rsidR="00784F0D" w:rsidRPr="00784F0D">
        <w:rPr>
          <w:sz w:val="24"/>
        </w:rPr>
        <w:t xml:space="preserve"> 2005-2016. We called this population the ‘BGCW group’. </w:t>
      </w:r>
    </w:p>
    <w:p w14:paraId="37906A32" w14:textId="4D4FA2D2" w:rsidR="00784F0D" w:rsidRDefault="00784F0D" w:rsidP="00784F0D">
      <w:pPr>
        <w:spacing w:after="60" w:line="276" w:lineRule="auto"/>
        <w:rPr>
          <w:sz w:val="24"/>
        </w:rPr>
      </w:pPr>
      <w:r w:rsidRPr="00784F0D">
        <w:rPr>
          <w:sz w:val="24"/>
        </w:rPr>
        <w:t xml:space="preserve">We then identified a </w:t>
      </w:r>
      <w:r>
        <w:rPr>
          <w:sz w:val="24"/>
        </w:rPr>
        <w:t>‘</w:t>
      </w:r>
      <w:r w:rsidRPr="00784F0D">
        <w:rPr>
          <w:sz w:val="24"/>
        </w:rPr>
        <w:t>comparison group</w:t>
      </w:r>
      <w:r>
        <w:rPr>
          <w:sz w:val="24"/>
        </w:rPr>
        <w:t>’</w:t>
      </w:r>
      <w:r w:rsidRPr="00784F0D">
        <w:rPr>
          <w:sz w:val="24"/>
        </w:rPr>
        <w:t xml:space="preserve"> of children </w:t>
      </w:r>
      <w:r>
        <w:rPr>
          <w:sz w:val="24"/>
        </w:rPr>
        <w:t xml:space="preserve">and youth </w:t>
      </w:r>
      <w:r w:rsidRPr="00784F0D">
        <w:rPr>
          <w:sz w:val="24"/>
        </w:rPr>
        <w:t>who</w:t>
      </w:r>
      <w:r>
        <w:rPr>
          <w:sz w:val="24"/>
        </w:rPr>
        <w:t xml:space="preserve"> had similar s</w:t>
      </w:r>
      <w:r w:rsidR="005B77C0">
        <w:rPr>
          <w:sz w:val="24"/>
        </w:rPr>
        <w:t>ocio</w:t>
      </w:r>
      <w:r>
        <w:rPr>
          <w:sz w:val="24"/>
        </w:rPr>
        <w:t>demographic characteristics to the first group, but had not participated in BGCW programs during the study period. This group was matched to the</w:t>
      </w:r>
      <w:r w:rsidRPr="00E5151C">
        <w:rPr>
          <w:sz w:val="24"/>
        </w:rPr>
        <w:t xml:space="preserve"> </w:t>
      </w:r>
      <w:r>
        <w:rPr>
          <w:sz w:val="24"/>
        </w:rPr>
        <w:t>BGCW group</w:t>
      </w:r>
      <w:r w:rsidR="00B15D33">
        <w:rPr>
          <w:sz w:val="24"/>
        </w:rPr>
        <w:t xml:space="preserve"> on neighborhood</w:t>
      </w:r>
      <w:r>
        <w:rPr>
          <w:sz w:val="24"/>
        </w:rPr>
        <w:t xml:space="preserve"> </w:t>
      </w:r>
      <w:r w:rsidR="00B15D33">
        <w:rPr>
          <w:sz w:val="24"/>
        </w:rPr>
        <w:t>(</w:t>
      </w:r>
      <w:r w:rsidRPr="00E5151C">
        <w:rPr>
          <w:sz w:val="24"/>
        </w:rPr>
        <w:t>5-digit postal code</w:t>
      </w:r>
      <w:r w:rsidR="00B15D33">
        <w:rPr>
          <w:sz w:val="24"/>
        </w:rPr>
        <w:t>)</w:t>
      </w:r>
      <w:r>
        <w:rPr>
          <w:sz w:val="24"/>
        </w:rPr>
        <w:t xml:space="preserve"> </w:t>
      </w:r>
      <w:r w:rsidRPr="00E5151C">
        <w:rPr>
          <w:sz w:val="24"/>
        </w:rPr>
        <w:t>and age (born within 60 days)</w:t>
      </w:r>
      <w:r>
        <w:rPr>
          <w:sz w:val="24"/>
        </w:rPr>
        <w:t xml:space="preserve">. This matching was </w:t>
      </w:r>
      <w:r w:rsidR="00AE3E65">
        <w:rPr>
          <w:sz w:val="24"/>
        </w:rPr>
        <w:t>one of the steps we took to make sure</w:t>
      </w:r>
      <w:r>
        <w:rPr>
          <w:sz w:val="24"/>
        </w:rPr>
        <w:t xml:space="preserve"> that the children and youth in the two groups would be as similar as possible</w:t>
      </w:r>
      <w:r w:rsidR="00AE3E65">
        <w:rPr>
          <w:sz w:val="24"/>
        </w:rPr>
        <w:t>, with t</w:t>
      </w:r>
      <w:r>
        <w:rPr>
          <w:sz w:val="24"/>
        </w:rPr>
        <w:t xml:space="preserve">he major difference between </w:t>
      </w:r>
      <w:r w:rsidR="00AE3E65">
        <w:rPr>
          <w:sz w:val="24"/>
        </w:rPr>
        <w:t>them being that</w:t>
      </w:r>
      <w:r>
        <w:rPr>
          <w:sz w:val="24"/>
        </w:rPr>
        <w:t xml:space="preserve"> they either did or did not participate in </w:t>
      </w:r>
      <w:r w:rsidR="00B15D33">
        <w:rPr>
          <w:sz w:val="24"/>
        </w:rPr>
        <w:t xml:space="preserve">a </w:t>
      </w:r>
      <w:r>
        <w:rPr>
          <w:sz w:val="24"/>
        </w:rPr>
        <w:t>BGCW</w:t>
      </w:r>
      <w:r w:rsidR="00B15D33">
        <w:rPr>
          <w:sz w:val="24"/>
        </w:rPr>
        <w:t xml:space="preserve"> program</w:t>
      </w:r>
      <w:r>
        <w:rPr>
          <w:sz w:val="24"/>
        </w:rPr>
        <w:t xml:space="preserve">. </w:t>
      </w:r>
    </w:p>
    <w:p w14:paraId="74198250" w14:textId="11060953" w:rsidR="00784F0D" w:rsidRDefault="00784F0D" w:rsidP="00784F0D">
      <w:pPr>
        <w:spacing w:after="60" w:line="276" w:lineRule="auto"/>
        <w:rPr>
          <w:sz w:val="24"/>
        </w:rPr>
      </w:pPr>
      <w:r>
        <w:rPr>
          <w:sz w:val="24"/>
        </w:rPr>
        <w:t>The final study population numbers were:</w:t>
      </w:r>
    </w:p>
    <w:p w14:paraId="11A91B3F" w14:textId="51D36CBD" w:rsidR="00784F0D" w:rsidRDefault="00784F0D" w:rsidP="00784F0D">
      <w:pPr>
        <w:pStyle w:val="ListParagraph"/>
        <w:numPr>
          <w:ilvl w:val="0"/>
          <w:numId w:val="5"/>
        </w:numPr>
        <w:spacing w:line="276" w:lineRule="auto"/>
        <w:rPr>
          <w:sz w:val="24"/>
        </w:rPr>
      </w:pPr>
      <w:r>
        <w:rPr>
          <w:b/>
          <w:sz w:val="24"/>
        </w:rPr>
        <w:t>8,990</w:t>
      </w:r>
      <w:r w:rsidRPr="000634D4">
        <w:rPr>
          <w:b/>
          <w:sz w:val="24"/>
        </w:rPr>
        <w:t xml:space="preserve"> </w:t>
      </w:r>
      <w:r w:rsidRPr="000634D4">
        <w:rPr>
          <w:sz w:val="24"/>
        </w:rPr>
        <w:t xml:space="preserve">children </w:t>
      </w:r>
      <w:r>
        <w:rPr>
          <w:sz w:val="24"/>
        </w:rPr>
        <w:t xml:space="preserve">and youth </w:t>
      </w:r>
      <w:r w:rsidRPr="000634D4">
        <w:rPr>
          <w:sz w:val="24"/>
        </w:rPr>
        <w:t xml:space="preserve">who participated in </w:t>
      </w:r>
      <w:r w:rsidR="00B15D33">
        <w:rPr>
          <w:sz w:val="24"/>
        </w:rPr>
        <w:t xml:space="preserve">a </w:t>
      </w:r>
      <w:r w:rsidRPr="000634D4">
        <w:rPr>
          <w:sz w:val="24"/>
        </w:rPr>
        <w:t xml:space="preserve">BGCW </w:t>
      </w:r>
      <w:r w:rsidR="00B15D33">
        <w:rPr>
          <w:sz w:val="24"/>
        </w:rPr>
        <w:t xml:space="preserve">program </w:t>
      </w:r>
      <w:r w:rsidRPr="000634D4">
        <w:rPr>
          <w:sz w:val="24"/>
        </w:rPr>
        <w:t>during the study period (</w:t>
      </w:r>
      <w:r>
        <w:rPr>
          <w:b/>
          <w:sz w:val="24"/>
        </w:rPr>
        <w:t>BGCW</w:t>
      </w:r>
      <w:r w:rsidRPr="000634D4">
        <w:rPr>
          <w:b/>
          <w:sz w:val="24"/>
        </w:rPr>
        <w:t xml:space="preserve"> group</w:t>
      </w:r>
      <w:r>
        <w:rPr>
          <w:sz w:val="24"/>
        </w:rPr>
        <w:t>)</w:t>
      </w:r>
    </w:p>
    <w:p w14:paraId="1F86EDD2" w14:textId="363420EB" w:rsidR="00784F0D" w:rsidRDefault="00784F0D" w:rsidP="00784F0D">
      <w:pPr>
        <w:pStyle w:val="ListParagraph"/>
        <w:numPr>
          <w:ilvl w:val="0"/>
          <w:numId w:val="5"/>
        </w:numPr>
        <w:spacing w:after="120" w:line="276" w:lineRule="auto"/>
        <w:ind w:left="714" w:hanging="357"/>
        <w:contextualSpacing w:val="0"/>
        <w:rPr>
          <w:sz w:val="24"/>
        </w:rPr>
      </w:pPr>
      <w:r>
        <w:rPr>
          <w:b/>
          <w:sz w:val="24"/>
        </w:rPr>
        <w:t>69,980</w:t>
      </w:r>
      <w:r w:rsidRPr="000634D4">
        <w:rPr>
          <w:b/>
          <w:sz w:val="24"/>
        </w:rPr>
        <w:t xml:space="preserve"> </w:t>
      </w:r>
      <w:r w:rsidRPr="000634D4">
        <w:rPr>
          <w:sz w:val="24"/>
        </w:rPr>
        <w:t xml:space="preserve">children </w:t>
      </w:r>
      <w:r>
        <w:rPr>
          <w:sz w:val="24"/>
        </w:rPr>
        <w:t xml:space="preserve">and youth </w:t>
      </w:r>
      <w:r w:rsidRPr="000634D4">
        <w:rPr>
          <w:sz w:val="24"/>
        </w:rPr>
        <w:t>who had not</w:t>
      </w:r>
      <w:r>
        <w:rPr>
          <w:sz w:val="24"/>
        </w:rPr>
        <w:t xml:space="preserve"> participated in </w:t>
      </w:r>
      <w:r w:rsidR="00B15D33">
        <w:rPr>
          <w:sz w:val="24"/>
        </w:rPr>
        <w:t xml:space="preserve">a </w:t>
      </w:r>
      <w:r>
        <w:rPr>
          <w:sz w:val="24"/>
        </w:rPr>
        <w:t xml:space="preserve">BGCW </w:t>
      </w:r>
      <w:r w:rsidR="00B15D33">
        <w:rPr>
          <w:sz w:val="24"/>
        </w:rPr>
        <w:t xml:space="preserve">program </w:t>
      </w:r>
      <w:r>
        <w:rPr>
          <w:sz w:val="24"/>
        </w:rPr>
        <w:t>during the study period</w:t>
      </w:r>
      <w:r w:rsidRPr="000634D4">
        <w:rPr>
          <w:sz w:val="24"/>
        </w:rPr>
        <w:t xml:space="preserve"> (</w:t>
      </w:r>
      <w:r w:rsidRPr="000634D4">
        <w:rPr>
          <w:b/>
          <w:sz w:val="24"/>
        </w:rPr>
        <w:t>comparison group</w:t>
      </w:r>
      <w:r w:rsidRPr="000634D4">
        <w:rPr>
          <w:sz w:val="24"/>
        </w:rPr>
        <w:t>)</w:t>
      </w:r>
    </w:p>
    <w:p w14:paraId="0BFC7BE1" w14:textId="5873A9EB" w:rsidR="003E066F" w:rsidRPr="00AE3E65" w:rsidRDefault="00784F0D" w:rsidP="00AE3E65">
      <w:pPr>
        <w:spacing w:after="360" w:line="276" w:lineRule="auto"/>
        <w:rPr>
          <w:sz w:val="24"/>
        </w:rPr>
      </w:pPr>
      <w:r>
        <w:rPr>
          <w:sz w:val="24"/>
        </w:rPr>
        <w:t>More details about the data linkage and developmen</w:t>
      </w:r>
      <w:r w:rsidR="00853789">
        <w:rPr>
          <w:sz w:val="24"/>
        </w:rPr>
        <w:t>t of the study population</w:t>
      </w:r>
      <w:r>
        <w:rPr>
          <w:sz w:val="24"/>
        </w:rPr>
        <w:t xml:space="preserve"> can be found in </w:t>
      </w:r>
      <w:r w:rsidRPr="00784F0D">
        <w:rPr>
          <w:b/>
          <w:sz w:val="24"/>
        </w:rPr>
        <w:t>Appendix 2</w:t>
      </w:r>
      <w:r>
        <w:rPr>
          <w:sz w:val="24"/>
        </w:rPr>
        <w:t>.</w:t>
      </w:r>
    </w:p>
    <w:p w14:paraId="66E92782" w14:textId="77777777" w:rsidR="00853789" w:rsidRDefault="00853789">
      <w:pPr>
        <w:rPr>
          <w:rFonts w:asciiTheme="majorHAnsi" w:eastAsiaTheme="majorEastAsia" w:hAnsiTheme="majorHAnsi" w:cstheme="majorBidi"/>
          <w:b/>
          <w:sz w:val="28"/>
          <w:szCs w:val="26"/>
        </w:rPr>
      </w:pPr>
      <w:r>
        <w:rPr>
          <w:b/>
          <w:sz w:val="28"/>
        </w:rPr>
        <w:br w:type="page"/>
      </w:r>
    </w:p>
    <w:p w14:paraId="702910B2" w14:textId="52998752" w:rsidR="003E066F" w:rsidRPr="00AE3E65" w:rsidRDefault="00540F78" w:rsidP="00221CE4">
      <w:pPr>
        <w:pStyle w:val="Heading2A"/>
        <w:rPr>
          <w:b/>
          <w:color w:val="auto"/>
          <w:sz w:val="28"/>
        </w:rPr>
      </w:pPr>
      <w:r>
        <w:rPr>
          <w:b/>
          <w:color w:val="auto"/>
          <w:sz w:val="28"/>
        </w:rPr>
        <w:lastRenderedPageBreak/>
        <w:t xml:space="preserve">Study </w:t>
      </w:r>
      <w:r w:rsidR="003E066F" w:rsidRPr="00AE3E65">
        <w:rPr>
          <w:b/>
          <w:color w:val="auto"/>
          <w:sz w:val="28"/>
        </w:rPr>
        <w:t>Variables</w:t>
      </w:r>
    </w:p>
    <w:p w14:paraId="4EB4A4DB" w14:textId="3F3222BE" w:rsidR="00AE597A" w:rsidRPr="00C61A00" w:rsidRDefault="00AE597A" w:rsidP="00540F78">
      <w:pPr>
        <w:spacing w:after="60" w:line="276" w:lineRule="auto"/>
        <w:rPr>
          <w:rFonts w:cstheme="minorHAnsi"/>
          <w:b/>
          <w:sz w:val="24"/>
          <w:szCs w:val="24"/>
        </w:rPr>
      </w:pPr>
      <w:r w:rsidRPr="00C61A00">
        <w:rPr>
          <w:rFonts w:cstheme="minorHAnsi"/>
          <w:b/>
          <w:sz w:val="24"/>
          <w:szCs w:val="24"/>
        </w:rPr>
        <w:t>Variables</w:t>
      </w:r>
      <w:r w:rsidR="00AE3E65">
        <w:rPr>
          <w:rFonts w:cstheme="minorHAnsi"/>
          <w:b/>
          <w:sz w:val="24"/>
          <w:szCs w:val="24"/>
        </w:rPr>
        <w:t xml:space="preserve"> Used to Describe the Study Population</w:t>
      </w:r>
    </w:p>
    <w:p w14:paraId="0E443C24" w14:textId="297D1977" w:rsidR="00540F78" w:rsidRPr="00C61A00" w:rsidRDefault="00B16576" w:rsidP="00540F78">
      <w:pPr>
        <w:spacing w:after="120" w:line="276" w:lineRule="auto"/>
        <w:rPr>
          <w:rFonts w:cstheme="minorHAnsi"/>
          <w:sz w:val="24"/>
          <w:szCs w:val="24"/>
        </w:rPr>
      </w:pPr>
      <w:r>
        <w:rPr>
          <w:rFonts w:cstheme="minorHAnsi"/>
          <w:sz w:val="24"/>
          <w:szCs w:val="24"/>
        </w:rPr>
        <w:t xml:space="preserve">We </w:t>
      </w:r>
      <w:r w:rsidR="00540F78">
        <w:rPr>
          <w:rFonts w:cstheme="minorHAnsi"/>
          <w:sz w:val="24"/>
          <w:szCs w:val="24"/>
        </w:rPr>
        <w:t>looked at</w:t>
      </w:r>
      <w:r>
        <w:rPr>
          <w:rFonts w:cstheme="minorHAnsi"/>
          <w:sz w:val="24"/>
          <w:szCs w:val="24"/>
        </w:rPr>
        <w:t xml:space="preserve"> </w:t>
      </w:r>
      <w:r w:rsidR="00540F78">
        <w:rPr>
          <w:rFonts w:cstheme="minorHAnsi"/>
          <w:sz w:val="24"/>
          <w:szCs w:val="24"/>
        </w:rPr>
        <w:t>several</w:t>
      </w:r>
      <w:r>
        <w:rPr>
          <w:rFonts w:cstheme="minorHAnsi"/>
          <w:sz w:val="24"/>
          <w:szCs w:val="24"/>
        </w:rPr>
        <w:t xml:space="preserve"> </w:t>
      </w:r>
      <w:r w:rsidR="00082B7B" w:rsidRPr="00C61A00">
        <w:rPr>
          <w:rFonts w:cstheme="minorHAnsi"/>
          <w:sz w:val="24"/>
          <w:szCs w:val="24"/>
        </w:rPr>
        <w:t xml:space="preserve">descriptive variables </w:t>
      </w:r>
      <w:r>
        <w:rPr>
          <w:rFonts w:cstheme="minorHAnsi"/>
          <w:sz w:val="24"/>
          <w:szCs w:val="24"/>
        </w:rPr>
        <w:t xml:space="preserve">to learn more about </w:t>
      </w:r>
      <w:r w:rsidR="00690CC6">
        <w:rPr>
          <w:rFonts w:cstheme="minorHAnsi"/>
          <w:sz w:val="24"/>
          <w:szCs w:val="24"/>
        </w:rPr>
        <w:t xml:space="preserve">the </w:t>
      </w:r>
      <w:r w:rsidR="00540F78">
        <w:rPr>
          <w:rFonts w:cstheme="minorHAnsi"/>
          <w:sz w:val="24"/>
          <w:szCs w:val="24"/>
        </w:rPr>
        <w:t xml:space="preserve">sociodemographic characteristics of the </w:t>
      </w:r>
      <w:r w:rsidR="00690CC6">
        <w:rPr>
          <w:rFonts w:cstheme="minorHAnsi"/>
          <w:sz w:val="24"/>
          <w:szCs w:val="24"/>
        </w:rPr>
        <w:t xml:space="preserve">study </w:t>
      </w:r>
      <w:r w:rsidR="00540F78">
        <w:rPr>
          <w:rFonts w:cstheme="minorHAnsi"/>
          <w:sz w:val="24"/>
          <w:szCs w:val="24"/>
        </w:rPr>
        <w:t xml:space="preserve">population, such as their biological sex, their family’s income level, and the age(s) at which they participated in the BGCW. We also looked at some </w:t>
      </w:r>
      <w:r>
        <w:rPr>
          <w:rFonts w:cstheme="minorHAnsi"/>
          <w:sz w:val="24"/>
          <w:szCs w:val="24"/>
        </w:rPr>
        <w:t xml:space="preserve">other characteristics </w:t>
      </w:r>
      <w:r w:rsidR="00540F78">
        <w:rPr>
          <w:rFonts w:cstheme="minorHAnsi"/>
          <w:sz w:val="24"/>
          <w:szCs w:val="24"/>
        </w:rPr>
        <w:t xml:space="preserve">to give us additional context on the </w:t>
      </w:r>
      <w:r w:rsidR="00724516">
        <w:rPr>
          <w:rFonts w:cstheme="minorHAnsi"/>
          <w:sz w:val="24"/>
          <w:szCs w:val="24"/>
        </w:rPr>
        <w:t xml:space="preserve">children’s </w:t>
      </w:r>
      <w:r w:rsidR="00540F78">
        <w:rPr>
          <w:rFonts w:cstheme="minorHAnsi"/>
          <w:sz w:val="24"/>
          <w:szCs w:val="24"/>
        </w:rPr>
        <w:t xml:space="preserve">home lives. These included things like </w:t>
      </w:r>
      <w:r w:rsidR="00082B7B" w:rsidRPr="00C61A00">
        <w:rPr>
          <w:rFonts w:cstheme="minorHAnsi"/>
          <w:sz w:val="24"/>
          <w:szCs w:val="24"/>
        </w:rPr>
        <w:t xml:space="preserve">how </w:t>
      </w:r>
      <w:r>
        <w:rPr>
          <w:rFonts w:cstheme="minorHAnsi"/>
          <w:sz w:val="24"/>
          <w:szCs w:val="24"/>
        </w:rPr>
        <w:t>often</w:t>
      </w:r>
      <w:r w:rsidR="00082B7B" w:rsidRPr="00C61A00">
        <w:rPr>
          <w:rFonts w:cstheme="minorHAnsi"/>
          <w:sz w:val="24"/>
          <w:szCs w:val="24"/>
        </w:rPr>
        <w:t xml:space="preserve"> a child’s family mov</w:t>
      </w:r>
      <w:r w:rsidR="00540F78">
        <w:rPr>
          <w:rFonts w:cstheme="minorHAnsi"/>
          <w:sz w:val="24"/>
          <w:szCs w:val="24"/>
        </w:rPr>
        <w:t>ed to a different residence and</w:t>
      </w:r>
      <w:r>
        <w:rPr>
          <w:rFonts w:cstheme="minorHAnsi"/>
          <w:sz w:val="24"/>
          <w:szCs w:val="24"/>
        </w:rPr>
        <w:t xml:space="preserve"> </w:t>
      </w:r>
      <w:r w:rsidR="00082B7B" w:rsidRPr="00C61A00">
        <w:rPr>
          <w:rFonts w:cstheme="minorHAnsi"/>
          <w:sz w:val="24"/>
          <w:szCs w:val="24"/>
        </w:rPr>
        <w:t>whether a child’s</w:t>
      </w:r>
      <w:r w:rsidR="00540F78">
        <w:rPr>
          <w:rFonts w:cstheme="minorHAnsi"/>
          <w:sz w:val="24"/>
          <w:szCs w:val="24"/>
        </w:rPr>
        <w:t xml:space="preserve"> mother had a mental disorder</w:t>
      </w:r>
      <w:r>
        <w:rPr>
          <w:rFonts w:cstheme="minorHAnsi"/>
          <w:sz w:val="24"/>
          <w:szCs w:val="24"/>
        </w:rPr>
        <w:t>. This information gives us an idea</w:t>
      </w:r>
      <w:r w:rsidR="00082B7B" w:rsidRPr="00C61A00">
        <w:rPr>
          <w:rFonts w:cstheme="minorHAnsi"/>
          <w:sz w:val="24"/>
          <w:szCs w:val="24"/>
        </w:rPr>
        <w:t xml:space="preserve"> of what kind of challenges children in the study may have been facing in their day-to-day lives.</w:t>
      </w:r>
      <w:r w:rsidR="00540F78">
        <w:rPr>
          <w:rFonts w:cstheme="minorHAnsi"/>
          <w:sz w:val="24"/>
          <w:szCs w:val="24"/>
        </w:rPr>
        <w:t xml:space="preserve"> The full list of variables is provided in </w:t>
      </w:r>
      <w:r w:rsidR="00540F78" w:rsidRPr="00540F78">
        <w:rPr>
          <w:rFonts w:cstheme="minorHAnsi"/>
          <w:b/>
          <w:sz w:val="24"/>
          <w:szCs w:val="24"/>
        </w:rPr>
        <w:t>Appendix 3</w:t>
      </w:r>
      <w:r w:rsidR="00540F78">
        <w:rPr>
          <w:rFonts w:cstheme="minorHAnsi"/>
          <w:sz w:val="24"/>
          <w:szCs w:val="24"/>
        </w:rPr>
        <w:t>.</w:t>
      </w:r>
    </w:p>
    <w:p w14:paraId="0E22FADB" w14:textId="0AFFF2EE" w:rsidR="00AE597A" w:rsidRPr="00C61A00" w:rsidRDefault="00AE597A" w:rsidP="00540F78">
      <w:pPr>
        <w:spacing w:after="60" w:line="276" w:lineRule="auto"/>
        <w:rPr>
          <w:rFonts w:cstheme="minorHAnsi"/>
          <w:b/>
          <w:sz w:val="24"/>
          <w:szCs w:val="24"/>
        </w:rPr>
      </w:pPr>
      <w:r w:rsidRPr="00C61A00">
        <w:rPr>
          <w:rFonts w:cstheme="minorHAnsi"/>
          <w:b/>
          <w:sz w:val="24"/>
          <w:szCs w:val="24"/>
        </w:rPr>
        <w:t>Outcome Variables</w:t>
      </w:r>
    </w:p>
    <w:p w14:paraId="16893635" w14:textId="56674512" w:rsidR="00082B7B" w:rsidRPr="00C61A00" w:rsidRDefault="00853789" w:rsidP="00853789">
      <w:pPr>
        <w:spacing w:after="0" w:line="276" w:lineRule="auto"/>
        <w:rPr>
          <w:rFonts w:cstheme="minorHAnsi"/>
          <w:sz w:val="24"/>
          <w:szCs w:val="24"/>
        </w:rPr>
      </w:pPr>
      <w:r>
        <w:rPr>
          <w:rFonts w:cstheme="minorHAnsi"/>
          <w:sz w:val="24"/>
          <w:szCs w:val="24"/>
        </w:rPr>
        <w:t>W</w:t>
      </w:r>
      <w:r w:rsidR="00CB6DAF" w:rsidRPr="00C61A00">
        <w:rPr>
          <w:rFonts w:cstheme="minorHAnsi"/>
          <w:sz w:val="24"/>
          <w:szCs w:val="24"/>
        </w:rPr>
        <w:t>e examined</w:t>
      </w:r>
      <w:r w:rsidR="00082B7B" w:rsidRPr="00C61A00">
        <w:rPr>
          <w:rFonts w:cstheme="minorHAnsi"/>
          <w:sz w:val="24"/>
          <w:szCs w:val="24"/>
        </w:rPr>
        <w:t xml:space="preserve"> educ</w:t>
      </w:r>
      <w:r w:rsidR="00540F78">
        <w:rPr>
          <w:rFonts w:cstheme="minorHAnsi"/>
          <w:sz w:val="24"/>
          <w:szCs w:val="24"/>
        </w:rPr>
        <w:t>ation outcomes, social outcomes</w:t>
      </w:r>
      <w:r w:rsidR="00082B7B" w:rsidRPr="00C61A00">
        <w:rPr>
          <w:rFonts w:cstheme="minorHAnsi"/>
          <w:sz w:val="24"/>
          <w:szCs w:val="24"/>
        </w:rPr>
        <w:t>, and health outcomes.</w:t>
      </w:r>
    </w:p>
    <w:p w14:paraId="7FCCBCB6" w14:textId="71C263A2" w:rsidR="00CB6DAF" w:rsidRPr="00C61A00" w:rsidRDefault="00CB6DAF" w:rsidP="00540F78">
      <w:pPr>
        <w:spacing w:after="0" w:line="276" w:lineRule="auto"/>
        <w:rPr>
          <w:rFonts w:cstheme="minorHAnsi"/>
          <w:i/>
          <w:sz w:val="24"/>
          <w:szCs w:val="24"/>
        </w:rPr>
      </w:pPr>
      <w:r w:rsidRPr="00C61A00">
        <w:rPr>
          <w:rFonts w:cstheme="minorHAnsi"/>
          <w:i/>
          <w:sz w:val="24"/>
          <w:szCs w:val="24"/>
        </w:rPr>
        <w:t>Education Outcomes</w:t>
      </w:r>
    </w:p>
    <w:p w14:paraId="7BC33DFD" w14:textId="78C8F35D" w:rsidR="00CB6DAF" w:rsidRPr="00C61A00" w:rsidRDefault="00540F78" w:rsidP="00540F78">
      <w:pPr>
        <w:pStyle w:val="ListParagraph"/>
        <w:numPr>
          <w:ilvl w:val="0"/>
          <w:numId w:val="7"/>
        </w:numPr>
        <w:spacing w:after="120" w:line="276" w:lineRule="auto"/>
        <w:rPr>
          <w:rFonts w:cstheme="minorHAnsi"/>
          <w:sz w:val="24"/>
          <w:szCs w:val="24"/>
        </w:rPr>
      </w:pPr>
      <w:r>
        <w:rPr>
          <w:rFonts w:cstheme="minorHAnsi"/>
          <w:sz w:val="24"/>
          <w:szCs w:val="24"/>
        </w:rPr>
        <w:t>A</w:t>
      </w:r>
      <w:r w:rsidR="00CB6DAF" w:rsidRPr="00C61A00">
        <w:rPr>
          <w:rFonts w:cstheme="minorHAnsi"/>
          <w:sz w:val="24"/>
          <w:szCs w:val="24"/>
        </w:rPr>
        <w:t xml:space="preserve">ssessments </w:t>
      </w:r>
      <w:r>
        <w:rPr>
          <w:rFonts w:cstheme="minorHAnsi"/>
          <w:sz w:val="24"/>
          <w:szCs w:val="24"/>
        </w:rPr>
        <w:t>among</w:t>
      </w:r>
      <w:r w:rsidR="00CB6DAF" w:rsidRPr="00C61A00">
        <w:rPr>
          <w:rFonts w:cstheme="minorHAnsi"/>
          <w:sz w:val="24"/>
          <w:szCs w:val="24"/>
        </w:rPr>
        <w:t xml:space="preserve"> Grade 3 </w:t>
      </w:r>
      <w:r>
        <w:rPr>
          <w:rFonts w:cstheme="minorHAnsi"/>
          <w:sz w:val="24"/>
          <w:szCs w:val="24"/>
        </w:rPr>
        <w:t xml:space="preserve">students </w:t>
      </w:r>
      <w:r w:rsidR="00CB6DAF" w:rsidRPr="00C61A00">
        <w:rPr>
          <w:rFonts w:cstheme="minorHAnsi"/>
          <w:sz w:val="24"/>
          <w:szCs w:val="24"/>
        </w:rPr>
        <w:t>for numeracy and reading</w:t>
      </w:r>
    </w:p>
    <w:p w14:paraId="0A2C87B6" w14:textId="1CF8FD0F" w:rsidR="00690CC6" w:rsidRDefault="00540F78" w:rsidP="00540F78">
      <w:pPr>
        <w:pStyle w:val="ListParagraph"/>
        <w:numPr>
          <w:ilvl w:val="0"/>
          <w:numId w:val="7"/>
        </w:numPr>
        <w:spacing w:after="120" w:line="276" w:lineRule="auto"/>
        <w:rPr>
          <w:rFonts w:cstheme="minorHAnsi"/>
          <w:sz w:val="24"/>
          <w:szCs w:val="24"/>
        </w:rPr>
      </w:pPr>
      <w:r>
        <w:rPr>
          <w:rFonts w:cstheme="minorHAnsi"/>
          <w:sz w:val="24"/>
          <w:szCs w:val="24"/>
        </w:rPr>
        <w:t>A</w:t>
      </w:r>
      <w:r w:rsidR="00CB6DAF" w:rsidRPr="00C61A00">
        <w:rPr>
          <w:rFonts w:cstheme="minorHAnsi"/>
          <w:sz w:val="24"/>
          <w:szCs w:val="24"/>
        </w:rPr>
        <w:t xml:space="preserve">ssessments </w:t>
      </w:r>
      <w:r>
        <w:rPr>
          <w:rFonts w:cstheme="minorHAnsi"/>
          <w:sz w:val="24"/>
          <w:szCs w:val="24"/>
        </w:rPr>
        <w:t>among</w:t>
      </w:r>
      <w:r w:rsidR="00CB6DAF" w:rsidRPr="00C61A00">
        <w:rPr>
          <w:rFonts w:cstheme="minorHAnsi"/>
          <w:sz w:val="24"/>
          <w:szCs w:val="24"/>
        </w:rPr>
        <w:t xml:space="preserve"> Grade 7 </w:t>
      </w:r>
      <w:r>
        <w:rPr>
          <w:rFonts w:cstheme="minorHAnsi"/>
          <w:sz w:val="24"/>
          <w:szCs w:val="24"/>
        </w:rPr>
        <w:t xml:space="preserve">students </w:t>
      </w:r>
      <w:r w:rsidR="00CB6DAF" w:rsidRPr="00C61A00">
        <w:rPr>
          <w:rFonts w:cstheme="minorHAnsi"/>
          <w:sz w:val="24"/>
          <w:szCs w:val="24"/>
        </w:rPr>
        <w:t>for student en</w:t>
      </w:r>
      <w:r w:rsidR="00690CC6">
        <w:rPr>
          <w:rFonts w:cstheme="minorHAnsi"/>
          <w:sz w:val="24"/>
          <w:szCs w:val="24"/>
        </w:rPr>
        <w:t>gagement and mathematics</w:t>
      </w:r>
    </w:p>
    <w:p w14:paraId="2FB8EC30" w14:textId="699CC12B" w:rsidR="00CB6DAF" w:rsidRPr="00C61A00" w:rsidRDefault="00540F78" w:rsidP="00540F78">
      <w:pPr>
        <w:pStyle w:val="ListParagraph"/>
        <w:numPr>
          <w:ilvl w:val="0"/>
          <w:numId w:val="7"/>
        </w:numPr>
        <w:spacing w:after="120" w:line="276" w:lineRule="auto"/>
        <w:rPr>
          <w:rFonts w:cstheme="minorHAnsi"/>
          <w:sz w:val="24"/>
          <w:szCs w:val="24"/>
        </w:rPr>
      </w:pPr>
      <w:r>
        <w:rPr>
          <w:rFonts w:cstheme="minorHAnsi"/>
          <w:sz w:val="24"/>
          <w:szCs w:val="24"/>
        </w:rPr>
        <w:t>A</w:t>
      </w:r>
      <w:r w:rsidR="00690CC6">
        <w:rPr>
          <w:rFonts w:cstheme="minorHAnsi"/>
          <w:sz w:val="24"/>
          <w:szCs w:val="24"/>
        </w:rPr>
        <w:t xml:space="preserve">ssessments </w:t>
      </w:r>
      <w:r>
        <w:rPr>
          <w:rFonts w:cstheme="minorHAnsi"/>
          <w:sz w:val="24"/>
          <w:szCs w:val="24"/>
        </w:rPr>
        <w:t>among</w:t>
      </w:r>
      <w:r w:rsidR="00CB6DAF" w:rsidRPr="00C61A00">
        <w:rPr>
          <w:rFonts w:cstheme="minorHAnsi"/>
          <w:sz w:val="24"/>
          <w:szCs w:val="24"/>
        </w:rPr>
        <w:t xml:space="preserve"> Grade 8 </w:t>
      </w:r>
      <w:r>
        <w:rPr>
          <w:rFonts w:cstheme="minorHAnsi"/>
          <w:sz w:val="24"/>
          <w:szCs w:val="24"/>
        </w:rPr>
        <w:t xml:space="preserve">students </w:t>
      </w:r>
      <w:r w:rsidR="00CB6DAF" w:rsidRPr="00C61A00">
        <w:rPr>
          <w:rFonts w:cstheme="minorHAnsi"/>
          <w:sz w:val="24"/>
          <w:szCs w:val="24"/>
        </w:rPr>
        <w:t>for reading and writing</w:t>
      </w:r>
    </w:p>
    <w:p w14:paraId="5176717F" w14:textId="77777777" w:rsidR="00CB6DAF" w:rsidRPr="00C61A00" w:rsidRDefault="00CB6DAF" w:rsidP="00853789">
      <w:pPr>
        <w:pStyle w:val="ListParagraph"/>
        <w:numPr>
          <w:ilvl w:val="0"/>
          <w:numId w:val="7"/>
        </w:numPr>
        <w:spacing w:after="0" w:line="276" w:lineRule="auto"/>
        <w:rPr>
          <w:rFonts w:cstheme="minorHAnsi"/>
          <w:sz w:val="24"/>
          <w:szCs w:val="24"/>
        </w:rPr>
      </w:pPr>
      <w:r w:rsidRPr="00C61A00">
        <w:rPr>
          <w:rFonts w:cstheme="minorHAnsi"/>
          <w:sz w:val="24"/>
          <w:szCs w:val="24"/>
        </w:rPr>
        <w:t>High school graduation</w:t>
      </w:r>
    </w:p>
    <w:p w14:paraId="0AF4A114" w14:textId="601720EB" w:rsidR="00CB6DAF" w:rsidRPr="00C61A00" w:rsidRDefault="00CB6DAF" w:rsidP="00540F78">
      <w:pPr>
        <w:spacing w:after="0" w:line="276" w:lineRule="auto"/>
        <w:rPr>
          <w:rFonts w:cstheme="minorHAnsi"/>
          <w:i/>
          <w:sz w:val="24"/>
          <w:szCs w:val="24"/>
        </w:rPr>
      </w:pPr>
      <w:r w:rsidRPr="00C61A00">
        <w:rPr>
          <w:rFonts w:cstheme="minorHAnsi"/>
          <w:i/>
          <w:sz w:val="24"/>
          <w:szCs w:val="24"/>
        </w:rPr>
        <w:t>Social Outcomes</w:t>
      </w:r>
    </w:p>
    <w:p w14:paraId="1AB14DF2" w14:textId="2F59A2E8" w:rsidR="00CB6DAF" w:rsidRPr="00C61A00" w:rsidRDefault="00CB6DAF" w:rsidP="00540F78">
      <w:pPr>
        <w:pStyle w:val="ListParagraph"/>
        <w:numPr>
          <w:ilvl w:val="0"/>
          <w:numId w:val="8"/>
        </w:numPr>
        <w:spacing w:after="120" w:line="276" w:lineRule="auto"/>
        <w:rPr>
          <w:rFonts w:cstheme="minorHAnsi"/>
          <w:sz w:val="24"/>
          <w:szCs w:val="24"/>
        </w:rPr>
      </w:pPr>
      <w:r w:rsidRPr="00C61A00">
        <w:rPr>
          <w:rFonts w:cstheme="minorHAnsi"/>
          <w:sz w:val="24"/>
          <w:szCs w:val="24"/>
        </w:rPr>
        <w:t>Involvement in the justice system among youth age</w:t>
      </w:r>
      <w:r w:rsidR="00853789">
        <w:rPr>
          <w:rFonts w:cstheme="minorHAnsi"/>
          <w:sz w:val="24"/>
          <w:szCs w:val="24"/>
        </w:rPr>
        <w:t>d</w:t>
      </w:r>
      <w:r w:rsidRPr="00C61A00">
        <w:rPr>
          <w:rFonts w:cstheme="minorHAnsi"/>
          <w:sz w:val="24"/>
          <w:szCs w:val="24"/>
        </w:rPr>
        <w:t xml:space="preserve"> 12-17</w:t>
      </w:r>
    </w:p>
    <w:p w14:paraId="18D45062" w14:textId="18738594" w:rsidR="00690CC6" w:rsidRPr="00BC1401" w:rsidRDefault="00CB6DAF" w:rsidP="00853789">
      <w:pPr>
        <w:pStyle w:val="ListParagraph"/>
        <w:numPr>
          <w:ilvl w:val="0"/>
          <w:numId w:val="8"/>
        </w:numPr>
        <w:spacing w:after="0" w:line="276" w:lineRule="auto"/>
        <w:rPr>
          <w:rFonts w:cstheme="minorHAnsi"/>
          <w:sz w:val="24"/>
          <w:szCs w:val="24"/>
        </w:rPr>
      </w:pPr>
      <w:r w:rsidRPr="00C61A00">
        <w:rPr>
          <w:rFonts w:cstheme="minorHAnsi"/>
          <w:sz w:val="24"/>
          <w:szCs w:val="24"/>
        </w:rPr>
        <w:t>Involvement in the justic</w:t>
      </w:r>
      <w:r w:rsidR="00540F78">
        <w:rPr>
          <w:rFonts w:cstheme="minorHAnsi"/>
          <w:sz w:val="24"/>
          <w:szCs w:val="24"/>
        </w:rPr>
        <w:t xml:space="preserve">e system among </w:t>
      </w:r>
      <w:r w:rsidR="00853789">
        <w:rPr>
          <w:rFonts w:cstheme="minorHAnsi"/>
          <w:sz w:val="24"/>
          <w:szCs w:val="24"/>
        </w:rPr>
        <w:t>young adults</w:t>
      </w:r>
      <w:r w:rsidR="00540F78">
        <w:rPr>
          <w:rFonts w:cstheme="minorHAnsi"/>
          <w:sz w:val="24"/>
          <w:szCs w:val="24"/>
        </w:rPr>
        <w:t xml:space="preserve"> age</w:t>
      </w:r>
      <w:r w:rsidR="00853789">
        <w:rPr>
          <w:rFonts w:cstheme="minorHAnsi"/>
          <w:sz w:val="24"/>
          <w:szCs w:val="24"/>
        </w:rPr>
        <w:t>d</w:t>
      </w:r>
      <w:r w:rsidR="00540F78">
        <w:rPr>
          <w:rFonts w:cstheme="minorHAnsi"/>
          <w:sz w:val="24"/>
          <w:szCs w:val="24"/>
        </w:rPr>
        <w:t xml:space="preserve"> 18-24 (</w:t>
      </w:r>
      <w:r w:rsidRPr="00C61A00">
        <w:rPr>
          <w:rFonts w:cstheme="minorHAnsi"/>
          <w:sz w:val="24"/>
          <w:szCs w:val="24"/>
        </w:rPr>
        <w:t xml:space="preserve">with and without a prior justice system incident when they were </w:t>
      </w:r>
      <w:r w:rsidR="00853789">
        <w:rPr>
          <w:rFonts w:cstheme="minorHAnsi"/>
          <w:sz w:val="24"/>
          <w:szCs w:val="24"/>
        </w:rPr>
        <w:t>youth</w:t>
      </w:r>
      <w:r w:rsidR="00540F78">
        <w:rPr>
          <w:rFonts w:cstheme="minorHAnsi"/>
          <w:sz w:val="24"/>
          <w:szCs w:val="24"/>
        </w:rPr>
        <w:t>)</w:t>
      </w:r>
    </w:p>
    <w:p w14:paraId="11C3AE0E" w14:textId="054A921F" w:rsidR="00CB6DAF" w:rsidRPr="00C61A00" w:rsidRDefault="00CB6DAF" w:rsidP="00540F78">
      <w:pPr>
        <w:spacing w:after="0" w:line="276" w:lineRule="auto"/>
        <w:rPr>
          <w:rFonts w:cstheme="minorHAnsi"/>
          <w:i/>
          <w:sz w:val="24"/>
          <w:szCs w:val="24"/>
        </w:rPr>
      </w:pPr>
      <w:r w:rsidRPr="00C61A00">
        <w:rPr>
          <w:rFonts w:cstheme="minorHAnsi"/>
          <w:i/>
          <w:sz w:val="24"/>
          <w:szCs w:val="24"/>
        </w:rPr>
        <w:t>Health Outcomes</w:t>
      </w:r>
    </w:p>
    <w:p w14:paraId="5999B69F" w14:textId="6A0547CC" w:rsidR="00CB6DAF" w:rsidRPr="00C61A00" w:rsidRDefault="00CB6DAF" w:rsidP="00540F78">
      <w:pPr>
        <w:pStyle w:val="ListParagraph"/>
        <w:numPr>
          <w:ilvl w:val="0"/>
          <w:numId w:val="9"/>
        </w:numPr>
        <w:spacing w:after="120" w:line="276" w:lineRule="auto"/>
        <w:rPr>
          <w:rFonts w:cstheme="minorHAnsi"/>
          <w:sz w:val="24"/>
          <w:szCs w:val="24"/>
        </w:rPr>
      </w:pPr>
      <w:r w:rsidRPr="00C61A00">
        <w:rPr>
          <w:rFonts w:cstheme="minorHAnsi"/>
          <w:sz w:val="24"/>
          <w:szCs w:val="24"/>
        </w:rPr>
        <w:t>Teen pregnancy (age</w:t>
      </w:r>
      <w:r w:rsidR="00853789">
        <w:rPr>
          <w:rFonts w:cstheme="minorHAnsi"/>
          <w:sz w:val="24"/>
          <w:szCs w:val="24"/>
        </w:rPr>
        <w:t>d</w:t>
      </w:r>
      <w:r w:rsidRPr="00C61A00">
        <w:rPr>
          <w:rFonts w:cstheme="minorHAnsi"/>
          <w:sz w:val="24"/>
          <w:szCs w:val="24"/>
        </w:rPr>
        <w:t xml:space="preserve"> 15-19)</w:t>
      </w:r>
    </w:p>
    <w:p w14:paraId="5760C63A" w14:textId="174ACE85" w:rsidR="00CB6DAF" w:rsidRPr="00C61A00" w:rsidRDefault="00CB6DAF" w:rsidP="00853789">
      <w:pPr>
        <w:pStyle w:val="ListParagraph"/>
        <w:numPr>
          <w:ilvl w:val="0"/>
          <w:numId w:val="9"/>
        </w:numPr>
        <w:spacing w:after="0" w:line="276" w:lineRule="auto"/>
        <w:rPr>
          <w:rFonts w:cstheme="minorHAnsi"/>
          <w:sz w:val="24"/>
          <w:szCs w:val="24"/>
        </w:rPr>
      </w:pPr>
      <w:r w:rsidRPr="00C61A00">
        <w:rPr>
          <w:rFonts w:cstheme="minorHAnsi"/>
          <w:sz w:val="24"/>
          <w:szCs w:val="24"/>
        </w:rPr>
        <w:t>Positive test result for a sexually transmitted infection</w:t>
      </w:r>
      <w:r w:rsidR="00570C4C">
        <w:rPr>
          <w:rFonts w:cstheme="minorHAnsi"/>
          <w:sz w:val="24"/>
          <w:szCs w:val="24"/>
        </w:rPr>
        <w:t xml:space="preserve"> (STI)</w:t>
      </w:r>
      <w:r w:rsidR="00853789">
        <w:rPr>
          <w:rFonts w:cstheme="minorHAnsi"/>
          <w:sz w:val="24"/>
          <w:szCs w:val="24"/>
        </w:rPr>
        <w:t xml:space="preserve"> </w:t>
      </w:r>
      <w:r w:rsidR="00853789" w:rsidRPr="00C61A00">
        <w:rPr>
          <w:rFonts w:cstheme="minorHAnsi"/>
          <w:sz w:val="24"/>
          <w:szCs w:val="24"/>
        </w:rPr>
        <w:t>among youth age</w:t>
      </w:r>
      <w:r w:rsidR="00853789">
        <w:rPr>
          <w:rFonts w:cstheme="minorHAnsi"/>
          <w:sz w:val="24"/>
          <w:szCs w:val="24"/>
        </w:rPr>
        <w:t>d</w:t>
      </w:r>
      <w:r w:rsidR="00853789" w:rsidRPr="00C61A00">
        <w:rPr>
          <w:rFonts w:cstheme="minorHAnsi"/>
          <w:sz w:val="24"/>
          <w:szCs w:val="24"/>
        </w:rPr>
        <w:t xml:space="preserve"> 12-17</w:t>
      </w:r>
    </w:p>
    <w:p w14:paraId="40979F0E" w14:textId="1352A500" w:rsidR="00711202" w:rsidRPr="00C61A00" w:rsidRDefault="00540F78" w:rsidP="00540F78">
      <w:pPr>
        <w:spacing w:after="240" w:line="276" w:lineRule="auto"/>
        <w:rPr>
          <w:rFonts w:cstheme="minorHAnsi"/>
          <w:sz w:val="24"/>
          <w:szCs w:val="24"/>
        </w:rPr>
      </w:pPr>
      <w:r>
        <w:rPr>
          <w:rFonts w:cstheme="minorHAnsi"/>
          <w:sz w:val="24"/>
          <w:szCs w:val="24"/>
        </w:rPr>
        <w:t>More detail</w:t>
      </w:r>
      <w:r w:rsidR="000E5BC0">
        <w:rPr>
          <w:rFonts w:cstheme="minorHAnsi"/>
          <w:sz w:val="24"/>
          <w:szCs w:val="24"/>
        </w:rPr>
        <w:t>s on the outcome variables</w:t>
      </w:r>
      <w:r>
        <w:rPr>
          <w:rFonts w:cstheme="minorHAnsi"/>
          <w:sz w:val="24"/>
          <w:szCs w:val="24"/>
        </w:rPr>
        <w:t xml:space="preserve"> </w:t>
      </w:r>
      <w:r w:rsidR="000E5BC0">
        <w:rPr>
          <w:rFonts w:cstheme="minorHAnsi"/>
          <w:sz w:val="24"/>
          <w:szCs w:val="24"/>
        </w:rPr>
        <w:t>are</w:t>
      </w:r>
      <w:r>
        <w:rPr>
          <w:rFonts w:cstheme="minorHAnsi"/>
          <w:sz w:val="24"/>
          <w:szCs w:val="24"/>
        </w:rPr>
        <w:t xml:space="preserve"> available</w:t>
      </w:r>
      <w:r w:rsidR="00082B7B" w:rsidRPr="00C61A00">
        <w:rPr>
          <w:rFonts w:cstheme="minorHAnsi"/>
          <w:sz w:val="24"/>
          <w:szCs w:val="24"/>
        </w:rPr>
        <w:t xml:space="preserve"> </w:t>
      </w:r>
      <w:r w:rsidR="00082B7B" w:rsidRPr="00BC1401">
        <w:rPr>
          <w:rFonts w:cstheme="minorHAnsi"/>
          <w:sz w:val="24"/>
          <w:szCs w:val="24"/>
        </w:rPr>
        <w:t xml:space="preserve">in </w:t>
      </w:r>
      <w:r w:rsidR="00AE597A" w:rsidRPr="00BC1401">
        <w:rPr>
          <w:rFonts w:cstheme="minorHAnsi"/>
          <w:b/>
          <w:sz w:val="24"/>
          <w:szCs w:val="24"/>
        </w:rPr>
        <w:t xml:space="preserve">Appendix </w:t>
      </w:r>
      <w:r>
        <w:rPr>
          <w:rFonts w:cstheme="minorHAnsi"/>
          <w:b/>
          <w:sz w:val="24"/>
          <w:szCs w:val="24"/>
        </w:rPr>
        <w:t>3</w:t>
      </w:r>
      <w:r w:rsidR="00CB6DAF" w:rsidRPr="00BC1401">
        <w:rPr>
          <w:rFonts w:cstheme="minorHAnsi"/>
          <w:sz w:val="24"/>
          <w:szCs w:val="24"/>
        </w:rPr>
        <w:t>.</w:t>
      </w:r>
    </w:p>
    <w:p w14:paraId="460F79F9" w14:textId="77777777" w:rsidR="009D64D4" w:rsidRDefault="009D64D4">
      <w:pPr>
        <w:rPr>
          <w:rFonts w:asciiTheme="majorHAnsi" w:eastAsiaTheme="majorEastAsia" w:hAnsiTheme="majorHAnsi" w:cstheme="majorBidi"/>
          <w:b/>
          <w:sz w:val="28"/>
          <w:szCs w:val="26"/>
        </w:rPr>
      </w:pPr>
      <w:r>
        <w:rPr>
          <w:b/>
          <w:sz w:val="28"/>
        </w:rPr>
        <w:br w:type="page"/>
      </w:r>
    </w:p>
    <w:p w14:paraId="0E610B2E" w14:textId="62868DAD" w:rsidR="00703C2E" w:rsidRPr="00540F78" w:rsidRDefault="00711202" w:rsidP="00221CE4">
      <w:pPr>
        <w:pStyle w:val="Heading2A"/>
        <w:rPr>
          <w:b/>
          <w:color w:val="auto"/>
          <w:sz w:val="28"/>
        </w:rPr>
      </w:pPr>
      <w:r w:rsidRPr="00540F78">
        <w:rPr>
          <w:b/>
          <w:color w:val="auto"/>
          <w:sz w:val="28"/>
        </w:rPr>
        <w:lastRenderedPageBreak/>
        <w:t>Statistical Analyses</w:t>
      </w:r>
      <w:r w:rsidR="00EE2070">
        <w:rPr>
          <w:b/>
          <w:color w:val="auto"/>
          <w:sz w:val="28"/>
        </w:rPr>
        <w:t xml:space="preserve"> and How to Interpret the Findings</w:t>
      </w:r>
    </w:p>
    <w:p w14:paraId="324EE0A7" w14:textId="77777777" w:rsidR="000E5BC0" w:rsidRDefault="000E5BC0" w:rsidP="00B1530F">
      <w:pPr>
        <w:spacing w:after="60" w:line="276" w:lineRule="auto"/>
        <w:rPr>
          <w:rFonts w:cstheme="minorHAnsi"/>
          <w:sz w:val="24"/>
          <w:szCs w:val="24"/>
        </w:rPr>
      </w:pPr>
      <w:r>
        <w:rPr>
          <w:rFonts w:cstheme="minorHAnsi"/>
          <w:sz w:val="24"/>
          <w:szCs w:val="24"/>
        </w:rPr>
        <w:t xml:space="preserve">For an explanation of </w:t>
      </w:r>
      <w:r w:rsidRPr="0003164A">
        <w:rPr>
          <w:rFonts w:cstheme="minorHAnsi"/>
          <w:i/>
          <w:sz w:val="24"/>
          <w:szCs w:val="24"/>
        </w:rPr>
        <w:t>statistical significance</w:t>
      </w:r>
      <w:r>
        <w:rPr>
          <w:rFonts w:cstheme="minorHAnsi"/>
          <w:sz w:val="24"/>
          <w:szCs w:val="24"/>
        </w:rPr>
        <w:t xml:space="preserve">, please see </w:t>
      </w:r>
      <w:r w:rsidRPr="0003164A">
        <w:rPr>
          <w:rFonts w:cstheme="minorHAnsi"/>
          <w:b/>
          <w:sz w:val="24"/>
          <w:szCs w:val="24"/>
        </w:rPr>
        <w:t>Appendix 4</w:t>
      </w:r>
      <w:r>
        <w:rPr>
          <w:rFonts w:cstheme="minorHAnsi"/>
          <w:sz w:val="24"/>
          <w:szCs w:val="24"/>
        </w:rPr>
        <w:t>.</w:t>
      </w:r>
      <w:r w:rsidRPr="002905E4">
        <w:rPr>
          <w:rFonts w:cstheme="minorHAnsi"/>
          <w:sz w:val="24"/>
          <w:szCs w:val="24"/>
        </w:rPr>
        <w:t xml:space="preserve"> </w:t>
      </w:r>
    </w:p>
    <w:p w14:paraId="6EF574FD" w14:textId="5A584D4D" w:rsidR="000E5BC0" w:rsidRDefault="000E5BC0" w:rsidP="000E5BC0">
      <w:pPr>
        <w:spacing w:after="120" w:line="276" w:lineRule="auto"/>
        <w:rPr>
          <w:rFonts w:cstheme="minorHAnsi"/>
          <w:sz w:val="24"/>
          <w:szCs w:val="24"/>
        </w:rPr>
      </w:pPr>
      <w:r>
        <w:rPr>
          <w:rFonts w:cstheme="minorHAnsi"/>
          <w:sz w:val="24"/>
          <w:szCs w:val="24"/>
        </w:rPr>
        <w:t xml:space="preserve">For simplicity’s sake, </w:t>
      </w:r>
      <w:r w:rsidR="00512A91">
        <w:rPr>
          <w:rFonts w:cstheme="minorHAnsi"/>
          <w:sz w:val="24"/>
          <w:szCs w:val="24"/>
        </w:rPr>
        <w:t>some</w:t>
      </w:r>
      <w:r>
        <w:rPr>
          <w:rFonts w:cstheme="minorHAnsi"/>
          <w:sz w:val="24"/>
          <w:szCs w:val="24"/>
        </w:rPr>
        <w:t xml:space="preserve"> figures and tables in this report are presented without confidence intervals or p-values. The detailed versions of these figures and tables</w:t>
      </w:r>
      <w:r w:rsidR="00512A91">
        <w:rPr>
          <w:rFonts w:cstheme="minorHAnsi"/>
          <w:sz w:val="24"/>
          <w:szCs w:val="24"/>
        </w:rPr>
        <w:t>,</w:t>
      </w:r>
      <w:r>
        <w:rPr>
          <w:rFonts w:cstheme="minorHAnsi"/>
          <w:sz w:val="24"/>
          <w:szCs w:val="24"/>
        </w:rPr>
        <w:t xml:space="preserve"> which include these measures of statistical significance</w:t>
      </w:r>
      <w:r w:rsidR="00512A91">
        <w:rPr>
          <w:rFonts w:cstheme="minorHAnsi"/>
          <w:sz w:val="24"/>
          <w:szCs w:val="24"/>
        </w:rPr>
        <w:t>,</w:t>
      </w:r>
      <w:r>
        <w:rPr>
          <w:rFonts w:cstheme="minorHAnsi"/>
          <w:sz w:val="24"/>
          <w:szCs w:val="24"/>
        </w:rPr>
        <w:t xml:space="preserve"> can be found in </w:t>
      </w:r>
      <w:r w:rsidRPr="002905E4">
        <w:rPr>
          <w:rFonts w:cstheme="minorHAnsi"/>
          <w:b/>
          <w:sz w:val="24"/>
          <w:szCs w:val="24"/>
        </w:rPr>
        <w:t>Appendix 5</w:t>
      </w:r>
      <w:r>
        <w:rPr>
          <w:rFonts w:cstheme="minorHAnsi"/>
          <w:sz w:val="24"/>
          <w:szCs w:val="24"/>
        </w:rPr>
        <w:t>.</w:t>
      </w:r>
    </w:p>
    <w:p w14:paraId="4D6C8063" w14:textId="170D2948" w:rsidR="009D5A25" w:rsidRPr="009D5A25" w:rsidRDefault="00B1530F" w:rsidP="00B1530F">
      <w:pPr>
        <w:spacing w:after="60" w:line="276" w:lineRule="auto"/>
        <w:rPr>
          <w:rFonts w:cstheme="minorHAnsi"/>
          <w:b/>
          <w:sz w:val="24"/>
          <w:szCs w:val="24"/>
        </w:rPr>
      </w:pPr>
      <w:r>
        <w:rPr>
          <w:rFonts w:cstheme="minorHAnsi"/>
          <w:b/>
          <w:sz w:val="24"/>
          <w:szCs w:val="24"/>
        </w:rPr>
        <w:t xml:space="preserve">Statistical Models for </w:t>
      </w:r>
      <w:r w:rsidR="00853789">
        <w:rPr>
          <w:rFonts w:cstheme="minorHAnsi"/>
          <w:b/>
          <w:sz w:val="24"/>
          <w:szCs w:val="24"/>
        </w:rPr>
        <w:t>Describing the Study Population</w:t>
      </w:r>
    </w:p>
    <w:p w14:paraId="7F48263D" w14:textId="556EE201" w:rsidR="00690CC6" w:rsidRPr="0003164A" w:rsidRDefault="00690CC6" w:rsidP="00B1530F">
      <w:pPr>
        <w:spacing w:after="120" w:line="276" w:lineRule="auto"/>
        <w:rPr>
          <w:rFonts w:cstheme="minorHAnsi"/>
          <w:sz w:val="24"/>
          <w:szCs w:val="24"/>
        </w:rPr>
      </w:pPr>
      <w:r>
        <w:rPr>
          <w:rFonts w:cstheme="minorHAnsi"/>
          <w:sz w:val="24"/>
          <w:szCs w:val="24"/>
        </w:rPr>
        <w:t xml:space="preserve">We tested for differences between </w:t>
      </w:r>
      <w:r w:rsidR="0003164A">
        <w:rPr>
          <w:rFonts w:cstheme="minorHAnsi"/>
          <w:sz w:val="24"/>
          <w:szCs w:val="24"/>
        </w:rPr>
        <w:t>the BGCW</w:t>
      </w:r>
      <w:r>
        <w:rPr>
          <w:rFonts w:cstheme="minorHAnsi"/>
          <w:sz w:val="24"/>
          <w:szCs w:val="24"/>
        </w:rPr>
        <w:t xml:space="preserve"> group</w:t>
      </w:r>
      <w:r w:rsidR="0003164A">
        <w:rPr>
          <w:rFonts w:cstheme="minorHAnsi"/>
          <w:sz w:val="24"/>
          <w:szCs w:val="24"/>
        </w:rPr>
        <w:t xml:space="preserve"> and the comparison group using </w:t>
      </w:r>
      <w:r w:rsidR="00B1530F">
        <w:rPr>
          <w:rFonts w:cstheme="minorHAnsi"/>
          <w:sz w:val="24"/>
          <w:szCs w:val="24"/>
        </w:rPr>
        <w:t>a generalized linear model</w:t>
      </w:r>
      <w:r w:rsidR="000E5BC0">
        <w:rPr>
          <w:rFonts w:cstheme="minorHAnsi"/>
          <w:sz w:val="24"/>
          <w:szCs w:val="24"/>
        </w:rPr>
        <w:t xml:space="preserve"> and determined whether any of the differences between groups were </w:t>
      </w:r>
      <w:r w:rsidR="000E5BC0" w:rsidRPr="00920AF4">
        <w:rPr>
          <w:rFonts w:cstheme="minorHAnsi"/>
          <w:sz w:val="24"/>
          <w:szCs w:val="24"/>
        </w:rPr>
        <w:t>significant</w:t>
      </w:r>
      <w:r w:rsidR="0003164A">
        <w:rPr>
          <w:rFonts w:cstheme="minorHAnsi"/>
          <w:sz w:val="24"/>
          <w:szCs w:val="24"/>
        </w:rPr>
        <w:t xml:space="preserve">. </w:t>
      </w:r>
    </w:p>
    <w:p w14:paraId="4F866ED5" w14:textId="659D8494" w:rsidR="0003164A" w:rsidRPr="0003164A" w:rsidRDefault="0003164A" w:rsidP="00B1530F">
      <w:pPr>
        <w:spacing w:after="60" w:line="276" w:lineRule="auto"/>
        <w:rPr>
          <w:rFonts w:cstheme="minorHAnsi"/>
          <w:b/>
          <w:sz w:val="24"/>
          <w:szCs w:val="24"/>
        </w:rPr>
      </w:pPr>
      <w:r w:rsidRPr="00686058">
        <w:rPr>
          <w:rFonts w:cstheme="minorHAnsi"/>
          <w:b/>
          <w:sz w:val="24"/>
          <w:szCs w:val="24"/>
        </w:rPr>
        <w:t xml:space="preserve">Statistical Models for </w:t>
      </w:r>
      <w:r w:rsidR="00FC258A" w:rsidRPr="00686058">
        <w:rPr>
          <w:rFonts w:cstheme="minorHAnsi"/>
          <w:b/>
          <w:sz w:val="24"/>
          <w:szCs w:val="24"/>
        </w:rPr>
        <w:t xml:space="preserve">Assessing </w:t>
      </w:r>
      <w:r w:rsidRPr="00686058">
        <w:rPr>
          <w:rFonts w:cstheme="minorHAnsi"/>
          <w:b/>
          <w:sz w:val="24"/>
          <w:szCs w:val="24"/>
        </w:rPr>
        <w:t>the Outcomes</w:t>
      </w:r>
    </w:p>
    <w:p w14:paraId="539CDC20" w14:textId="77777777" w:rsidR="00FC258A" w:rsidRPr="005715FF" w:rsidRDefault="00FC258A" w:rsidP="00B1530F">
      <w:pPr>
        <w:spacing w:after="0" w:line="276" w:lineRule="auto"/>
        <w:rPr>
          <w:rFonts w:cstheme="minorHAnsi"/>
          <w:i/>
          <w:sz w:val="24"/>
          <w:szCs w:val="24"/>
          <w:u w:val="single"/>
        </w:rPr>
      </w:pPr>
      <w:r w:rsidRPr="005715FF">
        <w:rPr>
          <w:rFonts w:cstheme="minorHAnsi"/>
          <w:i/>
          <w:sz w:val="24"/>
          <w:szCs w:val="24"/>
          <w:u w:val="single"/>
        </w:rPr>
        <w:t>Education Outcomes</w:t>
      </w:r>
    </w:p>
    <w:p w14:paraId="41FAC2C7" w14:textId="31FAB6B6" w:rsidR="00FC258A" w:rsidRDefault="002905E4" w:rsidP="00261B9B">
      <w:pPr>
        <w:spacing w:after="120" w:line="276" w:lineRule="auto"/>
        <w:rPr>
          <w:rFonts w:cstheme="minorHAnsi"/>
          <w:sz w:val="24"/>
          <w:szCs w:val="24"/>
        </w:rPr>
      </w:pPr>
      <w:r>
        <w:rPr>
          <w:rFonts w:cstheme="minorHAnsi"/>
          <w:sz w:val="24"/>
          <w:szCs w:val="24"/>
        </w:rPr>
        <w:t>In examining the education outcomes, w</w:t>
      </w:r>
      <w:r w:rsidR="00FC258A">
        <w:rPr>
          <w:rFonts w:cstheme="minorHAnsi"/>
          <w:sz w:val="24"/>
          <w:szCs w:val="24"/>
        </w:rPr>
        <w:t xml:space="preserve">e </w:t>
      </w:r>
      <w:r>
        <w:rPr>
          <w:rFonts w:cstheme="minorHAnsi"/>
          <w:sz w:val="24"/>
          <w:szCs w:val="24"/>
        </w:rPr>
        <w:t xml:space="preserve">used </w:t>
      </w:r>
      <w:r w:rsidR="004B67CB">
        <w:rPr>
          <w:rFonts w:cstheme="minorHAnsi"/>
          <w:sz w:val="24"/>
          <w:szCs w:val="24"/>
        </w:rPr>
        <w:t xml:space="preserve">a statistical model called a generalized additive model to generate </w:t>
      </w:r>
      <w:r>
        <w:rPr>
          <w:rFonts w:cstheme="minorHAnsi"/>
          <w:sz w:val="24"/>
          <w:szCs w:val="24"/>
        </w:rPr>
        <w:t>both</w:t>
      </w:r>
      <w:r w:rsidR="00FC258A">
        <w:rPr>
          <w:rFonts w:cstheme="minorHAnsi"/>
          <w:sz w:val="24"/>
          <w:szCs w:val="24"/>
        </w:rPr>
        <w:t xml:space="preserve"> crude and adjusted </w:t>
      </w:r>
      <w:r w:rsidR="004B67CB">
        <w:rPr>
          <w:rFonts w:cstheme="minorHAnsi"/>
          <w:sz w:val="24"/>
          <w:szCs w:val="24"/>
        </w:rPr>
        <w:t>findings</w:t>
      </w:r>
      <w:r w:rsidR="00FC258A">
        <w:rPr>
          <w:rFonts w:cstheme="minorHAnsi"/>
          <w:sz w:val="24"/>
          <w:szCs w:val="24"/>
        </w:rPr>
        <w:t xml:space="preserve">. </w:t>
      </w:r>
      <w:r>
        <w:rPr>
          <w:rFonts w:cstheme="minorHAnsi"/>
          <w:sz w:val="24"/>
          <w:szCs w:val="24"/>
        </w:rPr>
        <w:t>The ‘c</w:t>
      </w:r>
      <w:r w:rsidR="00FC258A">
        <w:rPr>
          <w:rFonts w:cstheme="minorHAnsi"/>
          <w:sz w:val="24"/>
          <w:szCs w:val="24"/>
        </w:rPr>
        <w:t xml:space="preserve">rude’ </w:t>
      </w:r>
      <w:r>
        <w:rPr>
          <w:rFonts w:cstheme="minorHAnsi"/>
          <w:sz w:val="24"/>
          <w:szCs w:val="24"/>
        </w:rPr>
        <w:t>models</w:t>
      </w:r>
      <w:r w:rsidR="00FC258A">
        <w:rPr>
          <w:rFonts w:cstheme="minorHAnsi"/>
          <w:sz w:val="24"/>
          <w:szCs w:val="24"/>
        </w:rPr>
        <w:t xml:space="preserve"> simply compare</w:t>
      </w:r>
      <w:r w:rsidR="000E5BC0">
        <w:rPr>
          <w:rFonts w:cstheme="minorHAnsi"/>
          <w:sz w:val="24"/>
          <w:szCs w:val="24"/>
        </w:rPr>
        <w:t>d</w:t>
      </w:r>
      <w:r w:rsidR="00FC258A">
        <w:rPr>
          <w:rFonts w:cstheme="minorHAnsi"/>
          <w:sz w:val="24"/>
          <w:szCs w:val="24"/>
        </w:rPr>
        <w:t xml:space="preserve"> the two study gr</w:t>
      </w:r>
      <w:r>
        <w:rPr>
          <w:rFonts w:cstheme="minorHAnsi"/>
          <w:sz w:val="24"/>
          <w:szCs w:val="24"/>
        </w:rPr>
        <w:t>oups without any adjustments. The ‘a</w:t>
      </w:r>
      <w:r w:rsidR="00FC258A">
        <w:rPr>
          <w:rFonts w:cstheme="minorHAnsi"/>
          <w:sz w:val="24"/>
          <w:szCs w:val="24"/>
        </w:rPr>
        <w:t xml:space="preserve">djusted’ </w:t>
      </w:r>
      <w:r>
        <w:rPr>
          <w:rFonts w:cstheme="minorHAnsi"/>
          <w:sz w:val="24"/>
          <w:szCs w:val="24"/>
        </w:rPr>
        <w:t>models include</w:t>
      </w:r>
      <w:r w:rsidR="000E5BC0">
        <w:rPr>
          <w:rFonts w:cstheme="minorHAnsi"/>
          <w:sz w:val="24"/>
          <w:szCs w:val="24"/>
        </w:rPr>
        <w:t>d</w:t>
      </w:r>
      <w:r>
        <w:rPr>
          <w:rFonts w:cstheme="minorHAnsi"/>
          <w:sz w:val="24"/>
          <w:szCs w:val="24"/>
        </w:rPr>
        <w:t xml:space="preserve"> variables </w:t>
      </w:r>
      <w:r w:rsidR="000E5BC0">
        <w:rPr>
          <w:rFonts w:cstheme="minorHAnsi"/>
          <w:sz w:val="24"/>
          <w:szCs w:val="24"/>
        </w:rPr>
        <w:t>to</w:t>
      </w:r>
      <w:r>
        <w:rPr>
          <w:rFonts w:cstheme="minorHAnsi"/>
          <w:sz w:val="24"/>
          <w:szCs w:val="24"/>
        </w:rPr>
        <w:t xml:space="preserve"> statistically adjust for </w:t>
      </w:r>
      <w:r w:rsidR="000E5BC0">
        <w:rPr>
          <w:rFonts w:cstheme="minorHAnsi"/>
          <w:sz w:val="24"/>
          <w:szCs w:val="24"/>
        </w:rPr>
        <w:t xml:space="preserve">known </w:t>
      </w:r>
      <w:r w:rsidR="00FC258A">
        <w:rPr>
          <w:rFonts w:cstheme="minorHAnsi"/>
          <w:sz w:val="24"/>
          <w:szCs w:val="24"/>
        </w:rPr>
        <w:t xml:space="preserve">differences </w:t>
      </w:r>
      <w:r w:rsidR="000E5BC0">
        <w:rPr>
          <w:rFonts w:cstheme="minorHAnsi"/>
          <w:sz w:val="24"/>
          <w:szCs w:val="24"/>
        </w:rPr>
        <w:t>in</w:t>
      </w:r>
      <w:r w:rsidR="00FC258A">
        <w:rPr>
          <w:rFonts w:cstheme="minorHAnsi"/>
          <w:sz w:val="24"/>
          <w:szCs w:val="24"/>
        </w:rPr>
        <w:t xml:space="preserve"> </w:t>
      </w:r>
      <w:r w:rsidR="000E5BC0">
        <w:rPr>
          <w:rFonts w:cstheme="minorHAnsi"/>
          <w:sz w:val="24"/>
          <w:szCs w:val="24"/>
        </w:rPr>
        <w:t>study group characteristics</w:t>
      </w:r>
      <w:r>
        <w:rPr>
          <w:rFonts w:cstheme="minorHAnsi"/>
          <w:sz w:val="24"/>
          <w:szCs w:val="24"/>
        </w:rPr>
        <w:t xml:space="preserve">. </w:t>
      </w:r>
      <w:r w:rsidR="000E5BC0">
        <w:rPr>
          <w:rFonts w:cstheme="minorHAnsi"/>
          <w:sz w:val="24"/>
          <w:szCs w:val="24"/>
        </w:rPr>
        <w:t xml:space="preserve">The adjusted models </w:t>
      </w:r>
      <w:r w:rsidR="00FC258A">
        <w:rPr>
          <w:rFonts w:cstheme="minorHAnsi"/>
          <w:sz w:val="24"/>
          <w:szCs w:val="24"/>
        </w:rPr>
        <w:t xml:space="preserve">also </w:t>
      </w:r>
      <w:r w:rsidR="000E5BC0">
        <w:rPr>
          <w:rFonts w:cstheme="minorHAnsi"/>
          <w:sz w:val="24"/>
          <w:szCs w:val="24"/>
        </w:rPr>
        <w:t>incorporated</w:t>
      </w:r>
      <w:r>
        <w:rPr>
          <w:rFonts w:cstheme="minorHAnsi"/>
          <w:sz w:val="24"/>
          <w:szCs w:val="24"/>
        </w:rPr>
        <w:t xml:space="preserve"> variables to adjust</w:t>
      </w:r>
      <w:r w:rsidR="00FC258A">
        <w:rPr>
          <w:rFonts w:cstheme="minorHAnsi"/>
          <w:sz w:val="24"/>
          <w:szCs w:val="24"/>
        </w:rPr>
        <w:t xml:space="preserve"> for </w:t>
      </w:r>
      <w:r w:rsidR="00FC258A" w:rsidRPr="00FC258A">
        <w:rPr>
          <w:rFonts w:cstheme="minorHAnsi"/>
          <w:i/>
          <w:sz w:val="24"/>
          <w:szCs w:val="24"/>
        </w:rPr>
        <w:t xml:space="preserve">how much BGCW participation </w:t>
      </w:r>
      <w:r w:rsidR="00FC258A" w:rsidRPr="00FC258A">
        <w:rPr>
          <w:rFonts w:cstheme="minorHAnsi"/>
          <w:sz w:val="24"/>
          <w:szCs w:val="24"/>
        </w:rPr>
        <w:t>children and youth</w:t>
      </w:r>
      <w:r w:rsidR="00FC258A">
        <w:rPr>
          <w:rFonts w:cstheme="minorHAnsi"/>
          <w:sz w:val="24"/>
          <w:szCs w:val="24"/>
        </w:rPr>
        <w:t xml:space="preserve"> </w:t>
      </w:r>
      <w:r>
        <w:rPr>
          <w:rFonts w:cstheme="minorHAnsi"/>
          <w:sz w:val="24"/>
          <w:szCs w:val="24"/>
        </w:rPr>
        <w:t>experienced</w:t>
      </w:r>
      <w:r w:rsidR="00FC258A">
        <w:rPr>
          <w:rFonts w:cstheme="minorHAnsi"/>
          <w:sz w:val="24"/>
          <w:szCs w:val="24"/>
        </w:rPr>
        <w:t>. The reason for adjusting was to try to eliminate as much</w:t>
      </w:r>
      <w:r w:rsidR="00FC258A" w:rsidRPr="003910A1">
        <w:rPr>
          <w:rFonts w:cstheme="minorHAnsi"/>
          <w:sz w:val="24"/>
          <w:szCs w:val="24"/>
        </w:rPr>
        <w:t xml:space="preserve"> ‘background noise’</w:t>
      </w:r>
      <w:r w:rsidR="00FC258A">
        <w:rPr>
          <w:rFonts w:cstheme="minorHAnsi"/>
          <w:sz w:val="24"/>
          <w:szCs w:val="24"/>
        </w:rPr>
        <w:t xml:space="preserve"> as possible so that if we detected differences in the outcomes, we could be more certain they were related to </w:t>
      </w:r>
      <w:r w:rsidR="00261B9B">
        <w:rPr>
          <w:rFonts w:cstheme="minorHAnsi"/>
          <w:sz w:val="24"/>
          <w:szCs w:val="24"/>
        </w:rPr>
        <w:t xml:space="preserve">the amount of </w:t>
      </w:r>
      <w:r w:rsidR="00FC258A">
        <w:rPr>
          <w:rFonts w:cstheme="minorHAnsi"/>
          <w:sz w:val="24"/>
          <w:szCs w:val="24"/>
        </w:rPr>
        <w:t>BGCW participation</w:t>
      </w:r>
      <w:r w:rsidR="00261B9B">
        <w:rPr>
          <w:rFonts w:cstheme="minorHAnsi"/>
          <w:sz w:val="24"/>
          <w:szCs w:val="24"/>
        </w:rPr>
        <w:t xml:space="preserve"> and not to some other factor</w:t>
      </w:r>
      <w:r w:rsidR="00FC258A">
        <w:rPr>
          <w:rFonts w:cstheme="minorHAnsi"/>
          <w:sz w:val="24"/>
          <w:szCs w:val="24"/>
        </w:rPr>
        <w:t>.</w:t>
      </w:r>
    </w:p>
    <w:p w14:paraId="59FE05F8" w14:textId="77777777" w:rsidR="005715FF" w:rsidRPr="002905E4" w:rsidRDefault="005715FF" w:rsidP="005715FF">
      <w:pPr>
        <w:spacing w:after="60" w:line="276" w:lineRule="auto"/>
        <w:rPr>
          <w:rFonts w:cstheme="minorHAnsi"/>
          <w:i/>
          <w:sz w:val="24"/>
          <w:szCs w:val="24"/>
        </w:rPr>
      </w:pPr>
      <w:r w:rsidRPr="002905E4">
        <w:rPr>
          <w:rFonts w:cstheme="minorHAnsi"/>
          <w:i/>
          <w:sz w:val="24"/>
          <w:szCs w:val="24"/>
        </w:rPr>
        <w:t>How to interpret the findings from the Education Outcomes:</w:t>
      </w:r>
    </w:p>
    <w:p w14:paraId="387DCFB7" w14:textId="12CC5CB6" w:rsidR="00FC258A" w:rsidRPr="009D5A25" w:rsidRDefault="000E5BC0" w:rsidP="00B1530F">
      <w:pPr>
        <w:spacing w:after="0" w:line="276" w:lineRule="auto"/>
        <w:rPr>
          <w:rFonts w:cstheme="minorHAnsi"/>
          <w:sz w:val="24"/>
          <w:szCs w:val="24"/>
        </w:rPr>
      </w:pPr>
      <w:r>
        <w:rPr>
          <w:rFonts w:cstheme="minorHAnsi"/>
          <w:sz w:val="24"/>
          <w:szCs w:val="24"/>
        </w:rPr>
        <w:t>From the crude models, we</w:t>
      </w:r>
      <w:r w:rsidR="00FC258A">
        <w:rPr>
          <w:rFonts w:cstheme="minorHAnsi"/>
          <w:sz w:val="24"/>
          <w:szCs w:val="24"/>
        </w:rPr>
        <w:t xml:space="preserve"> determine</w:t>
      </w:r>
      <w:r>
        <w:rPr>
          <w:rFonts w:cstheme="minorHAnsi"/>
          <w:sz w:val="24"/>
          <w:szCs w:val="24"/>
        </w:rPr>
        <w:t>d</w:t>
      </w:r>
      <w:r w:rsidR="00FC258A" w:rsidRPr="009D5A25">
        <w:rPr>
          <w:rFonts w:cstheme="minorHAnsi"/>
          <w:sz w:val="24"/>
          <w:szCs w:val="24"/>
        </w:rPr>
        <w:t xml:space="preserve">: </w:t>
      </w:r>
    </w:p>
    <w:p w14:paraId="4D966863" w14:textId="62414A39" w:rsidR="00FC258A" w:rsidRPr="009D5A25" w:rsidRDefault="00797FB9" w:rsidP="00B1530F">
      <w:pPr>
        <w:pStyle w:val="ListParagraph"/>
        <w:numPr>
          <w:ilvl w:val="0"/>
          <w:numId w:val="28"/>
        </w:numPr>
        <w:spacing w:line="276" w:lineRule="auto"/>
        <w:ind w:left="426"/>
        <w:rPr>
          <w:rFonts w:cstheme="minorHAnsi"/>
          <w:sz w:val="24"/>
          <w:szCs w:val="24"/>
        </w:rPr>
      </w:pPr>
      <w:r>
        <w:rPr>
          <w:rFonts w:cstheme="minorHAnsi"/>
          <w:sz w:val="24"/>
          <w:szCs w:val="24"/>
        </w:rPr>
        <w:t>the</w:t>
      </w:r>
      <w:r w:rsidRPr="009D5A25">
        <w:rPr>
          <w:rFonts w:cstheme="minorHAnsi"/>
          <w:sz w:val="24"/>
          <w:szCs w:val="24"/>
        </w:rPr>
        <w:t xml:space="preserve"> </w:t>
      </w:r>
      <w:r w:rsidR="00FC258A" w:rsidRPr="009D5A25">
        <w:rPr>
          <w:rFonts w:cstheme="minorHAnsi"/>
          <w:sz w:val="24"/>
          <w:szCs w:val="24"/>
        </w:rPr>
        <w:t xml:space="preserve">percent of children in the </w:t>
      </w:r>
      <w:r w:rsidR="00FC258A">
        <w:rPr>
          <w:rFonts w:cstheme="minorHAnsi"/>
          <w:sz w:val="24"/>
          <w:szCs w:val="24"/>
        </w:rPr>
        <w:t>BGCW group</w:t>
      </w:r>
      <w:r w:rsidR="00FC258A" w:rsidRPr="009D5A25">
        <w:rPr>
          <w:rFonts w:cstheme="minorHAnsi"/>
          <w:sz w:val="24"/>
          <w:szCs w:val="24"/>
        </w:rPr>
        <w:t xml:space="preserve"> and comparison group </w:t>
      </w:r>
      <w:r>
        <w:rPr>
          <w:rFonts w:cstheme="minorHAnsi"/>
          <w:sz w:val="24"/>
          <w:szCs w:val="24"/>
        </w:rPr>
        <w:t xml:space="preserve">who </w:t>
      </w:r>
      <w:r w:rsidR="00FC258A" w:rsidRPr="009D5A25">
        <w:rPr>
          <w:rFonts w:cstheme="minorHAnsi"/>
          <w:sz w:val="24"/>
          <w:szCs w:val="24"/>
        </w:rPr>
        <w:t>achie</w:t>
      </w:r>
      <w:r w:rsidR="00B1530F">
        <w:rPr>
          <w:rFonts w:cstheme="minorHAnsi"/>
          <w:sz w:val="24"/>
          <w:szCs w:val="24"/>
        </w:rPr>
        <w:t>ved the education outcomes</w:t>
      </w:r>
      <w:r w:rsidR="00FC258A" w:rsidRPr="009D5A25">
        <w:rPr>
          <w:rFonts w:cstheme="minorHAnsi"/>
          <w:sz w:val="24"/>
          <w:szCs w:val="24"/>
        </w:rPr>
        <w:t>;</w:t>
      </w:r>
      <w:r w:rsidR="00FC258A">
        <w:rPr>
          <w:rFonts w:cstheme="minorHAnsi"/>
          <w:sz w:val="24"/>
          <w:szCs w:val="24"/>
        </w:rPr>
        <w:t xml:space="preserve"> </w:t>
      </w:r>
    </w:p>
    <w:p w14:paraId="1E2F6DB1" w14:textId="71385749" w:rsidR="00FC258A" w:rsidRPr="009D5A25" w:rsidRDefault="000E5BC0" w:rsidP="00261B9B">
      <w:pPr>
        <w:pStyle w:val="ListParagraph"/>
        <w:numPr>
          <w:ilvl w:val="0"/>
          <w:numId w:val="28"/>
        </w:numPr>
        <w:spacing w:after="120" w:line="276" w:lineRule="auto"/>
        <w:ind w:left="425" w:hanging="357"/>
        <w:contextualSpacing w:val="0"/>
        <w:rPr>
          <w:rFonts w:cstheme="minorHAnsi"/>
          <w:sz w:val="24"/>
          <w:szCs w:val="24"/>
        </w:rPr>
      </w:pPr>
      <w:r>
        <w:rPr>
          <w:rFonts w:cstheme="minorHAnsi"/>
          <w:sz w:val="24"/>
          <w:szCs w:val="24"/>
        </w:rPr>
        <w:t>the</w:t>
      </w:r>
      <w:r w:rsidR="00FC258A" w:rsidRPr="009D5A25">
        <w:rPr>
          <w:rFonts w:cstheme="minorHAnsi"/>
          <w:sz w:val="24"/>
          <w:szCs w:val="24"/>
        </w:rPr>
        <w:t xml:space="preserve"> difference was between the two groups, and whether this difference was </w:t>
      </w:r>
      <w:r w:rsidR="00367022">
        <w:rPr>
          <w:rFonts w:cstheme="minorHAnsi"/>
          <w:sz w:val="24"/>
          <w:szCs w:val="24"/>
        </w:rPr>
        <w:t xml:space="preserve">statistically </w:t>
      </w:r>
      <w:r w:rsidR="00FC258A" w:rsidRPr="009D5A25">
        <w:rPr>
          <w:rFonts w:cstheme="minorHAnsi"/>
          <w:sz w:val="24"/>
          <w:szCs w:val="24"/>
        </w:rPr>
        <w:t>significant</w:t>
      </w:r>
      <w:r w:rsidR="00FC258A">
        <w:rPr>
          <w:rFonts w:cstheme="minorHAnsi"/>
          <w:sz w:val="24"/>
          <w:szCs w:val="24"/>
        </w:rPr>
        <w:t>.</w:t>
      </w:r>
      <w:r w:rsidR="00FC258A" w:rsidRPr="009D5A25">
        <w:rPr>
          <w:rFonts w:cstheme="minorHAnsi"/>
          <w:sz w:val="24"/>
          <w:szCs w:val="24"/>
        </w:rPr>
        <w:t xml:space="preserve"> </w:t>
      </w:r>
    </w:p>
    <w:p w14:paraId="2C3F3740" w14:textId="2C6E296F" w:rsidR="00FC258A" w:rsidRPr="005715FF" w:rsidRDefault="000E5BC0" w:rsidP="00B1530F">
      <w:pPr>
        <w:spacing w:after="120" w:line="276" w:lineRule="auto"/>
        <w:rPr>
          <w:rFonts w:cstheme="minorHAnsi"/>
          <w:sz w:val="24"/>
          <w:szCs w:val="24"/>
        </w:rPr>
      </w:pPr>
      <w:r>
        <w:rPr>
          <w:rFonts w:cstheme="minorHAnsi"/>
          <w:sz w:val="24"/>
          <w:szCs w:val="24"/>
        </w:rPr>
        <w:t>From the adjusted models</w:t>
      </w:r>
      <w:r w:rsidR="00B1530F">
        <w:rPr>
          <w:rFonts w:cstheme="minorHAnsi"/>
          <w:sz w:val="24"/>
          <w:szCs w:val="24"/>
        </w:rPr>
        <w:t>,</w:t>
      </w:r>
      <w:r w:rsidR="00FC258A" w:rsidRPr="00427B54">
        <w:rPr>
          <w:rFonts w:cstheme="minorHAnsi"/>
          <w:sz w:val="24"/>
          <w:szCs w:val="24"/>
        </w:rPr>
        <w:t xml:space="preserve"> </w:t>
      </w:r>
      <w:r w:rsidR="00FC258A">
        <w:rPr>
          <w:rFonts w:cstheme="minorHAnsi"/>
          <w:sz w:val="24"/>
          <w:szCs w:val="24"/>
        </w:rPr>
        <w:t xml:space="preserve">we calculated </w:t>
      </w:r>
      <w:r w:rsidR="00FC258A" w:rsidRPr="00427B54">
        <w:rPr>
          <w:rFonts w:cstheme="minorHAnsi"/>
          <w:sz w:val="24"/>
          <w:szCs w:val="24"/>
        </w:rPr>
        <w:t xml:space="preserve">the </w:t>
      </w:r>
      <w:r>
        <w:rPr>
          <w:rFonts w:cstheme="minorHAnsi"/>
          <w:sz w:val="24"/>
          <w:szCs w:val="24"/>
        </w:rPr>
        <w:t>probability</w:t>
      </w:r>
      <w:r w:rsidR="00FC258A" w:rsidRPr="00427B54">
        <w:rPr>
          <w:rFonts w:cstheme="minorHAnsi"/>
          <w:sz w:val="24"/>
          <w:szCs w:val="24"/>
        </w:rPr>
        <w:t xml:space="preserve"> of a child</w:t>
      </w:r>
      <w:r>
        <w:rPr>
          <w:rFonts w:cstheme="minorHAnsi"/>
          <w:sz w:val="24"/>
          <w:szCs w:val="24"/>
        </w:rPr>
        <w:t xml:space="preserve"> or youth</w:t>
      </w:r>
      <w:r w:rsidR="00FC258A" w:rsidRPr="00427B54">
        <w:rPr>
          <w:rFonts w:cstheme="minorHAnsi"/>
          <w:sz w:val="24"/>
          <w:szCs w:val="24"/>
        </w:rPr>
        <w:t xml:space="preserve"> achieving an </w:t>
      </w:r>
      <w:r w:rsidR="00B1530F">
        <w:rPr>
          <w:rFonts w:cstheme="minorHAnsi"/>
          <w:sz w:val="24"/>
          <w:szCs w:val="24"/>
        </w:rPr>
        <w:t xml:space="preserve">education </w:t>
      </w:r>
      <w:r w:rsidR="00FC258A" w:rsidRPr="00427B54">
        <w:rPr>
          <w:rFonts w:cstheme="minorHAnsi"/>
          <w:sz w:val="24"/>
          <w:szCs w:val="24"/>
        </w:rPr>
        <w:t>outcome based on how m</w:t>
      </w:r>
      <w:r w:rsidR="00B1530F">
        <w:rPr>
          <w:rFonts w:cstheme="minorHAnsi"/>
          <w:sz w:val="24"/>
          <w:szCs w:val="24"/>
        </w:rPr>
        <w:t>any times they participated in</w:t>
      </w:r>
      <w:r w:rsidR="00FC258A" w:rsidRPr="00427B54">
        <w:rPr>
          <w:rFonts w:cstheme="minorHAnsi"/>
          <w:sz w:val="24"/>
          <w:szCs w:val="24"/>
        </w:rPr>
        <w:t xml:space="preserve"> </w:t>
      </w:r>
      <w:r w:rsidR="00B1530F">
        <w:rPr>
          <w:rFonts w:cstheme="minorHAnsi"/>
          <w:sz w:val="24"/>
          <w:szCs w:val="24"/>
        </w:rPr>
        <w:t xml:space="preserve">the </w:t>
      </w:r>
      <w:r w:rsidR="00FC258A" w:rsidRPr="00427B54">
        <w:rPr>
          <w:rFonts w:cstheme="minorHAnsi"/>
          <w:sz w:val="24"/>
          <w:szCs w:val="24"/>
        </w:rPr>
        <w:t xml:space="preserve">BGCW. </w:t>
      </w:r>
      <w:r w:rsidR="00FC258A">
        <w:rPr>
          <w:rFonts w:cstheme="minorHAnsi"/>
          <w:sz w:val="24"/>
          <w:szCs w:val="24"/>
        </w:rPr>
        <w:t xml:space="preserve">To determine whether boys and girls would respond differently to BGCW programs, we looked at </w:t>
      </w:r>
      <w:r w:rsidR="00B1530F">
        <w:rPr>
          <w:rFonts w:cstheme="minorHAnsi"/>
          <w:sz w:val="24"/>
          <w:szCs w:val="24"/>
        </w:rPr>
        <w:t>the</w:t>
      </w:r>
      <w:r w:rsidR="00FC258A" w:rsidRPr="00BC1401">
        <w:rPr>
          <w:rFonts w:cstheme="minorHAnsi"/>
          <w:sz w:val="24"/>
          <w:szCs w:val="24"/>
        </w:rPr>
        <w:t xml:space="preserve"> </w:t>
      </w:r>
      <w:r w:rsidR="00B1530F">
        <w:rPr>
          <w:rFonts w:cstheme="minorHAnsi"/>
          <w:sz w:val="24"/>
          <w:szCs w:val="24"/>
        </w:rPr>
        <w:t>sexes</w:t>
      </w:r>
      <w:r w:rsidR="00FC258A" w:rsidRPr="00BC1401">
        <w:rPr>
          <w:rFonts w:cstheme="minorHAnsi"/>
          <w:sz w:val="24"/>
          <w:szCs w:val="24"/>
        </w:rPr>
        <w:t xml:space="preserve"> separately. </w:t>
      </w:r>
      <w:r w:rsidR="005715FF">
        <w:rPr>
          <w:rFonts w:cstheme="minorHAnsi"/>
          <w:sz w:val="24"/>
          <w:szCs w:val="24"/>
        </w:rPr>
        <w:t>W</w:t>
      </w:r>
      <w:r w:rsidR="00FC258A">
        <w:rPr>
          <w:sz w:val="24"/>
          <w:szCs w:val="24"/>
        </w:rPr>
        <w:t xml:space="preserve">e created two types of </w:t>
      </w:r>
      <w:r w:rsidR="005715FF">
        <w:rPr>
          <w:sz w:val="24"/>
          <w:szCs w:val="24"/>
        </w:rPr>
        <w:t>figures</w:t>
      </w:r>
      <w:r w:rsidR="00FC258A">
        <w:rPr>
          <w:sz w:val="24"/>
          <w:szCs w:val="24"/>
        </w:rPr>
        <w:t xml:space="preserve"> to summarize the </w:t>
      </w:r>
      <w:r w:rsidR="00B1530F">
        <w:rPr>
          <w:sz w:val="24"/>
          <w:szCs w:val="24"/>
        </w:rPr>
        <w:t xml:space="preserve">adjusted </w:t>
      </w:r>
      <w:r>
        <w:rPr>
          <w:sz w:val="24"/>
          <w:szCs w:val="24"/>
        </w:rPr>
        <w:t>results</w:t>
      </w:r>
      <w:r w:rsidR="00FC258A">
        <w:rPr>
          <w:sz w:val="24"/>
          <w:szCs w:val="24"/>
        </w:rPr>
        <w:t>.</w:t>
      </w:r>
    </w:p>
    <w:p w14:paraId="5BD8B6F2" w14:textId="2BBFD698" w:rsidR="00B1530F" w:rsidRDefault="000E5BC0" w:rsidP="00B1530F">
      <w:pPr>
        <w:spacing w:after="60" w:line="276" w:lineRule="auto"/>
        <w:rPr>
          <w:sz w:val="24"/>
          <w:szCs w:val="24"/>
        </w:rPr>
      </w:pPr>
      <w:r>
        <w:rPr>
          <w:noProof/>
          <w:sz w:val="24"/>
          <w:szCs w:val="24"/>
          <w:lang w:eastAsia="en-CA"/>
        </w:rPr>
        <w:lastRenderedPageBreak/>
        <mc:AlternateContent>
          <mc:Choice Requires="wpg">
            <w:drawing>
              <wp:anchor distT="0" distB="0" distL="114300" distR="114300" simplePos="0" relativeHeight="251664384" behindDoc="0" locked="0" layoutInCell="1" allowOverlap="1" wp14:anchorId="757CBE25" wp14:editId="57F550A5">
                <wp:simplePos x="0" y="0"/>
                <wp:positionH relativeFrom="column">
                  <wp:posOffset>77352</wp:posOffset>
                </wp:positionH>
                <wp:positionV relativeFrom="paragraph">
                  <wp:posOffset>8742</wp:posOffset>
                </wp:positionV>
                <wp:extent cx="3264195" cy="3072810"/>
                <wp:effectExtent l="0" t="0" r="0" b="0"/>
                <wp:wrapSquare wrapText="bothSides"/>
                <wp:docPr id="15" name="Group 15"/>
                <wp:cNvGraphicFramePr/>
                <a:graphic xmlns:a="http://schemas.openxmlformats.org/drawingml/2006/main">
                  <a:graphicData uri="http://schemas.microsoft.com/office/word/2010/wordprocessingGroup">
                    <wpg:wgp>
                      <wpg:cNvGrpSpPr/>
                      <wpg:grpSpPr>
                        <a:xfrm>
                          <a:off x="0" y="0"/>
                          <a:ext cx="3264195" cy="3072810"/>
                          <a:chOff x="0" y="0"/>
                          <a:chExt cx="4431030" cy="3951605"/>
                        </a:xfrm>
                      </wpg:grpSpPr>
                      <pic:pic xmlns:pic="http://schemas.openxmlformats.org/drawingml/2006/picture">
                        <pic:nvPicPr>
                          <pic:cNvPr id="1" name="Picture 1"/>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31030" cy="3951605"/>
                          </a:xfrm>
                          <a:prstGeom prst="rect">
                            <a:avLst/>
                          </a:prstGeom>
                          <a:noFill/>
                        </pic:spPr>
                      </pic:pic>
                      <wpg:grpSp>
                        <wpg:cNvPr id="10" name="Group 6"/>
                        <wpg:cNvGrpSpPr/>
                        <wpg:grpSpPr>
                          <a:xfrm>
                            <a:off x="4" y="1517804"/>
                            <a:ext cx="1464640" cy="707688"/>
                            <a:chOff x="-178931" y="8874"/>
                            <a:chExt cx="1342536" cy="836976"/>
                          </a:xfrm>
                        </wpg:grpSpPr>
                        <wps:wsp>
                          <wps:cNvPr id="11" name="Straight Arrow Connector 11"/>
                          <wps:cNvCnPr/>
                          <wps:spPr>
                            <a:xfrm>
                              <a:off x="469039" y="369332"/>
                              <a:ext cx="0" cy="476518"/>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12" name="TextBox 5"/>
                          <wps:cNvSpPr txBox="1"/>
                          <wps:spPr>
                            <a:xfrm>
                              <a:off x="-178931" y="8874"/>
                              <a:ext cx="1342536" cy="477800"/>
                            </a:xfrm>
                            <a:prstGeom prst="rect">
                              <a:avLst/>
                            </a:prstGeom>
                            <a:noFill/>
                          </wps:spPr>
                          <wps:txbx>
                            <w:txbxContent>
                              <w:p w14:paraId="40DFCB94" w14:textId="77777777" w:rsidR="005B77C0" w:rsidRPr="000E5BC0" w:rsidRDefault="005B77C0" w:rsidP="00030E34">
                                <w:pPr>
                                  <w:pStyle w:val="NormalWeb"/>
                                  <w:spacing w:before="0" w:beforeAutospacing="0" w:after="0" w:afterAutospacing="0"/>
                                  <w:jc w:val="center"/>
                                  <w:rPr>
                                    <w:b/>
                                    <w:sz w:val="18"/>
                                  </w:rPr>
                                </w:pPr>
                                <w:r w:rsidRPr="000E5BC0">
                                  <w:rPr>
                                    <w:rFonts w:asciiTheme="minorHAnsi" w:hAnsi="Calibri" w:cstheme="minorBidi"/>
                                    <w:b/>
                                    <w:color w:val="2E74B5" w:themeColor="accent1" w:themeShade="BF"/>
                                    <w:kern w:val="24"/>
                                    <w:szCs w:val="36"/>
                                  </w:rPr>
                                  <w:t>20 visits</w:t>
                                </w:r>
                              </w:p>
                            </w:txbxContent>
                          </wps:txbx>
                          <wps:bodyPr wrap="square" rtlCol="0">
                            <a:noAutofit/>
                          </wps:bodyPr>
                        </wps:wsp>
                      </wpg:grpSp>
                      <wps:wsp>
                        <wps:cNvPr id="13" name="Straight Arrow Connector 4"/>
                        <wps:cNvCnPr/>
                        <wps:spPr>
                          <a:xfrm flipH="1">
                            <a:off x="3308278" y="1150705"/>
                            <a:ext cx="45719" cy="893082"/>
                          </a:xfrm>
                          <a:prstGeom prst="straightConnector1">
                            <a:avLst/>
                          </a:prstGeom>
                          <a:ln w="28575">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57CBE25" id="Group 15" o:spid="_x0000_s1026" style="position:absolute;margin-left:6.1pt;margin-top:.7pt;width:257pt;height:241.95pt;z-index:251664384;mso-width-relative:margin;mso-height-relative:margin" coordsize="44310,39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44310;height:395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">
                  <v:imagedata r:id="rId11" o:title=""/>
                  <v:path arrowok="t"/>
                </v:shape>
                <v:group id="Group 6" o:spid="_x0000_s1028" style="position:absolute;top:15178;width:14646;height:7076" coordorigin="-1789,88" coordsize="13425,8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type id="_x0000_t32" coordsize="21600,21600" o:spt="32" o:oned="t" path="m,l21600,21600e" filled="f">
                    <v:path arrowok="t" fillok="f" o:connecttype="none"/>
                    <o:lock v:ext="edit" shapetype="t"/>
                  </v:shapetype>
                  <v:shape id="Straight Arrow Connector 11" o:spid="_x0000_s1029" type="#_x0000_t32" style="position:absolute;left:4690;top:3693;width:0;height:47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" strokecolor="#5b9bd5 [3204]" strokeweight="2.25pt">
                    <v:stroke endarrow="block" joinstyle="miter"/>
                  </v:shape>
                  <v:shapetype id="_x0000_t202" coordsize="21600,21600" o:spt="202" path="m,l,21600r21600,l21600,xe">
                    <v:stroke joinstyle="miter"/>
                    <v:path gradientshapeok="t" o:connecttype="rect"/>
                  </v:shapetype>
                  <v:shape id="TextBox 5" o:spid="_x0000_s1030" type="#_x0000_t202" style="position:absolute;left:-1789;top:88;width:13425;height:47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40DFCB94" w14:textId="77777777" w:rsidR="005B77C0" w:rsidRPr="000E5BC0" w:rsidRDefault="005B77C0" w:rsidP="00030E34">
                          <w:pPr>
                            <w:pStyle w:val="NormalWeb"/>
                            <w:spacing w:before="0" w:beforeAutospacing="0" w:after="0" w:afterAutospacing="0"/>
                            <w:jc w:val="center"/>
                            <w:rPr>
                              <w:b/>
                              <w:sz w:val="18"/>
                            </w:rPr>
                          </w:pPr>
                          <w:r w:rsidRPr="000E5BC0">
                            <w:rPr>
                              <w:rFonts w:asciiTheme="minorHAnsi" w:hAnsi="Calibri" w:cstheme="minorBidi"/>
                              <w:b/>
                              <w:color w:val="2E74B5" w:themeColor="accent1" w:themeShade="BF"/>
                              <w:kern w:val="24"/>
                              <w:szCs w:val="36"/>
                            </w:rPr>
                            <w:t>20 visits</w:t>
                          </w:r>
                        </w:p>
                      </w:txbxContent>
                    </v:textbox>
                  </v:shape>
                </v:group>
                <v:shape id="Straight Arrow Connector 4" o:spid="_x0000_s1031" type="#_x0000_t32" style="position:absolute;left:33082;top:11507;width:457;height:893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" strokecolor="black [3213]" strokeweight="2.25pt">
                  <v:stroke startarrow="block" endarrow="block" joinstyle="miter"/>
                </v:shape>
                <w10:wrap type="square"/>
              </v:group>
            </w:pict>
          </mc:Fallback>
        </mc:AlternateContent>
      </w:r>
    </w:p>
    <w:p w14:paraId="64048024" w14:textId="03A65F5A" w:rsidR="005715FF" w:rsidRDefault="00E604FC" w:rsidP="00B1530F">
      <w:pPr>
        <w:spacing w:after="60" w:line="276" w:lineRule="auto"/>
        <w:rPr>
          <w:sz w:val="24"/>
          <w:szCs w:val="24"/>
        </w:rPr>
      </w:pPr>
      <w:r w:rsidRPr="005715FF">
        <w:rPr>
          <w:rFonts w:asciiTheme="majorHAnsi" w:hAnsiTheme="majorHAnsi" w:cstheme="majorHAnsi"/>
          <w:noProof/>
          <w:sz w:val="28"/>
          <w:szCs w:val="24"/>
          <w:lang w:eastAsia="en-CA"/>
        </w:rPr>
        <mc:AlternateContent>
          <mc:Choice Requires="wps">
            <w:drawing>
              <wp:anchor distT="0" distB="0" distL="114300" distR="114300" simplePos="0" relativeHeight="251670528" behindDoc="0" locked="0" layoutInCell="1" allowOverlap="1" wp14:anchorId="7997DF0F" wp14:editId="7BC06109">
                <wp:simplePos x="0" y="0"/>
                <wp:positionH relativeFrom="column">
                  <wp:posOffset>1693545</wp:posOffset>
                </wp:positionH>
                <wp:positionV relativeFrom="paragraph">
                  <wp:posOffset>567852</wp:posOffset>
                </wp:positionV>
                <wp:extent cx="1271438" cy="923330"/>
                <wp:effectExtent l="0" t="0" r="0" b="0"/>
                <wp:wrapNone/>
                <wp:docPr id="21" name="TextBox 10"/>
                <wp:cNvGraphicFramePr/>
                <a:graphic xmlns:a="http://schemas.openxmlformats.org/drawingml/2006/main">
                  <a:graphicData uri="http://schemas.microsoft.com/office/word/2010/wordprocessingShape">
                    <wps:wsp>
                      <wps:cNvSpPr txBox="1"/>
                      <wps:spPr>
                        <a:xfrm>
                          <a:off x="0" y="0"/>
                          <a:ext cx="1271438" cy="923330"/>
                        </a:xfrm>
                        <a:prstGeom prst="rect">
                          <a:avLst/>
                        </a:prstGeom>
                        <a:noFill/>
                      </wps:spPr>
                      <wps:txbx>
                        <w:txbxContent>
                          <w:p w14:paraId="65FF0D6D" w14:textId="77777777" w:rsidR="005B77C0" w:rsidRPr="000E5BC0" w:rsidRDefault="005B77C0" w:rsidP="000E5BC0">
                            <w:pPr>
                              <w:pStyle w:val="NormalWeb"/>
                              <w:spacing w:before="0" w:beforeAutospacing="0" w:after="0" w:afterAutospacing="0"/>
                              <w:jc w:val="center"/>
                              <w:rPr>
                                <w:b/>
                                <w:sz w:val="18"/>
                              </w:rPr>
                            </w:pPr>
                            <w:r w:rsidRPr="000E5BC0">
                              <w:rPr>
                                <w:rFonts w:asciiTheme="minorHAnsi" w:hAnsi="Calibri" w:cstheme="minorBidi"/>
                                <w:b/>
                                <w:color w:val="000000" w:themeColor="text1"/>
                                <w:kern w:val="24"/>
                                <w:szCs w:val="36"/>
                              </w:rPr>
                              <w:t xml:space="preserve">95% </w:t>
                            </w:r>
                          </w:p>
                          <w:p w14:paraId="04B30ECE" w14:textId="77777777" w:rsidR="005B77C0" w:rsidRPr="000E5BC0" w:rsidRDefault="005B77C0" w:rsidP="000E5BC0">
                            <w:pPr>
                              <w:pStyle w:val="NormalWeb"/>
                              <w:spacing w:before="0" w:beforeAutospacing="0" w:after="0" w:afterAutospacing="0"/>
                              <w:jc w:val="center"/>
                              <w:rPr>
                                <w:b/>
                                <w:sz w:val="18"/>
                              </w:rPr>
                            </w:pPr>
                            <w:r w:rsidRPr="000E5BC0">
                              <w:rPr>
                                <w:rFonts w:asciiTheme="minorHAnsi" w:hAnsi="Calibri" w:cstheme="minorBidi"/>
                                <w:b/>
                                <w:color w:val="000000" w:themeColor="text1"/>
                                <w:kern w:val="24"/>
                                <w:szCs w:val="36"/>
                              </w:rPr>
                              <w:t xml:space="preserve">confidence </w:t>
                            </w:r>
                          </w:p>
                          <w:p w14:paraId="644BA025" w14:textId="77777777" w:rsidR="005B77C0" w:rsidRPr="000E5BC0" w:rsidRDefault="005B77C0" w:rsidP="000E5BC0">
                            <w:pPr>
                              <w:pStyle w:val="NormalWeb"/>
                              <w:spacing w:before="0" w:beforeAutospacing="0" w:after="0" w:afterAutospacing="0"/>
                              <w:jc w:val="center"/>
                              <w:rPr>
                                <w:b/>
                                <w:sz w:val="18"/>
                              </w:rPr>
                            </w:pPr>
                            <w:r w:rsidRPr="000E5BC0">
                              <w:rPr>
                                <w:rFonts w:asciiTheme="minorHAnsi" w:hAnsi="Calibri" w:cstheme="minorBidi"/>
                                <w:b/>
                                <w:color w:val="000000" w:themeColor="text1"/>
                                <w:kern w:val="24"/>
                                <w:szCs w:val="36"/>
                              </w:rPr>
                              <w:t>interval</w:t>
                            </w:r>
                          </w:p>
                        </w:txbxContent>
                      </wps:txbx>
                      <wps:bodyPr wrap="none" rtlCol="0">
                        <a:spAutoFit/>
                      </wps:bodyPr>
                    </wps:wsp>
                  </a:graphicData>
                </a:graphic>
              </wp:anchor>
            </w:drawing>
          </mc:Choice>
          <mc:Fallback>
            <w:pict>
              <v:shape w14:anchorId="7997DF0F" id="TextBox 10" o:spid="_x0000_s1032" type="#_x0000_t202" style="position:absolute;margin-left:133.35pt;margin-top:44.7pt;width:100.1pt;height:72.7pt;z-index:2516705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" filled="f" stroked="f">
                <v:textbox style="mso-fit-shape-to-text:t">
                  <w:txbxContent>
                    <w:p w14:paraId="65FF0D6D" w14:textId="77777777" w:rsidR="005B77C0" w:rsidRPr="000E5BC0" w:rsidRDefault="005B77C0" w:rsidP="000E5BC0">
                      <w:pPr>
                        <w:pStyle w:val="NormalWeb"/>
                        <w:spacing w:before="0" w:beforeAutospacing="0" w:after="0" w:afterAutospacing="0"/>
                        <w:jc w:val="center"/>
                        <w:rPr>
                          <w:b/>
                          <w:sz w:val="18"/>
                        </w:rPr>
                      </w:pPr>
                      <w:r w:rsidRPr="000E5BC0">
                        <w:rPr>
                          <w:rFonts w:asciiTheme="minorHAnsi" w:hAnsi="Calibri" w:cstheme="minorBidi"/>
                          <w:b/>
                          <w:color w:val="000000" w:themeColor="text1"/>
                          <w:kern w:val="24"/>
                          <w:szCs w:val="36"/>
                        </w:rPr>
                        <w:t xml:space="preserve">95% </w:t>
                      </w:r>
                    </w:p>
                    <w:p w14:paraId="04B30ECE" w14:textId="77777777" w:rsidR="005B77C0" w:rsidRPr="000E5BC0" w:rsidRDefault="005B77C0" w:rsidP="000E5BC0">
                      <w:pPr>
                        <w:pStyle w:val="NormalWeb"/>
                        <w:spacing w:before="0" w:beforeAutospacing="0" w:after="0" w:afterAutospacing="0"/>
                        <w:jc w:val="center"/>
                        <w:rPr>
                          <w:b/>
                          <w:sz w:val="18"/>
                        </w:rPr>
                      </w:pPr>
                      <w:r w:rsidRPr="000E5BC0">
                        <w:rPr>
                          <w:rFonts w:asciiTheme="minorHAnsi" w:hAnsi="Calibri" w:cstheme="minorBidi"/>
                          <w:b/>
                          <w:color w:val="000000" w:themeColor="text1"/>
                          <w:kern w:val="24"/>
                          <w:szCs w:val="36"/>
                        </w:rPr>
                        <w:t xml:space="preserve">confidence </w:t>
                      </w:r>
                    </w:p>
                    <w:p w14:paraId="644BA025" w14:textId="77777777" w:rsidR="005B77C0" w:rsidRPr="000E5BC0" w:rsidRDefault="005B77C0" w:rsidP="000E5BC0">
                      <w:pPr>
                        <w:pStyle w:val="NormalWeb"/>
                        <w:spacing w:before="0" w:beforeAutospacing="0" w:after="0" w:afterAutospacing="0"/>
                        <w:jc w:val="center"/>
                        <w:rPr>
                          <w:b/>
                          <w:sz w:val="18"/>
                        </w:rPr>
                      </w:pPr>
                      <w:r w:rsidRPr="000E5BC0">
                        <w:rPr>
                          <w:rFonts w:asciiTheme="minorHAnsi" w:hAnsi="Calibri" w:cstheme="minorBidi"/>
                          <w:b/>
                          <w:color w:val="000000" w:themeColor="text1"/>
                          <w:kern w:val="24"/>
                          <w:szCs w:val="36"/>
                        </w:rPr>
                        <w:t>interval</w:t>
                      </w:r>
                    </w:p>
                  </w:txbxContent>
                </v:textbox>
              </v:shape>
            </w:pict>
          </mc:Fallback>
        </mc:AlternateContent>
      </w:r>
      <w:r w:rsidR="005715FF">
        <w:rPr>
          <w:rFonts w:asciiTheme="majorHAnsi" w:hAnsiTheme="majorHAnsi" w:cstheme="majorHAnsi"/>
          <w:sz w:val="28"/>
          <w:szCs w:val="24"/>
        </w:rPr>
        <w:t>Example Figure</w:t>
      </w:r>
      <w:r w:rsidR="005715FF" w:rsidRPr="005715FF">
        <w:rPr>
          <w:rFonts w:asciiTheme="majorHAnsi" w:hAnsiTheme="majorHAnsi" w:cstheme="majorHAnsi"/>
          <w:sz w:val="28"/>
          <w:szCs w:val="24"/>
        </w:rPr>
        <w:t xml:space="preserve"> a</w:t>
      </w:r>
      <w:r w:rsidR="005715FF">
        <w:rPr>
          <w:rFonts w:asciiTheme="majorHAnsi" w:hAnsiTheme="majorHAnsi" w:cstheme="majorHAnsi"/>
          <w:sz w:val="28"/>
          <w:szCs w:val="24"/>
        </w:rPr>
        <w:t>.</w:t>
      </w:r>
    </w:p>
    <w:p w14:paraId="03A8F073" w14:textId="48FB5BAB" w:rsidR="00B1530F" w:rsidRDefault="00FC258A" w:rsidP="00B1530F">
      <w:pPr>
        <w:spacing w:after="60" w:line="276" w:lineRule="auto"/>
        <w:rPr>
          <w:sz w:val="24"/>
          <w:szCs w:val="24"/>
        </w:rPr>
      </w:pPr>
      <w:r>
        <w:rPr>
          <w:sz w:val="24"/>
          <w:szCs w:val="24"/>
        </w:rPr>
        <w:t xml:space="preserve">The blue line graphs show how the probability of achieving an </w:t>
      </w:r>
      <w:r w:rsidR="00B1530F">
        <w:rPr>
          <w:sz w:val="24"/>
          <w:szCs w:val="24"/>
        </w:rPr>
        <w:t xml:space="preserve">education </w:t>
      </w:r>
      <w:r w:rsidR="000E5BC0">
        <w:rPr>
          <w:sz w:val="24"/>
          <w:szCs w:val="24"/>
        </w:rPr>
        <w:t>outcome changed</w:t>
      </w:r>
      <w:r>
        <w:rPr>
          <w:sz w:val="24"/>
          <w:szCs w:val="24"/>
        </w:rPr>
        <w:t xml:space="preserve"> as the number of BGCW </w:t>
      </w:r>
      <w:r w:rsidR="00B1530F">
        <w:rPr>
          <w:sz w:val="24"/>
          <w:szCs w:val="24"/>
        </w:rPr>
        <w:t xml:space="preserve">visits </w:t>
      </w:r>
      <w:r w:rsidR="000E5BC0">
        <w:rPr>
          <w:sz w:val="24"/>
          <w:szCs w:val="24"/>
        </w:rPr>
        <w:t>increased</w:t>
      </w:r>
      <w:r>
        <w:rPr>
          <w:sz w:val="24"/>
          <w:szCs w:val="24"/>
        </w:rPr>
        <w:t xml:space="preserve"> from left to right. The dark blue line is the probability</w:t>
      </w:r>
      <w:r w:rsidR="00261B9B">
        <w:rPr>
          <w:sz w:val="24"/>
          <w:szCs w:val="24"/>
        </w:rPr>
        <w:t xml:space="preserve"> of the outcome</w:t>
      </w:r>
      <w:r>
        <w:rPr>
          <w:sz w:val="24"/>
          <w:szCs w:val="24"/>
        </w:rPr>
        <w:t xml:space="preserve">, and the light blue band on either side </w:t>
      </w:r>
      <w:r w:rsidR="00261B9B">
        <w:rPr>
          <w:sz w:val="24"/>
          <w:szCs w:val="24"/>
        </w:rPr>
        <w:t xml:space="preserve">(black arrows) </w:t>
      </w:r>
      <w:r>
        <w:rPr>
          <w:sz w:val="24"/>
          <w:szCs w:val="24"/>
        </w:rPr>
        <w:t>represents the 95% confidence interval. Where the light blue band rises completely above the horizontal</w:t>
      </w:r>
      <w:r w:rsidR="000E5BC0">
        <w:rPr>
          <w:sz w:val="24"/>
          <w:szCs w:val="24"/>
        </w:rPr>
        <w:t xml:space="preserve"> 0 line, participation in BGCW wa</w:t>
      </w:r>
      <w:r>
        <w:rPr>
          <w:sz w:val="24"/>
          <w:szCs w:val="24"/>
        </w:rPr>
        <w:t>s associated with improvements in that outcome.</w:t>
      </w:r>
      <w:r w:rsidR="00B1530F">
        <w:rPr>
          <w:sz w:val="24"/>
          <w:szCs w:val="24"/>
        </w:rPr>
        <w:t xml:space="preserve"> For example,</w:t>
      </w:r>
      <w:r>
        <w:rPr>
          <w:sz w:val="24"/>
          <w:szCs w:val="24"/>
        </w:rPr>
        <w:t xml:space="preserve"> in the graph to the left,</w:t>
      </w:r>
      <w:r w:rsidRPr="001342FE">
        <w:rPr>
          <w:sz w:val="24"/>
          <w:szCs w:val="24"/>
        </w:rPr>
        <w:t xml:space="preserve"> </w:t>
      </w:r>
      <w:r>
        <w:rPr>
          <w:sz w:val="24"/>
          <w:szCs w:val="24"/>
        </w:rPr>
        <w:t>we see that at roughly 20 visits</w:t>
      </w:r>
      <w:r w:rsidR="00261B9B">
        <w:rPr>
          <w:sz w:val="24"/>
          <w:szCs w:val="24"/>
        </w:rPr>
        <w:t xml:space="preserve"> (blue arrow)</w:t>
      </w:r>
      <w:r w:rsidR="000E5BC0">
        <w:rPr>
          <w:sz w:val="24"/>
          <w:szCs w:val="24"/>
        </w:rPr>
        <w:t>, children attending BGCW bega</w:t>
      </w:r>
      <w:r>
        <w:rPr>
          <w:sz w:val="24"/>
          <w:szCs w:val="24"/>
        </w:rPr>
        <w:t>n to experience statistically significant improvements in</w:t>
      </w:r>
      <w:r w:rsidR="00B1530F">
        <w:rPr>
          <w:sz w:val="24"/>
          <w:szCs w:val="24"/>
        </w:rPr>
        <w:t xml:space="preserve"> this outcome</w:t>
      </w:r>
      <w:r>
        <w:rPr>
          <w:sz w:val="24"/>
          <w:szCs w:val="24"/>
        </w:rPr>
        <w:t xml:space="preserve">. By </w:t>
      </w:r>
      <w:r w:rsidR="000E5BC0">
        <w:rPr>
          <w:sz w:val="24"/>
          <w:szCs w:val="24"/>
        </w:rPr>
        <w:t>450 visits, this association had</w:t>
      </w:r>
      <w:r>
        <w:rPr>
          <w:sz w:val="24"/>
          <w:szCs w:val="24"/>
        </w:rPr>
        <w:t xml:space="preserve"> flattened out and </w:t>
      </w:r>
      <w:r w:rsidR="000E5BC0">
        <w:rPr>
          <w:sz w:val="24"/>
          <w:szCs w:val="24"/>
        </w:rPr>
        <w:t>wa</w:t>
      </w:r>
      <w:r>
        <w:rPr>
          <w:sz w:val="24"/>
          <w:szCs w:val="24"/>
        </w:rPr>
        <w:t>s no longer statistically significant.</w:t>
      </w:r>
    </w:p>
    <w:p w14:paraId="6DF87E05" w14:textId="77777777" w:rsidR="005B77C0" w:rsidRDefault="005B77C0" w:rsidP="00B1530F">
      <w:pPr>
        <w:spacing w:after="60" w:line="276" w:lineRule="auto"/>
        <w:rPr>
          <w:sz w:val="24"/>
          <w:szCs w:val="24"/>
        </w:rPr>
      </w:pPr>
    </w:p>
    <w:p w14:paraId="2DE1C683" w14:textId="02E71FF0" w:rsidR="00FC258A" w:rsidRDefault="00B1530F" w:rsidP="00B1530F">
      <w:pPr>
        <w:spacing w:after="120" w:line="276" w:lineRule="auto"/>
        <w:rPr>
          <w:sz w:val="24"/>
          <w:szCs w:val="24"/>
        </w:rPr>
      </w:pPr>
      <w:r>
        <w:rPr>
          <w:noProof/>
          <w:sz w:val="24"/>
          <w:szCs w:val="24"/>
          <w:lang w:eastAsia="en-CA"/>
        </w:rPr>
        <w:drawing>
          <wp:anchor distT="0" distB="0" distL="114300" distR="114300" simplePos="0" relativeHeight="251659264" behindDoc="0" locked="0" layoutInCell="1" allowOverlap="1" wp14:anchorId="7DCFD242" wp14:editId="38F8622D">
            <wp:simplePos x="0" y="0"/>
            <wp:positionH relativeFrom="margin">
              <wp:posOffset>67945</wp:posOffset>
            </wp:positionH>
            <wp:positionV relativeFrom="paragraph">
              <wp:posOffset>5080</wp:posOffset>
            </wp:positionV>
            <wp:extent cx="3165475" cy="332930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t="3129" b="5773"/>
                    <a:stretch/>
                  </pic:blipFill>
                  <pic:spPr bwMode="auto">
                    <a:xfrm>
                      <a:off x="0" y="0"/>
                      <a:ext cx="3165475" cy="33293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98962AF" w14:textId="34776B64" w:rsidR="00FC258A" w:rsidRPr="005715FF" w:rsidRDefault="005715FF" w:rsidP="00B1530F">
      <w:pPr>
        <w:spacing w:after="120" w:line="276" w:lineRule="auto"/>
        <w:rPr>
          <w:rFonts w:asciiTheme="majorHAnsi" w:hAnsiTheme="majorHAnsi" w:cstheme="majorHAnsi"/>
          <w:sz w:val="28"/>
          <w:szCs w:val="24"/>
        </w:rPr>
      </w:pPr>
      <w:r>
        <w:rPr>
          <w:rFonts w:asciiTheme="majorHAnsi" w:hAnsiTheme="majorHAnsi" w:cstheme="majorHAnsi"/>
          <w:sz w:val="28"/>
          <w:szCs w:val="24"/>
        </w:rPr>
        <w:t>Example Figure</w:t>
      </w:r>
      <w:r w:rsidRPr="005715FF">
        <w:rPr>
          <w:rFonts w:asciiTheme="majorHAnsi" w:hAnsiTheme="majorHAnsi" w:cstheme="majorHAnsi"/>
          <w:sz w:val="28"/>
          <w:szCs w:val="24"/>
        </w:rPr>
        <w:t xml:space="preserve"> b.</w:t>
      </w:r>
    </w:p>
    <w:p w14:paraId="07BBD516" w14:textId="2EBD9929" w:rsidR="005715FF" w:rsidRDefault="000E5BC0" w:rsidP="000E5BC0">
      <w:pPr>
        <w:rPr>
          <w:rFonts w:cstheme="minorHAnsi"/>
          <w:b/>
          <w:sz w:val="24"/>
          <w:szCs w:val="24"/>
        </w:rPr>
      </w:pPr>
      <w:r w:rsidRPr="00E604FC">
        <w:rPr>
          <w:noProof/>
          <w:sz w:val="24"/>
          <w:szCs w:val="24"/>
          <w:lang w:eastAsia="en-CA"/>
        </w:rPr>
        <mc:AlternateContent>
          <mc:Choice Requires="wps">
            <w:drawing>
              <wp:anchor distT="0" distB="0" distL="114300" distR="114300" simplePos="0" relativeHeight="251666432" behindDoc="0" locked="0" layoutInCell="1" allowOverlap="1" wp14:anchorId="3C6753C0" wp14:editId="169A0C2B">
                <wp:simplePos x="0" y="0"/>
                <wp:positionH relativeFrom="column">
                  <wp:posOffset>1633551</wp:posOffset>
                </wp:positionH>
                <wp:positionV relativeFrom="paragraph">
                  <wp:posOffset>726866</wp:posOffset>
                </wp:positionV>
                <wp:extent cx="470848" cy="661916"/>
                <wp:effectExtent l="38100" t="38100" r="24765" b="24130"/>
                <wp:wrapNone/>
                <wp:docPr id="17" name="Straight Arrow Connector 7"/>
                <wp:cNvGraphicFramePr/>
                <a:graphic xmlns:a="http://schemas.openxmlformats.org/drawingml/2006/main">
                  <a:graphicData uri="http://schemas.microsoft.com/office/word/2010/wordprocessingShape">
                    <wps:wsp>
                      <wps:cNvCnPr/>
                      <wps:spPr>
                        <a:xfrm flipH="1" flipV="1">
                          <a:off x="0" y="0"/>
                          <a:ext cx="470848" cy="661916"/>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01F93BE" id="Straight Arrow Connector 7" o:spid="_x0000_s1026" type="#_x0000_t32" style="position:absolute;margin-left:128.65pt;margin-top:57.25pt;width:37.05pt;height:52.1pt;flip:x 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" strokecolor="black [3213]" strokeweight="2.25pt">
                <v:stroke endarrow="block" joinstyle="miter"/>
              </v:shape>
            </w:pict>
          </mc:Fallback>
        </mc:AlternateContent>
      </w:r>
      <w:r w:rsidRPr="00E604FC">
        <w:rPr>
          <w:noProof/>
          <w:sz w:val="24"/>
          <w:szCs w:val="24"/>
          <w:lang w:eastAsia="en-CA"/>
        </w:rPr>
        <mc:AlternateContent>
          <mc:Choice Requires="wps">
            <w:drawing>
              <wp:anchor distT="0" distB="0" distL="114300" distR="114300" simplePos="0" relativeHeight="251668480" behindDoc="0" locked="0" layoutInCell="1" allowOverlap="1" wp14:anchorId="3D2EB5C4" wp14:editId="65EDEFC4">
                <wp:simplePos x="0" y="0"/>
                <wp:positionH relativeFrom="column">
                  <wp:posOffset>1168950</wp:posOffset>
                </wp:positionH>
                <wp:positionV relativeFrom="paragraph">
                  <wp:posOffset>1439099</wp:posOffset>
                </wp:positionV>
                <wp:extent cx="2088107" cy="559558"/>
                <wp:effectExtent l="0" t="0" r="0" b="0"/>
                <wp:wrapNone/>
                <wp:docPr id="18" name="TextBox 9"/>
                <wp:cNvGraphicFramePr/>
                <a:graphic xmlns:a="http://schemas.openxmlformats.org/drawingml/2006/main">
                  <a:graphicData uri="http://schemas.microsoft.com/office/word/2010/wordprocessingShape">
                    <wps:wsp>
                      <wps:cNvSpPr txBox="1"/>
                      <wps:spPr>
                        <a:xfrm>
                          <a:off x="0" y="0"/>
                          <a:ext cx="2088107" cy="559558"/>
                        </a:xfrm>
                        <a:prstGeom prst="rect">
                          <a:avLst/>
                        </a:prstGeom>
                        <a:noFill/>
                      </wps:spPr>
                      <wps:txbx>
                        <w:txbxContent>
                          <w:p w14:paraId="49557EAC" w14:textId="698D59BF" w:rsidR="005B77C0" w:rsidRPr="000E5BC0" w:rsidRDefault="005B77C0" w:rsidP="00E604FC">
                            <w:pPr>
                              <w:pStyle w:val="NormalWeb"/>
                              <w:spacing w:before="0" w:beforeAutospacing="0" w:after="0" w:afterAutospacing="0"/>
                              <w:rPr>
                                <w:b/>
                                <w:sz w:val="18"/>
                              </w:rPr>
                            </w:pPr>
                            <w:r w:rsidRPr="000E5BC0">
                              <w:rPr>
                                <w:rFonts w:asciiTheme="minorHAnsi" w:hAnsi="Calibri" w:cstheme="minorBidi"/>
                                <w:b/>
                                <w:color w:val="000000" w:themeColor="text1"/>
                                <w:kern w:val="24"/>
                                <w:szCs w:val="36"/>
                              </w:rPr>
                              <w:t>trend line curves upward</w:t>
                            </w:r>
                          </w:p>
                          <w:p w14:paraId="6FE95B88" w14:textId="77777777" w:rsidR="005B77C0" w:rsidRPr="000E5BC0" w:rsidRDefault="005B77C0" w:rsidP="00E604FC">
                            <w:pPr>
                              <w:pStyle w:val="NormalWeb"/>
                              <w:spacing w:before="0" w:beforeAutospacing="0" w:after="0" w:afterAutospacing="0"/>
                              <w:rPr>
                                <w:b/>
                                <w:sz w:val="18"/>
                              </w:rPr>
                            </w:pPr>
                            <w:r w:rsidRPr="000E5BC0">
                              <w:rPr>
                                <w:rFonts w:asciiTheme="minorHAnsi" w:hAnsi="Calibri" w:cstheme="minorBidi"/>
                                <w:b/>
                                <w:color w:val="000000" w:themeColor="text1"/>
                                <w:kern w:val="24"/>
                                <w:szCs w:val="36"/>
                              </w:rPr>
                              <w:t>as participation increases</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3D2EB5C4" id="TextBox 9" o:spid="_x0000_s1033" type="#_x0000_t202" style="position:absolute;margin-left:92.05pt;margin-top:113.3pt;width:164.4pt;height:44.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" filled="f" stroked="f">
                <v:textbox>
                  <w:txbxContent>
                    <w:p w14:paraId="49557EAC" w14:textId="698D59BF" w:rsidR="005B77C0" w:rsidRPr="000E5BC0" w:rsidRDefault="005B77C0" w:rsidP="00E604FC">
                      <w:pPr>
                        <w:pStyle w:val="NormalWeb"/>
                        <w:spacing w:before="0" w:beforeAutospacing="0" w:after="0" w:afterAutospacing="0"/>
                        <w:rPr>
                          <w:b/>
                          <w:sz w:val="18"/>
                        </w:rPr>
                      </w:pPr>
                      <w:r w:rsidRPr="000E5BC0">
                        <w:rPr>
                          <w:rFonts w:asciiTheme="minorHAnsi" w:hAnsi="Calibri" w:cstheme="minorBidi"/>
                          <w:b/>
                          <w:color w:val="000000" w:themeColor="text1"/>
                          <w:kern w:val="24"/>
                          <w:szCs w:val="36"/>
                        </w:rPr>
                        <w:t>trend line curves upward</w:t>
                      </w:r>
                    </w:p>
                    <w:p w14:paraId="6FE95B88" w14:textId="77777777" w:rsidR="005B77C0" w:rsidRPr="000E5BC0" w:rsidRDefault="005B77C0" w:rsidP="00E604FC">
                      <w:pPr>
                        <w:pStyle w:val="NormalWeb"/>
                        <w:spacing w:before="0" w:beforeAutospacing="0" w:after="0" w:afterAutospacing="0"/>
                        <w:rPr>
                          <w:b/>
                          <w:sz w:val="18"/>
                        </w:rPr>
                      </w:pPr>
                      <w:r w:rsidRPr="000E5BC0">
                        <w:rPr>
                          <w:rFonts w:asciiTheme="minorHAnsi" w:hAnsi="Calibri" w:cstheme="minorBidi"/>
                          <w:b/>
                          <w:color w:val="000000" w:themeColor="text1"/>
                          <w:kern w:val="24"/>
                          <w:szCs w:val="36"/>
                        </w:rPr>
                        <w:t>as participation increases</w:t>
                      </w:r>
                    </w:p>
                  </w:txbxContent>
                </v:textbox>
              </v:shape>
            </w:pict>
          </mc:Fallback>
        </mc:AlternateContent>
      </w:r>
      <w:r>
        <w:rPr>
          <w:sz w:val="24"/>
          <w:szCs w:val="24"/>
        </w:rPr>
        <w:t>T</w:t>
      </w:r>
      <w:r w:rsidR="00B1530F">
        <w:rPr>
          <w:sz w:val="24"/>
          <w:szCs w:val="24"/>
        </w:rPr>
        <w:t xml:space="preserve">he blue and purple </w:t>
      </w:r>
      <w:r w:rsidR="005715FF">
        <w:rPr>
          <w:sz w:val="24"/>
          <w:szCs w:val="24"/>
        </w:rPr>
        <w:t>scatter</w:t>
      </w:r>
      <w:r w:rsidR="00B1530F">
        <w:rPr>
          <w:sz w:val="24"/>
          <w:szCs w:val="24"/>
        </w:rPr>
        <w:t>plot</w:t>
      </w:r>
      <w:r w:rsidR="00261B9B">
        <w:rPr>
          <w:sz w:val="24"/>
          <w:szCs w:val="24"/>
        </w:rPr>
        <w:t>s show</w:t>
      </w:r>
      <w:r w:rsidR="00B1530F">
        <w:rPr>
          <w:sz w:val="24"/>
          <w:szCs w:val="24"/>
        </w:rPr>
        <w:t xml:space="preserve"> </w:t>
      </w:r>
      <w:r w:rsidR="00261B9B">
        <w:rPr>
          <w:sz w:val="24"/>
          <w:szCs w:val="24"/>
        </w:rPr>
        <w:t xml:space="preserve">each data point (each child’s assessment result) individually, and separates the results </w:t>
      </w:r>
      <w:r w:rsidR="00B1530F">
        <w:rPr>
          <w:sz w:val="24"/>
          <w:szCs w:val="24"/>
        </w:rPr>
        <w:t xml:space="preserve">by sex. Each dot represents a child – blue dots for boys and purple for girls. As the number of visits to BGCW increases from left to right, the probability of the outcome (shown as dotted trend lines for each sex) changes. In this example, we see that as participation increases, so too does the probability of achieving the outcome. </w:t>
      </w:r>
    </w:p>
    <w:p w14:paraId="7927B167" w14:textId="77777777" w:rsidR="005715FF" w:rsidRDefault="005715FF" w:rsidP="000E5BC0">
      <w:pPr>
        <w:rPr>
          <w:rFonts w:cstheme="minorHAnsi"/>
          <w:b/>
          <w:sz w:val="24"/>
          <w:szCs w:val="24"/>
        </w:rPr>
      </w:pPr>
    </w:p>
    <w:p w14:paraId="267CD788" w14:textId="77777777" w:rsidR="005715FF" w:rsidRDefault="005715FF" w:rsidP="000E5BC0">
      <w:pPr>
        <w:rPr>
          <w:rFonts w:cstheme="minorHAnsi"/>
          <w:b/>
          <w:sz w:val="24"/>
          <w:szCs w:val="24"/>
        </w:rPr>
      </w:pPr>
    </w:p>
    <w:p w14:paraId="374EE9C7" w14:textId="77777777" w:rsidR="009D64D4" w:rsidRDefault="009D64D4">
      <w:pPr>
        <w:rPr>
          <w:rFonts w:cstheme="minorHAnsi"/>
          <w:i/>
          <w:sz w:val="24"/>
          <w:szCs w:val="24"/>
          <w:u w:val="single"/>
        </w:rPr>
      </w:pPr>
      <w:r>
        <w:rPr>
          <w:rFonts w:cstheme="minorHAnsi"/>
          <w:i/>
          <w:sz w:val="24"/>
          <w:szCs w:val="24"/>
          <w:u w:val="single"/>
        </w:rPr>
        <w:br w:type="page"/>
      </w:r>
    </w:p>
    <w:p w14:paraId="6F0DD5F1" w14:textId="26FF9DA1" w:rsidR="007A298A" w:rsidRPr="005715FF" w:rsidRDefault="000B38B5" w:rsidP="000E5BC0">
      <w:pPr>
        <w:rPr>
          <w:rFonts w:cstheme="minorHAnsi"/>
          <w:i/>
          <w:sz w:val="24"/>
          <w:szCs w:val="24"/>
          <w:u w:val="single"/>
        </w:rPr>
      </w:pPr>
      <w:r w:rsidRPr="000A0AAA">
        <w:rPr>
          <w:rFonts w:cstheme="minorHAnsi"/>
          <w:i/>
          <w:sz w:val="24"/>
          <w:szCs w:val="24"/>
          <w:u w:val="single"/>
        </w:rPr>
        <w:lastRenderedPageBreak/>
        <w:t xml:space="preserve">Health </w:t>
      </w:r>
      <w:r w:rsidR="001342FE" w:rsidRPr="000A0AAA">
        <w:rPr>
          <w:rFonts w:cstheme="minorHAnsi"/>
          <w:i/>
          <w:sz w:val="24"/>
          <w:szCs w:val="24"/>
          <w:u w:val="single"/>
        </w:rPr>
        <w:t xml:space="preserve">and Social </w:t>
      </w:r>
      <w:r w:rsidR="007A298A" w:rsidRPr="000A0AAA">
        <w:rPr>
          <w:rFonts w:cstheme="minorHAnsi"/>
          <w:i/>
          <w:sz w:val="24"/>
          <w:szCs w:val="24"/>
          <w:u w:val="single"/>
        </w:rPr>
        <w:t>Outcomes</w:t>
      </w:r>
    </w:p>
    <w:p w14:paraId="02A279C7" w14:textId="39FB3DB9" w:rsidR="00754514" w:rsidRDefault="005715FF" w:rsidP="00261B9B">
      <w:pPr>
        <w:spacing w:line="276" w:lineRule="auto"/>
        <w:rPr>
          <w:rFonts w:cstheme="minorHAnsi"/>
          <w:sz w:val="24"/>
          <w:szCs w:val="24"/>
        </w:rPr>
      </w:pPr>
      <w:r>
        <w:rPr>
          <w:sz w:val="24"/>
          <w:szCs w:val="24"/>
        </w:rPr>
        <w:t>For the health and social outcomes, w</w:t>
      </w:r>
      <w:r w:rsidR="005A54A6">
        <w:rPr>
          <w:sz w:val="24"/>
          <w:szCs w:val="24"/>
        </w:rPr>
        <w:t>e conducted a time-to-event</w:t>
      </w:r>
      <w:r w:rsidR="005A54A6" w:rsidRPr="00427B54">
        <w:rPr>
          <w:sz w:val="24"/>
          <w:szCs w:val="24"/>
        </w:rPr>
        <w:t xml:space="preserve"> analysis </w:t>
      </w:r>
      <w:r w:rsidR="005A54A6">
        <w:rPr>
          <w:sz w:val="24"/>
          <w:szCs w:val="24"/>
        </w:rPr>
        <w:t xml:space="preserve">to determine how participation in BGCW was related to the risk of justice system involvement, </w:t>
      </w:r>
      <w:r>
        <w:rPr>
          <w:sz w:val="24"/>
          <w:szCs w:val="24"/>
        </w:rPr>
        <w:t xml:space="preserve">teen pregnancy, or </w:t>
      </w:r>
      <w:r w:rsidR="00B1530F">
        <w:rPr>
          <w:sz w:val="24"/>
          <w:szCs w:val="24"/>
        </w:rPr>
        <w:t>testing</w:t>
      </w:r>
      <w:r w:rsidR="005A54A6">
        <w:rPr>
          <w:sz w:val="24"/>
          <w:szCs w:val="24"/>
        </w:rPr>
        <w:t xml:space="preserve"> positive</w:t>
      </w:r>
      <w:r w:rsidR="00FE0105">
        <w:rPr>
          <w:sz w:val="24"/>
          <w:szCs w:val="24"/>
        </w:rPr>
        <w:t xml:space="preserve"> for a</w:t>
      </w:r>
      <w:r>
        <w:rPr>
          <w:sz w:val="24"/>
          <w:szCs w:val="24"/>
        </w:rPr>
        <w:t xml:space="preserve"> </w:t>
      </w:r>
      <w:r w:rsidR="00FE0105">
        <w:rPr>
          <w:sz w:val="24"/>
          <w:szCs w:val="24"/>
        </w:rPr>
        <w:t>sexually transmitted infection</w:t>
      </w:r>
      <w:r w:rsidR="005A54A6">
        <w:rPr>
          <w:sz w:val="24"/>
          <w:szCs w:val="24"/>
        </w:rPr>
        <w:t xml:space="preserve"> </w:t>
      </w:r>
      <w:r w:rsidR="00FE0105">
        <w:rPr>
          <w:sz w:val="24"/>
          <w:szCs w:val="24"/>
        </w:rPr>
        <w:t>(</w:t>
      </w:r>
      <w:r w:rsidR="005A54A6">
        <w:rPr>
          <w:sz w:val="24"/>
          <w:szCs w:val="24"/>
        </w:rPr>
        <w:t>STI</w:t>
      </w:r>
      <w:r>
        <w:rPr>
          <w:sz w:val="24"/>
          <w:szCs w:val="24"/>
        </w:rPr>
        <w:t>)</w:t>
      </w:r>
      <w:r w:rsidR="005A54A6">
        <w:rPr>
          <w:sz w:val="24"/>
          <w:szCs w:val="24"/>
        </w:rPr>
        <w:t>.</w:t>
      </w:r>
      <w:r w:rsidR="005A54A6" w:rsidRPr="00427B54">
        <w:rPr>
          <w:sz w:val="24"/>
          <w:szCs w:val="24"/>
        </w:rPr>
        <w:t xml:space="preserve"> </w:t>
      </w:r>
      <w:r w:rsidR="00B1530F">
        <w:rPr>
          <w:sz w:val="24"/>
          <w:szCs w:val="24"/>
        </w:rPr>
        <w:t>This</w:t>
      </w:r>
      <w:r w:rsidR="00E0027D">
        <w:rPr>
          <w:sz w:val="24"/>
          <w:szCs w:val="24"/>
        </w:rPr>
        <w:t xml:space="preserve"> statistical</w:t>
      </w:r>
      <w:r w:rsidR="005A54A6">
        <w:rPr>
          <w:sz w:val="24"/>
          <w:szCs w:val="24"/>
        </w:rPr>
        <w:t xml:space="preserve"> model accommodated the fact that the number of visits to BGCW </w:t>
      </w:r>
      <w:r w:rsidR="00754514">
        <w:rPr>
          <w:sz w:val="24"/>
          <w:szCs w:val="24"/>
        </w:rPr>
        <w:t>increased</w:t>
      </w:r>
      <w:r w:rsidR="005A54A6">
        <w:rPr>
          <w:sz w:val="24"/>
          <w:szCs w:val="24"/>
        </w:rPr>
        <w:t xml:space="preserve"> as time </w:t>
      </w:r>
      <w:r w:rsidR="00754514">
        <w:rPr>
          <w:sz w:val="24"/>
          <w:szCs w:val="24"/>
        </w:rPr>
        <w:t>went by</w:t>
      </w:r>
      <w:r w:rsidR="00FE0105">
        <w:rPr>
          <w:sz w:val="24"/>
          <w:szCs w:val="24"/>
        </w:rPr>
        <w:t>. It</w:t>
      </w:r>
      <w:r w:rsidR="00E0027D">
        <w:rPr>
          <w:sz w:val="24"/>
          <w:szCs w:val="24"/>
        </w:rPr>
        <w:t xml:space="preserve"> </w:t>
      </w:r>
      <w:r w:rsidR="005A54A6">
        <w:rPr>
          <w:sz w:val="24"/>
          <w:szCs w:val="24"/>
        </w:rPr>
        <w:t xml:space="preserve">generated </w:t>
      </w:r>
      <w:r w:rsidR="005A54A6" w:rsidRPr="005715FF">
        <w:rPr>
          <w:sz w:val="24"/>
          <w:szCs w:val="24"/>
        </w:rPr>
        <w:t>hazard ratios</w:t>
      </w:r>
      <w:r w:rsidRPr="005715FF">
        <w:rPr>
          <w:sz w:val="24"/>
          <w:szCs w:val="24"/>
        </w:rPr>
        <w:t>, or</w:t>
      </w:r>
      <w:r>
        <w:rPr>
          <w:b/>
          <w:sz w:val="24"/>
          <w:szCs w:val="24"/>
        </w:rPr>
        <w:t xml:space="preserve"> </w:t>
      </w:r>
      <w:r w:rsidR="005A54A6">
        <w:rPr>
          <w:sz w:val="24"/>
          <w:szCs w:val="24"/>
        </w:rPr>
        <w:t>es</w:t>
      </w:r>
      <w:r>
        <w:rPr>
          <w:sz w:val="24"/>
          <w:szCs w:val="24"/>
        </w:rPr>
        <w:t>timates of risk for the outcome,</w:t>
      </w:r>
      <w:r w:rsidR="005A54A6">
        <w:rPr>
          <w:sz w:val="24"/>
          <w:szCs w:val="24"/>
        </w:rPr>
        <w:t xml:space="preserve"> </w:t>
      </w:r>
      <w:r w:rsidR="005A54A6" w:rsidRPr="00427B54">
        <w:rPr>
          <w:sz w:val="24"/>
          <w:szCs w:val="24"/>
        </w:rPr>
        <w:t xml:space="preserve">with 95% confidence intervals. </w:t>
      </w:r>
    </w:p>
    <w:p w14:paraId="34148E25" w14:textId="5F783372" w:rsidR="00754514" w:rsidRPr="002905E4" w:rsidRDefault="002905E4" w:rsidP="00754514">
      <w:pPr>
        <w:spacing w:after="120"/>
        <w:rPr>
          <w:rFonts w:cstheme="minorHAnsi"/>
          <w:i/>
          <w:sz w:val="24"/>
          <w:szCs w:val="24"/>
        </w:rPr>
      </w:pPr>
      <w:r>
        <w:rPr>
          <w:rFonts w:cstheme="minorHAnsi"/>
          <w:i/>
          <w:sz w:val="24"/>
          <w:szCs w:val="24"/>
        </w:rPr>
        <w:t>How to interpret the</w:t>
      </w:r>
      <w:r w:rsidR="00754514" w:rsidRPr="002905E4">
        <w:rPr>
          <w:rFonts w:cstheme="minorHAnsi"/>
          <w:i/>
          <w:sz w:val="24"/>
          <w:szCs w:val="24"/>
        </w:rPr>
        <w:t xml:space="preserve"> findings</w:t>
      </w:r>
      <w:r>
        <w:rPr>
          <w:rFonts w:cstheme="minorHAnsi"/>
          <w:i/>
          <w:sz w:val="24"/>
          <w:szCs w:val="24"/>
        </w:rPr>
        <w:t xml:space="preserve"> from the Health and Social Outcomes</w:t>
      </w:r>
      <w:r w:rsidR="00754514" w:rsidRPr="002905E4">
        <w:rPr>
          <w:rFonts w:cstheme="minorHAnsi"/>
          <w:i/>
          <w:sz w:val="24"/>
          <w:szCs w:val="24"/>
        </w:rPr>
        <w:t>:</w:t>
      </w:r>
    </w:p>
    <w:p w14:paraId="6B256B1A" w14:textId="5F989F95" w:rsidR="008F53C1" w:rsidRDefault="005715FF">
      <w:pPr>
        <w:rPr>
          <w:rFonts w:cstheme="minorHAnsi"/>
          <w:sz w:val="24"/>
          <w:szCs w:val="24"/>
        </w:rPr>
      </w:pPr>
      <w:r>
        <w:rPr>
          <w:noProof/>
          <w:lang w:eastAsia="en-CA"/>
        </w:rPr>
        <w:drawing>
          <wp:anchor distT="0" distB="0" distL="114300" distR="114300" simplePos="0" relativeHeight="251703296" behindDoc="0" locked="0" layoutInCell="1" allowOverlap="1" wp14:anchorId="10ABCB74" wp14:editId="4575BBE0">
            <wp:simplePos x="0" y="0"/>
            <wp:positionH relativeFrom="margin">
              <wp:align>left</wp:align>
            </wp:positionH>
            <wp:positionV relativeFrom="paragraph">
              <wp:posOffset>235585</wp:posOffset>
            </wp:positionV>
            <wp:extent cx="4240530" cy="2743200"/>
            <wp:effectExtent l="0" t="0" r="7620" b="0"/>
            <wp:wrapSquare wrapText="bothSides"/>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r w:rsidR="00754514" w:rsidRPr="008F53C1">
        <w:rPr>
          <w:rFonts w:cstheme="minorHAnsi"/>
          <w:sz w:val="24"/>
          <w:szCs w:val="24"/>
        </w:rPr>
        <w:t xml:space="preserve">The results for the health and social outcomes are presented in </w:t>
      </w:r>
      <w:r w:rsidR="00E1119E">
        <w:rPr>
          <w:rFonts w:cstheme="minorHAnsi"/>
          <w:sz w:val="24"/>
          <w:szCs w:val="24"/>
        </w:rPr>
        <w:t>figures</w:t>
      </w:r>
      <w:r w:rsidR="00754514" w:rsidRPr="008F53C1">
        <w:rPr>
          <w:rFonts w:cstheme="minorHAnsi"/>
          <w:sz w:val="24"/>
          <w:szCs w:val="24"/>
        </w:rPr>
        <w:t xml:space="preserve"> like the one below:</w:t>
      </w:r>
    </w:p>
    <w:p w14:paraId="0A4CAE51" w14:textId="701325C2" w:rsidR="005715FF" w:rsidRPr="005715FF" w:rsidRDefault="005715FF" w:rsidP="00261B9B">
      <w:pPr>
        <w:spacing w:after="60" w:line="276" w:lineRule="auto"/>
        <w:rPr>
          <w:rFonts w:asciiTheme="majorHAnsi" w:hAnsiTheme="majorHAnsi" w:cstheme="majorHAnsi"/>
          <w:sz w:val="28"/>
          <w:szCs w:val="24"/>
        </w:rPr>
      </w:pPr>
      <w:r w:rsidRPr="005715FF">
        <w:rPr>
          <w:rFonts w:asciiTheme="majorHAnsi" w:hAnsiTheme="majorHAnsi" w:cstheme="majorHAnsi"/>
          <w:sz w:val="28"/>
          <w:szCs w:val="24"/>
        </w:rPr>
        <w:t>Example Figure c.</w:t>
      </w:r>
    </w:p>
    <w:p w14:paraId="6F9154CA" w14:textId="1B9C3A78" w:rsidR="008F53C1" w:rsidRDefault="005715FF" w:rsidP="00261B9B">
      <w:pPr>
        <w:spacing w:after="60" w:line="276" w:lineRule="auto"/>
        <w:rPr>
          <w:rFonts w:cstheme="minorHAnsi"/>
          <w:sz w:val="24"/>
          <w:szCs w:val="24"/>
        </w:rPr>
      </w:pPr>
      <w:r>
        <w:rPr>
          <w:rFonts w:cstheme="minorHAnsi"/>
          <w:sz w:val="24"/>
          <w:szCs w:val="24"/>
        </w:rPr>
        <w:t xml:space="preserve">Hazard ratios from the crude and adjusted models are represented by columns in this figure. </w:t>
      </w:r>
      <w:r w:rsidR="00E1119E">
        <w:rPr>
          <w:rFonts w:cstheme="minorHAnsi"/>
          <w:sz w:val="24"/>
          <w:szCs w:val="24"/>
        </w:rPr>
        <w:t>In this example, the hazard ratio from the</w:t>
      </w:r>
      <w:r w:rsidR="008F53C1">
        <w:rPr>
          <w:rFonts w:cstheme="minorHAnsi"/>
          <w:sz w:val="24"/>
          <w:szCs w:val="24"/>
        </w:rPr>
        <w:t xml:space="preserve"> crude model (</w:t>
      </w:r>
      <w:r w:rsidR="00FE0105">
        <w:rPr>
          <w:rFonts w:cstheme="minorHAnsi"/>
          <w:sz w:val="24"/>
          <w:szCs w:val="24"/>
        </w:rPr>
        <w:t>no adjustment</w:t>
      </w:r>
      <w:r w:rsidR="00E1119E">
        <w:rPr>
          <w:rFonts w:cstheme="minorHAnsi"/>
          <w:sz w:val="24"/>
          <w:szCs w:val="24"/>
        </w:rPr>
        <w:t xml:space="preserve">) </w:t>
      </w:r>
      <w:r>
        <w:rPr>
          <w:rFonts w:cstheme="minorHAnsi"/>
          <w:sz w:val="24"/>
          <w:szCs w:val="24"/>
        </w:rPr>
        <w:t>was 1.61.</w:t>
      </w:r>
      <w:r w:rsidR="008F53C1">
        <w:rPr>
          <w:rFonts w:cstheme="minorHAnsi"/>
          <w:sz w:val="24"/>
          <w:szCs w:val="24"/>
        </w:rPr>
        <w:t xml:space="preserve"> </w:t>
      </w:r>
      <w:r w:rsidR="00E1119E">
        <w:rPr>
          <w:rFonts w:cstheme="minorHAnsi"/>
          <w:sz w:val="24"/>
          <w:szCs w:val="24"/>
        </w:rPr>
        <w:t xml:space="preserve">The </w:t>
      </w:r>
      <w:r>
        <w:rPr>
          <w:rFonts w:cstheme="minorHAnsi"/>
          <w:sz w:val="24"/>
          <w:szCs w:val="24"/>
        </w:rPr>
        <w:t xml:space="preserve">confidence interval (error bar) </w:t>
      </w:r>
      <w:r w:rsidR="008F53C1">
        <w:rPr>
          <w:rFonts w:cstheme="minorHAnsi"/>
          <w:sz w:val="24"/>
          <w:szCs w:val="24"/>
        </w:rPr>
        <w:t xml:space="preserve">does not cross 1.0, </w:t>
      </w:r>
      <w:r w:rsidR="00367022">
        <w:rPr>
          <w:rFonts w:cstheme="minorHAnsi"/>
          <w:sz w:val="24"/>
          <w:szCs w:val="24"/>
        </w:rPr>
        <w:t>indicating that</w:t>
      </w:r>
      <w:r w:rsidR="008F53C1">
        <w:rPr>
          <w:rFonts w:cstheme="minorHAnsi"/>
          <w:sz w:val="24"/>
          <w:szCs w:val="24"/>
        </w:rPr>
        <w:t xml:space="preserve"> </w:t>
      </w:r>
      <w:r>
        <w:rPr>
          <w:rFonts w:cstheme="minorHAnsi"/>
          <w:sz w:val="24"/>
          <w:szCs w:val="24"/>
        </w:rPr>
        <w:t>the hazard ratio</w:t>
      </w:r>
      <w:r w:rsidR="008F53C1">
        <w:rPr>
          <w:rFonts w:cstheme="minorHAnsi"/>
          <w:sz w:val="24"/>
          <w:szCs w:val="24"/>
        </w:rPr>
        <w:t xml:space="preserve"> is significant</w:t>
      </w:r>
      <w:r>
        <w:rPr>
          <w:rFonts w:cstheme="minorHAnsi"/>
          <w:sz w:val="24"/>
          <w:szCs w:val="24"/>
        </w:rPr>
        <w:t>. B</w:t>
      </w:r>
      <w:r w:rsidR="008F53C1">
        <w:rPr>
          <w:rFonts w:cstheme="minorHAnsi"/>
          <w:sz w:val="24"/>
          <w:szCs w:val="24"/>
        </w:rPr>
        <w:t xml:space="preserve">ecause </w:t>
      </w:r>
      <w:r>
        <w:rPr>
          <w:rFonts w:cstheme="minorHAnsi"/>
          <w:sz w:val="24"/>
          <w:szCs w:val="24"/>
        </w:rPr>
        <w:t>the hazard ratio</w:t>
      </w:r>
      <w:r w:rsidR="008F53C1">
        <w:rPr>
          <w:rFonts w:cstheme="minorHAnsi"/>
          <w:sz w:val="24"/>
          <w:szCs w:val="24"/>
        </w:rPr>
        <w:t xml:space="preserve"> is </w:t>
      </w:r>
      <w:r w:rsidR="008F53C1" w:rsidRPr="000A0AAA">
        <w:rPr>
          <w:rFonts w:cstheme="minorHAnsi"/>
          <w:sz w:val="24"/>
          <w:szCs w:val="24"/>
        </w:rPr>
        <w:t>greater than 1.0</w:t>
      </w:r>
      <w:r w:rsidR="008F53C1">
        <w:rPr>
          <w:rFonts w:cstheme="minorHAnsi"/>
          <w:sz w:val="24"/>
          <w:szCs w:val="24"/>
        </w:rPr>
        <w:t xml:space="preserve">, it means that youth in the </w:t>
      </w:r>
      <w:r w:rsidR="00FE0105">
        <w:rPr>
          <w:rFonts w:cstheme="minorHAnsi"/>
          <w:sz w:val="24"/>
          <w:szCs w:val="24"/>
        </w:rPr>
        <w:t>BGCW</w:t>
      </w:r>
      <w:r w:rsidR="008F53C1">
        <w:rPr>
          <w:rFonts w:cstheme="minorHAnsi"/>
          <w:sz w:val="24"/>
          <w:szCs w:val="24"/>
        </w:rPr>
        <w:t xml:space="preserve"> group had a </w:t>
      </w:r>
      <w:r>
        <w:rPr>
          <w:rFonts w:cstheme="minorHAnsi"/>
          <w:sz w:val="24"/>
          <w:szCs w:val="24"/>
        </w:rPr>
        <w:t xml:space="preserve">1.61 times </w:t>
      </w:r>
      <w:r w:rsidR="008F53C1">
        <w:rPr>
          <w:rFonts w:cstheme="minorHAnsi"/>
          <w:sz w:val="24"/>
          <w:szCs w:val="24"/>
        </w:rPr>
        <w:t xml:space="preserve">higher </w:t>
      </w:r>
      <w:r>
        <w:rPr>
          <w:rFonts w:cstheme="minorHAnsi"/>
          <w:sz w:val="24"/>
          <w:szCs w:val="24"/>
        </w:rPr>
        <w:t xml:space="preserve">risk </w:t>
      </w:r>
      <w:r w:rsidR="008F53C1">
        <w:rPr>
          <w:rFonts w:cstheme="minorHAnsi"/>
          <w:sz w:val="24"/>
          <w:szCs w:val="24"/>
        </w:rPr>
        <w:t xml:space="preserve">of the outcome occurring than youth in the comparison group. </w:t>
      </w:r>
    </w:p>
    <w:p w14:paraId="06BD707D" w14:textId="06DFDB51" w:rsidR="009D5A25" w:rsidRPr="000A0AAA" w:rsidRDefault="005715FF" w:rsidP="002905E4">
      <w:pPr>
        <w:spacing w:after="60" w:line="276" w:lineRule="auto"/>
        <w:rPr>
          <w:rFonts w:cstheme="minorHAnsi"/>
          <w:sz w:val="24"/>
          <w:szCs w:val="24"/>
        </w:rPr>
      </w:pPr>
      <w:r>
        <w:rPr>
          <w:rFonts w:cstheme="minorHAnsi"/>
          <w:sz w:val="24"/>
          <w:szCs w:val="24"/>
        </w:rPr>
        <w:t>The adjusted model includes two important variables</w:t>
      </w:r>
      <w:r w:rsidR="008F53C1">
        <w:rPr>
          <w:rFonts w:cstheme="minorHAnsi"/>
          <w:sz w:val="24"/>
          <w:szCs w:val="24"/>
        </w:rPr>
        <w:t xml:space="preserve"> </w:t>
      </w:r>
      <w:r>
        <w:rPr>
          <w:rFonts w:cstheme="minorHAnsi"/>
          <w:sz w:val="24"/>
          <w:szCs w:val="24"/>
        </w:rPr>
        <w:t>that adjust for (1)</w:t>
      </w:r>
      <w:r w:rsidRPr="005715FF">
        <w:rPr>
          <w:rFonts w:cstheme="minorHAnsi"/>
          <w:sz w:val="24"/>
          <w:szCs w:val="24"/>
        </w:rPr>
        <w:t xml:space="preserve"> </w:t>
      </w:r>
      <w:r>
        <w:rPr>
          <w:rFonts w:cstheme="minorHAnsi"/>
          <w:sz w:val="24"/>
          <w:szCs w:val="24"/>
        </w:rPr>
        <w:t>whether youth ever participated or never participated in BGCW</w:t>
      </w:r>
      <w:r w:rsidR="008F53C1">
        <w:rPr>
          <w:rFonts w:cstheme="minorHAnsi"/>
          <w:sz w:val="24"/>
          <w:szCs w:val="24"/>
        </w:rPr>
        <w:t xml:space="preserve"> </w:t>
      </w:r>
      <w:r>
        <w:rPr>
          <w:rFonts w:cstheme="minorHAnsi"/>
          <w:sz w:val="24"/>
          <w:szCs w:val="24"/>
        </w:rPr>
        <w:t>(</w:t>
      </w:r>
      <w:r w:rsidR="008F53C1">
        <w:rPr>
          <w:rFonts w:cstheme="minorHAnsi"/>
          <w:sz w:val="24"/>
          <w:szCs w:val="24"/>
        </w:rPr>
        <w:t xml:space="preserve">a </w:t>
      </w:r>
      <w:r w:rsidR="008F53C1" w:rsidRPr="005715FF">
        <w:rPr>
          <w:rFonts w:cstheme="minorHAnsi"/>
          <w:sz w:val="24"/>
          <w:szCs w:val="24"/>
        </w:rPr>
        <w:t>yes/no variable</w:t>
      </w:r>
      <w:r>
        <w:rPr>
          <w:rFonts w:cstheme="minorHAnsi"/>
          <w:sz w:val="24"/>
          <w:szCs w:val="24"/>
        </w:rPr>
        <w:t>)</w:t>
      </w:r>
      <w:r w:rsidR="000A0AAA">
        <w:rPr>
          <w:rFonts w:cstheme="minorHAnsi"/>
          <w:sz w:val="24"/>
          <w:szCs w:val="24"/>
        </w:rPr>
        <w:t>, and (2)</w:t>
      </w:r>
      <w:r w:rsidR="000A0AAA" w:rsidRPr="000A0AAA">
        <w:rPr>
          <w:rFonts w:cstheme="minorHAnsi"/>
          <w:sz w:val="24"/>
          <w:szCs w:val="24"/>
        </w:rPr>
        <w:t xml:space="preserve"> </w:t>
      </w:r>
      <w:r w:rsidR="000A0AAA">
        <w:rPr>
          <w:rFonts w:cstheme="minorHAnsi"/>
          <w:sz w:val="24"/>
          <w:szCs w:val="24"/>
        </w:rPr>
        <w:t xml:space="preserve">the </w:t>
      </w:r>
      <w:r w:rsidR="000A0AAA" w:rsidRPr="000A0AAA">
        <w:rPr>
          <w:rFonts w:cstheme="minorHAnsi"/>
          <w:sz w:val="24"/>
          <w:szCs w:val="24"/>
        </w:rPr>
        <w:t>number of BGCW visits youth made.</w:t>
      </w:r>
      <w:r w:rsidR="000A0AAA">
        <w:rPr>
          <w:rFonts w:cstheme="minorHAnsi"/>
          <w:sz w:val="24"/>
          <w:szCs w:val="24"/>
        </w:rPr>
        <w:t xml:space="preserve"> When we adjusted for variable (1), </w:t>
      </w:r>
      <w:r w:rsidR="002A7DFC">
        <w:rPr>
          <w:rFonts w:cstheme="minorHAnsi"/>
          <w:sz w:val="24"/>
          <w:szCs w:val="24"/>
        </w:rPr>
        <w:t>the hazard ratio dropped</w:t>
      </w:r>
      <w:r w:rsidR="008F53C1">
        <w:rPr>
          <w:rFonts w:cstheme="minorHAnsi"/>
          <w:sz w:val="24"/>
          <w:szCs w:val="24"/>
        </w:rPr>
        <w:t xml:space="preserve"> </w:t>
      </w:r>
      <w:r w:rsidR="000A0AAA">
        <w:rPr>
          <w:rFonts w:cstheme="minorHAnsi"/>
          <w:sz w:val="24"/>
          <w:szCs w:val="24"/>
        </w:rPr>
        <w:t>from 1.61 to 1.34</w:t>
      </w:r>
      <w:r w:rsidR="00E1119E">
        <w:rPr>
          <w:rFonts w:cstheme="minorHAnsi"/>
          <w:sz w:val="24"/>
          <w:szCs w:val="24"/>
        </w:rPr>
        <w:t>. T</w:t>
      </w:r>
      <w:r w:rsidR="008F53C1">
        <w:rPr>
          <w:rFonts w:cstheme="minorHAnsi"/>
          <w:sz w:val="24"/>
          <w:szCs w:val="24"/>
        </w:rPr>
        <w:t>he difference between the</w:t>
      </w:r>
      <w:r w:rsidR="000A0AAA">
        <w:rPr>
          <w:rFonts w:cstheme="minorHAnsi"/>
          <w:sz w:val="24"/>
          <w:szCs w:val="24"/>
        </w:rPr>
        <w:t xml:space="preserve"> BGCW and comparison</w:t>
      </w:r>
      <w:r w:rsidR="008F53C1">
        <w:rPr>
          <w:rFonts w:cstheme="minorHAnsi"/>
          <w:sz w:val="24"/>
          <w:szCs w:val="24"/>
        </w:rPr>
        <w:t xml:space="preserve"> groups was smaller, but youth in the </w:t>
      </w:r>
      <w:r w:rsidR="00FE0105">
        <w:rPr>
          <w:rFonts w:cstheme="minorHAnsi"/>
          <w:sz w:val="24"/>
          <w:szCs w:val="24"/>
        </w:rPr>
        <w:t>BGCW</w:t>
      </w:r>
      <w:r w:rsidR="008F53C1">
        <w:rPr>
          <w:rFonts w:cstheme="minorHAnsi"/>
          <w:sz w:val="24"/>
          <w:szCs w:val="24"/>
        </w:rPr>
        <w:t xml:space="preserve"> group were still significantly more l</w:t>
      </w:r>
      <w:r w:rsidR="000A0AAA">
        <w:rPr>
          <w:rFonts w:cstheme="minorHAnsi"/>
          <w:sz w:val="24"/>
          <w:szCs w:val="24"/>
        </w:rPr>
        <w:t>ikely to have the outcome occur (</w:t>
      </w:r>
      <w:r w:rsidR="008F53C1">
        <w:rPr>
          <w:rFonts w:cstheme="minorHAnsi"/>
          <w:sz w:val="24"/>
          <w:szCs w:val="24"/>
        </w:rPr>
        <w:t xml:space="preserve">the confidence interval </w:t>
      </w:r>
      <w:r w:rsidR="000A0AAA">
        <w:rPr>
          <w:rFonts w:cstheme="minorHAnsi"/>
          <w:sz w:val="24"/>
          <w:szCs w:val="24"/>
        </w:rPr>
        <w:t>does not cross 1.0). When</w:t>
      </w:r>
      <w:r w:rsidR="008F53C1">
        <w:rPr>
          <w:rFonts w:cstheme="minorHAnsi"/>
          <w:sz w:val="24"/>
          <w:szCs w:val="24"/>
        </w:rPr>
        <w:t xml:space="preserve"> we </w:t>
      </w:r>
      <w:r w:rsidR="000A0AAA">
        <w:rPr>
          <w:rFonts w:cstheme="minorHAnsi"/>
          <w:sz w:val="24"/>
          <w:szCs w:val="24"/>
        </w:rPr>
        <w:t xml:space="preserve">also </w:t>
      </w:r>
      <w:r w:rsidR="008F53C1">
        <w:rPr>
          <w:rFonts w:cstheme="minorHAnsi"/>
          <w:sz w:val="24"/>
          <w:szCs w:val="24"/>
        </w:rPr>
        <w:t xml:space="preserve">adjusted for </w:t>
      </w:r>
      <w:r w:rsidR="000A0AAA">
        <w:rPr>
          <w:rFonts w:cstheme="minorHAnsi"/>
          <w:sz w:val="24"/>
          <w:szCs w:val="24"/>
        </w:rPr>
        <w:t xml:space="preserve">variable (2), a </w:t>
      </w:r>
      <w:r w:rsidR="008F53C1">
        <w:rPr>
          <w:rFonts w:cstheme="minorHAnsi"/>
          <w:sz w:val="24"/>
          <w:szCs w:val="24"/>
        </w:rPr>
        <w:t xml:space="preserve">more complex variable that accounts for </w:t>
      </w:r>
      <w:r w:rsidR="008F53C1" w:rsidRPr="000A0AAA">
        <w:rPr>
          <w:rFonts w:cstheme="minorHAnsi"/>
          <w:sz w:val="24"/>
          <w:szCs w:val="24"/>
        </w:rPr>
        <w:t>how many times</w:t>
      </w:r>
      <w:r w:rsidR="000A0AAA">
        <w:rPr>
          <w:rFonts w:cstheme="minorHAnsi"/>
          <w:sz w:val="24"/>
          <w:szCs w:val="24"/>
        </w:rPr>
        <w:t xml:space="preserve"> youth participated in the </w:t>
      </w:r>
      <w:r w:rsidR="008F53C1">
        <w:rPr>
          <w:rFonts w:cstheme="minorHAnsi"/>
          <w:sz w:val="24"/>
          <w:szCs w:val="24"/>
        </w:rPr>
        <w:t>BGCW</w:t>
      </w:r>
      <w:r w:rsidR="000A0AAA">
        <w:rPr>
          <w:rFonts w:cstheme="minorHAnsi"/>
          <w:sz w:val="24"/>
          <w:szCs w:val="24"/>
        </w:rPr>
        <w:t xml:space="preserve">, the </w:t>
      </w:r>
      <w:r w:rsidR="008F53C1">
        <w:rPr>
          <w:rFonts w:cstheme="minorHAnsi"/>
          <w:sz w:val="24"/>
          <w:szCs w:val="24"/>
        </w:rPr>
        <w:t xml:space="preserve">hazard ratio </w:t>
      </w:r>
      <w:r w:rsidR="00E1119E">
        <w:rPr>
          <w:rFonts w:cstheme="minorHAnsi"/>
          <w:sz w:val="24"/>
          <w:szCs w:val="24"/>
        </w:rPr>
        <w:t>to drop</w:t>
      </w:r>
      <w:r w:rsidR="000A0AAA">
        <w:rPr>
          <w:rFonts w:cstheme="minorHAnsi"/>
          <w:sz w:val="24"/>
          <w:szCs w:val="24"/>
        </w:rPr>
        <w:t>ped</w:t>
      </w:r>
      <w:r w:rsidR="008F53C1">
        <w:rPr>
          <w:rFonts w:cstheme="minorHAnsi"/>
          <w:sz w:val="24"/>
          <w:szCs w:val="24"/>
        </w:rPr>
        <w:t xml:space="preserve"> </w:t>
      </w:r>
      <w:r w:rsidR="008F53C1" w:rsidRPr="000A0AAA">
        <w:rPr>
          <w:rFonts w:cstheme="minorHAnsi"/>
          <w:sz w:val="24"/>
          <w:szCs w:val="24"/>
        </w:rPr>
        <w:t>below 1.0</w:t>
      </w:r>
      <w:r w:rsidR="000A0AAA">
        <w:rPr>
          <w:rFonts w:cstheme="minorHAnsi"/>
          <w:sz w:val="24"/>
          <w:szCs w:val="24"/>
        </w:rPr>
        <w:t xml:space="preserve">. This </w:t>
      </w:r>
      <w:r w:rsidR="00206C56">
        <w:rPr>
          <w:rFonts w:cstheme="minorHAnsi"/>
          <w:sz w:val="24"/>
          <w:szCs w:val="24"/>
        </w:rPr>
        <w:t xml:space="preserve">means that as the number of visits to BGCW increased, the risk of the outcome </w:t>
      </w:r>
      <w:r w:rsidR="000A0AAA">
        <w:rPr>
          <w:rFonts w:cstheme="minorHAnsi"/>
          <w:sz w:val="24"/>
          <w:szCs w:val="24"/>
        </w:rPr>
        <w:t>occurring</w:t>
      </w:r>
      <w:r w:rsidR="00206C56">
        <w:rPr>
          <w:rFonts w:cstheme="minorHAnsi"/>
          <w:sz w:val="24"/>
          <w:szCs w:val="24"/>
        </w:rPr>
        <w:t xml:space="preserve"> decreased. In other words, the greater the level of BGCW participation, the lower the risk of </w:t>
      </w:r>
      <w:r w:rsidR="00E1119E">
        <w:rPr>
          <w:rFonts w:cstheme="minorHAnsi"/>
          <w:sz w:val="24"/>
          <w:szCs w:val="24"/>
        </w:rPr>
        <w:t xml:space="preserve">the outcome among </w:t>
      </w:r>
      <w:r w:rsidR="00206C56">
        <w:rPr>
          <w:rFonts w:cstheme="minorHAnsi"/>
          <w:sz w:val="24"/>
          <w:szCs w:val="24"/>
        </w:rPr>
        <w:t xml:space="preserve">youth in the </w:t>
      </w:r>
      <w:r w:rsidR="00FE0105">
        <w:rPr>
          <w:rFonts w:cstheme="minorHAnsi"/>
          <w:sz w:val="24"/>
          <w:szCs w:val="24"/>
        </w:rPr>
        <w:t>BGCW</w:t>
      </w:r>
      <w:r w:rsidR="00206C56">
        <w:rPr>
          <w:rFonts w:cstheme="minorHAnsi"/>
          <w:sz w:val="24"/>
          <w:szCs w:val="24"/>
        </w:rPr>
        <w:t xml:space="preserve"> group.</w:t>
      </w:r>
      <w:r w:rsidR="009D5A25" w:rsidRPr="00386133">
        <w:rPr>
          <w:rFonts w:cstheme="minorHAnsi"/>
          <w:sz w:val="24"/>
          <w:szCs w:val="24"/>
        </w:rPr>
        <w:br w:type="page"/>
      </w:r>
    </w:p>
    <w:p w14:paraId="58CC8C91" w14:textId="057C06DA" w:rsidR="0038372E" w:rsidRDefault="009B53F1" w:rsidP="00B04F3E">
      <w:pPr>
        <w:pStyle w:val="Heading1A"/>
        <w:numPr>
          <w:ilvl w:val="0"/>
          <w:numId w:val="0"/>
        </w:numPr>
        <w:ind w:left="357" w:hanging="357"/>
        <w:rPr>
          <w:b/>
          <w:color w:val="auto"/>
        </w:rPr>
      </w:pPr>
      <w:r w:rsidRPr="00E604FC">
        <w:rPr>
          <w:b/>
          <w:color w:val="auto"/>
        </w:rPr>
        <w:lastRenderedPageBreak/>
        <w:t>Findings</w:t>
      </w:r>
      <w:r w:rsidR="00E604FC" w:rsidRPr="00E604FC">
        <w:rPr>
          <w:b/>
          <w:color w:val="auto"/>
        </w:rPr>
        <w:t xml:space="preserve"> &amp; Interpretation</w:t>
      </w:r>
    </w:p>
    <w:p w14:paraId="021F7C1E" w14:textId="00DB9077" w:rsidR="00E62537" w:rsidRPr="005902F5" w:rsidRDefault="000A0AAA" w:rsidP="00E62537">
      <w:pPr>
        <w:pStyle w:val="Heading1A"/>
        <w:numPr>
          <w:ilvl w:val="0"/>
          <w:numId w:val="0"/>
        </w:numPr>
        <w:rPr>
          <w:rFonts w:asciiTheme="minorHAnsi" w:hAnsiTheme="minorHAnsi" w:cstheme="minorHAnsi"/>
          <w:color w:val="auto"/>
          <w:sz w:val="24"/>
        </w:rPr>
      </w:pPr>
      <w:r>
        <w:rPr>
          <w:rFonts w:asciiTheme="minorHAnsi" w:hAnsiTheme="minorHAnsi" w:cstheme="minorHAnsi"/>
          <w:color w:val="auto"/>
          <w:sz w:val="24"/>
        </w:rPr>
        <w:t>To view these findings</w:t>
      </w:r>
      <w:r w:rsidR="00E62537" w:rsidRPr="005902F5">
        <w:rPr>
          <w:rFonts w:asciiTheme="minorHAnsi" w:hAnsiTheme="minorHAnsi" w:cstheme="minorHAnsi"/>
          <w:color w:val="auto"/>
          <w:sz w:val="24"/>
        </w:rPr>
        <w:t xml:space="preserve"> with </w:t>
      </w:r>
      <w:r>
        <w:rPr>
          <w:rFonts w:asciiTheme="minorHAnsi" w:hAnsiTheme="minorHAnsi" w:cstheme="minorHAnsi"/>
          <w:color w:val="auto"/>
          <w:sz w:val="24"/>
        </w:rPr>
        <w:t>measures of statistical significance</w:t>
      </w:r>
      <w:r w:rsidR="00E62537" w:rsidRPr="005902F5">
        <w:rPr>
          <w:rFonts w:asciiTheme="minorHAnsi" w:hAnsiTheme="minorHAnsi" w:cstheme="minorHAnsi"/>
          <w:color w:val="auto"/>
          <w:sz w:val="24"/>
        </w:rPr>
        <w:t xml:space="preserve"> included (e.g., con</w:t>
      </w:r>
      <w:r>
        <w:rPr>
          <w:rFonts w:asciiTheme="minorHAnsi" w:hAnsiTheme="minorHAnsi" w:cstheme="minorHAnsi"/>
          <w:color w:val="auto"/>
          <w:sz w:val="24"/>
        </w:rPr>
        <w:t xml:space="preserve">fidence intervals and p-values), please see </w:t>
      </w:r>
      <w:r w:rsidR="00E62537" w:rsidRPr="005902F5">
        <w:rPr>
          <w:rFonts w:asciiTheme="minorHAnsi" w:hAnsiTheme="minorHAnsi" w:cstheme="minorHAnsi"/>
          <w:b/>
          <w:color w:val="auto"/>
          <w:sz w:val="24"/>
        </w:rPr>
        <w:t>Appendix 5</w:t>
      </w:r>
      <w:r w:rsidR="00E62537" w:rsidRPr="005902F5">
        <w:rPr>
          <w:rFonts w:asciiTheme="minorHAnsi" w:hAnsiTheme="minorHAnsi" w:cstheme="minorHAnsi"/>
          <w:color w:val="auto"/>
          <w:sz w:val="24"/>
        </w:rPr>
        <w:t>.</w:t>
      </w:r>
    </w:p>
    <w:p w14:paraId="1A83604E" w14:textId="3E5A5B0D" w:rsidR="0038372E" w:rsidRPr="00E604FC" w:rsidRDefault="00E604FC" w:rsidP="00221CE4">
      <w:pPr>
        <w:pStyle w:val="Heading2A"/>
        <w:rPr>
          <w:b/>
          <w:color w:val="auto"/>
          <w:sz w:val="28"/>
        </w:rPr>
      </w:pPr>
      <w:r w:rsidRPr="00E604FC">
        <w:rPr>
          <w:b/>
          <w:color w:val="auto"/>
          <w:sz w:val="28"/>
        </w:rPr>
        <w:t>Who Are the Children and Youth Participating in the Boys &amp; Girls Clubs of Winnipeg?</w:t>
      </w:r>
    </w:p>
    <w:p w14:paraId="6493CDAB" w14:textId="5BBCAF30" w:rsidR="002A5073" w:rsidRPr="00BC1401" w:rsidRDefault="000B38B5" w:rsidP="00437EC1">
      <w:pPr>
        <w:spacing w:after="60" w:line="276" w:lineRule="auto"/>
        <w:rPr>
          <w:sz w:val="24"/>
        </w:rPr>
      </w:pPr>
      <w:r w:rsidRPr="00C61A00">
        <w:rPr>
          <w:sz w:val="24"/>
        </w:rPr>
        <w:t xml:space="preserve">The characteristics of </w:t>
      </w:r>
      <w:r w:rsidR="00E015E2" w:rsidRPr="00C61A00">
        <w:rPr>
          <w:sz w:val="24"/>
        </w:rPr>
        <w:t xml:space="preserve">the study </w:t>
      </w:r>
      <w:r w:rsidR="00FE0105">
        <w:rPr>
          <w:sz w:val="24"/>
        </w:rPr>
        <w:t>population</w:t>
      </w:r>
      <w:r w:rsidRPr="00C61A00">
        <w:rPr>
          <w:sz w:val="24"/>
        </w:rPr>
        <w:t xml:space="preserve"> are presented </w:t>
      </w:r>
      <w:r w:rsidRPr="00BC1401">
        <w:rPr>
          <w:sz w:val="24"/>
        </w:rPr>
        <w:t xml:space="preserve">in </w:t>
      </w:r>
      <w:r w:rsidRPr="00BC1401">
        <w:rPr>
          <w:b/>
          <w:sz w:val="24"/>
        </w:rPr>
        <w:t>Table 1</w:t>
      </w:r>
      <w:r w:rsidRPr="00BC1401">
        <w:rPr>
          <w:sz w:val="24"/>
        </w:rPr>
        <w:t>.</w:t>
      </w:r>
      <w:r w:rsidR="00E015E2" w:rsidRPr="00BC1401">
        <w:rPr>
          <w:sz w:val="24"/>
        </w:rPr>
        <w:t xml:space="preserve"> </w:t>
      </w:r>
    </w:p>
    <w:p w14:paraId="0EAC90BD" w14:textId="7131517C" w:rsidR="007D2F33" w:rsidRDefault="00D87345" w:rsidP="00437EC1">
      <w:pPr>
        <w:spacing w:after="120" w:line="276" w:lineRule="auto"/>
        <w:rPr>
          <w:sz w:val="24"/>
        </w:rPr>
      </w:pPr>
      <w:r>
        <w:rPr>
          <w:sz w:val="24"/>
        </w:rPr>
        <w:t>L</w:t>
      </w:r>
      <w:r w:rsidR="007D2F33">
        <w:rPr>
          <w:sz w:val="24"/>
        </w:rPr>
        <w:t>ook</w:t>
      </w:r>
      <w:r>
        <w:rPr>
          <w:sz w:val="24"/>
        </w:rPr>
        <w:t>ing</w:t>
      </w:r>
      <w:r w:rsidR="007D2F33">
        <w:rPr>
          <w:sz w:val="24"/>
        </w:rPr>
        <w:t xml:space="preserve"> first at the </w:t>
      </w:r>
      <w:r w:rsidR="00746695">
        <w:rPr>
          <w:sz w:val="24"/>
        </w:rPr>
        <w:t xml:space="preserve">children and youth in the </w:t>
      </w:r>
      <w:r w:rsidR="007D2F33" w:rsidRPr="000F38B2">
        <w:rPr>
          <w:b/>
          <w:sz w:val="24"/>
        </w:rPr>
        <w:t>BGCW group</w:t>
      </w:r>
      <w:r>
        <w:rPr>
          <w:sz w:val="24"/>
        </w:rPr>
        <w:t>,</w:t>
      </w:r>
      <w:r w:rsidR="00746695">
        <w:rPr>
          <w:sz w:val="24"/>
        </w:rPr>
        <w:t xml:space="preserve"> </w:t>
      </w:r>
      <w:r>
        <w:rPr>
          <w:sz w:val="24"/>
        </w:rPr>
        <w:t>t</w:t>
      </w:r>
      <w:r w:rsidR="002A5073" w:rsidRPr="00C61A00">
        <w:rPr>
          <w:sz w:val="24"/>
        </w:rPr>
        <w:t>he average age at which children first participated in</w:t>
      </w:r>
      <w:r w:rsidR="000F38B2">
        <w:rPr>
          <w:sz w:val="24"/>
        </w:rPr>
        <w:t xml:space="preserve"> the</w:t>
      </w:r>
      <w:r w:rsidR="002A5073" w:rsidRPr="00C61A00">
        <w:rPr>
          <w:sz w:val="24"/>
        </w:rPr>
        <w:t xml:space="preserve"> BGCW was 9</w:t>
      </w:r>
      <w:r w:rsidR="002A5073">
        <w:rPr>
          <w:sz w:val="24"/>
        </w:rPr>
        <w:t xml:space="preserve"> years</w:t>
      </w:r>
      <w:r w:rsidR="002A5073" w:rsidRPr="00C61A00">
        <w:rPr>
          <w:sz w:val="24"/>
        </w:rPr>
        <w:t xml:space="preserve">. </w:t>
      </w:r>
      <w:r w:rsidR="002A5073">
        <w:rPr>
          <w:sz w:val="24"/>
        </w:rPr>
        <w:t xml:space="preserve">Approximately half </w:t>
      </w:r>
      <w:r w:rsidR="00B70E25" w:rsidRPr="00C61A00">
        <w:rPr>
          <w:sz w:val="24"/>
        </w:rPr>
        <w:t xml:space="preserve">of </w:t>
      </w:r>
      <w:r w:rsidR="002A5073">
        <w:rPr>
          <w:sz w:val="24"/>
        </w:rPr>
        <w:t xml:space="preserve">the </w:t>
      </w:r>
      <w:r w:rsidR="007D2F33">
        <w:rPr>
          <w:sz w:val="24"/>
        </w:rPr>
        <w:t>kids</w:t>
      </w:r>
      <w:r w:rsidR="002A5073">
        <w:rPr>
          <w:sz w:val="24"/>
        </w:rPr>
        <w:t xml:space="preserve"> who participated in </w:t>
      </w:r>
      <w:r w:rsidR="000F38B2">
        <w:rPr>
          <w:sz w:val="24"/>
        </w:rPr>
        <w:t xml:space="preserve">the </w:t>
      </w:r>
      <w:r w:rsidR="002A5073">
        <w:rPr>
          <w:sz w:val="24"/>
        </w:rPr>
        <w:t xml:space="preserve">BGCW were male </w:t>
      </w:r>
      <w:r w:rsidR="00B70E25" w:rsidRPr="00C61A00">
        <w:rPr>
          <w:sz w:val="24"/>
        </w:rPr>
        <w:t xml:space="preserve">and half </w:t>
      </w:r>
      <w:r w:rsidR="002A5073">
        <w:rPr>
          <w:sz w:val="24"/>
        </w:rPr>
        <w:t xml:space="preserve">were </w:t>
      </w:r>
      <w:r w:rsidR="00B70E25" w:rsidRPr="00C61A00">
        <w:rPr>
          <w:sz w:val="24"/>
        </w:rPr>
        <w:t>female.</w:t>
      </w:r>
      <w:r w:rsidR="0082348A" w:rsidRPr="00C61A00">
        <w:rPr>
          <w:sz w:val="24"/>
        </w:rPr>
        <w:t xml:space="preserve"> </w:t>
      </w:r>
      <w:r w:rsidR="002A5073">
        <w:rPr>
          <w:sz w:val="24"/>
        </w:rPr>
        <w:t>Most</w:t>
      </w:r>
      <w:r w:rsidR="0082348A" w:rsidRPr="00C61A00">
        <w:rPr>
          <w:sz w:val="24"/>
        </w:rPr>
        <w:t xml:space="preserve"> children </w:t>
      </w:r>
      <w:r w:rsidR="007D2F33">
        <w:rPr>
          <w:sz w:val="24"/>
        </w:rPr>
        <w:t xml:space="preserve">and youth </w:t>
      </w:r>
      <w:r w:rsidR="000F38B2">
        <w:rPr>
          <w:sz w:val="24"/>
        </w:rPr>
        <w:t>who participated</w:t>
      </w:r>
      <w:r w:rsidR="0082348A" w:rsidRPr="00C61A00">
        <w:rPr>
          <w:sz w:val="24"/>
        </w:rPr>
        <w:t xml:space="preserve"> in </w:t>
      </w:r>
      <w:r w:rsidR="000F38B2">
        <w:rPr>
          <w:sz w:val="24"/>
        </w:rPr>
        <w:t xml:space="preserve">the </w:t>
      </w:r>
      <w:r w:rsidR="0082348A" w:rsidRPr="00C61A00">
        <w:rPr>
          <w:sz w:val="24"/>
        </w:rPr>
        <w:t>BGCW were from</w:t>
      </w:r>
      <w:r w:rsidR="002A5073">
        <w:rPr>
          <w:sz w:val="24"/>
        </w:rPr>
        <w:t xml:space="preserve"> lower income</w:t>
      </w:r>
      <w:r w:rsidR="0082348A" w:rsidRPr="00C61A00">
        <w:rPr>
          <w:sz w:val="24"/>
        </w:rPr>
        <w:t xml:space="preserve"> families</w:t>
      </w:r>
      <w:r w:rsidR="007D2F33">
        <w:rPr>
          <w:sz w:val="24"/>
        </w:rPr>
        <w:t>, and a</w:t>
      </w:r>
      <w:r w:rsidR="002A5073">
        <w:rPr>
          <w:sz w:val="24"/>
        </w:rPr>
        <w:t>lmost 65% lived in families who had received income assistance</w:t>
      </w:r>
      <w:r w:rsidR="000F38B2">
        <w:rPr>
          <w:sz w:val="24"/>
        </w:rPr>
        <w:t xml:space="preserve"> at some point before the kids visited the BGCW</w:t>
      </w:r>
      <w:r w:rsidR="002A5073">
        <w:rPr>
          <w:sz w:val="24"/>
        </w:rPr>
        <w:t>.</w:t>
      </w:r>
    </w:p>
    <w:p w14:paraId="5C25FBE0" w14:textId="730ECABD" w:rsidR="002A5073" w:rsidRDefault="002A5073" w:rsidP="00437EC1">
      <w:pPr>
        <w:spacing w:after="120" w:line="276" w:lineRule="auto"/>
        <w:rPr>
          <w:sz w:val="24"/>
        </w:rPr>
      </w:pPr>
      <w:r>
        <w:rPr>
          <w:sz w:val="24"/>
        </w:rPr>
        <w:t xml:space="preserve">About 44% of children in the </w:t>
      </w:r>
      <w:r w:rsidR="000F38B2">
        <w:rPr>
          <w:sz w:val="24"/>
        </w:rPr>
        <w:t>BGCW</w:t>
      </w:r>
      <w:r>
        <w:rPr>
          <w:sz w:val="24"/>
        </w:rPr>
        <w:t xml:space="preserve"> group had a mom who was a teen when she had her first child. Forty-nine percent of children participating in </w:t>
      </w:r>
      <w:r w:rsidR="000F38B2">
        <w:rPr>
          <w:sz w:val="24"/>
        </w:rPr>
        <w:t xml:space="preserve">the </w:t>
      </w:r>
      <w:r>
        <w:rPr>
          <w:sz w:val="24"/>
        </w:rPr>
        <w:t xml:space="preserve">BGCW lived in families who had received services from Child </w:t>
      </w:r>
      <w:r w:rsidR="000F38B2">
        <w:rPr>
          <w:sz w:val="24"/>
        </w:rPr>
        <w:t>and Family Services</w:t>
      </w:r>
      <w:r>
        <w:rPr>
          <w:sz w:val="24"/>
        </w:rPr>
        <w:t xml:space="preserve">, and almost 20% of children in this group had been taken into </w:t>
      </w:r>
      <w:r w:rsidR="000F38B2">
        <w:rPr>
          <w:sz w:val="24"/>
        </w:rPr>
        <w:t>care by Child and Family Services</w:t>
      </w:r>
      <w:r>
        <w:rPr>
          <w:sz w:val="24"/>
        </w:rPr>
        <w:t xml:space="preserve">. About 49% of children in the </w:t>
      </w:r>
      <w:r w:rsidR="000F38B2">
        <w:rPr>
          <w:sz w:val="24"/>
        </w:rPr>
        <w:t>BGCW</w:t>
      </w:r>
      <w:r>
        <w:rPr>
          <w:sz w:val="24"/>
        </w:rPr>
        <w:t xml:space="preserve"> group had a mom who had been diagnosed with a mental illness.</w:t>
      </w:r>
    </w:p>
    <w:p w14:paraId="1984A608" w14:textId="68E00BC4" w:rsidR="00512A91" w:rsidRDefault="00512A91" w:rsidP="00437EC1">
      <w:pPr>
        <w:spacing w:after="120" w:line="276" w:lineRule="auto"/>
        <w:rPr>
          <w:sz w:val="24"/>
        </w:rPr>
      </w:pPr>
      <w:r>
        <w:rPr>
          <w:sz w:val="24"/>
        </w:rPr>
        <w:t>Some of these same characteristics have been measured in the larger population of Manitoba,</w:t>
      </w:r>
      <w:r w:rsidR="00EE2070">
        <w:rPr>
          <w:sz w:val="24"/>
        </w:rPr>
        <w:fldChar w:fldCharType="begin" w:fldLock="1"/>
      </w:r>
      <w:r w:rsidR="00EE2070">
        <w:rPr>
          <w:sz w:val="24"/>
        </w:rPr>
        <w:instrText>ADDIN CSL_CITATION {"citationItems":[{"id":"ITEM-1","itemData":{"author":[{"dropping-particle":"","family":"Brownell","given":"M","non-dropping-particle":"","parse-names":false,"suffix":""},{"dropping-particle":"","family":"Chartier","given":"M","non-dropping-particle":"","parse-names":false,"suffix":""},{"dropping-particle":"","family":"Santos","given":"R","non-dropping-particle":"","parse-names":false,"suffix":""},{"dropping-particle":"","family":"Ekuma","given":"O","non-dropping-particle":"","parse-names":false,"suffix":""},{"dropping-particle":"","family":"Au","given":"W","non-dropping-particle":"","parse-names":false,"suffix":""},{"dropping-particle":"","family":"Sarkar","given":"J","non-dropping-particle":"","parse-names":false,"suffix":""},{"dropping-particle":"","family":"MacWilliam","given":"L","non-dropping-particle":"","parse-names":false,"suffix":""},{"dropping-particle":"","family":"Burland","given":"E","non-dropping-particle":"","parse-names":false,"suffix":""},{"dropping-particle":"","family":"Koseva","given":"I","non-dropping-particle":"","parse-names":false,"suffix":""},{"dropping-particle":"","family":"Guenette","given":"W","non-dropping-particle":"","parse-names":false,"suffix":""}],"id":"ITEM-1","issued":{"date-parts":[["2012"]]},"publisher":"Manitoba Centre for Health Policy","publisher-place":"Winnipeg, MB","title":"How are Manitoba's children doing?","type":"report"},"uris":["http://www.mendeley.com/documents/?uuid=ef981b60-24c1-4c4c-a7fb-589537dbc86f"]}],"mendeley":{"formattedCitation":"&lt;sup&gt;14&lt;/sup&gt;","plainTextFormattedCitation":"14"},"properties":{"noteIndex":0},"schema":"https://github.com/citation-style-language/schema/raw/master/csl-citation.json"}</w:instrText>
      </w:r>
      <w:r w:rsidR="00EE2070">
        <w:rPr>
          <w:sz w:val="24"/>
        </w:rPr>
        <w:fldChar w:fldCharType="separate"/>
      </w:r>
      <w:r w:rsidR="00EE2070" w:rsidRPr="00EE2070">
        <w:rPr>
          <w:noProof/>
          <w:sz w:val="24"/>
          <w:vertAlign w:val="superscript"/>
        </w:rPr>
        <w:t>14</w:t>
      </w:r>
      <w:r w:rsidR="00EE2070">
        <w:rPr>
          <w:sz w:val="24"/>
        </w:rPr>
        <w:fldChar w:fldCharType="end"/>
      </w:r>
      <w:r>
        <w:rPr>
          <w:sz w:val="24"/>
        </w:rPr>
        <w:t xml:space="preserve"> and where these numbers </w:t>
      </w:r>
      <w:r w:rsidR="00EE2070">
        <w:rPr>
          <w:sz w:val="24"/>
        </w:rPr>
        <w:t>are</w:t>
      </w:r>
      <w:r>
        <w:rPr>
          <w:sz w:val="24"/>
        </w:rPr>
        <w:t xml:space="preserve"> available, we present them in the column ‘All Manitoba’. We did not conduct statistical comparisons between the children in the study population and the All Manitoba group, but </w:t>
      </w:r>
      <w:r w:rsidR="00EE2070">
        <w:rPr>
          <w:sz w:val="24"/>
        </w:rPr>
        <w:t>the provincial averages for these characteristics still provide context for the study findings.</w:t>
      </w:r>
    </w:p>
    <w:p w14:paraId="03ACA5A1" w14:textId="4996F5A0" w:rsidR="00196E2E" w:rsidRDefault="00196E2E" w:rsidP="00437EC1">
      <w:pPr>
        <w:spacing w:after="120" w:line="276" w:lineRule="auto"/>
        <w:rPr>
          <w:sz w:val="24"/>
        </w:rPr>
      </w:pPr>
      <w:r w:rsidRPr="00196E2E">
        <w:rPr>
          <w:b/>
          <w:sz w:val="24"/>
        </w:rPr>
        <w:t>Figure 1</w:t>
      </w:r>
      <w:r>
        <w:rPr>
          <w:sz w:val="24"/>
        </w:rPr>
        <w:t xml:space="preserve"> shows that most of the children participating in </w:t>
      </w:r>
      <w:r w:rsidR="00437EC1">
        <w:rPr>
          <w:sz w:val="24"/>
        </w:rPr>
        <w:t xml:space="preserve">the </w:t>
      </w:r>
      <w:r>
        <w:rPr>
          <w:sz w:val="24"/>
        </w:rPr>
        <w:t xml:space="preserve">BGCW are around the age of 7-8, and there is less participation as kids get older. From </w:t>
      </w:r>
      <w:r w:rsidRPr="00196E2E">
        <w:rPr>
          <w:b/>
          <w:sz w:val="24"/>
        </w:rPr>
        <w:t>Figure 2</w:t>
      </w:r>
      <w:r>
        <w:rPr>
          <w:sz w:val="24"/>
        </w:rPr>
        <w:t>, we see that younger kids participate more intensively (visit more frequently) than older kids.</w:t>
      </w:r>
    </w:p>
    <w:p w14:paraId="2CD8CC5B" w14:textId="4048C6BA" w:rsidR="00437EC1" w:rsidRDefault="00437EC1" w:rsidP="00437EC1">
      <w:pPr>
        <w:spacing w:after="240" w:line="276" w:lineRule="auto"/>
        <w:rPr>
          <w:sz w:val="24"/>
        </w:rPr>
      </w:pPr>
      <w:r>
        <w:rPr>
          <w:sz w:val="24"/>
        </w:rPr>
        <w:t>We can summarize the findings on kids participating in the BGCW as follows: The vast majority of children the BGCW serve are from low-income families, and many face other challenges in their home lives. Many participating children have mothers who started having kids at a young age, or mothers who are receiving care for a mental illness. Many children live in families who have received services from Child and Family Services, and some have spent time in care</w:t>
      </w:r>
      <w:r w:rsidR="005B2AAE">
        <w:rPr>
          <w:sz w:val="24"/>
        </w:rPr>
        <w:t xml:space="preserve"> of Child and Family Services</w:t>
      </w:r>
      <w:r>
        <w:rPr>
          <w:sz w:val="24"/>
        </w:rPr>
        <w:t xml:space="preserve">. These findings show that </w:t>
      </w:r>
      <w:r w:rsidR="005B2AAE">
        <w:rPr>
          <w:sz w:val="24"/>
        </w:rPr>
        <w:t xml:space="preserve">the </w:t>
      </w:r>
      <w:r>
        <w:rPr>
          <w:sz w:val="24"/>
        </w:rPr>
        <w:t>BGCW have been successful in enrolling children in need of their support.</w:t>
      </w:r>
    </w:p>
    <w:p w14:paraId="16780CD9" w14:textId="0F94A9DE" w:rsidR="000F38B2" w:rsidRDefault="00437EC1" w:rsidP="00437EC1">
      <w:pPr>
        <w:spacing w:after="120"/>
        <w:rPr>
          <w:sz w:val="24"/>
        </w:rPr>
      </w:pPr>
      <w:r>
        <w:rPr>
          <w:sz w:val="24"/>
        </w:rPr>
        <w:t>Turning now to</w:t>
      </w:r>
      <w:r w:rsidR="000F38B2">
        <w:rPr>
          <w:sz w:val="24"/>
        </w:rPr>
        <w:t xml:space="preserve"> the </w:t>
      </w:r>
      <w:r w:rsidR="000F38B2" w:rsidRPr="00196E2E">
        <w:rPr>
          <w:b/>
          <w:sz w:val="24"/>
        </w:rPr>
        <w:t>comparison group</w:t>
      </w:r>
      <w:r>
        <w:rPr>
          <w:sz w:val="24"/>
        </w:rPr>
        <w:t xml:space="preserve"> – we examined the same characteristics in this group as in the BGCW group to </w:t>
      </w:r>
      <w:r w:rsidR="000F38B2">
        <w:rPr>
          <w:sz w:val="24"/>
        </w:rPr>
        <w:t xml:space="preserve">see how similar the two groups were. It was important that the </w:t>
      </w:r>
      <w:r w:rsidR="00196E2E">
        <w:rPr>
          <w:sz w:val="24"/>
        </w:rPr>
        <w:t xml:space="preserve">study </w:t>
      </w:r>
      <w:r w:rsidR="000F38B2">
        <w:rPr>
          <w:sz w:val="24"/>
        </w:rPr>
        <w:t xml:space="preserve">groups were similar </w:t>
      </w:r>
      <w:r w:rsidR="005B2AAE">
        <w:rPr>
          <w:sz w:val="24"/>
        </w:rPr>
        <w:t xml:space="preserve">to each other in all respects except one (BGCW participation) </w:t>
      </w:r>
      <w:r w:rsidR="000F38B2">
        <w:rPr>
          <w:sz w:val="24"/>
        </w:rPr>
        <w:t>so when we</w:t>
      </w:r>
      <w:r w:rsidR="005B2AAE">
        <w:rPr>
          <w:sz w:val="24"/>
        </w:rPr>
        <w:t xml:space="preserve"> look</w:t>
      </w:r>
      <w:r w:rsidR="00D87345">
        <w:rPr>
          <w:sz w:val="24"/>
        </w:rPr>
        <w:t>ed</w:t>
      </w:r>
      <w:r w:rsidR="000F38B2">
        <w:rPr>
          <w:sz w:val="24"/>
        </w:rPr>
        <w:t xml:space="preserve"> at the outcomes, we could be reasonably confident that any differences we detect</w:t>
      </w:r>
      <w:r w:rsidR="00196E2E">
        <w:rPr>
          <w:sz w:val="24"/>
        </w:rPr>
        <w:t>ed</w:t>
      </w:r>
      <w:r w:rsidR="000F38B2">
        <w:rPr>
          <w:sz w:val="24"/>
        </w:rPr>
        <w:t xml:space="preserve"> between the groups were because they either did or </w:t>
      </w:r>
      <w:r w:rsidR="00196E2E">
        <w:rPr>
          <w:sz w:val="24"/>
        </w:rPr>
        <w:t xml:space="preserve">did not participate in the BGCW, </w:t>
      </w:r>
      <w:r w:rsidR="005B2AAE">
        <w:rPr>
          <w:sz w:val="24"/>
        </w:rPr>
        <w:t xml:space="preserve">and </w:t>
      </w:r>
      <w:r w:rsidR="00196E2E">
        <w:rPr>
          <w:sz w:val="24"/>
        </w:rPr>
        <w:t>not because of some other factor.</w:t>
      </w:r>
    </w:p>
    <w:p w14:paraId="6B432325" w14:textId="610A9C6C" w:rsidR="00196E2E" w:rsidRPr="00C61A00" w:rsidRDefault="00E50678" w:rsidP="00437EC1">
      <w:pPr>
        <w:spacing w:after="120"/>
        <w:rPr>
          <w:sz w:val="24"/>
        </w:rPr>
      </w:pPr>
      <w:r w:rsidRPr="00C61A00">
        <w:rPr>
          <w:sz w:val="24"/>
        </w:rPr>
        <w:lastRenderedPageBreak/>
        <w:t xml:space="preserve">Despite our efforts to </w:t>
      </w:r>
      <w:r w:rsidR="0082348A" w:rsidRPr="00C61A00">
        <w:rPr>
          <w:sz w:val="24"/>
        </w:rPr>
        <w:t>closely match the</w:t>
      </w:r>
      <w:r w:rsidRPr="00C61A00">
        <w:rPr>
          <w:sz w:val="24"/>
        </w:rPr>
        <w:t xml:space="preserve"> comparison group </w:t>
      </w:r>
      <w:r w:rsidR="0082348A" w:rsidRPr="00C61A00">
        <w:rPr>
          <w:sz w:val="24"/>
        </w:rPr>
        <w:t>to</w:t>
      </w:r>
      <w:r w:rsidRPr="00C61A00">
        <w:rPr>
          <w:sz w:val="24"/>
        </w:rPr>
        <w:t xml:space="preserve"> the BGC</w:t>
      </w:r>
      <w:r w:rsidR="0082348A" w:rsidRPr="00C61A00">
        <w:rPr>
          <w:sz w:val="24"/>
        </w:rPr>
        <w:t>W</w:t>
      </w:r>
      <w:r w:rsidR="000F38B2">
        <w:rPr>
          <w:sz w:val="24"/>
        </w:rPr>
        <w:t xml:space="preserve"> group</w:t>
      </w:r>
      <w:r w:rsidRPr="00C61A00">
        <w:rPr>
          <w:sz w:val="24"/>
        </w:rPr>
        <w:t xml:space="preserve">, </w:t>
      </w:r>
      <w:r w:rsidR="000F38B2">
        <w:rPr>
          <w:sz w:val="24"/>
        </w:rPr>
        <w:t>they</w:t>
      </w:r>
      <w:r w:rsidRPr="00C61A00">
        <w:rPr>
          <w:sz w:val="24"/>
        </w:rPr>
        <w:t xml:space="preserve"> were not the same on all characteristics. </w:t>
      </w:r>
      <w:r w:rsidR="0082348A" w:rsidRPr="00C61A00">
        <w:rPr>
          <w:sz w:val="24"/>
        </w:rPr>
        <w:t xml:space="preserve">As can be seen </w:t>
      </w:r>
      <w:r w:rsidR="00746695">
        <w:rPr>
          <w:sz w:val="24"/>
        </w:rPr>
        <w:t>in</w:t>
      </w:r>
      <w:r w:rsidR="0082348A" w:rsidRPr="00C61A00">
        <w:rPr>
          <w:sz w:val="24"/>
        </w:rPr>
        <w:t xml:space="preserve"> </w:t>
      </w:r>
      <w:r w:rsidR="0082348A" w:rsidRPr="00196E2E">
        <w:rPr>
          <w:b/>
          <w:sz w:val="24"/>
        </w:rPr>
        <w:t>Table 1</w:t>
      </w:r>
      <w:r w:rsidR="0082348A" w:rsidRPr="00C61A00">
        <w:rPr>
          <w:sz w:val="24"/>
        </w:rPr>
        <w:t xml:space="preserve">, the children participating in </w:t>
      </w:r>
      <w:r w:rsidR="005B2AAE">
        <w:rPr>
          <w:sz w:val="24"/>
        </w:rPr>
        <w:t xml:space="preserve">the </w:t>
      </w:r>
      <w:r w:rsidR="0082348A" w:rsidRPr="00C61A00">
        <w:rPr>
          <w:sz w:val="24"/>
        </w:rPr>
        <w:t xml:space="preserve">BGCW </w:t>
      </w:r>
      <w:r w:rsidR="000F38B2">
        <w:rPr>
          <w:sz w:val="24"/>
        </w:rPr>
        <w:t>were</w:t>
      </w:r>
      <w:r w:rsidR="0082348A" w:rsidRPr="00C61A00">
        <w:rPr>
          <w:sz w:val="24"/>
        </w:rPr>
        <w:t xml:space="preserve"> worse off in some ways than their matches. For example, </w:t>
      </w:r>
      <w:r w:rsidR="00746695">
        <w:rPr>
          <w:sz w:val="24"/>
        </w:rPr>
        <w:t xml:space="preserve">while </w:t>
      </w:r>
      <w:r w:rsidR="0082348A" w:rsidRPr="00C61A00">
        <w:rPr>
          <w:sz w:val="24"/>
        </w:rPr>
        <w:t xml:space="preserve">65% of families in the </w:t>
      </w:r>
      <w:r w:rsidR="00196E2E">
        <w:rPr>
          <w:sz w:val="24"/>
        </w:rPr>
        <w:t>BGCW</w:t>
      </w:r>
      <w:r w:rsidR="0082348A" w:rsidRPr="00C61A00">
        <w:rPr>
          <w:sz w:val="24"/>
        </w:rPr>
        <w:t xml:space="preserve"> group received income assistance at some point before their child first participated, only 45% of </w:t>
      </w:r>
      <w:r w:rsidR="00196E2E">
        <w:rPr>
          <w:sz w:val="24"/>
        </w:rPr>
        <w:t xml:space="preserve">the </w:t>
      </w:r>
      <w:r w:rsidR="0082348A" w:rsidRPr="00C61A00">
        <w:rPr>
          <w:sz w:val="24"/>
        </w:rPr>
        <w:t>comparison group</w:t>
      </w:r>
      <w:r w:rsidR="003E3175" w:rsidRPr="00C61A00">
        <w:rPr>
          <w:sz w:val="24"/>
        </w:rPr>
        <w:t xml:space="preserve"> received income assistance. As well, 44% of children in the </w:t>
      </w:r>
      <w:r w:rsidR="00196E2E">
        <w:rPr>
          <w:sz w:val="24"/>
        </w:rPr>
        <w:t>BGCW</w:t>
      </w:r>
      <w:r w:rsidR="003E3175" w:rsidRPr="00C61A00">
        <w:rPr>
          <w:sz w:val="24"/>
        </w:rPr>
        <w:t xml:space="preserve"> group vs</w:t>
      </w:r>
      <w:r w:rsidR="00196E2E">
        <w:rPr>
          <w:sz w:val="24"/>
        </w:rPr>
        <w:t>.</w:t>
      </w:r>
      <w:r w:rsidR="003E3175" w:rsidRPr="00C61A00">
        <w:rPr>
          <w:sz w:val="24"/>
        </w:rPr>
        <w:t xml:space="preserve"> 35% of children in the comparison group had a mother who was a teen when she first gave birth.</w:t>
      </w:r>
      <w:r w:rsidR="00746695">
        <w:rPr>
          <w:sz w:val="24"/>
        </w:rPr>
        <w:t xml:space="preserve"> The </w:t>
      </w:r>
      <w:r w:rsidR="00196E2E">
        <w:rPr>
          <w:sz w:val="24"/>
        </w:rPr>
        <w:t xml:space="preserve">right-most column in </w:t>
      </w:r>
      <w:r w:rsidR="00196E2E" w:rsidRPr="00196E2E">
        <w:rPr>
          <w:b/>
          <w:sz w:val="24"/>
        </w:rPr>
        <w:t>Table 1</w:t>
      </w:r>
      <w:r w:rsidR="00196E2E">
        <w:rPr>
          <w:sz w:val="24"/>
        </w:rPr>
        <w:t xml:space="preserve"> indicates which </w:t>
      </w:r>
      <w:r w:rsidR="005B2AAE">
        <w:rPr>
          <w:sz w:val="24"/>
        </w:rPr>
        <w:t>characteristics we</w:t>
      </w:r>
      <w:r w:rsidR="00196E2E">
        <w:rPr>
          <w:sz w:val="24"/>
        </w:rPr>
        <w:t xml:space="preserve">re </w:t>
      </w:r>
      <w:r w:rsidR="005B2AAE">
        <w:rPr>
          <w:sz w:val="24"/>
        </w:rPr>
        <w:t xml:space="preserve">significantly </w:t>
      </w:r>
      <w:r w:rsidR="00196E2E">
        <w:rPr>
          <w:sz w:val="24"/>
        </w:rPr>
        <w:t>different between groups.</w:t>
      </w:r>
    </w:p>
    <w:p w14:paraId="0C005F39" w14:textId="7DE83BF4" w:rsidR="00E50678" w:rsidRDefault="00196E2E" w:rsidP="00485C2D">
      <w:pPr>
        <w:spacing w:after="120"/>
        <w:rPr>
          <w:sz w:val="24"/>
        </w:rPr>
      </w:pPr>
      <w:r>
        <w:rPr>
          <w:sz w:val="24"/>
        </w:rPr>
        <w:t xml:space="preserve">One way to make the groups more similar is to match on </w:t>
      </w:r>
      <w:r w:rsidR="005B2AAE">
        <w:rPr>
          <w:sz w:val="24"/>
        </w:rPr>
        <w:t>more detailed characteristics. F</w:t>
      </w:r>
      <w:r>
        <w:rPr>
          <w:sz w:val="24"/>
        </w:rPr>
        <w:t xml:space="preserve">or example, we could have matched on 6-digit postal codes instead of 5-digit postal codes. But when </w:t>
      </w:r>
      <w:r w:rsidR="00746695" w:rsidRPr="00C61A00">
        <w:rPr>
          <w:sz w:val="24"/>
        </w:rPr>
        <w:t xml:space="preserve">we </w:t>
      </w:r>
      <w:r>
        <w:rPr>
          <w:sz w:val="24"/>
        </w:rPr>
        <w:t xml:space="preserve">tried this </w:t>
      </w:r>
      <w:r w:rsidR="005B2AAE">
        <w:rPr>
          <w:sz w:val="24"/>
        </w:rPr>
        <w:t>more stringent matching method</w:t>
      </w:r>
      <w:r>
        <w:rPr>
          <w:sz w:val="24"/>
        </w:rPr>
        <w:t xml:space="preserve">, we </w:t>
      </w:r>
      <w:r w:rsidR="00746695" w:rsidRPr="00C61A00">
        <w:rPr>
          <w:sz w:val="24"/>
        </w:rPr>
        <w:t xml:space="preserve">couldn’t find a </w:t>
      </w:r>
      <w:r w:rsidR="005B2AAE">
        <w:rPr>
          <w:sz w:val="24"/>
        </w:rPr>
        <w:t xml:space="preserve">good </w:t>
      </w:r>
      <w:r w:rsidR="00746695" w:rsidRPr="00C61A00">
        <w:rPr>
          <w:sz w:val="24"/>
        </w:rPr>
        <w:t xml:space="preserve">match for every child in the </w:t>
      </w:r>
      <w:r w:rsidR="006617CC">
        <w:rPr>
          <w:sz w:val="24"/>
        </w:rPr>
        <w:t>BGCW</w:t>
      </w:r>
      <w:r w:rsidR="00746695" w:rsidRPr="00C61A00">
        <w:rPr>
          <w:sz w:val="24"/>
        </w:rPr>
        <w:t xml:space="preserve"> group</w:t>
      </w:r>
      <w:r>
        <w:rPr>
          <w:sz w:val="24"/>
        </w:rPr>
        <w:t>. And</w:t>
      </w:r>
      <w:r w:rsidR="00746695" w:rsidRPr="00C61A00">
        <w:rPr>
          <w:sz w:val="24"/>
        </w:rPr>
        <w:t xml:space="preserve"> since any children we couldn’t match had to be removed from the analysis, this </w:t>
      </w:r>
      <w:r w:rsidR="005B2AAE">
        <w:rPr>
          <w:sz w:val="24"/>
        </w:rPr>
        <w:t xml:space="preserve">would have </w:t>
      </w:r>
      <w:r w:rsidR="00746695" w:rsidRPr="00C61A00">
        <w:rPr>
          <w:sz w:val="24"/>
        </w:rPr>
        <w:t xml:space="preserve">reduced the size of our </w:t>
      </w:r>
      <w:r>
        <w:rPr>
          <w:sz w:val="24"/>
        </w:rPr>
        <w:t>study population</w:t>
      </w:r>
      <w:r w:rsidR="00746695" w:rsidRPr="00C61A00">
        <w:rPr>
          <w:sz w:val="24"/>
        </w:rPr>
        <w:t xml:space="preserve"> </w:t>
      </w:r>
      <w:r w:rsidR="005B2AAE">
        <w:rPr>
          <w:sz w:val="24"/>
        </w:rPr>
        <w:t>and</w:t>
      </w:r>
      <w:r w:rsidR="00746695" w:rsidRPr="00C61A00">
        <w:rPr>
          <w:sz w:val="24"/>
        </w:rPr>
        <w:t xml:space="preserve"> our statistical power to detect differences between groups.</w:t>
      </w:r>
      <w:r w:rsidR="00437EC1">
        <w:rPr>
          <w:sz w:val="24"/>
        </w:rPr>
        <w:t xml:space="preserve"> </w:t>
      </w:r>
      <w:r w:rsidR="00746695">
        <w:rPr>
          <w:sz w:val="24"/>
        </w:rPr>
        <w:t>So e</w:t>
      </w:r>
      <w:r w:rsidR="003E3175" w:rsidRPr="00C61A00">
        <w:rPr>
          <w:sz w:val="24"/>
        </w:rPr>
        <w:t xml:space="preserve">ven though there </w:t>
      </w:r>
      <w:r w:rsidR="00746695">
        <w:rPr>
          <w:sz w:val="24"/>
        </w:rPr>
        <w:t>were</w:t>
      </w:r>
      <w:r w:rsidR="003E3175" w:rsidRPr="00C61A00">
        <w:rPr>
          <w:sz w:val="24"/>
        </w:rPr>
        <w:t xml:space="preserve"> some differences between the two </w:t>
      </w:r>
      <w:r>
        <w:rPr>
          <w:sz w:val="24"/>
        </w:rPr>
        <w:t xml:space="preserve">study </w:t>
      </w:r>
      <w:r w:rsidR="003E3175" w:rsidRPr="00C61A00">
        <w:rPr>
          <w:sz w:val="24"/>
        </w:rPr>
        <w:t>groups, w</w:t>
      </w:r>
      <w:r w:rsidR="00E50678" w:rsidRPr="00C61A00">
        <w:rPr>
          <w:sz w:val="24"/>
        </w:rPr>
        <w:t>e decided</w:t>
      </w:r>
      <w:r w:rsidR="00746695">
        <w:rPr>
          <w:sz w:val="24"/>
        </w:rPr>
        <w:t xml:space="preserve"> to </w:t>
      </w:r>
      <w:r w:rsidR="003E3175" w:rsidRPr="00C61A00">
        <w:rPr>
          <w:sz w:val="24"/>
        </w:rPr>
        <w:t xml:space="preserve">account for </w:t>
      </w:r>
      <w:r w:rsidR="00E50678" w:rsidRPr="00C61A00">
        <w:rPr>
          <w:sz w:val="24"/>
        </w:rPr>
        <w:t xml:space="preserve">the differences </w:t>
      </w:r>
      <w:r w:rsidR="003E3175" w:rsidRPr="00C61A00">
        <w:rPr>
          <w:sz w:val="24"/>
        </w:rPr>
        <w:t>between groups using another approach</w:t>
      </w:r>
      <w:r w:rsidR="00746695">
        <w:rPr>
          <w:sz w:val="24"/>
        </w:rPr>
        <w:t xml:space="preserve">. Instead of </w:t>
      </w:r>
      <w:r>
        <w:rPr>
          <w:sz w:val="24"/>
        </w:rPr>
        <w:t>additional</w:t>
      </w:r>
      <w:r w:rsidR="00746695">
        <w:rPr>
          <w:sz w:val="24"/>
        </w:rPr>
        <w:t xml:space="preserve"> matching, we </w:t>
      </w:r>
      <w:r w:rsidR="00437EC1">
        <w:rPr>
          <w:sz w:val="24"/>
        </w:rPr>
        <w:t xml:space="preserve">decided to </w:t>
      </w:r>
      <w:r w:rsidR="00746695">
        <w:rPr>
          <w:sz w:val="24"/>
        </w:rPr>
        <w:t xml:space="preserve">adjust for </w:t>
      </w:r>
      <w:r w:rsidR="00437EC1">
        <w:rPr>
          <w:sz w:val="24"/>
        </w:rPr>
        <w:t xml:space="preserve">the </w:t>
      </w:r>
      <w:r w:rsidR="00746695">
        <w:rPr>
          <w:sz w:val="24"/>
        </w:rPr>
        <w:t xml:space="preserve">differences </w:t>
      </w:r>
      <w:r w:rsidR="00437EC1">
        <w:rPr>
          <w:sz w:val="24"/>
        </w:rPr>
        <w:t xml:space="preserve">between groups </w:t>
      </w:r>
      <w:r w:rsidR="00746695">
        <w:rPr>
          <w:sz w:val="24"/>
        </w:rPr>
        <w:t>by</w:t>
      </w:r>
      <w:r w:rsidR="003E3175" w:rsidRPr="00C61A00">
        <w:rPr>
          <w:sz w:val="24"/>
        </w:rPr>
        <w:t xml:space="preserve"> </w:t>
      </w:r>
      <w:r w:rsidR="00E50678" w:rsidRPr="00C61A00">
        <w:rPr>
          <w:sz w:val="24"/>
        </w:rPr>
        <w:t xml:space="preserve">adding variables </w:t>
      </w:r>
      <w:r w:rsidR="005B2AAE">
        <w:rPr>
          <w:sz w:val="24"/>
        </w:rPr>
        <w:t xml:space="preserve">from Table 1 (the ones that were different between groups) </w:t>
      </w:r>
      <w:r w:rsidR="003E3175" w:rsidRPr="00C61A00">
        <w:rPr>
          <w:sz w:val="24"/>
        </w:rPr>
        <w:t xml:space="preserve">directly </w:t>
      </w:r>
      <w:r w:rsidR="00E50678" w:rsidRPr="00C61A00">
        <w:rPr>
          <w:sz w:val="24"/>
        </w:rPr>
        <w:t>to the statistical models.</w:t>
      </w:r>
    </w:p>
    <w:p w14:paraId="6D6F8E09" w14:textId="7835BE60" w:rsidR="00437EC1" w:rsidRPr="007F6EF8" w:rsidRDefault="005B77C0" w:rsidP="00437EC1">
      <w:pPr>
        <w:spacing w:after="120"/>
        <w:rPr>
          <w:sz w:val="24"/>
        </w:rPr>
      </w:pPr>
      <w:r>
        <w:rPr>
          <w:sz w:val="24"/>
        </w:rPr>
        <w:t>It may</w:t>
      </w:r>
      <w:r w:rsidR="00701128">
        <w:rPr>
          <w:sz w:val="24"/>
        </w:rPr>
        <w:t xml:space="preserve"> also</w:t>
      </w:r>
      <w:r>
        <w:rPr>
          <w:sz w:val="24"/>
        </w:rPr>
        <w:t xml:space="preserve"> be</w:t>
      </w:r>
      <w:r w:rsidR="00701128">
        <w:rPr>
          <w:sz w:val="24"/>
        </w:rPr>
        <w:t xml:space="preserve"> </w:t>
      </w:r>
      <w:r w:rsidR="00437EC1">
        <w:rPr>
          <w:sz w:val="24"/>
        </w:rPr>
        <w:t xml:space="preserve">worth noting that we were able to match nearly all children participating in the BGCW with other children in their neighbourhoods who were of similar age and had families with similar socioeconomic characteristics but who were not participating in the BGCW. This finding presents an opportunity for further outreach efforts by the BGCW to engage other </w:t>
      </w:r>
      <w:r w:rsidR="005B2AAE">
        <w:rPr>
          <w:sz w:val="24"/>
        </w:rPr>
        <w:t>children and youth in Winnipeg who may also benefit from involvement in the BGCW</w:t>
      </w:r>
      <w:r w:rsidR="00437EC1">
        <w:rPr>
          <w:sz w:val="24"/>
        </w:rPr>
        <w:t>.</w:t>
      </w:r>
    </w:p>
    <w:p w14:paraId="4A883405" w14:textId="77777777" w:rsidR="00437EC1" w:rsidRPr="00C61A00" w:rsidRDefault="00437EC1" w:rsidP="00746695">
      <w:pPr>
        <w:spacing w:after="60"/>
        <w:rPr>
          <w:sz w:val="24"/>
        </w:rPr>
      </w:pPr>
    </w:p>
    <w:p w14:paraId="79594B49" w14:textId="77777777" w:rsidR="00B70E25" w:rsidRDefault="00B70E25"/>
    <w:p w14:paraId="7080A12D" w14:textId="77777777" w:rsidR="00FE0105" w:rsidRDefault="00FE0105">
      <w:pPr>
        <w:sectPr w:rsidR="00FE0105" w:rsidSect="000A0AAA">
          <w:headerReference w:type="default" r:id="rId14"/>
          <w:footerReference w:type="even" r:id="rId15"/>
          <w:footerReference w:type="default" r:id="rId16"/>
          <w:footerReference w:type="first" r:id="rId17"/>
          <w:pgSz w:w="12240" w:h="15840"/>
          <w:pgMar w:top="1134" w:right="1134" w:bottom="1134" w:left="1134" w:header="708" w:footer="708" w:gutter="0"/>
          <w:pgNumType w:start="1"/>
          <w:cols w:space="708"/>
          <w:titlePg/>
          <w:docGrid w:linePitch="360"/>
        </w:sectPr>
      </w:pPr>
    </w:p>
    <w:tbl>
      <w:tblPr>
        <w:tblStyle w:val="GridTable4-Accent1"/>
        <w:tblW w:w="5000" w:type="pct"/>
        <w:tblLayout w:type="fixed"/>
        <w:tblLook w:val="04A0" w:firstRow="1" w:lastRow="0" w:firstColumn="1" w:lastColumn="0" w:noHBand="0" w:noVBand="1"/>
      </w:tblPr>
      <w:tblGrid>
        <w:gridCol w:w="4285"/>
        <w:gridCol w:w="1164"/>
        <w:gridCol w:w="1199"/>
        <w:gridCol w:w="1196"/>
        <w:gridCol w:w="1196"/>
        <w:gridCol w:w="1446"/>
        <w:gridCol w:w="1842"/>
        <w:gridCol w:w="1234"/>
      </w:tblGrid>
      <w:tr w:rsidR="000741A1" w:rsidRPr="00D50F83" w14:paraId="5B481052" w14:textId="4D603D30" w:rsidTr="000741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8"/>
          </w:tcPr>
          <w:p w14:paraId="2B50B426" w14:textId="6DB6F016" w:rsidR="000741A1" w:rsidRPr="000741A1" w:rsidRDefault="000741A1" w:rsidP="000741A1">
            <w:pPr>
              <w:rPr>
                <w:rFonts w:asciiTheme="majorHAnsi" w:hAnsiTheme="majorHAnsi" w:cstheme="majorHAnsi"/>
                <w:sz w:val="24"/>
                <w:szCs w:val="20"/>
              </w:rPr>
            </w:pPr>
            <w:r w:rsidRPr="000741A1">
              <w:rPr>
                <w:rFonts w:asciiTheme="majorHAnsi" w:hAnsiTheme="majorHAnsi" w:cstheme="majorHAnsi"/>
                <w:sz w:val="24"/>
                <w:szCs w:val="20"/>
              </w:rPr>
              <w:lastRenderedPageBreak/>
              <w:t xml:space="preserve">Table 1. Characteristics of Children and Youth Participating in the </w:t>
            </w:r>
            <w:r w:rsidR="00175EE4">
              <w:rPr>
                <w:rFonts w:asciiTheme="majorHAnsi" w:hAnsiTheme="majorHAnsi" w:cstheme="majorHAnsi"/>
                <w:sz w:val="24"/>
                <w:szCs w:val="20"/>
              </w:rPr>
              <w:t>Boys &amp; Girls Clubs of Winnipeg</w:t>
            </w:r>
          </w:p>
        </w:tc>
      </w:tr>
      <w:tr w:rsidR="00E62537" w:rsidRPr="007A7C97" w14:paraId="1B475E36" w14:textId="77777777" w:rsidTr="00512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pct"/>
            <w:vMerge w:val="restart"/>
            <w:vAlign w:val="center"/>
          </w:tcPr>
          <w:p w14:paraId="76A7114C" w14:textId="77777777" w:rsidR="00E62537" w:rsidRPr="007A7C97" w:rsidRDefault="00E62537" w:rsidP="00D50F83">
            <w:pPr>
              <w:rPr>
                <w:rFonts w:cstheme="minorHAnsi"/>
                <w:szCs w:val="20"/>
              </w:rPr>
            </w:pPr>
            <w:r w:rsidRPr="007A7C97">
              <w:rPr>
                <w:rFonts w:cstheme="minorHAnsi"/>
                <w:szCs w:val="20"/>
              </w:rPr>
              <w:t>Characteristics</w:t>
            </w:r>
          </w:p>
        </w:tc>
        <w:tc>
          <w:tcPr>
            <w:tcW w:w="871" w:type="pct"/>
            <w:gridSpan w:val="2"/>
          </w:tcPr>
          <w:p w14:paraId="098A95CA" w14:textId="18C05F21" w:rsidR="00E62537" w:rsidRPr="007D2F33" w:rsidRDefault="00E62537" w:rsidP="007D2F33">
            <w:pPr>
              <w:jc w:val="center"/>
              <w:cnfStyle w:val="000000100000" w:firstRow="0" w:lastRow="0" w:firstColumn="0" w:lastColumn="0" w:oddVBand="0" w:evenVBand="0" w:oddHBand="1" w:evenHBand="0" w:firstRowFirstColumn="0" w:firstRowLastColumn="0" w:lastRowFirstColumn="0" w:lastRowLastColumn="0"/>
              <w:rPr>
                <w:rFonts w:cstheme="minorHAnsi"/>
                <w:b/>
                <w:szCs w:val="20"/>
              </w:rPr>
            </w:pPr>
            <w:r>
              <w:rPr>
                <w:rFonts w:cstheme="minorHAnsi"/>
                <w:b/>
                <w:szCs w:val="20"/>
              </w:rPr>
              <w:t>BGCW</w:t>
            </w:r>
            <w:r w:rsidRPr="007A7C97">
              <w:rPr>
                <w:rFonts w:cstheme="minorHAnsi"/>
                <w:b/>
                <w:szCs w:val="20"/>
              </w:rPr>
              <w:t xml:space="preserve"> Group</w:t>
            </w:r>
          </w:p>
        </w:tc>
        <w:tc>
          <w:tcPr>
            <w:tcW w:w="882" w:type="pct"/>
            <w:gridSpan w:val="2"/>
          </w:tcPr>
          <w:p w14:paraId="76848B4D" w14:textId="418EFA50" w:rsidR="00E62537" w:rsidRPr="007A7C97" w:rsidRDefault="00E62537" w:rsidP="007D2F33">
            <w:pPr>
              <w:jc w:val="center"/>
              <w:cnfStyle w:val="000000100000" w:firstRow="0" w:lastRow="0" w:firstColumn="0" w:lastColumn="0" w:oddVBand="0" w:evenVBand="0" w:oddHBand="1" w:evenHBand="0" w:firstRowFirstColumn="0" w:firstRowLastColumn="0" w:lastRowFirstColumn="0" w:lastRowLastColumn="0"/>
              <w:rPr>
                <w:rFonts w:cstheme="minorHAnsi"/>
                <w:b/>
                <w:szCs w:val="20"/>
              </w:rPr>
            </w:pPr>
            <w:r w:rsidRPr="007A7C97">
              <w:rPr>
                <w:rFonts w:cstheme="minorHAnsi"/>
                <w:b/>
                <w:szCs w:val="20"/>
              </w:rPr>
              <w:t>Comparison Group</w:t>
            </w:r>
          </w:p>
        </w:tc>
        <w:tc>
          <w:tcPr>
            <w:tcW w:w="533" w:type="pct"/>
          </w:tcPr>
          <w:p w14:paraId="57CE7A9D" w14:textId="3F5D0D64" w:rsidR="00E62537" w:rsidRPr="007A7C97" w:rsidRDefault="00E62537" w:rsidP="00E62537">
            <w:pPr>
              <w:jc w:val="center"/>
              <w:cnfStyle w:val="000000100000" w:firstRow="0" w:lastRow="0" w:firstColumn="0" w:lastColumn="0" w:oddVBand="0" w:evenVBand="0" w:oddHBand="1" w:evenHBand="0" w:firstRowFirstColumn="0" w:firstRowLastColumn="0" w:lastRowFirstColumn="0" w:lastRowLastColumn="0"/>
              <w:rPr>
                <w:rFonts w:cstheme="minorHAnsi"/>
                <w:b/>
                <w:szCs w:val="20"/>
              </w:rPr>
            </w:pPr>
            <w:r w:rsidRPr="0012580E">
              <w:rPr>
                <w:rFonts w:cstheme="minorHAnsi"/>
                <w:b/>
                <w:szCs w:val="20"/>
              </w:rPr>
              <w:t>All Manitoba</w:t>
            </w:r>
          </w:p>
        </w:tc>
        <w:tc>
          <w:tcPr>
            <w:tcW w:w="679" w:type="pct"/>
          </w:tcPr>
          <w:p w14:paraId="55E10A39" w14:textId="715EAAE1" w:rsidR="00E62537" w:rsidRPr="007A7C97" w:rsidRDefault="00E62537" w:rsidP="00B70E25">
            <w:pPr>
              <w:cnfStyle w:val="000000100000" w:firstRow="0" w:lastRow="0" w:firstColumn="0" w:lastColumn="0" w:oddVBand="0" w:evenVBand="0" w:oddHBand="1" w:evenHBand="0" w:firstRowFirstColumn="0" w:firstRowLastColumn="0" w:lastRowFirstColumn="0" w:lastRowLastColumn="0"/>
              <w:rPr>
                <w:rFonts w:cstheme="minorHAnsi"/>
                <w:b/>
                <w:szCs w:val="20"/>
              </w:rPr>
            </w:pPr>
          </w:p>
        </w:tc>
        <w:tc>
          <w:tcPr>
            <w:tcW w:w="455" w:type="pct"/>
          </w:tcPr>
          <w:p w14:paraId="3DC6166C" w14:textId="77777777" w:rsidR="00E62537" w:rsidRPr="007A7C97" w:rsidRDefault="00E62537" w:rsidP="00B70E25">
            <w:pPr>
              <w:cnfStyle w:val="000000100000" w:firstRow="0" w:lastRow="0" w:firstColumn="0" w:lastColumn="0" w:oddVBand="0" w:evenVBand="0" w:oddHBand="1" w:evenHBand="0" w:firstRowFirstColumn="0" w:firstRowLastColumn="0" w:lastRowFirstColumn="0" w:lastRowLastColumn="0"/>
              <w:rPr>
                <w:rFonts w:cstheme="minorHAnsi"/>
                <w:b/>
                <w:szCs w:val="20"/>
              </w:rPr>
            </w:pPr>
          </w:p>
        </w:tc>
      </w:tr>
      <w:tr w:rsidR="00E62537" w:rsidRPr="00D6233A" w14:paraId="04827866" w14:textId="77777777" w:rsidTr="00512A91">
        <w:tc>
          <w:tcPr>
            <w:cnfStyle w:val="001000000000" w:firstRow="0" w:lastRow="0" w:firstColumn="1" w:lastColumn="0" w:oddVBand="0" w:evenVBand="0" w:oddHBand="0" w:evenHBand="0" w:firstRowFirstColumn="0" w:firstRowLastColumn="0" w:lastRowFirstColumn="0" w:lastRowLastColumn="0"/>
            <w:tcW w:w="1580" w:type="pct"/>
            <w:vMerge/>
          </w:tcPr>
          <w:p w14:paraId="1BF5FECF" w14:textId="77777777" w:rsidR="00E62537" w:rsidRPr="00D6233A" w:rsidRDefault="00E62537" w:rsidP="00B70E25">
            <w:pPr>
              <w:rPr>
                <w:rFonts w:cstheme="minorHAnsi"/>
                <w:sz w:val="20"/>
                <w:szCs w:val="20"/>
              </w:rPr>
            </w:pPr>
          </w:p>
        </w:tc>
        <w:tc>
          <w:tcPr>
            <w:tcW w:w="429" w:type="pct"/>
          </w:tcPr>
          <w:p w14:paraId="473CFFB9" w14:textId="618664EB" w:rsidR="00E62537" w:rsidRPr="007D2F33" w:rsidRDefault="00E62537" w:rsidP="00746695">
            <w:pPr>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Pr>
                <w:rFonts w:cstheme="minorHAnsi"/>
                <w:b/>
                <w:sz w:val="20"/>
                <w:szCs w:val="20"/>
              </w:rPr>
              <w:t>Number of Kids</w:t>
            </w:r>
          </w:p>
        </w:tc>
        <w:tc>
          <w:tcPr>
            <w:tcW w:w="442" w:type="pct"/>
          </w:tcPr>
          <w:p w14:paraId="768C1C97" w14:textId="77777777" w:rsidR="00E62537" w:rsidRPr="007D2F33" w:rsidRDefault="00E62537" w:rsidP="007D2F33">
            <w:pPr>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7D2F33">
              <w:rPr>
                <w:rFonts w:cstheme="minorHAnsi"/>
                <w:b/>
                <w:sz w:val="20"/>
                <w:szCs w:val="20"/>
              </w:rPr>
              <w:t>% of Total</w:t>
            </w:r>
          </w:p>
          <w:p w14:paraId="0A2B42B6" w14:textId="10F816D2" w:rsidR="00E62537" w:rsidRPr="007D2F33" w:rsidRDefault="00E62537" w:rsidP="007D2F33">
            <w:pPr>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7D2F33">
              <w:rPr>
                <w:rFonts w:cstheme="minorHAnsi"/>
                <w:b/>
                <w:sz w:val="20"/>
                <w:szCs w:val="20"/>
              </w:rPr>
              <w:t>or Average</w:t>
            </w:r>
          </w:p>
        </w:tc>
        <w:tc>
          <w:tcPr>
            <w:tcW w:w="441" w:type="pct"/>
          </w:tcPr>
          <w:p w14:paraId="38AB062D" w14:textId="6D18F089" w:rsidR="00E62537" w:rsidRPr="007D2F33" w:rsidRDefault="00E62537" w:rsidP="00746695">
            <w:pPr>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Pr>
                <w:rFonts w:cstheme="minorHAnsi"/>
                <w:b/>
                <w:sz w:val="20"/>
                <w:szCs w:val="20"/>
              </w:rPr>
              <w:t>Number of Kids</w:t>
            </w:r>
          </w:p>
        </w:tc>
        <w:tc>
          <w:tcPr>
            <w:tcW w:w="441" w:type="pct"/>
          </w:tcPr>
          <w:p w14:paraId="7E372624" w14:textId="77777777" w:rsidR="00E62537" w:rsidRPr="007D2F33" w:rsidRDefault="00E62537" w:rsidP="007D2F33">
            <w:pPr>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7D2F33">
              <w:rPr>
                <w:rFonts w:cstheme="minorHAnsi"/>
                <w:b/>
                <w:sz w:val="20"/>
                <w:szCs w:val="20"/>
              </w:rPr>
              <w:t>% of Total</w:t>
            </w:r>
          </w:p>
          <w:p w14:paraId="1418BFD2" w14:textId="6ABA4104" w:rsidR="00E62537" w:rsidRPr="007D2F33" w:rsidRDefault="00E62537" w:rsidP="007D2F33">
            <w:pPr>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7D2F33">
              <w:rPr>
                <w:rFonts w:cstheme="minorHAnsi"/>
                <w:b/>
                <w:sz w:val="20"/>
                <w:szCs w:val="20"/>
              </w:rPr>
              <w:t>or Average</w:t>
            </w:r>
          </w:p>
        </w:tc>
        <w:tc>
          <w:tcPr>
            <w:tcW w:w="533" w:type="pct"/>
            <w:vAlign w:val="center"/>
          </w:tcPr>
          <w:p w14:paraId="0A0C000E" w14:textId="77777777" w:rsidR="00E62537" w:rsidRDefault="0012580E" w:rsidP="0012580E">
            <w:pPr>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Pr>
                <w:rFonts w:cstheme="minorHAnsi"/>
                <w:b/>
                <w:sz w:val="20"/>
                <w:szCs w:val="20"/>
              </w:rPr>
              <w:t>% of Total</w:t>
            </w:r>
          </w:p>
          <w:p w14:paraId="4741F11D" w14:textId="597C4BA8" w:rsidR="00512A91" w:rsidRPr="00512A91" w:rsidRDefault="00512A91" w:rsidP="0012580E">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12A91">
              <w:rPr>
                <w:rFonts w:cstheme="minorHAnsi"/>
                <w:sz w:val="16"/>
                <w:szCs w:val="20"/>
              </w:rPr>
              <w:t>(where available)</w:t>
            </w:r>
          </w:p>
        </w:tc>
        <w:tc>
          <w:tcPr>
            <w:tcW w:w="679" w:type="pct"/>
          </w:tcPr>
          <w:p w14:paraId="6623D19E" w14:textId="2742C30F" w:rsidR="00E62537" w:rsidRPr="007D2F33" w:rsidRDefault="00E62537" w:rsidP="00746695">
            <w:pPr>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7D2F33">
              <w:rPr>
                <w:rFonts w:cstheme="minorHAnsi"/>
                <w:b/>
                <w:sz w:val="20"/>
                <w:szCs w:val="20"/>
              </w:rPr>
              <w:t>Difference</w:t>
            </w:r>
          </w:p>
          <w:p w14:paraId="18086FDC" w14:textId="2105D213" w:rsidR="00E62537" w:rsidRPr="007D2F33" w:rsidRDefault="00175EE4" w:rsidP="00746695">
            <w:pPr>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Pr>
                <w:rFonts w:cstheme="minorHAnsi"/>
                <w:b/>
                <w:sz w:val="20"/>
                <w:szCs w:val="20"/>
              </w:rPr>
              <w:t>bt</w:t>
            </w:r>
            <w:r w:rsidR="00797FB9">
              <w:rPr>
                <w:rFonts w:cstheme="minorHAnsi"/>
                <w:b/>
                <w:sz w:val="20"/>
                <w:szCs w:val="20"/>
              </w:rPr>
              <w:t>w</w:t>
            </w:r>
            <w:r w:rsidR="00E62537" w:rsidRPr="007D2F33">
              <w:rPr>
                <w:rFonts w:cstheme="minorHAnsi"/>
                <w:b/>
                <w:sz w:val="20"/>
                <w:szCs w:val="20"/>
              </w:rPr>
              <w:t xml:space="preserve"> </w:t>
            </w:r>
            <w:r w:rsidR="00512A91">
              <w:rPr>
                <w:rFonts w:cstheme="minorHAnsi"/>
                <w:b/>
                <w:sz w:val="20"/>
                <w:szCs w:val="20"/>
              </w:rPr>
              <w:t xml:space="preserve">Study </w:t>
            </w:r>
            <w:r w:rsidRPr="007D2F33">
              <w:rPr>
                <w:rFonts w:cstheme="minorHAnsi"/>
                <w:b/>
                <w:sz w:val="20"/>
                <w:szCs w:val="20"/>
              </w:rPr>
              <w:t>Groups</w:t>
            </w:r>
          </w:p>
        </w:tc>
        <w:tc>
          <w:tcPr>
            <w:tcW w:w="455" w:type="pct"/>
          </w:tcPr>
          <w:p w14:paraId="2AE3E986" w14:textId="3D10B2B3" w:rsidR="00E62537" w:rsidRPr="007D2F33" w:rsidRDefault="00E62537" w:rsidP="007D2F33">
            <w:pPr>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7D2F33">
              <w:rPr>
                <w:rFonts w:cstheme="minorHAnsi"/>
                <w:b/>
                <w:sz w:val="20"/>
                <w:szCs w:val="20"/>
              </w:rPr>
              <w:t>Difference significant?</w:t>
            </w:r>
          </w:p>
        </w:tc>
      </w:tr>
      <w:tr w:rsidR="00E62537" w:rsidRPr="00A030FB" w14:paraId="0D5C2504" w14:textId="77777777" w:rsidTr="00512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pct"/>
          </w:tcPr>
          <w:p w14:paraId="285FC366" w14:textId="17E9855C" w:rsidR="00E62537" w:rsidRPr="00746695" w:rsidRDefault="00E62537" w:rsidP="00D50F83">
            <w:pPr>
              <w:spacing w:line="276" w:lineRule="auto"/>
              <w:rPr>
                <w:rFonts w:cstheme="minorHAnsi"/>
                <w:b w:val="0"/>
                <w:sz w:val="20"/>
                <w:szCs w:val="20"/>
              </w:rPr>
            </w:pPr>
            <w:r w:rsidRPr="00503880">
              <w:rPr>
                <w:rFonts w:cstheme="minorHAnsi"/>
                <w:sz w:val="20"/>
                <w:szCs w:val="20"/>
              </w:rPr>
              <w:t xml:space="preserve">Age </w:t>
            </w:r>
            <w:r>
              <w:rPr>
                <w:rFonts w:cstheme="minorHAnsi"/>
                <w:sz w:val="20"/>
                <w:szCs w:val="20"/>
              </w:rPr>
              <w:t>at First Visit</w:t>
            </w:r>
            <w:r w:rsidRPr="00503880">
              <w:rPr>
                <w:rFonts w:cstheme="minorHAnsi"/>
                <w:sz w:val="20"/>
                <w:szCs w:val="20"/>
              </w:rPr>
              <w:t xml:space="preserve"> </w:t>
            </w:r>
            <w:r>
              <w:rPr>
                <w:rFonts w:cstheme="minorHAnsi"/>
                <w:sz w:val="20"/>
                <w:szCs w:val="20"/>
              </w:rPr>
              <w:t>to</w:t>
            </w:r>
            <w:r w:rsidRPr="00503880">
              <w:rPr>
                <w:rFonts w:cstheme="minorHAnsi"/>
                <w:sz w:val="20"/>
                <w:szCs w:val="20"/>
              </w:rPr>
              <w:t xml:space="preserve"> BGCW</w:t>
            </w:r>
            <w:r w:rsidRPr="00746695">
              <w:rPr>
                <w:rFonts w:cstheme="minorHAnsi"/>
                <w:b w:val="0"/>
                <w:sz w:val="20"/>
                <w:szCs w:val="20"/>
              </w:rPr>
              <w:t xml:space="preserve"> (</w:t>
            </w:r>
            <w:r>
              <w:rPr>
                <w:rFonts w:cstheme="minorHAnsi"/>
                <w:b w:val="0"/>
                <w:sz w:val="20"/>
                <w:szCs w:val="20"/>
              </w:rPr>
              <w:t>average</w:t>
            </w:r>
            <w:r w:rsidRPr="00746695">
              <w:rPr>
                <w:rFonts w:cstheme="minorHAnsi"/>
                <w:b w:val="0"/>
                <w:sz w:val="20"/>
                <w:szCs w:val="20"/>
              </w:rPr>
              <w:t>)</w:t>
            </w:r>
          </w:p>
        </w:tc>
        <w:tc>
          <w:tcPr>
            <w:tcW w:w="429" w:type="pct"/>
          </w:tcPr>
          <w:p w14:paraId="7CD7E9B5" w14:textId="096D1624"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8,990</w:t>
            </w:r>
          </w:p>
        </w:tc>
        <w:tc>
          <w:tcPr>
            <w:tcW w:w="442" w:type="pct"/>
          </w:tcPr>
          <w:p w14:paraId="022DB3CD" w14:textId="5CBB6C02" w:rsidR="00E62537" w:rsidRPr="00746695" w:rsidRDefault="0012580E"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9.4</w:t>
            </w:r>
          </w:p>
        </w:tc>
        <w:tc>
          <w:tcPr>
            <w:tcW w:w="441" w:type="pct"/>
          </w:tcPr>
          <w:p w14:paraId="2E577A71" w14:textId="7D5692A8"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69,980</w:t>
            </w:r>
          </w:p>
        </w:tc>
        <w:tc>
          <w:tcPr>
            <w:tcW w:w="441" w:type="pct"/>
          </w:tcPr>
          <w:p w14:paraId="6D011904" w14:textId="3761142E" w:rsidR="00E62537" w:rsidRPr="00746695" w:rsidRDefault="0012580E"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9.9</w:t>
            </w:r>
          </w:p>
        </w:tc>
        <w:tc>
          <w:tcPr>
            <w:tcW w:w="533" w:type="pct"/>
          </w:tcPr>
          <w:p w14:paraId="6D3D65C5" w14:textId="77777777"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c>
          <w:tcPr>
            <w:tcW w:w="679" w:type="pct"/>
          </w:tcPr>
          <w:p w14:paraId="5E29A8BC" w14:textId="5E4206B7" w:rsidR="00E62537" w:rsidRPr="00746695" w:rsidRDefault="0012580E"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0.5</w:t>
            </w:r>
          </w:p>
        </w:tc>
        <w:tc>
          <w:tcPr>
            <w:tcW w:w="455" w:type="pct"/>
          </w:tcPr>
          <w:p w14:paraId="1A1E096C" w14:textId="245EB525"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yes</w:t>
            </w:r>
          </w:p>
        </w:tc>
      </w:tr>
      <w:tr w:rsidR="00E62537" w:rsidRPr="00A030FB" w14:paraId="458EE3B9" w14:textId="77777777" w:rsidTr="00512A91">
        <w:tc>
          <w:tcPr>
            <w:cnfStyle w:val="001000000000" w:firstRow="0" w:lastRow="0" w:firstColumn="1" w:lastColumn="0" w:oddVBand="0" w:evenVBand="0" w:oddHBand="0" w:evenHBand="0" w:firstRowFirstColumn="0" w:firstRowLastColumn="0" w:lastRowFirstColumn="0" w:lastRowLastColumn="0"/>
            <w:tcW w:w="1580" w:type="pct"/>
          </w:tcPr>
          <w:p w14:paraId="1C5195CF" w14:textId="77777777" w:rsidR="00E62537" w:rsidRPr="00746695" w:rsidRDefault="00E62537" w:rsidP="007A7C97">
            <w:pPr>
              <w:spacing w:line="276" w:lineRule="auto"/>
              <w:rPr>
                <w:rFonts w:cstheme="minorHAnsi"/>
                <w:b w:val="0"/>
                <w:sz w:val="20"/>
                <w:szCs w:val="20"/>
              </w:rPr>
            </w:pPr>
            <w:r w:rsidRPr="00503880">
              <w:rPr>
                <w:rFonts w:cstheme="minorHAnsi"/>
                <w:sz w:val="20"/>
                <w:szCs w:val="20"/>
              </w:rPr>
              <w:t>Sex</w:t>
            </w:r>
            <w:r w:rsidRPr="00746695">
              <w:rPr>
                <w:rFonts w:cstheme="minorHAnsi"/>
                <w:b w:val="0"/>
                <w:sz w:val="20"/>
                <w:szCs w:val="20"/>
              </w:rPr>
              <w:t xml:space="preserve"> (%)</w:t>
            </w:r>
          </w:p>
        </w:tc>
        <w:tc>
          <w:tcPr>
            <w:tcW w:w="429" w:type="pct"/>
          </w:tcPr>
          <w:p w14:paraId="00ECD4E2" w14:textId="77777777"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442" w:type="pct"/>
          </w:tcPr>
          <w:p w14:paraId="18AF9BCD" w14:textId="77777777"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441" w:type="pct"/>
          </w:tcPr>
          <w:p w14:paraId="23F8B5B5" w14:textId="77777777"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441" w:type="pct"/>
          </w:tcPr>
          <w:p w14:paraId="175FA282" w14:textId="77777777"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533" w:type="pct"/>
          </w:tcPr>
          <w:p w14:paraId="3C00823F" w14:textId="77777777"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679" w:type="pct"/>
          </w:tcPr>
          <w:p w14:paraId="4AEA0478" w14:textId="67762F46"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455" w:type="pct"/>
          </w:tcPr>
          <w:p w14:paraId="1BC3E758" w14:textId="77777777"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r>
      <w:tr w:rsidR="00E62537" w:rsidRPr="00A030FB" w14:paraId="5796D0ED" w14:textId="77777777" w:rsidTr="00512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pct"/>
          </w:tcPr>
          <w:p w14:paraId="15C3185C" w14:textId="77777777" w:rsidR="00E62537" w:rsidRPr="00746695" w:rsidRDefault="00E62537" w:rsidP="007A7C97">
            <w:pPr>
              <w:spacing w:line="276" w:lineRule="auto"/>
              <w:rPr>
                <w:rFonts w:cstheme="minorHAnsi"/>
                <w:b w:val="0"/>
                <w:sz w:val="20"/>
                <w:szCs w:val="20"/>
              </w:rPr>
            </w:pPr>
            <w:r w:rsidRPr="00746695">
              <w:rPr>
                <w:rFonts w:cstheme="minorHAnsi"/>
                <w:b w:val="0"/>
                <w:sz w:val="20"/>
                <w:szCs w:val="20"/>
              </w:rPr>
              <w:t xml:space="preserve">   Male</w:t>
            </w:r>
          </w:p>
        </w:tc>
        <w:tc>
          <w:tcPr>
            <w:tcW w:w="429" w:type="pct"/>
          </w:tcPr>
          <w:p w14:paraId="788A4754" w14:textId="77777777"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4,661</w:t>
            </w:r>
          </w:p>
        </w:tc>
        <w:tc>
          <w:tcPr>
            <w:tcW w:w="442" w:type="pct"/>
          </w:tcPr>
          <w:p w14:paraId="6BDF4D69" w14:textId="0DBD0F2F" w:rsidR="00E62537" w:rsidRPr="00746695" w:rsidRDefault="0012580E"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51.9</w:t>
            </w:r>
          </w:p>
        </w:tc>
        <w:tc>
          <w:tcPr>
            <w:tcW w:w="441" w:type="pct"/>
          </w:tcPr>
          <w:p w14:paraId="70A9A48F" w14:textId="77777777"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35,741</w:t>
            </w:r>
          </w:p>
        </w:tc>
        <w:tc>
          <w:tcPr>
            <w:tcW w:w="441" w:type="pct"/>
          </w:tcPr>
          <w:p w14:paraId="371B060C" w14:textId="76D06654" w:rsidR="00E62537" w:rsidRPr="00746695" w:rsidRDefault="0012580E"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51.1</w:t>
            </w:r>
          </w:p>
        </w:tc>
        <w:tc>
          <w:tcPr>
            <w:tcW w:w="533" w:type="pct"/>
          </w:tcPr>
          <w:p w14:paraId="3B1C4B10" w14:textId="77777777"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c>
          <w:tcPr>
            <w:tcW w:w="679" w:type="pct"/>
          </w:tcPr>
          <w:p w14:paraId="22C3DD31" w14:textId="2BBAA05D" w:rsidR="00E62537" w:rsidRPr="00746695" w:rsidRDefault="0012580E"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0.8</w:t>
            </w:r>
          </w:p>
        </w:tc>
        <w:tc>
          <w:tcPr>
            <w:tcW w:w="455" w:type="pct"/>
          </w:tcPr>
          <w:p w14:paraId="374E72CC" w14:textId="4AC5EC30" w:rsidR="00E62537" w:rsidRPr="00746695" w:rsidRDefault="00E62537" w:rsidP="007D2F33">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no</w:t>
            </w:r>
          </w:p>
        </w:tc>
      </w:tr>
      <w:tr w:rsidR="00E62537" w:rsidRPr="00A030FB" w14:paraId="2A5DD362" w14:textId="77777777" w:rsidTr="00512A91">
        <w:tc>
          <w:tcPr>
            <w:cnfStyle w:val="001000000000" w:firstRow="0" w:lastRow="0" w:firstColumn="1" w:lastColumn="0" w:oddVBand="0" w:evenVBand="0" w:oddHBand="0" w:evenHBand="0" w:firstRowFirstColumn="0" w:firstRowLastColumn="0" w:lastRowFirstColumn="0" w:lastRowLastColumn="0"/>
            <w:tcW w:w="1580" w:type="pct"/>
          </w:tcPr>
          <w:p w14:paraId="4FDA059D" w14:textId="77777777" w:rsidR="00E62537" w:rsidRPr="00746695" w:rsidRDefault="00E62537" w:rsidP="007A7C97">
            <w:pPr>
              <w:spacing w:line="276" w:lineRule="auto"/>
              <w:rPr>
                <w:rFonts w:cstheme="minorHAnsi"/>
                <w:b w:val="0"/>
                <w:sz w:val="20"/>
                <w:szCs w:val="20"/>
              </w:rPr>
            </w:pPr>
            <w:r w:rsidRPr="00746695">
              <w:rPr>
                <w:rFonts w:cstheme="minorHAnsi"/>
                <w:b w:val="0"/>
                <w:sz w:val="20"/>
                <w:szCs w:val="20"/>
              </w:rPr>
              <w:t xml:space="preserve">   Female</w:t>
            </w:r>
          </w:p>
        </w:tc>
        <w:tc>
          <w:tcPr>
            <w:tcW w:w="429" w:type="pct"/>
          </w:tcPr>
          <w:p w14:paraId="7A1638FD" w14:textId="77777777"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4,329</w:t>
            </w:r>
          </w:p>
        </w:tc>
        <w:tc>
          <w:tcPr>
            <w:tcW w:w="442" w:type="pct"/>
          </w:tcPr>
          <w:p w14:paraId="419543C3" w14:textId="790B9F94" w:rsidR="00E62537" w:rsidRPr="00746695" w:rsidRDefault="0012580E"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48.2</w:t>
            </w:r>
          </w:p>
        </w:tc>
        <w:tc>
          <w:tcPr>
            <w:tcW w:w="441" w:type="pct"/>
          </w:tcPr>
          <w:p w14:paraId="16556171" w14:textId="77777777"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34,239</w:t>
            </w:r>
          </w:p>
        </w:tc>
        <w:tc>
          <w:tcPr>
            <w:tcW w:w="441" w:type="pct"/>
          </w:tcPr>
          <w:p w14:paraId="6487D81B" w14:textId="7B0B4898" w:rsidR="00E62537" w:rsidRPr="00746695" w:rsidRDefault="0012580E"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48.9</w:t>
            </w:r>
          </w:p>
        </w:tc>
        <w:tc>
          <w:tcPr>
            <w:tcW w:w="533" w:type="pct"/>
          </w:tcPr>
          <w:p w14:paraId="739CE9FA" w14:textId="77777777"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679" w:type="pct"/>
          </w:tcPr>
          <w:p w14:paraId="4A7A7C85" w14:textId="477877E8"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455" w:type="pct"/>
          </w:tcPr>
          <w:p w14:paraId="3D380D2A" w14:textId="77777777"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r>
      <w:tr w:rsidR="00E62537" w:rsidRPr="00A030FB" w14:paraId="7D691E7C" w14:textId="77777777" w:rsidTr="00512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pct"/>
          </w:tcPr>
          <w:p w14:paraId="4D970ED2" w14:textId="77777777" w:rsidR="00E62537" w:rsidRPr="00746695" w:rsidRDefault="00E62537" w:rsidP="007A7C97">
            <w:pPr>
              <w:spacing w:line="276" w:lineRule="auto"/>
              <w:rPr>
                <w:rFonts w:cstheme="minorHAnsi"/>
                <w:b w:val="0"/>
                <w:sz w:val="20"/>
                <w:szCs w:val="20"/>
              </w:rPr>
            </w:pPr>
            <w:r w:rsidRPr="00503880">
              <w:rPr>
                <w:rFonts w:cstheme="minorHAnsi"/>
                <w:sz w:val="20"/>
                <w:szCs w:val="20"/>
              </w:rPr>
              <w:t>Income Quintile</w:t>
            </w:r>
            <w:r w:rsidRPr="00746695">
              <w:rPr>
                <w:rFonts w:cstheme="minorHAnsi"/>
                <w:b w:val="0"/>
                <w:sz w:val="20"/>
                <w:szCs w:val="20"/>
              </w:rPr>
              <w:t xml:space="preserve"> (%)</w:t>
            </w:r>
          </w:p>
        </w:tc>
        <w:tc>
          <w:tcPr>
            <w:tcW w:w="429" w:type="pct"/>
          </w:tcPr>
          <w:p w14:paraId="372073D1" w14:textId="77777777" w:rsidR="00E62537" w:rsidRPr="00746695" w:rsidRDefault="00E62537" w:rsidP="007A7C97">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442" w:type="pct"/>
          </w:tcPr>
          <w:p w14:paraId="7307F77C" w14:textId="77777777" w:rsidR="00E62537" w:rsidRPr="00746695" w:rsidRDefault="00E62537" w:rsidP="007A7C97">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441" w:type="pct"/>
          </w:tcPr>
          <w:p w14:paraId="13AE32BB" w14:textId="77777777" w:rsidR="00E62537" w:rsidRPr="00746695" w:rsidRDefault="00E62537" w:rsidP="007A7C97">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441" w:type="pct"/>
          </w:tcPr>
          <w:p w14:paraId="1CDCEBF4" w14:textId="77777777" w:rsidR="00E62537" w:rsidRPr="00746695" w:rsidRDefault="00E62537" w:rsidP="007A7C97">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533" w:type="pct"/>
          </w:tcPr>
          <w:p w14:paraId="6D4AFAAF" w14:textId="77777777" w:rsidR="00E62537" w:rsidRPr="00746695" w:rsidRDefault="00E62537" w:rsidP="007A7C97">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679" w:type="pct"/>
          </w:tcPr>
          <w:p w14:paraId="6254B612" w14:textId="65C90ED5" w:rsidR="00E62537" w:rsidRPr="00746695" w:rsidRDefault="00E62537" w:rsidP="007A7C97">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455" w:type="pct"/>
          </w:tcPr>
          <w:p w14:paraId="4BAE6BC4" w14:textId="77777777" w:rsidR="00E62537" w:rsidRPr="00746695" w:rsidRDefault="00E62537" w:rsidP="007A7C97">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E62537" w:rsidRPr="00A030FB" w14:paraId="60454AEE" w14:textId="77777777" w:rsidTr="00512A91">
        <w:tc>
          <w:tcPr>
            <w:cnfStyle w:val="001000000000" w:firstRow="0" w:lastRow="0" w:firstColumn="1" w:lastColumn="0" w:oddVBand="0" w:evenVBand="0" w:oddHBand="0" w:evenHBand="0" w:firstRowFirstColumn="0" w:firstRowLastColumn="0" w:lastRowFirstColumn="0" w:lastRowLastColumn="0"/>
            <w:tcW w:w="1580" w:type="pct"/>
          </w:tcPr>
          <w:p w14:paraId="44C3648C" w14:textId="77777777" w:rsidR="00E62537" w:rsidRPr="00746695" w:rsidRDefault="00E62537" w:rsidP="007A7C97">
            <w:pPr>
              <w:spacing w:line="276" w:lineRule="auto"/>
              <w:rPr>
                <w:rFonts w:cstheme="minorHAnsi"/>
                <w:b w:val="0"/>
                <w:sz w:val="20"/>
                <w:szCs w:val="20"/>
              </w:rPr>
            </w:pPr>
            <w:r w:rsidRPr="00746695">
              <w:rPr>
                <w:rFonts w:cstheme="minorHAnsi"/>
                <w:b w:val="0"/>
                <w:sz w:val="20"/>
                <w:szCs w:val="20"/>
              </w:rPr>
              <w:t xml:space="preserve">   Q1 (lowest)</w:t>
            </w:r>
          </w:p>
        </w:tc>
        <w:tc>
          <w:tcPr>
            <w:tcW w:w="429" w:type="pct"/>
          </w:tcPr>
          <w:p w14:paraId="16F51F1C" w14:textId="77777777"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4,960</w:t>
            </w:r>
          </w:p>
        </w:tc>
        <w:tc>
          <w:tcPr>
            <w:tcW w:w="442" w:type="pct"/>
          </w:tcPr>
          <w:p w14:paraId="54B73D41" w14:textId="7BB932EB" w:rsidR="00E62537" w:rsidRPr="00746695" w:rsidRDefault="0012580E"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55.2</w:t>
            </w:r>
          </w:p>
        </w:tc>
        <w:tc>
          <w:tcPr>
            <w:tcW w:w="441" w:type="pct"/>
          </w:tcPr>
          <w:p w14:paraId="14B5B66A" w14:textId="77777777"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39,527</w:t>
            </w:r>
          </w:p>
        </w:tc>
        <w:tc>
          <w:tcPr>
            <w:tcW w:w="441" w:type="pct"/>
          </w:tcPr>
          <w:p w14:paraId="1A23C525" w14:textId="2E222002" w:rsidR="00E62537" w:rsidRPr="00746695" w:rsidRDefault="0012580E"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56.5</w:t>
            </w:r>
          </w:p>
        </w:tc>
        <w:tc>
          <w:tcPr>
            <w:tcW w:w="533" w:type="pct"/>
          </w:tcPr>
          <w:p w14:paraId="7BC0BE11" w14:textId="77777777"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679" w:type="pct"/>
          </w:tcPr>
          <w:p w14:paraId="694EDE9A" w14:textId="46E7DF23" w:rsidR="00E62537" w:rsidRPr="00746695" w:rsidRDefault="0012580E"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1.3</w:t>
            </w:r>
          </w:p>
        </w:tc>
        <w:tc>
          <w:tcPr>
            <w:tcW w:w="455" w:type="pct"/>
          </w:tcPr>
          <w:p w14:paraId="59745DF4" w14:textId="4DFA2A39" w:rsidR="00E62537" w:rsidRPr="00746695" w:rsidRDefault="00E62537" w:rsidP="007D2F33">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yes</w:t>
            </w:r>
          </w:p>
        </w:tc>
      </w:tr>
      <w:tr w:rsidR="00E62537" w:rsidRPr="00A030FB" w14:paraId="4843AEC9" w14:textId="77777777" w:rsidTr="00512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pct"/>
          </w:tcPr>
          <w:p w14:paraId="5D587EE0" w14:textId="77777777" w:rsidR="00E62537" w:rsidRPr="00746695" w:rsidRDefault="00E62537" w:rsidP="007A7C97">
            <w:pPr>
              <w:spacing w:line="276" w:lineRule="auto"/>
              <w:rPr>
                <w:rFonts w:cstheme="minorHAnsi"/>
                <w:b w:val="0"/>
                <w:sz w:val="20"/>
                <w:szCs w:val="20"/>
              </w:rPr>
            </w:pPr>
            <w:r w:rsidRPr="00746695">
              <w:rPr>
                <w:rFonts w:cstheme="minorHAnsi"/>
                <w:b w:val="0"/>
                <w:sz w:val="20"/>
                <w:szCs w:val="20"/>
              </w:rPr>
              <w:t xml:space="preserve">   Q2</w:t>
            </w:r>
          </w:p>
        </w:tc>
        <w:tc>
          <w:tcPr>
            <w:tcW w:w="429" w:type="pct"/>
          </w:tcPr>
          <w:p w14:paraId="27083F3A" w14:textId="77777777"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1,622</w:t>
            </w:r>
          </w:p>
        </w:tc>
        <w:tc>
          <w:tcPr>
            <w:tcW w:w="442" w:type="pct"/>
          </w:tcPr>
          <w:p w14:paraId="026E6479" w14:textId="2336BB7E" w:rsidR="00E62537" w:rsidRPr="00746695" w:rsidRDefault="0012580E"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18.0</w:t>
            </w:r>
          </w:p>
        </w:tc>
        <w:tc>
          <w:tcPr>
            <w:tcW w:w="441" w:type="pct"/>
          </w:tcPr>
          <w:p w14:paraId="6011259C" w14:textId="77777777"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11,178</w:t>
            </w:r>
          </w:p>
        </w:tc>
        <w:tc>
          <w:tcPr>
            <w:tcW w:w="441" w:type="pct"/>
          </w:tcPr>
          <w:p w14:paraId="0CDCBF99" w14:textId="5A47B9C3" w:rsidR="00E62537" w:rsidRPr="00746695" w:rsidRDefault="0012580E"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16.0</w:t>
            </w:r>
          </w:p>
        </w:tc>
        <w:tc>
          <w:tcPr>
            <w:tcW w:w="533" w:type="pct"/>
          </w:tcPr>
          <w:p w14:paraId="7815DA1E" w14:textId="77777777"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c>
          <w:tcPr>
            <w:tcW w:w="679" w:type="pct"/>
          </w:tcPr>
          <w:p w14:paraId="0BAF069C" w14:textId="3C8927EE" w:rsidR="00E62537" w:rsidRPr="00746695" w:rsidRDefault="0012580E"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2.1</w:t>
            </w:r>
          </w:p>
        </w:tc>
        <w:tc>
          <w:tcPr>
            <w:tcW w:w="455" w:type="pct"/>
          </w:tcPr>
          <w:p w14:paraId="2FC8DFEF" w14:textId="2E8EB510"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yes</w:t>
            </w:r>
          </w:p>
        </w:tc>
      </w:tr>
      <w:tr w:rsidR="00E62537" w:rsidRPr="00A030FB" w14:paraId="5D37BA8D" w14:textId="77777777" w:rsidTr="00512A91">
        <w:tc>
          <w:tcPr>
            <w:cnfStyle w:val="001000000000" w:firstRow="0" w:lastRow="0" w:firstColumn="1" w:lastColumn="0" w:oddVBand="0" w:evenVBand="0" w:oddHBand="0" w:evenHBand="0" w:firstRowFirstColumn="0" w:firstRowLastColumn="0" w:lastRowFirstColumn="0" w:lastRowLastColumn="0"/>
            <w:tcW w:w="1580" w:type="pct"/>
          </w:tcPr>
          <w:p w14:paraId="6795427D" w14:textId="77777777" w:rsidR="00E62537" w:rsidRPr="00746695" w:rsidRDefault="00E62537" w:rsidP="007A7C97">
            <w:pPr>
              <w:spacing w:line="276" w:lineRule="auto"/>
              <w:rPr>
                <w:rFonts w:cstheme="minorHAnsi"/>
                <w:b w:val="0"/>
                <w:sz w:val="20"/>
                <w:szCs w:val="20"/>
              </w:rPr>
            </w:pPr>
            <w:r w:rsidRPr="00746695">
              <w:rPr>
                <w:rFonts w:cstheme="minorHAnsi"/>
                <w:b w:val="0"/>
                <w:sz w:val="20"/>
                <w:szCs w:val="20"/>
              </w:rPr>
              <w:t xml:space="preserve">   Q3</w:t>
            </w:r>
          </w:p>
        </w:tc>
        <w:tc>
          <w:tcPr>
            <w:tcW w:w="429" w:type="pct"/>
          </w:tcPr>
          <w:p w14:paraId="64249DB5" w14:textId="77777777"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834</w:t>
            </w:r>
          </w:p>
        </w:tc>
        <w:tc>
          <w:tcPr>
            <w:tcW w:w="442" w:type="pct"/>
          </w:tcPr>
          <w:p w14:paraId="6BC322F6" w14:textId="5A51E855" w:rsidR="00E62537" w:rsidRPr="00746695" w:rsidRDefault="0012580E"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9.3</w:t>
            </w:r>
          </w:p>
        </w:tc>
        <w:tc>
          <w:tcPr>
            <w:tcW w:w="441" w:type="pct"/>
          </w:tcPr>
          <w:p w14:paraId="38211B06" w14:textId="77777777"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6,709</w:t>
            </w:r>
          </w:p>
        </w:tc>
        <w:tc>
          <w:tcPr>
            <w:tcW w:w="441" w:type="pct"/>
          </w:tcPr>
          <w:p w14:paraId="69167F22" w14:textId="5AC9D2A3" w:rsidR="00E62537" w:rsidRPr="00746695" w:rsidRDefault="0012580E"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9.6</w:t>
            </w:r>
          </w:p>
        </w:tc>
        <w:tc>
          <w:tcPr>
            <w:tcW w:w="533" w:type="pct"/>
          </w:tcPr>
          <w:p w14:paraId="1B379A92" w14:textId="77777777"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679" w:type="pct"/>
          </w:tcPr>
          <w:p w14:paraId="1F181FE8" w14:textId="75D40E6F" w:rsidR="00E62537" w:rsidRPr="00746695" w:rsidRDefault="0012580E"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0.3</w:t>
            </w:r>
          </w:p>
        </w:tc>
        <w:tc>
          <w:tcPr>
            <w:tcW w:w="455" w:type="pct"/>
          </w:tcPr>
          <w:p w14:paraId="654683B6" w14:textId="0F5B5F53"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no</w:t>
            </w:r>
          </w:p>
        </w:tc>
      </w:tr>
      <w:tr w:rsidR="00E62537" w:rsidRPr="00A030FB" w14:paraId="21717934" w14:textId="77777777" w:rsidTr="00512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pct"/>
          </w:tcPr>
          <w:p w14:paraId="3DFCA078" w14:textId="77777777" w:rsidR="00E62537" w:rsidRPr="00746695" w:rsidRDefault="00E62537" w:rsidP="007A7C97">
            <w:pPr>
              <w:spacing w:line="276" w:lineRule="auto"/>
              <w:rPr>
                <w:rFonts w:cstheme="minorHAnsi"/>
                <w:b w:val="0"/>
                <w:sz w:val="20"/>
                <w:szCs w:val="20"/>
              </w:rPr>
            </w:pPr>
            <w:r w:rsidRPr="00746695">
              <w:rPr>
                <w:rFonts w:cstheme="minorHAnsi"/>
                <w:b w:val="0"/>
                <w:sz w:val="20"/>
                <w:szCs w:val="20"/>
              </w:rPr>
              <w:t xml:space="preserve">   Q4</w:t>
            </w:r>
          </w:p>
        </w:tc>
        <w:tc>
          <w:tcPr>
            <w:tcW w:w="429" w:type="pct"/>
          </w:tcPr>
          <w:p w14:paraId="1FA4EEFE" w14:textId="77777777"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703</w:t>
            </w:r>
          </w:p>
        </w:tc>
        <w:tc>
          <w:tcPr>
            <w:tcW w:w="442" w:type="pct"/>
          </w:tcPr>
          <w:p w14:paraId="1571401F" w14:textId="0F3BD9CD" w:rsidR="00E62537" w:rsidRPr="00746695" w:rsidRDefault="0012580E"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7.8</w:t>
            </w:r>
          </w:p>
        </w:tc>
        <w:tc>
          <w:tcPr>
            <w:tcW w:w="441" w:type="pct"/>
          </w:tcPr>
          <w:p w14:paraId="34B5A16E" w14:textId="77777777"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5,444</w:t>
            </w:r>
          </w:p>
        </w:tc>
        <w:tc>
          <w:tcPr>
            <w:tcW w:w="441" w:type="pct"/>
          </w:tcPr>
          <w:p w14:paraId="36FECD55" w14:textId="1E7FD9A9" w:rsidR="00E62537" w:rsidRPr="00746695" w:rsidRDefault="0012580E"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7.</w:t>
            </w:r>
            <w:r w:rsidR="00E62537" w:rsidRPr="00746695">
              <w:rPr>
                <w:rFonts w:cstheme="minorHAnsi"/>
                <w:color w:val="000000"/>
                <w:sz w:val="20"/>
                <w:szCs w:val="20"/>
              </w:rPr>
              <w:t>8</w:t>
            </w:r>
          </w:p>
        </w:tc>
        <w:tc>
          <w:tcPr>
            <w:tcW w:w="533" w:type="pct"/>
          </w:tcPr>
          <w:p w14:paraId="6BB733F7" w14:textId="77777777"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c>
          <w:tcPr>
            <w:tcW w:w="679" w:type="pct"/>
          </w:tcPr>
          <w:p w14:paraId="6817FD95" w14:textId="3F3191E7"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0.04</w:t>
            </w:r>
          </w:p>
        </w:tc>
        <w:tc>
          <w:tcPr>
            <w:tcW w:w="455" w:type="pct"/>
          </w:tcPr>
          <w:p w14:paraId="680BA2CD" w14:textId="655D8006"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no</w:t>
            </w:r>
          </w:p>
        </w:tc>
      </w:tr>
      <w:tr w:rsidR="00E62537" w:rsidRPr="00A030FB" w14:paraId="25ED1996" w14:textId="77777777" w:rsidTr="00512A91">
        <w:tc>
          <w:tcPr>
            <w:cnfStyle w:val="001000000000" w:firstRow="0" w:lastRow="0" w:firstColumn="1" w:lastColumn="0" w:oddVBand="0" w:evenVBand="0" w:oddHBand="0" w:evenHBand="0" w:firstRowFirstColumn="0" w:firstRowLastColumn="0" w:lastRowFirstColumn="0" w:lastRowLastColumn="0"/>
            <w:tcW w:w="1580" w:type="pct"/>
          </w:tcPr>
          <w:p w14:paraId="1943747E" w14:textId="77777777" w:rsidR="00E62537" w:rsidRPr="00746695" w:rsidRDefault="00E62537" w:rsidP="007A7C97">
            <w:pPr>
              <w:spacing w:line="276" w:lineRule="auto"/>
              <w:rPr>
                <w:rFonts w:cstheme="minorHAnsi"/>
                <w:b w:val="0"/>
                <w:sz w:val="20"/>
                <w:szCs w:val="20"/>
              </w:rPr>
            </w:pPr>
            <w:r w:rsidRPr="00746695">
              <w:rPr>
                <w:rFonts w:cstheme="minorHAnsi"/>
                <w:b w:val="0"/>
                <w:sz w:val="20"/>
                <w:szCs w:val="20"/>
              </w:rPr>
              <w:t xml:space="preserve">   Q5 (highest)</w:t>
            </w:r>
          </w:p>
        </w:tc>
        <w:tc>
          <w:tcPr>
            <w:tcW w:w="429" w:type="pct"/>
          </w:tcPr>
          <w:p w14:paraId="4BD8CCE1" w14:textId="77777777"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551</w:t>
            </w:r>
          </w:p>
        </w:tc>
        <w:tc>
          <w:tcPr>
            <w:tcW w:w="442" w:type="pct"/>
          </w:tcPr>
          <w:p w14:paraId="5738BC0A" w14:textId="3138B05B" w:rsidR="00E62537" w:rsidRPr="00746695" w:rsidRDefault="0012580E"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6.1</w:t>
            </w:r>
          </w:p>
        </w:tc>
        <w:tc>
          <w:tcPr>
            <w:tcW w:w="441" w:type="pct"/>
          </w:tcPr>
          <w:p w14:paraId="36929F7A" w14:textId="77777777"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4,371</w:t>
            </w:r>
          </w:p>
        </w:tc>
        <w:tc>
          <w:tcPr>
            <w:tcW w:w="441" w:type="pct"/>
          </w:tcPr>
          <w:p w14:paraId="31FCEEFA" w14:textId="752F588B" w:rsidR="00E62537" w:rsidRPr="00746695" w:rsidRDefault="0012580E"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6.3</w:t>
            </w:r>
          </w:p>
        </w:tc>
        <w:tc>
          <w:tcPr>
            <w:tcW w:w="533" w:type="pct"/>
          </w:tcPr>
          <w:p w14:paraId="47579B13" w14:textId="77777777"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679" w:type="pct"/>
          </w:tcPr>
          <w:p w14:paraId="4F68B6A0" w14:textId="3624604C" w:rsidR="00E62537" w:rsidRPr="00746695" w:rsidRDefault="0012580E"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0.1</w:t>
            </w:r>
          </w:p>
        </w:tc>
        <w:tc>
          <w:tcPr>
            <w:tcW w:w="455" w:type="pct"/>
          </w:tcPr>
          <w:p w14:paraId="5FFDC7F6" w14:textId="7B18D745"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no</w:t>
            </w:r>
          </w:p>
        </w:tc>
      </w:tr>
      <w:tr w:rsidR="00E62537" w:rsidRPr="00A030FB" w14:paraId="2D1014E2" w14:textId="77777777" w:rsidTr="00512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pct"/>
          </w:tcPr>
          <w:p w14:paraId="13FB5494" w14:textId="77777777" w:rsidR="00E62537" w:rsidRPr="00746695" w:rsidRDefault="00E62537" w:rsidP="007A7C97">
            <w:pPr>
              <w:spacing w:line="276" w:lineRule="auto"/>
              <w:rPr>
                <w:rFonts w:cstheme="minorHAnsi"/>
                <w:b w:val="0"/>
                <w:sz w:val="20"/>
                <w:szCs w:val="20"/>
              </w:rPr>
            </w:pPr>
            <w:r w:rsidRPr="00746695">
              <w:rPr>
                <w:rFonts w:cstheme="minorHAnsi"/>
                <w:b w:val="0"/>
                <w:sz w:val="20"/>
                <w:szCs w:val="20"/>
              </w:rPr>
              <w:t xml:space="preserve">   Not found</w:t>
            </w:r>
          </w:p>
        </w:tc>
        <w:tc>
          <w:tcPr>
            <w:tcW w:w="429" w:type="pct"/>
          </w:tcPr>
          <w:p w14:paraId="2BE87760" w14:textId="77777777"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320</w:t>
            </w:r>
          </w:p>
        </w:tc>
        <w:tc>
          <w:tcPr>
            <w:tcW w:w="442" w:type="pct"/>
          </w:tcPr>
          <w:p w14:paraId="10386DE7" w14:textId="754FCE0C" w:rsidR="00E62537" w:rsidRPr="00746695" w:rsidRDefault="0012580E"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3.6</w:t>
            </w:r>
          </w:p>
        </w:tc>
        <w:tc>
          <w:tcPr>
            <w:tcW w:w="441" w:type="pct"/>
          </w:tcPr>
          <w:p w14:paraId="5FDCEA18" w14:textId="77777777"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2,751</w:t>
            </w:r>
          </w:p>
        </w:tc>
        <w:tc>
          <w:tcPr>
            <w:tcW w:w="441" w:type="pct"/>
          </w:tcPr>
          <w:p w14:paraId="390D76E2" w14:textId="2F05CAAC" w:rsidR="00E62537" w:rsidRPr="00746695" w:rsidRDefault="0012580E"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3.9</w:t>
            </w:r>
          </w:p>
        </w:tc>
        <w:tc>
          <w:tcPr>
            <w:tcW w:w="533" w:type="pct"/>
          </w:tcPr>
          <w:p w14:paraId="19B770C0" w14:textId="77777777"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c>
          <w:tcPr>
            <w:tcW w:w="679" w:type="pct"/>
          </w:tcPr>
          <w:p w14:paraId="54967F9C" w14:textId="7748F5FF" w:rsidR="00E62537" w:rsidRPr="00746695" w:rsidRDefault="0012580E"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0.8</w:t>
            </w:r>
          </w:p>
        </w:tc>
        <w:tc>
          <w:tcPr>
            <w:tcW w:w="455" w:type="pct"/>
          </w:tcPr>
          <w:p w14:paraId="229AF0AE" w14:textId="74A81558"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yes</w:t>
            </w:r>
          </w:p>
        </w:tc>
      </w:tr>
      <w:tr w:rsidR="00E62537" w:rsidRPr="00A030FB" w14:paraId="7A832B24" w14:textId="77777777" w:rsidTr="00512A91">
        <w:tc>
          <w:tcPr>
            <w:cnfStyle w:val="001000000000" w:firstRow="0" w:lastRow="0" w:firstColumn="1" w:lastColumn="0" w:oddVBand="0" w:evenVBand="0" w:oddHBand="0" w:evenHBand="0" w:firstRowFirstColumn="0" w:firstRowLastColumn="0" w:lastRowFirstColumn="0" w:lastRowLastColumn="0"/>
            <w:tcW w:w="1580" w:type="pct"/>
          </w:tcPr>
          <w:p w14:paraId="5CFDFB7D" w14:textId="77777777" w:rsidR="00E62537" w:rsidRPr="00746695" w:rsidRDefault="00E62537" w:rsidP="007A7C97">
            <w:pPr>
              <w:spacing w:line="276" w:lineRule="auto"/>
              <w:rPr>
                <w:rFonts w:cstheme="minorHAnsi"/>
                <w:b w:val="0"/>
                <w:sz w:val="20"/>
                <w:szCs w:val="20"/>
              </w:rPr>
            </w:pPr>
            <w:r w:rsidRPr="00503880">
              <w:rPr>
                <w:rFonts w:cstheme="minorHAnsi"/>
                <w:sz w:val="20"/>
                <w:szCs w:val="20"/>
              </w:rPr>
              <w:t>Geography</w:t>
            </w:r>
            <w:r w:rsidRPr="00746695">
              <w:rPr>
                <w:rFonts w:cstheme="minorHAnsi"/>
                <w:b w:val="0"/>
                <w:sz w:val="20"/>
                <w:szCs w:val="20"/>
              </w:rPr>
              <w:t xml:space="preserve"> (%)</w:t>
            </w:r>
          </w:p>
        </w:tc>
        <w:tc>
          <w:tcPr>
            <w:tcW w:w="429" w:type="pct"/>
          </w:tcPr>
          <w:p w14:paraId="16A5DF00" w14:textId="77777777"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442" w:type="pct"/>
          </w:tcPr>
          <w:p w14:paraId="7468CEC0" w14:textId="77777777"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441" w:type="pct"/>
          </w:tcPr>
          <w:p w14:paraId="73D08E16" w14:textId="77777777"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441" w:type="pct"/>
          </w:tcPr>
          <w:p w14:paraId="22E7E964" w14:textId="77777777"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533" w:type="pct"/>
          </w:tcPr>
          <w:p w14:paraId="52BEC61E" w14:textId="77777777"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679" w:type="pct"/>
          </w:tcPr>
          <w:p w14:paraId="35F15D7F" w14:textId="2D6D3CB5"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455" w:type="pct"/>
          </w:tcPr>
          <w:p w14:paraId="1F8633EF" w14:textId="77777777"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r>
      <w:tr w:rsidR="00E62537" w:rsidRPr="00A030FB" w14:paraId="0DE6B648" w14:textId="77777777" w:rsidTr="00512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pct"/>
          </w:tcPr>
          <w:p w14:paraId="151B03AF" w14:textId="77777777" w:rsidR="00E62537" w:rsidRPr="00746695" w:rsidRDefault="00E62537" w:rsidP="007A7C97">
            <w:pPr>
              <w:spacing w:line="276" w:lineRule="auto"/>
              <w:rPr>
                <w:rFonts w:cstheme="minorHAnsi"/>
                <w:b w:val="0"/>
                <w:sz w:val="20"/>
                <w:szCs w:val="20"/>
              </w:rPr>
            </w:pPr>
            <w:r w:rsidRPr="00746695">
              <w:rPr>
                <w:rFonts w:cstheme="minorHAnsi"/>
                <w:b w:val="0"/>
                <w:sz w:val="20"/>
                <w:szCs w:val="20"/>
              </w:rPr>
              <w:t xml:space="preserve">   Urban (Winnipeg)</w:t>
            </w:r>
          </w:p>
        </w:tc>
        <w:tc>
          <w:tcPr>
            <w:tcW w:w="429" w:type="pct"/>
          </w:tcPr>
          <w:p w14:paraId="486910F0" w14:textId="77777777"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8,271</w:t>
            </w:r>
          </w:p>
        </w:tc>
        <w:tc>
          <w:tcPr>
            <w:tcW w:w="442" w:type="pct"/>
          </w:tcPr>
          <w:p w14:paraId="01BBA228" w14:textId="2ECC42E6"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92</w:t>
            </w:r>
            <w:r w:rsidR="0012580E">
              <w:rPr>
                <w:rFonts w:cstheme="minorHAnsi"/>
                <w:color w:val="000000"/>
                <w:sz w:val="20"/>
                <w:szCs w:val="20"/>
              </w:rPr>
              <w:t>.0</w:t>
            </w:r>
          </w:p>
        </w:tc>
        <w:tc>
          <w:tcPr>
            <w:tcW w:w="441" w:type="pct"/>
          </w:tcPr>
          <w:p w14:paraId="16487947" w14:textId="77777777"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59,494</w:t>
            </w:r>
          </w:p>
        </w:tc>
        <w:tc>
          <w:tcPr>
            <w:tcW w:w="441" w:type="pct"/>
          </w:tcPr>
          <w:p w14:paraId="75615ABB" w14:textId="08B67584" w:rsidR="00E62537" w:rsidRPr="00746695" w:rsidRDefault="0012580E"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85.0</w:t>
            </w:r>
          </w:p>
        </w:tc>
        <w:tc>
          <w:tcPr>
            <w:tcW w:w="533" w:type="pct"/>
          </w:tcPr>
          <w:p w14:paraId="0DD3CE75" w14:textId="77777777"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c>
          <w:tcPr>
            <w:tcW w:w="679" w:type="pct"/>
          </w:tcPr>
          <w:p w14:paraId="32E2A2C8" w14:textId="37EB2C3A" w:rsidR="00E62537" w:rsidRPr="00746695" w:rsidRDefault="0012580E"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7.0</w:t>
            </w:r>
          </w:p>
        </w:tc>
        <w:tc>
          <w:tcPr>
            <w:tcW w:w="455" w:type="pct"/>
          </w:tcPr>
          <w:p w14:paraId="7887D441" w14:textId="35E2DA65"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yes</w:t>
            </w:r>
          </w:p>
        </w:tc>
      </w:tr>
      <w:tr w:rsidR="00E62537" w:rsidRPr="00A030FB" w14:paraId="716D810D" w14:textId="77777777" w:rsidTr="00512A91">
        <w:tc>
          <w:tcPr>
            <w:cnfStyle w:val="001000000000" w:firstRow="0" w:lastRow="0" w:firstColumn="1" w:lastColumn="0" w:oddVBand="0" w:evenVBand="0" w:oddHBand="0" w:evenHBand="0" w:firstRowFirstColumn="0" w:firstRowLastColumn="0" w:lastRowFirstColumn="0" w:lastRowLastColumn="0"/>
            <w:tcW w:w="1580" w:type="pct"/>
          </w:tcPr>
          <w:p w14:paraId="66EB9496" w14:textId="77777777" w:rsidR="00E62537" w:rsidRPr="00746695" w:rsidRDefault="00E62537" w:rsidP="007A7C97">
            <w:pPr>
              <w:spacing w:line="276" w:lineRule="auto"/>
              <w:rPr>
                <w:rFonts w:cstheme="minorHAnsi"/>
                <w:b w:val="0"/>
                <w:sz w:val="20"/>
                <w:szCs w:val="20"/>
              </w:rPr>
            </w:pPr>
            <w:r w:rsidRPr="00746695">
              <w:rPr>
                <w:rFonts w:cstheme="minorHAnsi"/>
                <w:b w:val="0"/>
                <w:sz w:val="20"/>
                <w:szCs w:val="20"/>
              </w:rPr>
              <w:t xml:space="preserve">   Rural </w:t>
            </w:r>
          </w:p>
        </w:tc>
        <w:tc>
          <w:tcPr>
            <w:tcW w:w="429" w:type="pct"/>
          </w:tcPr>
          <w:p w14:paraId="76B033AD" w14:textId="77777777"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719</w:t>
            </w:r>
          </w:p>
        </w:tc>
        <w:tc>
          <w:tcPr>
            <w:tcW w:w="442" w:type="pct"/>
          </w:tcPr>
          <w:p w14:paraId="60BB7758" w14:textId="7DFB3061"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8</w:t>
            </w:r>
            <w:r w:rsidR="0012580E">
              <w:rPr>
                <w:rFonts w:cstheme="minorHAnsi"/>
                <w:color w:val="000000"/>
                <w:sz w:val="20"/>
                <w:szCs w:val="20"/>
              </w:rPr>
              <w:t>.0</w:t>
            </w:r>
          </w:p>
        </w:tc>
        <w:tc>
          <w:tcPr>
            <w:tcW w:w="441" w:type="pct"/>
          </w:tcPr>
          <w:p w14:paraId="12DE62C8" w14:textId="77777777"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10,486</w:t>
            </w:r>
          </w:p>
        </w:tc>
        <w:tc>
          <w:tcPr>
            <w:tcW w:w="441" w:type="pct"/>
          </w:tcPr>
          <w:p w14:paraId="78805723" w14:textId="032A032F" w:rsidR="00E62537" w:rsidRPr="00746695" w:rsidRDefault="0012580E"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15.0</w:t>
            </w:r>
          </w:p>
        </w:tc>
        <w:tc>
          <w:tcPr>
            <w:tcW w:w="533" w:type="pct"/>
          </w:tcPr>
          <w:p w14:paraId="5CF9AB60" w14:textId="77777777"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highlight w:val="yellow"/>
              </w:rPr>
            </w:pPr>
          </w:p>
        </w:tc>
        <w:tc>
          <w:tcPr>
            <w:tcW w:w="679" w:type="pct"/>
          </w:tcPr>
          <w:p w14:paraId="6E9BDAAA" w14:textId="11A408FE"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highlight w:val="yellow"/>
              </w:rPr>
            </w:pPr>
          </w:p>
        </w:tc>
        <w:tc>
          <w:tcPr>
            <w:tcW w:w="455" w:type="pct"/>
          </w:tcPr>
          <w:p w14:paraId="3A2D283D" w14:textId="77777777"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highlight w:val="yellow"/>
              </w:rPr>
            </w:pPr>
          </w:p>
        </w:tc>
      </w:tr>
      <w:tr w:rsidR="00E62537" w:rsidRPr="00A030FB" w14:paraId="0C94906F" w14:textId="77777777" w:rsidTr="00512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pct"/>
          </w:tcPr>
          <w:p w14:paraId="4D844E6E" w14:textId="287EED90" w:rsidR="00E62537" w:rsidRPr="00746695" w:rsidRDefault="00E62537" w:rsidP="007A7C97">
            <w:pPr>
              <w:spacing w:line="276" w:lineRule="auto"/>
              <w:rPr>
                <w:rFonts w:cstheme="minorHAnsi"/>
                <w:b w:val="0"/>
                <w:sz w:val="20"/>
                <w:szCs w:val="20"/>
              </w:rPr>
            </w:pPr>
            <w:r>
              <w:rPr>
                <w:rFonts w:cstheme="minorHAnsi"/>
                <w:sz w:val="20"/>
                <w:szCs w:val="20"/>
              </w:rPr>
              <w:t>Family R</w:t>
            </w:r>
            <w:r w:rsidRPr="00503880">
              <w:rPr>
                <w:rFonts w:cstheme="minorHAnsi"/>
                <w:sz w:val="20"/>
                <w:szCs w:val="20"/>
              </w:rPr>
              <w:t>eceived Income Assistance</w:t>
            </w:r>
            <w:r w:rsidRPr="00746695">
              <w:rPr>
                <w:rFonts w:cstheme="minorHAnsi"/>
                <w:b w:val="0"/>
                <w:sz w:val="20"/>
                <w:szCs w:val="20"/>
              </w:rPr>
              <w:t xml:space="preserve"> (%)</w:t>
            </w:r>
          </w:p>
        </w:tc>
        <w:tc>
          <w:tcPr>
            <w:tcW w:w="429" w:type="pct"/>
          </w:tcPr>
          <w:p w14:paraId="67C1BA69" w14:textId="77777777"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5,818</w:t>
            </w:r>
          </w:p>
        </w:tc>
        <w:tc>
          <w:tcPr>
            <w:tcW w:w="442" w:type="pct"/>
          </w:tcPr>
          <w:p w14:paraId="0E192FEE" w14:textId="190299C0" w:rsidR="00E62537" w:rsidRPr="00746695" w:rsidRDefault="0012580E"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64.7</w:t>
            </w:r>
          </w:p>
        </w:tc>
        <w:tc>
          <w:tcPr>
            <w:tcW w:w="441" w:type="pct"/>
          </w:tcPr>
          <w:p w14:paraId="77507282" w14:textId="77777777"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31,634</w:t>
            </w:r>
          </w:p>
        </w:tc>
        <w:tc>
          <w:tcPr>
            <w:tcW w:w="441" w:type="pct"/>
          </w:tcPr>
          <w:p w14:paraId="6445D624" w14:textId="77FC6775" w:rsidR="00E62537" w:rsidRPr="00746695" w:rsidRDefault="0012580E"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45.2</w:t>
            </w:r>
          </w:p>
        </w:tc>
        <w:tc>
          <w:tcPr>
            <w:tcW w:w="533" w:type="pct"/>
          </w:tcPr>
          <w:p w14:paraId="331F919B" w14:textId="4D629EC5" w:rsidR="00E62537" w:rsidRPr="00746695" w:rsidRDefault="00512A91"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12-17</w:t>
            </w:r>
          </w:p>
        </w:tc>
        <w:tc>
          <w:tcPr>
            <w:tcW w:w="679" w:type="pct"/>
          </w:tcPr>
          <w:p w14:paraId="66351917" w14:textId="7D53424B" w:rsidR="00E62537" w:rsidRPr="00746695" w:rsidRDefault="0012580E"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19.5</w:t>
            </w:r>
          </w:p>
        </w:tc>
        <w:tc>
          <w:tcPr>
            <w:tcW w:w="455" w:type="pct"/>
          </w:tcPr>
          <w:p w14:paraId="75E92746" w14:textId="42B50017"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yes</w:t>
            </w:r>
          </w:p>
        </w:tc>
      </w:tr>
      <w:tr w:rsidR="00E62537" w:rsidRPr="00A030FB" w14:paraId="26442E6D" w14:textId="77777777" w:rsidTr="00512A91">
        <w:tc>
          <w:tcPr>
            <w:cnfStyle w:val="001000000000" w:firstRow="0" w:lastRow="0" w:firstColumn="1" w:lastColumn="0" w:oddVBand="0" w:evenVBand="0" w:oddHBand="0" w:evenHBand="0" w:firstRowFirstColumn="0" w:firstRowLastColumn="0" w:lastRowFirstColumn="0" w:lastRowLastColumn="0"/>
            <w:tcW w:w="1580" w:type="pct"/>
          </w:tcPr>
          <w:p w14:paraId="3A75AA4C" w14:textId="7083FB44" w:rsidR="00E62537" w:rsidRPr="00746695" w:rsidRDefault="00E62537" w:rsidP="007D2F33">
            <w:pPr>
              <w:spacing w:line="276" w:lineRule="auto"/>
              <w:rPr>
                <w:rFonts w:cstheme="minorHAnsi"/>
                <w:b w:val="0"/>
                <w:sz w:val="20"/>
                <w:szCs w:val="20"/>
              </w:rPr>
            </w:pPr>
            <w:r w:rsidRPr="00503880">
              <w:rPr>
                <w:rFonts w:cstheme="minorHAnsi"/>
                <w:sz w:val="20"/>
                <w:szCs w:val="20"/>
              </w:rPr>
              <w:t>Number of Residential Moves</w:t>
            </w:r>
            <w:r w:rsidRPr="00746695">
              <w:rPr>
                <w:rFonts w:cstheme="minorHAnsi"/>
                <w:b w:val="0"/>
                <w:sz w:val="20"/>
                <w:szCs w:val="20"/>
              </w:rPr>
              <w:t xml:space="preserve"> (</w:t>
            </w:r>
            <w:r>
              <w:rPr>
                <w:rFonts w:cstheme="minorHAnsi"/>
                <w:b w:val="0"/>
                <w:sz w:val="20"/>
                <w:szCs w:val="20"/>
              </w:rPr>
              <w:t>average</w:t>
            </w:r>
            <w:r w:rsidRPr="00746695">
              <w:rPr>
                <w:rFonts w:cstheme="minorHAnsi"/>
                <w:b w:val="0"/>
                <w:sz w:val="20"/>
                <w:szCs w:val="20"/>
              </w:rPr>
              <w:t>)</w:t>
            </w:r>
          </w:p>
        </w:tc>
        <w:tc>
          <w:tcPr>
            <w:tcW w:w="429" w:type="pct"/>
          </w:tcPr>
          <w:p w14:paraId="4F12F362" w14:textId="77777777"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8,934</w:t>
            </w:r>
          </w:p>
        </w:tc>
        <w:tc>
          <w:tcPr>
            <w:tcW w:w="442" w:type="pct"/>
          </w:tcPr>
          <w:p w14:paraId="250FE546" w14:textId="4217553A" w:rsidR="00E62537" w:rsidRPr="00746695" w:rsidRDefault="0012580E"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1.5</w:t>
            </w:r>
          </w:p>
        </w:tc>
        <w:tc>
          <w:tcPr>
            <w:tcW w:w="441" w:type="pct"/>
          </w:tcPr>
          <w:p w14:paraId="6DDB6CC4" w14:textId="77777777"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57,007</w:t>
            </w:r>
          </w:p>
        </w:tc>
        <w:tc>
          <w:tcPr>
            <w:tcW w:w="441" w:type="pct"/>
          </w:tcPr>
          <w:p w14:paraId="15E8A034" w14:textId="1BBB5993" w:rsidR="00E62537" w:rsidRPr="00746695" w:rsidRDefault="0012580E"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1.4</w:t>
            </w:r>
          </w:p>
        </w:tc>
        <w:tc>
          <w:tcPr>
            <w:tcW w:w="533" w:type="pct"/>
          </w:tcPr>
          <w:p w14:paraId="6F190D39" w14:textId="77777777"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679" w:type="pct"/>
          </w:tcPr>
          <w:p w14:paraId="1856AE41" w14:textId="78C8EA49" w:rsidR="00E62537" w:rsidRPr="00746695" w:rsidRDefault="0012580E"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0.1</w:t>
            </w:r>
          </w:p>
        </w:tc>
        <w:tc>
          <w:tcPr>
            <w:tcW w:w="455" w:type="pct"/>
          </w:tcPr>
          <w:p w14:paraId="3533FB80" w14:textId="2B3210E1"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yes</w:t>
            </w:r>
          </w:p>
        </w:tc>
      </w:tr>
      <w:tr w:rsidR="00E62537" w:rsidRPr="00A030FB" w14:paraId="2AC6A262" w14:textId="77777777" w:rsidTr="00512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pct"/>
          </w:tcPr>
          <w:p w14:paraId="20B5C5AB" w14:textId="3893280F" w:rsidR="00E62537" w:rsidRPr="00746695" w:rsidRDefault="00E62537" w:rsidP="00D50F83">
            <w:pPr>
              <w:spacing w:line="276" w:lineRule="auto"/>
              <w:rPr>
                <w:rFonts w:cstheme="minorHAnsi"/>
                <w:b w:val="0"/>
                <w:sz w:val="20"/>
                <w:szCs w:val="20"/>
              </w:rPr>
            </w:pPr>
            <w:r>
              <w:rPr>
                <w:rFonts w:cstheme="minorHAnsi"/>
                <w:sz w:val="20"/>
                <w:szCs w:val="20"/>
              </w:rPr>
              <w:t>Child &amp; Family Services</w:t>
            </w:r>
            <w:r w:rsidR="000E4D27">
              <w:rPr>
                <w:rFonts w:cstheme="minorHAnsi"/>
                <w:sz w:val="20"/>
                <w:szCs w:val="20"/>
              </w:rPr>
              <w:t xml:space="preserve"> Provided Services</w:t>
            </w:r>
            <w:r>
              <w:rPr>
                <w:rFonts w:cstheme="minorHAnsi"/>
                <w:sz w:val="20"/>
                <w:szCs w:val="20"/>
              </w:rPr>
              <w:t xml:space="preserve"> </w:t>
            </w:r>
            <w:r w:rsidRPr="00746695">
              <w:rPr>
                <w:rFonts w:cstheme="minorHAnsi"/>
                <w:b w:val="0"/>
                <w:sz w:val="20"/>
                <w:szCs w:val="20"/>
              </w:rPr>
              <w:t>(%)</w:t>
            </w:r>
          </w:p>
        </w:tc>
        <w:tc>
          <w:tcPr>
            <w:tcW w:w="429" w:type="pct"/>
          </w:tcPr>
          <w:p w14:paraId="786D0231" w14:textId="77777777"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4,394</w:t>
            </w:r>
          </w:p>
        </w:tc>
        <w:tc>
          <w:tcPr>
            <w:tcW w:w="442" w:type="pct"/>
          </w:tcPr>
          <w:p w14:paraId="08FA002D" w14:textId="02DD656D" w:rsidR="00E62537" w:rsidRPr="00746695" w:rsidRDefault="0012580E"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48.9</w:t>
            </w:r>
          </w:p>
        </w:tc>
        <w:tc>
          <w:tcPr>
            <w:tcW w:w="441" w:type="pct"/>
          </w:tcPr>
          <w:p w14:paraId="79E560E3" w14:textId="77777777"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25,280</w:t>
            </w:r>
          </w:p>
        </w:tc>
        <w:tc>
          <w:tcPr>
            <w:tcW w:w="441" w:type="pct"/>
          </w:tcPr>
          <w:p w14:paraId="6FC2DA8D" w14:textId="0C95AAD4" w:rsidR="00E62537" w:rsidRPr="00746695" w:rsidRDefault="0012580E"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36.1</w:t>
            </w:r>
          </w:p>
        </w:tc>
        <w:tc>
          <w:tcPr>
            <w:tcW w:w="533" w:type="pct"/>
          </w:tcPr>
          <w:p w14:paraId="0BE94B43" w14:textId="1142AB28" w:rsidR="00E62537" w:rsidRPr="00A846FD" w:rsidRDefault="00F27605"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A846FD">
              <w:rPr>
                <w:rFonts w:cstheme="minorHAnsi"/>
                <w:color w:val="000000"/>
                <w:sz w:val="20"/>
                <w:szCs w:val="20"/>
              </w:rPr>
              <w:t>9</w:t>
            </w:r>
          </w:p>
        </w:tc>
        <w:tc>
          <w:tcPr>
            <w:tcW w:w="679" w:type="pct"/>
          </w:tcPr>
          <w:p w14:paraId="21473741" w14:textId="15CDF5C7" w:rsidR="00E62537" w:rsidRPr="00746695" w:rsidRDefault="0012580E"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12.8</w:t>
            </w:r>
          </w:p>
        </w:tc>
        <w:tc>
          <w:tcPr>
            <w:tcW w:w="455" w:type="pct"/>
          </w:tcPr>
          <w:p w14:paraId="0756DF71" w14:textId="64C3264F"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yes</w:t>
            </w:r>
          </w:p>
        </w:tc>
      </w:tr>
      <w:tr w:rsidR="00E62537" w:rsidRPr="00A030FB" w14:paraId="7262C3A0" w14:textId="77777777" w:rsidTr="00512A91">
        <w:tc>
          <w:tcPr>
            <w:cnfStyle w:val="001000000000" w:firstRow="0" w:lastRow="0" w:firstColumn="1" w:lastColumn="0" w:oddVBand="0" w:evenVBand="0" w:oddHBand="0" w:evenHBand="0" w:firstRowFirstColumn="0" w:firstRowLastColumn="0" w:lastRowFirstColumn="0" w:lastRowLastColumn="0"/>
            <w:tcW w:w="1580" w:type="pct"/>
          </w:tcPr>
          <w:p w14:paraId="21504326" w14:textId="75D7AD66" w:rsidR="00E62537" w:rsidRPr="00746695" w:rsidRDefault="00E62537" w:rsidP="007A7C97">
            <w:pPr>
              <w:spacing w:line="276" w:lineRule="auto"/>
              <w:rPr>
                <w:rFonts w:cstheme="minorHAnsi"/>
                <w:b w:val="0"/>
                <w:sz w:val="20"/>
                <w:szCs w:val="20"/>
              </w:rPr>
            </w:pPr>
            <w:r>
              <w:rPr>
                <w:rFonts w:cstheme="minorHAnsi"/>
                <w:sz w:val="20"/>
                <w:szCs w:val="20"/>
              </w:rPr>
              <w:t>Child was In C</w:t>
            </w:r>
            <w:r w:rsidRPr="00503880">
              <w:rPr>
                <w:rFonts w:cstheme="minorHAnsi"/>
                <w:sz w:val="20"/>
                <w:szCs w:val="20"/>
              </w:rPr>
              <w:t xml:space="preserve">are of </w:t>
            </w:r>
            <w:r>
              <w:rPr>
                <w:rFonts w:cstheme="minorHAnsi"/>
                <w:sz w:val="20"/>
                <w:szCs w:val="20"/>
              </w:rPr>
              <w:t xml:space="preserve">Child &amp; Family Services </w:t>
            </w:r>
            <w:r w:rsidRPr="00746695">
              <w:rPr>
                <w:rFonts w:cstheme="minorHAnsi"/>
                <w:b w:val="0"/>
                <w:sz w:val="20"/>
                <w:szCs w:val="20"/>
              </w:rPr>
              <w:t>(%)</w:t>
            </w:r>
          </w:p>
        </w:tc>
        <w:tc>
          <w:tcPr>
            <w:tcW w:w="429" w:type="pct"/>
          </w:tcPr>
          <w:p w14:paraId="1F2CCF77" w14:textId="77777777"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1,785</w:t>
            </w:r>
          </w:p>
        </w:tc>
        <w:tc>
          <w:tcPr>
            <w:tcW w:w="442" w:type="pct"/>
          </w:tcPr>
          <w:p w14:paraId="151FC6B9" w14:textId="1220DD1B" w:rsidR="00E62537" w:rsidRPr="00746695" w:rsidRDefault="0012580E"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19.9</w:t>
            </w:r>
          </w:p>
        </w:tc>
        <w:tc>
          <w:tcPr>
            <w:tcW w:w="441" w:type="pct"/>
          </w:tcPr>
          <w:p w14:paraId="7F176D69" w14:textId="77777777"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11,621</w:t>
            </w:r>
          </w:p>
        </w:tc>
        <w:tc>
          <w:tcPr>
            <w:tcW w:w="441" w:type="pct"/>
          </w:tcPr>
          <w:p w14:paraId="40CD5CEA" w14:textId="4AF376A8" w:rsidR="00E62537" w:rsidRPr="00746695" w:rsidRDefault="0012580E"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16.6</w:t>
            </w:r>
          </w:p>
        </w:tc>
        <w:tc>
          <w:tcPr>
            <w:tcW w:w="533" w:type="pct"/>
          </w:tcPr>
          <w:p w14:paraId="6157A972" w14:textId="706F2DBD" w:rsidR="00E62537" w:rsidRPr="00A846FD" w:rsidRDefault="00F27605"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A846FD">
              <w:rPr>
                <w:rFonts w:cstheme="minorHAnsi"/>
                <w:color w:val="000000"/>
                <w:sz w:val="20"/>
                <w:szCs w:val="20"/>
              </w:rPr>
              <w:t>4</w:t>
            </w:r>
          </w:p>
        </w:tc>
        <w:tc>
          <w:tcPr>
            <w:tcW w:w="679" w:type="pct"/>
          </w:tcPr>
          <w:p w14:paraId="21725BF2" w14:textId="11FFC2E8" w:rsidR="00E62537" w:rsidRPr="00746695" w:rsidRDefault="0012580E"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3.3</w:t>
            </w:r>
          </w:p>
        </w:tc>
        <w:tc>
          <w:tcPr>
            <w:tcW w:w="455" w:type="pct"/>
          </w:tcPr>
          <w:p w14:paraId="565412D1" w14:textId="624D1F41"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yes</w:t>
            </w:r>
          </w:p>
        </w:tc>
      </w:tr>
      <w:tr w:rsidR="00E62537" w:rsidRPr="00A030FB" w14:paraId="1F8FE655" w14:textId="77777777" w:rsidTr="00512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pct"/>
          </w:tcPr>
          <w:p w14:paraId="51F7B9F3" w14:textId="260D9176" w:rsidR="00E62537" w:rsidRPr="00746695" w:rsidRDefault="00E62537" w:rsidP="007D2F33">
            <w:pPr>
              <w:spacing w:line="276" w:lineRule="auto"/>
              <w:rPr>
                <w:rFonts w:cstheme="minorHAnsi"/>
                <w:b w:val="0"/>
                <w:sz w:val="20"/>
                <w:szCs w:val="20"/>
              </w:rPr>
            </w:pPr>
            <w:r>
              <w:rPr>
                <w:rFonts w:cstheme="minorHAnsi"/>
                <w:sz w:val="20"/>
                <w:szCs w:val="20"/>
              </w:rPr>
              <w:t>Mom’s Age at First B</w:t>
            </w:r>
            <w:r w:rsidRPr="00503880">
              <w:rPr>
                <w:rFonts w:cstheme="minorHAnsi"/>
                <w:sz w:val="20"/>
                <w:szCs w:val="20"/>
              </w:rPr>
              <w:t>irth</w:t>
            </w:r>
            <w:r w:rsidRPr="00746695">
              <w:rPr>
                <w:rFonts w:cstheme="minorHAnsi"/>
                <w:b w:val="0"/>
                <w:sz w:val="20"/>
                <w:szCs w:val="20"/>
              </w:rPr>
              <w:t xml:space="preserve"> (</w:t>
            </w:r>
            <w:r>
              <w:rPr>
                <w:rFonts w:cstheme="minorHAnsi"/>
                <w:b w:val="0"/>
                <w:sz w:val="20"/>
                <w:szCs w:val="20"/>
              </w:rPr>
              <w:t>average</w:t>
            </w:r>
            <w:r w:rsidRPr="00746695">
              <w:rPr>
                <w:rFonts w:cstheme="minorHAnsi"/>
                <w:b w:val="0"/>
                <w:sz w:val="20"/>
                <w:szCs w:val="20"/>
              </w:rPr>
              <w:t>)</w:t>
            </w:r>
          </w:p>
        </w:tc>
        <w:tc>
          <w:tcPr>
            <w:tcW w:w="429" w:type="pct"/>
          </w:tcPr>
          <w:p w14:paraId="27A57D9D" w14:textId="77777777"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8,835</w:t>
            </w:r>
          </w:p>
        </w:tc>
        <w:tc>
          <w:tcPr>
            <w:tcW w:w="442" w:type="pct"/>
          </w:tcPr>
          <w:p w14:paraId="12D0BDD0" w14:textId="31DBF165" w:rsidR="00E62537" w:rsidRPr="00746695" w:rsidRDefault="0012580E"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21.7</w:t>
            </w:r>
          </w:p>
        </w:tc>
        <w:tc>
          <w:tcPr>
            <w:tcW w:w="441" w:type="pct"/>
          </w:tcPr>
          <w:p w14:paraId="6D0E9CDE" w14:textId="77777777"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64,088</w:t>
            </w:r>
          </w:p>
        </w:tc>
        <w:tc>
          <w:tcPr>
            <w:tcW w:w="441" w:type="pct"/>
          </w:tcPr>
          <w:p w14:paraId="64A4D55A" w14:textId="72C3F650" w:rsidR="00E62537" w:rsidRPr="00746695" w:rsidRDefault="0012580E"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22.3</w:t>
            </w:r>
          </w:p>
        </w:tc>
        <w:tc>
          <w:tcPr>
            <w:tcW w:w="533" w:type="pct"/>
          </w:tcPr>
          <w:p w14:paraId="24C0DF80" w14:textId="77777777" w:rsidR="00E62537" w:rsidRPr="00F2760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highlight w:val="yellow"/>
              </w:rPr>
            </w:pPr>
          </w:p>
        </w:tc>
        <w:tc>
          <w:tcPr>
            <w:tcW w:w="679" w:type="pct"/>
          </w:tcPr>
          <w:p w14:paraId="2299BC55" w14:textId="7DE36C16" w:rsidR="00E62537" w:rsidRPr="00746695" w:rsidRDefault="0012580E"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0.6</w:t>
            </w:r>
          </w:p>
        </w:tc>
        <w:tc>
          <w:tcPr>
            <w:tcW w:w="455" w:type="pct"/>
          </w:tcPr>
          <w:p w14:paraId="2AD74572" w14:textId="4FA2BFF2"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yes</w:t>
            </w:r>
          </w:p>
        </w:tc>
      </w:tr>
      <w:tr w:rsidR="00E62537" w:rsidRPr="00A030FB" w14:paraId="4822703A" w14:textId="77777777" w:rsidTr="00512A91">
        <w:tc>
          <w:tcPr>
            <w:cnfStyle w:val="001000000000" w:firstRow="0" w:lastRow="0" w:firstColumn="1" w:lastColumn="0" w:oddVBand="0" w:evenVBand="0" w:oddHBand="0" w:evenHBand="0" w:firstRowFirstColumn="0" w:firstRowLastColumn="0" w:lastRowFirstColumn="0" w:lastRowLastColumn="0"/>
            <w:tcW w:w="1580" w:type="pct"/>
          </w:tcPr>
          <w:p w14:paraId="6E83FC08" w14:textId="4080B653" w:rsidR="00E62537" w:rsidRPr="00746695" w:rsidRDefault="00E62537" w:rsidP="007A7C97">
            <w:pPr>
              <w:spacing w:line="276" w:lineRule="auto"/>
              <w:rPr>
                <w:rFonts w:cstheme="minorHAnsi"/>
                <w:b w:val="0"/>
                <w:sz w:val="20"/>
                <w:szCs w:val="20"/>
              </w:rPr>
            </w:pPr>
            <w:r>
              <w:rPr>
                <w:rFonts w:cstheme="minorHAnsi"/>
                <w:sz w:val="20"/>
                <w:szCs w:val="20"/>
              </w:rPr>
              <w:t>Mom was a T</w:t>
            </w:r>
            <w:r w:rsidRPr="00503880">
              <w:rPr>
                <w:rFonts w:cstheme="minorHAnsi"/>
                <w:sz w:val="20"/>
                <w:szCs w:val="20"/>
              </w:rPr>
              <w:t>een at First Birth</w:t>
            </w:r>
            <w:r w:rsidRPr="00746695">
              <w:rPr>
                <w:rFonts w:cstheme="minorHAnsi"/>
                <w:b w:val="0"/>
                <w:sz w:val="20"/>
                <w:szCs w:val="20"/>
              </w:rPr>
              <w:t xml:space="preserve"> (%)</w:t>
            </w:r>
          </w:p>
        </w:tc>
        <w:tc>
          <w:tcPr>
            <w:tcW w:w="429" w:type="pct"/>
          </w:tcPr>
          <w:p w14:paraId="58689EBD" w14:textId="77777777"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3,929</w:t>
            </w:r>
          </w:p>
        </w:tc>
        <w:tc>
          <w:tcPr>
            <w:tcW w:w="442" w:type="pct"/>
          </w:tcPr>
          <w:p w14:paraId="409E9ECA" w14:textId="1708C813" w:rsidR="00E62537" w:rsidRPr="00746695" w:rsidRDefault="0012580E"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43.7</w:t>
            </w:r>
          </w:p>
        </w:tc>
        <w:tc>
          <w:tcPr>
            <w:tcW w:w="441" w:type="pct"/>
          </w:tcPr>
          <w:p w14:paraId="203E74F7" w14:textId="77777777"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24,778</w:t>
            </w:r>
          </w:p>
        </w:tc>
        <w:tc>
          <w:tcPr>
            <w:tcW w:w="441" w:type="pct"/>
          </w:tcPr>
          <w:p w14:paraId="1719E972" w14:textId="7CE15BAF" w:rsidR="00E62537" w:rsidRPr="00746695" w:rsidRDefault="0012580E"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35.4</w:t>
            </w:r>
          </w:p>
        </w:tc>
        <w:tc>
          <w:tcPr>
            <w:tcW w:w="533" w:type="pct"/>
          </w:tcPr>
          <w:p w14:paraId="556F77C3" w14:textId="58BA0D83" w:rsidR="00E62537" w:rsidRPr="00F27605" w:rsidRDefault="00512A91"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highlight w:val="yellow"/>
              </w:rPr>
            </w:pPr>
            <w:r w:rsidRPr="00F51645">
              <w:rPr>
                <w:rFonts w:cstheme="minorHAnsi"/>
                <w:color w:val="000000"/>
                <w:sz w:val="20"/>
                <w:szCs w:val="20"/>
              </w:rPr>
              <w:t>6</w:t>
            </w:r>
          </w:p>
        </w:tc>
        <w:tc>
          <w:tcPr>
            <w:tcW w:w="679" w:type="pct"/>
          </w:tcPr>
          <w:p w14:paraId="581D795A" w14:textId="1E430258" w:rsidR="00E62537" w:rsidRPr="00746695" w:rsidRDefault="0012580E"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8.3</w:t>
            </w:r>
          </w:p>
        </w:tc>
        <w:tc>
          <w:tcPr>
            <w:tcW w:w="455" w:type="pct"/>
          </w:tcPr>
          <w:p w14:paraId="1842722A" w14:textId="541029DD"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yes</w:t>
            </w:r>
          </w:p>
        </w:tc>
      </w:tr>
      <w:tr w:rsidR="00E62537" w:rsidRPr="00A030FB" w14:paraId="3B22980A" w14:textId="77777777" w:rsidTr="00512A91">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580" w:type="pct"/>
          </w:tcPr>
          <w:p w14:paraId="6C383909" w14:textId="2CB2A35A" w:rsidR="00E62537" w:rsidRPr="00746695" w:rsidRDefault="00E62537" w:rsidP="007A7C97">
            <w:pPr>
              <w:spacing w:line="276" w:lineRule="auto"/>
              <w:rPr>
                <w:rFonts w:cstheme="minorHAnsi"/>
                <w:b w:val="0"/>
                <w:sz w:val="20"/>
                <w:szCs w:val="20"/>
              </w:rPr>
            </w:pPr>
            <w:r>
              <w:rPr>
                <w:rFonts w:cstheme="minorHAnsi"/>
                <w:sz w:val="20"/>
                <w:szCs w:val="20"/>
              </w:rPr>
              <w:t>Birth O</w:t>
            </w:r>
            <w:r w:rsidRPr="00503880">
              <w:rPr>
                <w:rFonts w:cstheme="minorHAnsi"/>
                <w:sz w:val="20"/>
                <w:szCs w:val="20"/>
              </w:rPr>
              <w:t>utcomes</w:t>
            </w:r>
            <w:r w:rsidRPr="00746695">
              <w:rPr>
                <w:rFonts w:cstheme="minorHAnsi"/>
                <w:b w:val="0"/>
                <w:sz w:val="20"/>
                <w:szCs w:val="20"/>
              </w:rPr>
              <w:t xml:space="preserve"> (%)</w:t>
            </w:r>
          </w:p>
        </w:tc>
        <w:tc>
          <w:tcPr>
            <w:tcW w:w="429" w:type="pct"/>
          </w:tcPr>
          <w:p w14:paraId="43F0F18D" w14:textId="77777777"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c>
          <w:tcPr>
            <w:tcW w:w="442" w:type="pct"/>
          </w:tcPr>
          <w:p w14:paraId="0D6F7BA1" w14:textId="77777777"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c>
          <w:tcPr>
            <w:tcW w:w="441" w:type="pct"/>
          </w:tcPr>
          <w:p w14:paraId="08E674F5" w14:textId="77777777"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c>
          <w:tcPr>
            <w:tcW w:w="441" w:type="pct"/>
          </w:tcPr>
          <w:p w14:paraId="0C218797" w14:textId="77777777"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c>
          <w:tcPr>
            <w:tcW w:w="533" w:type="pct"/>
          </w:tcPr>
          <w:p w14:paraId="633DFE11" w14:textId="77777777" w:rsidR="00E62537" w:rsidRPr="00F2760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highlight w:val="yellow"/>
              </w:rPr>
            </w:pPr>
          </w:p>
        </w:tc>
        <w:tc>
          <w:tcPr>
            <w:tcW w:w="679" w:type="pct"/>
          </w:tcPr>
          <w:p w14:paraId="7D5B6240" w14:textId="3052601D"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c>
          <w:tcPr>
            <w:tcW w:w="455" w:type="pct"/>
          </w:tcPr>
          <w:p w14:paraId="4E19496C" w14:textId="77777777"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r>
      <w:tr w:rsidR="00E62537" w:rsidRPr="00A030FB" w14:paraId="4E47E421" w14:textId="77777777" w:rsidTr="00512A91">
        <w:trPr>
          <w:trHeight w:val="255"/>
        </w:trPr>
        <w:tc>
          <w:tcPr>
            <w:cnfStyle w:val="001000000000" w:firstRow="0" w:lastRow="0" w:firstColumn="1" w:lastColumn="0" w:oddVBand="0" w:evenVBand="0" w:oddHBand="0" w:evenHBand="0" w:firstRowFirstColumn="0" w:firstRowLastColumn="0" w:lastRowFirstColumn="0" w:lastRowLastColumn="0"/>
            <w:tcW w:w="1580" w:type="pct"/>
          </w:tcPr>
          <w:p w14:paraId="392F8F60" w14:textId="77777777" w:rsidR="00E62537" w:rsidRPr="00746695" w:rsidRDefault="00E62537" w:rsidP="007A7C97">
            <w:pPr>
              <w:spacing w:line="276" w:lineRule="auto"/>
              <w:rPr>
                <w:rFonts w:cstheme="minorHAnsi"/>
                <w:b w:val="0"/>
                <w:sz w:val="20"/>
                <w:szCs w:val="20"/>
              </w:rPr>
            </w:pPr>
            <w:r w:rsidRPr="00746695">
              <w:rPr>
                <w:rFonts w:cstheme="minorHAnsi"/>
                <w:b w:val="0"/>
                <w:sz w:val="20"/>
                <w:szCs w:val="20"/>
              </w:rPr>
              <w:t xml:space="preserve">   No prenatal care before third trimester</w:t>
            </w:r>
          </w:p>
        </w:tc>
        <w:tc>
          <w:tcPr>
            <w:tcW w:w="429" w:type="pct"/>
          </w:tcPr>
          <w:p w14:paraId="709C243F" w14:textId="77777777"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2,355</w:t>
            </w:r>
          </w:p>
        </w:tc>
        <w:tc>
          <w:tcPr>
            <w:tcW w:w="442" w:type="pct"/>
          </w:tcPr>
          <w:p w14:paraId="312784F1" w14:textId="2F0CCFCB" w:rsidR="00E62537" w:rsidRPr="00746695" w:rsidRDefault="0012580E"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26.2</w:t>
            </w:r>
          </w:p>
        </w:tc>
        <w:tc>
          <w:tcPr>
            <w:tcW w:w="441" w:type="pct"/>
          </w:tcPr>
          <w:p w14:paraId="5423D55C" w14:textId="77777777"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18,436</w:t>
            </w:r>
          </w:p>
        </w:tc>
        <w:tc>
          <w:tcPr>
            <w:tcW w:w="441" w:type="pct"/>
          </w:tcPr>
          <w:p w14:paraId="7DBD1305" w14:textId="0CACBE6E" w:rsidR="00E62537" w:rsidRPr="00746695" w:rsidRDefault="0012580E"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26.3</w:t>
            </w:r>
          </w:p>
        </w:tc>
        <w:tc>
          <w:tcPr>
            <w:tcW w:w="533" w:type="pct"/>
          </w:tcPr>
          <w:p w14:paraId="6E37C1E0" w14:textId="77777777" w:rsidR="00E62537" w:rsidRPr="00F2760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highlight w:val="yellow"/>
              </w:rPr>
            </w:pPr>
          </w:p>
        </w:tc>
        <w:tc>
          <w:tcPr>
            <w:tcW w:w="679" w:type="pct"/>
          </w:tcPr>
          <w:p w14:paraId="598F9689" w14:textId="1E8B5183" w:rsidR="00E62537" w:rsidRPr="00746695" w:rsidRDefault="0012580E"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0.1</w:t>
            </w:r>
          </w:p>
        </w:tc>
        <w:tc>
          <w:tcPr>
            <w:tcW w:w="455" w:type="pct"/>
          </w:tcPr>
          <w:p w14:paraId="272840BA" w14:textId="639C8443"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no</w:t>
            </w:r>
          </w:p>
        </w:tc>
      </w:tr>
      <w:tr w:rsidR="00E62537" w:rsidRPr="00A030FB" w14:paraId="096682F0" w14:textId="77777777" w:rsidTr="00512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pct"/>
          </w:tcPr>
          <w:p w14:paraId="3707A78C" w14:textId="77777777" w:rsidR="00E62537" w:rsidRPr="00746695" w:rsidRDefault="00E62537" w:rsidP="007A7C97">
            <w:pPr>
              <w:spacing w:line="276" w:lineRule="auto"/>
              <w:rPr>
                <w:rFonts w:cstheme="minorHAnsi"/>
                <w:b w:val="0"/>
                <w:sz w:val="20"/>
                <w:szCs w:val="20"/>
              </w:rPr>
            </w:pPr>
            <w:r w:rsidRPr="00746695">
              <w:rPr>
                <w:rFonts w:cstheme="minorHAnsi"/>
                <w:b w:val="0"/>
                <w:sz w:val="20"/>
                <w:szCs w:val="20"/>
              </w:rPr>
              <w:t xml:space="preserve">   Low birth weight</w:t>
            </w:r>
          </w:p>
        </w:tc>
        <w:tc>
          <w:tcPr>
            <w:tcW w:w="429" w:type="pct"/>
          </w:tcPr>
          <w:p w14:paraId="3BB36C5E" w14:textId="77777777"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338</w:t>
            </w:r>
          </w:p>
        </w:tc>
        <w:tc>
          <w:tcPr>
            <w:tcW w:w="442" w:type="pct"/>
          </w:tcPr>
          <w:p w14:paraId="6D512910" w14:textId="23962BFA" w:rsidR="00E62537" w:rsidRPr="00746695" w:rsidRDefault="0012580E"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3.8</w:t>
            </w:r>
          </w:p>
        </w:tc>
        <w:tc>
          <w:tcPr>
            <w:tcW w:w="441" w:type="pct"/>
          </w:tcPr>
          <w:p w14:paraId="5DA13FA0" w14:textId="77777777"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3,109</w:t>
            </w:r>
          </w:p>
        </w:tc>
        <w:tc>
          <w:tcPr>
            <w:tcW w:w="441" w:type="pct"/>
          </w:tcPr>
          <w:p w14:paraId="0E12BDDC" w14:textId="07ACADCE" w:rsidR="00E62537" w:rsidRPr="00746695" w:rsidRDefault="0012580E"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4.4</w:t>
            </w:r>
          </w:p>
        </w:tc>
        <w:tc>
          <w:tcPr>
            <w:tcW w:w="533" w:type="pct"/>
          </w:tcPr>
          <w:p w14:paraId="1721F227" w14:textId="77777777" w:rsidR="00E62537" w:rsidRPr="00F2760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highlight w:val="yellow"/>
              </w:rPr>
            </w:pPr>
          </w:p>
        </w:tc>
        <w:tc>
          <w:tcPr>
            <w:tcW w:w="679" w:type="pct"/>
          </w:tcPr>
          <w:p w14:paraId="000A6782" w14:textId="61A89A83"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w:t>
            </w:r>
            <w:r w:rsidR="0012580E">
              <w:rPr>
                <w:rFonts w:cstheme="minorHAnsi"/>
                <w:color w:val="000000"/>
                <w:sz w:val="20"/>
                <w:szCs w:val="20"/>
              </w:rPr>
              <w:t>0.6</w:t>
            </w:r>
          </w:p>
        </w:tc>
        <w:tc>
          <w:tcPr>
            <w:tcW w:w="455" w:type="pct"/>
          </w:tcPr>
          <w:p w14:paraId="4C7D9914" w14:textId="417AE71E"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yes</w:t>
            </w:r>
          </w:p>
        </w:tc>
      </w:tr>
      <w:tr w:rsidR="00E62537" w:rsidRPr="00A030FB" w14:paraId="599B2C06" w14:textId="77777777" w:rsidTr="00512A91">
        <w:tc>
          <w:tcPr>
            <w:cnfStyle w:val="001000000000" w:firstRow="0" w:lastRow="0" w:firstColumn="1" w:lastColumn="0" w:oddVBand="0" w:evenVBand="0" w:oddHBand="0" w:evenHBand="0" w:firstRowFirstColumn="0" w:firstRowLastColumn="0" w:lastRowFirstColumn="0" w:lastRowLastColumn="0"/>
            <w:tcW w:w="1580" w:type="pct"/>
          </w:tcPr>
          <w:p w14:paraId="3CB9EF87" w14:textId="77777777" w:rsidR="00E62537" w:rsidRPr="00746695" w:rsidRDefault="00E62537" w:rsidP="007A7C97">
            <w:pPr>
              <w:spacing w:line="276" w:lineRule="auto"/>
              <w:rPr>
                <w:rFonts w:cstheme="minorHAnsi"/>
                <w:b w:val="0"/>
                <w:sz w:val="20"/>
                <w:szCs w:val="20"/>
              </w:rPr>
            </w:pPr>
            <w:r w:rsidRPr="00746695">
              <w:rPr>
                <w:rFonts w:cstheme="minorHAnsi"/>
                <w:b w:val="0"/>
                <w:sz w:val="20"/>
                <w:szCs w:val="20"/>
              </w:rPr>
              <w:t xml:space="preserve">   Preterm birth</w:t>
            </w:r>
          </w:p>
        </w:tc>
        <w:tc>
          <w:tcPr>
            <w:tcW w:w="429" w:type="pct"/>
          </w:tcPr>
          <w:p w14:paraId="4426ECAD" w14:textId="77777777"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486</w:t>
            </w:r>
          </w:p>
        </w:tc>
        <w:tc>
          <w:tcPr>
            <w:tcW w:w="442" w:type="pct"/>
          </w:tcPr>
          <w:p w14:paraId="24529280" w14:textId="5679A326" w:rsidR="00E62537" w:rsidRPr="00746695" w:rsidRDefault="0012580E"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5.4</w:t>
            </w:r>
          </w:p>
        </w:tc>
        <w:tc>
          <w:tcPr>
            <w:tcW w:w="441" w:type="pct"/>
          </w:tcPr>
          <w:p w14:paraId="0ECAF053" w14:textId="77777777"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4,089</w:t>
            </w:r>
          </w:p>
        </w:tc>
        <w:tc>
          <w:tcPr>
            <w:tcW w:w="441" w:type="pct"/>
          </w:tcPr>
          <w:p w14:paraId="1A725FFE" w14:textId="17132AA0" w:rsidR="00E62537" w:rsidRPr="00746695" w:rsidRDefault="0012580E"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5.8</w:t>
            </w:r>
          </w:p>
        </w:tc>
        <w:tc>
          <w:tcPr>
            <w:tcW w:w="533" w:type="pct"/>
          </w:tcPr>
          <w:p w14:paraId="7B02B385" w14:textId="77777777" w:rsidR="00E62537" w:rsidRPr="00F2760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highlight w:val="yellow"/>
              </w:rPr>
            </w:pPr>
          </w:p>
        </w:tc>
        <w:tc>
          <w:tcPr>
            <w:tcW w:w="679" w:type="pct"/>
          </w:tcPr>
          <w:p w14:paraId="30D963D3" w14:textId="2A22EB87" w:rsidR="00E62537" w:rsidRPr="00746695" w:rsidRDefault="0012580E"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0.4</w:t>
            </w:r>
          </w:p>
        </w:tc>
        <w:tc>
          <w:tcPr>
            <w:tcW w:w="455" w:type="pct"/>
          </w:tcPr>
          <w:p w14:paraId="45A15733" w14:textId="37939E6E"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no</w:t>
            </w:r>
          </w:p>
        </w:tc>
      </w:tr>
      <w:tr w:rsidR="00E62537" w:rsidRPr="00A030FB" w14:paraId="723D69F3" w14:textId="77777777" w:rsidTr="00512A91">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580" w:type="pct"/>
          </w:tcPr>
          <w:p w14:paraId="30F4BC9F" w14:textId="0F58CB33" w:rsidR="00E62537" w:rsidRPr="00746695" w:rsidRDefault="00E62537" w:rsidP="007A7C97">
            <w:pPr>
              <w:spacing w:line="276" w:lineRule="auto"/>
              <w:rPr>
                <w:rFonts w:cstheme="minorHAnsi"/>
                <w:b w:val="0"/>
                <w:sz w:val="20"/>
                <w:szCs w:val="20"/>
              </w:rPr>
            </w:pPr>
            <w:r>
              <w:rPr>
                <w:rFonts w:cstheme="minorHAnsi"/>
                <w:sz w:val="20"/>
                <w:szCs w:val="20"/>
              </w:rPr>
              <w:t>Mom Had at Least O</w:t>
            </w:r>
            <w:r w:rsidRPr="00503880">
              <w:rPr>
                <w:rFonts w:cstheme="minorHAnsi"/>
                <w:sz w:val="20"/>
                <w:szCs w:val="20"/>
              </w:rPr>
              <w:t>ne Physician Visit</w:t>
            </w:r>
            <w:r w:rsidRPr="00746695">
              <w:rPr>
                <w:rFonts w:cstheme="minorHAnsi"/>
                <w:b w:val="0"/>
                <w:sz w:val="20"/>
                <w:szCs w:val="20"/>
              </w:rPr>
              <w:t xml:space="preserve"> (%) </w:t>
            </w:r>
          </w:p>
        </w:tc>
        <w:tc>
          <w:tcPr>
            <w:tcW w:w="429" w:type="pct"/>
          </w:tcPr>
          <w:p w14:paraId="37F4DC74" w14:textId="77777777"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c>
          <w:tcPr>
            <w:tcW w:w="442" w:type="pct"/>
          </w:tcPr>
          <w:p w14:paraId="47BA2CED" w14:textId="77777777"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c>
          <w:tcPr>
            <w:tcW w:w="441" w:type="pct"/>
          </w:tcPr>
          <w:p w14:paraId="4C5A5152" w14:textId="77777777"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c>
          <w:tcPr>
            <w:tcW w:w="441" w:type="pct"/>
          </w:tcPr>
          <w:p w14:paraId="3FEE8CBB" w14:textId="77777777"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c>
          <w:tcPr>
            <w:tcW w:w="533" w:type="pct"/>
          </w:tcPr>
          <w:p w14:paraId="7A8B373B" w14:textId="77777777" w:rsidR="00E62537" w:rsidRPr="00F2760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highlight w:val="yellow"/>
              </w:rPr>
            </w:pPr>
          </w:p>
        </w:tc>
        <w:tc>
          <w:tcPr>
            <w:tcW w:w="679" w:type="pct"/>
          </w:tcPr>
          <w:p w14:paraId="3D99C8E3" w14:textId="31ADFB37"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c>
          <w:tcPr>
            <w:tcW w:w="455" w:type="pct"/>
          </w:tcPr>
          <w:p w14:paraId="0C068C34" w14:textId="77777777"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r>
      <w:tr w:rsidR="00E62537" w:rsidRPr="00A030FB" w14:paraId="32FAC162" w14:textId="77777777" w:rsidTr="00512A91">
        <w:trPr>
          <w:trHeight w:val="285"/>
        </w:trPr>
        <w:tc>
          <w:tcPr>
            <w:cnfStyle w:val="001000000000" w:firstRow="0" w:lastRow="0" w:firstColumn="1" w:lastColumn="0" w:oddVBand="0" w:evenVBand="0" w:oddHBand="0" w:evenHBand="0" w:firstRowFirstColumn="0" w:firstRowLastColumn="0" w:lastRowFirstColumn="0" w:lastRowLastColumn="0"/>
            <w:tcW w:w="1580" w:type="pct"/>
          </w:tcPr>
          <w:p w14:paraId="39167EEC" w14:textId="77777777" w:rsidR="00E62537" w:rsidRPr="00746695" w:rsidRDefault="00E62537" w:rsidP="007A7C97">
            <w:pPr>
              <w:spacing w:line="276" w:lineRule="auto"/>
              <w:rPr>
                <w:rFonts w:cstheme="minorHAnsi"/>
                <w:b w:val="0"/>
                <w:sz w:val="20"/>
                <w:szCs w:val="20"/>
              </w:rPr>
            </w:pPr>
            <w:r w:rsidRPr="00746695">
              <w:rPr>
                <w:rFonts w:cstheme="minorHAnsi"/>
                <w:b w:val="0"/>
                <w:sz w:val="20"/>
                <w:szCs w:val="20"/>
              </w:rPr>
              <w:t xml:space="preserve">   Mood/anxiety disorder</w:t>
            </w:r>
          </w:p>
        </w:tc>
        <w:tc>
          <w:tcPr>
            <w:tcW w:w="429" w:type="pct"/>
          </w:tcPr>
          <w:p w14:paraId="2F0FF016" w14:textId="77777777"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4,368</w:t>
            </w:r>
          </w:p>
        </w:tc>
        <w:tc>
          <w:tcPr>
            <w:tcW w:w="442" w:type="pct"/>
          </w:tcPr>
          <w:p w14:paraId="117A595B" w14:textId="4B319336" w:rsidR="00E62537" w:rsidRPr="00746695" w:rsidRDefault="0012580E"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48.6</w:t>
            </w:r>
          </w:p>
        </w:tc>
        <w:tc>
          <w:tcPr>
            <w:tcW w:w="441" w:type="pct"/>
          </w:tcPr>
          <w:p w14:paraId="1DC2B7FA" w14:textId="77777777"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28,614</w:t>
            </w:r>
          </w:p>
        </w:tc>
        <w:tc>
          <w:tcPr>
            <w:tcW w:w="441" w:type="pct"/>
          </w:tcPr>
          <w:p w14:paraId="5218A2F9" w14:textId="1C77310E" w:rsidR="00E62537" w:rsidRPr="00746695" w:rsidRDefault="0012580E"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40.</w:t>
            </w:r>
            <w:r w:rsidR="00E62537" w:rsidRPr="00746695">
              <w:rPr>
                <w:rFonts w:cstheme="minorHAnsi"/>
                <w:color w:val="000000"/>
                <w:sz w:val="20"/>
                <w:szCs w:val="20"/>
              </w:rPr>
              <w:t>9</w:t>
            </w:r>
          </w:p>
        </w:tc>
        <w:tc>
          <w:tcPr>
            <w:tcW w:w="533" w:type="pct"/>
          </w:tcPr>
          <w:p w14:paraId="37F028A6" w14:textId="0FD6342F" w:rsidR="00E62537" w:rsidRPr="00F27605" w:rsidRDefault="00512A91"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highlight w:val="yellow"/>
              </w:rPr>
            </w:pPr>
            <w:r w:rsidRPr="00F51645">
              <w:rPr>
                <w:rFonts w:cstheme="minorHAnsi"/>
                <w:color w:val="000000"/>
                <w:sz w:val="20"/>
                <w:szCs w:val="20"/>
              </w:rPr>
              <w:t>20</w:t>
            </w:r>
          </w:p>
        </w:tc>
        <w:tc>
          <w:tcPr>
            <w:tcW w:w="679" w:type="pct"/>
          </w:tcPr>
          <w:p w14:paraId="16310A4B" w14:textId="1A8154AF" w:rsidR="00E62537" w:rsidRPr="00746695" w:rsidRDefault="0012580E"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7.7</w:t>
            </w:r>
          </w:p>
        </w:tc>
        <w:tc>
          <w:tcPr>
            <w:tcW w:w="455" w:type="pct"/>
          </w:tcPr>
          <w:p w14:paraId="19321FCD" w14:textId="5CF4FD4D"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yes</w:t>
            </w:r>
          </w:p>
        </w:tc>
      </w:tr>
      <w:tr w:rsidR="00E62537" w:rsidRPr="00A030FB" w14:paraId="3BEE5DA6" w14:textId="77777777" w:rsidTr="00512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pct"/>
          </w:tcPr>
          <w:p w14:paraId="58D99222" w14:textId="77777777" w:rsidR="00E62537" w:rsidRPr="00746695" w:rsidRDefault="00E62537" w:rsidP="007A7C97">
            <w:pPr>
              <w:spacing w:line="276" w:lineRule="auto"/>
              <w:rPr>
                <w:rFonts w:cstheme="minorHAnsi"/>
                <w:b w:val="0"/>
                <w:sz w:val="20"/>
                <w:szCs w:val="20"/>
              </w:rPr>
            </w:pPr>
            <w:r w:rsidRPr="00746695">
              <w:rPr>
                <w:rFonts w:cstheme="minorHAnsi"/>
                <w:b w:val="0"/>
                <w:sz w:val="20"/>
                <w:szCs w:val="20"/>
              </w:rPr>
              <w:t xml:space="preserve">   Psychotic disorder</w:t>
            </w:r>
          </w:p>
        </w:tc>
        <w:tc>
          <w:tcPr>
            <w:tcW w:w="429" w:type="pct"/>
          </w:tcPr>
          <w:p w14:paraId="2DC811C5" w14:textId="77777777"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111</w:t>
            </w:r>
          </w:p>
        </w:tc>
        <w:tc>
          <w:tcPr>
            <w:tcW w:w="442" w:type="pct"/>
          </w:tcPr>
          <w:p w14:paraId="6F5E9039" w14:textId="2F454D73" w:rsidR="00E62537" w:rsidRPr="00746695" w:rsidRDefault="0012580E"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1.2</w:t>
            </w:r>
          </w:p>
        </w:tc>
        <w:tc>
          <w:tcPr>
            <w:tcW w:w="441" w:type="pct"/>
          </w:tcPr>
          <w:p w14:paraId="19CFDCDC" w14:textId="77777777"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828</w:t>
            </w:r>
          </w:p>
        </w:tc>
        <w:tc>
          <w:tcPr>
            <w:tcW w:w="441" w:type="pct"/>
          </w:tcPr>
          <w:p w14:paraId="5658AB07" w14:textId="598548A0" w:rsidR="00E62537" w:rsidRPr="00746695" w:rsidRDefault="0012580E"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1.2</w:t>
            </w:r>
          </w:p>
        </w:tc>
        <w:tc>
          <w:tcPr>
            <w:tcW w:w="533" w:type="pct"/>
          </w:tcPr>
          <w:p w14:paraId="22A5752D" w14:textId="77777777"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c>
          <w:tcPr>
            <w:tcW w:w="679" w:type="pct"/>
          </w:tcPr>
          <w:p w14:paraId="22A613D8" w14:textId="13544345"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0.05</w:t>
            </w:r>
          </w:p>
        </w:tc>
        <w:tc>
          <w:tcPr>
            <w:tcW w:w="455" w:type="pct"/>
          </w:tcPr>
          <w:p w14:paraId="2D5BF5B8" w14:textId="26FE487B"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no</w:t>
            </w:r>
          </w:p>
        </w:tc>
      </w:tr>
      <w:tr w:rsidR="00E62537" w:rsidRPr="00A030FB" w14:paraId="0A7E6347" w14:textId="77777777" w:rsidTr="00512A91">
        <w:tc>
          <w:tcPr>
            <w:cnfStyle w:val="001000000000" w:firstRow="0" w:lastRow="0" w:firstColumn="1" w:lastColumn="0" w:oddVBand="0" w:evenVBand="0" w:oddHBand="0" w:evenHBand="0" w:firstRowFirstColumn="0" w:firstRowLastColumn="0" w:lastRowFirstColumn="0" w:lastRowLastColumn="0"/>
            <w:tcW w:w="1580" w:type="pct"/>
          </w:tcPr>
          <w:p w14:paraId="428B7FEC" w14:textId="77777777" w:rsidR="00E62537" w:rsidRPr="00746695" w:rsidRDefault="00E62537" w:rsidP="007A7C97">
            <w:pPr>
              <w:spacing w:line="276" w:lineRule="auto"/>
              <w:rPr>
                <w:rFonts w:cstheme="minorHAnsi"/>
                <w:b w:val="0"/>
                <w:sz w:val="20"/>
                <w:szCs w:val="20"/>
              </w:rPr>
            </w:pPr>
            <w:r w:rsidRPr="00746695">
              <w:rPr>
                <w:rFonts w:cstheme="minorHAnsi"/>
                <w:b w:val="0"/>
                <w:sz w:val="20"/>
                <w:szCs w:val="20"/>
              </w:rPr>
              <w:t xml:space="preserve">   Personality disorder</w:t>
            </w:r>
          </w:p>
        </w:tc>
        <w:tc>
          <w:tcPr>
            <w:tcW w:w="429" w:type="pct"/>
          </w:tcPr>
          <w:p w14:paraId="7CB759AC" w14:textId="77777777"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123</w:t>
            </w:r>
          </w:p>
        </w:tc>
        <w:tc>
          <w:tcPr>
            <w:tcW w:w="442" w:type="pct"/>
          </w:tcPr>
          <w:p w14:paraId="20F80CA1" w14:textId="3E2087C8" w:rsidR="00E62537" w:rsidRPr="00746695" w:rsidRDefault="0012580E"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1.4</w:t>
            </w:r>
          </w:p>
        </w:tc>
        <w:tc>
          <w:tcPr>
            <w:tcW w:w="441" w:type="pct"/>
          </w:tcPr>
          <w:p w14:paraId="67093AC0" w14:textId="77777777"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942</w:t>
            </w:r>
          </w:p>
        </w:tc>
        <w:tc>
          <w:tcPr>
            <w:tcW w:w="441" w:type="pct"/>
          </w:tcPr>
          <w:p w14:paraId="681FD5C7" w14:textId="65E60866" w:rsidR="00E62537" w:rsidRPr="00746695" w:rsidRDefault="0012580E"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1.4</w:t>
            </w:r>
          </w:p>
        </w:tc>
        <w:tc>
          <w:tcPr>
            <w:tcW w:w="533" w:type="pct"/>
          </w:tcPr>
          <w:p w14:paraId="7C77215C" w14:textId="77777777"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679" w:type="pct"/>
          </w:tcPr>
          <w:p w14:paraId="28592111" w14:textId="408D0149"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0.02</w:t>
            </w:r>
          </w:p>
        </w:tc>
        <w:tc>
          <w:tcPr>
            <w:tcW w:w="455" w:type="pct"/>
          </w:tcPr>
          <w:p w14:paraId="4DF9FD7C" w14:textId="02B90381" w:rsidR="00E62537" w:rsidRPr="00746695" w:rsidRDefault="00E62537" w:rsidP="007A7C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Pr>
                <w:rFonts w:cstheme="minorHAnsi"/>
                <w:color w:val="000000"/>
                <w:sz w:val="20"/>
                <w:szCs w:val="20"/>
              </w:rPr>
              <w:t>no</w:t>
            </w:r>
          </w:p>
        </w:tc>
      </w:tr>
      <w:tr w:rsidR="00E62537" w:rsidRPr="00A030FB" w14:paraId="58806EC7" w14:textId="77777777" w:rsidTr="00512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pct"/>
          </w:tcPr>
          <w:p w14:paraId="2DB35D7B" w14:textId="200259EF" w:rsidR="00E62537" w:rsidRPr="00746695" w:rsidRDefault="00E62537" w:rsidP="00D50F83">
            <w:pPr>
              <w:spacing w:line="276" w:lineRule="auto"/>
              <w:rPr>
                <w:rFonts w:cstheme="minorHAnsi"/>
                <w:b w:val="0"/>
                <w:sz w:val="20"/>
                <w:szCs w:val="20"/>
              </w:rPr>
            </w:pPr>
            <w:r>
              <w:rPr>
                <w:rFonts w:cstheme="minorHAnsi"/>
                <w:sz w:val="20"/>
                <w:szCs w:val="20"/>
              </w:rPr>
              <w:t>Mom Diagnosed with</w:t>
            </w:r>
            <w:r w:rsidRPr="00503880">
              <w:rPr>
                <w:rFonts w:cstheme="minorHAnsi"/>
                <w:sz w:val="20"/>
                <w:szCs w:val="20"/>
              </w:rPr>
              <w:t xml:space="preserve"> </w:t>
            </w:r>
            <w:r>
              <w:rPr>
                <w:rFonts w:cstheme="minorHAnsi"/>
                <w:sz w:val="20"/>
                <w:szCs w:val="20"/>
              </w:rPr>
              <w:t>a Mental D</w:t>
            </w:r>
            <w:r w:rsidRPr="00503880">
              <w:rPr>
                <w:rFonts w:cstheme="minorHAnsi"/>
                <w:sz w:val="20"/>
                <w:szCs w:val="20"/>
              </w:rPr>
              <w:t>isorder</w:t>
            </w:r>
            <w:r w:rsidRPr="00746695">
              <w:rPr>
                <w:rFonts w:cstheme="minorHAnsi"/>
                <w:b w:val="0"/>
                <w:sz w:val="20"/>
                <w:szCs w:val="20"/>
              </w:rPr>
              <w:t xml:space="preserve"> (%)</w:t>
            </w:r>
          </w:p>
        </w:tc>
        <w:tc>
          <w:tcPr>
            <w:tcW w:w="429" w:type="pct"/>
          </w:tcPr>
          <w:p w14:paraId="5516047C" w14:textId="77777777"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4,386</w:t>
            </w:r>
          </w:p>
        </w:tc>
        <w:tc>
          <w:tcPr>
            <w:tcW w:w="442" w:type="pct"/>
          </w:tcPr>
          <w:p w14:paraId="48B6E9DB" w14:textId="5C15F5BC" w:rsidR="00E62537" w:rsidRPr="00746695" w:rsidRDefault="0012580E"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48.8</w:t>
            </w:r>
          </w:p>
        </w:tc>
        <w:tc>
          <w:tcPr>
            <w:tcW w:w="441" w:type="pct"/>
          </w:tcPr>
          <w:p w14:paraId="2C36441C" w14:textId="77777777"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28,740</w:t>
            </w:r>
          </w:p>
        </w:tc>
        <w:tc>
          <w:tcPr>
            <w:tcW w:w="441" w:type="pct"/>
          </w:tcPr>
          <w:p w14:paraId="38DFBFF0" w14:textId="2770112C" w:rsidR="00E62537" w:rsidRPr="00746695" w:rsidRDefault="0012580E"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41.1</w:t>
            </w:r>
          </w:p>
        </w:tc>
        <w:tc>
          <w:tcPr>
            <w:tcW w:w="533" w:type="pct"/>
          </w:tcPr>
          <w:p w14:paraId="3B144901" w14:textId="77777777"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c>
          <w:tcPr>
            <w:tcW w:w="679" w:type="pct"/>
          </w:tcPr>
          <w:p w14:paraId="7AD324E3" w14:textId="2F7E9FBA" w:rsidR="00E62537" w:rsidRPr="00746695" w:rsidRDefault="0012580E"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7.7</w:t>
            </w:r>
          </w:p>
        </w:tc>
        <w:tc>
          <w:tcPr>
            <w:tcW w:w="455" w:type="pct"/>
          </w:tcPr>
          <w:p w14:paraId="23BB0375" w14:textId="3E127F86" w:rsidR="00E62537" w:rsidRPr="00746695" w:rsidRDefault="00E62537" w:rsidP="007A7C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Pr>
                <w:rFonts w:cstheme="minorHAnsi"/>
                <w:color w:val="000000"/>
                <w:sz w:val="20"/>
                <w:szCs w:val="20"/>
              </w:rPr>
              <w:t>yes</w:t>
            </w:r>
          </w:p>
        </w:tc>
      </w:tr>
    </w:tbl>
    <w:p w14:paraId="7BD588B1" w14:textId="77777777" w:rsidR="00437EC1" w:rsidRDefault="00437EC1">
      <w:pPr>
        <w:sectPr w:rsidR="00437EC1" w:rsidSect="00D50F83">
          <w:pgSz w:w="15840" w:h="12240" w:orient="landscape"/>
          <w:pgMar w:top="851" w:right="1134" w:bottom="1134" w:left="1134" w:header="708" w:footer="708" w:gutter="0"/>
          <w:cols w:space="708"/>
          <w:docGrid w:linePitch="360"/>
        </w:sectPr>
      </w:pPr>
    </w:p>
    <w:p w14:paraId="67888F83" w14:textId="77777777" w:rsidR="00437EC1" w:rsidRDefault="00437EC1" w:rsidP="00437EC1">
      <w:pPr>
        <w:rPr>
          <w:b/>
          <w:sz w:val="24"/>
        </w:rPr>
      </w:pPr>
      <w:r>
        <w:rPr>
          <w:b/>
          <w:noProof/>
          <w:color w:val="5B9BD5" w:themeColor="accent1"/>
          <w:lang w:eastAsia="en-CA"/>
        </w:rPr>
        <w:lastRenderedPageBreak/>
        <w:drawing>
          <wp:anchor distT="0" distB="0" distL="114300" distR="114300" simplePos="0" relativeHeight="251673600" behindDoc="0" locked="0" layoutInCell="1" allowOverlap="1" wp14:anchorId="5B0A1BAB" wp14:editId="3D1DDBD4">
            <wp:simplePos x="0" y="0"/>
            <wp:positionH relativeFrom="column">
              <wp:posOffset>217170</wp:posOffset>
            </wp:positionH>
            <wp:positionV relativeFrom="paragraph">
              <wp:posOffset>19685</wp:posOffset>
            </wp:positionV>
            <wp:extent cx="4765675" cy="2858770"/>
            <wp:effectExtent l="19050" t="19050" r="15875" b="1778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65675" cy="2858770"/>
                    </a:xfrm>
                    <a:prstGeom prst="rect">
                      <a:avLst/>
                    </a:prstGeom>
                    <a:noFill/>
                    <a:ln>
                      <a:solidFill>
                        <a:schemeClr val="accent1"/>
                      </a:solidFill>
                    </a:ln>
                  </pic:spPr>
                </pic:pic>
              </a:graphicData>
            </a:graphic>
            <wp14:sizeRelH relativeFrom="margin">
              <wp14:pctWidth>0</wp14:pctWidth>
            </wp14:sizeRelH>
            <wp14:sizeRelV relativeFrom="margin">
              <wp14:pctHeight>0</wp14:pctHeight>
            </wp14:sizeRelV>
          </wp:anchor>
        </w:drawing>
      </w:r>
      <w:r w:rsidRPr="00437EC1">
        <w:rPr>
          <w:b/>
          <w:sz w:val="24"/>
        </w:rPr>
        <w:t xml:space="preserve"> </w:t>
      </w:r>
    </w:p>
    <w:p w14:paraId="14F1A995" w14:textId="77777777" w:rsidR="00437EC1" w:rsidRDefault="00437EC1" w:rsidP="00437EC1">
      <w:pPr>
        <w:rPr>
          <w:rFonts w:asciiTheme="majorHAnsi" w:hAnsiTheme="majorHAnsi" w:cstheme="majorHAnsi"/>
          <w:b/>
          <w:sz w:val="28"/>
        </w:rPr>
      </w:pPr>
      <w:r w:rsidRPr="00437EC1">
        <w:rPr>
          <w:rFonts w:asciiTheme="majorHAnsi" w:hAnsiTheme="majorHAnsi" w:cstheme="majorHAnsi"/>
          <w:b/>
          <w:sz w:val="28"/>
        </w:rPr>
        <w:t xml:space="preserve">Figure 1. </w:t>
      </w:r>
    </w:p>
    <w:p w14:paraId="73BA9B63" w14:textId="77777777" w:rsidR="000A74D1" w:rsidRDefault="00437EC1" w:rsidP="000A74D1">
      <w:pPr>
        <w:spacing w:after="0"/>
        <w:rPr>
          <w:rFonts w:asciiTheme="majorHAnsi" w:hAnsiTheme="majorHAnsi" w:cstheme="majorHAnsi"/>
          <w:b/>
          <w:sz w:val="28"/>
        </w:rPr>
      </w:pPr>
      <w:r w:rsidRPr="00437EC1">
        <w:rPr>
          <w:rFonts w:asciiTheme="majorHAnsi" w:hAnsiTheme="majorHAnsi" w:cstheme="majorHAnsi"/>
          <w:b/>
          <w:sz w:val="28"/>
        </w:rPr>
        <w:t xml:space="preserve">Number of Children and Youth Participating in BGCW Programs, </w:t>
      </w:r>
    </w:p>
    <w:p w14:paraId="0C4B8501" w14:textId="55492FC6" w:rsidR="00437EC1" w:rsidRPr="00437EC1" w:rsidRDefault="00437EC1" w:rsidP="00437EC1">
      <w:pPr>
        <w:rPr>
          <w:rFonts w:asciiTheme="majorHAnsi" w:hAnsiTheme="majorHAnsi" w:cstheme="majorHAnsi"/>
          <w:b/>
          <w:sz w:val="28"/>
        </w:rPr>
      </w:pPr>
      <w:r w:rsidRPr="00437EC1">
        <w:rPr>
          <w:rFonts w:asciiTheme="majorHAnsi" w:hAnsiTheme="majorHAnsi" w:cstheme="majorHAnsi"/>
          <w:b/>
          <w:sz w:val="28"/>
        </w:rPr>
        <w:t xml:space="preserve">by Age </w:t>
      </w:r>
    </w:p>
    <w:p w14:paraId="483A2B97" w14:textId="77777777" w:rsidR="00437EC1" w:rsidRPr="001F0188" w:rsidRDefault="00437EC1" w:rsidP="00437EC1">
      <w:pPr>
        <w:rPr>
          <w:b/>
          <w:sz w:val="24"/>
        </w:rPr>
      </w:pPr>
    </w:p>
    <w:p w14:paraId="7AA70A7B" w14:textId="77777777" w:rsidR="00437EC1" w:rsidRDefault="00437EC1" w:rsidP="00437EC1">
      <w:pPr>
        <w:rPr>
          <w:b/>
          <w:color w:val="5B9BD5" w:themeColor="accent1"/>
        </w:rPr>
      </w:pPr>
    </w:p>
    <w:p w14:paraId="754A0D96" w14:textId="34B54F19" w:rsidR="00437EC1" w:rsidRDefault="00437EC1" w:rsidP="00437EC1">
      <w:pPr>
        <w:jc w:val="center"/>
        <w:rPr>
          <w:b/>
          <w:color w:val="5B9BD5" w:themeColor="accent1"/>
        </w:rPr>
      </w:pPr>
    </w:p>
    <w:p w14:paraId="599577A6" w14:textId="01C299E1" w:rsidR="00437EC1" w:rsidRDefault="00437EC1" w:rsidP="00437EC1">
      <w:pPr>
        <w:rPr>
          <w:b/>
          <w:sz w:val="24"/>
        </w:rPr>
      </w:pPr>
    </w:p>
    <w:p w14:paraId="5D0F7DBB" w14:textId="14284087" w:rsidR="00437EC1" w:rsidRDefault="000A74D1" w:rsidP="00437EC1">
      <w:pPr>
        <w:rPr>
          <w:b/>
          <w:sz w:val="24"/>
        </w:rPr>
      </w:pPr>
      <w:r>
        <w:rPr>
          <w:b/>
          <w:noProof/>
          <w:color w:val="5B9BD5" w:themeColor="accent1"/>
          <w:lang w:eastAsia="en-CA"/>
        </w:rPr>
        <w:drawing>
          <wp:anchor distT="0" distB="0" distL="114300" distR="114300" simplePos="0" relativeHeight="251674624" behindDoc="0" locked="0" layoutInCell="1" allowOverlap="1" wp14:anchorId="3F28EC14" wp14:editId="119241A2">
            <wp:simplePos x="0" y="0"/>
            <wp:positionH relativeFrom="column">
              <wp:posOffset>213995</wp:posOffset>
            </wp:positionH>
            <wp:positionV relativeFrom="paragraph">
              <wp:posOffset>257175</wp:posOffset>
            </wp:positionV>
            <wp:extent cx="4765040" cy="2862580"/>
            <wp:effectExtent l="19050" t="19050" r="16510" b="1397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65040" cy="2862580"/>
                    </a:xfrm>
                    <a:prstGeom prst="rect">
                      <a:avLst/>
                    </a:prstGeom>
                    <a:noFill/>
                    <a:ln>
                      <a:solidFill>
                        <a:srgbClr val="9C54BC"/>
                      </a:solidFill>
                    </a:ln>
                  </pic:spPr>
                </pic:pic>
              </a:graphicData>
            </a:graphic>
            <wp14:sizeRelH relativeFrom="margin">
              <wp14:pctWidth>0</wp14:pctWidth>
            </wp14:sizeRelH>
            <wp14:sizeRelV relativeFrom="margin">
              <wp14:pctHeight>0</wp14:pctHeight>
            </wp14:sizeRelV>
          </wp:anchor>
        </w:drawing>
      </w:r>
    </w:p>
    <w:p w14:paraId="692D9229" w14:textId="249F73C0" w:rsidR="00437EC1" w:rsidRDefault="00437EC1" w:rsidP="00437EC1">
      <w:pPr>
        <w:rPr>
          <w:b/>
          <w:sz w:val="24"/>
        </w:rPr>
      </w:pPr>
    </w:p>
    <w:p w14:paraId="326D6D82" w14:textId="77777777" w:rsidR="00437EC1" w:rsidRDefault="00437EC1" w:rsidP="00437EC1">
      <w:pPr>
        <w:rPr>
          <w:rFonts w:asciiTheme="majorHAnsi" w:hAnsiTheme="majorHAnsi" w:cstheme="majorHAnsi"/>
          <w:b/>
          <w:sz w:val="28"/>
        </w:rPr>
      </w:pPr>
      <w:r w:rsidRPr="00437EC1">
        <w:rPr>
          <w:rFonts w:asciiTheme="majorHAnsi" w:hAnsiTheme="majorHAnsi" w:cstheme="majorHAnsi"/>
          <w:b/>
          <w:sz w:val="28"/>
        </w:rPr>
        <w:t xml:space="preserve">Figure 2. </w:t>
      </w:r>
    </w:p>
    <w:p w14:paraId="324BB6A5" w14:textId="559B11B7" w:rsidR="00437EC1" w:rsidRPr="00437EC1" w:rsidRDefault="00437EC1" w:rsidP="00437EC1">
      <w:pPr>
        <w:rPr>
          <w:rFonts w:asciiTheme="majorHAnsi" w:hAnsiTheme="majorHAnsi" w:cstheme="majorHAnsi"/>
          <w:sz w:val="24"/>
        </w:rPr>
        <w:sectPr w:rsidR="00437EC1" w:rsidRPr="00437EC1" w:rsidSect="00437EC1">
          <w:pgSz w:w="12240" w:h="15840"/>
          <w:pgMar w:top="1134" w:right="1134" w:bottom="1134" w:left="851" w:header="708" w:footer="708" w:gutter="0"/>
          <w:cols w:space="708"/>
          <w:docGrid w:linePitch="360"/>
        </w:sectPr>
      </w:pPr>
      <w:r w:rsidRPr="004D0BBA">
        <w:rPr>
          <w:rFonts w:asciiTheme="majorHAnsi" w:hAnsiTheme="majorHAnsi" w:cstheme="majorHAnsi"/>
          <w:b/>
          <w:sz w:val="28"/>
        </w:rPr>
        <w:t>Average Number of Visits per Child or Youth to BGCW Programs</w:t>
      </w:r>
      <w:r>
        <w:rPr>
          <w:rFonts w:asciiTheme="majorHAnsi" w:hAnsiTheme="majorHAnsi" w:cstheme="majorHAnsi"/>
          <w:b/>
          <w:sz w:val="28"/>
        </w:rPr>
        <w:t>, b</w:t>
      </w:r>
      <w:r w:rsidR="000A74D1">
        <w:rPr>
          <w:rFonts w:asciiTheme="majorHAnsi" w:hAnsiTheme="majorHAnsi" w:cstheme="majorHAnsi"/>
          <w:b/>
          <w:sz w:val="28"/>
        </w:rPr>
        <w:t>y Age</w:t>
      </w:r>
    </w:p>
    <w:p w14:paraId="6074EC1C" w14:textId="461291A8" w:rsidR="0038372E" w:rsidRPr="000A74D1" w:rsidRDefault="0038372E" w:rsidP="002679F5">
      <w:pPr>
        <w:pStyle w:val="Heading2"/>
        <w:spacing w:after="120"/>
        <w:rPr>
          <w:b/>
          <w:color w:val="auto"/>
          <w:sz w:val="28"/>
        </w:rPr>
      </w:pPr>
      <w:r w:rsidRPr="000A74D1">
        <w:rPr>
          <w:b/>
          <w:color w:val="auto"/>
          <w:sz w:val="28"/>
        </w:rPr>
        <w:lastRenderedPageBreak/>
        <w:t>Education Outcomes</w:t>
      </w:r>
    </w:p>
    <w:p w14:paraId="7F4B60C3" w14:textId="1E7CC71C" w:rsidR="002D687A" w:rsidRPr="008014C6" w:rsidRDefault="002D687A" w:rsidP="00503880">
      <w:pPr>
        <w:spacing w:after="60"/>
        <w:rPr>
          <w:b/>
          <w:sz w:val="28"/>
        </w:rPr>
      </w:pPr>
      <w:r w:rsidRPr="008014C6">
        <w:rPr>
          <w:b/>
          <w:sz w:val="28"/>
        </w:rPr>
        <w:t>Crude Outcomes</w:t>
      </w:r>
    </w:p>
    <w:p w14:paraId="74D46DC1" w14:textId="45C76FEF" w:rsidR="00CB221D" w:rsidRDefault="002679F5" w:rsidP="000741A1">
      <w:pPr>
        <w:spacing w:after="120"/>
        <w:rPr>
          <w:sz w:val="24"/>
        </w:rPr>
      </w:pPr>
      <w:r>
        <w:rPr>
          <w:sz w:val="24"/>
        </w:rPr>
        <w:t xml:space="preserve">We </w:t>
      </w:r>
      <w:r w:rsidR="00E62537">
        <w:rPr>
          <w:sz w:val="24"/>
        </w:rPr>
        <w:t>calculated the percentage</w:t>
      </w:r>
      <w:r>
        <w:rPr>
          <w:sz w:val="24"/>
        </w:rPr>
        <w:t xml:space="preserve"> </w:t>
      </w:r>
      <w:r w:rsidRPr="002679F5">
        <w:rPr>
          <w:sz w:val="24"/>
        </w:rPr>
        <w:t xml:space="preserve">of students in the </w:t>
      </w:r>
      <w:r w:rsidR="008077F1">
        <w:rPr>
          <w:sz w:val="24"/>
        </w:rPr>
        <w:t>study population</w:t>
      </w:r>
      <w:r w:rsidRPr="002679F5">
        <w:rPr>
          <w:sz w:val="24"/>
        </w:rPr>
        <w:t xml:space="preserve"> who </w:t>
      </w:r>
      <w:r w:rsidR="00E62537">
        <w:rPr>
          <w:sz w:val="24"/>
        </w:rPr>
        <w:t xml:space="preserve">did well in school assessments from Grade 3 to Grade 8, and the percentage of students who graduated high school. </w:t>
      </w:r>
      <w:r w:rsidR="00CB221D">
        <w:rPr>
          <w:sz w:val="24"/>
        </w:rPr>
        <w:t>These percentages are ‘crude’ outcomes, having been calculated without adjusting for how much exposure the kids had to BGCW programs</w:t>
      </w:r>
      <w:r w:rsidR="00701128">
        <w:rPr>
          <w:sz w:val="24"/>
        </w:rPr>
        <w:t>,</w:t>
      </w:r>
      <w:r w:rsidR="00CB221D">
        <w:rPr>
          <w:sz w:val="24"/>
        </w:rPr>
        <w:t xml:space="preserve"> or for any of the differences between the two groups </w:t>
      </w:r>
      <w:r w:rsidR="00701128">
        <w:rPr>
          <w:sz w:val="24"/>
        </w:rPr>
        <w:t>presented</w:t>
      </w:r>
      <w:r w:rsidR="00CB221D">
        <w:rPr>
          <w:sz w:val="24"/>
        </w:rPr>
        <w:t xml:space="preserve"> in </w:t>
      </w:r>
      <w:r w:rsidR="00CB221D" w:rsidRPr="00CB221D">
        <w:rPr>
          <w:b/>
          <w:sz w:val="24"/>
        </w:rPr>
        <w:t>Table 1</w:t>
      </w:r>
      <w:r w:rsidR="00CB221D">
        <w:rPr>
          <w:sz w:val="24"/>
        </w:rPr>
        <w:t xml:space="preserve">. </w:t>
      </w:r>
    </w:p>
    <w:p w14:paraId="257E38CA" w14:textId="1A361B09" w:rsidR="00E62537" w:rsidRDefault="00E62537" w:rsidP="000741A1">
      <w:pPr>
        <w:spacing w:after="120"/>
        <w:rPr>
          <w:sz w:val="24"/>
        </w:rPr>
      </w:pPr>
      <w:r>
        <w:rPr>
          <w:sz w:val="24"/>
        </w:rPr>
        <w:t xml:space="preserve">The assessments are measured in a number of ‘competencies’, which are explained more fully in the coming pages. For now, we only need to know that a student </w:t>
      </w:r>
      <w:r w:rsidR="00701128">
        <w:rPr>
          <w:sz w:val="24"/>
        </w:rPr>
        <w:t xml:space="preserve">was performing well in school if they </w:t>
      </w:r>
      <w:r w:rsidR="00503880">
        <w:rPr>
          <w:sz w:val="24"/>
        </w:rPr>
        <w:t>‘</w:t>
      </w:r>
      <w:r w:rsidR="002679F5" w:rsidRPr="002679F5">
        <w:rPr>
          <w:sz w:val="24"/>
        </w:rPr>
        <w:t>met expectations</w:t>
      </w:r>
      <w:r w:rsidR="00503880">
        <w:rPr>
          <w:sz w:val="24"/>
        </w:rPr>
        <w:t>’</w:t>
      </w:r>
      <w:r w:rsidR="002679F5" w:rsidRPr="002679F5">
        <w:rPr>
          <w:sz w:val="24"/>
        </w:rPr>
        <w:t xml:space="preserve"> </w:t>
      </w:r>
      <w:r>
        <w:rPr>
          <w:sz w:val="24"/>
        </w:rPr>
        <w:t>or was ‘established’ in an assessment.</w:t>
      </w:r>
    </w:p>
    <w:p w14:paraId="1C21C074" w14:textId="5EA243F4" w:rsidR="000741A1" w:rsidRDefault="00CB221D" w:rsidP="000741A1">
      <w:pPr>
        <w:spacing w:after="120"/>
        <w:rPr>
          <w:sz w:val="24"/>
        </w:rPr>
      </w:pPr>
      <w:r>
        <w:rPr>
          <w:sz w:val="24"/>
        </w:rPr>
        <w:t xml:space="preserve">In </w:t>
      </w:r>
      <w:r w:rsidRPr="000741A1">
        <w:rPr>
          <w:b/>
          <w:sz w:val="24"/>
        </w:rPr>
        <w:t>Table 2</w:t>
      </w:r>
      <w:r>
        <w:rPr>
          <w:sz w:val="24"/>
        </w:rPr>
        <w:t>, we see that</w:t>
      </w:r>
      <w:r w:rsidR="002679F5">
        <w:rPr>
          <w:sz w:val="24"/>
        </w:rPr>
        <w:t xml:space="preserve"> </w:t>
      </w:r>
      <w:r w:rsidR="000741A1">
        <w:rPr>
          <w:sz w:val="24"/>
        </w:rPr>
        <w:t xml:space="preserve">a lower percentage of </w:t>
      </w:r>
      <w:r w:rsidR="002679F5">
        <w:rPr>
          <w:sz w:val="24"/>
        </w:rPr>
        <w:t xml:space="preserve">students in the </w:t>
      </w:r>
      <w:r>
        <w:rPr>
          <w:sz w:val="24"/>
        </w:rPr>
        <w:t>BGCW</w:t>
      </w:r>
      <w:r w:rsidR="002679F5">
        <w:rPr>
          <w:sz w:val="24"/>
        </w:rPr>
        <w:t xml:space="preserve"> group </w:t>
      </w:r>
      <w:r w:rsidR="00503880">
        <w:rPr>
          <w:sz w:val="24"/>
        </w:rPr>
        <w:t>perform</w:t>
      </w:r>
      <w:r w:rsidR="000741A1">
        <w:rPr>
          <w:sz w:val="24"/>
        </w:rPr>
        <w:t>ed</w:t>
      </w:r>
      <w:r w:rsidR="00503880">
        <w:rPr>
          <w:sz w:val="24"/>
        </w:rPr>
        <w:t xml:space="preserve"> </w:t>
      </w:r>
      <w:r>
        <w:rPr>
          <w:sz w:val="24"/>
        </w:rPr>
        <w:t xml:space="preserve">well in school assessment </w:t>
      </w:r>
      <w:r w:rsidR="000741A1">
        <w:rPr>
          <w:sz w:val="24"/>
        </w:rPr>
        <w:t>compared to</w:t>
      </w:r>
      <w:r>
        <w:rPr>
          <w:sz w:val="24"/>
        </w:rPr>
        <w:t xml:space="preserve"> the comparison group</w:t>
      </w:r>
      <w:r w:rsidR="009A27F2">
        <w:rPr>
          <w:sz w:val="24"/>
        </w:rPr>
        <w:t xml:space="preserve"> </w:t>
      </w:r>
      <w:r>
        <w:rPr>
          <w:sz w:val="24"/>
        </w:rPr>
        <w:t>in</w:t>
      </w:r>
      <w:r w:rsidR="002679F5">
        <w:rPr>
          <w:sz w:val="24"/>
        </w:rPr>
        <w:t xml:space="preserve"> most </w:t>
      </w:r>
      <w:r w:rsidR="009A27F2">
        <w:rPr>
          <w:sz w:val="24"/>
        </w:rPr>
        <w:t xml:space="preserve">of the </w:t>
      </w:r>
      <w:r w:rsidR="002679F5">
        <w:rPr>
          <w:sz w:val="24"/>
        </w:rPr>
        <w:t xml:space="preserve">outcomes we measured. </w:t>
      </w:r>
      <w:r w:rsidR="000741A1">
        <w:rPr>
          <w:sz w:val="24"/>
        </w:rPr>
        <w:t xml:space="preserve">For example, 24% of Grade 8 students in the BGCW group were assessed as ‘met expectations in all 6 competencies’ for reading and writing, while 30% of Grade 8 students in the comparison group had this same assessment. </w:t>
      </w:r>
    </w:p>
    <w:p w14:paraId="3C196200" w14:textId="77777777" w:rsidR="00503880" w:rsidRDefault="00503880" w:rsidP="00EE2070">
      <w:pPr>
        <w:spacing w:after="0"/>
        <w:rPr>
          <w:sz w:val="24"/>
        </w:rPr>
      </w:pPr>
    </w:p>
    <w:tbl>
      <w:tblPr>
        <w:tblStyle w:val="GridTable4-Accent1"/>
        <w:tblW w:w="10060" w:type="dxa"/>
        <w:tblLook w:val="04A0" w:firstRow="1" w:lastRow="0" w:firstColumn="1" w:lastColumn="0" w:noHBand="0" w:noVBand="1"/>
      </w:tblPr>
      <w:tblGrid>
        <w:gridCol w:w="3545"/>
        <w:gridCol w:w="1412"/>
        <w:gridCol w:w="1842"/>
        <w:gridCol w:w="1843"/>
        <w:gridCol w:w="1418"/>
      </w:tblGrid>
      <w:tr w:rsidR="008077F1" w:rsidRPr="007A7C97" w14:paraId="56DF1135" w14:textId="77777777" w:rsidTr="001258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0" w:type="dxa"/>
            <w:gridSpan w:val="5"/>
          </w:tcPr>
          <w:p w14:paraId="7B11044E" w14:textId="62DC51D2" w:rsidR="008077F1" w:rsidRPr="007A7C97" w:rsidRDefault="008077F1" w:rsidP="000A74D1">
            <w:r w:rsidRPr="000A74D1">
              <w:rPr>
                <w:sz w:val="24"/>
              </w:rPr>
              <w:t xml:space="preserve">Table 2. Education Outcomes </w:t>
            </w:r>
            <w:r>
              <w:rPr>
                <w:sz w:val="24"/>
              </w:rPr>
              <w:t>(crude percentages)</w:t>
            </w:r>
          </w:p>
        </w:tc>
      </w:tr>
      <w:tr w:rsidR="0012580E" w14:paraId="0AD01C98" w14:textId="77777777" w:rsidTr="001258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5" w:type="dxa"/>
            <w:vAlign w:val="center"/>
          </w:tcPr>
          <w:p w14:paraId="46A3F53F" w14:textId="77777777" w:rsidR="0012580E" w:rsidRPr="007A7C97" w:rsidRDefault="0012580E" w:rsidP="008077F1">
            <w:pPr>
              <w:rPr>
                <w:szCs w:val="20"/>
              </w:rPr>
            </w:pPr>
            <w:r w:rsidRPr="007A7C97">
              <w:rPr>
                <w:szCs w:val="20"/>
              </w:rPr>
              <w:t>Outcome</w:t>
            </w:r>
          </w:p>
        </w:tc>
        <w:tc>
          <w:tcPr>
            <w:tcW w:w="1412" w:type="dxa"/>
            <w:vAlign w:val="center"/>
          </w:tcPr>
          <w:p w14:paraId="1B04474F" w14:textId="5501FE4A" w:rsidR="0012580E" w:rsidRPr="00D6218A" w:rsidRDefault="0012580E" w:rsidP="008077F1">
            <w:pPr>
              <w:jc w:val="center"/>
              <w:cnfStyle w:val="000000100000" w:firstRow="0" w:lastRow="0" w:firstColumn="0" w:lastColumn="0" w:oddVBand="0" w:evenVBand="0" w:oddHBand="1" w:evenHBand="0" w:firstRowFirstColumn="0" w:firstRowLastColumn="0" w:lastRowFirstColumn="0" w:lastRowLastColumn="0"/>
              <w:rPr>
                <w:rFonts w:cstheme="minorHAnsi"/>
                <w:b/>
                <w:szCs w:val="20"/>
              </w:rPr>
            </w:pPr>
            <w:r>
              <w:rPr>
                <w:rFonts w:cstheme="minorHAnsi"/>
                <w:b/>
                <w:szCs w:val="20"/>
              </w:rPr>
              <w:t>BGCW</w:t>
            </w:r>
            <w:r w:rsidRPr="007A7C97">
              <w:rPr>
                <w:rFonts w:cstheme="minorHAnsi"/>
                <w:b/>
                <w:szCs w:val="20"/>
              </w:rPr>
              <w:t xml:space="preserve"> Group</w:t>
            </w:r>
          </w:p>
        </w:tc>
        <w:tc>
          <w:tcPr>
            <w:tcW w:w="1842" w:type="dxa"/>
            <w:vAlign w:val="center"/>
          </w:tcPr>
          <w:p w14:paraId="452F08FE" w14:textId="417CA02B" w:rsidR="0012580E" w:rsidRPr="003D648B" w:rsidRDefault="0012580E" w:rsidP="008077F1">
            <w:pPr>
              <w:jc w:val="center"/>
              <w:cnfStyle w:val="000000100000" w:firstRow="0" w:lastRow="0" w:firstColumn="0" w:lastColumn="0" w:oddVBand="0" w:evenVBand="0" w:oddHBand="1" w:evenHBand="0" w:firstRowFirstColumn="0" w:firstRowLastColumn="0" w:lastRowFirstColumn="0" w:lastRowLastColumn="0"/>
              <w:rPr>
                <w:b/>
                <w:szCs w:val="20"/>
              </w:rPr>
            </w:pPr>
            <w:r w:rsidRPr="007A7C97">
              <w:rPr>
                <w:rFonts w:cstheme="minorHAnsi"/>
                <w:b/>
                <w:szCs w:val="20"/>
              </w:rPr>
              <w:t>Comparison Group</w:t>
            </w:r>
          </w:p>
        </w:tc>
        <w:tc>
          <w:tcPr>
            <w:tcW w:w="1843" w:type="dxa"/>
          </w:tcPr>
          <w:p w14:paraId="18238A46" w14:textId="11A7F189" w:rsidR="0012580E" w:rsidRDefault="0012580E" w:rsidP="00512A91">
            <w:pPr>
              <w:jc w:val="center"/>
              <w:cnfStyle w:val="000000100000" w:firstRow="0" w:lastRow="0" w:firstColumn="0" w:lastColumn="0" w:oddVBand="0" w:evenVBand="0" w:oddHBand="1" w:evenHBand="0" w:firstRowFirstColumn="0" w:firstRowLastColumn="0" w:lastRowFirstColumn="0" w:lastRowLastColumn="0"/>
              <w:rPr>
                <w:b/>
                <w:szCs w:val="20"/>
              </w:rPr>
            </w:pPr>
            <w:r w:rsidRPr="003D648B">
              <w:rPr>
                <w:b/>
                <w:szCs w:val="20"/>
              </w:rPr>
              <w:t>Difference</w:t>
            </w:r>
            <w:r w:rsidR="00512A91">
              <w:rPr>
                <w:b/>
                <w:szCs w:val="20"/>
              </w:rPr>
              <w:t xml:space="preserve"> </w:t>
            </w:r>
            <w:r>
              <w:rPr>
                <w:b/>
                <w:szCs w:val="20"/>
              </w:rPr>
              <w:t>bt</w:t>
            </w:r>
            <w:r w:rsidR="00797FB9">
              <w:rPr>
                <w:b/>
                <w:szCs w:val="20"/>
              </w:rPr>
              <w:t>w</w:t>
            </w:r>
            <w:r w:rsidR="00512A91">
              <w:rPr>
                <w:b/>
                <w:szCs w:val="20"/>
              </w:rPr>
              <w:t xml:space="preserve"> Study </w:t>
            </w:r>
            <w:r>
              <w:rPr>
                <w:b/>
                <w:szCs w:val="20"/>
              </w:rPr>
              <w:t>Groups</w:t>
            </w:r>
          </w:p>
        </w:tc>
        <w:tc>
          <w:tcPr>
            <w:tcW w:w="1418" w:type="dxa"/>
            <w:vAlign w:val="center"/>
          </w:tcPr>
          <w:p w14:paraId="267C54DB" w14:textId="6C9ECB96" w:rsidR="0012580E" w:rsidRPr="00D6233A" w:rsidRDefault="0012580E" w:rsidP="00E62537">
            <w:pPr>
              <w:jc w:val="center"/>
              <w:cnfStyle w:val="000000100000" w:firstRow="0" w:lastRow="0" w:firstColumn="0" w:lastColumn="0" w:oddVBand="0" w:evenVBand="0" w:oddHBand="1" w:evenHBand="0" w:firstRowFirstColumn="0" w:firstRowLastColumn="0" w:lastRowFirstColumn="0" w:lastRowLastColumn="0"/>
              <w:rPr>
                <w:rFonts w:cstheme="minorHAnsi"/>
                <w:b/>
                <w:szCs w:val="20"/>
              </w:rPr>
            </w:pPr>
            <w:r>
              <w:rPr>
                <w:rFonts w:cstheme="minorHAnsi"/>
                <w:b/>
                <w:szCs w:val="20"/>
              </w:rPr>
              <w:t>Significant difference?</w:t>
            </w:r>
          </w:p>
        </w:tc>
      </w:tr>
      <w:tr w:rsidR="0012580E" w14:paraId="707805BD" w14:textId="77777777" w:rsidTr="0012580E">
        <w:tc>
          <w:tcPr>
            <w:cnfStyle w:val="001000000000" w:firstRow="0" w:lastRow="0" w:firstColumn="1" w:lastColumn="0" w:oddVBand="0" w:evenVBand="0" w:oddHBand="0" w:evenHBand="0" w:firstRowFirstColumn="0" w:firstRowLastColumn="0" w:lastRowFirstColumn="0" w:lastRowLastColumn="0"/>
            <w:tcW w:w="3545" w:type="dxa"/>
          </w:tcPr>
          <w:p w14:paraId="5640FE29" w14:textId="77777777" w:rsidR="0012580E" w:rsidRPr="00CB221D" w:rsidRDefault="0012580E" w:rsidP="000A74D1">
            <w:pPr>
              <w:spacing w:line="276" w:lineRule="auto"/>
            </w:pPr>
            <w:r w:rsidRPr="00CB221D">
              <w:t>Grade 3 Numeracy</w:t>
            </w:r>
          </w:p>
        </w:tc>
        <w:tc>
          <w:tcPr>
            <w:tcW w:w="1412" w:type="dxa"/>
          </w:tcPr>
          <w:p w14:paraId="29AF348C" w14:textId="77777777" w:rsidR="0012580E" w:rsidRPr="00CB221D" w:rsidRDefault="0012580E" w:rsidP="000A74D1">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1842" w:type="dxa"/>
          </w:tcPr>
          <w:p w14:paraId="7C1A9753" w14:textId="77777777" w:rsidR="0012580E" w:rsidRPr="00CB221D" w:rsidRDefault="0012580E" w:rsidP="000A74D1">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1843" w:type="dxa"/>
          </w:tcPr>
          <w:p w14:paraId="611FFD6D" w14:textId="2649E673" w:rsidR="0012580E" w:rsidRPr="00CB221D" w:rsidRDefault="0012580E" w:rsidP="000A74D1">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1418" w:type="dxa"/>
          </w:tcPr>
          <w:p w14:paraId="234A324A" w14:textId="77777777" w:rsidR="0012580E" w:rsidRPr="00CB221D" w:rsidRDefault="0012580E" w:rsidP="000A74D1">
            <w:pPr>
              <w:spacing w:line="276" w:lineRule="auto"/>
              <w:jc w:val="center"/>
              <w:cnfStyle w:val="000000000000" w:firstRow="0" w:lastRow="0" w:firstColumn="0" w:lastColumn="0" w:oddVBand="0" w:evenVBand="0" w:oddHBand="0" w:evenHBand="0" w:firstRowFirstColumn="0" w:firstRowLastColumn="0" w:lastRowFirstColumn="0" w:lastRowLastColumn="0"/>
            </w:pPr>
          </w:p>
        </w:tc>
      </w:tr>
      <w:tr w:rsidR="0012580E" w14:paraId="6CAA4601" w14:textId="77777777" w:rsidTr="001258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5" w:type="dxa"/>
          </w:tcPr>
          <w:p w14:paraId="47812117" w14:textId="6BE771B7" w:rsidR="0012580E" w:rsidRPr="00CB221D" w:rsidRDefault="0012580E" w:rsidP="00CB221D">
            <w:pPr>
              <w:spacing w:line="276" w:lineRule="auto"/>
              <w:rPr>
                <w:b w:val="0"/>
              </w:rPr>
            </w:pPr>
            <w:r w:rsidRPr="00CB221D">
              <w:rPr>
                <w:b w:val="0"/>
              </w:rPr>
              <w:t xml:space="preserve">   </w:t>
            </w:r>
            <w:r w:rsidRPr="00CB221D">
              <w:rPr>
                <w:b w:val="0"/>
                <w:sz w:val="20"/>
              </w:rPr>
              <w:t>Met expectations in 4 competencies</w:t>
            </w:r>
          </w:p>
        </w:tc>
        <w:tc>
          <w:tcPr>
            <w:tcW w:w="1412" w:type="dxa"/>
          </w:tcPr>
          <w:p w14:paraId="6D63D331" w14:textId="34099413" w:rsidR="0012580E" w:rsidRPr="00CB221D" w:rsidRDefault="0012580E" w:rsidP="000A74D1">
            <w:pPr>
              <w:spacing w:line="276" w:lineRule="auto"/>
              <w:jc w:val="center"/>
              <w:cnfStyle w:val="000000100000" w:firstRow="0" w:lastRow="0" w:firstColumn="0" w:lastColumn="0" w:oddVBand="0" w:evenVBand="0" w:oddHBand="1" w:evenHBand="0" w:firstRowFirstColumn="0" w:firstRowLastColumn="0" w:lastRowFirstColumn="0" w:lastRowLastColumn="0"/>
            </w:pPr>
            <w:r>
              <w:t>22.9</w:t>
            </w:r>
          </w:p>
        </w:tc>
        <w:tc>
          <w:tcPr>
            <w:tcW w:w="1842" w:type="dxa"/>
          </w:tcPr>
          <w:p w14:paraId="7550D402" w14:textId="2552C4DC" w:rsidR="0012580E" w:rsidRPr="00CB221D" w:rsidRDefault="0012580E" w:rsidP="000A74D1">
            <w:pPr>
              <w:spacing w:line="276" w:lineRule="auto"/>
              <w:jc w:val="center"/>
              <w:cnfStyle w:val="000000100000" w:firstRow="0" w:lastRow="0" w:firstColumn="0" w:lastColumn="0" w:oddVBand="0" w:evenVBand="0" w:oddHBand="1" w:evenHBand="0" w:firstRowFirstColumn="0" w:firstRowLastColumn="0" w:lastRowFirstColumn="0" w:lastRowLastColumn="0"/>
            </w:pPr>
            <w:r>
              <w:t>22.7</w:t>
            </w:r>
          </w:p>
        </w:tc>
        <w:tc>
          <w:tcPr>
            <w:tcW w:w="1843" w:type="dxa"/>
          </w:tcPr>
          <w:p w14:paraId="31F91550" w14:textId="62A6EA8D" w:rsidR="0012580E" w:rsidRPr="00CB221D" w:rsidRDefault="0012580E" w:rsidP="000A74D1">
            <w:pPr>
              <w:spacing w:line="276" w:lineRule="auto"/>
              <w:jc w:val="center"/>
              <w:cnfStyle w:val="000000100000" w:firstRow="0" w:lastRow="0" w:firstColumn="0" w:lastColumn="0" w:oddVBand="0" w:evenVBand="0" w:oddHBand="1" w:evenHBand="0" w:firstRowFirstColumn="0" w:firstRowLastColumn="0" w:lastRowFirstColumn="0" w:lastRowLastColumn="0"/>
            </w:pPr>
            <w:r>
              <w:t>0.2</w:t>
            </w:r>
          </w:p>
        </w:tc>
        <w:tc>
          <w:tcPr>
            <w:tcW w:w="1418" w:type="dxa"/>
          </w:tcPr>
          <w:p w14:paraId="3BB36804" w14:textId="00BE3E45" w:rsidR="0012580E" w:rsidRPr="00CB221D" w:rsidRDefault="0012580E" w:rsidP="000A74D1">
            <w:pPr>
              <w:spacing w:line="276" w:lineRule="auto"/>
              <w:jc w:val="center"/>
              <w:cnfStyle w:val="000000100000" w:firstRow="0" w:lastRow="0" w:firstColumn="0" w:lastColumn="0" w:oddVBand="0" w:evenVBand="0" w:oddHBand="1" w:evenHBand="0" w:firstRowFirstColumn="0" w:firstRowLastColumn="0" w:lastRowFirstColumn="0" w:lastRowLastColumn="0"/>
            </w:pPr>
            <w:r w:rsidRPr="00CB221D">
              <w:t>no</w:t>
            </w:r>
          </w:p>
        </w:tc>
      </w:tr>
      <w:tr w:rsidR="0012580E" w14:paraId="528D3F09" w14:textId="77777777" w:rsidTr="0012580E">
        <w:tc>
          <w:tcPr>
            <w:cnfStyle w:val="001000000000" w:firstRow="0" w:lastRow="0" w:firstColumn="1" w:lastColumn="0" w:oddVBand="0" w:evenVBand="0" w:oddHBand="0" w:evenHBand="0" w:firstRowFirstColumn="0" w:firstRowLastColumn="0" w:lastRowFirstColumn="0" w:lastRowLastColumn="0"/>
            <w:tcW w:w="3545" w:type="dxa"/>
          </w:tcPr>
          <w:p w14:paraId="5B4C8B6C" w14:textId="77777777" w:rsidR="0012580E" w:rsidRPr="00CB221D" w:rsidRDefault="0012580E" w:rsidP="000A74D1">
            <w:pPr>
              <w:spacing w:line="276" w:lineRule="auto"/>
            </w:pPr>
            <w:r w:rsidRPr="00CB221D">
              <w:t>Grade 3 Reading</w:t>
            </w:r>
          </w:p>
        </w:tc>
        <w:tc>
          <w:tcPr>
            <w:tcW w:w="1412" w:type="dxa"/>
          </w:tcPr>
          <w:p w14:paraId="0E289B97" w14:textId="77777777" w:rsidR="0012580E" w:rsidRPr="00CB221D" w:rsidRDefault="0012580E" w:rsidP="000A74D1">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1842" w:type="dxa"/>
          </w:tcPr>
          <w:p w14:paraId="5A2B501B" w14:textId="77777777" w:rsidR="0012580E" w:rsidRPr="00CB221D" w:rsidRDefault="0012580E" w:rsidP="000A74D1">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1843" w:type="dxa"/>
          </w:tcPr>
          <w:p w14:paraId="5AC1B534" w14:textId="38E23C2D" w:rsidR="0012580E" w:rsidRPr="00CB221D" w:rsidRDefault="0012580E" w:rsidP="000A74D1">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1418" w:type="dxa"/>
          </w:tcPr>
          <w:p w14:paraId="54516B46" w14:textId="77777777" w:rsidR="0012580E" w:rsidRPr="00CB221D" w:rsidRDefault="0012580E" w:rsidP="000A74D1">
            <w:pPr>
              <w:spacing w:line="276" w:lineRule="auto"/>
              <w:jc w:val="center"/>
              <w:cnfStyle w:val="000000000000" w:firstRow="0" w:lastRow="0" w:firstColumn="0" w:lastColumn="0" w:oddVBand="0" w:evenVBand="0" w:oddHBand="0" w:evenHBand="0" w:firstRowFirstColumn="0" w:firstRowLastColumn="0" w:lastRowFirstColumn="0" w:lastRowLastColumn="0"/>
            </w:pPr>
          </w:p>
        </w:tc>
      </w:tr>
      <w:tr w:rsidR="0012580E" w14:paraId="4E05932E" w14:textId="77777777" w:rsidTr="001258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5" w:type="dxa"/>
          </w:tcPr>
          <w:p w14:paraId="0FB8179C" w14:textId="42D818AE" w:rsidR="0012580E" w:rsidRPr="00CB221D" w:rsidRDefault="0012580E" w:rsidP="00CB221D">
            <w:pPr>
              <w:spacing w:line="276" w:lineRule="auto"/>
              <w:rPr>
                <w:b w:val="0"/>
              </w:rPr>
            </w:pPr>
            <w:r w:rsidRPr="00CB221D">
              <w:rPr>
                <w:b w:val="0"/>
              </w:rPr>
              <w:t xml:space="preserve">   </w:t>
            </w:r>
            <w:r w:rsidRPr="00CB221D">
              <w:rPr>
                <w:b w:val="0"/>
                <w:sz w:val="20"/>
              </w:rPr>
              <w:t>Met expectations in 3 competencies</w:t>
            </w:r>
          </w:p>
        </w:tc>
        <w:tc>
          <w:tcPr>
            <w:tcW w:w="1412" w:type="dxa"/>
          </w:tcPr>
          <w:p w14:paraId="4115CE34" w14:textId="1FB16335" w:rsidR="0012580E" w:rsidRPr="00CB221D" w:rsidRDefault="0012580E" w:rsidP="000A74D1">
            <w:pPr>
              <w:spacing w:line="276" w:lineRule="auto"/>
              <w:jc w:val="center"/>
              <w:cnfStyle w:val="000000100000" w:firstRow="0" w:lastRow="0" w:firstColumn="0" w:lastColumn="0" w:oddVBand="0" w:evenVBand="0" w:oddHBand="1" w:evenHBand="0" w:firstRowFirstColumn="0" w:firstRowLastColumn="0" w:lastRowFirstColumn="0" w:lastRowLastColumn="0"/>
            </w:pPr>
            <w:r>
              <w:t>26.7</w:t>
            </w:r>
          </w:p>
        </w:tc>
        <w:tc>
          <w:tcPr>
            <w:tcW w:w="1842" w:type="dxa"/>
          </w:tcPr>
          <w:p w14:paraId="68F6CBDD" w14:textId="0A85DFA7" w:rsidR="0012580E" w:rsidRPr="00CB221D" w:rsidRDefault="0012580E" w:rsidP="000A74D1">
            <w:pPr>
              <w:spacing w:line="276" w:lineRule="auto"/>
              <w:jc w:val="center"/>
              <w:cnfStyle w:val="000000100000" w:firstRow="0" w:lastRow="0" w:firstColumn="0" w:lastColumn="0" w:oddVBand="0" w:evenVBand="0" w:oddHBand="1" w:evenHBand="0" w:firstRowFirstColumn="0" w:firstRowLastColumn="0" w:lastRowFirstColumn="0" w:lastRowLastColumn="0"/>
            </w:pPr>
            <w:r>
              <w:t>32.6</w:t>
            </w:r>
          </w:p>
        </w:tc>
        <w:tc>
          <w:tcPr>
            <w:tcW w:w="1843" w:type="dxa"/>
          </w:tcPr>
          <w:p w14:paraId="7B0313C5" w14:textId="1D5139E6" w:rsidR="0012580E" w:rsidRPr="00CB221D" w:rsidRDefault="0012580E" w:rsidP="000A74D1">
            <w:pPr>
              <w:spacing w:line="276" w:lineRule="auto"/>
              <w:jc w:val="center"/>
              <w:cnfStyle w:val="000000100000" w:firstRow="0" w:lastRow="0" w:firstColumn="0" w:lastColumn="0" w:oddVBand="0" w:evenVBand="0" w:oddHBand="1" w:evenHBand="0" w:firstRowFirstColumn="0" w:firstRowLastColumn="0" w:lastRowFirstColumn="0" w:lastRowLastColumn="0"/>
            </w:pPr>
            <w:r>
              <w:t>5.9</w:t>
            </w:r>
          </w:p>
        </w:tc>
        <w:tc>
          <w:tcPr>
            <w:tcW w:w="1418" w:type="dxa"/>
          </w:tcPr>
          <w:p w14:paraId="401A5A43" w14:textId="37A0C4F9" w:rsidR="0012580E" w:rsidRPr="00CB221D" w:rsidRDefault="0012580E" w:rsidP="000A74D1">
            <w:pPr>
              <w:spacing w:line="276" w:lineRule="auto"/>
              <w:jc w:val="center"/>
              <w:cnfStyle w:val="000000100000" w:firstRow="0" w:lastRow="0" w:firstColumn="0" w:lastColumn="0" w:oddVBand="0" w:evenVBand="0" w:oddHBand="1" w:evenHBand="0" w:firstRowFirstColumn="0" w:firstRowLastColumn="0" w:lastRowFirstColumn="0" w:lastRowLastColumn="0"/>
            </w:pPr>
            <w:r w:rsidRPr="00CB221D">
              <w:rPr>
                <w:rFonts w:cstheme="minorHAnsi"/>
                <w:color w:val="000000"/>
              </w:rPr>
              <w:t>yes</w:t>
            </w:r>
          </w:p>
        </w:tc>
      </w:tr>
      <w:tr w:rsidR="0012580E" w14:paraId="14695D50" w14:textId="77777777" w:rsidTr="0012580E">
        <w:tc>
          <w:tcPr>
            <w:cnfStyle w:val="001000000000" w:firstRow="0" w:lastRow="0" w:firstColumn="1" w:lastColumn="0" w:oddVBand="0" w:evenVBand="0" w:oddHBand="0" w:evenHBand="0" w:firstRowFirstColumn="0" w:firstRowLastColumn="0" w:lastRowFirstColumn="0" w:lastRowLastColumn="0"/>
            <w:tcW w:w="3545" w:type="dxa"/>
          </w:tcPr>
          <w:p w14:paraId="46EC398E" w14:textId="77777777" w:rsidR="0012580E" w:rsidRPr="00CB221D" w:rsidRDefault="0012580E" w:rsidP="000A74D1">
            <w:pPr>
              <w:spacing w:line="276" w:lineRule="auto"/>
            </w:pPr>
            <w:r w:rsidRPr="00CB221D">
              <w:t>Grade 7 Student Engagement</w:t>
            </w:r>
          </w:p>
        </w:tc>
        <w:tc>
          <w:tcPr>
            <w:tcW w:w="1412" w:type="dxa"/>
          </w:tcPr>
          <w:p w14:paraId="35EEC57E" w14:textId="77777777" w:rsidR="0012580E" w:rsidRPr="00CB221D" w:rsidRDefault="0012580E" w:rsidP="000A74D1">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1842" w:type="dxa"/>
          </w:tcPr>
          <w:p w14:paraId="60AEF2FE" w14:textId="77777777" w:rsidR="0012580E" w:rsidRPr="00CB221D" w:rsidRDefault="0012580E" w:rsidP="000A74D1">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1843" w:type="dxa"/>
          </w:tcPr>
          <w:p w14:paraId="5226061F" w14:textId="5EF7BA32" w:rsidR="0012580E" w:rsidRPr="00CB221D" w:rsidRDefault="0012580E" w:rsidP="000A74D1">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1418" w:type="dxa"/>
          </w:tcPr>
          <w:p w14:paraId="17C5A576" w14:textId="77777777" w:rsidR="0012580E" w:rsidRPr="00CB221D" w:rsidRDefault="0012580E" w:rsidP="000A74D1">
            <w:pPr>
              <w:spacing w:line="276" w:lineRule="auto"/>
              <w:jc w:val="center"/>
              <w:cnfStyle w:val="000000000000" w:firstRow="0" w:lastRow="0" w:firstColumn="0" w:lastColumn="0" w:oddVBand="0" w:evenVBand="0" w:oddHBand="0" w:evenHBand="0" w:firstRowFirstColumn="0" w:firstRowLastColumn="0" w:lastRowFirstColumn="0" w:lastRowLastColumn="0"/>
            </w:pPr>
          </w:p>
        </w:tc>
      </w:tr>
      <w:tr w:rsidR="0012580E" w14:paraId="3960A92D" w14:textId="77777777" w:rsidTr="001258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5" w:type="dxa"/>
          </w:tcPr>
          <w:p w14:paraId="292D7771" w14:textId="20EFFCEF" w:rsidR="0012580E" w:rsidRPr="00CB221D" w:rsidRDefault="0012580E" w:rsidP="00CB221D">
            <w:pPr>
              <w:spacing w:line="276" w:lineRule="auto"/>
              <w:rPr>
                <w:b w:val="0"/>
              </w:rPr>
            </w:pPr>
            <w:r w:rsidRPr="00CB221D">
              <w:rPr>
                <w:b w:val="0"/>
              </w:rPr>
              <w:t xml:space="preserve">   </w:t>
            </w:r>
            <w:r w:rsidRPr="00CB221D">
              <w:rPr>
                <w:b w:val="0"/>
                <w:sz w:val="20"/>
              </w:rPr>
              <w:t>Established in 5 competencies</w:t>
            </w:r>
          </w:p>
        </w:tc>
        <w:tc>
          <w:tcPr>
            <w:tcW w:w="1412" w:type="dxa"/>
          </w:tcPr>
          <w:p w14:paraId="7369A59D" w14:textId="5576C556" w:rsidR="0012580E" w:rsidRPr="00CB221D" w:rsidRDefault="0012580E" w:rsidP="000A74D1">
            <w:pPr>
              <w:spacing w:line="276" w:lineRule="auto"/>
              <w:jc w:val="center"/>
              <w:cnfStyle w:val="000000100000" w:firstRow="0" w:lastRow="0" w:firstColumn="0" w:lastColumn="0" w:oddVBand="0" w:evenVBand="0" w:oddHBand="1" w:evenHBand="0" w:firstRowFirstColumn="0" w:firstRowLastColumn="0" w:lastRowFirstColumn="0" w:lastRowLastColumn="0"/>
            </w:pPr>
            <w:r>
              <w:t>22.2</w:t>
            </w:r>
          </w:p>
        </w:tc>
        <w:tc>
          <w:tcPr>
            <w:tcW w:w="1842" w:type="dxa"/>
          </w:tcPr>
          <w:p w14:paraId="2EADA78A" w14:textId="738242E1" w:rsidR="0012580E" w:rsidRPr="00CB221D" w:rsidRDefault="0012580E" w:rsidP="000A74D1">
            <w:pPr>
              <w:spacing w:line="276" w:lineRule="auto"/>
              <w:jc w:val="center"/>
              <w:cnfStyle w:val="000000100000" w:firstRow="0" w:lastRow="0" w:firstColumn="0" w:lastColumn="0" w:oddVBand="0" w:evenVBand="0" w:oddHBand="1" w:evenHBand="0" w:firstRowFirstColumn="0" w:firstRowLastColumn="0" w:lastRowFirstColumn="0" w:lastRowLastColumn="0"/>
            </w:pPr>
            <w:r>
              <w:t>23.8</w:t>
            </w:r>
          </w:p>
        </w:tc>
        <w:tc>
          <w:tcPr>
            <w:tcW w:w="1843" w:type="dxa"/>
          </w:tcPr>
          <w:p w14:paraId="024DD215" w14:textId="72BE4DD0" w:rsidR="0012580E" w:rsidRPr="00CB221D" w:rsidRDefault="0012580E" w:rsidP="000A74D1">
            <w:pPr>
              <w:spacing w:line="276" w:lineRule="auto"/>
              <w:jc w:val="center"/>
              <w:cnfStyle w:val="000000100000" w:firstRow="0" w:lastRow="0" w:firstColumn="0" w:lastColumn="0" w:oddVBand="0" w:evenVBand="0" w:oddHBand="1" w:evenHBand="0" w:firstRowFirstColumn="0" w:firstRowLastColumn="0" w:lastRowFirstColumn="0" w:lastRowLastColumn="0"/>
            </w:pPr>
            <w:r>
              <w:t>1.6</w:t>
            </w:r>
          </w:p>
        </w:tc>
        <w:tc>
          <w:tcPr>
            <w:tcW w:w="1418" w:type="dxa"/>
          </w:tcPr>
          <w:p w14:paraId="7E81171D" w14:textId="4388080D" w:rsidR="0012580E" w:rsidRPr="00CB221D" w:rsidRDefault="0012580E" w:rsidP="000A74D1">
            <w:pPr>
              <w:spacing w:line="276" w:lineRule="auto"/>
              <w:jc w:val="center"/>
              <w:cnfStyle w:val="000000100000" w:firstRow="0" w:lastRow="0" w:firstColumn="0" w:lastColumn="0" w:oddVBand="0" w:evenVBand="0" w:oddHBand="1" w:evenHBand="0" w:firstRowFirstColumn="0" w:firstRowLastColumn="0" w:lastRowFirstColumn="0" w:lastRowLastColumn="0"/>
            </w:pPr>
            <w:r w:rsidRPr="00CB221D">
              <w:t>yes</w:t>
            </w:r>
          </w:p>
        </w:tc>
      </w:tr>
      <w:tr w:rsidR="0012580E" w14:paraId="37B810D3" w14:textId="77777777" w:rsidTr="0012580E">
        <w:tc>
          <w:tcPr>
            <w:cnfStyle w:val="001000000000" w:firstRow="0" w:lastRow="0" w:firstColumn="1" w:lastColumn="0" w:oddVBand="0" w:evenVBand="0" w:oddHBand="0" w:evenHBand="0" w:firstRowFirstColumn="0" w:firstRowLastColumn="0" w:lastRowFirstColumn="0" w:lastRowLastColumn="0"/>
            <w:tcW w:w="3545" w:type="dxa"/>
          </w:tcPr>
          <w:p w14:paraId="4C46F4A5" w14:textId="77777777" w:rsidR="0012580E" w:rsidRPr="00CB221D" w:rsidRDefault="0012580E" w:rsidP="000A74D1">
            <w:pPr>
              <w:spacing w:line="276" w:lineRule="auto"/>
            </w:pPr>
            <w:r w:rsidRPr="00CB221D">
              <w:t>Grade 7 Mathematics</w:t>
            </w:r>
          </w:p>
        </w:tc>
        <w:tc>
          <w:tcPr>
            <w:tcW w:w="1412" w:type="dxa"/>
          </w:tcPr>
          <w:p w14:paraId="3FF1F66C" w14:textId="77777777" w:rsidR="0012580E" w:rsidRPr="00CB221D" w:rsidRDefault="0012580E" w:rsidP="000A74D1">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1842" w:type="dxa"/>
          </w:tcPr>
          <w:p w14:paraId="634CB4CB" w14:textId="77777777" w:rsidR="0012580E" w:rsidRPr="00CB221D" w:rsidRDefault="0012580E" w:rsidP="000A74D1">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1843" w:type="dxa"/>
          </w:tcPr>
          <w:p w14:paraId="48A22AA9" w14:textId="57012DF3" w:rsidR="0012580E" w:rsidRPr="00CB221D" w:rsidRDefault="0012580E" w:rsidP="000A74D1">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1418" w:type="dxa"/>
          </w:tcPr>
          <w:p w14:paraId="104B66EB" w14:textId="77777777" w:rsidR="0012580E" w:rsidRPr="00CB221D" w:rsidRDefault="0012580E" w:rsidP="000A74D1">
            <w:pPr>
              <w:spacing w:line="276" w:lineRule="auto"/>
              <w:jc w:val="center"/>
              <w:cnfStyle w:val="000000000000" w:firstRow="0" w:lastRow="0" w:firstColumn="0" w:lastColumn="0" w:oddVBand="0" w:evenVBand="0" w:oddHBand="0" w:evenHBand="0" w:firstRowFirstColumn="0" w:firstRowLastColumn="0" w:lastRowFirstColumn="0" w:lastRowLastColumn="0"/>
            </w:pPr>
          </w:p>
        </w:tc>
      </w:tr>
      <w:tr w:rsidR="0012580E" w14:paraId="46D9BAFB" w14:textId="77777777" w:rsidTr="001258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5" w:type="dxa"/>
          </w:tcPr>
          <w:p w14:paraId="2B6A451F" w14:textId="3487CB80" w:rsidR="0012580E" w:rsidRPr="00CB221D" w:rsidRDefault="0012580E" w:rsidP="00CB221D">
            <w:pPr>
              <w:spacing w:line="276" w:lineRule="auto"/>
              <w:rPr>
                <w:b w:val="0"/>
              </w:rPr>
            </w:pPr>
            <w:r w:rsidRPr="00CB221D">
              <w:rPr>
                <w:b w:val="0"/>
              </w:rPr>
              <w:t xml:space="preserve">   </w:t>
            </w:r>
            <w:r w:rsidRPr="00CB221D">
              <w:rPr>
                <w:b w:val="0"/>
                <w:sz w:val="20"/>
              </w:rPr>
              <w:t>Met expectations in 6 competencies</w:t>
            </w:r>
          </w:p>
        </w:tc>
        <w:tc>
          <w:tcPr>
            <w:tcW w:w="1412" w:type="dxa"/>
          </w:tcPr>
          <w:p w14:paraId="4B52FCF0" w14:textId="7AB372D1" w:rsidR="0012580E" w:rsidRPr="00CB221D" w:rsidRDefault="0012580E" w:rsidP="000A74D1">
            <w:pPr>
              <w:spacing w:line="276" w:lineRule="auto"/>
              <w:jc w:val="center"/>
              <w:cnfStyle w:val="000000100000" w:firstRow="0" w:lastRow="0" w:firstColumn="0" w:lastColumn="0" w:oddVBand="0" w:evenVBand="0" w:oddHBand="1" w:evenHBand="0" w:firstRowFirstColumn="0" w:firstRowLastColumn="0" w:lastRowFirstColumn="0" w:lastRowLastColumn="0"/>
            </w:pPr>
            <w:r>
              <w:t>18.9</w:t>
            </w:r>
          </w:p>
        </w:tc>
        <w:tc>
          <w:tcPr>
            <w:tcW w:w="1842" w:type="dxa"/>
          </w:tcPr>
          <w:p w14:paraId="4B47C4E1" w14:textId="30919CB4" w:rsidR="0012580E" w:rsidRPr="00CB221D" w:rsidRDefault="0012580E" w:rsidP="000A74D1">
            <w:pPr>
              <w:spacing w:line="276" w:lineRule="auto"/>
              <w:jc w:val="center"/>
              <w:cnfStyle w:val="000000100000" w:firstRow="0" w:lastRow="0" w:firstColumn="0" w:lastColumn="0" w:oddVBand="0" w:evenVBand="0" w:oddHBand="1" w:evenHBand="0" w:firstRowFirstColumn="0" w:firstRowLastColumn="0" w:lastRowFirstColumn="0" w:lastRowLastColumn="0"/>
            </w:pPr>
            <w:r>
              <w:t>24.1</w:t>
            </w:r>
          </w:p>
        </w:tc>
        <w:tc>
          <w:tcPr>
            <w:tcW w:w="1843" w:type="dxa"/>
          </w:tcPr>
          <w:p w14:paraId="168646C4" w14:textId="113E24F9" w:rsidR="0012580E" w:rsidRPr="00CB221D" w:rsidRDefault="0012580E" w:rsidP="000A74D1">
            <w:pPr>
              <w:spacing w:line="276" w:lineRule="auto"/>
              <w:jc w:val="center"/>
              <w:cnfStyle w:val="000000100000" w:firstRow="0" w:lastRow="0" w:firstColumn="0" w:lastColumn="0" w:oddVBand="0" w:evenVBand="0" w:oddHBand="1" w:evenHBand="0" w:firstRowFirstColumn="0" w:firstRowLastColumn="0" w:lastRowFirstColumn="0" w:lastRowLastColumn="0"/>
            </w:pPr>
            <w:r>
              <w:t>5.2</w:t>
            </w:r>
          </w:p>
        </w:tc>
        <w:tc>
          <w:tcPr>
            <w:tcW w:w="1418" w:type="dxa"/>
          </w:tcPr>
          <w:p w14:paraId="385598F5" w14:textId="34CBA451" w:rsidR="0012580E" w:rsidRPr="00CB221D" w:rsidRDefault="0012580E" w:rsidP="000A74D1">
            <w:pPr>
              <w:spacing w:line="276" w:lineRule="auto"/>
              <w:jc w:val="center"/>
              <w:cnfStyle w:val="000000100000" w:firstRow="0" w:lastRow="0" w:firstColumn="0" w:lastColumn="0" w:oddVBand="0" w:evenVBand="0" w:oddHBand="1" w:evenHBand="0" w:firstRowFirstColumn="0" w:firstRowLastColumn="0" w:lastRowFirstColumn="0" w:lastRowLastColumn="0"/>
            </w:pPr>
            <w:r w:rsidRPr="00CB221D">
              <w:rPr>
                <w:rFonts w:cstheme="minorHAnsi"/>
                <w:color w:val="000000"/>
              </w:rPr>
              <w:t>yes</w:t>
            </w:r>
          </w:p>
        </w:tc>
      </w:tr>
      <w:tr w:rsidR="0012580E" w14:paraId="64615EDF" w14:textId="77777777" w:rsidTr="0012580E">
        <w:tc>
          <w:tcPr>
            <w:cnfStyle w:val="001000000000" w:firstRow="0" w:lastRow="0" w:firstColumn="1" w:lastColumn="0" w:oddVBand="0" w:evenVBand="0" w:oddHBand="0" w:evenHBand="0" w:firstRowFirstColumn="0" w:firstRowLastColumn="0" w:lastRowFirstColumn="0" w:lastRowLastColumn="0"/>
            <w:tcW w:w="3545" w:type="dxa"/>
          </w:tcPr>
          <w:p w14:paraId="29E71011" w14:textId="77777777" w:rsidR="0012580E" w:rsidRPr="00CB221D" w:rsidRDefault="0012580E" w:rsidP="000A74D1">
            <w:pPr>
              <w:spacing w:line="276" w:lineRule="auto"/>
            </w:pPr>
            <w:r w:rsidRPr="00CB221D">
              <w:t>Grade 8 Reading &amp; Writing</w:t>
            </w:r>
          </w:p>
        </w:tc>
        <w:tc>
          <w:tcPr>
            <w:tcW w:w="1412" w:type="dxa"/>
          </w:tcPr>
          <w:p w14:paraId="14B48BC8" w14:textId="77777777" w:rsidR="0012580E" w:rsidRPr="00CB221D" w:rsidRDefault="0012580E" w:rsidP="000A74D1">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1842" w:type="dxa"/>
          </w:tcPr>
          <w:p w14:paraId="36617ECB" w14:textId="77777777" w:rsidR="0012580E" w:rsidRPr="00CB221D" w:rsidRDefault="0012580E" w:rsidP="000A74D1">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1843" w:type="dxa"/>
          </w:tcPr>
          <w:p w14:paraId="0726E233" w14:textId="1B58BD43" w:rsidR="0012580E" w:rsidRPr="00CB221D" w:rsidRDefault="0012580E" w:rsidP="000A74D1">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1418" w:type="dxa"/>
          </w:tcPr>
          <w:p w14:paraId="79C0614A" w14:textId="77777777" w:rsidR="0012580E" w:rsidRPr="00CB221D" w:rsidRDefault="0012580E" w:rsidP="000A74D1">
            <w:pPr>
              <w:spacing w:line="276" w:lineRule="auto"/>
              <w:jc w:val="center"/>
              <w:cnfStyle w:val="000000000000" w:firstRow="0" w:lastRow="0" w:firstColumn="0" w:lastColumn="0" w:oddVBand="0" w:evenVBand="0" w:oddHBand="0" w:evenHBand="0" w:firstRowFirstColumn="0" w:firstRowLastColumn="0" w:lastRowFirstColumn="0" w:lastRowLastColumn="0"/>
            </w:pPr>
          </w:p>
        </w:tc>
      </w:tr>
      <w:tr w:rsidR="0012580E" w14:paraId="44A95339" w14:textId="77777777" w:rsidTr="001258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5" w:type="dxa"/>
          </w:tcPr>
          <w:p w14:paraId="06818F1F" w14:textId="48AC3060" w:rsidR="0012580E" w:rsidRPr="00CB221D" w:rsidRDefault="0012580E" w:rsidP="00CB221D">
            <w:pPr>
              <w:spacing w:line="276" w:lineRule="auto"/>
              <w:rPr>
                <w:b w:val="0"/>
              </w:rPr>
            </w:pPr>
            <w:r w:rsidRPr="00CB221D">
              <w:rPr>
                <w:b w:val="0"/>
              </w:rPr>
              <w:t xml:space="preserve">   </w:t>
            </w:r>
            <w:r w:rsidRPr="00CB221D">
              <w:rPr>
                <w:b w:val="0"/>
                <w:sz w:val="20"/>
              </w:rPr>
              <w:t>Met expectations in 6 competencies</w:t>
            </w:r>
          </w:p>
        </w:tc>
        <w:tc>
          <w:tcPr>
            <w:tcW w:w="1412" w:type="dxa"/>
          </w:tcPr>
          <w:p w14:paraId="18244400" w14:textId="3FE50B0F" w:rsidR="0012580E" w:rsidRPr="00F44527" w:rsidRDefault="0012580E" w:rsidP="000A74D1">
            <w:pPr>
              <w:spacing w:line="276" w:lineRule="auto"/>
              <w:jc w:val="center"/>
              <w:cnfStyle w:val="000000100000" w:firstRow="0" w:lastRow="0" w:firstColumn="0" w:lastColumn="0" w:oddVBand="0" w:evenVBand="0" w:oddHBand="1" w:evenHBand="0" w:firstRowFirstColumn="0" w:firstRowLastColumn="0" w:lastRowFirstColumn="0" w:lastRowLastColumn="0"/>
            </w:pPr>
            <w:r w:rsidRPr="00F44527">
              <w:t>23.9</w:t>
            </w:r>
          </w:p>
        </w:tc>
        <w:tc>
          <w:tcPr>
            <w:tcW w:w="1842" w:type="dxa"/>
          </w:tcPr>
          <w:p w14:paraId="1429F0FD" w14:textId="7367A19F" w:rsidR="0012580E" w:rsidRPr="00CB221D" w:rsidRDefault="0012580E" w:rsidP="000A74D1">
            <w:pPr>
              <w:spacing w:line="276" w:lineRule="auto"/>
              <w:jc w:val="center"/>
              <w:cnfStyle w:val="000000100000" w:firstRow="0" w:lastRow="0" w:firstColumn="0" w:lastColumn="0" w:oddVBand="0" w:evenVBand="0" w:oddHBand="1" w:evenHBand="0" w:firstRowFirstColumn="0" w:firstRowLastColumn="0" w:lastRowFirstColumn="0" w:lastRowLastColumn="0"/>
            </w:pPr>
            <w:r w:rsidRPr="00F44527">
              <w:t>30.0</w:t>
            </w:r>
          </w:p>
        </w:tc>
        <w:tc>
          <w:tcPr>
            <w:tcW w:w="1843" w:type="dxa"/>
          </w:tcPr>
          <w:p w14:paraId="53035DAD" w14:textId="3DAC9C73" w:rsidR="0012580E" w:rsidRPr="00CB221D" w:rsidRDefault="0012580E" w:rsidP="000A74D1">
            <w:pPr>
              <w:spacing w:line="276" w:lineRule="auto"/>
              <w:jc w:val="center"/>
              <w:cnfStyle w:val="000000100000" w:firstRow="0" w:lastRow="0" w:firstColumn="0" w:lastColumn="0" w:oddVBand="0" w:evenVBand="0" w:oddHBand="1" w:evenHBand="0" w:firstRowFirstColumn="0" w:firstRowLastColumn="0" w:lastRowFirstColumn="0" w:lastRowLastColumn="0"/>
            </w:pPr>
            <w:r>
              <w:t>6.1</w:t>
            </w:r>
          </w:p>
        </w:tc>
        <w:tc>
          <w:tcPr>
            <w:tcW w:w="1418" w:type="dxa"/>
          </w:tcPr>
          <w:p w14:paraId="432D8738" w14:textId="7932C4D5" w:rsidR="0012580E" w:rsidRPr="00CB221D" w:rsidRDefault="0012580E" w:rsidP="000A74D1">
            <w:pPr>
              <w:spacing w:line="276" w:lineRule="auto"/>
              <w:jc w:val="center"/>
              <w:cnfStyle w:val="000000100000" w:firstRow="0" w:lastRow="0" w:firstColumn="0" w:lastColumn="0" w:oddVBand="0" w:evenVBand="0" w:oddHBand="1" w:evenHBand="0" w:firstRowFirstColumn="0" w:firstRowLastColumn="0" w:lastRowFirstColumn="0" w:lastRowLastColumn="0"/>
            </w:pPr>
            <w:r w:rsidRPr="00CB221D">
              <w:rPr>
                <w:rFonts w:cstheme="minorHAnsi"/>
                <w:color w:val="000000"/>
              </w:rPr>
              <w:t>yes</w:t>
            </w:r>
          </w:p>
        </w:tc>
      </w:tr>
      <w:tr w:rsidR="0012580E" w14:paraId="36955E81" w14:textId="77777777" w:rsidTr="0012580E">
        <w:tc>
          <w:tcPr>
            <w:cnfStyle w:val="001000000000" w:firstRow="0" w:lastRow="0" w:firstColumn="1" w:lastColumn="0" w:oddVBand="0" w:evenVBand="0" w:oddHBand="0" w:evenHBand="0" w:firstRowFirstColumn="0" w:firstRowLastColumn="0" w:lastRowFirstColumn="0" w:lastRowLastColumn="0"/>
            <w:tcW w:w="3545" w:type="dxa"/>
          </w:tcPr>
          <w:p w14:paraId="2EEA906B" w14:textId="77777777" w:rsidR="0012580E" w:rsidRPr="00CB221D" w:rsidRDefault="0012580E" w:rsidP="000A74D1">
            <w:pPr>
              <w:spacing w:line="276" w:lineRule="auto"/>
            </w:pPr>
            <w:r w:rsidRPr="00CB221D">
              <w:t>High School Graduation</w:t>
            </w:r>
          </w:p>
        </w:tc>
        <w:tc>
          <w:tcPr>
            <w:tcW w:w="1412" w:type="dxa"/>
          </w:tcPr>
          <w:p w14:paraId="688BB2A9" w14:textId="5B0A5D66" w:rsidR="0012580E" w:rsidRPr="00F44527" w:rsidRDefault="0012580E" w:rsidP="000A74D1">
            <w:pPr>
              <w:spacing w:line="276" w:lineRule="auto"/>
              <w:jc w:val="center"/>
              <w:cnfStyle w:val="000000000000" w:firstRow="0" w:lastRow="0" w:firstColumn="0" w:lastColumn="0" w:oddVBand="0" w:evenVBand="0" w:oddHBand="0" w:evenHBand="0" w:firstRowFirstColumn="0" w:firstRowLastColumn="0" w:lastRowFirstColumn="0" w:lastRowLastColumn="0"/>
            </w:pPr>
            <w:r w:rsidRPr="00F44527">
              <w:t>59.0</w:t>
            </w:r>
          </w:p>
        </w:tc>
        <w:tc>
          <w:tcPr>
            <w:tcW w:w="1842" w:type="dxa"/>
          </w:tcPr>
          <w:p w14:paraId="59E48C67" w14:textId="7DCD245C" w:rsidR="0012580E" w:rsidRPr="00CB221D" w:rsidRDefault="0012580E" w:rsidP="000A74D1">
            <w:pPr>
              <w:spacing w:line="276" w:lineRule="auto"/>
              <w:jc w:val="center"/>
              <w:cnfStyle w:val="000000000000" w:firstRow="0" w:lastRow="0" w:firstColumn="0" w:lastColumn="0" w:oddVBand="0" w:evenVBand="0" w:oddHBand="0" w:evenHBand="0" w:firstRowFirstColumn="0" w:firstRowLastColumn="0" w:lastRowFirstColumn="0" w:lastRowLastColumn="0"/>
            </w:pPr>
            <w:r w:rsidRPr="00F44527">
              <w:t>66.7</w:t>
            </w:r>
          </w:p>
        </w:tc>
        <w:tc>
          <w:tcPr>
            <w:tcW w:w="1843" w:type="dxa"/>
          </w:tcPr>
          <w:p w14:paraId="0D598625" w14:textId="0FB3B7FD" w:rsidR="0012580E" w:rsidRPr="00CB221D" w:rsidRDefault="0012580E" w:rsidP="000A74D1">
            <w:pPr>
              <w:spacing w:line="276" w:lineRule="auto"/>
              <w:jc w:val="center"/>
              <w:cnfStyle w:val="000000000000" w:firstRow="0" w:lastRow="0" w:firstColumn="0" w:lastColumn="0" w:oddVBand="0" w:evenVBand="0" w:oddHBand="0" w:evenHBand="0" w:firstRowFirstColumn="0" w:firstRowLastColumn="0" w:lastRowFirstColumn="0" w:lastRowLastColumn="0"/>
            </w:pPr>
            <w:r>
              <w:t>7.7</w:t>
            </w:r>
          </w:p>
        </w:tc>
        <w:tc>
          <w:tcPr>
            <w:tcW w:w="1418" w:type="dxa"/>
          </w:tcPr>
          <w:p w14:paraId="3E7C033F" w14:textId="51412262" w:rsidR="0012580E" w:rsidRPr="00CB221D" w:rsidRDefault="0012580E" w:rsidP="000A74D1">
            <w:pPr>
              <w:spacing w:line="276" w:lineRule="auto"/>
              <w:jc w:val="center"/>
              <w:cnfStyle w:val="000000000000" w:firstRow="0" w:lastRow="0" w:firstColumn="0" w:lastColumn="0" w:oddVBand="0" w:evenVBand="0" w:oddHBand="0" w:evenHBand="0" w:firstRowFirstColumn="0" w:firstRowLastColumn="0" w:lastRowFirstColumn="0" w:lastRowLastColumn="0"/>
            </w:pPr>
            <w:r w:rsidRPr="00CB221D">
              <w:rPr>
                <w:rFonts w:cstheme="minorHAnsi"/>
                <w:color w:val="000000"/>
              </w:rPr>
              <w:t>yes</w:t>
            </w:r>
          </w:p>
        </w:tc>
      </w:tr>
    </w:tbl>
    <w:p w14:paraId="4D80B390" w14:textId="77777777" w:rsidR="00EE2070" w:rsidRDefault="00EE2070" w:rsidP="00EE2070">
      <w:pPr>
        <w:spacing w:after="120"/>
        <w:rPr>
          <w:b/>
          <w:sz w:val="28"/>
        </w:rPr>
      </w:pPr>
    </w:p>
    <w:p w14:paraId="22B32D19" w14:textId="023F327E" w:rsidR="00CB331E" w:rsidRPr="008014C6" w:rsidRDefault="00CB331E" w:rsidP="00EE2070">
      <w:pPr>
        <w:spacing w:after="120"/>
        <w:rPr>
          <w:b/>
          <w:sz w:val="28"/>
        </w:rPr>
      </w:pPr>
      <w:r w:rsidRPr="008014C6">
        <w:rPr>
          <w:b/>
          <w:sz w:val="28"/>
        </w:rPr>
        <w:t>Adjusted Outcomes</w:t>
      </w:r>
    </w:p>
    <w:p w14:paraId="4ED5DF6A" w14:textId="5AC4488F" w:rsidR="00CB331E" w:rsidRDefault="00CB331E" w:rsidP="00CB331E">
      <w:pPr>
        <w:rPr>
          <w:sz w:val="24"/>
        </w:rPr>
      </w:pPr>
      <w:r>
        <w:rPr>
          <w:sz w:val="24"/>
        </w:rPr>
        <w:t xml:space="preserve">We adjusted </w:t>
      </w:r>
      <w:r w:rsidR="000741A1">
        <w:rPr>
          <w:sz w:val="24"/>
        </w:rPr>
        <w:t xml:space="preserve">for baseline differences between the study groups by adding variables from </w:t>
      </w:r>
      <w:r w:rsidR="000741A1" w:rsidRPr="000741A1">
        <w:rPr>
          <w:b/>
          <w:sz w:val="24"/>
        </w:rPr>
        <w:t>Table 1</w:t>
      </w:r>
      <w:r w:rsidR="000741A1">
        <w:rPr>
          <w:sz w:val="24"/>
        </w:rPr>
        <w:t xml:space="preserve"> to the statistical models</w:t>
      </w:r>
      <w:r w:rsidRPr="00E71553">
        <w:rPr>
          <w:sz w:val="24"/>
        </w:rPr>
        <w:t xml:space="preserve">. </w:t>
      </w:r>
      <w:r>
        <w:rPr>
          <w:sz w:val="24"/>
        </w:rPr>
        <w:t xml:space="preserve">It was also important to </w:t>
      </w:r>
      <w:r w:rsidRPr="000741A1">
        <w:rPr>
          <w:sz w:val="24"/>
        </w:rPr>
        <w:t>account for the level of participation in BGCW</w:t>
      </w:r>
      <w:r>
        <w:rPr>
          <w:sz w:val="24"/>
        </w:rPr>
        <w:t xml:space="preserve"> that children and youth experienced. In the adjusted models, we did this by incorporating the</w:t>
      </w:r>
      <w:r w:rsidR="000741A1">
        <w:rPr>
          <w:sz w:val="24"/>
        </w:rPr>
        <w:t xml:space="preserve"> variable</w:t>
      </w:r>
      <w:r>
        <w:rPr>
          <w:sz w:val="24"/>
        </w:rPr>
        <w:t xml:space="preserve"> </w:t>
      </w:r>
      <w:r w:rsidR="000741A1">
        <w:rPr>
          <w:sz w:val="24"/>
        </w:rPr>
        <w:t>‘</w:t>
      </w:r>
      <w:r>
        <w:rPr>
          <w:sz w:val="24"/>
        </w:rPr>
        <w:t>number of BGCW visits</w:t>
      </w:r>
      <w:r w:rsidR="000741A1">
        <w:rPr>
          <w:sz w:val="24"/>
        </w:rPr>
        <w:t>’ into the models</w:t>
      </w:r>
      <w:r>
        <w:rPr>
          <w:sz w:val="24"/>
        </w:rPr>
        <w:t>.</w:t>
      </w:r>
    </w:p>
    <w:p w14:paraId="7BECC3D4" w14:textId="054A6BCC" w:rsidR="00A864CC" w:rsidRPr="00EE2070" w:rsidRDefault="00CB331E">
      <w:pPr>
        <w:rPr>
          <w:sz w:val="24"/>
        </w:rPr>
      </w:pPr>
      <w:r>
        <w:rPr>
          <w:sz w:val="24"/>
        </w:rPr>
        <w:t xml:space="preserve">The results of the </w:t>
      </w:r>
      <w:r w:rsidRPr="007B159F">
        <w:rPr>
          <w:sz w:val="24"/>
        </w:rPr>
        <w:t xml:space="preserve">adjusted statistical models are presented as pairs of graphs for each education outcome in </w:t>
      </w:r>
      <w:r w:rsidR="000741A1">
        <w:rPr>
          <w:b/>
          <w:sz w:val="24"/>
        </w:rPr>
        <w:t>Figures 3-8</w:t>
      </w:r>
      <w:r w:rsidR="009B2CC3" w:rsidRPr="007B159F">
        <w:rPr>
          <w:sz w:val="24"/>
        </w:rPr>
        <w:t>.</w:t>
      </w:r>
      <w:r w:rsidR="00A864CC">
        <w:rPr>
          <w:b/>
          <w:sz w:val="24"/>
        </w:rPr>
        <w:br w:type="page"/>
      </w:r>
    </w:p>
    <w:p w14:paraId="4C3DF347" w14:textId="2E65369C" w:rsidR="00CB331E" w:rsidRPr="008014C6" w:rsidRDefault="00CB331E" w:rsidP="00CB331E">
      <w:pPr>
        <w:rPr>
          <w:b/>
          <w:sz w:val="28"/>
        </w:rPr>
      </w:pPr>
      <w:r w:rsidRPr="008014C6">
        <w:rPr>
          <w:b/>
          <w:sz w:val="28"/>
        </w:rPr>
        <w:lastRenderedPageBreak/>
        <w:t>Probability of ‘Meeting Expectations’ in Grade 3 Numeracy</w:t>
      </w:r>
    </w:p>
    <w:tbl>
      <w:tblPr>
        <w:tblStyle w:val="TableGrid"/>
        <w:tblW w:w="0" w:type="auto"/>
        <w:tblLook w:val="04A0" w:firstRow="1" w:lastRow="0" w:firstColumn="1" w:lastColumn="0" w:noHBand="0" w:noVBand="1"/>
      </w:tblPr>
      <w:tblGrid>
        <w:gridCol w:w="9962"/>
      </w:tblGrid>
      <w:tr w:rsidR="00CB331E" w14:paraId="03AD67AD" w14:textId="77777777" w:rsidTr="00197AE6">
        <w:tc>
          <w:tcPr>
            <w:tcW w:w="9962" w:type="dxa"/>
          </w:tcPr>
          <w:p w14:paraId="7FAAB7F7" w14:textId="77777777" w:rsidR="00CB331E" w:rsidRPr="003A6C8B" w:rsidRDefault="00CB331E" w:rsidP="00197AE6">
            <w:pPr>
              <w:spacing w:before="60" w:after="60"/>
              <w:rPr>
                <w:b/>
                <w:sz w:val="24"/>
              </w:rPr>
            </w:pPr>
            <w:r w:rsidRPr="003A6C8B">
              <w:rPr>
                <w:b/>
                <w:sz w:val="24"/>
              </w:rPr>
              <w:t>About Grade 3 Numeracy</w:t>
            </w:r>
          </w:p>
          <w:p w14:paraId="53608261" w14:textId="77777777" w:rsidR="00CB331E" w:rsidRPr="003A6C8B" w:rsidRDefault="00CB331E" w:rsidP="00197AE6">
            <w:pPr>
              <w:spacing w:after="60"/>
              <w:rPr>
                <w:rFonts w:cstheme="minorHAnsi"/>
              </w:rPr>
            </w:pPr>
            <w:r>
              <w:rPr>
                <w:rFonts w:cstheme="minorHAnsi"/>
              </w:rPr>
              <w:t>S</w:t>
            </w:r>
            <w:r w:rsidRPr="003A6C8B">
              <w:rPr>
                <w:rFonts w:cstheme="minorHAnsi"/>
              </w:rPr>
              <w:t>tudent</w:t>
            </w:r>
            <w:r>
              <w:rPr>
                <w:rFonts w:cstheme="minorHAnsi"/>
              </w:rPr>
              <w:t>s</w:t>
            </w:r>
            <w:r w:rsidRPr="003A6C8B">
              <w:rPr>
                <w:rFonts w:cstheme="minorHAnsi"/>
              </w:rPr>
              <w:t xml:space="preserve"> </w:t>
            </w:r>
            <w:r>
              <w:rPr>
                <w:rFonts w:cstheme="minorHAnsi"/>
              </w:rPr>
              <w:t>are</w:t>
            </w:r>
            <w:r w:rsidRPr="003A6C8B">
              <w:rPr>
                <w:rFonts w:cstheme="minorHAnsi"/>
              </w:rPr>
              <w:t xml:space="preserve"> scored on 4 competencies:</w:t>
            </w:r>
          </w:p>
          <w:p w14:paraId="3876A29F" w14:textId="77777777" w:rsidR="00CB331E" w:rsidRPr="003A6C8B" w:rsidRDefault="00CB331E" w:rsidP="00CB331E">
            <w:pPr>
              <w:pStyle w:val="ListParagraph"/>
              <w:numPr>
                <w:ilvl w:val="0"/>
                <w:numId w:val="30"/>
              </w:numPr>
              <w:spacing w:after="60"/>
              <w:ind w:left="731" w:hanging="371"/>
              <w:rPr>
                <w:rFonts w:cstheme="minorHAnsi"/>
              </w:rPr>
            </w:pPr>
            <w:r w:rsidRPr="003A6C8B">
              <w:rPr>
                <w:rFonts w:cstheme="minorHAnsi"/>
              </w:rPr>
              <w:t xml:space="preserve">predicts an element in a repeating pattern; </w:t>
            </w:r>
          </w:p>
          <w:p w14:paraId="3A49905E" w14:textId="77777777" w:rsidR="00CB331E" w:rsidRPr="003A6C8B" w:rsidRDefault="00CB331E" w:rsidP="00CB331E">
            <w:pPr>
              <w:pStyle w:val="ListParagraph"/>
              <w:numPr>
                <w:ilvl w:val="0"/>
                <w:numId w:val="30"/>
              </w:numPr>
              <w:spacing w:after="60"/>
              <w:ind w:left="731" w:hanging="371"/>
            </w:pPr>
            <w:r w:rsidRPr="003A6C8B">
              <w:rPr>
                <w:rFonts w:cstheme="minorHAnsi"/>
              </w:rPr>
              <w:t>understands that the equal symbol represents an equality of terms on either side;</w:t>
            </w:r>
          </w:p>
          <w:p w14:paraId="3334417D" w14:textId="77777777" w:rsidR="00CB331E" w:rsidRPr="003A6C8B" w:rsidRDefault="00CB331E" w:rsidP="00CB331E">
            <w:pPr>
              <w:pStyle w:val="ListParagraph"/>
              <w:numPr>
                <w:ilvl w:val="0"/>
                <w:numId w:val="30"/>
              </w:numPr>
              <w:spacing w:after="60"/>
              <w:ind w:left="731" w:hanging="371"/>
            </w:pPr>
            <w:r w:rsidRPr="003A6C8B">
              <w:rPr>
                <w:rFonts w:cstheme="minorHAnsi"/>
              </w:rPr>
              <w:t xml:space="preserve">understands that a given whole number may be represented in a variety of ways (up to 100); </w:t>
            </w:r>
          </w:p>
          <w:p w14:paraId="76C11BFE" w14:textId="4B590D95" w:rsidR="00CB331E" w:rsidRPr="003A6C8B" w:rsidRDefault="00CB331E" w:rsidP="00CB331E">
            <w:pPr>
              <w:pStyle w:val="ListParagraph"/>
              <w:numPr>
                <w:ilvl w:val="0"/>
                <w:numId w:val="30"/>
              </w:numPr>
              <w:spacing w:after="60"/>
              <w:ind w:left="731" w:hanging="371"/>
            </w:pPr>
            <w:r w:rsidRPr="003A6C8B">
              <w:rPr>
                <w:rFonts w:cstheme="minorHAnsi"/>
              </w:rPr>
              <w:t>uses me</w:t>
            </w:r>
            <w:r w:rsidR="00701128">
              <w:rPr>
                <w:rFonts w:cstheme="minorHAnsi"/>
              </w:rPr>
              <w:t>n</w:t>
            </w:r>
            <w:r w:rsidRPr="003A6C8B">
              <w:rPr>
                <w:rFonts w:cstheme="minorHAnsi"/>
              </w:rPr>
              <w:t>tal math strategies to determine answers to addition and subtraction questions (up to 18).</w:t>
            </w:r>
          </w:p>
          <w:p w14:paraId="695BD954" w14:textId="77777777" w:rsidR="00CB331E" w:rsidRPr="003A6C8B" w:rsidRDefault="00CB331E" w:rsidP="00197AE6">
            <w:pPr>
              <w:spacing w:after="60"/>
              <w:rPr>
                <w:sz w:val="24"/>
              </w:rPr>
            </w:pPr>
            <w:r w:rsidRPr="003A6C8B">
              <w:t>Students may be assessed as ’</w:t>
            </w:r>
            <w:r w:rsidRPr="003A6C8B">
              <w:rPr>
                <w:rFonts w:cstheme="minorHAnsi"/>
              </w:rPr>
              <w:t>meets expectations’, ‘approaching expectations’, or ‘requires ongoing help’.</w:t>
            </w:r>
          </w:p>
        </w:tc>
      </w:tr>
    </w:tbl>
    <w:p w14:paraId="2E6F0A80" w14:textId="151795B8" w:rsidR="00CB331E" w:rsidRDefault="00F44527" w:rsidP="00CB331E">
      <w:pPr>
        <w:spacing w:after="60"/>
        <w:rPr>
          <w:sz w:val="24"/>
        </w:rPr>
      </w:pPr>
      <w:r w:rsidRPr="00F44527">
        <w:rPr>
          <w:noProof/>
          <w:sz w:val="24"/>
          <w:lang w:eastAsia="en-CA"/>
        </w:rPr>
        <w:drawing>
          <wp:anchor distT="0" distB="0" distL="114300" distR="114300" simplePos="0" relativeHeight="251677696" behindDoc="0" locked="0" layoutInCell="1" allowOverlap="1" wp14:anchorId="4D7F6191" wp14:editId="790A9926">
            <wp:simplePos x="0" y="0"/>
            <wp:positionH relativeFrom="margin">
              <wp:align>left</wp:align>
            </wp:positionH>
            <wp:positionV relativeFrom="paragraph">
              <wp:posOffset>15240</wp:posOffset>
            </wp:positionV>
            <wp:extent cx="3875405" cy="3002280"/>
            <wp:effectExtent l="0" t="0" r="0" b="7620"/>
            <wp:wrapSquare wrapText="bothSides"/>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r w:rsidRPr="00F44527">
        <w:rPr>
          <w:sz w:val="24"/>
        </w:rPr>
        <w:t xml:space="preserve"> </w:t>
      </w:r>
    </w:p>
    <w:p w14:paraId="625EB8E2" w14:textId="709FDFA7" w:rsidR="00A864CC" w:rsidRPr="00A864CC" w:rsidRDefault="00A864CC" w:rsidP="00CB331E">
      <w:pPr>
        <w:spacing w:after="60"/>
        <w:rPr>
          <w:rFonts w:asciiTheme="majorHAnsi" w:hAnsiTheme="majorHAnsi" w:cstheme="majorHAnsi"/>
          <w:sz w:val="32"/>
        </w:rPr>
      </w:pPr>
      <w:r w:rsidRPr="00A864CC">
        <w:rPr>
          <w:rFonts w:asciiTheme="majorHAnsi" w:hAnsiTheme="majorHAnsi" w:cstheme="majorHAnsi"/>
          <w:sz w:val="32"/>
        </w:rPr>
        <w:t>Figure 3a.</w:t>
      </w:r>
    </w:p>
    <w:p w14:paraId="7E438A37" w14:textId="1B90F1AC" w:rsidR="00A864CC" w:rsidRPr="00D2108A" w:rsidRDefault="00A864CC" w:rsidP="00CB331E">
      <w:pPr>
        <w:spacing w:after="60"/>
        <w:rPr>
          <w:sz w:val="24"/>
        </w:rPr>
      </w:pPr>
      <w:r w:rsidRPr="00A864CC">
        <w:rPr>
          <w:b/>
          <w:bCs/>
          <w:sz w:val="28"/>
          <w:lang w:val="en-US"/>
        </w:rPr>
        <w:t>Probability of 'Meeting Expectations' in Grade 3 Numeracy</w:t>
      </w:r>
      <w:r w:rsidRPr="00A864CC">
        <w:rPr>
          <w:sz w:val="28"/>
        </w:rPr>
        <w:t xml:space="preserve"> </w:t>
      </w:r>
      <w:r w:rsidRPr="00D2108A">
        <w:rPr>
          <w:sz w:val="24"/>
          <w:lang w:val="en-US"/>
        </w:rPr>
        <w:t>(boys and girls combined)</w:t>
      </w:r>
    </w:p>
    <w:p w14:paraId="1B472B3F" w14:textId="25BD3E68" w:rsidR="00CB331E" w:rsidRDefault="000E4D27" w:rsidP="00CB331E">
      <w:pPr>
        <w:spacing w:after="60"/>
        <w:rPr>
          <w:sz w:val="24"/>
        </w:rPr>
      </w:pPr>
      <w:r w:rsidRPr="00F44527">
        <w:rPr>
          <w:noProof/>
          <w:sz w:val="24"/>
          <w:lang w:eastAsia="en-CA"/>
        </w:rPr>
        <mc:AlternateContent>
          <mc:Choice Requires="wps">
            <w:drawing>
              <wp:anchor distT="0" distB="0" distL="114300" distR="114300" simplePos="0" relativeHeight="251679744" behindDoc="0" locked="0" layoutInCell="1" allowOverlap="1" wp14:anchorId="0DDC66C1" wp14:editId="011D01FB">
                <wp:simplePos x="0" y="0"/>
                <wp:positionH relativeFrom="column">
                  <wp:posOffset>1222081</wp:posOffset>
                </wp:positionH>
                <wp:positionV relativeFrom="paragraph">
                  <wp:posOffset>464479</wp:posOffset>
                </wp:positionV>
                <wp:extent cx="1694695" cy="276999"/>
                <wp:effectExtent l="0" t="0" r="0" b="0"/>
                <wp:wrapNone/>
                <wp:docPr id="29" name="TextBox 3"/>
                <wp:cNvGraphicFramePr/>
                <a:graphic xmlns:a="http://schemas.openxmlformats.org/drawingml/2006/main">
                  <a:graphicData uri="http://schemas.microsoft.com/office/word/2010/wordprocessingShape">
                    <wps:wsp>
                      <wps:cNvSpPr txBox="1"/>
                      <wps:spPr>
                        <a:xfrm>
                          <a:off x="0" y="0"/>
                          <a:ext cx="1694695" cy="276999"/>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DC1BC2A" w14:textId="77777777" w:rsidR="005B77C0" w:rsidRPr="00A864CC" w:rsidRDefault="005B77C0" w:rsidP="00F44527">
                            <w:pPr>
                              <w:pStyle w:val="NormalWeb"/>
                              <w:spacing w:before="0" w:beforeAutospacing="0" w:after="0" w:afterAutospacing="0"/>
                              <w:rPr>
                                <w:b/>
                                <w:sz w:val="28"/>
                              </w:rPr>
                            </w:pPr>
                            <w:r w:rsidRPr="00A864CC">
                              <w:rPr>
                                <w:rFonts w:asciiTheme="minorHAnsi" w:hAnsi="Calibri" w:cstheme="minorBidi"/>
                                <w:b/>
                                <w:bCs/>
                                <w:color w:val="000000" w:themeColor="text1"/>
                                <w:kern w:val="24"/>
                                <w:sz w:val="28"/>
                              </w:rPr>
                              <w:t>Number of BGCW Visits</w:t>
                            </w:r>
                          </w:p>
                        </w:txbxContent>
                      </wps:txbx>
                      <wps:bodyPr wrap="none" rtlCol="0" anchor="t">
                        <a:spAutoFit/>
                      </wps:bodyPr>
                    </wps:wsp>
                  </a:graphicData>
                </a:graphic>
              </wp:anchor>
            </w:drawing>
          </mc:Choice>
          <mc:Fallback>
            <w:pict>
              <v:shape w14:anchorId="0DDC66C1" id="TextBox 3" o:spid="_x0000_s1034" type="#_x0000_t202" style="position:absolute;margin-left:96.25pt;margin-top:36.55pt;width:133.45pt;height:21.8pt;z-index:2516797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" filled="f" stroked="f">
                <v:textbox style="mso-fit-shape-to-text:t">
                  <w:txbxContent>
                    <w:p w14:paraId="3DC1BC2A" w14:textId="77777777" w:rsidR="005B77C0" w:rsidRPr="00A864CC" w:rsidRDefault="005B77C0" w:rsidP="00F44527">
                      <w:pPr>
                        <w:pStyle w:val="NormalWeb"/>
                        <w:spacing w:before="0" w:beforeAutospacing="0" w:after="0" w:afterAutospacing="0"/>
                        <w:rPr>
                          <w:b/>
                          <w:sz w:val="28"/>
                        </w:rPr>
                      </w:pPr>
                      <w:r w:rsidRPr="00A864CC">
                        <w:rPr>
                          <w:rFonts w:asciiTheme="minorHAnsi" w:hAnsi="Calibri" w:cstheme="minorBidi"/>
                          <w:b/>
                          <w:bCs/>
                          <w:color w:val="000000" w:themeColor="text1"/>
                          <w:kern w:val="24"/>
                          <w:sz w:val="28"/>
                        </w:rPr>
                        <w:t>Number of BGCW Visits</w:t>
                      </w:r>
                    </w:p>
                  </w:txbxContent>
                </v:textbox>
              </v:shape>
            </w:pict>
          </mc:Fallback>
        </mc:AlternateContent>
      </w:r>
      <w:r w:rsidR="00A864CC">
        <w:rPr>
          <w:sz w:val="24"/>
        </w:rPr>
        <w:t>T</w:t>
      </w:r>
      <w:r w:rsidR="00CB331E">
        <w:rPr>
          <w:sz w:val="24"/>
        </w:rPr>
        <w:t xml:space="preserve">he probability of students performing well in </w:t>
      </w:r>
      <w:r w:rsidR="00F44527">
        <w:rPr>
          <w:sz w:val="24"/>
        </w:rPr>
        <w:t xml:space="preserve">Grade 3 </w:t>
      </w:r>
      <w:r w:rsidR="00CB331E">
        <w:rPr>
          <w:sz w:val="24"/>
        </w:rPr>
        <w:t xml:space="preserve">numeracy increased as the number of visits to BGCW increased. The range of visits for which this relationship was significant was about 20 </w:t>
      </w:r>
      <w:r w:rsidR="00F44527">
        <w:rPr>
          <w:sz w:val="24"/>
        </w:rPr>
        <w:t>to</w:t>
      </w:r>
      <w:r w:rsidR="00CB331E">
        <w:rPr>
          <w:sz w:val="24"/>
        </w:rPr>
        <w:t xml:space="preserve"> 450 visits, although the association leveled off</w:t>
      </w:r>
      <w:r w:rsidR="00A864CC">
        <w:rPr>
          <w:sz w:val="24"/>
        </w:rPr>
        <w:t xml:space="preserve"> </w:t>
      </w:r>
      <w:r w:rsidR="00CB331E">
        <w:rPr>
          <w:sz w:val="24"/>
        </w:rPr>
        <w:t>around 300 visits.</w:t>
      </w:r>
    </w:p>
    <w:p w14:paraId="540EF889" w14:textId="680FF206" w:rsidR="00F44527" w:rsidRDefault="000E4D27" w:rsidP="00CB331E">
      <w:pPr>
        <w:spacing w:after="60"/>
        <w:rPr>
          <w:sz w:val="24"/>
        </w:rPr>
      </w:pPr>
      <w:r w:rsidRPr="00A864CC">
        <w:rPr>
          <w:noProof/>
          <w:sz w:val="24"/>
          <w:lang w:eastAsia="en-CA"/>
        </w:rPr>
        <w:drawing>
          <wp:anchor distT="0" distB="0" distL="114300" distR="114300" simplePos="0" relativeHeight="251658239" behindDoc="0" locked="0" layoutInCell="1" allowOverlap="1" wp14:anchorId="04CD78D7" wp14:editId="545A0428">
            <wp:simplePos x="0" y="0"/>
            <wp:positionH relativeFrom="margin">
              <wp:align>left</wp:align>
            </wp:positionH>
            <wp:positionV relativeFrom="paragraph">
              <wp:posOffset>43815</wp:posOffset>
            </wp:positionV>
            <wp:extent cx="3896360" cy="3452495"/>
            <wp:effectExtent l="0" t="0" r="8890" b="0"/>
            <wp:wrapSquare wrapText="bothSides"/>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margin">
              <wp14:pctWidth>0</wp14:pctWidth>
            </wp14:sizeRelH>
            <wp14:sizeRelV relativeFrom="margin">
              <wp14:pctHeight>0</wp14:pctHeight>
            </wp14:sizeRelV>
          </wp:anchor>
        </w:drawing>
      </w:r>
    </w:p>
    <w:p w14:paraId="3A27F691" w14:textId="429D8896" w:rsidR="00D2108A" w:rsidRDefault="00D2108A" w:rsidP="00CB331E">
      <w:pPr>
        <w:spacing w:after="60"/>
        <w:rPr>
          <w:rFonts w:asciiTheme="majorHAnsi" w:hAnsiTheme="majorHAnsi" w:cstheme="majorHAnsi"/>
          <w:sz w:val="32"/>
        </w:rPr>
      </w:pPr>
    </w:p>
    <w:p w14:paraId="64BEC9C2" w14:textId="20BAD271" w:rsidR="00A864CC" w:rsidRPr="00D2108A" w:rsidRDefault="00A864CC" w:rsidP="00CB331E">
      <w:pPr>
        <w:spacing w:after="60"/>
        <w:rPr>
          <w:rFonts w:asciiTheme="majorHAnsi" w:hAnsiTheme="majorHAnsi" w:cstheme="majorHAnsi"/>
          <w:sz w:val="32"/>
        </w:rPr>
      </w:pPr>
      <w:r w:rsidRPr="00D2108A">
        <w:rPr>
          <w:rFonts w:asciiTheme="majorHAnsi" w:hAnsiTheme="majorHAnsi" w:cstheme="majorHAnsi"/>
          <w:sz w:val="32"/>
        </w:rPr>
        <w:t>Figure 3b.</w:t>
      </w:r>
    </w:p>
    <w:p w14:paraId="6F05CA24" w14:textId="28F47CC9" w:rsidR="00A864CC" w:rsidRDefault="00A864CC" w:rsidP="00A864CC">
      <w:pPr>
        <w:spacing w:after="60"/>
        <w:rPr>
          <w:sz w:val="28"/>
        </w:rPr>
      </w:pPr>
      <w:r w:rsidRPr="00A864CC">
        <w:rPr>
          <w:b/>
          <w:bCs/>
          <w:sz w:val="28"/>
          <w:lang w:val="en-US"/>
        </w:rPr>
        <w:t>Probability of 'Meeting Expectations' in Grade 3 Numeracy</w:t>
      </w:r>
      <w:r w:rsidRPr="00A864CC">
        <w:rPr>
          <w:sz w:val="28"/>
        </w:rPr>
        <w:t xml:space="preserve"> </w:t>
      </w:r>
      <w:r w:rsidR="00D2108A" w:rsidRPr="00D2108A">
        <w:rPr>
          <w:sz w:val="24"/>
        </w:rPr>
        <w:t>(by sex)</w:t>
      </w:r>
    </w:p>
    <w:p w14:paraId="1452DA25" w14:textId="0179C4AD" w:rsidR="00D2108A" w:rsidRDefault="00CB331E" w:rsidP="00CB331E">
      <w:pPr>
        <w:spacing w:after="60"/>
        <w:rPr>
          <w:sz w:val="24"/>
        </w:rPr>
      </w:pPr>
      <w:r>
        <w:rPr>
          <w:sz w:val="24"/>
        </w:rPr>
        <w:t xml:space="preserve">The scatterplot shows the </w:t>
      </w:r>
      <w:r w:rsidR="00A864CC">
        <w:rPr>
          <w:sz w:val="24"/>
        </w:rPr>
        <w:t>probability of students performing well in Grade 3 numeracy</w:t>
      </w:r>
      <w:r>
        <w:rPr>
          <w:sz w:val="24"/>
        </w:rPr>
        <w:t xml:space="preserve"> with individual data points </w:t>
      </w:r>
      <w:r w:rsidR="00A864CC">
        <w:rPr>
          <w:sz w:val="24"/>
        </w:rPr>
        <w:t>for</w:t>
      </w:r>
      <w:r>
        <w:rPr>
          <w:sz w:val="24"/>
        </w:rPr>
        <w:t xml:space="preserve"> boys </w:t>
      </w:r>
      <w:r w:rsidR="00A864CC">
        <w:rPr>
          <w:sz w:val="24"/>
        </w:rPr>
        <w:t>vs.</w:t>
      </w:r>
      <w:r>
        <w:rPr>
          <w:sz w:val="24"/>
        </w:rPr>
        <w:t xml:space="preserve"> girls. The strong positive association between BGCW participati</w:t>
      </w:r>
      <w:r w:rsidR="00A864CC">
        <w:rPr>
          <w:sz w:val="24"/>
        </w:rPr>
        <w:t>on and meeting expectations in G</w:t>
      </w:r>
      <w:r>
        <w:rPr>
          <w:sz w:val="24"/>
        </w:rPr>
        <w:t>rade 3 numeracy was evident for both sexes.</w:t>
      </w:r>
    </w:p>
    <w:p w14:paraId="3905D1D1" w14:textId="64CFB787" w:rsidR="00D2108A" w:rsidRDefault="00D2108A">
      <w:pPr>
        <w:rPr>
          <w:sz w:val="24"/>
        </w:rPr>
      </w:pPr>
      <w:r>
        <w:rPr>
          <w:sz w:val="24"/>
        </w:rPr>
        <w:br w:type="page"/>
      </w:r>
    </w:p>
    <w:p w14:paraId="359FF8CD" w14:textId="176105EC" w:rsidR="00CB331E" w:rsidRPr="008014C6" w:rsidRDefault="00CB331E" w:rsidP="00CB331E">
      <w:pPr>
        <w:rPr>
          <w:sz w:val="28"/>
        </w:rPr>
      </w:pPr>
      <w:r w:rsidRPr="008014C6">
        <w:rPr>
          <w:b/>
          <w:sz w:val="28"/>
        </w:rPr>
        <w:lastRenderedPageBreak/>
        <w:t>Probability of ‘Meeting Expectations’ in Grade 3</w:t>
      </w:r>
      <w:r w:rsidRPr="008014C6">
        <w:rPr>
          <w:sz w:val="28"/>
        </w:rPr>
        <w:t xml:space="preserve"> </w:t>
      </w:r>
      <w:r w:rsidRPr="008014C6">
        <w:rPr>
          <w:b/>
          <w:sz w:val="28"/>
        </w:rPr>
        <w:t>Reading</w:t>
      </w:r>
    </w:p>
    <w:tbl>
      <w:tblPr>
        <w:tblStyle w:val="TableGrid"/>
        <w:tblW w:w="0" w:type="auto"/>
        <w:tblLook w:val="04A0" w:firstRow="1" w:lastRow="0" w:firstColumn="1" w:lastColumn="0" w:noHBand="0" w:noVBand="1"/>
      </w:tblPr>
      <w:tblGrid>
        <w:gridCol w:w="9962"/>
      </w:tblGrid>
      <w:tr w:rsidR="00CB331E" w14:paraId="1381B752" w14:textId="77777777" w:rsidTr="00197AE6">
        <w:tc>
          <w:tcPr>
            <w:tcW w:w="9962" w:type="dxa"/>
          </w:tcPr>
          <w:p w14:paraId="551891A9" w14:textId="77777777" w:rsidR="00CB331E" w:rsidRPr="003A6C8B" w:rsidRDefault="00CB331E" w:rsidP="00197AE6">
            <w:pPr>
              <w:spacing w:before="60" w:after="60"/>
              <w:rPr>
                <w:b/>
                <w:sz w:val="24"/>
              </w:rPr>
            </w:pPr>
            <w:r w:rsidRPr="003A6C8B">
              <w:rPr>
                <w:b/>
                <w:sz w:val="24"/>
              </w:rPr>
              <w:t xml:space="preserve">About Grade 3 </w:t>
            </w:r>
            <w:r>
              <w:rPr>
                <w:b/>
                <w:sz w:val="24"/>
              </w:rPr>
              <w:t>Reading</w:t>
            </w:r>
          </w:p>
          <w:p w14:paraId="2A98DB49" w14:textId="77777777" w:rsidR="00CB331E" w:rsidRPr="003A6C8B" w:rsidRDefault="00CB331E" w:rsidP="00197AE6">
            <w:pPr>
              <w:spacing w:after="60"/>
              <w:rPr>
                <w:rFonts w:cstheme="minorHAnsi"/>
              </w:rPr>
            </w:pPr>
            <w:r w:rsidRPr="003A6C8B">
              <w:rPr>
                <w:rFonts w:cstheme="minorHAnsi"/>
              </w:rPr>
              <w:t>Students are scored on 3 competencies:</w:t>
            </w:r>
          </w:p>
          <w:p w14:paraId="45213FA8" w14:textId="77777777" w:rsidR="00CB331E" w:rsidRPr="003A6C8B" w:rsidRDefault="00CB331E" w:rsidP="00CB331E">
            <w:pPr>
              <w:pStyle w:val="ListParagraph"/>
              <w:numPr>
                <w:ilvl w:val="0"/>
                <w:numId w:val="31"/>
              </w:numPr>
              <w:spacing w:after="60"/>
              <w:ind w:left="731" w:hanging="371"/>
              <w:rPr>
                <w:rFonts w:cstheme="minorHAnsi"/>
              </w:rPr>
            </w:pPr>
            <w:r w:rsidRPr="003A6C8B">
              <w:rPr>
                <w:rFonts w:cstheme="minorHAnsi"/>
              </w:rPr>
              <w:t xml:space="preserve">reflects on and sets reading goals predicts an element in a repeating pattern; </w:t>
            </w:r>
          </w:p>
          <w:p w14:paraId="2793FC74" w14:textId="45AB3482" w:rsidR="00CB331E" w:rsidRPr="003A6C8B" w:rsidRDefault="00CB331E" w:rsidP="00CB331E">
            <w:pPr>
              <w:pStyle w:val="ListParagraph"/>
              <w:numPr>
                <w:ilvl w:val="0"/>
                <w:numId w:val="31"/>
              </w:numPr>
              <w:spacing w:after="60"/>
              <w:ind w:left="731" w:hanging="371"/>
            </w:pPr>
            <w:r w:rsidRPr="003A6C8B">
              <w:rPr>
                <w:rFonts w:cstheme="minorHAnsi"/>
              </w:rPr>
              <w:t>uses strategies during reading to make sense of texts</w:t>
            </w:r>
            <w:r w:rsidR="00D42971">
              <w:rPr>
                <w:rFonts w:cstheme="minorHAnsi"/>
              </w:rPr>
              <w:t>;</w:t>
            </w:r>
            <w:r w:rsidRPr="003A6C8B">
              <w:rPr>
                <w:rFonts w:cstheme="minorHAnsi"/>
              </w:rPr>
              <w:t xml:space="preserve"> </w:t>
            </w:r>
          </w:p>
          <w:p w14:paraId="7348C19C" w14:textId="77777777" w:rsidR="00CB331E" w:rsidRPr="003A6C8B" w:rsidRDefault="00CB331E" w:rsidP="00CB331E">
            <w:pPr>
              <w:pStyle w:val="ListParagraph"/>
              <w:numPr>
                <w:ilvl w:val="0"/>
                <w:numId w:val="31"/>
              </w:numPr>
              <w:spacing w:after="60"/>
              <w:ind w:left="731" w:hanging="371"/>
            </w:pPr>
            <w:r w:rsidRPr="003A6C8B">
              <w:rPr>
                <w:rFonts w:cstheme="minorHAnsi"/>
              </w:rPr>
              <w:t xml:space="preserve">demonstrates comprehension. </w:t>
            </w:r>
          </w:p>
          <w:p w14:paraId="493864D9" w14:textId="77777777" w:rsidR="00CB331E" w:rsidRDefault="00CB331E" w:rsidP="00197AE6">
            <w:pPr>
              <w:spacing w:after="60"/>
              <w:rPr>
                <w:sz w:val="24"/>
              </w:rPr>
            </w:pPr>
            <w:r w:rsidRPr="003A6C8B">
              <w:t>Students may be assessed as ’</w:t>
            </w:r>
            <w:r w:rsidRPr="003A6C8B">
              <w:rPr>
                <w:rFonts w:cstheme="minorHAnsi"/>
              </w:rPr>
              <w:t>meets expectations’, ‘approaching expectations’, or ‘requires ongoing help’.</w:t>
            </w:r>
          </w:p>
        </w:tc>
      </w:tr>
    </w:tbl>
    <w:p w14:paraId="72627A23" w14:textId="6A2A2427" w:rsidR="00CB331E" w:rsidRDefault="00D2108A" w:rsidP="00CB331E">
      <w:pPr>
        <w:spacing w:after="60"/>
        <w:rPr>
          <w:sz w:val="24"/>
        </w:rPr>
      </w:pPr>
      <w:r w:rsidRPr="00D2108A">
        <w:rPr>
          <w:noProof/>
          <w:sz w:val="24"/>
          <w:lang w:eastAsia="en-CA"/>
        </w:rPr>
        <w:drawing>
          <wp:anchor distT="0" distB="0" distL="114300" distR="114300" simplePos="0" relativeHeight="251680768" behindDoc="0" locked="0" layoutInCell="1" allowOverlap="1" wp14:anchorId="67A50480" wp14:editId="3EE68944">
            <wp:simplePos x="0" y="0"/>
            <wp:positionH relativeFrom="margin">
              <wp:align>left</wp:align>
            </wp:positionH>
            <wp:positionV relativeFrom="paragraph">
              <wp:posOffset>182880</wp:posOffset>
            </wp:positionV>
            <wp:extent cx="4010025" cy="3095625"/>
            <wp:effectExtent l="0" t="0" r="9525" b="0"/>
            <wp:wrapSquare wrapText="bothSides"/>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p>
    <w:p w14:paraId="74C54A87" w14:textId="3548648E" w:rsidR="00D2108A" w:rsidRPr="00A864CC" w:rsidRDefault="00D2108A" w:rsidP="00D2108A">
      <w:pPr>
        <w:spacing w:after="60"/>
        <w:rPr>
          <w:rFonts w:asciiTheme="majorHAnsi" w:hAnsiTheme="majorHAnsi" w:cstheme="majorHAnsi"/>
          <w:sz w:val="32"/>
        </w:rPr>
      </w:pPr>
      <w:r>
        <w:rPr>
          <w:rFonts w:asciiTheme="majorHAnsi" w:hAnsiTheme="majorHAnsi" w:cstheme="majorHAnsi"/>
          <w:sz w:val="32"/>
        </w:rPr>
        <w:t>Figure 4</w:t>
      </w:r>
      <w:r w:rsidRPr="00A864CC">
        <w:rPr>
          <w:rFonts w:asciiTheme="majorHAnsi" w:hAnsiTheme="majorHAnsi" w:cstheme="majorHAnsi"/>
          <w:sz w:val="32"/>
        </w:rPr>
        <w:t>a.</w:t>
      </w:r>
    </w:p>
    <w:p w14:paraId="4FC90DF6" w14:textId="3F799477" w:rsidR="00D2108A" w:rsidRPr="00D2108A" w:rsidRDefault="00D2108A" w:rsidP="00D2108A">
      <w:pPr>
        <w:spacing w:after="60"/>
        <w:rPr>
          <w:sz w:val="24"/>
        </w:rPr>
      </w:pPr>
      <w:r w:rsidRPr="00A864CC">
        <w:rPr>
          <w:b/>
          <w:bCs/>
          <w:sz w:val="28"/>
          <w:lang w:val="en-US"/>
        </w:rPr>
        <w:t xml:space="preserve">Probability of 'Meeting Expectations' in Grade 3 </w:t>
      </w:r>
      <w:r>
        <w:rPr>
          <w:b/>
          <w:bCs/>
          <w:sz w:val="28"/>
          <w:lang w:val="en-US"/>
        </w:rPr>
        <w:t>Reading</w:t>
      </w:r>
      <w:r w:rsidRPr="00A864CC">
        <w:rPr>
          <w:sz w:val="28"/>
        </w:rPr>
        <w:t xml:space="preserve"> </w:t>
      </w:r>
      <w:r w:rsidRPr="00D2108A">
        <w:rPr>
          <w:sz w:val="24"/>
          <w:lang w:val="en-US"/>
        </w:rPr>
        <w:t>(boys and girls combined)</w:t>
      </w:r>
    </w:p>
    <w:p w14:paraId="2B8B859C" w14:textId="5496D3E3" w:rsidR="00CB331E" w:rsidRDefault="00D2108A" w:rsidP="00CB331E">
      <w:pPr>
        <w:spacing w:after="60"/>
        <w:rPr>
          <w:sz w:val="24"/>
        </w:rPr>
      </w:pPr>
      <w:r>
        <w:rPr>
          <w:sz w:val="24"/>
        </w:rPr>
        <w:t>T</w:t>
      </w:r>
      <w:r w:rsidR="00CB331E">
        <w:rPr>
          <w:sz w:val="24"/>
        </w:rPr>
        <w:t>he</w:t>
      </w:r>
      <w:r w:rsidR="0049208A">
        <w:rPr>
          <w:sz w:val="24"/>
        </w:rPr>
        <w:t xml:space="preserve"> dark blue</w:t>
      </w:r>
      <w:r w:rsidR="00CB331E">
        <w:rPr>
          <w:sz w:val="24"/>
        </w:rPr>
        <w:t xml:space="preserve"> </w:t>
      </w:r>
      <w:r w:rsidR="0049208A">
        <w:rPr>
          <w:sz w:val="24"/>
        </w:rPr>
        <w:t xml:space="preserve">line indicating probability and the light blue 95% </w:t>
      </w:r>
      <w:r w:rsidR="00CB331E">
        <w:rPr>
          <w:sz w:val="24"/>
        </w:rPr>
        <w:t xml:space="preserve">confidence </w:t>
      </w:r>
      <w:r w:rsidR="0049208A">
        <w:rPr>
          <w:sz w:val="24"/>
        </w:rPr>
        <w:t xml:space="preserve">interval </w:t>
      </w:r>
      <w:r w:rsidR="00CB331E">
        <w:rPr>
          <w:sz w:val="24"/>
        </w:rPr>
        <w:t>bands fully overlap the horizontal axis, which means that there was no significant association between BGCW participation and students perform</w:t>
      </w:r>
      <w:r>
        <w:rPr>
          <w:sz w:val="24"/>
        </w:rPr>
        <w:t>ing well in G</w:t>
      </w:r>
      <w:r w:rsidR="00CB331E">
        <w:rPr>
          <w:sz w:val="24"/>
        </w:rPr>
        <w:t>rade 3 reading.</w:t>
      </w:r>
    </w:p>
    <w:p w14:paraId="3AD9F69C" w14:textId="73570BA2" w:rsidR="00D2108A" w:rsidRDefault="00D2108A" w:rsidP="00CB331E">
      <w:pPr>
        <w:spacing w:after="60"/>
        <w:rPr>
          <w:sz w:val="24"/>
        </w:rPr>
      </w:pPr>
    </w:p>
    <w:p w14:paraId="10A11998" w14:textId="6D6642C1" w:rsidR="004D1401" w:rsidRPr="00A864CC" w:rsidRDefault="004D1401" w:rsidP="004D1401">
      <w:pPr>
        <w:spacing w:after="60"/>
        <w:rPr>
          <w:rFonts w:asciiTheme="majorHAnsi" w:hAnsiTheme="majorHAnsi" w:cstheme="majorHAnsi"/>
          <w:sz w:val="32"/>
        </w:rPr>
      </w:pPr>
      <w:r w:rsidRPr="004D1401">
        <w:rPr>
          <w:noProof/>
          <w:sz w:val="24"/>
          <w:lang w:eastAsia="en-CA"/>
        </w:rPr>
        <w:drawing>
          <wp:anchor distT="0" distB="0" distL="114300" distR="114300" simplePos="0" relativeHeight="251681792" behindDoc="0" locked="0" layoutInCell="1" allowOverlap="1" wp14:anchorId="4E2FE49B" wp14:editId="3B1FFBA4">
            <wp:simplePos x="0" y="0"/>
            <wp:positionH relativeFrom="column">
              <wp:posOffset>145415</wp:posOffset>
            </wp:positionH>
            <wp:positionV relativeFrom="paragraph">
              <wp:posOffset>12700</wp:posOffset>
            </wp:positionV>
            <wp:extent cx="3886200" cy="3493770"/>
            <wp:effectExtent l="0" t="0" r="0" b="0"/>
            <wp:wrapSquare wrapText="bothSides"/>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margin">
              <wp14:pctWidth>0</wp14:pctWidth>
            </wp14:sizeRelH>
            <wp14:sizeRelV relativeFrom="margin">
              <wp14:pctHeight>0</wp14:pctHeight>
            </wp14:sizeRelV>
          </wp:anchor>
        </w:drawing>
      </w:r>
      <w:r>
        <w:rPr>
          <w:rFonts w:asciiTheme="majorHAnsi" w:hAnsiTheme="majorHAnsi" w:cstheme="majorHAnsi"/>
          <w:sz w:val="32"/>
        </w:rPr>
        <w:t>Figure 4b</w:t>
      </w:r>
      <w:r w:rsidRPr="00A864CC">
        <w:rPr>
          <w:rFonts w:asciiTheme="majorHAnsi" w:hAnsiTheme="majorHAnsi" w:cstheme="majorHAnsi"/>
          <w:sz w:val="32"/>
        </w:rPr>
        <w:t>.</w:t>
      </w:r>
    </w:p>
    <w:p w14:paraId="6AE48F9B" w14:textId="77777777" w:rsidR="004D1401" w:rsidRDefault="004D1401" w:rsidP="004D1401">
      <w:pPr>
        <w:spacing w:after="60"/>
        <w:rPr>
          <w:sz w:val="24"/>
        </w:rPr>
      </w:pPr>
      <w:r w:rsidRPr="00A864CC">
        <w:rPr>
          <w:b/>
          <w:bCs/>
          <w:sz w:val="28"/>
          <w:lang w:val="en-US"/>
        </w:rPr>
        <w:t xml:space="preserve">Probability of 'Meeting Expectations' in Grade 3 </w:t>
      </w:r>
      <w:r>
        <w:rPr>
          <w:b/>
          <w:bCs/>
          <w:sz w:val="28"/>
          <w:lang w:val="en-US"/>
        </w:rPr>
        <w:t>Reading</w:t>
      </w:r>
      <w:r w:rsidRPr="004D1401">
        <w:rPr>
          <w:sz w:val="24"/>
        </w:rPr>
        <w:t xml:space="preserve"> </w:t>
      </w:r>
      <w:r>
        <w:rPr>
          <w:sz w:val="24"/>
        </w:rPr>
        <w:t>(by sex)</w:t>
      </w:r>
    </w:p>
    <w:p w14:paraId="229169DF" w14:textId="05D3A4A4" w:rsidR="00CB331E" w:rsidRDefault="004D1401" w:rsidP="004D1401">
      <w:pPr>
        <w:spacing w:after="60"/>
        <w:rPr>
          <w:sz w:val="24"/>
        </w:rPr>
      </w:pPr>
      <w:r>
        <w:rPr>
          <w:sz w:val="24"/>
        </w:rPr>
        <w:t>B</w:t>
      </w:r>
      <w:r w:rsidR="00CB331E">
        <w:rPr>
          <w:sz w:val="24"/>
        </w:rPr>
        <w:t>oys’ probabil</w:t>
      </w:r>
      <w:r>
        <w:rPr>
          <w:sz w:val="24"/>
        </w:rPr>
        <w:t>ity of meeting expectations in G</w:t>
      </w:r>
      <w:r w:rsidR="00CB331E">
        <w:rPr>
          <w:sz w:val="24"/>
        </w:rPr>
        <w:t xml:space="preserve">rade 3 reading trended slightly upwards, while the trend for girls </w:t>
      </w:r>
      <w:r>
        <w:rPr>
          <w:sz w:val="24"/>
        </w:rPr>
        <w:t>wa</w:t>
      </w:r>
      <w:r w:rsidR="0049208A">
        <w:rPr>
          <w:sz w:val="24"/>
        </w:rPr>
        <w:t>s</w:t>
      </w:r>
      <w:r w:rsidR="00CB331E">
        <w:rPr>
          <w:sz w:val="24"/>
        </w:rPr>
        <w:t xml:space="preserve"> initially flat and then </w:t>
      </w:r>
      <w:r>
        <w:rPr>
          <w:sz w:val="24"/>
        </w:rPr>
        <w:t>trended</w:t>
      </w:r>
      <w:r w:rsidR="00CB331E">
        <w:rPr>
          <w:sz w:val="24"/>
        </w:rPr>
        <w:t xml:space="preserve"> slightly downwards. These two trends</w:t>
      </w:r>
      <w:r w:rsidR="0049208A">
        <w:rPr>
          <w:sz w:val="24"/>
        </w:rPr>
        <w:t xml:space="preserve"> heading</w:t>
      </w:r>
      <w:r w:rsidR="00CB331E">
        <w:rPr>
          <w:sz w:val="24"/>
        </w:rPr>
        <w:t xml:space="preserve"> in opposite directions may</w:t>
      </w:r>
      <w:r>
        <w:rPr>
          <w:sz w:val="24"/>
        </w:rPr>
        <w:t xml:space="preserve"> to some extent</w:t>
      </w:r>
      <w:r w:rsidR="00CB331E">
        <w:rPr>
          <w:sz w:val="24"/>
        </w:rPr>
        <w:t xml:space="preserve"> ‘cancel each other out’, which could explain why the net association between BGCW participation and reading assessments for boys and girls combined is not significant. </w:t>
      </w:r>
      <w:r>
        <w:rPr>
          <w:sz w:val="24"/>
        </w:rPr>
        <w:t>(Cont’d)</w:t>
      </w:r>
    </w:p>
    <w:p w14:paraId="3F974C54" w14:textId="2839E622" w:rsidR="004D1401" w:rsidRDefault="00CB331E" w:rsidP="00CB331E">
      <w:pPr>
        <w:spacing w:after="60"/>
        <w:rPr>
          <w:sz w:val="24"/>
        </w:rPr>
      </w:pPr>
      <w:r>
        <w:rPr>
          <w:sz w:val="24"/>
        </w:rPr>
        <w:lastRenderedPageBreak/>
        <w:t xml:space="preserve">In looking </w:t>
      </w:r>
      <w:r w:rsidR="006617CC">
        <w:rPr>
          <w:sz w:val="24"/>
        </w:rPr>
        <w:t xml:space="preserve">at </w:t>
      </w:r>
      <w:r>
        <w:rPr>
          <w:sz w:val="24"/>
        </w:rPr>
        <w:t xml:space="preserve">the vertical axis of </w:t>
      </w:r>
      <w:r w:rsidR="004D1401">
        <w:rPr>
          <w:sz w:val="24"/>
        </w:rPr>
        <w:t>Figure 4b</w:t>
      </w:r>
      <w:r>
        <w:rPr>
          <w:sz w:val="24"/>
        </w:rPr>
        <w:t>, it is also notable that girls tend</w:t>
      </w:r>
      <w:r w:rsidR="004D1401">
        <w:rPr>
          <w:sz w:val="24"/>
        </w:rPr>
        <w:t>ed</w:t>
      </w:r>
      <w:r>
        <w:rPr>
          <w:sz w:val="24"/>
        </w:rPr>
        <w:t xml:space="preserve"> to start off at a higher probability of meeting expectations (even before any BGCW participation), whereas boys tend</w:t>
      </w:r>
      <w:r w:rsidR="004D1401">
        <w:rPr>
          <w:sz w:val="24"/>
        </w:rPr>
        <w:t>ed</w:t>
      </w:r>
      <w:r>
        <w:rPr>
          <w:sz w:val="24"/>
        </w:rPr>
        <w:t xml:space="preserve"> to start at a lower probability. There is then perhaps more ‘room for improvement’ among boys for this outcome, which may help to explain why they appear</w:t>
      </w:r>
      <w:r w:rsidR="004D1401">
        <w:rPr>
          <w:sz w:val="24"/>
        </w:rPr>
        <w:t>ed</w:t>
      </w:r>
      <w:r>
        <w:rPr>
          <w:sz w:val="24"/>
        </w:rPr>
        <w:t xml:space="preserve"> to improve where girls (on average) </w:t>
      </w:r>
      <w:r w:rsidR="004D1401">
        <w:rPr>
          <w:sz w:val="24"/>
        </w:rPr>
        <w:t>did</w:t>
      </w:r>
      <w:r>
        <w:rPr>
          <w:sz w:val="24"/>
        </w:rPr>
        <w:t xml:space="preserve"> not.</w:t>
      </w:r>
    </w:p>
    <w:p w14:paraId="5F9D4CEB" w14:textId="77777777" w:rsidR="004D1401" w:rsidRDefault="004D1401">
      <w:pPr>
        <w:rPr>
          <w:sz w:val="24"/>
        </w:rPr>
      </w:pPr>
      <w:r>
        <w:rPr>
          <w:sz w:val="24"/>
        </w:rPr>
        <w:br w:type="page"/>
      </w:r>
    </w:p>
    <w:p w14:paraId="420F2CF8" w14:textId="5A23CF33" w:rsidR="00CB331E" w:rsidRPr="008014C6" w:rsidRDefault="00CB331E" w:rsidP="00CB331E">
      <w:pPr>
        <w:rPr>
          <w:b/>
          <w:sz w:val="28"/>
        </w:rPr>
      </w:pPr>
      <w:r w:rsidRPr="008014C6">
        <w:rPr>
          <w:b/>
          <w:sz w:val="28"/>
        </w:rPr>
        <w:lastRenderedPageBreak/>
        <w:t>Probability of ‘Being Established’ in Grade 7 Student Engagement</w:t>
      </w:r>
    </w:p>
    <w:tbl>
      <w:tblPr>
        <w:tblStyle w:val="TableGrid"/>
        <w:tblW w:w="0" w:type="auto"/>
        <w:tblLook w:val="04A0" w:firstRow="1" w:lastRow="0" w:firstColumn="1" w:lastColumn="0" w:noHBand="0" w:noVBand="1"/>
      </w:tblPr>
      <w:tblGrid>
        <w:gridCol w:w="9962"/>
      </w:tblGrid>
      <w:tr w:rsidR="00CB331E" w14:paraId="7D6FB239" w14:textId="77777777" w:rsidTr="00197AE6">
        <w:tc>
          <w:tcPr>
            <w:tcW w:w="9962" w:type="dxa"/>
          </w:tcPr>
          <w:p w14:paraId="5B3CF84A" w14:textId="25A136CF" w:rsidR="00CB331E" w:rsidRPr="003A6C8B" w:rsidRDefault="00CB331E" w:rsidP="00197AE6">
            <w:pPr>
              <w:spacing w:before="60" w:after="60"/>
              <w:rPr>
                <w:b/>
                <w:sz w:val="24"/>
              </w:rPr>
            </w:pPr>
            <w:r w:rsidRPr="003A6C8B">
              <w:rPr>
                <w:b/>
                <w:sz w:val="24"/>
              </w:rPr>
              <w:t xml:space="preserve">About </w:t>
            </w:r>
            <w:r>
              <w:rPr>
                <w:b/>
                <w:sz w:val="24"/>
              </w:rPr>
              <w:t>Grade 7 Student Engagement</w:t>
            </w:r>
          </w:p>
          <w:p w14:paraId="4D0E12B0" w14:textId="77777777" w:rsidR="00CB331E" w:rsidRPr="003A6C8B" w:rsidRDefault="00CB331E" w:rsidP="00197AE6">
            <w:pPr>
              <w:spacing w:after="60"/>
              <w:rPr>
                <w:rFonts w:cstheme="minorHAnsi"/>
              </w:rPr>
            </w:pPr>
            <w:r w:rsidRPr="003A6C8B">
              <w:rPr>
                <w:rFonts w:cstheme="minorHAnsi"/>
              </w:rPr>
              <w:t>Students are scored on 5 competencies:</w:t>
            </w:r>
          </w:p>
          <w:p w14:paraId="2FEFC1AE" w14:textId="77777777" w:rsidR="00CB331E" w:rsidRPr="003A6C8B" w:rsidRDefault="00CB331E" w:rsidP="00CB331E">
            <w:pPr>
              <w:pStyle w:val="ListParagraph"/>
              <w:numPr>
                <w:ilvl w:val="0"/>
                <w:numId w:val="32"/>
              </w:numPr>
              <w:spacing w:after="60"/>
              <w:rPr>
                <w:rFonts w:cstheme="minorHAnsi"/>
              </w:rPr>
            </w:pPr>
            <w:r w:rsidRPr="003A6C8B">
              <w:rPr>
                <w:rFonts w:cstheme="minorHAnsi"/>
              </w:rPr>
              <w:t xml:space="preserve">demonstrates an interest in learning; </w:t>
            </w:r>
          </w:p>
          <w:p w14:paraId="1BE5FE97" w14:textId="77777777" w:rsidR="00CB331E" w:rsidRPr="003A6C8B" w:rsidRDefault="00CB331E" w:rsidP="00CB331E">
            <w:pPr>
              <w:pStyle w:val="ListParagraph"/>
              <w:numPr>
                <w:ilvl w:val="0"/>
                <w:numId w:val="32"/>
              </w:numPr>
              <w:spacing w:after="60"/>
            </w:pPr>
            <w:r w:rsidRPr="003A6C8B">
              <w:rPr>
                <w:rFonts w:cstheme="minorHAnsi"/>
              </w:rPr>
              <w:t xml:space="preserve">engages in self-assessment; </w:t>
            </w:r>
          </w:p>
          <w:p w14:paraId="61649A2E" w14:textId="77777777" w:rsidR="00CB331E" w:rsidRPr="003A6C8B" w:rsidRDefault="00CB331E" w:rsidP="00CB331E">
            <w:pPr>
              <w:pStyle w:val="ListParagraph"/>
              <w:numPr>
                <w:ilvl w:val="0"/>
                <w:numId w:val="32"/>
              </w:numPr>
              <w:spacing w:after="60"/>
            </w:pPr>
            <w:r w:rsidRPr="003A6C8B">
              <w:rPr>
                <w:rFonts w:cstheme="minorHAnsi"/>
              </w:rPr>
              <w:t xml:space="preserve">is aware of learning goals in a unit of study and/or personal learning goals; </w:t>
            </w:r>
          </w:p>
          <w:p w14:paraId="6B7BC0CF" w14:textId="77777777" w:rsidR="00CB331E" w:rsidRPr="003A6C8B" w:rsidRDefault="00CB331E" w:rsidP="00CB331E">
            <w:pPr>
              <w:pStyle w:val="ListParagraph"/>
              <w:numPr>
                <w:ilvl w:val="0"/>
                <w:numId w:val="32"/>
              </w:numPr>
              <w:spacing w:after="60"/>
            </w:pPr>
            <w:r w:rsidRPr="003A6C8B">
              <w:rPr>
                <w:rFonts w:cstheme="minorHAnsi"/>
              </w:rPr>
              <w:t xml:space="preserve">participates in lessons; </w:t>
            </w:r>
          </w:p>
          <w:p w14:paraId="05A0A6D6" w14:textId="77777777" w:rsidR="00CB331E" w:rsidRPr="003A6C8B" w:rsidRDefault="00CB331E" w:rsidP="00CB331E">
            <w:pPr>
              <w:pStyle w:val="ListParagraph"/>
              <w:numPr>
                <w:ilvl w:val="0"/>
                <w:numId w:val="32"/>
              </w:numPr>
              <w:spacing w:after="60"/>
            </w:pPr>
            <w:r w:rsidRPr="003A6C8B">
              <w:rPr>
                <w:rFonts w:cstheme="minorHAnsi"/>
              </w:rPr>
              <w:t>accepts responsibility for assignments.</w:t>
            </w:r>
          </w:p>
          <w:p w14:paraId="7F2D06ED" w14:textId="3B69AEF7" w:rsidR="00CB331E" w:rsidRPr="003A6C8B" w:rsidRDefault="00CB331E" w:rsidP="00197AE6">
            <w:pPr>
              <w:spacing w:after="60"/>
              <w:rPr>
                <w:sz w:val="24"/>
              </w:rPr>
            </w:pPr>
            <w:r w:rsidRPr="003A6C8B">
              <w:t>Students may be assessed as ‘established’</w:t>
            </w:r>
            <w:r w:rsidRPr="003A6C8B">
              <w:rPr>
                <w:rFonts w:cstheme="minorHAnsi"/>
              </w:rPr>
              <w:t>, ‘emerging’, ‘developing’ or ‘inconsistent’.</w:t>
            </w:r>
          </w:p>
        </w:tc>
      </w:tr>
    </w:tbl>
    <w:p w14:paraId="01A19AD1" w14:textId="508F76AA" w:rsidR="00D42971" w:rsidRPr="00A864CC" w:rsidRDefault="00CE7E79" w:rsidP="00CE7E79">
      <w:pPr>
        <w:spacing w:before="120" w:after="0"/>
        <w:rPr>
          <w:rFonts w:asciiTheme="majorHAnsi" w:hAnsiTheme="majorHAnsi" w:cstheme="majorHAnsi"/>
          <w:sz w:val="32"/>
        </w:rPr>
      </w:pPr>
      <w:r w:rsidRPr="00D42971">
        <w:rPr>
          <w:noProof/>
          <w:sz w:val="24"/>
          <w:lang w:eastAsia="en-CA"/>
        </w:rPr>
        <w:drawing>
          <wp:anchor distT="0" distB="0" distL="114300" distR="114300" simplePos="0" relativeHeight="251682816" behindDoc="0" locked="0" layoutInCell="1" allowOverlap="1" wp14:anchorId="231313A7" wp14:editId="1D789233">
            <wp:simplePos x="0" y="0"/>
            <wp:positionH relativeFrom="margin">
              <wp:posOffset>-9939</wp:posOffset>
            </wp:positionH>
            <wp:positionV relativeFrom="paragraph">
              <wp:posOffset>120347</wp:posOffset>
            </wp:positionV>
            <wp:extent cx="4007485" cy="2985770"/>
            <wp:effectExtent l="0" t="0" r="0" b="5080"/>
            <wp:wrapSquare wrapText="bothSides"/>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margin">
              <wp14:pctWidth>0</wp14:pctWidth>
            </wp14:sizeRelH>
            <wp14:sizeRelV relativeFrom="margin">
              <wp14:pctHeight>0</wp14:pctHeight>
            </wp14:sizeRelV>
          </wp:anchor>
        </w:drawing>
      </w:r>
      <w:r w:rsidR="00D42971">
        <w:rPr>
          <w:rFonts w:asciiTheme="majorHAnsi" w:hAnsiTheme="majorHAnsi" w:cstheme="majorHAnsi"/>
          <w:sz w:val="32"/>
        </w:rPr>
        <w:t>Figure 5</w:t>
      </w:r>
      <w:r w:rsidR="00D42971" w:rsidRPr="00A864CC">
        <w:rPr>
          <w:rFonts w:asciiTheme="majorHAnsi" w:hAnsiTheme="majorHAnsi" w:cstheme="majorHAnsi"/>
          <w:sz w:val="32"/>
        </w:rPr>
        <w:t>a.</w:t>
      </w:r>
    </w:p>
    <w:p w14:paraId="2FBCEAF7" w14:textId="352369BB" w:rsidR="00D42971" w:rsidRPr="00D2108A" w:rsidRDefault="00D42971" w:rsidP="00D42971">
      <w:pPr>
        <w:spacing w:after="60"/>
        <w:rPr>
          <w:sz w:val="24"/>
        </w:rPr>
      </w:pPr>
      <w:r w:rsidRPr="00A864CC">
        <w:rPr>
          <w:b/>
          <w:bCs/>
          <w:sz w:val="28"/>
          <w:lang w:val="en-US"/>
        </w:rPr>
        <w:t xml:space="preserve">Probability of </w:t>
      </w:r>
      <w:r w:rsidR="005D5917">
        <w:rPr>
          <w:b/>
          <w:bCs/>
          <w:sz w:val="28"/>
          <w:lang w:val="en-US"/>
        </w:rPr>
        <w:t>‘Being Established’</w:t>
      </w:r>
      <w:r w:rsidRPr="00A864CC">
        <w:rPr>
          <w:b/>
          <w:bCs/>
          <w:sz w:val="28"/>
          <w:lang w:val="en-US"/>
        </w:rPr>
        <w:t xml:space="preserve"> in Grade </w:t>
      </w:r>
      <w:r w:rsidR="005D5917">
        <w:rPr>
          <w:b/>
          <w:bCs/>
          <w:sz w:val="28"/>
          <w:lang w:val="en-US"/>
        </w:rPr>
        <w:t>7 Student Engagement</w:t>
      </w:r>
      <w:r w:rsidRPr="00A864CC">
        <w:rPr>
          <w:sz w:val="28"/>
        </w:rPr>
        <w:t xml:space="preserve"> </w:t>
      </w:r>
      <w:r w:rsidRPr="00D2108A">
        <w:rPr>
          <w:sz w:val="24"/>
          <w:lang w:val="en-US"/>
        </w:rPr>
        <w:t>(boys and girls combined)</w:t>
      </w:r>
    </w:p>
    <w:p w14:paraId="7762428D" w14:textId="6444348C" w:rsidR="00CB331E" w:rsidRDefault="000E4D27" w:rsidP="00CE7E79">
      <w:pPr>
        <w:spacing w:after="240"/>
        <w:rPr>
          <w:sz w:val="24"/>
        </w:rPr>
      </w:pPr>
      <w:r w:rsidRPr="005D5917">
        <w:rPr>
          <w:noProof/>
          <w:sz w:val="24"/>
          <w:lang w:eastAsia="en-CA"/>
        </w:rPr>
        <w:drawing>
          <wp:anchor distT="0" distB="0" distL="114300" distR="114300" simplePos="0" relativeHeight="251685888" behindDoc="0" locked="0" layoutInCell="1" allowOverlap="1" wp14:anchorId="2D5F5F20" wp14:editId="24FEF4CE">
            <wp:simplePos x="0" y="0"/>
            <wp:positionH relativeFrom="column">
              <wp:posOffset>145415</wp:posOffset>
            </wp:positionH>
            <wp:positionV relativeFrom="paragraph">
              <wp:posOffset>1807845</wp:posOffset>
            </wp:positionV>
            <wp:extent cx="3806190" cy="3068320"/>
            <wp:effectExtent l="0" t="0" r="3810" b="0"/>
            <wp:wrapSquare wrapText="bothSides"/>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margin">
              <wp14:pctWidth>0</wp14:pctWidth>
            </wp14:sizeRelH>
            <wp14:sizeRelV relativeFrom="margin">
              <wp14:pctHeight>0</wp14:pctHeight>
            </wp14:sizeRelV>
          </wp:anchor>
        </w:drawing>
      </w:r>
      <w:r w:rsidR="00CE7E79" w:rsidRPr="00D42971">
        <w:rPr>
          <w:b/>
          <w:noProof/>
          <w:sz w:val="24"/>
          <w:lang w:eastAsia="en-CA"/>
        </w:rPr>
        <mc:AlternateContent>
          <mc:Choice Requires="wps">
            <w:drawing>
              <wp:anchor distT="0" distB="0" distL="114300" distR="114300" simplePos="0" relativeHeight="251684864" behindDoc="0" locked="0" layoutInCell="1" allowOverlap="1" wp14:anchorId="73810C28" wp14:editId="4626AFE6">
                <wp:simplePos x="0" y="0"/>
                <wp:positionH relativeFrom="column">
                  <wp:posOffset>341630</wp:posOffset>
                </wp:positionH>
                <wp:positionV relativeFrom="paragraph">
                  <wp:posOffset>298562</wp:posOffset>
                </wp:positionV>
                <wp:extent cx="3076312" cy="447473"/>
                <wp:effectExtent l="0" t="0" r="0" b="0"/>
                <wp:wrapNone/>
                <wp:docPr id="35" name="TextBox 1"/>
                <wp:cNvGraphicFramePr/>
                <a:graphic xmlns:a="http://schemas.openxmlformats.org/drawingml/2006/main">
                  <a:graphicData uri="http://schemas.microsoft.com/office/word/2010/wordprocessingShape">
                    <wps:wsp>
                      <wps:cNvSpPr txBox="1"/>
                      <wps:spPr>
                        <a:xfrm>
                          <a:off x="0" y="0"/>
                          <a:ext cx="3076312" cy="447473"/>
                        </a:xfrm>
                        <a:prstGeom prst="rect">
                          <a:avLst/>
                        </a:prstGeom>
                      </wps:spPr>
                      <wps:txbx>
                        <w:txbxContent>
                          <w:p w14:paraId="1A02460D" w14:textId="4A6EB1D8" w:rsidR="005B77C0" w:rsidRPr="00D42971" w:rsidRDefault="005B77C0" w:rsidP="00D42971">
                            <w:pPr>
                              <w:pStyle w:val="NormalWeb"/>
                              <w:spacing w:before="0" w:beforeAutospacing="0" w:after="0" w:afterAutospacing="0"/>
                              <w:rPr>
                                <w:sz w:val="28"/>
                                <w:szCs w:val="28"/>
                              </w:rPr>
                            </w:pPr>
                            <w:r>
                              <w:rPr>
                                <w:rFonts w:asciiTheme="minorHAnsi" w:hAnsi="Calibri" w:cstheme="minorBidi"/>
                                <w:color w:val="000000" w:themeColor="text1"/>
                                <w:kern w:val="24"/>
                                <w:sz w:val="28"/>
                                <w:szCs w:val="28"/>
                              </w:rPr>
                              <w:t xml:space="preserve">  0       100     200      300      </w:t>
                            </w:r>
                            <w:r w:rsidRPr="00D42971">
                              <w:rPr>
                                <w:rFonts w:asciiTheme="minorHAnsi" w:hAnsi="Calibri" w:cstheme="minorBidi"/>
                                <w:color w:val="000000" w:themeColor="text1"/>
                                <w:kern w:val="24"/>
                                <w:sz w:val="28"/>
                                <w:szCs w:val="28"/>
                              </w:rPr>
                              <w:t>4</w:t>
                            </w:r>
                            <w:r>
                              <w:rPr>
                                <w:rFonts w:asciiTheme="minorHAnsi" w:hAnsi="Calibri" w:cstheme="minorBidi"/>
                                <w:color w:val="000000" w:themeColor="text1"/>
                                <w:kern w:val="24"/>
                                <w:sz w:val="28"/>
                                <w:szCs w:val="28"/>
                              </w:rPr>
                              <w:t xml:space="preserve">00     500     </w:t>
                            </w:r>
                            <w:r w:rsidRPr="00D42971">
                              <w:rPr>
                                <w:rFonts w:asciiTheme="minorHAnsi" w:hAnsi="Calibri" w:cstheme="minorBidi"/>
                                <w:color w:val="000000" w:themeColor="text1"/>
                                <w:kern w:val="24"/>
                                <w:sz w:val="28"/>
                                <w:szCs w:val="28"/>
                              </w:rPr>
                              <w:t>600</w:t>
                            </w:r>
                          </w:p>
                        </w:txbxContent>
                      </wps:txbx>
                      <wps:bodyPr wrap="none" rtlCol="0">
                        <a:noAutofit/>
                      </wps:bodyPr>
                    </wps:wsp>
                  </a:graphicData>
                </a:graphic>
                <wp14:sizeRelV relativeFrom="margin">
                  <wp14:pctHeight>0</wp14:pctHeight>
                </wp14:sizeRelV>
              </wp:anchor>
            </w:drawing>
          </mc:Choice>
          <mc:Fallback>
            <w:pict>
              <v:shape w14:anchorId="73810C28" id="TextBox 1" o:spid="_x0000_s1035" type="#_x0000_t202" style="position:absolute;margin-left:26.9pt;margin-top:23.5pt;width:242.25pt;height:35.25pt;z-index:2516848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" filled="f" stroked="f">
                <v:textbox>
                  <w:txbxContent>
                    <w:p w14:paraId="1A02460D" w14:textId="4A6EB1D8" w:rsidR="005B77C0" w:rsidRPr="00D42971" w:rsidRDefault="005B77C0" w:rsidP="00D42971">
                      <w:pPr>
                        <w:pStyle w:val="NormalWeb"/>
                        <w:spacing w:before="0" w:beforeAutospacing="0" w:after="0" w:afterAutospacing="0"/>
                        <w:rPr>
                          <w:sz w:val="28"/>
                          <w:szCs w:val="28"/>
                        </w:rPr>
                      </w:pPr>
                      <w:r>
                        <w:rPr>
                          <w:rFonts w:asciiTheme="minorHAnsi" w:hAnsi="Calibri" w:cstheme="minorBidi"/>
                          <w:color w:val="000000" w:themeColor="text1"/>
                          <w:kern w:val="24"/>
                          <w:sz w:val="28"/>
                          <w:szCs w:val="28"/>
                        </w:rPr>
                        <w:t xml:space="preserve">  0       100     200      300      </w:t>
                      </w:r>
                      <w:r w:rsidRPr="00D42971">
                        <w:rPr>
                          <w:rFonts w:asciiTheme="minorHAnsi" w:hAnsi="Calibri" w:cstheme="minorBidi"/>
                          <w:color w:val="000000" w:themeColor="text1"/>
                          <w:kern w:val="24"/>
                          <w:sz w:val="28"/>
                          <w:szCs w:val="28"/>
                        </w:rPr>
                        <w:t>4</w:t>
                      </w:r>
                      <w:r>
                        <w:rPr>
                          <w:rFonts w:asciiTheme="minorHAnsi" w:hAnsi="Calibri" w:cstheme="minorBidi"/>
                          <w:color w:val="000000" w:themeColor="text1"/>
                          <w:kern w:val="24"/>
                          <w:sz w:val="28"/>
                          <w:szCs w:val="28"/>
                        </w:rPr>
                        <w:t xml:space="preserve">00     500     </w:t>
                      </w:r>
                      <w:r w:rsidRPr="00D42971">
                        <w:rPr>
                          <w:rFonts w:asciiTheme="minorHAnsi" w:hAnsi="Calibri" w:cstheme="minorBidi"/>
                          <w:color w:val="000000" w:themeColor="text1"/>
                          <w:kern w:val="24"/>
                          <w:sz w:val="28"/>
                          <w:szCs w:val="28"/>
                        </w:rPr>
                        <w:t>600</w:t>
                      </w:r>
                    </w:p>
                  </w:txbxContent>
                </v:textbox>
              </v:shape>
            </w:pict>
          </mc:Fallback>
        </mc:AlternateContent>
      </w:r>
      <w:r w:rsidR="005D5917">
        <w:rPr>
          <w:sz w:val="24"/>
        </w:rPr>
        <w:t>The probability of G</w:t>
      </w:r>
      <w:r w:rsidR="00CB331E">
        <w:rPr>
          <w:sz w:val="24"/>
        </w:rPr>
        <w:t>rade 7 students being assessed as ‘established’ in student engagement was strongly related to BGCW participation. This association was significant right from the start of a student’s participation in BGCW, reached a plateau around 320 visits, and declined only after about 600 visits.</w:t>
      </w:r>
    </w:p>
    <w:p w14:paraId="40A14069" w14:textId="26E2C249" w:rsidR="00CE7E79" w:rsidRPr="00CE7E79" w:rsidRDefault="00CE7E79" w:rsidP="00CE7E79">
      <w:pPr>
        <w:spacing w:after="60"/>
        <w:rPr>
          <w:sz w:val="24"/>
        </w:rPr>
      </w:pPr>
      <w:r>
        <w:rPr>
          <w:rFonts w:asciiTheme="majorHAnsi" w:hAnsiTheme="majorHAnsi" w:cstheme="majorHAnsi"/>
          <w:sz w:val="32"/>
        </w:rPr>
        <w:t>Figure 5b</w:t>
      </w:r>
      <w:r w:rsidRPr="00A864CC">
        <w:rPr>
          <w:rFonts w:asciiTheme="majorHAnsi" w:hAnsiTheme="majorHAnsi" w:cstheme="majorHAnsi"/>
          <w:sz w:val="32"/>
        </w:rPr>
        <w:t>.</w:t>
      </w:r>
    </w:p>
    <w:p w14:paraId="68471AD9" w14:textId="4C0E3756" w:rsidR="00CE7E79" w:rsidRPr="00CE7E79" w:rsidRDefault="00CE7E79" w:rsidP="00CE7E79">
      <w:pPr>
        <w:spacing w:after="60"/>
        <w:rPr>
          <w:sz w:val="24"/>
        </w:rPr>
      </w:pPr>
      <w:r w:rsidRPr="00A864CC">
        <w:rPr>
          <w:b/>
          <w:bCs/>
          <w:sz w:val="28"/>
          <w:lang w:val="en-US"/>
        </w:rPr>
        <w:t xml:space="preserve">Probability of </w:t>
      </w:r>
      <w:r w:rsidR="008014C6">
        <w:rPr>
          <w:b/>
          <w:bCs/>
          <w:sz w:val="28"/>
          <w:lang w:val="en-US"/>
        </w:rPr>
        <w:t>‘</w:t>
      </w:r>
      <w:r>
        <w:rPr>
          <w:b/>
          <w:bCs/>
          <w:sz w:val="28"/>
          <w:lang w:val="en-US"/>
        </w:rPr>
        <w:t>Being Established’</w:t>
      </w:r>
      <w:r w:rsidRPr="00A864CC">
        <w:rPr>
          <w:b/>
          <w:bCs/>
          <w:sz w:val="28"/>
          <w:lang w:val="en-US"/>
        </w:rPr>
        <w:t xml:space="preserve"> in Grade </w:t>
      </w:r>
      <w:r>
        <w:rPr>
          <w:b/>
          <w:bCs/>
          <w:sz w:val="28"/>
          <w:lang w:val="en-US"/>
        </w:rPr>
        <w:t>7 Student Engagement</w:t>
      </w:r>
      <w:r w:rsidRPr="00A864CC">
        <w:rPr>
          <w:sz w:val="28"/>
        </w:rPr>
        <w:t xml:space="preserve"> </w:t>
      </w:r>
      <w:r>
        <w:rPr>
          <w:sz w:val="24"/>
        </w:rPr>
        <w:t>(by sex)</w:t>
      </w:r>
    </w:p>
    <w:p w14:paraId="0FA00D7E" w14:textId="4CDE5AA7" w:rsidR="00CB331E" w:rsidRDefault="008014C6" w:rsidP="00CE7E79">
      <w:pPr>
        <w:spacing w:after="60"/>
        <w:rPr>
          <w:b/>
          <w:color w:val="5B9BD5" w:themeColor="accent1"/>
          <w:sz w:val="24"/>
        </w:rPr>
      </w:pPr>
      <w:r>
        <w:rPr>
          <w:sz w:val="24"/>
        </w:rPr>
        <w:t>B</w:t>
      </w:r>
      <w:r w:rsidR="00CB331E">
        <w:rPr>
          <w:sz w:val="24"/>
        </w:rPr>
        <w:t xml:space="preserve">oth boys and girls trended mainly upwards as the number of BGCW visits increased. Again, it is notable that girls were more likely to be assessed as ‘established’ in student engagement </w:t>
      </w:r>
      <w:r w:rsidR="00701128">
        <w:rPr>
          <w:sz w:val="24"/>
        </w:rPr>
        <w:t xml:space="preserve">than </w:t>
      </w:r>
      <w:r w:rsidR="00CB331E">
        <w:rPr>
          <w:sz w:val="24"/>
        </w:rPr>
        <w:t>boys, even before they had any contact with BGCW, although this gap between boys and girls began to shrink at higher levels o</w:t>
      </w:r>
      <w:r w:rsidR="00CE7E79">
        <w:rPr>
          <w:sz w:val="24"/>
        </w:rPr>
        <w:t xml:space="preserve">f BGCW participation (around 400 to </w:t>
      </w:r>
      <w:r w:rsidR="00CB331E">
        <w:rPr>
          <w:sz w:val="24"/>
        </w:rPr>
        <w:t>500 visits).</w:t>
      </w:r>
    </w:p>
    <w:p w14:paraId="5BA36341" w14:textId="77777777" w:rsidR="00CB331E" w:rsidRPr="008014C6" w:rsidRDefault="00CB331E" w:rsidP="00CB331E">
      <w:pPr>
        <w:rPr>
          <w:sz w:val="28"/>
        </w:rPr>
      </w:pPr>
      <w:r w:rsidRPr="008014C6">
        <w:rPr>
          <w:b/>
          <w:sz w:val="28"/>
        </w:rPr>
        <w:lastRenderedPageBreak/>
        <w:t>Probability of ‘Meeting Expectations’ in Grade 7</w:t>
      </w:r>
      <w:r w:rsidRPr="008014C6">
        <w:rPr>
          <w:sz w:val="28"/>
        </w:rPr>
        <w:t xml:space="preserve"> </w:t>
      </w:r>
      <w:r w:rsidRPr="008014C6">
        <w:rPr>
          <w:b/>
          <w:sz w:val="28"/>
        </w:rPr>
        <w:t>Mathematics</w:t>
      </w:r>
    </w:p>
    <w:tbl>
      <w:tblPr>
        <w:tblStyle w:val="TableGrid"/>
        <w:tblW w:w="10060" w:type="dxa"/>
        <w:tblLook w:val="04A0" w:firstRow="1" w:lastRow="0" w:firstColumn="1" w:lastColumn="0" w:noHBand="0" w:noVBand="1"/>
      </w:tblPr>
      <w:tblGrid>
        <w:gridCol w:w="10060"/>
      </w:tblGrid>
      <w:tr w:rsidR="00CB331E" w14:paraId="39D5B205" w14:textId="77777777" w:rsidTr="00197AE6">
        <w:tc>
          <w:tcPr>
            <w:tcW w:w="10060" w:type="dxa"/>
          </w:tcPr>
          <w:p w14:paraId="26239FD6" w14:textId="77777777" w:rsidR="00CB331E" w:rsidRPr="003A6C8B" w:rsidRDefault="00CB331E" w:rsidP="00197AE6">
            <w:pPr>
              <w:spacing w:before="60" w:after="60"/>
              <w:rPr>
                <w:b/>
                <w:sz w:val="24"/>
              </w:rPr>
            </w:pPr>
            <w:r w:rsidRPr="003A6C8B">
              <w:rPr>
                <w:b/>
                <w:sz w:val="24"/>
              </w:rPr>
              <w:t xml:space="preserve">About Grade </w:t>
            </w:r>
            <w:r>
              <w:rPr>
                <w:b/>
                <w:sz w:val="24"/>
              </w:rPr>
              <w:t>7 Mathematics</w:t>
            </w:r>
          </w:p>
          <w:p w14:paraId="3FB7ABCF" w14:textId="77777777" w:rsidR="00CB331E" w:rsidRPr="002717EF" w:rsidRDefault="00CB331E" w:rsidP="00197AE6">
            <w:pPr>
              <w:spacing w:after="60"/>
              <w:rPr>
                <w:rFonts w:cstheme="minorHAnsi"/>
              </w:rPr>
            </w:pPr>
            <w:r w:rsidRPr="002717EF">
              <w:rPr>
                <w:rFonts w:cstheme="minorHAnsi"/>
              </w:rPr>
              <w:t>Students are scored on 6 competencies:</w:t>
            </w:r>
          </w:p>
          <w:p w14:paraId="04470097" w14:textId="77777777" w:rsidR="00CB331E" w:rsidRPr="002717EF" w:rsidRDefault="00CB331E" w:rsidP="00CB331E">
            <w:pPr>
              <w:pStyle w:val="ListParagraph"/>
              <w:numPr>
                <w:ilvl w:val="0"/>
                <w:numId w:val="33"/>
              </w:numPr>
              <w:spacing w:after="60"/>
              <w:rPr>
                <w:rFonts w:cstheme="minorHAnsi"/>
              </w:rPr>
            </w:pPr>
            <w:r w:rsidRPr="002717EF">
              <w:rPr>
                <w:rFonts w:cstheme="minorHAnsi"/>
              </w:rPr>
              <w:t xml:space="preserve">develops mental images to represent numbers and compare them; </w:t>
            </w:r>
          </w:p>
          <w:p w14:paraId="32EE52E9" w14:textId="77777777" w:rsidR="00CB331E" w:rsidRPr="002717EF" w:rsidRDefault="00CB331E" w:rsidP="00CB331E">
            <w:pPr>
              <w:pStyle w:val="ListParagraph"/>
              <w:numPr>
                <w:ilvl w:val="0"/>
                <w:numId w:val="33"/>
              </w:numPr>
              <w:spacing w:after="60"/>
              <w:rPr>
                <w:rFonts w:cstheme="minorHAnsi"/>
              </w:rPr>
            </w:pPr>
            <w:r w:rsidRPr="002717EF">
              <w:rPr>
                <w:rFonts w:cstheme="minorHAnsi"/>
              </w:rPr>
              <w:t xml:space="preserve">makes sense of the relationships between numbers and the structure of the number system; </w:t>
            </w:r>
          </w:p>
          <w:p w14:paraId="7BEF7501" w14:textId="77777777" w:rsidR="00CB331E" w:rsidRPr="002717EF" w:rsidRDefault="00CB331E" w:rsidP="00CB331E">
            <w:pPr>
              <w:pStyle w:val="ListParagraph"/>
              <w:numPr>
                <w:ilvl w:val="0"/>
                <w:numId w:val="33"/>
              </w:numPr>
              <w:spacing w:after="60"/>
              <w:rPr>
                <w:rFonts w:cstheme="minorHAnsi"/>
              </w:rPr>
            </w:pPr>
            <w:r w:rsidRPr="002717EF">
              <w:rPr>
                <w:rFonts w:cstheme="minorHAnsi"/>
              </w:rPr>
              <w:t xml:space="preserve">understands that a given number may be represented in a variety of ways; </w:t>
            </w:r>
          </w:p>
          <w:p w14:paraId="2C68A8B1" w14:textId="77777777" w:rsidR="00CB331E" w:rsidRPr="002717EF" w:rsidRDefault="00CB331E" w:rsidP="00CB331E">
            <w:pPr>
              <w:pStyle w:val="ListParagraph"/>
              <w:numPr>
                <w:ilvl w:val="0"/>
                <w:numId w:val="33"/>
              </w:numPr>
              <w:spacing w:after="60"/>
              <w:rPr>
                <w:rFonts w:cstheme="minorHAnsi"/>
              </w:rPr>
            </w:pPr>
            <w:r w:rsidRPr="002717EF">
              <w:rPr>
                <w:rFonts w:cstheme="minorHAnsi"/>
              </w:rPr>
              <w:t xml:space="preserve">represents, recognizes, constructs and extends number patterns; </w:t>
            </w:r>
          </w:p>
          <w:p w14:paraId="461C558F" w14:textId="77777777" w:rsidR="00CB331E" w:rsidRPr="002717EF" w:rsidRDefault="00CB331E" w:rsidP="00CB331E">
            <w:pPr>
              <w:pStyle w:val="ListParagraph"/>
              <w:numPr>
                <w:ilvl w:val="0"/>
                <w:numId w:val="33"/>
              </w:numPr>
              <w:spacing w:after="60"/>
              <w:rPr>
                <w:rFonts w:cstheme="minorHAnsi"/>
              </w:rPr>
            </w:pPr>
            <w:r w:rsidRPr="002717EF">
              <w:rPr>
                <w:rFonts w:cstheme="minorHAnsi"/>
              </w:rPr>
              <w:t xml:space="preserve">models patterns on graphs; </w:t>
            </w:r>
          </w:p>
          <w:p w14:paraId="480B1ED3" w14:textId="77777777" w:rsidR="00CB331E" w:rsidRPr="002717EF" w:rsidRDefault="00CB331E" w:rsidP="00CB331E">
            <w:pPr>
              <w:pStyle w:val="ListParagraph"/>
              <w:numPr>
                <w:ilvl w:val="0"/>
                <w:numId w:val="33"/>
              </w:numPr>
              <w:spacing w:after="60"/>
              <w:rPr>
                <w:rFonts w:cstheme="minorHAnsi"/>
              </w:rPr>
            </w:pPr>
            <w:r w:rsidRPr="002717EF">
              <w:rPr>
                <w:rFonts w:cstheme="minorHAnsi"/>
              </w:rPr>
              <w:t xml:space="preserve">writes an algebraic equation for number patterns to solve problems. </w:t>
            </w:r>
          </w:p>
          <w:p w14:paraId="6DAA5041" w14:textId="77777777" w:rsidR="00CB331E" w:rsidRPr="002717EF" w:rsidRDefault="00CB331E" w:rsidP="00197AE6">
            <w:pPr>
              <w:spacing w:after="60"/>
              <w:rPr>
                <w:rFonts w:cstheme="minorHAnsi"/>
              </w:rPr>
            </w:pPr>
            <w:r w:rsidRPr="002717EF">
              <w:t>Students may be assessed as ’</w:t>
            </w:r>
            <w:r w:rsidRPr="002717EF">
              <w:rPr>
                <w:rFonts w:cstheme="minorHAnsi"/>
              </w:rPr>
              <w:t>meets expectations’, ‘approaching expectations’, or ‘not meeting expectations’.</w:t>
            </w:r>
          </w:p>
        </w:tc>
      </w:tr>
    </w:tbl>
    <w:p w14:paraId="561B2C94" w14:textId="0D95A939" w:rsidR="00CB331E" w:rsidRDefault="00B67678" w:rsidP="00CB331E">
      <w:pPr>
        <w:spacing w:after="60"/>
        <w:rPr>
          <w:sz w:val="24"/>
        </w:rPr>
      </w:pPr>
      <w:r w:rsidRPr="00B67678">
        <w:rPr>
          <w:noProof/>
          <w:sz w:val="24"/>
          <w:lang w:eastAsia="en-CA"/>
        </w:rPr>
        <w:drawing>
          <wp:anchor distT="0" distB="0" distL="114300" distR="114300" simplePos="0" relativeHeight="251657214" behindDoc="0" locked="0" layoutInCell="1" allowOverlap="1" wp14:anchorId="3F4BD5CA" wp14:editId="5F756320">
            <wp:simplePos x="0" y="0"/>
            <wp:positionH relativeFrom="margin">
              <wp:align>left</wp:align>
            </wp:positionH>
            <wp:positionV relativeFrom="paragraph">
              <wp:posOffset>95250</wp:posOffset>
            </wp:positionV>
            <wp:extent cx="3966845" cy="3032760"/>
            <wp:effectExtent l="0" t="0" r="0" b="0"/>
            <wp:wrapSquare wrapText="bothSides"/>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margin">
              <wp14:pctWidth>0</wp14:pctWidth>
            </wp14:sizeRelH>
            <wp14:sizeRelV relativeFrom="margin">
              <wp14:pctHeight>0</wp14:pctHeight>
            </wp14:sizeRelV>
          </wp:anchor>
        </w:drawing>
      </w:r>
    </w:p>
    <w:p w14:paraId="768A4ABF" w14:textId="097C16B6" w:rsidR="00B67678" w:rsidRPr="00A864CC" w:rsidRDefault="00B67678" w:rsidP="00B67678">
      <w:pPr>
        <w:spacing w:after="60"/>
        <w:rPr>
          <w:rFonts w:asciiTheme="majorHAnsi" w:hAnsiTheme="majorHAnsi" w:cstheme="majorHAnsi"/>
          <w:sz w:val="32"/>
        </w:rPr>
      </w:pPr>
      <w:r>
        <w:rPr>
          <w:rFonts w:asciiTheme="majorHAnsi" w:hAnsiTheme="majorHAnsi" w:cstheme="majorHAnsi"/>
          <w:sz w:val="32"/>
        </w:rPr>
        <w:t>Figure 6</w:t>
      </w:r>
      <w:r w:rsidRPr="00A864CC">
        <w:rPr>
          <w:rFonts w:asciiTheme="majorHAnsi" w:hAnsiTheme="majorHAnsi" w:cstheme="majorHAnsi"/>
          <w:sz w:val="32"/>
        </w:rPr>
        <w:t>a.</w:t>
      </w:r>
    </w:p>
    <w:p w14:paraId="326278F9" w14:textId="310F780C" w:rsidR="00B67678" w:rsidRPr="00D2108A" w:rsidRDefault="00B67678" w:rsidP="00B67678">
      <w:pPr>
        <w:spacing w:after="60"/>
        <w:rPr>
          <w:sz w:val="24"/>
        </w:rPr>
      </w:pPr>
      <w:r w:rsidRPr="00A864CC">
        <w:rPr>
          <w:b/>
          <w:bCs/>
          <w:sz w:val="28"/>
          <w:lang w:val="en-US"/>
        </w:rPr>
        <w:t xml:space="preserve">Probability of 'Meeting Expectations' in Grade </w:t>
      </w:r>
      <w:r>
        <w:rPr>
          <w:b/>
          <w:bCs/>
          <w:sz w:val="28"/>
          <w:lang w:val="en-US"/>
        </w:rPr>
        <w:t>7 Mathematics</w:t>
      </w:r>
      <w:r w:rsidRPr="00A864CC">
        <w:rPr>
          <w:sz w:val="28"/>
        </w:rPr>
        <w:t xml:space="preserve"> </w:t>
      </w:r>
      <w:r w:rsidRPr="00D2108A">
        <w:rPr>
          <w:sz w:val="24"/>
          <w:lang w:val="en-US"/>
        </w:rPr>
        <w:t>(boys and girls combined)</w:t>
      </w:r>
    </w:p>
    <w:p w14:paraId="49ADF458" w14:textId="2C2AB6FF" w:rsidR="0049208A" w:rsidRDefault="00EF51EA" w:rsidP="00CB331E">
      <w:pPr>
        <w:spacing w:after="60"/>
        <w:rPr>
          <w:sz w:val="24"/>
        </w:rPr>
      </w:pPr>
      <w:r w:rsidRPr="00B67678">
        <w:rPr>
          <w:noProof/>
          <w:sz w:val="24"/>
          <w:lang w:eastAsia="en-CA"/>
        </w:rPr>
        <mc:AlternateContent>
          <mc:Choice Requires="wps">
            <w:drawing>
              <wp:anchor distT="0" distB="0" distL="114300" distR="114300" simplePos="0" relativeHeight="251689984" behindDoc="0" locked="0" layoutInCell="1" allowOverlap="1" wp14:anchorId="714F77CE" wp14:editId="32D14ECB">
                <wp:simplePos x="0" y="0"/>
                <wp:positionH relativeFrom="column">
                  <wp:posOffset>315595</wp:posOffset>
                </wp:positionH>
                <wp:positionV relativeFrom="paragraph">
                  <wp:posOffset>133873</wp:posOffset>
                </wp:positionV>
                <wp:extent cx="3715385" cy="307340"/>
                <wp:effectExtent l="0" t="0" r="0" b="0"/>
                <wp:wrapNone/>
                <wp:docPr id="38" name="TextBox 1"/>
                <wp:cNvGraphicFramePr/>
                <a:graphic xmlns:a="http://schemas.openxmlformats.org/drawingml/2006/main">
                  <a:graphicData uri="http://schemas.microsoft.com/office/word/2010/wordprocessingShape">
                    <wps:wsp>
                      <wps:cNvSpPr txBox="1"/>
                      <wps:spPr>
                        <a:xfrm>
                          <a:off x="0" y="0"/>
                          <a:ext cx="3715385" cy="307340"/>
                        </a:xfrm>
                        <a:prstGeom prst="rect">
                          <a:avLst/>
                        </a:prstGeom>
                      </wps:spPr>
                      <wps:txbx>
                        <w:txbxContent>
                          <w:p w14:paraId="70BB88FC" w14:textId="56B47E7F" w:rsidR="005B77C0" w:rsidRPr="00B67678" w:rsidRDefault="005B77C0" w:rsidP="00B67678">
                            <w:pPr>
                              <w:pStyle w:val="NormalWeb"/>
                              <w:spacing w:before="0" w:beforeAutospacing="0" w:after="0" w:afterAutospacing="0"/>
                              <w:rPr>
                                <w:sz w:val="28"/>
                                <w:szCs w:val="28"/>
                              </w:rPr>
                            </w:pPr>
                            <w:r>
                              <w:rPr>
                                <w:rFonts w:asciiTheme="minorHAnsi" w:hAnsi="Calibri" w:cstheme="minorBidi"/>
                                <w:color w:val="000000" w:themeColor="text1"/>
                                <w:kern w:val="24"/>
                                <w:sz w:val="28"/>
                                <w:szCs w:val="28"/>
                              </w:rPr>
                              <w:t xml:space="preserve">  0         100       200       300     </w:t>
                            </w:r>
                            <w:r w:rsidRPr="00B67678">
                              <w:rPr>
                                <w:rFonts w:asciiTheme="minorHAnsi" w:hAnsi="Calibri" w:cstheme="minorBidi"/>
                                <w:color w:val="000000" w:themeColor="text1"/>
                                <w:kern w:val="24"/>
                                <w:sz w:val="28"/>
                                <w:szCs w:val="28"/>
                              </w:rPr>
                              <w:t>4</w:t>
                            </w:r>
                            <w:r>
                              <w:rPr>
                                <w:rFonts w:asciiTheme="minorHAnsi" w:hAnsi="Calibri" w:cstheme="minorBidi"/>
                                <w:color w:val="000000" w:themeColor="text1"/>
                                <w:kern w:val="24"/>
                                <w:sz w:val="28"/>
                                <w:szCs w:val="28"/>
                              </w:rPr>
                              <w:t xml:space="preserve">00       500      </w:t>
                            </w:r>
                            <w:r w:rsidRPr="00B67678">
                              <w:rPr>
                                <w:rFonts w:asciiTheme="minorHAnsi" w:hAnsi="Calibri" w:cstheme="minorBidi"/>
                                <w:color w:val="000000" w:themeColor="text1"/>
                                <w:kern w:val="24"/>
                                <w:sz w:val="28"/>
                                <w:szCs w:val="28"/>
                              </w:rPr>
                              <w:t>600</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714F77CE" id="_x0000_s1036" type="#_x0000_t202" style="position:absolute;margin-left:24.85pt;margin-top:10.55pt;width:292.55pt;height:24.2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" filled="f" stroked="f">
                <v:textbox>
                  <w:txbxContent>
                    <w:p w14:paraId="70BB88FC" w14:textId="56B47E7F" w:rsidR="005B77C0" w:rsidRPr="00B67678" w:rsidRDefault="005B77C0" w:rsidP="00B67678">
                      <w:pPr>
                        <w:pStyle w:val="NormalWeb"/>
                        <w:spacing w:before="0" w:beforeAutospacing="0" w:after="0" w:afterAutospacing="0"/>
                        <w:rPr>
                          <w:sz w:val="28"/>
                          <w:szCs w:val="28"/>
                        </w:rPr>
                      </w:pPr>
                      <w:r>
                        <w:rPr>
                          <w:rFonts w:asciiTheme="minorHAnsi" w:hAnsi="Calibri" w:cstheme="minorBidi"/>
                          <w:color w:val="000000" w:themeColor="text1"/>
                          <w:kern w:val="24"/>
                          <w:sz w:val="28"/>
                          <w:szCs w:val="28"/>
                        </w:rPr>
                        <w:t xml:space="preserve">  0         100       200       300     </w:t>
                      </w:r>
                      <w:r w:rsidRPr="00B67678">
                        <w:rPr>
                          <w:rFonts w:asciiTheme="minorHAnsi" w:hAnsi="Calibri" w:cstheme="minorBidi"/>
                          <w:color w:val="000000" w:themeColor="text1"/>
                          <w:kern w:val="24"/>
                          <w:sz w:val="28"/>
                          <w:szCs w:val="28"/>
                        </w:rPr>
                        <w:t>4</w:t>
                      </w:r>
                      <w:r>
                        <w:rPr>
                          <w:rFonts w:asciiTheme="minorHAnsi" w:hAnsi="Calibri" w:cstheme="minorBidi"/>
                          <w:color w:val="000000" w:themeColor="text1"/>
                          <w:kern w:val="24"/>
                          <w:sz w:val="28"/>
                          <w:szCs w:val="28"/>
                        </w:rPr>
                        <w:t xml:space="preserve">00       500      </w:t>
                      </w:r>
                      <w:r w:rsidRPr="00B67678">
                        <w:rPr>
                          <w:rFonts w:asciiTheme="minorHAnsi" w:hAnsi="Calibri" w:cstheme="minorBidi"/>
                          <w:color w:val="000000" w:themeColor="text1"/>
                          <w:kern w:val="24"/>
                          <w:sz w:val="28"/>
                          <w:szCs w:val="28"/>
                        </w:rPr>
                        <w:t>600</w:t>
                      </w:r>
                    </w:p>
                  </w:txbxContent>
                </v:textbox>
              </v:shape>
            </w:pict>
          </mc:Fallback>
        </mc:AlternateContent>
      </w:r>
      <w:r w:rsidR="008014C6" w:rsidRPr="008014C6">
        <w:rPr>
          <w:noProof/>
          <w:sz w:val="24"/>
          <w:lang w:eastAsia="en-CA"/>
        </w:rPr>
        <mc:AlternateContent>
          <mc:Choice Requires="wps">
            <w:drawing>
              <wp:anchor distT="0" distB="0" distL="114300" distR="114300" simplePos="0" relativeHeight="251692032" behindDoc="0" locked="0" layoutInCell="1" allowOverlap="1" wp14:anchorId="74198549" wp14:editId="7DBB31D8">
                <wp:simplePos x="0" y="0"/>
                <wp:positionH relativeFrom="column">
                  <wp:posOffset>1368425</wp:posOffset>
                </wp:positionH>
                <wp:positionV relativeFrom="paragraph">
                  <wp:posOffset>419208</wp:posOffset>
                </wp:positionV>
                <wp:extent cx="1694701" cy="299086"/>
                <wp:effectExtent l="0" t="0" r="0" b="0"/>
                <wp:wrapNone/>
                <wp:docPr id="40" name="TextBox 3"/>
                <wp:cNvGraphicFramePr/>
                <a:graphic xmlns:a="http://schemas.openxmlformats.org/drawingml/2006/main">
                  <a:graphicData uri="http://schemas.microsoft.com/office/word/2010/wordprocessingShape">
                    <wps:wsp>
                      <wps:cNvSpPr txBox="1"/>
                      <wps:spPr>
                        <a:xfrm>
                          <a:off x="0" y="0"/>
                          <a:ext cx="1694701" cy="299086"/>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BCF55B8" w14:textId="77777777" w:rsidR="005B77C0" w:rsidRPr="008014C6" w:rsidRDefault="005B77C0" w:rsidP="008014C6">
                            <w:pPr>
                              <w:pStyle w:val="NormalWeb"/>
                              <w:spacing w:before="0" w:beforeAutospacing="0" w:after="0" w:afterAutospacing="0"/>
                              <w:rPr>
                                <w:sz w:val="28"/>
                              </w:rPr>
                            </w:pPr>
                            <w:r w:rsidRPr="008014C6">
                              <w:rPr>
                                <w:rFonts w:asciiTheme="minorHAnsi" w:hAnsi="Calibri" w:cstheme="minorBidi"/>
                                <w:b/>
                                <w:bCs/>
                                <w:color w:val="000000" w:themeColor="text1"/>
                                <w:kern w:val="24"/>
                                <w:sz w:val="28"/>
                              </w:rPr>
                              <w:t>Number of BGCW Visits</w:t>
                            </w:r>
                          </w:p>
                        </w:txbxContent>
                      </wps:txbx>
                      <wps:bodyPr wrap="none" rtlCol="0" anchor="t">
                        <a:spAutoFit/>
                      </wps:bodyPr>
                    </wps:wsp>
                  </a:graphicData>
                </a:graphic>
              </wp:anchor>
            </w:drawing>
          </mc:Choice>
          <mc:Fallback>
            <w:pict>
              <v:shape w14:anchorId="74198549" id="_x0000_s1037" type="#_x0000_t202" style="position:absolute;margin-left:107.75pt;margin-top:33pt;width:133.45pt;height:23.55pt;z-index:2516920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" filled="f" stroked="f">
                <v:textbox style="mso-fit-shape-to-text:t">
                  <w:txbxContent>
                    <w:p w14:paraId="3BCF55B8" w14:textId="77777777" w:rsidR="005B77C0" w:rsidRPr="008014C6" w:rsidRDefault="005B77C0" w:rsidP="008014C6">
                      <w:pPr>
                        <w:pStyle w:val="NormalWeb"/>
                        <w:spacing w:before="0" w:beforeAutospacing="0" w:after="0" w:afterAutospacing="0"/>
                        <w:rPr>
                          <w:sz w:val="28"/>
                        </w:rPr>
                      </w:pPr>
                      <w:r w:rsidRPr="008014C6">
                        <w:rPr>
                          <w:rFonts w:asciiTheme="minorHAnsi" w:hAnsi="Calibri" w:cstheme="minorBidi"/>
                          <w:b/>
                          <w:bCs/>
                          <w:color w:val="000000" w:themeColor="text1"/>
                          <w:kern w:val="24"/>
                          <w:sz w:val="28"/>
                        </w:rPr>
                        <w:t>Number of BGCW Visits</w:t>
                      </w:r>
                    </w:p>
                  </w:txbxContent>
                </v:textbox>
              </v:shape>
            </w:pict>
          </mc:Fallback>
        </mc:AlternateContent>
      </w:r>
      <w:r w:rsidR="008014C6">
        <w:rPr>
          <w:sz w:val="24"/>
        </w:rPr>
        <w:t>The</w:t>
      </w:r>
      <w:r w:rsidR="0049208A" w:rsidRPr="0049208A">
        <w:rPr>
          <w:sz w:val="24"/>
        </w:rPr>
        <w:t xml:space="preserve"> dark blue line and the light blue 95% confidence interval bands cross the horizon</w:t>
      </w:r>
      <w:r w:rsidR="0049208A">
        <w:rPr>
          <w:sz w:val="24"/>
        </w:rPr>
        <w:t>tal</w:t>
      </w:r>
      <w:r w:rsidR="0049208A" w:rsidRPr="0049208A">
        <w:rPr>
          <w:sz w:val="24"/>
        </w:rPr>
        <w:t xml:space="preserve"> axis, indicating that there is no significant relationship between meeting expectations in Grade 7 mathematics and BGCW participation at any number of BGCW visits.</w:t>
      </w:r>
    </w:p>
    <w:p w14:paraId="4BFC1442" w14:textId="77777777" w:rsidR="008014C6" w:rsidRDefault="008014C6" w:rsidP="00B67678">
      <w:pPr>
        <w:spacing w:after="60"/>
        <w:rPr>
          <w:rFonts w:asciiTheme="majorHAnsi" w:hAnsiTheme="majorHAnsi" w:cstheme="majorHAnsi"/>
          <w:sz w:val="32"/>
        </w:rPr>
      </w:pPr>
      <w:r w:rsidRPr="008014C6">
        <w:rPr>
          <w:noProof/>
          <w:sz w:val="24"/>
          <w:lang w:eastAsia="en-CA"/>
        </w:rPr>
        <w:drawing>
          <wp:anchor distT="0" distB="0" distL="114300" distR="114300" simplePos="0" relativeHeight="251688960" behindDoc="0" locked="0" layoutInCell="1" allowOverlap="1" wp14:anchorId="372E31D1" wp14:editId="66C0BA7E">
            <wp:simplePos x="0" y="0"/>
            <wp:positionH relativeFrom="margin">
              <wp:posOffset>-40341</wp:posOffset>
            </wp:positionH>
            <wp:positionV relativeFrom="paragraph">
              <wp:posOffset>18415</wp:posOffset>
            </wp:positionV>
            <wp:extent cx="4023360" cy="3004185"/>
            <wp:effectExtent l="0" t="0" r="0" b="5715"/>
            <wp:wrapSquare wrapText="bothSides"/>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margin">
              <wp14:pctWidth>0</wp14:pctWidth>
            </wp14:sizeRelH>
            <wp14:sizeRelV relativeFrom="margin">
              <wp14:pctHeight>0</wp14:pctHeight>
            </wp14:sizeRelV>
          </wp:anchor>
        </w:drawing>
      </w:r>
    </w:p>
    <w:p w14:paraId="55596FE0" w14:textId="1CBAF956" w:rsidR="00B67678" w:rsidRPr="00A864CC" w:rsidRDefault="00B67678" w:rsidP="00B67678">
      <w:pPr>
        <w:spacing w:after="60"/>
        <w:rPr>
          <w:rFonts w:asciiTheme="majorHAnsi" w:hAnsiTheme="majorHAnsi" w:cstheme="majorHAnsi"/>
          <w:sz w:val="32"/>
        </w:rPr>
      </w:pPr>
      <w:r>
        <w:rPr>
          <w:rFonts w:asciiTheme="majorHAnsi" w:hAnsiTheme="majorHAnsi" w:cstheme="majorHAnsi"/>
          <w:sz w:val="32"/>
        </w:rPr>
        <w:t>Figure 6b</w:t>
      </w:r>
      <w:r w:rsidRPr="00A864CC">
        <w:rPr>
          <w:rFonts w:asciiTheme="majorHAnsi" w:hAnsiTheme="majorHAnsi" w:cstheme="majorHAnsi"/>
          <w:sz w:val="32"/>
        </w:rPr>
        <w:t>.</w:t>
      </w:r>
    </w:p>
    <w:p w14:paraId="6325DA16" w14:textId="149FCCD2" w:rsidR="00B67678" w:rsidRPr="00D2108A" w:rsidRDefault="00B67678" w:rsidP="00B67678">
      <w:pPr>
        <w:spacing w:after="60"/>
        <w:rPr>
          <w:sz w:val="24"/>
        </w:rPr>
      </w:pPr>
      <w:r w:rsidRPr="00A864CC">
        <w:rPr>
          <w:b/>
          <w:bCs/>
          <w:sz w:val="28"/>
          <w:lang w:val="en-US"/>
        </w:rPr>
        <w:t xml:space="preserve">Probability of 'Meeting Expectations' in Grade </w:t>
      </w:r>
      <w:r>
        <w:rPr>
          <w:b/>
          <w:bCs/>
          <w:sz w:val="28"/>
          <w:lang w:val="en-US"/>
        </w:rPr>
        <w:t>7 Mathematics</w:t>
      </w:r>
      <w:r w:rsidRPr="00A864CC">
        <w:rPr>
          <w:sz w:val="28"/>
        </w:rPr>
        <w:t xml:space="preserve"> </w:t>
      </w:r>
      <w:r w:rsidRPr="00D2108A">
        <w:rPr>
          <w:sz w:val="24"/>
          <w:lang w:val="en-US"/>
        </w:rPr>
        <w:t>(</w:t>
      </w:r>
      <w:r>
        <w:rPr>
          <w:sz w:val="24"/>
          <w:lang w:val="en-US"/>
        </w:rPr>
        <w:t>by sex</w:t>
      </w:r>
      <w:r w:rsidRPr="00D2108A">
        <w:rPr>
          <w:sz w:val="24"/>
          <w:lang w:val="en-US"/>
        </w:rPr>
        <w:t>)</w:t>
      </w:r>
    </w:p>
    <w:p w14:paraId="5EB9A18B" w14:textId="6EBD8C66" w:rsidR="0049208A" w:rsidRPr="0049208A" w:rsidRDefault="008014C6" w:rsidP="00CB331E">
      <w:pPr>
        <w:spacing w:after="60"/>
        <w:rPr>
          <w:sz w:val="24"/>
        </w:rPr>
      </w:pPr>
      <w:r>
        <w:rPr>
          <w:sz w:val="24"/>
        </w:rPr>
        <w:t>In the scatterplot,</w:t>
      </w:r>
      <w:r w:rsidR="0049208A">
        <w:rPr>
          <w:sz w:val="24"/>
        </w:rPr>
        <w:t xml:space="preserve"> the trend lines for boys and girls are nearly flat, indicating no relationship between BGCW participation and performing well in Grade 7 math. Girls and boys had similar probabilities of meeting expectations in Grade 7 math at any number of BGCW visits.</w:t>
      </w:r>
    </w:p>
    <w:p w14:paraId="47D53D1C" w14:textId="77777777" w:rsidR="00CB331E" w:rsidRPr="005D32CF" w:rsidRDefault="00CB331E" w:rsidP="00CB331E">
      <w:pPr>
        <w:rPr>
          <w:sz w:val="28"/>
        </w:rPr>
      </w:pPr>
      <w:r w:rsidRPr="005D32CF">
        <w:rPr>
          <w:b/>
          <w:sz w:val="28"/>
        </w:rPr>
        <w:lastRenderedPageBreak/>
        <w:t>Probability of ‘Meeting Expectations’ in Grade 8 Reading &amp; Writing</w:t>
      </w:r>
    </w:p>
    <w:tbl>
      <w:tblPr>
        <w:tblStyle w:val="TableGrid"/>
        <w:tblW w:w="10060" w:type="dxa"/>
        <w:tblLook w:val="04A0" w:firstRow="1" w:lastRow="0" w:firstColumn="1" w:lastColumn="0" w:noHBand="0" w:noVBand="1"/>
      </w:tblPr>
      <w:tblGrid>
        <w:gridCol w:w="10060"/>
      </w:tblGrid>
      <w:tr w:rsidR="00CB331E" w14:paraId="17D626C0" w14:textId="77777777" w:rsidTr="00197AE6">
        <w:tc>
          <w:tcPr>
            <w:tcW w:w="10060" w:type="dxa"/>
          </w:tcPr>
          <w:p w14:paraId="5A964425" w14:textId="65C2D255" w:rsidR="00CB331E" w:rsidRPr="003A6C8B" w:rsidRDefault="00CB331E" w:rsidP="00197AE6">
            <w:pPr>
              <w:spacing w:before="60" w:after="60"/>
              <w:rPr>
                <w:b/>
                <w:sz w:val="24"/>
              </w:rPr>
            </w:pPr>
            <w:r w:rsidRPr="003A6C8B">
              <w:rPr>
                <w:b/>
                <w:sz w:val="24"/>
              </w:rPr>
              <w:t xml:space="preserve">About </w:t>
            </w:r>
            <w:r>
              <w:rPr>
                <w:b/>
                <w:sz w:val="24"/>
              </w:rPr>
              <w:t>Grade 8 Reading &amp; Writing</w:t>
            </w:r>
          </w:p>
          <w:p w14:paraId="51C12BA3" w14:textId="77777777" w:rsidR="00CB331E" w:rsidRPr="002717EF" w:rsidRDefault="00CB331E" w:rsidP="00197AE6">
            <w:pPr>
              <w:spacing w:after="60"/>
              <w:rPr>
                <w:rFonts w:cstheme="minorHAnsi"/>
              </w:rPr>
            </w:pPr>
            <w:r w:rsidRPr="002717EF">
              <w:rPr>
                <w:rFonts w:cstheme="minorHAnsi"/>
              </w:rPr>
              <w:t>Students are scored on 6 competencies:</w:t>
            </w:r>
          </w:p>
          <w:p w14:paraId="7AB3F124" w14:textId="77777777" w:rsidR="00CB331E" w:rsidRPr="002717EF" w:rsidRDefault="00CB331E" w:rsidP="00CB331E">
            <w:pPr>
              <w:pStyle w:val="ListParagraph"/>
              <w:numPr>
                <w:ilvl w:val="0"/>
                <w:numId w:val="34"/>
              </w:numPr>
              <w:spacing w:after="60"/>
              <w:rPr>
                <w:rFonts w:cstheme="minorHAnsi"/>
              </w:rPr>
            </w:pPr>
            <w:r w:rsidRPr="002717EF">
              <w:rPr>
                <w:rFonts w:cstheme="minorHAnsi"/>
              </w:rPr>
              <w:t>understands key ideas and messages in a variety of texts;</w:t>
            </w:r>
          </w:p>
          <w:p w14:paraId="6436E59E" w14:textId="77777777" w:rsidR="00CB331E" w:rsidRPr="002717EF" w:rsidRDefault="00CB331E" w:rsidP="00CB331E">
            <w:pPr>
              <w:pStyle w:val="ListParagraph"/>
              <w:numPr>
                <w:ilvl w:val="0"/>
                <w:numId w:val="34"/>
              </w:numPr>
              <w:spacing w:after="60"/>
              <w:rPr>
                <w:rFonts w:cstheme="minorHAnsi"/>
              </w:rPr>
            </w:pPr>
            <w:r w:rsidRPr="002717EF">
              <w:rPr>
                <w:rFonts w:cstheme="minorHAnsi"/>
              </w:rPr>
              <w:t xml:space="preserve">can interpret a variety of texts; </w:t>
            </w:r>
          </w:p>
          <w:p w14:paraId="2913BBD6" w14:textId="77777777" w:rsidR="00CB331E" w:rsidRPr="002717EF" w:rsidRDefault="00CB331E" w:rsidP="00CB331E">
            <w:pPr>
              <w:pStyle w:val="ListParagraph"/>
              <w:numPr>
                <w:ilvl w:val="0"/>
                <w:numId w:val="34"/>
              </w:numPr>
              <w:spacing w:after="60"/>
              <w:rPr>
                <w:rFonts w:cstheme="minorHAnsi"/>
              </w:rPr>
            </w:pPr>
            <w:r w:rsidRPr="002717EF">
              <w:rPr>
                <w:rFonts w:cstheme="minorHAnsi"/>
              </w:rPr>
              <w:t xml:space="preserve">can respond critically to a variety of texts; </w:t>
            </w:r>
          </w:p>
          <w:p w14:paraId="7519C79F" w14:textId="77777777" w:rsidR="00CB331E" w:rsidRPr="002717EF" w:rsidRDefault="00CB331E" w:rsidP="00CB331E">
            <w:pPr>
              <w:pStyle w:val="ListParagraph"/>
              <w:numPr>
                <w:ilvl w:val="0"/>
                <w:numId w:val="34"/>
              </w:numPr>
              <w:spacing w:after="60"/>
              <w:rPr>
                <w:rFonts w:cstheme="minorHAnsi"/>
              </w:rPr>
            </w:pPr>
            <w:r w:rsidRPr="002717EF">
              <w:rPr>
                <w:rFonts w:cstheme="minorHAnsi"/>
              </w:rPr>
              <w:t xml:space="preserve">generates, selects and organizes ideas to support a reader’s understanding; </w:t>
            </w:r>
          </w:p>
          <w:p w14:paraId="790C1884" w14:textId="77777777" w:rsidR="00CB331E" w:rsidRPr="002717EF" w:rsidRDefault="00CB331E" w:rsidP="00CB331E">
            <w:pPr>
              <w:pStyle w:val="ListParagraph"/>
              <w:numPr>
                <w:ilvl w:val="0"/>
                <w:numId w:val="34"/>
              </w:numPr>
              <w:spacing w:after="60"/>
              <w:rPr>
                <w:rFonts w:cstheme="minorHAnsi"/>
              </w:rPr>
            </w:pPr>
            <w:r w:rsidRPr="002717EF">
              <w:rPr>
                <w:rFonts w:cstheme="minorHAnsi"/>
              </w:rPr>
              <w:t xml:space="preserve">chooses language to make an impact on the reader; </w:t>
            </w:r>
          </w:p>
          <w:p w14:paraId="60158699" w14:textId="77777777" w:rsidR="00CB331E" w:rsidRPr="002717EF" w:rsidRDefault="00CB331E" w:rsidP="00CB331E">
            <w:pPr>
              <w:pStyle w:val="ListParagraph"/>
              <w:numPr>
                <w:ilvl w:val="0"/>
                <w:numId w:val="34"/>
              </w:numPr>
              <w:spacing w:after="60"/>
              <w:rPr>
                <w:rFonts w:cstheme="minorHAnsi"/>
              </w:rPr>
            </w:pPr>
            <w:r w:rsidRPr="002717EF">
              <w:rPr>
                <w:rFonts w:cstheme="minorHAnsi"/>
              </w:rPr>
              <w:t>uses conventions and resources to edit and proofread to make meaning clearer.</w:t>
            </w:r>
          </w:p>
          <w:p w14:paraId="34D98528" w14:textId="77777777" w:rsidR="00CB331E" w:rsidRPr="002717EF" w:rsidRDefault="00CB331E" w:rsidP="00197AE6">
            <w:pPr>
              <w:spacing w:after="60"/>
              <w:rPr>
                <w:rFonts w:cstheme="minorHAnsi"/>
              </w:rPr>
            </w:pPr>
            <w:r w:rsidRPr="002717EF">
              <w:t>Students may be assessed as ’</w:t>
            </w:r>
            <w:r w:rsidRPr="002717EF">
              <w:rPr>
                <w:rFonts w:cstheme="minorHAnsi"/>
              </w:rPr>
              <w:t>meets expectations’, ‘approaching expectations’, or ‘not meeting expectations’.</w:t>
            </w:r>
          </w:p>
        </w:tc>
      </w:tr>
    </w:tbl>
    <w:p w14:paraId="0D9957B7" w14:textId="77777777" w:rsidR="00CB331E" w:rsidRPr="005D32CF" w:rsidRDefault="00CB331E" w:rsidP="00BC1401">
      <w:pPr>
        <w:spacing w:after="0"/>
      </w:pPr>
    </w:p>
    <w:p w14:paraId="29A083FE" w14:textId="24066457" w:rsidR="005D32CF" w:rsidRPr="00A864CC" w:rsidRDefault="005D32CF" w:rsidP="005D32CF">
      <w:pPr>
        <w:spacing w:after="60"/>
        <w:rPr>
          <w:rFonts w:asciiTheme="majorHAnsi" w:hAnsiTheme="majorHAnsi" w:cstheme="majorHAnsi"/>
          <w:sz w:val="32"/>
        </w:rPr>
      </w:pPr>
      <w:r>
        <w:rPr>
          <w:noProof/>
          <w:sz w:val="24"/>
          <w:lang w:eastAsia="en-CA"/>
        </w:rPr>
        <w:drawing>
          <wp:anchor distT="0" distB="0" distL="114300" distR="114300" simplePos="0" relativeHeight="251693056" behindDoc="0" locked="0" layoutInCell="1" allowOverlap="1" wp14:anchorId="6FA66897" wp14:editId="7D576BCC">
            <wp:simplePos x="0" y="0"/>
            <wp:positionH relativeFrom="margin">
              <wp:align>left</wp:align>
            </wp:positionH>
            <wp:positionV relativeFrom="paragraph">
              <wp:posOffset>139065</wp:posOffset>
            </wp:positionV>
            <wp:extent cx="3469005" cy="2531110"/>
            <wp:effectExtent l="0" t="0" r="0"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69005" cy="2531110"/>
                    </a:xfrm>
                    <a:prstGeom prst="rect">
                      <a:avLst/>
                    </a:prstGeom>
                    <a:noFill/>
                  </pic:spPr>
                </pic:pic>
              </a:graphicData>
            </a:graphic>
            <wp14:sizeRelH relativeFrom="margin">
              <wp14:pctWidth>0</wp14:pctWidth>
            </wp14:sizeRelH>
            <wp14:sizeRelV relativeFrom="margin">
              <wp14:pctHeight>0</wp14:pctHeight>
            </wp14:sizeRelV>
          </wp:anchor>
        </w:drawing>
      </w:r>
      <w:r>
        <w:rPr>
          <w:rFonts w:asciiTheme="majorHAnsi" w:hAnsiTheme="majorHAnsi" w:cstheme="majorHAnsi"/>
          <w:sz w:val="32"/>
        </w:rPr>
        <w:t>Figure 7</w:t>
      </w:r>
      <w:r w:rsidRPr="00A864CC">
        <w:rPr>
          <w:rFonts w:asciiTheme="majorHAnsi" w:hAnsiTheme="majorHAnsi" w:cstheme="majorHAnsi"/>
          <w:sz w:val="32"/>
        </w:rPr>
        <w:t>a.</w:t>
      </w:r>
    </w:p>
    <w:p w14:paraId="0DF47F18" w14:textId="431729C5" w:rsidR="005D32CF" w:rsidRPr="00D2108A" w:rsidRDefault="005D32CF" w:rsidP="005D32CF">
      <w:pPr>
        <w:spacing w:after="60"/>
        <w:rPr>
          <w:sz w:val="24"/>
        </w:rPr>
      </w:pPr>
      <w:r w:rsidRPr="00A864CC">
        <w:rPr>
          <w:b/>
          <w:bCs/>
          <w:sz w:val="28"/>
          <w:lang w:val="en-US"/>
        </w:rPr>
        <w:t xml:space="preserve">Probability of 'Meeting Expectations' in Grade </w:t>
      </w:r>
      <w:r>
        <w:rPr>
          <w:b/>
          <w:bCs/>
          <w:sz w:val="28"/>
          <w:lang w:val="en-US"/>
        </w:rPr>
        <w:t>8 Reading and Writing</w:t>
      </w:r>
      <w:r w:rsidRPr="00A864CC">
        <w:rPr>
          <w:sz w:val="28"/>
        </w:rPr>
        <w:t xml:space="preserve"> </w:t>
      </w:r>
      <w:r w:rsidRPr="00D2108A">
        <w:rPr>
          <w:sz w:val="24"/>
          <w:lang w:val="en-US"/>
        </w:rPr>
        <w:t>(boys and girls combined)</w:t>
      </w:r>
    </w:p>
    <w:p w14:paraId="196134B3" w14:textId="1B69A0AF" w:rsidR="00BC1401" w:rsidRDefault="00A233A2" w:rsidP="00CB331E">
      <w:pPr>
        <w:spacing w:after="60"/>
        <w:rPr>
          <w:sz w:val="24"/>
        </w:rPr>
      </w:pPr>
      <w:r>
        <w:rPr>
          <w:sz w:val="24"/>
        </w:rPr>
        <w:t>The probability of meeting expectations in read</w:t>
      </w:r>
      <w:r w:rsidR="005D32CF">
        <w:rPr>
          <w:sz w:val="24"/>
        </w:rPr>
        <w:t>ing and writing in G</w:t>
      </w:r>
      <w:r w:rsidR="005F4423">
        <w:rPr>
          <w:sz w:val="24"/>
        </w:rPr>
        <w:t>rade 8 wa</w:t>
      </w:r>
      <w:r>
        <w:rPr>
          <w:sz w:val="24"/>
        </w:rPr>
        <w:t xml:space="preserve">s, for the most part, not associated with BGCW participation. </w:t>
      </w:r>
      <w:r w:rsidR="005F4423">
        <w:rPr>
          <w:sz w:val="24"/>
        </w:rPr>
        <w:t>Between 50-200 visits and after about 460 visits, t</w:t>
      </w:r>
      <w:r>
        <w:rPr>
          <w:sz w:val="24"/>
        </w:rPr>
        <w:t>he dark blue line and the light blue 95% confidence interval band dip slightly below the horizontal axis</w:t>
      </w:r>
      <w:r w:rsidR="005F4423">
        <w:rPr>
          <w:sz w:val="24"/>
        </w:rPr>
        <w:t>,</w:t>
      </w:r>
      <w:r>
        <w:rPr>
          <w:sz w:val="24"/>
        </w:rPr>
        <w:t xml:space="preserve"> indicating a negative relationship between BGCW </w:t>
      </w:r>
      <w:r w:rsidR="005F4423">
        <w:rPr>
          <w:sz w:val="24"/>
        </w:rPr>
        <w:t xml:space="preserve">participation </w:t>
      </w:r>
      <w:r>
        <w:rPr>
          <w:sz w:val="24"/>
        </w:rPr>
        <w:t>and this outcome.</w:t>
      </w:r>
    </w:p>
    <w:p w14:paraId="0607CCCA" w14:textId="3E462CD2" w:rsidR="005D32CF" w:rsidRDefault="005D32CF" w:rsidP="00CB331E">
      <w:pPr>
        <w:spacing w:after="60"/>
        <w:rPr>
          <w:sz w:val="24"/>
        </w:rPr>
      </w:pPr>
      <w:r w:rsidRPr="005D32CF">
        <w:rPr>
          <w:noProof/>
          <w:sz w:val="24"/>
          <w:lang w:eastAsia="en-CA"/>
        </w:rPr>
        <w:drawing>
          <wp:anchor distT="0" distB="0" distL="114300" distR="114300" simplePos="0" relativeHeight="251694080" behindDoc="0" locked="0" layoutInCell="1" allowOverlap="1" wp14:anchorId="6073E206" wp14:editId="205EB215">
            <wp:simplePos x="0" y="0"/>
            <wp:positionH relativeFrom="margin">
              <wp:align>left</wp:align>
            </wp:positionH>
            <wp:positionV relativeFrom="paragraph">
              <wp:posOffset>10645</wp:posOffset>
            </wp:positionV>
            <wp:extent cx="3495675" cy="2850515"/>
            <wp:effectExtent l="0" t="0" r="0" b="6985"/>
            <wp:wrapSquare wrapText="bothSides"/>
            <wp:docPr id="50" name="Chart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margin">
              <wp14:pctWidth>0</wp14:pctWidth>
            </wp14:sizeRelH>
            <wp14:sizeRelV relativeFrom="margin">
              <wp14:pctHeight>0</wp14:pctHeight>
            </wp14:sizeRelV>
          </wp:anchor>
        </w:drawing>
      </w:r>
    </w:p>
    <w:p w14:paraId="546C2CBD" w14:textId="69343923" w:rsidR="005D32CF" w:rsidRPr="00A864CC" w:rsidRDefault="005D32CF" w:rsidP="005D32CF">
      <w:pPr>
        <w:spacing w:after="60"/>
        <w:rPr>
          <w:rFonts w:asciiTheme="majorHAnsi" w:hAnsiTheme="majorHAnsi" w:cstheme="majorHAnsi"/>
          <w:sz w:val="32"/>
        </w:rPr>
      </w:pPr>
      <w:r>
        <w:rPr>
          <w:rFonts w:asciiTheme="majorHAnsi" w:hAnsiTheme="majorHAnsi" w:cstheme="majorHAnsi"/>
          <w:sz w:val="32"/>
        </w:rPr>
        <w:t>Figure 7b</w:t>
      </w:r>
      <w:r w:rsidRPr="00A864CC">
        <w:rPr>
          <w:rFonts w:asciiTheme="majorHAnsi" w:hAnsiTheme="majorHAnsi" w:cstheme="majorHAnsi"/>
          <w:sz w:val="32"/>
        </w:rPr>
        <w:t>.</w:t>
      </w:r>
    </w:p>
    <w:p w14:paraId="54FD3B61" w14:textId="7F19A455" w:rsidR="005D32CF" w:rsidRPr="00D2108A" w:rsidRDefault="005D32CF" w:rsidP="005D32CF">
      <w:pPr>
        <w:spacing w:after="60"/>
        <w:rPr>
          <w:sz w:val="24"/>
        </w:rPr>
      </w:pPr>
      <w:r w:rsidRPr="00A864CC">
        <w:rPr>
          <w:b/>
          <w:bCs/>
          <w:sz w:val="28"/>
          <w:lang w:val="en-US"/>
        </w:rPr>
        <w:t xml:space="preserve">Probability of 'Meeting Expectations' in Grade </w:t>
      </w:r>
      <w:r>
        <w:rPr>
          <w:b/>
          <w:bCs/>
          <w:sz w:val="28"/>
          <w:lang w:val="en-US"/>
        </w:rPr>
        <w:t>8 Reading &amp; Writing</w:t>
      </w:r>
      <w:r w:rsidRPr="00A864CC">
        <w:rPr>
          <w:sz w:val="28"/>
        </w:rPr>
        <w:t xml:space="preserve"> </w:t>
      </w:r>
      <w:r w:rsidRPr="00D2108A">
        <w:rPr>
          <w:sz w:val="24"/>
          <w:lang w:val="en-US"/>
        </w:rPr>
        <w:t>(</w:t>
      </w:r>
      <w:r>
        <w:rPr>
          <w:sz w:val="24"/>
          <w:lang w:val="en-US"/>
        </w:rPr>
        <w:t>by sex</w:t>
      </w:r>
      <w:r w:rsidRPr="00D2108A">
        <w:rPr>
          <w:sz w:val="24"/>
          <w:lang w:val="en-US"/>
        </w:rPr>
        <w:t>)</w:t>
      </w:r>
    </w:p>
    <w:p w14:paraId="1B5DA673" w14:textId="12E06A16" w:rsidR="00BC1401" w:rsidRDefault="005D32CF" w:rsidP="00CB331E">
      <w:pPr>
        <w:spacing w:after="60"/>
        <w:rPr>
          <w:sz w:val="24"/>
        </w:rPr>
      </w:pPr>
      <w:r>
        <w:rPr>
          <w:sz w:val="24"/>
        </w:rPr>
        <w:t>T</w:t>
      </w:r>
      <w:r w:rsidR="00BC1401">
        <w:rPr>
          <w:sz w:val="24"/>
        </w:rPr>
        <w:t>he probability of meeting expectat</w:t>
      </w:r>
      <w:r>
        <w:rPr>
          <w:sz w:val="24"/>
        </w:rPr>
        <w:t>ions in reading and writing in Grade 8 trended</w:t>
      </w:r>
      <w:r w:rsidR="00BC1401">
        <w:rPr>
          <w:sz w:val="24"/>
        </w:rPr>
        <w:t xml:space="preserve"> downwards for both boys and girls. </w:t>
      </w:r>
      <w:r w:rsidR="005F4423">
        <w:rPr>
          <w:sz w:val="24"/>
        </w:rPr>
        <w:t>On average,</w:t>
      </w:r>
      <w:r w:rsidR="00BC1401">
        <w:rPr>
          <w:sz w:val="24"/>
        </w:rPr>
        <w:t xml:space="preserve"> girls had a higher probability than boys of meeting expectations</w:t>
      </w:r>
      <w:r w:rsidR="005F4423">
        <w:rPr>
          <w:sz w:val="24"/>
        </w:rPr>
        <w:t xml:space="preserve"> in this outcome</w:t>
      </w:r>
      <w:r w:rsidR="00BC1401">
        <w:rPr>
          <w:sz w:val="24"/>
        </w:rPr>
        <w:t xml:space="preserve">, but the probability </w:t>
      </w:r>
      <w:r w:rsidR="009B2CC3">
        <w:rPr>
          <w:sz w:val="24"/>
        </w:rPr>
        <w:t xml:space="preserve">for both </w:t>
      </w:r>
      <w:r w:rsidR="005F4423">
        <w:rPr>
          <w:sz w:val="24"/>
        </w:rPr>
        <w:t>declined</w:t>
      </w:r>
      <w:r w:rsidR="00BC1401">
        <w:rPr>
          <w:sz w:val="24"/>
        </w:rPr>
        <w:t xml:space="preserve"> with </w:t>
      </w:r>
      <w:r w:rsidR="005F4423">
        <w:rPr>
          <w:sz w:val="24"/>
        </w:rPr>
        <w:t xml:space="preserve">an </w:t>
      </w:r>
      <w:r w:rsidR="00BC1401">
        <w:rPr>
          <w:sz w:val="24"/>
        </w:rPr>
        <w:t xml:space="preserve">increasing number of BGCW visits. </w:t>
      </w:r>
    </w:p>
    <w:p w14:paraId="5FDEFD1E" w14:textId="22980ACA" w:rsidR="00CB331E" w:rsidRDefault="00CB331E" w:rsidP="00BC1401">
      <w:pPr>
        <w:spacing w:after="60"/>
        <w:rPr>
          <w:b/>
          <w:sz w:val="24"/>
        </w:rPr>
      </w:pPr>
      <w:r>
        <w:rPr>
          <w:b/>
          <w:sz w:val="24"/>
        </w:rPr>
        <w:br w:type="page"/>
      </w:r>
    </w:p>
    <w:p w14:paraId="08A13EE5" w14:textId="77777777" w:rsidR="00CB331E" w:rsidRPr="00704DA0" w:rsidRDefault="00CB331E" w:rsidP="00CB331E">
      <w:pPr>
        <w:spacing w:after="60"/>
        <w:rPr>
          <w:b/>
          <w:sz w:val="28"/>
        </w:rPr>
      </w:pPr>
      <w:r w:rsidRPr="00704DA0">
        <w:rPr>
          <w:b/>
          <w:sz w:val="28"/>
        </w:rPr>
        <w:lastRenderedPageBreak/>
        <w:t>Probability of High School Graduation</w:t>
      </w:r>
    </w:p>
    <w:p w14:paraId="2CF6863F" w14:textId="13E0A06F" w:rsidR="00CB331E" w:rsidRPr="002717EF" w:rsidRDefault="00CB331E" w:rsidP="00CB331E">
      <w:pPr>
        <w:spacing w:after="60"/>
        <w:rPr>
          <w:b/>
          <w:sz w:val="24"/>
        </w:rPr>
      </w:pPr>
    </w:p>
    <w:p w14:paraId="43177BA2" w14:textId="2B7781F1" w:rsidR="00704DA0" w:rsidRDefault="005A5B99" w:rsidP="00525B4A">
      <w:pPr>
        <w:rPr>
          <w:sz w:val="24"/>
        </w:rPr>
      </w:pPr>
      <w:r>
        <w:rPr>
          <w:noProof/>
          <w:sz w:val="24"/>
          <w:lang w:eastAsia="en-CA"/>
        </w:rPr>
        <w:drawing>
          <wp:anchor distT="0" distB="0" distL="114300" distR="114300" simplePos="0" relativeHeight="251695104" behindDoc="0" locked="0" layoutInCell="1" allowOverlap="1" wp14:anchorId="1B89193E" wp14:editId="4ED1EF7C">
            <wp:simplePos x="0" y="0"/>
            <wp:positionH relativeFrom="margin">
              <wp:posOffset>0</wp:posOffset>
            </wp:positionH>
            <wp:positionV relativeFrom="paragraph">
              <wp:posOffset>98062</wp:posOffset>
            </wp:positionV>
            <wp:extent cx="3705860" cy="2640965"/>
            <wp:effectExtent l="0" t="0" r="0" b="0"/>
            <wp:wrapSquare wrapText="bothSides"/>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05860" cy="2640965"/>
                    </a:xfrm>
                    <a:prstGeom prst="rect">
                      <a:avLst/>
                    </a:prstGeom>
                    <a:noFill/>
                  </pic:spPr>
                </pic:pic>
              </a:graphicData>
            </a:graphic>
            <wp14:sizeRelH relativeFrom="margin">
              <wp14:pctWidth>0</wp14:pctWidth>
            </wp14:sizeRelH>
            <wp14:sizeRelV relativeFrom="margin">
              <wp14:pctHeight>0</wp14:pctHeight>
            </wp14:sizeRelV>
          </wp:anchor>
        </w:drawing>
      </w:r>
    </w:p>
    <w:p w14:paraId="431AF62D" w14:textId="7E9847C6" w:rsidR="00704DA0" w:rsidRPr="00A864CC" w:rsidRDefault="00704DA0" w:rsidP="00704DA0">
      <w:pPr>
        <w:spacing w:after="60"/>
        <w:rPr>
          <w:rFonts w:asciiTheme="majorHAnsi" w:hAnsiTheme="majorHAnsi" w:cstheme="majorHAnsi"/>
          <w:sz w:val="32"/>
        </w:rPr>
      </w:pPr>
      <w:r>
        <w:rPr>
          <w:rFonts w:asciiTheme="majorHAnsi" w:hAnsiTheme="majorHAnsi" w:cstheme="majorHAnsi"/>
          <w:sz w:val="32"/>
        </w:rPr>
        <w:t>Figure 8a</w:t>
      </w:r>
      <w:r w:rsidRPr="00A864CC">
        <w:rPr>
          <w:rFonts w:asciiTheme="majorHAnsi" w:hAnsiTheme="majorHAnsi" w:cstheme="majorHAnsi"/>
          <w:sz w:val="32"/>
        </w:rPr>
        <w:t>.</w:t>
      </w:r>
    </w:p>
    <w:p w14:paraId="7C62FB0E" w14:textId="6D880554" w:rsidR="00704DA0" w:rsidRPr="00D2108A" w:rsidRDefault="00704DA0" w:rsidP="00704DA0">
      <w:pPr>
        <w:spacing w:after="60"/>
        <w:rPr>
          <w:sz w:val="24"/>
        </w:rPr>
      </w:pPr>
      <w:r w:rsidRPr="00A864CC">
        <w:rPr>
          <w:b/>
          <w:bCs/>
          <w:sz w:val="28"/>
          <w:lang w:val="en-US"/>
        </w:rPr>
        <w:t xml:space="preserve">Probability of </w:t>
      </w:r>
      <w:r>
        <w:rPr>
          <w:b/>
          <w:bCs/>
          <w:sz w:val="28"/>
          <w:lang w:val="en-US"/>
        </w:rPr>
        <w:t>Graduating from High School</w:t>
      </w:r>
      <w:r w:rsidRPr="00A864CC">
        <w:rPr>
          <w:sz w:val="28"/>
        </w:rPr>
        <w:t xml:space="preserve"> </w:t>
      </w:r>
      <w:r w:rsidRPr="00D2108A">
        <w:rPr>
          <w:sz w:val="24"/>
          <w:lang w:val="en-US"/>
        </w:rPr>
        <w:t>(</w:t>
      </w:r>
      <w:r>
        <w:rPr>
          <w:sz w:val="24"/>
          <w:lang w:val="en-US"/>
        </w:rPr>
        <w:t>boys and girls combined</w:t>
      </w:r>
      <w:r w:rsidRPr="00D2108A">
        <w:rPr>
          <w:sz w:val="24"/>
          <w:lang w:val="en-US"/>
        </w:rPr>
        <w:t>)</w:t>
      </w:r>
    </w:p>
    <w:p w14:paraId="4CE704BF" w14:textId="331FDA9C" w:rsidR="00525B4A" w:rsidRDefault="00704DA0" w:rsidP="00525B4A">
      <w:pPr>
        <w:rPr>
          <w:sz w:val="24"/>
        </w:rPr>
      </w:pPr>
      <w:r>
        <w:rPr>
          <w:sz w:val="24"/>
        </w:rPr>
        <w:t>H</w:t>
      </w:r>
      <w:r w:rsidR="00525B4A">
        <w:rPr>
          <w:sz w:val="24"/>
        </w:rPr>
        <w:t>i</w:t>
      </w:r>
      <w:r w:rsidR="009B2CC3">
        <w:rPr>
          <w:sz w:val="24"/>
        </w:rPr>
        <w:t>gh school graduation wa</w:t>
      </w:r>
      <w:r w:rsidR="00525B4A">
        <w:rPr>
          <w:sz w:val="24"/>
        </w:rPr>
        <w:t>s large</w:t>
      </w:r>
      <w:r>
        <w:rPr>
          <w:sz w:val="24"/>
        </w:rPr>
        <w:t>ly</w:t>
      </w:r>
      <w:r w:rsidR="00525B4A">
        <w:rPr>
          <w:sz w:val="24"/>
        </w:rPr>
        <w:t xml:space="preserve"> not associated with BGCW participation. At higher n</w:t>
      </w:r>
      <w:r w:rsidR="009B2CC3">
        <w:rPr>
          <w:sz w:val="24"/>
        </w:rPr>
        <w:t>umbers of visits (500+), there wa</w:t>
      </w:r>
      <w:r w:rsidR="00525B4A">
        <w:rPr>
          <w:sz w:val="24"/>
        </w:rPr>
        <w:t xml:space="preserve">s a negative association between high school graduation and BGCW participation in the combined </w:t>
      </w:r>
      <w:r w:rsidR="00AE0BA2">
        <w:rPr>
          <w:sz w:val="24"/>
        </w:rPr>
        <w:t>population</w:t>
      </w:r>
      <w:r w:rsidR="00525B4A">
        <w:rPr>
          <w:sz w:val="24"/>
        </w:rPr>
        <w:t xml:space="preserve"> of male and female youth.</w:t>
      </w:r>
    </w:p>
    <w:p w14:paraId="3BFD9D31" w14:textId="54B19AA7" w:rsidR="00704DA0" w:rsidRDefault="00704DA0" w:rsidP="009B2CC3">
      <w:pPr>
        <w:rPr>
          <w:sz w:val="24"/>
        </w:rPr>
      </w:pPr>
    </w:p>
    <w:p w14:paraId="5B0C2DAC" w14:textId="6CF8E6C0" w:rsidR="00F044EB" w:rsidRDefault="00F044EB" w:rsidP="00704DA0">
      <w:pPr>
        <w:spacing w:after="60"/>
        <w:rPr>
          <w:rFonts w:asciiTheme="majorHAnsi" w:hAnsiTheme="majorHAnsi" w:cstheme="majorHAnsi"/>
          <w:sz w:val="32"/>
        </w:rPr>
      </w:pPr>
      <w:r>
        <w:rPr>
          <w:noProof/>
          <w:sz w:val="24"/>
          <w:lang w:eastAsia="en-CA"/>
        </w:rPr>
        <w:drawing>
          <wp:anchor distT="0" distB="0" distL="114300" distR="114300" simplePos="0" relativeHeight="251696128" behindDoc="0" locked="0" layoutInCell="1" allowOverlap="1" wp14:anchorId="3C7BFD6B" wp14:editId="3205C8F3">
            <wp:simplePos x="0" y="0"/>
            <wp:positionH relativeFrom="margin">
              <wp:posOffset>0</wp:posOffset>
            </wp:positionH>
            <wp:positionV relativeFrom="paragraph">
              <wp:posOffset>131082</wp:posOffset>
            </wp:positionV>
            <wp:extent cx="3680460" cy="2726690"/>
            <wp:effectExtent l="0" t="0" r="0" b="0"/>
            <wp:wrapSquare wrapText="bothSides"/>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1">
                      <a:extLst>
                        <a:ext uri="{28A0092B-C50C-407E-A947-70E740481C1C}">
                          <a14:useLocalDpi xmlns:a14="http://schemas.microsoft.com/office/drawing/2010/main" val="0"/>
                        </a:ext>
                      </a:extLst>
                    </a:blip>
                    <a:srcRect b="21067"/>
                    <a:stretch/>
                  </pic:blipFill>
                  <pic:spPr bwMode="auto">
                    <a:xfrm>
                      <a:off x="0" y="0"/>
                      <a:ext cx="3680460" cy="27266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25A98BD" w14:textId="7858426A" w:rsidR="00704DA0" w:rsidRPr="00A864CC" w:rsidRDefault="004D0BBA" w:rsidP="00704DA0">
      <w:pPr>
        <w:spacing w:after="60"/>
        <w:rPr>
          <w:rFonts w:asciiTheme="majorHAnsi" w:hAnsiTheme="majorHAnsi" w:cstheme="majorHAnsi"/>
          <w:sz w:val="32"/>
        </w:rPr>
      </w:pPr>
      <w:r w:rsidRPr="004D0BBA">
        <w:rPr>
          <w:noProof/>
          <w:sz w:val="24"/>
          <w:lang w:eastAsia="en-CA"/>
        </w:rPr>
        <w:drawing>
          <wp:anchor distT="0" distB="0" distL="114300" distR="114300" simplePos="0" relativeHeight="251697152" behindDoc="0" locked="0" layoutInCell="1" allowOverlap="1" wp14:anchorId="009FBFF2" wp14:editId="031B0DCD">
            <wp:simplePos x="0" y="0"/>
            <wp:positionH relativeFrom="column">
              <wp:posOffset>2621190</wp:posOffset>
            </wp:positionH>
            <wp:positionV relativeFrom="paragraph">
              <wp:posOffset>10795</wp:posOffset>
            </wp:positionV>
            <wp:extent cx="646232" cy="390178"/>
            <wp:effectExtent l="0" t="0" r="0" b="0"/>
            <wp:wrapNone/>
            <wp:docPr id="5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646232" cy="390178"/>
                    </a:xfrm>
                    <a:prstGeom prst="rect">
                      <a:avLst/>
                    </a:prstGeom>
                  </pic:spPr>
                </pic:pic>
              </a:graphicData>
            </a:graphic>
          </wp:anchor>
        </w:drawing>
      </w:r>
      <w:r w:rsidR="00704DA0">
        <w:rPr>
          <w:rFonts w:asciiTheme="majorHAnsi" w:hAnsiTheme="majorHAnsi" w:cstheme="majorHAnsi"/>
          <w:sz w:val="32"/>
        </w:rPr>
        <w:t>Figure 8b</w:t>
      </w:r>
      <w:r w:rsidR="00704DA0" w:rsidRPr="00A864CC">
        <w:rPr>
          <w:rFonts w:asciiTheme="majorHAnsi" w:hAnsiTheme="majorHAnsi" w:cstheme="majorHAnsi"/>
          <w:sz w:val="32"/>
        </w:rPr>
        <w:t>.</w:t>
      </w:r>
    </w:p>
    <w:p w14:paraId="78A270A2" w14:textId="067E7118" w:rsidR="00704DA0" w:rsidRPr="00D2108A" w:rsidRDefault="00704DA0" w:rsidP="00704DA0">
      <w:pPr>
        <w:spacing w:after="60"/>
        <w:rPr>
          <w:sz w:val="24"/>
        </w:rPr>
      </w:pPr>
      <w:r w:rsidRPr="00A864CC">
        <w:rPr>
          <w:b/>
          <w:bCs/>
          <w:sz w:val="28"/>
          <w:lang w:val="en-US"/>
        </w:rPr>
        <w:t xml:space="preserve">Probability of </w:t>
      </w:r>
      <w:r>
        <w:rPr>
          <w:b/>
          <w:bCs/>
          <w:sz w:val="28"/>
          <w:lang w:val="en-US"/>
        </w:rPr>
        <w:t>Graduating from High School</w:t>
      </w:r>
      <w:r w:rsidRPr="00D2108A">
        <w:rPr>
          <w:sz w:val="24"/>
          <w:lang w:val="en-US"/>
        </w:rPr>
        <w:t xml:space="preserve"> (</w:t>
      </w:r>
      <w:r>
        <w:rPr>
          <w:sz w:val="24"/>
          <w:lang w:val="en-US"/>
        </w:rPr>
        <w:t>by sex</w:t>
      </w:r>
      <w:r w:rsidRPr="00D2108A">
        <w:rPr>
          <w:sz w:val="24"/>
          <w:lang w:val="en-US"/>
        </w:rPr>
        <w:t>)</w:t>
      </w:r>
    </w:p>
    <w:p w14:paraId="47DCD207" w14:textId="07862C21" w:rsidR="00BC1401" w:rsidRPr="009B2CC3" w:rsidRDefault="00704DA0" w:rsidP="009B2CC3">
      <w:pPr>
        <w:rPr>
          <w:sz w:val="24"/>
        </w:rPr>
      </w:pPr>
      <w:r>
        <w:rPr>
          <w:sz w:val="24"/>
        </w:rPr>
        <w:t xml:space="preserve">The scatterplot </w:t>
      </w:r>
      <w:r w:rsidR="009B2CC3">
        <w:rPr>
          <w:sz w:val="24"/>
        </w:rPr>
        <w:t xml:space="preserve">shows </w:t>
      </w:r>
      <w:r w:rsidR="00BC1401" w:rsidRPr="00525B4A">
        <w:rPr>
          <w:sz w:val="24"/>
        </w:rPr>
        <w:t xml:space="preserve">a downwards trend in the </w:t>
      </w:r>
      <w:r w:rsidR="009B2CC3">
        <w:rPr>
          <w:sz w:val="24"/>
        </w:rPr>
        <w:t xml:space="preserve">probability of graduating high school as BGCW visits increased for both male and female youth. On average, female youth had a higher probability than male youth of graduating from high school, but the probability for both </w:t>
      </w:r>
      <w:r w:rsidR="005F4423">
        <w:rPr>
          <w:sz w:val="24"/>
        </w:rPr>
        <w:t>declined</w:t>
      </w:r>
      <w:r w:rsidR="009B2CC3">
        <w:rPr>
          <w:sz w:val="24"/>
        </w:rPr>
        <w:t xml:space="preserve"> with an increasing number of BGCW visits.</w:t>
      </w:r>
    </w:p>
    <w:p w14:paraId="5FAE0CFA" w14:textId="4AC7F583" w:rsidR="00CB331E" w:rsidRDefault="00CB331E" w:rsidP="00704DA0">
      <w:pPr>
        <w:spacing w:after="60"/>
        <w:rPr>
          <w:b/>
          <w:sz w:val="24"/>
        </w:rPr>
      </w:pPr>
      <w:r>
        <w:rPr>
          <w:sz w:val="24"/>
        </w:rPr>
        <w:t xml:space="preserve"> </w:t>
      </w:r>
    </w:p>
    <w:p w14:paraId="3334AE89" w14:textId="77777777" w:rsidR="00CB331E" w:rsidRDefault="00CB331E" w:rsidP="00CB331E">
      <w:pPr>
        <w:rPr>
          <w:b/>
          <w:color w:val="2E74B5" w:themeColor="accent1" w:themeShade="BF"/>
          <w:sz w:val="24"/>
        </w:rPr>
      </w:pPr>
      <w:r>
        <w:rPr>
          <w:b/>
          <w:color w:val="2E74B5" w:themeColor="accent1" w:themeShade="BF"/>
          <w:sz w:val="24"/>
        </w:rPr>
        <w:br w:type="page"/>
      </w:r>
    </w:p>
    <w:p w14:paraId="51F2EBE1" w14:textId="184FD619" w:rsidR="00704DA0" w:rsidRPr="00704DA0" w:rsidRDefault="00704DA0" w:rsidP="006617CC">
      <w:pPr>
        <w:spacing w:after="240"/>
        <w:rPr>
          <w:b/>
          <w:sz w:val="28"/>
        </w:rPr>
      </w:pPr>
      <w:r w:rsidRPr="00704DA0">
        <w:rPr>
          <w:b/>
          <w:sz w:val="28"/>
        </w:rPr>
        <w:lastRenderedPageBreak/>
        <w:t>Interpretation – Is BGCW Participation Associated with Performing Well in School?</w:t>
      </w:r>
    </w:p>
    <w:p w14:paraId="6F4FFE36" w14:textId="36D99C92" w:rsidR="00704DA0" w:rsidRPr="00927162" w:rsidRDefault="00704DA0" w:rsidP="00704DA0">
      <w:pPr>
        <w:spacing w:after="120"/>
        <w:rPr>
          <w:sz w:val="24"/>
        </w:rPr>
      </w:pPr>
      <w:r>
        <w:rPr>
          <w:sz w:val="24"/>
        </w:rPr>
        <w:t>Performing well in G</w:t>
      </w:r>
      <w:r w:rsidRPr="005F4423">
        <w:rPr>
          <w:sz w:val="24"/>
        </w:rPr>
        <w:t>rade 3 numeracy</w:t>
      </w:r>
      <w:r>
        <w:rPr>
          <w:sz w:val="24"/>
        </w:rPr>
        <w:t xml:space="preserve"> and Grade 7 student engagement</w:t>
      </w:r>
      <w:r w:rsidRPr="005F4423">
        <w:rPr>
          <w:sz w:val="24"/>
        </w:rPr>
        <w:t xml:space="preserve"> was strongly and significantly associated with BGCW participation. Both outcomes were associated with BGCW participation over a </w:t>
      </w:r>
      <w:r w:rsidRPr="00927162">
        <w:rPr>
          <w:sz w:val="24"/>
        </w:rPr>
        <w:t>large range of visits, and perhaps more notably, starting at a very low number of visits</w:t>
      </w:r>
      <w:r>
        <w:rPr>
          <w:sz w:val="24"/>
        </w:rPr>
        <w:t xml:space="preserve"> </w:t>
      </w:r>
      <w:r w:rsidRPr="00927162">
        <w:rPr>
          <w:sz w:val="24"/>
        </w:rPr>
        <w:t>(as few as 20).</w:t>
      </w:r>
    </w:p>
    <w:p w14:paraId="6AD857E6" w14:textId="2D2D8527" w:rsidR="00704DA0" w:rsidRPr="00927162" w:rsidRDefault="00704DA0" w:rsidP="00704DA0">
      <w:pPr>
        <w:spacing w:after="120"/>
        <w:rPr>
          <w:sz w:val="24"/>
        </w:rPr>
      </w:pPr>
      <w:r w:rsidRPr="00927162">
        <w:rPr>
          <w:sz w:val="24"/>
        </w:rPr>
        <w:t xml:space="preserve">Taken together with the descriptive findings that show that the age at which children are most likely to start participating in BGCW is 7-9 years, and the age at which most children participate in </w:t>
      </w:r>
      <w:r>
        <w:rPr>
          <w:sz w:val="24"/>
        </w:rPr>
        <w:t xml:space="preserve">the </w:t>
      </w:r>
      <w:r w:rsidRPr="00927162">
        <w:rPr>
          <w:sz w:val="24"/>
        </w:rPr>
        <w:t xml:space="preserve">BGCW most intensively is 5-10 years, these results show that the elementary school years are a key time for intervention that </w:t>
      </w:r>
      <w:r w:rsidR="00476742">
        <w:rPr>
          <w:sz w:val="24"/>
        </w:rPr>
        <w:t xml:space="preserve">is likely to </w:t>
      </w:r>
      <w:r w:rsidRPr="00927162">
        <w:rPr>
          <w:sz w:val="24"/>
        </w:rPr>
        <w:t>help children reach their full developmental potential.</w:t>
      </w:r>
    </w:p>
    <w:p w14:paraId="08B0FD2E" w14:textId="53E9D6EE" w:rsidR="00704DA0" w:rsidRPr="00AD61FF" w:rsidRDefault="00704DA0" w:rsidP="00704DA0">
      <w:pPr>
        <w:spacing w:after="120"/>
        <w:rPr>
          <w:sz w:val="24"/>
        </w:rPr>
      </w:pPr>
      <w:r w:rsidRPr="00AD61FF">
        <w:rPr>
          <w:sz w:val="24"/>
        </w:rPr>
        <w:t xml:space="preserve">Although </w:t>
      </w:r>
      <w:r>
        <w:rPr>
          <w:sz w:val="24"/>
        </w:rPr>
        <w:t>our data did not capture</w:t>
      </w:r>
      <w:r w:rsidRPr="00AD61FF">
        <w:rPr>
          <w:sz w:val="24"/>
        </w:rPr>
        <w:t xml:space="preserve"> the specific BGCW programs that children participated in, the Community Schools Investigators (CSI) summer school/summer camp program for students in K-6 is one of the BGCW’s largest and most successful initiatives. One of the aims of CSI is to prevent summer learning loss by helping students maintain their math and reading skills over 5 weeks </w:t>
      </w:r>
      <w:r w:rsidR="00476742">
        <w:rPr>
          <w:sz w:val="24"/>
        </w:rPr>
        <w:t>during</w:t>
      </w:r>
      <w:r w:rsidR="00476742" w:rsidRPr="00AD61FF">
        <w:rPr>
          <w:sz w:val="24"/>
        </w:rPr>
        <w:t xml:space="preserve"> </w:t>
      </w:r>
      <w:r w:rsidRPr="00AD61FF">
        <w:rPr>
          <w:sz w:val="24"/>
        </w:rPr>
        <w:t>the summer. Participation in CSI may have contribut</w:t>
      </w:r>
      <w:r>
        <w:rPr>
          <w:sz w:val="24"/>
        </w:rPr>
        <w:t>ed to the positive outcome for G</w:t>
      </w:r>
      <w:r w:rsidRPr="00AD61FF">
        <w:rPr>
          <w:sz w:val="24"/>
        </w:rPr>
        <w:t>rade 3 numeracy.</w:t>
      </w:r>
    </w:p>
    <w:p w14:paraId="08ED9379" w14:textId="101FD1E5" w:rsidR="00704DA0" w:rsidRPr="00AD61FF" w:rsidRDefault="00704DA0" w:rsidP="00704DA0">
      <w:pPr>
        <w:spacing w:after="120"/>
        <w:rPr>
          <w:sz w:val="24"/>
        </w:rPr>
      </w:pPr>
      <w:r w:rsidRPr="00AD61FF">
        <w:rPr>
          <w:sz w:val="24"/>
        </w:rPr>
        <w:t>Student engagement is a measure of how interested and engaged students are in classroom learning, projects and assignments. BGCW provides a safe space for students to engage in learning of all kinds, helps them build a positive self-image, and assists them in learning to navigate peer relationships and other social situations. The finding that participation in BGCW programs is associated with improved student engagement is an important one for many aspects of healthy development.</w:t>
      </w:r>
    </w:p>
    <w:p w14:paraId="1D3F408E" w14:textId="782919E1" w:rsidR="00704DA0" w:rsidRPr="000A672C" w:rsidRDefault="00704DA0" w:rsidP="00704DA0">
      <w:pPr>
        <w:spacing w:after="60"/>
        <w:rPr>
          <w:sz w:val="24"/>
        </w:rPr>
      </w:pPr>
      <w:r>
        <w:rPr>
          <w:sz w:val="24"/>
        </w:rPr>
        <w:t>The remaining education outcomes were</w:t>
      </w:r>
      <w:r w:rsidRPr="005F4423">
        <w:rPr>
          <w:sz w:val="24"/>
        </w:rPr>
        <w:t xml:space="preserve"> negatively associated </w:t>
      </w:r>
      <w:r>
        <w:rPr>
          <w:sz w:val="24"/>
        </w:rPr>
        <w:t xml:space="preserve">or not associated </w:t>
      </w:r>
      <w:r w:rsidRPr="005F4423">
        <w:rPr>
          <w:sz w:val="24"/>
        </w:rPr>
        <w:t xml:space="preserve">with BGCW participation. While it is perhaps unexpected that BGCW participation </w:t>
      </w:r>
      <w:r>
        <w:rPr>
          <w:sz w:val="24"/>
        </w:rPr>
        <w:t xml:space="preserve">would </w:t>
      </w:r>
      <w:r w:rsidR="006617CC">
        <w:rPr>
          <w:sz w:val="24"/>
        </w:rPr>
        <w:t xml:space="preserve">appear </w:t>
      </w:r>
      <w:r w:rsidRPr="005F4423">
        <w:rPr>
          <w:sz w:val="24"/>
        </w:rPr>
        <w:t xml:space="preserve">to be negatively associated with </w:t>
      </w:r>
      <w:r>
        <w:rPr>
          <w:sz w:val="24"/>
        </w:rPr>
        <w:t>any education outcome</w:t>
      </w:r>
      <w:r w:rsidRPr="000A672C">
        <w:rPr>
          <w:sz w:val="24"/>
        </w:rPr>
        <w:t xml:space="preserve">, there are some possible explanations for these findings. One potential explanation is that because the majority of </w:t>
      </w:r>
      <w:r>
        <w:rPr>
          <w:sz w:val="24"/>
        </w:rPr>
        <w:t xml:space="preserve">BGCW </w:t>
      </w:r>
      <w:r w:rsidRPr="000A672C">
        <w:rPr>
          <w:sz w:val="24"/>
        </w:rPr>
        <w:t xml:space="preserve">visits </w:t>
      </w:r>
      <w:r w:rsidR="006617CC" w:rsidRPr="000A672C">
        <w:rPr>
          <w:sz w:val="24"/>
        </w:rPr>
        <w:t>occur</w:t>
      </w:r>
      <w:r w:rsidR="006617CC">
        <w:rPr>
          <w:sz w:val="24"/>
        </w:rPr>
        <w:t>red</w:t>
      </w:r>
      <w:r w:rsidRPr="000A672C">
        <w:rPr>
          <w:sz w:val="24"/>
        </w:rPr>
        <w:t xml:space="preserve"> among younger children, we might expect BGCW programming to have</w:t>
      </w:r>
      <w:r w:rsidR="006617CC">
        <w:rPr>
          <w:sz w:val="24"/>
        </w:rPr>
        <w:t xml:space="preserve"> had</w:t>
      </w:r>
      <w:r w:rsidRPr="000A672C">
        <w:rPr>
          <w:sz w:val="24"/>
        </w:rPr>
        <w:t xml:space="preserve"> a greater influence on younger </w:t>
      </w:r>
      <w:r>
        <w:rPr>
          <w:sz w:val="24"/>
        </w:rPr>
        <w:t>students’</w:t>
      </w:r>
      <w:r w:rsidRPr="000A672C">
        <w:rPr>
          <w:sz w:val="24"/>
        </w:rPr>
        <w:t xml:space="preserve"> outcomes. Although many of the older children and youth in our study accumulated a large number of visits to </w:t>
      </w:r>
      <w:r w:rsidR="006617CC">
        <w:rPr>
          <w:sz w:val="24"/>
        </w:rPr>
        <w:t xml:space="preserve">the </w:t>
      </w:r>
      <w:r w:rsidRPr="000A672C">
        <w:rPr>
          <w:sz w:val="24"/>
        </w:rPr>
        <w:t xml:space="preserve">BGCW over several years, it’s likely that they attended BGCW programs more intensively when they were younger, and the effects of that participation </w:t>
      </w:r>
      <w:r>
        <w:rPr>
          <w:sz w:val="24"/>
        </w:rPr>
        <w:t xml:space="preserve">may </w:t>
      </w:r>
      <w:r w:rsidRPr="000A672C">
        <w:rPr>
          <w:sz w:val="24"/>
        </w:rPr>
        <w:t>have waned over time.</w:t>
      </w:r>
    </w:p>
    <w:p w14:paraId="1E9C58E3" w14:textId="1303224B" w:rsidR="00704DA0" w:rsidRPr="000A672C" w:rsidRDefault="00704DA0" w:rsidP="00704DA0">
      <w:pPr>
        <w:spacing w:after="60"/>
        <w:rPr>
          <w:sz w:val="24"/>
        </w:rPr>
      </w:pPr>
      <w:r w:rsidRPr="000A672C">
        <w:rPr>
          <w:sz w:val="24"/>
        </w:rPr>
        <w:t>Another possible reason for the null or negative associations we see could be that the specific programs children attend</w:t>
      </w:r>
      <w:r w:rsidR="006617CC">
        <w:rPr>
          <w:sz w:val="24"/>
        </w:rPr>
        <w:t>ed</w:t>
      </w:r>
      <w:r w:rsidRPr="000A672C">
        <w:rPr>
          <w:sz w:val="24"/>
        </w:rPr>
        <w:t xml:space="preserve"> at a younger age </w:t>
      </w:r>
      <w:r w:rsidR="006617CC">
        <w:rPr>
          <w:sz w:val="24"/>
        </w:rPr>
        <w:t>were</w:t>
      </w:r>
      <w:r w:rsidRPr="000A672C">
        <w:rPr>
          <w:sz w:val="24"/>
        </w:rPr>
        <w:t xml:space="preserve"> more focused on bolstering their academic skills than programs for teens. For example, academics is a core component of the </w:t>
      </w:r>
      <w:r>
        <w:rPr>
          <w:sz w:val="24"/>
        </w:rPr>
        <w:t xml:space="preserve">CSI </w:t>
      </w:r>
      <w:r w:rsidRPr="000A672C">
        <w:rPr>
          <w:sz w:val="24"/>
        </w:rPr>
        <w:t xml:space="preserve">summer school/summer camp program for grades K-6, whereas many </w:t>
      </w:r>
      <w:r>
        <w:rPr>
          <w:sz w:val="24"/>
        </w:rPr>
        <w:t xml:space="preserve">of the </w:t>
      </w:r>
      <w:r w:rsidRPr="000A672C">
        <w:rPr>
          <w:sz w:val="24"/>
        </w:rPr>
        <w:t>BGCW programs for teens focus on other aspects of development, such as community service</w:t>
      </w:r>
      <w:r>
        <w:rPr>
          <w:sz w:val="24"/>
        </w:rPr>
        <w:t>,</w:t>
      </w:r>
      <w:r w:rsidRPr="000A672C">
        <w:rPr>
          <w:sz w:val="24"/>
        </w:rPr>
        <w:t xml:space="preserve"> leadership</w:t>
      </w:r>
      <w:r>
        <w:rPr>
          <w:sz w:val="24"/>
        </w:rPr>
        <w:t xml:space="preserve"> and career development</w:t>
      </w:r>
      <w:r w:rsidRPr="000A672C">
        <w:rPr>
          <w:sz w:val="24"/>
        </w:rPr>
        <w:t>.</w:t>
      </w:r>
    </w:p>
    <w:p w14:paraId="6F0AB303" w14:textId="24083B4F" w:rsidR="00704DA0" w:rsidRDefault="00704DA0" w:rsidP="00704DA0">
      <w:pPr>
        <w:spacing w:after="60"/>
        <w:rPr>
          <w:sz w:val="24"/>
          <w:szCs w:val="24"/>
        </w:rPr>
      </w:pPr>
      <w:r w:rsidRPr="000A672C">
        <w:rPr>
          <w:sz w:val="24"/>
          <w:szCs w:val="24"/>
        </w:rPr>
        <w:t xml:space="preserve">In interpreting these results, we should also take into consideration </w:t>
      </w:r>
      <w:r>
        <w:rPr>
          <w:sz w:val="24"/>
          <w:szCs w:val="24"/>
        </w:rPr>
        <w:t xml:space="preserve">the limitations of using </w:t>
      </w:r>
      <w:r w:rsidR="006617CC">
        <w:rPr>
          <w:sz w:val="24"/>
          <w:szCs w:val="24"/>
        </w:rPr>
        <w:t xml:space="preserve">the available </w:t>
      </w:r>
      <w:r>
        <w:rPr>
          <w:sz w:val="24"/>
          <w:szCs w:val="24"/>
        </w:rPr>
        <w:t xml:space="preserve">administrative data for </w:t>
      </w:r>
      <w:r w:rsidR="006617CC">
        <w:rPr>
          <w:sz w:val="24"/>
          <w:szCs w:val="24"/>
        </w:rPr>
        <w:t xml:space="preserve">this type of </w:t>
      </w:r>
      <w:r>
        <w:rPr>
          <w:sz w:val="24"/>
          <w:szCs w:val="24"/>
        </w:rPr>
        <w:t>research. The</w:t>
      </w:r>
      <w:r w:rsidRPr="000A672C">
        <w:rPr>
          <w:sz w:val="24"/>
          <w:szCs w:val="24"/>
        </w:rPr>
        <w:t xml:space="preserve"> data from educational assessments</w:t>
      </w:r>
      <w:r>
        <w:rPr>
          <w:sz w:val="24"/>
          <w:szCs w:val="24"/>
        </w:rPr>
        <w:t xml:space="preserve"> in Manitoba</w:t>
      </w:r>
      <w:r w:rsidRPr="000A672C">
        <w:rPr>
          <w:sz w:val="24"/>
          <w:szCs w:val="24"/>
        </w:rPr>
        <w:t xml:space="preserve"> (‘meeting expectations’, ‘approaching expectations’, ‘not meeting expectations’, etc.) are very broad measures of how children are doing in school, and</w:t>
      </w:r>
      <w:r>
        <w:rPr>
          <w:sz w:val="24"/>
          <w:szCs w:val="24"/>
        </w:rPr>
        <w:t xml:space="preserve"> do not give a detailed account of children’s academic performance</w:t>
      </w:r>
      <w:r w:rsidRPr="005E3F77">
        <w:rPr>
          <w:sz w:val="24"/>
          <w:szCs w:val="24"/>
        </w:rPr>
        <w:t xml:space="preserve">. There </w:t>
      </w:r>
      <w:r>
        <w:rPr>
          <w:sz w:val="24"/>
          <w:szCs w:val="24"/>
        </w:rPr>
        <w:t>could be</w:t>
      </w:r>
      <w:r w:rsidRPr="005E3F77">
        <w:rPr>
          <w:sz w:val="24"/>
          <w:szCs w:val="24"/>
        </w:rPr>
        <w:t xml:space="preserve"> many factors </w:t>
      </w:r>
      <w:r>
        <w:rPr>
          <w:sz w:val="24"/>
          <w:szCs w:val="24"/>
        </w:rPr>
        <w:t xml:space="preserve">other than what we were able to measure </w:t>
      </w:r>
      <w:r w:rsidRPr="005E3F77">
        <w:rPr>
          <w:sz w:val="24"/>
          <w:szCs w:val="24"/>
        </w:rPr>
        <w:t>that impact school</w:t>
      </w:r>
      <w:r>
        <w:rPr>
          <w:sz w:val="24"/>
          <w:szCs w:val="24"/>
        </w:rPr>
        <w:t xml:space="preserve"> performance</w:t>
      </w:r>
      <w:r w:rsidRPr="005E3F77">
        <w:rPr>
          <w:sz w:val="24"/>
          <w:szCs w:val="24"/>
        </w:rPr>
        <w:t xml:space="preserve">, including </w:t>
      </w:r>
      <w:r>
        <w:rPr>
          <w:sz w:val="24"/>
          <w:szCs w:val="24"/>
        </w:rPr>
        <w:t>students’ home environments, influences from friends,</w:t>
      </w:r>
      <w:r w:rsidRPr="005E3F77">
        <w:rPr>
          <w:sz w:val="24"/>
          <w:szCs w:val="24"/>
        </w:rPr>
        <w:t xml:space="preserve"> and time allocated to activities outside of school (such as part-time jobs o</w:t>
      </w:r>
      <w:r>
        <w:rPr>
          <w:sz w:val="24"/>
          <w:szCs w:val="24"/>
        </w:rPr>
        <w:t>r programs offered by organizations other than</w:t>
      </w:r>
      <w:r w:rsidRPr="005E3F77">
        <w:rPr>
          <w:sz w:val="24"/>
          <w:szCs w:val="24"/>
        </w:rPr>
        <w:t xml:space="preserve"> </w:t>
      </w:r>
      <w:r w:rsidR="006617CC">
        <w:rPr>
          <w:sz w:val="24"/>
          <w:szCs w:val="24"/>
        </w:rPr>
        <w:t xml:space="preserve">the </w:t>
      </w:r>
      <w:r w:rsidRPr="005E3F77">
        <w:rPr>
          <w:sz w:val="24"/>
          <w:szCs w:val="24"/>
        </w:rPr>
        <w:t>BGCW).</w:t>
      </w:r>
    </w:p>
    <w:p w14:paraId="08825CED" w14:textId="45C5CB15" w:rsidR="00704DA0" w:rsidRDefault="00704DA0" w:rsidP="00704DA0">
      <w:pPr>
        <w:spacing w:after="120"/>
        <w:rPr>
          <w:sz w:val="24"/>
          <w:szCs w:val="24"/>
        </w:rPr>
      </w:pPr>
      <w:r>
        <w:rPr>
          <w:sz w:val="24"/>
          <w:szCs w:val="24"/>
        </w:rPr>
        <w:lastRenderedPageBreak/>
        <w:t xml:space="preserve">Even though </w:t>
      </w:r>
      <w:r w:rsidRPr="005E3F77">
        <w:rPr>
          <w:sz w:val="24"/>
          <w:szCs w:val="24"/>
        </w:rPr>
        <w:t xml:space="preserve">we matched </w:t>
      </w:r>
      <w:r>
        <w:rPr>
          <w:sz w:val="24"/>
          <w:szCs w:val="24"/>
        </w:rPr>
        <w:t xml:space="preserve">the </w:t>
      </w:r>
      <w:r w:rsidR="006617CC">
        <w:rPr>
          <w:sz w:val="24"/>
          <w:szCs w:val="24"/>
        </w:rPr>
        <w:t>BGCW</w:t>
      </w:r>
      <w:r>
        <w:rPr>
          <w:sz w:val="24"/>
          <w:szCs w:val="24"/>
        </w:rPr>
        <w:t xml:space="preserve"> group to the</w:t>
      </w:r>
      <w:r w:rsidRPr="005E3F77">
        <w:rPr>
          <w:sz w:val="24"/>
          <w:szCs w:val="24"/>
        </w:rPr>
        <w:t xml:space="preserve"> comparison group as closely as was reasonably possible</w:t>
      </w:r>
      <w:r>
        <w:rPr>
          <w:sz w:val="24"/>
          <w:szCs w:val="24"/>
        </w:rPr>
        <w:t>,</w:t>
      </w:r>
      <w:r w:rsidRPr="005E3F77">
        <w:rPr>
          <w:sz w:val="24"/>
          <w:szCs w:val="24"/>
        </w:rPr>
        <w:t xml:space="preserve"> and adjusted for factors that differed between the </w:t>
      </w:r>
      <w:r>
        <w:rPr>
          <w:sz w:val="24"/>
          <w:szCs w:val="24"/>
        </w:rPr>
        <w:t>two</w:t>
      </w:r>
      <w:r w:rsidRPr="005E3F77">
        <w:rPr>
          <w:sz w:val="24"/>
          <w:szCs w:val="24"/>
        </w:rPr>
        <w:t xml:space="preserve"> groups</w:t>
      </w:r>
      <w:r>
        <w:rPr>
          <w:sz w:val="24"/>
          <w:szCs w:val="24"/>
        </w:rPr>
        <w:t xml:space="preserve"> in the statistical models</w:t>
      </w:r>
      <w:r w:rsidRPr="005E3F77">
        <w:rPr>
          <w:sz w:val="24"/>
          <w:szCs w:val="24"/>
        </w:rPr>
        <w:t xml:space="preserve">, there were still </w:t>
      </w:r>
      <w:r>
        <w:rPr>
          <w:sz w:val="24"/>
          <w:szCs w:val="24"/>
        </w:rPr>
        <w:t xml:space="preserve">likely </w:t>
      </w:r>
      <w:r w:rsidRPr="005E3F77">
        <w:rPr>
          <w:sz w:val="24"/>
          <w:szCs w:val="24"/>
        </w:rPr>
        <w:t>differences between the groups caused by other unmeasured or unmeasurable factors th</w:t>
      </w:r>
      <w:r>
        <w:rPr>
          <w:sz w:val="24"/>
          <w:szCs w:val="24"/>
        </w:rPr>
        <w:t xml:space="preserve">at we were unable to adjust for. </w:t>
      </w:r>
      <w:r w:rsidR="006617CC">
        <w:rPr>
          <w:sz w:val="24"/>
          <w:szCs w:val="24"/>
        </w:rPr>
        <w:t>T</w:t>
      </w:r>
      <w:r>
        <w:rPr>
          <w:sz w:val="24"/>
          <w:szCs w:val="24"/>
        </w:rPr>
        <w:t xml:space="preserve">here may </w:t>
      </w:r>
      <w:r w:rsidR="005B77C0">
        <w:rPr>
          <w:sz w:val="24"/>
          <w:szCs w:val="24"/>
        </w:rPr>
        <w:t>often</w:t>
      </w:r>
      <w:r>
        <w:rPr>
          <w:sz w:val="24"/>
          <w:szCs w:val="24"/>
        </w:rPr>
        <w:t xml:space="preserve"> be part of the story that the numbers don’t capture, and these factors </w:t>
      </w:r>
      <w:r w:rsidR="006617CC">
        <w:rPr>
          <w:sz w:val="24"/>
          <w:szCs w:val="24"/>
        </w:rPr>
        <w:t xml:space="preserve">could </w:t>
      </w:r>
      <w:r>
        <w:rPr>
          <w:sz w:val="24"/>
          <w:szCs w:val="24"/>
        </w:rPr>
        <w:t>contribute to the results we see.</w:t>
      </w:r>
    </w:p>
    <w:p w14:paraId="38D522D0" w14:textId="77777777" w:rsidR="00704DA0" w:rsidRDefault="00704DA0">
      <w:pPr>
        <w:rPr>
          <w:rFonts w:asciiTheme="majorHAnsi" w:hAnsiTheme="majorHAnsi" w:cstheme="majorHAnsi"/>
          <w:b/>
          <w:sz w:val="28"/>
        </w:rPr>
      </w:pPr>
      <w:r>
        <w:rPr>
          <w:rFonts w:asciiTheme="majorHAnsi" w:hAnsiTheme="majorHAnsi" w:cstheme="majorHAnsi"/>
          <w:b/>
          <w:sz w:val="28"/>
        </w:rPr>
        <w:br w:type="page"/>
      </w:r>
    </w:p>
    <w:p w14:paraId="4F3EE796" w14:textId="6D1E2743" w:rsidR="007614E4" w:rsidRPr="00704DA0" w:rsidRDefault="0038372E" w:rsidP="00D30102">
      <w:pPr>
        <w:rPr>
          <w:rFonts w:asciiTheme="majorHAnsi" w:hAnsiTheme="majorHAnsi" w:cstheme="majorHAnsi"/>
          <w:b/>
          <w:sz w:val="28"/>
        </w:rPr>
      </w:pPr>
      <w:r w:rsidRPr="00704DA0">
        <w:rPr>
          <w:rFonts w:asciiTheme="majorHAnsi" w:hAnsiTheme="majorHAnsi" w:cstheme="majorHAnsi"/>
          <w:b/>
          <w:sz w:val="28"/>
        </w:rPr>
        <w:lastRenderedPageBreak/>
        <w:t xml:space="preserve">Social Outcomes </w:t>
      </w:r>
    </w:p>
    <w:p w14:paraId="69E5E07F" w14:textId="77777777" w:rsidR="005902F5" w:rsidRDefault="00E0027D" w:rsidP="00B2291C">
      <w:pPr>
        <w:spacing w:after="60"/>
        <w:rPr>
          <w:sz w:val="24"/>
          <w:szCs w:val="24"/>
        </w:rPr>
      </w:pPr>
      <w:r w:rsidRPr="00B2291C">
        <w:rPr>
          <w:sz w:val="24"/>
          <w:szCs w:val="24"/>
        </w:rPr>
        <w:t xml:space="preserve">The social outcome we </w:t>
      </w:r>
      <w:r w:rsidR="007D5930">
        <w:rPr>
          <w:sz w:val="24"/>
          <w:szCs w:val="24"/>
        </w:rPr>
        <w:t>investigated</w:t>
      </w:r>
      <w:r w:rsidRPr="00B2291C">
        <w:rPr>
          <w:sz w:val="24"/>
          <w:szCs w:val="24"/>
        </w:rPr>
        <w:t xml:space="preserve"> was </w:t>
      </w:r>
      <w:r w:rsidRPr="006617CC">
        <w:rPr>
          <w:b/>
          <w:sz w:val="24"/>
          <w:szCs w:val="24"/>
        </w:rPr>
        <w:t>youth</w:t>
      </w:r>
      <w:r w:rsidRPr="00B2291C">
        <w:rPr>
          <w:sz w:val="24"/>
          <w:szCs w:val="24"/>
        </w:rPr>
        <w:t xml:space="preserve"> </w:t>
      </w:r>
      <w:r w:rsidRPr="00B2291C">
        <w:rPr>
          <w:b/>
          <w:sz w:val="24"/>
          <w:szCs w:val="24"/>
        </w:rPr>
        <w:t>involvement in the justice system</w:t>
      </w:r>
      <w:r w:rsidR="007D5930">
        <w:rPr>
          <w:sz w:val="24"/>
          <w:szCs w:val="24"/>
        </w:rPr>
        <w:t>. We used</w:t>
      </w:r>
      <w:r w:rsidRPr="00B2291C">
        <w:rPr>
          <w:sz w:val="24"/>
          <w:szCs w:val="24"/>
        </w:rPr>
        <w:t xml:space="preserve"> data from </w:t>
      </w:r>
      <w:r w:rsidR="007D5930">
        <w:rPr>
          <w:sz w:val="24"/>
          <w:szCs w:val="24"/>
        </w:rPr>
        <w:t>the Manitoba j</w:t>
      </w:r>
      <w:r w:rsidRPr="00B2291C">
        <w:rPr>
          <w:sz w:val="24"/>
          <w:szCs w:val="24"/>
        </w:rPr>
        <w:t xml:space="preserve">ustice </w:t>
      </w:r>
      <w:r w:rsidR="007D5930">
        <w:rPr>
          <w:sz w:val="24"/>
          <w:szCs w:val="24"/>
        </w:rPr>
        <w:t xml:space="preserve">system </w:t>
      </w:r>
      <w:r w:rsidRPr="00B2291C">
        <w:rPr>
          <w:sz w:val="24"/>
          <w:szCs w:val="24"/>
        </w:rPr>
        <w:t xml:space="preserve">to identify individuals who </w:t>
      </w:r>
      <w:r w:rsidR="007D5930">
        <w:rPr>
          <w:sz w:val="24"/>
          <w:szCs w:val="24"/>
        </w:rPr>
        <w:t>had</w:t>
      </w:r>
      <w:r w:rsidRPr="00B2291C">
        <w:rPr>
          <w:sz w:val="24"/>
          <w:szCs w:val="24"/>
        </w:rPr>
        <w:t xml:space="preserve"> been </w:t>
      </w:r>
      <w:r w:rsidR="00B2291C" w:rsidRPr="00B2291C">
        <w:rPr>
          <w:sz w:val="24"/>
          <w:szCs w:val="24"/>
        </w:rPr>
        <w:t>accused of</w:t>
      </w:r>
      <w:r w:rsidRPr="00B2291C">
        <w:rPr>
          <w:sz w:val="24"/>
          <w:szCs w:val="24"/>
        </w:rPr>
        <w:t xml:space="preserve"> a crime, a victim of a crime, or a witness to a crime. </w:t>
      </w:r>
      <w:r w:rsidR="005902F5">
        <w:rPr>
          <w:sz w:val="24"/>
          <w:szCs w:val="24"/>
        </w:rPr>
        <w:t>These three types of justice incidents were grouped together to create the ‘involvement in the justice system’ outcome.</w:t>
      </w:r>
    </w:p>
    <w:p w14:paraId="2F683AD1" w14:textId="4229C680" w:rsidR="00B2291C" w:rsidRDefault="00B2291C" w:rsidP="00B2291C">
      <w:pPr>
        <w:spacing w:after="60"/>
        <w:rPr>
          <w:sz w:val="24"/>
          <w:szCs w:val="24"/>
        </w:rPr>
      </w:pPr>
      <w:r w:rsidRPr="00B2291C">
        <w:rPr>
          <w:sz w:val="24"/>
          <w:szCs w:val="24"/>
        </w:rPr>
        <w:t xml:space="preserve">Being accused of a crime included criminal offenses such as assaults or ‘break and enter’ offenses, but excluded </w:t>
      </w:r>
      <w:r w:rsidRPr="00B2291C">
        <w:rPr>
          <w:rFonts w:cstheme="minorHAnsi"/>
          <w:sz w:val="24"/>
          <w:szCs w:val="24"/>
        </w:rPr>
        <w:t>charges for Highway Traffic Act or regulatory offenses (e.g.,</w:t>
      </w:r>
      <w:r w:rsidR="007D5930">
        <w:rPr>
          <w:rFonts w:cstheme="minorHAnsi"/>
          <w:sz w:val="24"/>
          <w:szCs w:val="24"/>
        </w:rPr>
        <w:t xml:space="preserve"> trespassing on school property or</w:t>
      </w:r>
      <w:r w:rsidRPr="00B2291C">
        <w:rPr>
          <w:rFonts w:cstheme="minorHAnsi"/>
          <w:sz w:val="24"/>
          <w:szCs w:val="24"/>
        </w:rPr>
        <w:t xml:space="preserve"> fishing without a license), since most people would not consider these </w:t>
      </w:r>
      <w:r w:rsidR="007D5930">
        <w:rPr>
          <w:rFonts w:cstheme="minorHAnsi"/>
          <w:sz w:val="24"/>
          <w:szCs w:val="24"/>
        </w:rPr>
        <w:t xml:space="preserve">latter offenses </w:t>
      </w:r>
      <w:r w:rsidRPr="00B2291C">
        <w:rPr>
          <w:rFonts w:cstheme="minorHAnsi"/>
          <w:sz w:val="24"/>
          <w:szCs w:val="24"/>
        </w:rPr>
        <w:t>to be criminal offenses.</w:t>
      </w:r>
      <w:r>
        <w:rPr>
          <w:rFonts w:cstheme="minorHAnsi"/>
          <w:sz w:val="24"/>
          <w:szCs w:val="24"/>
        </w:rPr>
        <w:t xml:space="preserve"> </w:t>
      </w:r>
      <w:r w:rsidR="005902F5">
        <w:rPr>
          <w:rFonts w:cstheme="minorHAnsi"/>
          <w:sz w:val="24"/>
          <w:szCs w:val="24"/>
        </w:rPr>
        <w:t>We included being a victim of a crime and being</w:t>
      </w:r>
      <w:r>
        <w:rPr>
          <w:rFonts w:cstheme="minorHAnsi"/>
          <w:sz w:val="24"/>
          <w:szCs w:val="24"/>
        </w:rPr>
        <w:t xml:space="preserve"> a witness to a crime</w:t>
      </w:r>
      <w:r w:rsidR="005902F5">
        <w:rPr>
          <w:rFonts w:cstheme="minorHAnsi"/>
          <w:sz w:val="24"/>
          <w:szCs w:val="24"/>
        </w:rPr>
        <w:t xml:space="preserve"> in this outcome (even while recognizing that they are not the same as being accused of a crime), because they reflect a similar degree of </w:t>
      </w:r>
      <w:r w:rsidR="00915478">
        <w:rPr>
          <w:rFonts w:cstheme="minorHAnsi"/>
          <w:sz w:val="24"/>
          <w:szCs w:val="24"/>
        </w:rPr>
        <w:t>social distress</w:t>
      </w:r>
      <w:r w:rsidR="005902F5">
        <w:rPr>
          <w:rFonts w:cstheme="minorHAnsi"/>
          <w:sz w:val="24"/>
          <w:szCs w:val="24"/>
        </w:rPr>
        <w:t xml:space="preserve"> or disorder in an individual’s life, and the three indicators have been shown to be highly correlated with one another</w:t>
      </w:r>
      <w:r>
        <w:rPr>
          <w:rFonts w:cstheme="minorHAnsi"/>
          <w:sz w:val="24"/>
          <w:szCs w:val="24"/>
        </w:rPr>
        <w:t xml:space="preserve">. </w:t>
      </w:r>
    </w:p>
    <w:p w14:paraId="56946DBC" w14:textId="58040BE0" w:rsidR="00B2291C" w:rsidRDefault="00B2291C" w:rsidP="00677C28">
      <w:pPr>
        <w:spacing w:after="60"/>
        <w:rPr>
          <w:sz w:val="24"/>
          <w:szCs w:val="24"/>
        </w:rPr>
      </w:pPr>
      <w:r>
        <w:rPr>
          <w:sz w:val="24"/>
          <w:szCs w:val="24"/>
        </w:rPr>
        <w:t xml:space="preserve">We first examined </w:t>
      </w:r>
      <w:r w:rsidR="005902F5">
        <w:rPr>
          <w:sz w:val="24"/>
          <w:szCs w:val="24"/>
        </w:rPr>
        <w:t>justice involvement among youth aged 12-17. We chose this age group because</w:t>
      </w:r>
      <w:r>
        <w:rPr>
          <w:sz w:val="24"/>
          <w:szCs w:val="24"/>
        </w:rPr>
        <w:t xml:space="preserve"> children under the age of 12 cannot be charged with a </w:t>
      </w:r>
      <w:r w:rsidR="005902F5">
        <w:rPr>
          <w:sz w:val="24"/>
          <w:szCs w:val="24"/>
        </w:rPr>
        <w:t>criminal</w:t>
      </w:r>
      <w:r>
        <w:rPr>
          <w:sz w:val="24"/>
          <w:szCs w:val="24"/>
        </w:rPr>
        <w:t xml:space="preserve"> offence, and individuals over the age of 17 are treated as adults. This age range also corresponds </w:t>
      </w:r>
      <w:r w:rsidR="00E01222">
        <w:rPr>
          <w:sz w:val="24"/>
          <w:szCs w:val="24"/>
        </w:rPr>
        <w:t xml:space="preserve">well </w:t>
      </w:r>
      <w:r>
        <w:rPr>
          <w:sz w:val="24"/>
          <w:szCs w:val="24"/>
        </w:rPr>
        <w:t>with</w:t>
      </w:r>
      <w:r w:rsidR="00E01222">
        <w:rPr>
          <w:sz w:val="24"/>
          <w:szCs w:val="24"/>
        </w:rPr>
        <w:t xml:space="preserve"> the years youth </w:t>
      </w:r>
      <w:r w:rsidR="005902F5">
        <w:rPr>
          <w:sz w:val="24"/>
          <w:szCs w:val="24"/>
        </w:rPr>
        <w:t>could participate in</w:t>
      </w:r>
      <w:r w:rsidR="00E01222">
        <w:rPr>
          <w:sz w:val="24"/>
          <w:szCs w:val="24"/>
        </w:rPr>
        <w:t xml:space="preserve"> </w:t>
      </w:r>
      <w:r>
        <w:rPr>
          <w:sz w:val="24"/>
          <w:szCs w:val="24"/>
        </w:rPr>
        <w:t xml:space="preserve">BGCW programming, which is typically available to youth </w:t>
      </w:r>
      <w:r w:rsidR="00E01222">
        <w:rPr>
          <w:sz w:val="24"/>
          <w:szCs w:val="24"/>
        </w:rPr>
        <w:t>up to the age of</w:t>
      </w:r>
      <w:r>
        <w:rPr>
          <w:sz w:val="24"/>
          <w:szCs w:val="24"/>
        </w:rPr>
        <w:t xml:space="preserve"> 18 or </w:t>
      </w:r>
      <w:r w:rsidR="00E01222">
        <w:rPr>
          <w:sz w:val="24"/>
          <w:szCs w:val="24"/>
        </w:rPr>
        <w:t xml:space="preserve">until they </w:t>
      </w:r>
      <w:r>
        <w:rPr>
          <w:sz w:val="24"/>
          <w:szCs w:val="24"/>
        </w:rPr>
        <w:t xml:space="preserve">graduate from high school. We also examined </w:t>
      </w:r>
      <w:r w:rsidR="005902F5">
        <w:rPr>
          <w:sz w:val="24"/>
          <w:szCs w:val="24"/>
        </w:rPr>
        <w:t xml:space="preserve">justice involvement among </w:t>
      </w:r>
      <w:r w:rsidR="006617CC">
        <w:rPr>
          <w:sz w:val="24"/>
          <w:szCs w:val="24"/>
        </w:rPr>
        <w:t>young adults</w:t>
      </w:r>
      <w:r>
        <w:rPr>
          <w:sz w:val="24"/>
          <w:szCs w:val="24"/>
        </w:rPr>
        <w:t xml:space="preserve"> aged 18-24 to determine whether previous participation in BGCW</w:t>
      </w:r>
      <w:r w:rsidR="00E01222">
        <w:rPr>
          <w:sz w:val="24"/>
          <w:szCs w:val="24"/>
        </w:rPr>
        <w:t xml:space="preserve"> </w:t>
      </w:r>
      <w:r>
        <w:rPr>
          <w:sz w:val="24"/>
          <w:szCs w:val="24"/>
        </w:rPr>
        <w:t xml:space="preserve">lowered the risk of </w:t>
      </w:r>
      <w:r w:rsidR="005902F5">
        <w:rPr>
          <w:sz w:val="24"/>
          <w:szCs w:val="24"/>
        </w:rPr>
        <w:t>justice involvement</w:t>
      </w:r>
      <w:r>
        <w:rPr>
          <w:sz w:val="24"/>
          <w:szCs w:val="24"/>
        </w:rPr>
        <w:t xml:space="preserve"> once they became young adults.</w:t>
      </w:r>
    </w:p>
    <w:p w14:paraId="696D03F9" w14:textId="3BDBE5B5" w:rsidR="000F5567" w:rsidRDefault="005902F5" w:rsidP="00677C28">
      <w:pPr>
        <w:spacing w:after="120"/>
        <w:rPr>
          <w:sz w:val="24"/>
          <w:szCs w:val="24"/>
        </w:rPr>
      </w:pPr>
      <w:r>
        <w:rPr>
          <w:sz w:val="24"/>
          <w:szCs w:val="24"/>
        </w:rPr>
        <w:t>Below, we report</w:t>
      </w:r>
      <w:r w:rsidR="00677C28">
        <w:rPr>
          <w:sz w:val="24"/>
          <w:szCs w:val="24"/>
        </w:rPr>
        <w:t xml:space="preserve"> the number and percentage of</w:t>
      </w:r>
      <w:r w:rsidR="006617CC">
        <w:rPr>
          <w:sz w:val="24"/>
          <w:szCs w:val="24"/>
        </w:rPr>
        <w:t xml:space="preserve"> youth</w:t>
      </w:r>
      <w:r>
        <w:rPr>
          <w:sz w:val="24"/>
          <w:szCs w:val="24"/>
        </w:rPr>
        <w:t xml:space="preserve"> and young adults</w:t>
      </w:r>
      <w:r w:rsidR="006617CC">
        <w:rPr>
          <w:sz w:val="24"/>
          <w:szCs w:val="24"/>
        </w:rPr>
        <w:t xml:space="preserve"> who </w:t>
      </w:r>
      <w:r>
        <w:rPr>
          <w:sz w:val="24"/>
          <w:szCs w:val="24"/>
        </w:rPr>
        <w:t>were involved in</w:t>
      </w:r>
      <w:r w:rsidR="00677C28">
        <w:rPr>
          <w:sz w:val="24"/>
          <w:szCs w:val="24"/>
        </w:rPr>
        <w:t xml:space="preserve"> a justice incident during the study period. </w:t>
      </w:r>
      <w:r w:rsidR="00B2291C">
        <w:rPr>
          <w:sz w:val="24"/>
          <w:szCs w:val="24"/>
        </w:rPr>
        <w:t xml:space="preserve">We </w:t>
      </w:r>
      <w:r w:rsidR="00677C28">
        <w:rPr>
          <w:sz w:val="24"/>
          <w:szCs w:val="24"/>
        </w:rPr>
        <w:t xml:space="preserve">then </w:t>
      </w:r>
      <w:r>
        <w:rPr>
          <w:sz w:val="24"/>
          <w:szCs w:val="24"/>
        </w:rPr>
        <w:t>present the results of the</w:t>
      </w:r>
      <w:r w:rsidR="00B2291C">
        <w:rPr>
          <w:sz w:val="24"/>
          <w:szCs w:val="24"/>
        </w:rPr>
        <w:t xml:space="preserve"> time-to-event analyses</w:t>
      </w:r>
      <w:r>
        <w:rPr>
          <w:sz w:val="24"/>
          <w:szCs w:val="24"/>
        </w:rPr>
        <w:t>, which</w:t>
      </w:r>
      <w:r w:rsidR="00E0027D">
        <w:rPr>
          <w:sz w:val="24"/>
          <w:szCs w:val="24"/>
        </w:rPr>
        <w:t xml:space="preserve"> determine</w:t>
      </w:r>
      <w:r>
        <w:rPr>
          <w:sz w:val="24"/>
          <w:szCs w:val="24"/>
        </w:rPr>
        <w:t>d</w:t>
      </w:r>
      <w:r w:rsidR="00E0027D">
        <w:rPr>
          <w:sz w:val="24"/>
          <w:szCs w:val="24"/>
        </w:rPr>
        <w:t xml:space="preserve"> </w:t>
      </w:r>
      <w:r w:rsidR="00B2291C">
        <w:rPr>
          <w:sz w:val="24"/>
          <w:szCs w:val="24"/>
        </w:rPr>
        <w:t>whether</w:t>
      </w:r>
      <w:r w:rsidR="00E0027D">
        <w:rPr>
          <w:sz w:val="24"/>
          <w:szCs w:val="24"/>
        </w:rPr>
        <w:t xml:space="preserve"> participation in BGCW was related to the risk</w:t>
      </w:r>
      <w:r w:rsidR="006617CC">
        <w:rPr>
          <w:sz w:val="24"/>
          <w:szCs w:val="24"/>
        </w:rPr>
        <w:t xml:space="preserve"> of justice system involvement.</w:t>
      </w:r>
    </w:p>
    <w:p w14:paraId="41A4D566" w14:textId="76D63FF7" w:rsidR="005902F5" w:rsidRDefault="005902F5" w:rsidP="005902F5">
      <w:pPr>
        <w:rPr>
          <w:sz w:val="24"/>
        </w:rPr>
      </w:pPr>
      <w:r>
        <w:rPr>
          <w:sz w:val="24"/>
        </w:rPr>
        <w:t>The results of the time-to-event analyses</w:t>
      </w:r>
      <w:r w:rsidRPr="007B159F">
        <w:rPr>
          <w:sz w:val="24"/>
        </w:rPr>
        <w:t xml:space="preserve"> are presented </w:t>
      </w:r>
      <w:r w:rsidR="00DD7371">
        <w:rPr>
          <w:sz w:val="24"/>
        </w:rPr>
        <w:t xml:space="preserve">as </w:t>
      </w:r>
      <w:r>
        <w:rPr>
          <w:sz w:val="24"/>
        </w:rPr>
        <w:t xml:space="preserve">bar </w:t>
      </w:r>
      <w:r w:rsidRPr="007B159F">
        <w:rPr>
          <w:sz w:val="24"/>
        </w:rPr>
        <w:t xml:space="preserve">graphs in </w:t>
      </w:r>
      <w:r>
        <w:rPr>
          <w:b/>
          <w:sz w:val="24"/>
        </w:rPr>
        <w:t>Figures 9-11</w:t>
      </w:r>
      <w:r w:rsidRPr="007B159F">
        <w:rPr>
          <w:sz w:val="24"/>
        </w:rPr>
        <w:t>.</w:t>
      </w:r>
    </w:p>
    <w:p w14:paraId="7E081E4D" w14:textId="6CFB9142" w:rsidR="00A66D17" w:rsidRDefault="00A66D17" w:rsidP="00677C28">
      <w:pPr>
        <w:spacing w:after="120"/>
        <w:rPr>
          <w:sz w:val="24"/>
          <w:szCs w:val="24"/>
        </w:rPr>
      </w:pPr>
    </w:p>
    <w:p w14:paraId="0A008DBC" w14:textId="77777777" w:rsidR="00A66D17" w:rsidRDefault="00A66D17">
      <w:pPr>
        <w:rPr>
          <w:sz w:val="24"/>
          <w:szCs w:val="24"/>
        </w:rPr>
      </w:pPr>
      <w:r>
        <w:rPr>
          <w:sz w:val="24"/>
          <w:szCs w:val="24"/>
        </w:rPr>
        <w:br w:type="page"/>
      </w:r>
    </w:p>
    <w:p w14:paraId="7CFBC38B" w14:textId="42DD1EC3" w:rsidR="000F5567" w:rsidRPr="005902F5" w:rsidRDefault="000F5567" w:rsidP="007B159F">
      <w:pPr>
        <w:spacing w:after="60"/>
        <w:rPr>
          <w:b/>
          <w:sz w:val="28"/>
          <w:szCs w:val="24"/>
        </w:rPr>
      </w:pPr>
      <w:r w:rsidRPr="005902F5">
        <w:rPr>
          <w:b/>
          <w:sz w:val="28"/>
          <w:szCs w:val="24"/>
        </w:rPr>
        <w:lastRenderedPageBreak/>
        <w:t>Justice System Involvement among Youth aged 12-17</w:t>
      </w:r>
    </w:p>
    <w:p w14:paraId="611F28E7" w14:textId="6740D944" w:rsidR="00677C28" w:rsidRDefault="00677C28" w:rsidP="00E84C90">
      <w:pPr>
        <w:spacing w:after="80" w:line="276" w:lineRule="auto"/>
        <w:rPr>
          <w:sz w:val="24"/>
          <w:szCs w:val="24"/>
        </w:rPr>
      </w:pPr>
      <w:r>
        <w:rPr>
          <w:sz w:val="24"/>
          <w:szCs w:val="24"/>
        </w:rPr>
        <w:t xml:space="preserve">A total of </w:t>
      </w:r>
      <w:r w:rsidR="000F5567" w:rsidRPr="0012038F">
        <w:rPr>
          <w:sz w:val="24"/>
          <w:szCs w:val="24"/>
        </w:rPr>
        <w:t xml:space="preserve">12.2% of the </w:t>
      </w:r>
      <w:r>
        <w:rPr>
          <w:sz w:val="24"/>
          <w:szCs w:val="24"/>
        </w:rPr>
        <w:t xml:space="preserve">youth in the </w:t>
      </w:r>
      <w:r w:rsidR="006617CC">
        <w:rPr>
          <w:sz w:val="24"/>
          <w:szCs w:val="24"/>
        </w:rPr>
        <w:t>BGCW</w:t>
      </w:r>
      <w:r w:rsidR="000F5567" w:rsidRPr="0012038F">
        <w:rPr>
          <w:sz w:val="24"/>
          <w:szCs w:val="24"/>
        </w:rPr>
        <w:t xml:space="preserve"> group </w:t>
      </w:r>
      <w:r w:rsidR="000F5567">
        <w:rPr>
          <w:sz w:val="24"/>
          <w:szCs w:val="24"/>
        </w:rPr>
        <w:t xml:space="preserve">(n=808) and 10.6% of the comparison group (n=6,269) </w:t>
      </w:r>
      <w:r w:rsidR="000F5567" w:rsidRPr="0012038F">
        <w:rPr>
          <w:sz w:val="24"/>
          <w:szCs w:val="24"/>
        </w:rPr>
        <w:t>became i</w:t>
      </w:r>
      <w:r w:rsidR="000F5567">
        <w:rPr>
          <w:sz w:val="24"/>
          <w:szCs w:val="24"/>
        </w:rPr>
        <w:t xml:space="preserve">nvolved </w:t>
      </w:r>
      <w:r>
        <w:rPr>
          <w:sz w:val="24"/>
          <w:szCs w:val="24"/>
        </w:rPr>
        <w:t>in</w:t>
      </w:r>
      <w:r w:rsidR="000F5567">
        <w:rPr>
          <w:sz w:val="24"/>
          <w:szCs w:val="24"/>
        </w:rPr>
        <w:t xml:space="preserve"> the justice system</w:t>
      </w:r>
      <w:r>
        <w:rPr>
          <w:sz w:val="24"/>
          <w:szCs w:val="24"/>
        </w:rPr>
        <w:t xml:space="preserve"> during the study period</w:t>
      </w:r>
      <w:r w:rsidR="000F5567" w:rsidRPr="0012038F">
        <w:rPr>
          <w:sz w:val="24"/>
          <w:szCs w:val="24"/>
        </w:rPr>
        <w:t>.</w:t>
      </w:r>
      <w:r w:rsidR="000F5567">
        <w:rPr>
          <w:sz w:val="24"/>
          <w:szCs w:val="24"/>
        </w:rPr>
        <w:t xml:space="preserve"> </w:t>
      </w:r>
      <w:r w:rsidR="00380173">
        <w:rPr>
          <w:sz w:val="24"/>
          <w:szCs w:val="24"/>
        </w:rPr>
        <w:t xml:space="preserve">While it might seem surprising that a higher percentage of youth participating in the BGCW became justice-involved than </w:t>
      </w:r>
      <w:r w:rsidR="00685A75">
        <w:rPr>
          <w:sz w:val="24"/>
          <w:szCs w:val="24"/>
        </w:rPr>
        <w:t xml:space="preserve">youth in the comparison group, we think that this difference reflects the challenges that youth in the BGCW </w:t>
      </w:r>
      <w:r w:rsidR="00D55DAE">
        <w:rPr>
          <w:sz w:val="24"/>
          <w:szCs w:val="24"/>
        </w:rPr>
        <w:t xml:space="preserve">group </w:t>
      </w:r>
      <w:r w:rsidR="00685A75">
        <w:rPr>
          <w:sz w:val="24"/>
          <w:szCs w:val="24"/>
        </w:rPr>
        <w:t>faced. The fact that proportionally more BGCW participants got involved in the justice system means that the BGCW are engaging with a group of youth in need of their support.</w:t>
      </w:r>
      <w:r w:rsidR="00380173">
        <w:rPr>
          <w:sz w:val="24"/>
          <w:szCs w:val="24"/>
        </w:rPr>
        <w:t xml:space="preserve"> </w:t>
      </w:r>
    </w:p>
    <w:p w14:paraId="6189B01E" w14:textId="7D307943" w:rsidR="000F5567" w:rsidRDefault="00685A75" w:rsidP="00D23B69">
      <w:pPr>
        <w:spacing w:after="0" w:line="276" w:lineRule="auto"/>
        <w:rPr>
          <w:sz w:val="24"/>
          <w:szCs w:val="24"/>
        </w:rPr>
      </w:pPr>
      <w:r>
        <w:rPr>
          <w:sz w:val="24"/>
          <w:szCs w:val="24"/>
        </w:rPr>
        <w:t>The same pattern is evident in</w:t>
      </w:r>
      <w:r w:rsidR="00380173">
        <w:rPr>
          <w:sz w:val="24"/>
          <w:szCs w:val="24"/>
        </w:rPr>
        <w:t xml:space="preserve"> the</w:t>
      </w:r>
      <w:r>
        <w:rPr>
          <w:sz w:val="24"/>
          <w:szCs w:val="24"/>
        </w:rPr>
        <w:t xml:space="preserve"> </w:t>
      </w:r>
      <w:r w:rsidRPr="00685A75">
        <w:rPr>
          <w:b/>
          <w:sz w:val="24"/>
          <w:szCs w:val="24"/>
        </w:rPr>
        <w:t>crude model</w:t>
      </w:r>
      <w:r>
        <w:rPr>
          <w:sz w:val="24"/>
          <w:szCs w:val="24"/>
        </w:rPr>
        <w:t xml:space="preserve"> from the</w:t>
      </w:r>
      <w:r w:rsidR="00380173">
        <w:rPr>
          <w:sz w:val="24"/>
          <w:szCs w:val="24"/>
        </w:rPr>
        <w:t xml:space="preserve"> </w:t>
      </w:r>
      <w:r>
        <w:rPr>
          <w:sz w:val="24"/>
          <w:szCs w:val="24"/>
        </w:rPr>
        <w:t>time-to-event analysis (</w:t>
      </w:r>
      <w:r w:rsidRPr="00D55DAE">
        <w:rPr>
          <w:b/>
          <w:sz w:val="24"/>
          <w:szCs w:val="24"/>
        </w:rPr>
        <w:t>Figure 9</w:t>
      </w:r>
      <w:r>
        <w:rPr>
          <w:sz w:val="24"/>
          <w:szCs w:val="24"/>
        </w:rPr>
        <w:t xml:space="preserve">). </w:t>
      </w:r>
      <w:r w:rsidR="00D55DAE">
        <w:rPr>
          <w:sz w:val="24"/>
          <w:szCs w:val="24"/>
        </w:rPr>
        <w:t>The</w:t>
      </w:r>
      <w:r w:rsidR="00677C28">
        <w:rPr>
          <w:sz w:val="24"/>
          <w:szCs w:val="24"/>
        </w:rPr>
        <w:t xml:space="preserve"> crude hazard ratio </w:t>
      </w:r>
      <w:r>
        <w:rPr>
          <w:sz w:val="24"/>
          <w:szCs w:val="24"/>
        </w:rPr>
        <w:t xml:space="preserve">(without adjusting for any differences between groups) </w:t>
      </w:r>
      <w:r w:rsidR="00677C28">
        <w:rPr>
          <w:sz w:val="24"/>
          <w:szCs w:val="24"/>
        </w:rPr>
        <w:t>as</w:t>
      </w:r>
      <w:r w:rsidR="00B87BAF">
        <w:rPr>
          <w:sz w:val="24"/>
          <w:szCs w:val="24"/>
        </w:rPr>
        <w:t xml:space="preserve"> 1.61</w:t>
      </w:r>
      <w:r w:rsidR="00677C28" w:rsidRPr="00927162">
        <w:rPr>
          <w:sz w:val="24"/>
          <w:szCs w:val="24"/>
        </w:rPr>
        <w:t>. This</w:t>
      </w:r>
      <w:r w:rsidR="00677C28">
        <w:rPr>
          <w:sz w:val="24"/>
          <w:szCs w:val="24"/>
        </w:rPr>
        <w:t xml:space="preserve"> means</w:t>
      </w:r>
      <w:r w:rsidR="000F5567">
        <w:rPr>
          <w:sz w:val="24"/>
          <w:szCs w:val="24"/>
        </w:rPr>
        <w:t xml:space="preserve"> that youth in the </w:t>
      </w:r>
      <w:r w:rsidR="006617CC">
        <w:rPr>
          <w:sz w:val="24"/>
          <w:szCs w:val="24"/>
        </w:rPr>
        <w:t>BGCW</w:t>
      </w:r>
      <w:r w:rsidR="000F5567" w:rsidRPr="0012038F">
        <w:rPr>
          <w:sz w:val="24"/>
          <w:szCs w:val="24"/>
        </w:rPr>
        <w:t xml:space="preserve"> group had </w:t>
      </w:r>
      <w:r w:rsidR="0028708C">
        <w:rPr>
          <w:sz w:val="24"/>
          <w:szCs w:val="24"/>
        </w:rPr>
        <w:t>a 1.61</w:t>
      </w:r>
      <w:r w:rsidR="000F5567" w:rsidRPr="0012038F">
        <w:rPr>
          <w:sz w:val="24"/>
          <w:szCs w:val="24"/>
        </w:rPr>
        <w:t xml:space="preserve"> times higher </w:t>
      </w:r>
      <w:r w:rsidR="000F5567">
        <w:rPr>
          <w:sz w:val="24"/>
          <w:szCs w:val="24"/>
        </w:rPr>
        <w:t>risk</w:t>
      </w:r>
      <w:r w:rsidR="000F5567" w:rsidRPr="0012038F">
        <w:rPr>
          <w:sz w:val="24"/>
          <w:szCs w:val="24"/>
        </w:rPr>
        <w:t xml:space="preserve"> of becoming involved with the justice system than youth in the comparison group. </w:t>
      </w:r>
      <w:r w:rsidR="00380173">
        <w:rPr>
          <w:sz w:val="24"/>
          <w:szCs w:val="24"/>
        </w:rPr>
        <w:t>T</w:t>
      </w:r>
      <w:r w:rsidR="000F5567" w:rsidRPr="0012038F">
        <w:rPr>
          <w:sz w:val="24"/>
          <w:szCs w:val="24"/>
        </w:rPr>
        <w:t>he dif</w:t>
      </w:r>
      <w:r w:rsidR="00380173">
        <w:rPr>
          <w:sz w:val="24"/>
          <w:szCs w:val="24"/>
        </w:rPr>
        <w:t>ference between the two groups wa</w:t>
      </w:r>
      <w:r w:rsidR="000F5567" w:rsidRPr="0012038F">
        <w:rPr>
          <w:sz w:val="24"/>
          <w:szCs w:val="24"/>
        </w:rPr>
        <w:t xml:space="preserve">s </w:t>
      </w:r>
      <w:r w:rsidR="008B68D7">
        <w:rPr>
          <w:sz w:val="24"/>
          <w:szCs w:val="24"/>
        </w:rPr>
        <w:t xml:space="preserve">statistically </w:t>
      </w:r>
      <w:r w:rsidR="000F5567" w:rsidRPr="0012038F">
        <w:rPr>
          <w:sz w:val="24"/>
          <w:szCs w:val="24"/>
        </w:rPr>
        <w:t>significant.</w:t>
      </w:r>
    </w:p>
    <w:p w14:paraId="7375995A" w14:textId="3245A845" w:rsidR="00685A75" w:rsidRDefault="00685A75" w:rsidP="00685A75">
      <w:pPr>
        <w:spacing w:after="240" w:line="276" w:lineRule="auto"/>
        <w:rPr>
          <w:sz w:val="24"/>
          <w:szCs w:val="24"/>
        </w:rPr>
      </w:pPr>
      <w:r>
        <w:rPr>
          <w:noProof/>
          <w:lang w:eastAsia="en-CA"/>
        </w:rPr>
        <w:drawing>
          <wp:anchor distT="0" distB="0" distL="114300" distR="114300" simplePos="0" relativeHeight="251656189" behindDoc="0" locked="0" layoutInCell="1" allowOverlap="1" wp14:anchorId="799265A6" wp14:editId="7D9AF3C0">
            <wp:simplePos x="0" y="0"/>
            <wp:positionH relativeFrom="margin">
              <wp:align>left</wp:align>
            </wp:positionH>
            <wp:positionV relativeFrom="paragraph">
              <wp:posOffset>10795</wp:posOffset>
            </wp:positionV>
            <wp:extent cx="4602480" cy="2796540"/>
            <wp:effectExtent l="0" t="0" r="7620" b="3810"/>
            <wp:wrapSquare wrapText="bothSides"/>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margin">
              <wp14:pctWidth>0</wp14:pctWidth>
            </wp14:sizeRelH>
            <wp14:sizeRelV relativeFrom="margin">
              <wp14:pctHeight>0</wp14:pctHeight>
            </wp14:sizeRelV>
          </wp:anchor>
        </w:drawing>
      </w:r>
    </w:p>
    <w:p w14:paraId="5B5649E1" w14:textId="40B3AC50" w:rsidR="00685A75" w:rsidRPr="00A864CC" w:rsidRDefault="00685A75" w:rsidP="00685A75">
      <w:pPr>
        <w:spacing w:after="60"/>
        <w:rPr>
          <w:rFonts w:asciiTheme="majorHAnsi" w:hAnsiTheme="majorHAnsi" w:cstheme="majorHAnsi"/>
          <w:sz w:val="32"/>
        </w:rPr>
      </w:pPr>
      <w:r>
        <w:rPr>
          <w:rFonts w:asciiTheme="majorHAnsi" w:hAnsiTheme="majorHAnsi" w:cstheme="majorHAnsi"/>
          <w:sz w:val="32"/>
        </w:rPr>
        <w:t>Figure 9</w:t>
      </w:r>
      <w:r w:rsidRPr="00A864CC">
        <w:rPr>
          <w:rFonts w:asciiTheme="majorHAnsi" w:hAnsiTheme="majorHAnsi" w:cstheme="majorHAnsi"/>
          <w:sz w:val="32"/>
        </w:rPr>
        <w:t>.</w:t>
      </w:r>
    </w:p>
    <w:p w14:paraId="185D1741" w14:textId="451609D8" w:rsidR="00685A75" w:rsidRPr="00D2108A" w:rsidRDefault="00685A75" w:rsidP="00D23B69">
      <w:pPr>
        <w:spacing w:after="60" w:line="240" w:lineRule="auto"/>
        <w:rPr>
          <w:sz w:val="24"/>
        </w:rPr>
      </w:pPr>
      <w:r>
        <w:rPr>
          <w:b/>
          <w:bCs/>
          <w:sz w:val="28"/>
          <w:lang w:val="en-US"/>
        </w:rPr>
        <w:t>Risk of Justice System Involvement among Youth aged 12-17</w:t>
      </w:r>
    </w:p>
    <w:p w14:paraId="29D715B9" w14:textId="77777777" w:rsidR="00685A75" w:rsidRDefault="00685A75" w:rsidP="005902F5">
      <w:pPr>
        <w:spacing w:after="120" w:line="276" w:lineRule="auto"/>
        <w:rPr>
          <w:sz w:val="24"/>
          <w:szCs w:val="24"/>
        </w:rPr>
      </w:pPr>
    </w:p>
    <w:p w14:paraId="2E8BE0D8" w14:textId="77777777" w:rsidR="00685A75" w:rsidRDefault="00685A75" w:rsidP="005902F5">
      <w:pPr>
        <w:spacing w:after="120" w:line="276" w:lineRule="auto"/>
        <w:rPr>
          <w:sz w:val="24"/>
          <w:szCs w:val="24"/>
        </w:rPr>
      </w:pPr>
    </w:p>
    <w:p w14:paraId="35A0A439" w14:textId="77777777" w:rsidR="00685A75" w:rsidRDefault="00685A75" w:rsidP="005902F5">
      <w:pPr>
        <w:spacing w:after="120" w:line="276" w:lineRule="auto"/>
        <w:rPr>
          <w:sz w:val="24"/>
          <w:szCs w:val="24"/>
        </w:rPr>
      </w:pPr>
    </w:p>
    <w:p w14:paraId="72BADD7D" w14:textId="77777777" w:rsidR="00685A75" w:rsidRDefault="00685A75" w:rsidP="005902F5">
      <w:pPr>
        <w:spacing w:after="120" w:line="276" w:lineRule="auto"/>
        <w:rPr>
          <w:sz w:val="24"/>
          <w:szCs w:val="24"/>
        </w:rPr>
      </w:pPr>
    </w:p>
    <w:p w14:paraId="5C8E8EE4" w14:textId="77777777" w:rsidR="00685A75" w:rsidRDefault="00685A75" w:rsidP="005902F5">
      <w:pPr>
        <w:spacing w:after="120" w:line="276" w:lineRule="auto"/>
        <w:rPr>
          <w:sz w:val="24"/>
          <w:szCs w:val="24"/>
        </w:rPr>
      </w:pPr>
    </w:p>
    <w:p w14:paraId="4A8D4CF4" w14:textId="447796D4" w:rsidR="00D23B69" w:rsidRDefault="00685A75" w:rsidP="00E84C90">
      <w:pPr>
        <w:spacing w:after="80" w:line="276" w:lineRule="auto"/>
        <w:rPr>
          <w:sz w:val="24"/>
          <w:szCs w:val="24"/>
        </w:rPr>
      </w:pPr>
      <w:r>
        <w:rPr>
          <w:sz w:val="24"/>
          <w:szCs w:val="24"/>
        </w:rPr>
        <w:t xml:space="preserve">We then created an </w:t>
      </w:r>
      <w:r w:rsidRPr="00D55DAE">
        <w:rPr>
          <w:b/>
          <w:sz w:val="24"/>
          <w:szCs w:val="24"/>
        </w:rPr>
        <w:t>adjusted model</w:t>
      </w:r>
      <w:r>
        <w:rPr>
          <w:sz w:val="24"/>
          <w:szCs w:val="24"/>
        </w:rPr>
        <w:t xml:space="preserve"> which accounted for differences between the study groups (variables from </w:t>
      </w:r>
      <w:r w:rsidRPr="00D55DAE">
        <w:rPr>
          <w:b/>
          <w:sz w:val="24"/>
          <w:szCs w:val="24"/>
        </w:rPr>
        <w:t>Table 1</w:t>
      </w:r>
      <w:r>
        <w:rPr>
          <w:sz w:val="24"/>
          <w:szCs w:val="24"/>
        </w:rPr>
        <w:t xml:space="preserve">) as well as </w:t>
      </w:r>
      <w:r w:rsidR="000F5567">
        <w:rPr>
          <w:sz w:val="24"/>
          <w:szCs w:val="24"/>
        </w:rPr>
        <w:t xml:space="preserve">adjusting for </w:t>
      </w:r>
      <w:r>
        <w:rPr>
          <w:sz w:val="24"/>
          <w:szCs w:val="24"/>
        </w:rPr>
        <w:t xml:space="preserve">two other variables that measured how much participation </w:t>
      </w:r>
      <w:r w:rsidR="00D55DAE">
        <w:rPr>
          <w:sz w:val="24"/>
          <w:szCs w:val="24"/>
        </w:rPr>
        <w:t>in</w:t>
      </w:r>
      <w:r>
        <w:rPr>
          <w:sz w:val="24"/>
          <w:szCs w:val="24"/>
        </w:rPr>
        <w:t xml:space="preserve"> the BGCW </w:t>
      </w:r>
      <w:r w:rsidR="00D55DAE">
        <w:rPr>
          <w:sz w:val="24"/>
          <w:szCs w:val="24"/>
        </w:rPr>
        <w:t xml:space="preserve">the </w:t>
      </w:r>
      <w:r>
        <w:rPr>
          <w:sz w:val="24"/>
          <w:szCs w:val="24"/>
        </w:rPr>
        <w:t xml:space="preserve">youth experienced. </w:t>
      </w:r>
    </w:p>
    <w:p w14:paraId="6F02E28B" w14:textId="77777777" w:rsidR="00D23B69" w:rsidRDefault="00685A75" w:rsidP="00E84C90">
      <w:pPr>
        <w:spacing w:after="80" w:line="276" w:lineRule="auto"/>
        <w:rPr>
          <w:rFonts w:cstheme="minorHAnsi"/>
          <w:sz w:val="24"/>
          <w:szCs w:val="24"/>
        </w:rPr>
      </w:pPr>
      <w:r>
        <w:rPr>
          <w:sz w:val="24"/>
          <w:szCs w:val="24"/>
        </w:rPr>
        <w:t xml:space="preserve">The first variable </w:t>
      </w:r>
      <w:r w:rsidR="00740EA9">
        <w:rPr>
          <w:sz w:val="24"/>
          <w:szCs w:val="24"/>
        </w:rPr>
        <w:t xml:space="preserve">(1) </w:t>
      </w:r>
      <w:r>
        <w:rPr>
          <w:sz w:val="24"/>
          <w:szCs w:val="24"/>
        </w:rPr>
        <w:t xml:space="preserve">was </w:t>
      </w:r>
      <w:r w:rsidR="000F5567">
        <w:rPr>
          <w:rFonts w:cstheme="minorHAnsi"/>
          <w:sz w:val="24"/>
          <w:szCs w:val="24"/>
        </w:rPr>
        <w:t xml:space="preserve">a yes/no variable indicating whether youth </w:t>
      </w:r>
      <w:r w:rsidR="000F5567" w:rsidRPr="002A7DFC">
        <w:rPr>
          <w:rFonts w:cstheme="minorHAnsi"/>
          <w:i/>
          <w:sz w:val="24"/>
          <w:szCs w:val="24"/>
        </w:rPr>
        <w:t>ever participated</w:t>
      </w:r>
      <w:r w:rsidR="000F5567">
        <w:rPr>
          <w:rFonts w:cstheme="minorHAnsi"/>
          <w:sz w:val="24"/>
          <w:szCs w:val="24"/>
        </w:rPr>
        <w:t xml:space="preserve"> or </w:t>
      </w:r>
      <w:r w:rsidR="000F5567" w:rsidRPr="002A7DFC">
        <w:rPr>
          <w:rFonts w:cstheme="minorHAnsi"/>
          <w:i/>
          <w:sz w:val="24"/>
          <w:szCs w:val="24"/>
        </w:rPr>
        <w:t>never participated</w:t>
      </w:r>
      <w:r>
        <w:rPr>
          <w:rFonts w:cstheme="minorHAnsi"/>
          <w:sz w:val="24"/>
          <w:szCs w:val="24"/>
        </w:rPr>
        <w:t xml:space="preserve"> in BGCW. When we added this variable to the model,</w:t>
      </w:r>
      <w:r w:rsidR="000F5567">
        <w:rPr>
          <w:rFonts w:cstheme="minorHAnsi"/>
          <w:sz w:val="24"/>
          <w:szCs w:val="24"/>
        </w:rPr>
        <w:t xml:space="preserve"> th</w:t>
      </w:r>
      <w:r w:rsidR="00B87BAF">
        <w:rPr>
          <w:rFonts w:cstheme="minorHAnsi"/>
          <w:sz w:val="24"/>
          <w:szCs w:val="24"/>
        </w:rPr>
        <w:t>e hazard ratio dropped from 1.61 to 1.34</w:t>
      </w:r>
      <w:r w:rsidR="00D55DAE">
        <w:rPr>
          <w:rFonts w:cstheme="minorHAnsi"/>
          <w:sz w:val="24"/>
          <w:szCs w:val="24"/>
        </w:rPr>
        <w:t xml:space="preserve"> – i.e., t</w:t>
      </w:r>
      <w:r w:rsidR="000F5567">
        <w:rPr>
          <w:rFonts w:cstheme="minorHAnsi"/>
          <w:sz w:val="24"/>
          <w:szCs w:val="24"/>
        </w:rPr>
        <w:t xml:space="preserve">he difference between the </w:t>
      </w:r>
      <w:r>
        <w:rPr>
          <w:rFonts w:cstheme="minorHAnsi"/>
          <w:sz w:val="24"/>
          <w:szCs w:val="24"/>
        </w:rPr>
        <w:t>BGCW group and the comparison group</w:t>
      </w:r>
      <w:r w:rsidR="000F5567">
        <w:rPr>
          <w:rFonts w:cstheme="minorHAnsi"/>
          <w:sz w:val="24"/>
          <w:szCs w:val="24"/>
        </w:rPr>
        <w:t xml:space="preserve"> </w:t>
      </w:r>
      <w:r w:rsidR="00677C28">
        <w:rPr>
          <w:rFonts w:cstheme="minorHAnsi"/>
          <w:sz w:val="24"/>
          <w:szCs w:val="24"/>
        </w:rPr>
        <w:t>became</w:t>
      </w:r>
      <w:r w:rsidR="000F5567">
        <w:rPr>
          <w:rFonts w:cstheme="minorHAnsi"/>
          <w:sz w:val="24"/>
          <w:szCs w:val="24"/>
        </w:rPr>
        <w:t xml:space="preserve"> smaller, but youth in the </w:t>
      </w:r>
      <w:r w:rsidR="006617CC">
        <w:rPr>
          <w:rFonts w:cstheme="minorHAnsi"/>
          <w:sz w:val="24"/>
          <w:szCs w:val="24"/>
        </w:rPr>
        <w:t>BGCW</w:t>
      </w:r>
      <w:r w:rsidR="000F5567">
        <w:rPr>
          <w:rFonts w:cstheme="minorHAnsi"/>
          <w:sz w:val="24"/>
          <w:szCs w:val="24"/>
        </w:rPr>
        <w:t xml:space="preserve"> group were still significantly more likely to </w:t>
      </w:r>
      <w:r w:rsidR="00677C28">
        <w:rPr>
          <w:rFonts w:cstheme="minorHAnsi"/>
          <w:sz w:val="24"/>
          <w:szCs w:val="24"/>
        </w:rPr>
        <w:t>become justice-involved</w:t>
      </w:r>
      <w:r w:rsidR="000F5567">
        <w:rPr>
          <w:rFonts w:cstheme="minorHAnsi"/>
          <w:sz w:val="24"/>
          <w:szCs w:val="24"/>
        </w:rPr>
        <w:t xml:space="preserve">. </w:t>
      </w:r>
    </w:p>
    <w:p w14:paraId="3B78D1BF" w14:textId="1A93E528" w:rsidR="005902F5" w:rsidRPr="00D55DAE" w:rsidRDefault="00677C28" w:rsidP="00740EA9">
      <w:pPr>
        <w:spacing w:after="120" w:line="276" w:lineRule="auto"/>
        <w:rPr>
          <w:sz w:val="24"/>
        </w:rPr>
      </w:pPr>
      <w:r>
        <w:rPr>
          <w:rFonts w:cstheme="minorHAnsi"/>
          <w:sz w:val="24"/>
          <w:szCs w:val="24"/>
        </w:rPr>
        <w:t>However,</w:t>
      </w:r>
      <w:r w:rsidR="000F5567">
        <w:rPr>
          <w:rFonts w:cstheme="minorHAnsi"/>
          <w:sz w:val="24"/>
          <w:szCs w:val="24"/>
        </w:rPr>
        <w:t xml:space="preserve"> after also </w:t>
      </w:r>
      <w:r w:rsidR="00685A75">
        <w:rPr>
          <w:rFonts w:cstheme="minorHAnsi"/>
          <w:sz w:val="24"/>
          <w:szCs w:val="24"/>
        </w:rPr>
        <w:t xml:space="preserve">adding the </w:t>
      </w:r>
      <w:r w:rsidR="00740EA9">
        <w:rPr>
          <w:rFonts w:cstheme="minorHAnsi"/>
          <w:sz w:val="24"/>
          <w:szCs w:val="24"/>
        </w:rPr>
        <w:t xml:space="preserve">second </w:t>
      </w:r>
      <w:r w:rsidR="00685A75">
        <w:rPr>
          <w:rFonts w:cstheme="minorHAnsi"/>
          <w:sz w:val="24"/>
          <w:szCs w:val="24"/>
        </w:rPr>
        <w:t>variable</w:t>
      </w:r>
      <w:r w:rsidR="000F5567">
        <w:rPr>
          <w:rFonts w:cstheme="minorHAnsi"/>
          <w:sz w:val="24"/>
          <w:szCs w:val="24"/>
        </w:rPr>
        <w:t xml:space="preserve"> </w:t>
      </w:r>
      <w:r w:rsidR="00740EA9">
        <w:rPr>
          <w:rFonts w:cstheme="minorHAnsi"/>
          <w:sz w:val="24"/>
          <w:szCs w:val="24"/>
        </w:rPr>
        <w:t xml:space="preserve">(2) </w:t>
      </w:r>
      <w:r w:rsidR="00D23B69">
        <w:rPr>
          <w:rFonts w:cstheme="minorHAnsi"/>
          <w:sz w:val="24"/>
          <w:szCs w:val="24"/>
        </w:rPr>
        <w:t xml:space="preserve">which </w:t>
      </w:r>
      <w:r w:rsidR="00D23B69">
        <w:rPr>
          <w:sz w:val="24"/>
          <w:szCs w:val="24"/>
        </w:rPr>
        <w:t>accounted</w:t>
      </w:r>
      <w:r w:rsidR="000F5567" w:rsidRPr="0012038F">
        <w:rPr>
          <w:sz w:val="24"/>
          <w:szCs w:val="24"/>
        </w:rPr>
        <w:t xml:space="preserve"> for </w:t>
      </w:r>
      <w:r w:rsidR="000F5567" w:rsidRPr="000F5567">
        <w:rPr>
          <w:i/>
          <w:sz w:val="24"/>
          <w:szCs w:val="24"/>
        </w:rPr>
        <w:t>the number of times youth participated in the BGCW</w:t>
      </w:r>
      <w:r w:rsidR="00B87BAF">
        <w:rPr>
          <w:sz w:val="24"/>
          <w:szCs w:val="24"/>
        </w:rPr>
        <w:t>, the hazard ratio fell to 0.99</w:t>
      </w:r>
      <w:r w:rsidR="00685A75">
        <w:rPr>
          <w:sz w:val="24"/>
          <w:szCs w:val="24"/>
        </w:rPr>
        <w:t>.</w:t>
      </w:r>
      <w:r w:rsidR="000F5567">
        <w:rPr>
          <w:sz w:val="24"/>
          <w:szCs w:val="24"/>
        </w:rPr>
        <w:t xml:space="preserve"> </w:t>
      </w:r>
      <w:r w:rsidR="00685A75">
        <w:rPr>
          <w:sz w:val="24"/>
          <w:szCs w:val="24"/>
        </w:rPr>
        <w:t>Because the hazard ratio fell below</w:t>
      </w:r>
      <w:r w:rsidR="000F5567">
        <w:rPr>
          <w:sz w:val="24"/>
          <w:szCs w:val="24"/>
        </w:rPr>
        <w:t xml:space="preserve"> </w:t>
      </w:r>
      <w:r>
        <w:rPr>
          <w:sz w:val="24"/>
          <w:szCs w:val="24"/>
        </w:rPr>
        <w:t>1.0</w:t>
      </w:r>
      <w:r w:rsidR="00685A75">
        <w:rPr>
          <w:sz w:val="24"/>
          <w:szCs w:val="24"/>
        </w:rPr>
        <w:t>, the difference became significant in the other direction</w:t>
      </w:r>
      <w:r>
        <w:rPr>
          <w:sz w:val="24"/>
          <w:szCs w:val="24"/>
        </w:rPr>
        <w:t xml:space="preserve">. </w:t>
      </w:r>
      <w:r w:rsidR="00685A75">
        <w:rPr>
          <w:sz w:val="24"/>
          <w:szCs w:val="24"/>
        </w:rPr>
        <w:t xml:space="preserve">This means that </w:t>
      </w:r>
      <w:r w:rsidR="00685A75" w:rsidRPr="0005140A">
        <w:rPr>
          <w:b/>
          <w:sz w:val="24"/>
          <w:szCs w:val="24"/>
        </w:rPr>
        <w:t>the higher the number of visits to BGCW, the less likely youth in the BGCW group were to become involved with the justice system</w:t>
      </w:r>
      <w:r w:rsidR="00685A75">
        <w:rPr>
          <w:sz w:val="24"/>
          <w:szCs w:val="24"/>
        </w:rPr>
        <w:t xml:space="preserve">. As well, </w:t>
      </w:r>
      <w:r w:rsidR="00D55DAE">
        <w:rPr>
          <w:sz w:val="24"/>
          <w:szCs w:val="24"/>
        </w:rPr>
        <w:t>it means that</w:t>
      </w:r>
      <w:r w:rsidR="00685A75" w:rsidRPr="00054B54">
        <w:rPr>
          <w:sz w:val="24"/>
          <w:szCs w:val="24"/>
        </w:rPr>
        <w:t xml:space="preserve"> with every additional </w:t>
      </w:r>
      <w:r w:rsidR="00D55DAE">
        <w:rPr>
          <w:sz w:val="24"/>
          <w:szCs w:val="24"/>
        </w:rPr>
        <w:t>10</w:t>
      </w:r>
      <w:r w:rsidR="00685A75" w:rsidRPr="00054B54">
        <w:rPr>
          <w:sz w:val="24"/>
          <w:szCs w:val="24"/>
        </w:rPr>
        <w:t xml:space="preserve"> visits to BGCW, </w:t>
      </w:r>
      <w:r w:rsidR="0005140A">
        <w:rPr>
          <w:sz w:val="24"/>
          <w:szCs w:val="24"/>
        </w:rPr>
        <w:t xml:space="preserve">these </w:t>
      </w:r>
      <w:r w:rsidR="00685A75" w:rsidRPr="00054B54">
        <w:rPr>
          <w:sz w:val="24"/>
          <w:szCs w:val="24"/>
        </w:rPr>
        <w:t xml:space="preserve">youth had </w:t>
      </w:r>
      <w:r w:rsidR="00685A75">
        <w:rPr>
          <w:sz w:val="24"/>
          <w:szCs w:val="24"/>
        </w:rPr>
        <w:t xml:space="preserve">about a </w:t>
      </w:r>
      <w:r w:rsidR="00685A75" w:rsidRPr="00054B54">
        <w:rPr>
          <w:sz w:val="24"/>
          <w:szCs w:val="24"/>
        </w:rPr>
        <w:t>1% lower risk of becoming involved with the justice system.</w:t>
      </w:r>
    </w:p>
    <w:p w14:paraId="3C1C354C" w14:textId="5FD64DF0" w:rsidR="00D30102" w:rsidRPr="005902F5" w:rsidRDefault="00D30102" w:rsidP="007B159F">
      <w:pPr>
        <w:spacing w:after="60"/>
        <w:rPr>
          <w:b/>
          <w:sz w:val="28"/>
          <w:szCs w:val="24"/>
        </w:rPr>
      </w:pPr>
      <w:r w:rsidRPr="005902F5">
        <w:rPr>
          <w:b/>
          <w:sz w:val="28"/>
          <w:szCs w:val="24"/>
        </w:rPr>
        <w:lastRenderedPageBreak/>
        <w:t xml:space="preserve">Justice System Involvement among </w:t>
      </w:r>
      <w:r w:rsidR="008B68D7" w:rsidRPr="005902F5">
        <w:rPr>
          <w:b/>
          <w:sz w:val="28"/>
          <w:szCs w:val="24"/>
        </w:rPr>
        <w:t>Young Adults</w:t>
      </w:r>
      <w:r w:rsidRPr="005902F5">
        <w:rPr>
          <w:b/>
          <w:sz w:val="28"/>
          <w:szCs w:val="24"/>
        </w:rPr>
        <w:t xml:space="preserve"> aged 18-24</w:t>
      </w:r>
    </w:p>
    <w:p w14:paraId="21357A08" w14:textId="2357E488" w:rsidR="00D30102" w:rsidRDefault="00D30102" w:rsidP="00D55DAE">
      <w:pPr>
        <w:spacing w:after="120" w:line="276" w:lineRule="auto"/>
        <w:rPr>
          <w:sz w:val="24"/>
          <w:szCs w:val="24"/>
        </w:rPr>
      </w:pPr>
      <w:r w:rsidRPr="0012038F">
        <w:rPr>
          <w:sz w:val="24"/>
          <w:szCs w:val="24"/>
        </w:rPr>
        <w:t xml:space="preserve">Among </w:t>
      </w:r>
      <w:r w:rsidR="008B68D7">
        <w:rPr>
          <w:sz w:val="24"/>
          <w:szCs w:val="24"/>
        </w:rPr>
        <w:t>young adults</w:t>
      </w:r>
      <w:r w:rsidRPr="0012038F">
        <w:rPr>
          <w:sz w:val="24"/>
          <w:szCs w:val="24"/>
        </w:rPr>
        <w:t xml:space="preserve"> age</w:t>
      </w:r>
      <w:r>
        <w:rPr>
          <w:sz w:val="24"/>
          <w:szCs w:val="24"/>
        </w:rPr>
        <w:t>d</w:t>
      </w:r>
      <w:r w:rsidRPr="0012038F">
        <w:rPr>
          <w:sz w:val="24"/>
          <w:szCs w:val="24"/>
        </w:rPr>
        <w:t xml:space="preserve"> 18-24 who participated in BGCW before the age of 18, </w:t>
      </w:r>
      <w:r>
        <w:rPr>
          <w:sz w:val="24"/>
          <w:szCs w:val="24"/>
        </w:rPr>
        <w:t xml:space="preserve">22.5% of the </w:t>
      </w:r>
      <w:r w:rsidR="008B68D7">
        <w:rPr>
          <w:sz w:val="24"/>
          <w:szCs w:val="24"/>
        </w:rPr>
        <w:t>BGCW</w:t>
      </w:r>
      <w:r>
        <w:rPr>
          <w:sz w:val="24"/>
          <w:szCs w:val="24"/>
        </w:rPr>
        <w:t xml:space="preserve"> group</w:t>
      </w:r>
      <w:r w:rsidRPr="0012038F">
        <w:rPr>
          <w:sz w:val="24"/>
          <w:szCs w:val="24"/>
        </w:rPr>
        <w:t xml:space="preserve"> </w:t>
      </w:r>
      <w:r>
        <w:rPr>
          <w:sz w:val="24"/>
          <w:szCs w:val="24"/>
        </w:rPr>
        <w:t xml:space="preserve">(n=744) and </w:t>
      </w:r>
      <w:r w:rsidRPr="0012038F">
        <w:rPr>
          <w:sz w:val="24"/>
          <w:szCs w:val="24"/>
        </w:rPr>
        <w:t xml:space="preserve">14.9% </w:t>
      </w:r>
      <w:r>
        <w:rPr>
          <w:sz w:val="24"/>
          <w:szCs w:val="24"/>
        </w:rPr>
        <w:t xml:space="preserve">of the </w:t>
      </w:r>
      <w:r w:rsidRPr="0012038F">
        <w:rPr>
          <w:sz w:val="24"/>
          <w:szCs w:val="24"/>
        </w:rPr>
        <w:t>comparison group</w:t>
      </w:r>
      <w:r>
        <w:rPr>
          <w:sz w:val="24"/>
          <w:szCs w:val="24"/>
        </w:rPr>
        <w:t xml:space="preserve"> (n=5,645) first </w:t>
      </w:r>
      <w:r w:rsidRPr="0012038F">
        <w:rPr>
          <w:sz w:val="24"/>
          <w:szCs w:val="24"/>
        </w:rPr>
        <w:t xml:space="preserve">became involved </w:t>
      </w:r>
      <w:r>
        <w:rPr>
          <w:sz w:val="24"/>
          <w:szCs w:val="24"/>
        </w:rPr>
        <w:t>in</w:t>
      </w:r>
      <w:r w:rsidRPr="0012038F">
        <w:rPr>
          <w:sz w:val="24"/>
          <w:szCs w:val="24"/>
        </w:rPr>
        <w:t xml:space="preserve"> the justice system between the ages of 18-24. </w:t>
      </w:r>
      <w:r w:rsidR="00D55DAE">
        <w:rPr>
          <w:sz w:val="24"/>
          <w:szCs w:val="24"/>
        </w:rPr>
        <w:t>This pattern is similar to what we saw in the younger age group, and in the same way, we think it reflects the higher need of supports for youth who participated in the BGCW due to their challenging home life circumstances.</w:t>
      </w:r>
    </w:p>
    <w:p w14:paraId="1B973B15" w14:textId="061FBE83" w:rsidR="00D30102" w:rsidRPr="0012038F" w:rsidRDefault="00D55DAE" w:rsidP="00D55DAE">
      <w:pPr>
        <w:spacing w:after="120" w:line="276" w:lineRule="auto"/>
        <w:rPr>
          <w:sz w:val="24"/>
          <w:szCs w:val="24"/>
        </w:rPr>
      </w:pPr>
      <w:r>
        <w:rPr>
          <w:sz w:val="24"/>
          <w:szCs w:val="24"/>
        </w:rPr>
        <w:t>Similar to the previous finding, t</w:t>
      </w:r>
      <w:r w:rsidR="00B87BAF">
        <w:rPr>
          <w:sz w:val="24"/>
          <w:szCs w:val="24"/>
        </w:rPr>
        <w:t xml:space="preserve">he crude </w:t>
      </w:r>
      <w:r>
        <w:rPr>
          <w:sz w:val="24"/>
          <w:szCs w:val="24"/>
        </w:rPr>
        <w:t xml:space="preserve">model from the time-to-event analysis generated a </w:t>
      </w:r>
      <w:r w:rsidR="00B87BAF">
        <w:rPr>
          <w:sz w:val="24"/>
          <w:szCs w:val="24"/>
        </w:rPr>
        <w:t xml:space="preserve">hazard ratio </w:t>
      </w:r>
      <w:r>
        <w:rPr>
          <w:sz w:val="24"/>
          <w:szCs w:val="24"/>
        </w:rPr>
        <w:t>of</w:t>
      </w:r>
      <w:r w:rsidR="00B87BAF">
        <w:rPr>
          <w:sz w:val="24"/>
          <w:szCs w:val="24"/>
        </w:rPr>
        <w:t xml:space="preserve"> 1.77</w:t>
      </w:r>
      <w:r>
        <w:rPr>
          <w:sz w:val="24"/>
          <w:szCs w:val="24"/>
        </w:rPr>
        <w:t>. This indicates</w:t>
      </w:r>
      <w:r w:rsidR="00D30102">
        <w:rPr>
          <w:sz w:val="24"/>
          <w:szCs w:val="24"/>
        </w:rPr>
        <w:t xml:space="preserve"> that</w:t>
      </w:r>
      <w:r w:rsidR="00D30102" w:rsidRPr="0012038F">
        <w:rPr>
          <w:sz w:val="24"/>
          <w:szCs w:val="24"/>
        </w:rPr>
        <w:t xml:space="preserve"> </w:t>
      </w:r>
      <w:r w:rsidR="00D30102">
        <w:rPr>
          <w:sz w:val="24"/>
          <w:szCs w:val="24"/>
        </w:rPr>
        <w:t xml:space="preserve">(without adjusting for any </w:t>
      </w:r>
      <w:r>
        <w:rPr>
          <w:sz w:val="24"/>
          <w:szCs w:val="24"/>
        </w:rPr>
        <w:t>differences between groups</w:t>
      </w:r>
      <w:r w:rsidR="00D30102">
        <w:rPr>
          <w:sz w:val="24"/>
          <w:szCs w:val="24"/>
        </w:rPr>
        <w:t xml:space="preserve">) </w:t>
      </w:r>
      <w:r w:rsidR="00D30102" w:rsidRPr="0012038F">
        <w:rPr>
          <w:sz w:val="24"/>
          <w:szCs w:val="24"/>
        </w:rPr>
        <w:t xml:space="preserve">the </w:t>
      </w:r>
      <w:r>
        <w:rPr>
          <w:sz w:val="24"/>
          <w:szCs w:val="24"/>
        </w:rPr>
        <w:t>BGCW</w:t>
      </w:r>
      <w:r w:rsidR="00D30102" w:rsidRPr="0012038F">
        <w:rPr>
          <w:sz w:val="24"/>
          <w:szCs w:val="24"/>
        </w:rPr>
        <w:t xml:space="preserve"> group</w:t>
      </w:r>
      <w:r w:rsidR="0028708C">
        <w:rPr>
          <w:sz w:val="24"/>
          <w:szCs w:val="24"/>
        </w:rPr>
        <w:t xml:space="preserve"> was 1.77</w:t>
      </w:r>
      <w:r w:rsidR="00D30102" w:rsidRPr="0012038F">
        <w:rPr>
          <w:sz w:val="24"/>
          <w:szCs w:val="24"/>
        </w:rPr>
        <w:t xml:space="preserve"> times more likely </w:t>
      </w:r>
      <w:r w:rsidR="00D30102">
        <w:rPr>
          <w:sz w:val="24"/>
          <w:szCs w:val="24"/>
        </w:rPr>
        <w:t xml:space="preserve">than the comparison group </w:t>
      </w:r>
      <w:r w:rsidR="00D30102" w:rsidRPr="0012038F">
        <w:rPr>
          <w:sz w:val="24"/>
          <w:szCs w:val="24"/>
        </w:rPr>
        <w:t>to become justice-involved</w:t>
      </w:r>
      <w:r w:rsidR="007C2980">
        <w:rPr>
          <w:sz w:val="24"/>
          <w:szCs w:val="24"/>
        </w:rPr>
        <w:t xml:space="preserve"> (</w:t>
      </w:r>
      <w:r w:rsidR="007C2980" w:rsidRPr="007C2980">
        <w:rPr>
          <w:b/>
          <w:sz w:val="24"/>
          <w:szCs w:val="24"/>
        </w:rPr>
        <w:t>Figure 10</w:t>
      </w:r>
      <w:r w:rsidR="007C2980">
        <w:rPr>
          <w:sz w:val="24"/>
          <w:szCs w:val="24"/>
        </w:rPr>
        <w:t>)</w:t>
      </w:r>
      <w:r w:rsidR="00D30102" w:rsidRPr="0012038F">
        <w:rPr>
          <w:sz w:val="24"/>
          <w:szCs w:val="24"/>
        </w:rPr>
        <w:t xml:space="preserve">. </w:t>
      </w:r>
    </w:p>
    <w:p w14:paraId="17F876EE" w14:textId="55E1C7E6" w:rsidR="00A66D17" w:rsidRDefault="00A66D17" w:rsidP="00D55DAE">
      <w:pPr>
        <w:spacing w:after="240" w:line="276" w:lineRule="auto"/>
        <w:rPr>
          <w:sz w:val="24"/>
          <w:szCs w:val="24"/>
        </w:rPr>
      </w:pPr>
      <w:r>
        <w:rPr>
          <w:noProof/>
          <w:lang w:eastAsia="en-CA"/>
        </w:rPr>
        <w:drawing>
          <wp:anchor distT="0" distB="0" distL="114300" distR="114300" simplePos="0" relativeHeight="251698176" behindDoc="0" locked="0" layoutInCell="1" allowOverlap="1" wp14:anchorId="40758175" wp14:editId="7E8A67FD">
            <wp:simplePos x="0" y="0"/>
            <wp:positionH relativeFrom="margin">
              <wp:align>left</wp:align>
            </wp:positionH>
            <wp:positionV relativeFrom="paragraph">
              <wp:posOffset>5715</wp:posOffset>
            </wp:positionV>
            <wp:extent cx="4497705" cy="3459480"/>
            <wp:effectExtent l="0" t="0" r="0" b="7620"/>
            <wp:wrapSquare wrapText="bothSides"/>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margin">
              <wp14:pctWidth>0</wp14:pctWidth>
            </wp14:sizeRelH>
            <wp14:sizeRelV relativeFrom="margin">
              <wp14:pctHeight>0</wp14:pctHeight>
            </wp14:sizeRelV>
          </wp:anchor>
        </w:drawing>
      </w:r>
    </w:p>
    <w:p w14:paraId="74D55F5A" w14:textId="3A4FAC46" w:rsidR="00A66D17" w:rsidRPr="00A864CC" w:rsidRDefault="00A66D17" w:rsidP="00A66D17">
      <w:pPr>
        <w:spacing w:after="60"/>
        <w:rPr>
          <w:rFonts w:asciiTheme="majorHAnsi" w:hAnsiTheme="majorHAnsi" w:cstheme="majorHAnsi"/>
          <w:sz w:val="32"/>
        </w:rPr>
      </w:pPr>
      <w:r>
        <w:rPr>
          <w:rFonts w:asciiTheme="majorHAnsi" w:hAnsiTheme="majorHAnsi" w:cstheme="majorHAnsi"/>
          <w:sz w:val="32"/>
        </w:rPr>
        <w:t>Figure 10</w:t>
      </w:r>
      <w:r w:rsidRPr="00A864CC">
        <w:rPr>
          <w:rFonts w:asciiTheme="majorHAnsi" w:hAnsiTheme="majorHAnsi" w:cstheme="majorHAnsi"/>
          <w:sz w:val="32"/>
        </w:rPr>
        <w:t>.</w:t>
      </w:r>
    </w:p>
    <w:p w14:paraId="38B80871" w14:textId="6E2C9D98" w:rsidR="00A66D17" w:rsidRPr="00D2108A" w:rsidRDefault="00A66D17" w:rsidP="00066008">
      <w:pPr>
        <w:spacing w:after="60" w:line="240" w:lineRule="auto"/>
        <w:rPr>
          <w:sz w:val="24"/>
        </w:rPr>
      </w:pPr>
      <w:r>
        <w:rPr>
          <w:b/>
          <w:bCs/>
          <w:sz w:val="28"/>
          <w:lang w:val="en-US"/>
        </w:rPr>
        <w:t>Risk of Justice System Involvement among Young Adults aged 18-24</w:t>
      </w:r>
    </w:p>
    <w:p w14:paraId="739BF930" w14:textId="77777777" w:rsidR="00A66D17" w:rsidRDefault="00A66D17" w:rsidP="00D55DAE">
      <w:pPr>
        <w:spacing w:after="240" w:line="276" w:lineRule="auto"/>
        <w:rPr>
          <w:sz w:val="24"/>
          <w:szCs w:val="24"/>
        </w:rPr>
      </w:pPr>
    </w:p>
    <w:p w14:paraId="5039BD84" w14:textId="77777777" w:rsidR="00A66D17" w:rsidRDefault="00A66D17" w:rsidP="00D55DAE">
      <w:pPr>
        <w:spacing w:after="240" w:line="276" w:lineRule="auto"/>
        <w:rPr>
          <w:sz w:val="24"/>
          <w:szCs w:val="24"/>
        </w:rPr>
      </w:pPr>
    </w:p>
    <w:p w14:paraId="0059D118" w14:textId="77777777" w:rsidR="00A66D17" w:rsidRDefault="00A66D17" w:rsidP="00D55DAE">
      <w:pPr>
        <w:spacing w:after="240" w:line="276" w:lineRule="auto"/>
        <w:rPr>
          <w:sz w:val="24"/>
          <w:szCs w:val="24"/>
        </w:rPr>
      </w:pPr>
    </w:p>
    <w:p w14:paraId="67083D30" w14:textId="77777777" w:rsidR="00A66D17" w:rsidRDefault="00A66D17" w:rsidP="00D55DAE">
      <w:pPr>
        <w:spacing w:after="240" w:line="276" w:lineRule="auto"/>
        <w:rPr>
          <w:sz w:val="24"/>
          <w:szCs w:val="24"/>
        </w:rPr>
      </w:pPr>
    </w:p>
    <w:p w14:paraId="0EC51B1E" w14:textId="77777777" w:rsidR="00A66D17" w:rsidRDefault="00A66D17" w:rsidP="00D55DAE">
      <w:pPr>
        <w:spacing w:after="240" w:line="276" w:lineRule="auto"/>
        <w:rPr>
          <w:sz w:val="24"/>
          <w:szCs w:val="24"/>
        </w:rPr>
      </w:pPr>
    </w:p>
    <w:p w14:paraId="117600DE" w14:textId="77777777" w:rsidR="00A66D17" w:rsidRDefault="00A66D17" w:rsidP="00D55DAE">
      <w:pPr>
        <w:spacing w:after="240" w:line="276" w:lineRule="auto"/>
        <w:rPr>
          <w:sz w:val="24"/>
          <w:szCs w:val="24"/>
        </w:rPr>
      </w:pPr>
    </w:p>
    <w:p w14:paraId="13C2549F" w14:textId="02B5FE37" w:rsidR="00D30102" w:rsidRDefault="00066008" w:rsidP="00D55DAE">
      <w:pPr>
        <w:spacing w:after="240" w:line="276" w:lineRule="auto"/>
        <w:rPr>
          <w:sz w:val="24"/>
          <w:szCs w:val="24"/>
        </w:rPr>
      </w:pPr>
      <w:r>
        <w:rPr>
          <w:sz w:val="24"/>
          <w:szCs w:val="24"/>
        </w:rPr>
        <w:t>After adjusting for variable (1)</w:t>
      </w:r>
      <w:r w:rsidR="00D30102">
        <w:rPr>
          <w:sz w:val="24"/>
          <w:szCs w:val="24"/>
        </w:rPr>
        <w:t>,</w:t>
      </w:r>
      <w:r>
        <w:rPr>
          <w:sz w:val="24"/>
          <w:szCs w:val="24"/>
        </w:rPr>
        <w:t xml:space="preserve"> the variable that indicated </w:t>
      </w:r>
      <w:r>
        <w:rPr>
          <w:rFonts w:cstheme="minorHAnsi"/>
          <w:sz w:val="24"/>
          <w:szCs w:val="24"/>
        </w:rPr>
        <w:t xml:space="preserve">whether youth </w:t>
      </w:r>
      <w:r w:rsidRPr="002A7DFC">
        <w:rPr>
          <w:rFonts w:cstheme="minorHAnsi"/>
          <w:i/>
          <w:sz w:val="24"/>
          <w:szCs w:val="24"/>
        </w:rPr>
        <w:t>ever participated</w:t>
      </w:r>
      <w:r>
        <w:rPr>
          <w:rFonts w:cstheme="minorHAnsi"/>
          <w:sz w:val="24"/>
          <w:szCs w:val="24"/>
        </w:rPr>
        <w:t xml:space="preserve"> or </w:t>
      </w:r>
      <w:r w:rsidRPr="002A7DFC">
        <w:rPr>
          <w:rFonts w:cstheme="minorHAnsi"/>
          <w:i/>
          <w:sz w:val="24"/>
          <w:szCs w:val="24"/>
        </w:rPr>
        <w:t>never participated</w:t>
      </w:r>
      <w:r>
        <w:rPr>
          <w:rFonts w:cstheme="minorHAnsi"/>
          <w:sz w:val="24"/>
          <w:szCs w:val="24"/>
        </w:rPr>
        <w:t xml:space="preserve"> in BGCW,</w:t>
      </w:r>
      <w:r w:rsidR="00D30102">
        <w:rPr>
          <w:sz w:val="24"/>
          <w:szCs w:val="24"/>
        </w:rPr>
        <w:t xml:space="preserve"> </w:t>
      </w:r>
      <w:r w:rsidR="00D30102">
        <w:rPr>
          <w:rFonts w:cstheme="minorHAnsi"/>
          <w:sz w:val="24"/>
          <w:szCs w:val="24"/>
        </w:rPr>
        <w:t>th</w:t>
      </w:r>
      <w:r w:rsidR="00B87BAF">
        <w:rPr>
          <w:rFonts w:cstheme="minorHAnsi"/>
          <w:sz w:val="24"/>
          <w:szCs w:val="24"/>
        </w:rPr>
        <w:t>e hazard ratio dropped from 1.77</w:t>
      </w:r>
      <w:r w:rsidR="00D55DAE">
        <w:rPr>
          <w:rFonts w:cstheme="minorHAnsi"/>
          <w:sz w:val="24"/>
          <w:szCs w:val="24"/>
        </w:rPr>
        <w:t xml:space="preserve"> to 1.14</w:t>
      </w:r>
      <w:r w:rsidR="00D30102">
        <w:rPr>
          <w:rFonts w:cstheme="minorHAnsi"/>
          <w:sz w:val="24"/>
          <w:szCs w:val="24"/>
        </w:rPr>
        <w:t xml:space="preserve">. The </w:t>
      </w:r>
      <w:r w:rsidR="00D55DAE">
        <w:rPr>
          <w:rFonts w:cstheme="minorHAnsi"/>
          <w:sz w:val="24"/>
          <w:szCs w:val="24"/>
        </w:rPr>
        <w:t>difference</w:t>
      </w:r>
      <w:r w:rsidR="00D30102">
        <w:rPr>
          <w:rFonts w:cstheme="minorHAnsi"/>
          <w:sz w:val="24"/>
          <w:szCs w:val="24"/>
        </w:rPr>
        <w:t xml:space="preserve"> between the groups </w:t>
      </w:r>
      <w:r w:rsidR="00D55DAE">
        <w:rPr>
          <w:rFonts w:cstheme="minorHAnsi"/>
          <w:sz w:val="24"/>
          <w:szCs w:val="24"/>
        </w:rPr>
        <w:t>in their risk of becoming involved in the justice system was therefore</w:t>
      </w:r>
      <w:r w:rsidR="00D30102">
        <w:rPr>
          <w:rFonts w:cstheme="minorHAnsi"/>
          <w:sz w:val="24"/>
          <w:szCs w:val="24"/>
        </w:rPr>
        <w:t xml:space="preserve"> </w:t>
      </w:r>
      <w:r w:rsidR="00D55DAE">
        <w:rPr>
          <w:rFonts w:cstheme="minorHAnsi"/>
          <w:sz w:val="24"/>
          <w:szCs w:val="24"/>
        </w:rPr>
        <w:t>s</w:t>
      </w:r>
      <w:r>
        <w:rPr>
          <w:rFonts w:cstheme="minorHAnsi"/>
          <w:sz w:val="24"/>
          <w:szCs w:val="24"/>
        </w:rPr>
        <w:t>maller after adjusting for the yes/no</w:t>
      </w:r>
      <w:r w:rsidR="00D55DAE">
        <w:rPr>
          <w:rFonts w:cstheme="minorHAnsi"/>
          <w:sz w:val="24"/>
          <w:szCs w:val="24"/>
        </w:rPr>
        <w:t xml:space="preserve"> variable</w:t>
      </w:r>
      <w:r w:rsidR="00D30102">
        <w:rPr>
          <w:rFonts w:cstheme="minorHAnsi"/>
          <w:sz w:val="24"/>
          <w:szCs w:val="24"/>
        </w:rPr>
        <w:t xml:space="preserve">, but </w:t>
      </w:r>
      <w:r w:rsidR="004D0BBA">
        <w:rPr>
          <w:rFonts w:cstheme="minorHAnsi"/>
          <w:sz w:val="24"/>
          <w:szCs w:val="24"/>
        </w:rPr>
        <w:t>those</w:t>
      </w:r>
      <w:r w:rsidR="00D30102">
        <w:rPr>
          <w:rFonts w:cstheme="minorHAnsi"/>
          <w:sz w:val="24"/>
          <w:szCs w:val="24"/>
        </w:rPr>
        <w:t xml:space="preserve"> in the </w:t>
      </w:r>
      <w:r w:rsidR="00D55DAE">
        <w:rPr>
          <w:rFonts w:cstheme="minorHAnsi"/>
          <w:sz w:val="24"/>
          <w:szCs w:val="24"/>
        </w:rPr>
        <w:t>BGCW</w:t>
      </w:r>
      <w:r w:rsidR="00D30102">
        <w:rPr>
          <w:rFonts w:cstheme="minorHAnsi"/>
          <w:sz w:val="24"/>
          <w:szCs w:val="24"/>
        </w:rPr>
        <w:t xml:space="preserve"> group were still significantly more likely</w:t>
      </w:r>
      <w:r w:rsidR="00A66D17">
        <w:rPr>
          <w:rFonts w:cstheme="minorHAnsi"/>
          <w:sz w:val="24"/>
          <w:szCs w:val="24"/>
        </w:rPr>
        <w:t xml:space="preserve"> than the comparison group</w:t>
      </w:r>
      <w:r w:rsidR="00D30102">
        <w:rPr>
          <w:rFonts w:cstheme="minorHAnsi"/>
          <w:sz w:val="24"/>
          <w:szCs w:val="24"/>
        </w:rPr>
        <w:t xml:space="preserve"> to become justice-involved. </w:t>
      </w:r>
      <w:r w:rsidR="00A66D17">
        <w:rPr>
          <w:rFonts w:cstheme="minorHAnsi"/>
          <w:sz w:val="24"/>
          <w:szCs w:val="24"/>
        </w:rPr>
        <w:t>A</w:t>
      </w:r>
      <w:r w:rsidR="00D30102">
        <w:rPr>
          <w:rFonts w:cstheme="minorHAnsi"/>
          <w:sz w:val="24"/>
          <w:szCs w:val="24"/>
        </w:rPr>
        <w:t xml:space="preserve">fter also adjusting for </w:t>
      </w:r>
      <w:r>
        <w:rPr>
          <w:rFonts w:cstheme="minorHAnsi"/>
          <w:sz w:val="24"/>
          <w:szCs w:val="24"/>
        </w:rPr>
        <w:t xml:space="preserve">variable (2), or the </w:t>
      </w:r>
      <w:r w:rsidR="00D30102">
        <w:rPr>
          <w:rFonts w:cstheme="minorHAnsi"/>
          <w:sz w:val="24"/>
          <w:szCs w:val="24"/>
        </w:rPr>
        <w:t xml:space="preserve">number of </w:t>
      </w:r>
      <w:r>
        <w:rPr>
          <w:rFonts w:cstheme="minorHAnsi"/>
          <w:sz w:val="24"/>
          <w:szCs w:val="24"/>
        </w:rPr>
        <w:t>BGCW visits</w:t>
      </w:r>
      <w:r w:rsidR="00D30102">
        <w:rPr>
          <w:rFonts w:cstheme="minorHAnsi"/>
          <w:sz w:val="24"/>
          <w:szCs w:val="24"/>
        </w:rPr>
        <w:t xml:space="preserve">, </w:t>
      </w:r>
      <w:r w:rsidR="00A66D17">
        <w:rPr>
          <w:sz w:val="24"/>
          <w:szCs w:val="24"/>
        </w:rPr>
        <w:t xml:space="preserve">the hazard ratio fell to 0.99. Because the hazard ratio fell below 1.0, the difference became significant in the other direction. </w:t>
      </w:r>
      <w:r w:rsidR="00D30102">
        <w:rPr>
          <w:sz w:val="24"/>
          <w:szCs w:val="24"/>
        </w:rPr>
        <w:t xml:space="preserve">This means that </w:t>
      </w:r>
      <w:r w:rsidR="00D30102" w:rsidRPr="0005140A">
        <w:rPr>
          <w:b/>
          <w:sz w:val="24"/>
          <w:szCs w:val="24"/>
        </w:rPr>
        <w:t xml:space="preserve">the higher the number of visits to </w:t>
      </w:r>
      <w:r w:rsidR="00A66D17" w:rsidRPr="0005140A">
        <w:rPr>
          <w:b/>
          <w:sz w:val="24"/>
          <w:szCs w:val="24"/>
        </w:rPr>
        <w:t xml:space="preserve">the </w:t>
      </w:r>
      <w:r w:rsidR="00D30102" w:rsidRPr="0005140A">
        <w:rPr>
          <w:b/>
          <w:sz w:val="24"/>
          <w:szCs w:val="24"/>
        </w:rPr>
        <w:t xml:space="preserve">BGCW, the less likely </w:t>
      </w:r>
      <w:r w:rsidR="004D0BBA" w:rsidRPr="0005140A">
        <w:rPr>
          <w:b/>
          <w:sz w:val="24"/>
          <w:szCs w:val="24"/>
        </w:rPr>
        <w:t>young adults</w:t>
      </w:r>
      <w:r w:rsidR="00D30102" w:rsidRPr="0005140A">
        <w:rPr>
          <w:b/>
          <w:sz w:val="24"/>
          <w:szCs w:val="24"/>
        </w:rPr>
        <w:t xml:space="preserve"> in the </w:t>
      </w:r>
      <w:r w:rsidR="00A66D17" w:rsidRPr="0005140A">
        <w:rPr>
          <w:b/>
          <w:sz w:val="24"/>
          <w:szCs w:val="24"/>
        </w:rPr>
        <w:t>BGCW</w:t>
      </w:r>
      <w:r w:rsidR="00D30102" w:rsidRPr="0005140A">
        <w:rPr>
          <w:b/>
          <w:sz w:val="24"/>
          <w:szCs w:val="24"/>
        </w:rPr>
        <w:t xml:space="preserve"> group were to become involved with the justice system</w:t>
      </w:r>
      <w:r w:rsidR="00D30102">
        <w:rPr>
          <w:sz w:val="24"/>
          <w:szCs w:val="24"/>
        </w:rPr>
        <w:t xml:space="preserve">. </w:t>
      </w:r>
      <w:r w:rsidR="00A66D17">
        <w:rPr>
          <w:sz w:val="24"/>
          <w:szCs w:val="24"/>
        </w:rPr>
        <w:t>It also means</w:t>
      </w:r>
      <w:r w:rsidR="00D30102">
        <w:rPr>
          <w:sz w:val="24"/>
          <w:szCs w:val="24"/>
        </w:rPr>
        <w:t xml:space="preserve"> </w:t>
      </w:r>
      <w:r w:rsidR="00D30102" w:rsidRPr="00054B54">
        <w:rPr>
          <w:sz w:val="24"/>
          <w:szCs w:val="24"/>
        </w:rPr>
        <w:t xml:space="preserve">that with every additional </w:t>
      </w:r>
      <w:r w:rsidR="00A66D17">
        <w:rPr>
          <w:sz w:val="24"/>
          <w:szCs w:val="24"/>
        </w:rPr>
        <w:t>10</w:t>
      </w:r>
      <w:r w:rsidR="00D30102" w:rsidRPr="00054B54">
        <w:rPr>
          <w:sz w:val="24"/>
          <w:szCs w:val="24"/>
        </w:rPr>
        <w:t xml:space="preserve"> visits to BGCW</w:t>
      </w:r>
      <w:r w:rsidR="0005140A">
        <w:rPr>
          <w:sz w:val="24"/>
          <w:szCs w:val="24"/>
        </w:rPr>
        <w:t xml:space="preserve"> as a youth</w:t>
      </w:r>
      <w:r w:rsidR="00D30102" w:rsidRPr="00054B54">
        <w:rPr>
          <w:sz w:val="24"/>
          <w:szCs w:val="24"/>
        </w:rPr>
        <w:t xml:space="preserve">, </w:t>
      </w:r>
      <w:r w:rsidR="0005140A">
        <w:rPr>
          <w:sz w:val="24"/>
          <w:szCs w:val="24"/>
        </w:rPr>
        <w:t xml:space="preserve">these </w:t>
      </w:r>
      <w:r w:rsidR="004D0BBA">
        <w:rPr>
          <w:sz w:val="24"/>
          <w:szCs w:val="24"/>
        </w:rPr>
        <w:t xml:space="preserve">young </w:t>
      </w:r>
      <w:r w:rsidR="0005140A">
        <w:rPr>
          <w:sz w:val="24"/>
          <w:szCs w:val="24"/>
        </w:rPr>
        <w:t>adults</w:t>
      </w:r>
      <w:r w:rsidR="00D30102" w:rsidRPr="00054B54">
        <w:rPr>
          <w:sz w:val="24"/>
          <w:szCs w:val="24"/>
        </w:rPr>
        <w:t xml:space="preserve"> had </w:t>
      </w:r>
      <w:r w:rsidR="00054B54">
        <w:rPr>
          <w:sz w:val="24"/>
          <w:szCs w:val="24"/>
        </w:rPr>
        <w:t>a</w:t>
      </w:r>
      <w:r w:rsidR="00054B54" w:rsidRPr="00054B54">
        <w:rPr>
          <w:sz w:val="24"/>
          <w:szCs w:val="24"/>
        </w:rPr>
        <w:t xml:space="preserve"> </w:t>
      </w:r>
      <w:r w:rsidR="00054B54">
        <w:rPr>
          <w:sz w:val="24"/>
          <w:szCs w:val="24"/>
        </w:rPr>
        <w:t>0.2</w:t>
      </w:r>
      <w:r w:rsidR="00054B54" w:rsidRPr="00054B54">
        <w:rPr>
          <w:sz w:val="24"/>
          <w:szCs w:val="24"/>
        </w:rPr>
        <w:t>%</w:t>
      </w:r>
      <w:r w:rsidR="00D30102" w:rsidRPr="00054B54">
        <w:rPr>
          <w:sz w:val="24"/>
          <w:szCs w:val="24"/>
        </w:rPr>
        <w:t xml:space="preserve"> lower risk of becoming involved with the justice system.</w:t>
      </w:r>
    </w:p>
    <w:p w14:paraId="303C2169" w14:textId="662B7942" w:rsidR="00A66D17" w:rsidRDefault="00A66D17" w:rsidP="00D55DAE">
      <w:pPr>
        <w:spacing w:after="240" w:line="276" w:lineRule="auto"/>
        <w:rPr>
          <w:sz w:val="24"/>
          <w:szCs w:val="24"/>
        </w:rPr>
      </w:pPr>
    </w:p>
    <w:p w14:paraId="070EB09A" w14:textId="2A0C8358" w:rsidR="00AB7ECC" w:rsidRPr="005902F5" w:rsidRDefault="000F5567" w:rsidP="007B159F">
      <w:pPr>
        <w:spacing w:after="60"/>
        <w:rPr>
          <w:b/>
          <w:sz w:val="28"/>
          <w:szCs w:val="24"/>
        </w:rPr>
      </w:pPr>
      <w:r w:rsidRPr="005902F5">
        <w:rPr>
          <w:b/>
          <w:sz w:val="28"/>
          <w:szCs w:val="24"/>
        </w:rPr>
        <w:lastRenderedPageBreak/>
        <w:t xml:space="preserve">Justice System Involvement among </w:t>
      </w:r>
      <w:r w:rsidR="004D0BBA" w:rsidRPr="005902F5">
        <w:rPr>
          <w:b/>
          <w:sz w:val="28"/>
          <w:szCs w:val="24"/>
        </w:rPr>
        <w:t>Young Adults</w:t>
      </w:r>
      <w:r w:rsidRPr="005902F5">
        <w:rPr>
          <w:b/>
          <w:sz w:val="28"/>
          <w:szCs w:val="24"/>
        </w:rPr>
        <w:t xml:space="preserve"> </w:t>
      </w:r>
      <w:r w:rsidR="005902F5">
        <w:rPr>
          <w:b/>
          <w:sz w:val="28"/>
          <w:szCs w:val="24"/>
        </w:rPr>
        <w:t>(</w:t>
      </w:r>
      <w:r w:rsidRPr="005902F5">
        <w:rPr>
          <w:b/>
          <w:sz w:val="28"/>
          <w:szCs w:val="24"/>
        </w:rPr>
        <w:t>aged 18-24</w:t>
      </w:r>
      <w:r w:rsidR="005902F5">
        <w:rPr>
          <w:b/>
          <w:sz w:val="28"/>
          <w:szCs w:val="24"/>
        </w:rPr>
        <w:t>) who had</w:t>
      </w:r>
      <w:r w:rsidRPr="005902F5">
        <w:rPr>
          <w:b/>
          <w:sz w:val="28"/>
          <w:szCs w:val="24"/>
        </w:rPr>
        <w:t xml:space="preserve"> a Prior Justice I</w:t>
      </w:r>
      <w:r w:rsidR="00C0596B" w:rsidRPr="005902F5">
        <w:rPr>
          <w:b/>
          <w:sz w:val="28"/>
          <w:szCs w:val="24"/>
        </w:rPr>
        <w:t xml:space="preserve">ncident </w:t>
      </w:r>
      <w:r w:rsidRPr="005902F5">
        <w:rPr>
          <w:b/>
          <w:sz w:val="28"/>
          <w:szCs w:val="24"/>
        </w:rPr>
        <w:t>between the ages of 12-17</w:t>
      </w:r>
    </w:p>
    <w:p w14:paraId="43E9F028" w14:textId="662F80FF" w:rsidR="006D7AD1" w:rsidRDefault="000F5567" w:rsidP="00066008">
      <w:pPr>
        <w:spacing w:after="60" w:line="276" w:lineRule="auto"/>
        <w:rPr>
          <w:sz w:val="24"/>
          <w:szCs w:val="24"/>
        </w:rPr>
      </w:pPr>
      <w:r>
        <w:rPr>
          <w:sz w:val="24"/>
          <w:szCs w:val="24"/>
        </w:rPr>
        <w:t>Among all youth aged 18-24</w:t>
      </w:r>
      <w:r w:rsidRPr="000F5567">
        <w:rPr>
          <w:sz w:val="24"/>
          <w:szCs w:val="24"/>
        </w:rPr>
        <w:t xml:space="preserve"> </w:t>
      </w:r>
      <w:r w:rsidRPr="0012038F">
        <w:rPr>
          <w:sz w:val="24"/>
          <w:szCs w:val="24"/>
        </w:rPr>
        <w:t>who participated in BGCW before the age of 18</w:t>
      </w:r>
      <w:r>
        <w:rPr>
          <w:sz w:val="24"/>
          <w:szCs w:val="24"/>
        </w:rPr>
        <w:t>, we selected</w:t>
      </w:r>
      <w:r w:rsidR="0012038F" w:rsidRPr="0012038F">
        <w:rPr>
          <w:sz w:val="24"/>
          <w:szCs w:val="24"/>
        </w:rPr>
        <w:t xml:space="preserve"> a subset </w:t>
      </w:r>
      <w:r w:rsidR="00D30102">
        <w:rPr>
          <w:sz w:val="24"/>
          <w:szCs w:val="24"/>
        </w:rPr>
        <w:t xml:space="preserve">of individuals who had previously had </w:t>
      </w:r>
      <w:r w:rsidR="0012038F" w:rsidRPr="0012038F">
        <w:rPr>
          <w:sz w:val="24"/>
          <w:szCs w:val="24"/>
        </w:rPr>
        <w:t>justice system involvement (</w:t>
      </w:r>
      <w:r w:rsidR="00D30102">
        <w:rPr>
          <w:sz w:val="24"/>
          <w:szCs w:val="24"/>
        </w:rPr>
        <w:t xml:space="preserve">they had </w:t>
      </w:r>
      <w:r w:rsidR="0012038F" w:rsidRPr="0012038F">
        <w:rPr>
          <w:sz w:val="24"/>
          <w:szCs w:val="24"/>
        </w:rPr>
        <w:t xml:space="preserve">at least one </w:t>
      </w:r>
      <w:r w:rsidR="00D30102">
        <w:rPr>
          <w:sz w:val="24"/>
          <w:szCs w:val="24"/>
        </w:rPr>
        <w:t xml:space="preserve">justice </w:t>
      </w:r>
      <w:r w:rsidR="0012038F" w:rsidRPr="0012038F">
        <w:rPr>
          <w:sz w:val="24"/>
          <w:szCs w:val="24"/>
        </w:rPr>
        <w:t>incident</w:t>
      </w:r>
      <w:r w:rsidR="006D7AD1">
        <w:rPr>
          <w:sz w:val="24"/>
          <w:szCs w:val="24"/>
        </w:rPr>
        <w:t xml:space="preserve"> between ages 12-17</w:t>
      </w:r>
      <w:r w:rsidR="0012038F" w:rsidRPr="0012038F">
        <w:rPr>
          <w:sz w:val="24"/>
          <w:szCs w:val="24"/>
        </w:rPr>
        <w:t>).</w:t>
      </w:r>
      <w:r w:rsidR="0012038F">
        <w:rPr>
          <w:sz w:val="24"/>
          <w:szCs w:val="24"/>
        </w:rPr>
        <w:t xml:space="preserve"> In </w:t>
      </w:r>
      <w:r w:rsidR="006D7AD1">
        <w:rPr>
          <w:sz w:val="24"/>
          <w:szCs w:val="24"/>
        </w:rPr>
        <w:t xml:space="preserve">both </w:t>
      </w:r>
      <w:r w:rsidR="0012038F">
        <w:rPr>
          <w:sz w:val="24"/>
          <w:szCs w:val="24"/>
        </w:rPr>
        <w:t xml:space="preserve">the </w:t>
      </w:r>
      <w:r w:rsidR="00410B32">
        <w:rPr>
          <w:sz w:val="24"/>
          <w:szCs w:val="24"/>
        </w:rPr>
        <w:t>BGCW</w:t>
      </w:r>
      <w:r w:rsidR="0012038F">
        <w:rPr>
          <w:sz w:val="24"/>
          <w:szCs w:val="24"/>
        </w:rPr>
        <w:t xml:space="preserve"> group</w:t>
      </w:r>
      <w:r w:rsidR="006D7AD1">
        <w:rPr>
          <w:sz w:val="24"/>
          <w:szCs w:val="24"/>
        </w:rPr>
        <w:t xml:space="preserve"> and the comparison group</w:t>
      </w:r>
      <w:r w:rsidR="0012038F">
        <w:rPr>
          <w:sz w:val="24"/>
          <w:szCs w:val="24"/>
        </w:rPr>
        <w:t xml:space="preserve">, </w:t>
      </w:r>
      <w:r w:rsidR="006D7AD1">
        <w:rPr>
          <w:sz w:val="24"/>
          <w:szCs w:val="24"/>
        </w:rPr>
        <w:t>about 60</w:t>
      </w:r>
      <w:r w:rsidR="0012038F">
        <w:rPr>
          <w:sz w:val="24"/>
          <w:szCs w:val="24"/>
        </w:rPr>
        <w:t>% of individuals who</w:t>
      </w:r>
      <w:r w:rsidR="00D91101">
        <w:rPr>
          <w:sz w:val="24"/>
          <w:szCs w:val="24"/>
        </w:rPr>
        <w:t xml:space="preserve"> had at least one justice incident </w:t>
      </w:r>
      <w:r w:rsidR="0012038F">
        <w:rPr>
          <w:sz w:val="24"/>
          <w:szCs w:val="24"/>
        </w:rPr>
        <w:t>from age 12-17</w:t>
      </w:r>
      <w:r w:rsidR="00D91101">
        <w:rPr>
          <w:sz w:val="24"/>
          <w:szCs w:val="24"/>
        </w:rPr>
        <w:t xml:space="preserve"> also had a justice incident from age 18-24. </w:t>
      </w:r>
    </w:p>
    <w:p w14:paraId="7C903FAF" w14:textId="3E997BA7" w:rsidR="006D7AD1" w:rsidRDefault="00D91101" w:rsidP="00066008">
      <w:pPr>
        <w:spacing w:after="240" w:line="276" w:lineRule="auto"/>
        <w:rPr>
          <w:sz w:val="24"/>
          <w:szCs w:val="24"/>
        </w:rPr>
      </w:pPr>
      <w:r>
        <w:rPr>
          <w:sz w:val="24"/>
          <w:szCs w:val="24"/>
        </w:rPr>
        <w:t xml:space="preserve">The crude hazard ratio for </w:t>
      </w:r>
      <w:r w:rsidR="006D7AD1">
        <w:rPr>
          <w:sz w:val="24"/>
          <w:szCs w:val="24"/>
        </w:rPr>
        <w:t xml:space="preserve">justice system involvement between age 18-24 </w:t>
      </w:r>
      <w:r w:rsidR="00D30102">
        <w:rPr>
          <w:sz w:val="24"/>
          <w:szCs w:val="24"/>
        </w:rPr>
        <w:t xml:space="preserve">for this subgroup </w:t>
      </w:r>
      <w:r w:rsidR="006D7AD1">
        <w:rPr>
          <w:sz w:val="24"/>
          <w:szCs w:val="24"/>
        </w:rPr>
        <w:t>was 1.60, indicating that</w:t>
      </w:r>
      <w:r w:rsidR="006D7AD1" w:rsidRPr="0012038F">
        <w:rPr>
          <w:sz w:val="24"/>
          <w:szCs w:val="24"/>
        </w:rPr>
        <w:t xml:space="preserve"> </w:t>
      </w:r>
      <w:r w:rsidR="006D7AD1">
        <w:rPr>
          <w:sz w:val="24"/>
          <w:szCs w:val="24"/>
        </w:rPr>
        <w:t xml:space="preserve">(without adjusting for any </w:t>
      </w:r>
      <w:r w:rsidR="00410B32">
        <w:rPr>
          <w:sz w:val="24"/>
          <w:szCs w:val="24"/>
        </w:rPr>
        <w:t>differences between groups</w:t>
      </w:r>
      <w:r w:rsidR="006D7AD1">
        <w:rPr>
          <w:sz w:val="24"/>
          <w:szCs w:val="24"/>
        </w:rPr>
        <w:t xml:space="preserve">) </w:t>
      </w:r>
      <w:r w:rsidR="006D7AD1" w:rsidRPr="0012038F">
        <w:rPr>
          <w:sz w:val="24"/>
          <w:szCs w:val="24"/>
        </w:rPr>
        <w:t xml:space="preserve">the </w:t>
      </w:r>
      <w:r w:rsidR="007C2980">
        <w:rPr>
          <w:sz w:val="24"/>
          <w:szCs w:val="24"/>
        </w:rPr>
        <w:t>BGCW</w:t>
      </w:r>
      <w:r w:rsidR="006D7AD1" w:rsidRPr="0012038F">
        <w:rPr>
          <w:sz w:val="24"/>
          <w:szCs w:val="24"/>
        </w:rPr>
        <w:t xml:space="preserve"> group was 1.6 times more likely </w:t>
      </w:r>
      <w:r w:rsidR="006D7AD1">
        <w:rPr>
          <w:sz w:val="24"/>
          <w:szCs w:val="24"/>
        </w:rPr>
        <w:t xml:space="preserve">than the comparison group </w:t>
      </w:r>
      <w:r w:rsidR="006D7AD1" w:rsidRPr="0012038F">
        <w:rPr>
          <w:sz w:val="24"/>
          <w:szCs w:val="24"/>
        </w:rPr>
        <w:t>to become justice-involved</w:t>
      </w:r>
      <w:r w:rsidR="006D7AD1">
        <w:rPr>
          <w:sz w:val="24"/>
          <w:szCs w:val="24"/>
        </w:rPr>
        <w:t xml:space="preserve"> again after the age of 18</w:t>
      </w:r>
      <w:r w:rsidR="007C2980">
        <w:rPr>
          <w:sz w:val="24"/>
          <w:szCs w:val="24"/>
        </w:rPr>
        <w:t xml:space="preserve"> (</w:t>
      </w:r>
      <w:r w:rsidR="007C2980" w:rsidRPr="007C2980">
        <w:rPr>
          <w:b/>
          <w:sz w:val="24"/>
          <w:szCs w:val="24"/>
        </w:rPr>
        <w:t>Figure 11</w:t>
      </w:r>
      <w:r w:rsidR="007C2980">
        <w:rPr>
          <w:sz w:val="24"/>
          <w:szCs w:val="24"/>
        </w:rPr>
        <w:t>)</w:t>
      </w:r>
      <w:r w:rsidR="006D7AD1" w:rsidRPr="0012038F">
        <w:rPr>
          <w:sz w:val="24"/>
          <w:szCs w:val="24"/>
        </w:rPr>
        <w:t xml:space="preserve">. </w:t>
      </w:r>
    </w:p>
    <w:p w14:paraId="6EF0E418" w14:textId="77777777" w:rsidR="00066008" w:rsidRDefault="00066008" w:rsidP="00066008">
      <w:pPr>
        <w:spacing w:after="60" w:line="276" w:lineRule="auto"/>
        <w:rPr>
          <w:sz w:val="24"/>
          <w:szCs w:val="24"/>
        </w:rPr>
      </w:pPr>
      <w:r>
        <w:rPr>
          <w:noProof/>
          <w:lang w:eastAsia="en-CA"/>
        </w:rPr>
        <w:drawing>
          <wp:anchor distT="0" distB="0" distL="114300" distR="114300" simplePos="0" relativeHeight="251699200" behindDoc="0" locked="0" layoutInCell="1" allowOverlap="1" wp14:anchorId="097A754B" wp14:editId="69793F6D">
            <wp:simplePos x="0" y="0"/>
            <wp:positionH relativeFrom="margin">
              <wp:align>left</wp:align>
            </wp:positionH>
            <wp:positionV relativeFrom="paragraph">
              <wp:posOffset>635</wp:posOffset>
            </wp:positionV>
            <wp:extent cx="4535805" cy="3157220"/>
            <wp:effectExtent l="0" t="0" r="0" b="5080"/>
            <wp:wrapSquare wrapText="bothSides"/>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14:sizeRelH relativeFrom="margin">
              <wp14:pctWidth>0</wp14:pctWidth>
            </wp14:sizeRelH>
            <wp14:sizeRelV relativeFrom="margin">
              <wp14:pctHeight>0</wp14:pctHeight>
            </wp14:sizeRelV>
          </wp:anchor>
        </w:drawing>
      </w:r>
      <w:r>
        <w:rPr>
          <w:sz w:val="24"/>
          <w:szCs w:val="24"/>
        </w:rPr>
        <w:t xml:space="preserve"> </w:t>
      </w:r>
    </w:p>
    <w:p w14:paraId="6B11F2D7" w14:textId="6AB366E7" w:rsidR="00066008" w:rsidRPr="00A864CC" w:rsidRDefault="00915478" w:rsidP="00066008">
      <w:pPr>
        <w:spacing w:after="60"/>
        <w:rPr>
          <w:rFonts w:asciiTheme="majorHAnsi" w:hAnsiTheme="majorHAnsi" w:cstheme="majorHAnsi"/>
          <w:sz w:val="32"/>
        </w:rPr>
      </w:pPr>
      <w:r>
        <w:rPr>
          <w:rFonts w:asciiTheme="majorHAnsi" w:hAnsiTheme="majorHAnsi" w:cstheme="majorHAnsi"/>
          <w:sz w:val="32"/>
        </w:rPr>
        <w:t>Figure 11</w:t>
      </w:r>
      <w:r w:rsidR="00066008" w:rsidRPr="00A864CC">
        <w:rPr>
          <w:rFonts w:asciiTheme="majorHAnsi" w:hAnsiTheme="majorHAnsi" w:cstheme="majorHAnsi"/>
          <w:sz w:val="32"/>
        </w:rPr>
        <w:t>.</w:t>
      </w:r>
    </w:p>
    <w:p w14:paraId="2A9E0802" w14:textId="0486A9A8" w:rsidR="00066008" w:rsidRPr="00D2108A" w:rsidRDefault="00066008" w:rsidP="00066008">
      <w:pPr>
        <w:spacing w:after="60" w:line="240" w:lineRule="auto"/>
        <w:rPr>
          <w:sz w:val="24"/>
        </w:rPr>
      </w:pPr>
      <w:r>
        <w:rPr>
          <w:b/>
          <w:bCs/>
          <w:sz w:val="28"/>
          <w:lang w:val="en-US"/>
        </w:rPr>
        <w:t>Risk of Justice System Involvement among Young Adults who ha</w:t>
      </w:r>
      <w:r w:rsidR="00915478">
        <w:rPr>
          <w:b/>
          <w:bCs/>
          <w:sz w:val="28"/>
          <w:lang w:val="en-US"/>
        </w:rPr>
        <w:t xml:space="preserve">d a Prior Justice Incident as </w:t>
      </w:r>
      <w:r>
        <w:rPr>
          <w:b/>
          <w:bCs/>
          <w:sz w:val="28"/>
          <w:lang w:val="en-US"/>
        </w:rPr>
        <w:t>Youth</w:t>
      </w:r>
    </w:p>
    <w:p w14:paraId="3AA8865B" w14:textId="77777777" w:rsidR="00066008" w:rsidRDefault="00066008" w:rsidP="00066008">
      <w:pPr>
        <w:spacing w:after="60" w:line="276" w:lineRule="auto"/>
        <w:rPr>
          <w:sz w:val="24"/>
          <w:szCs w:val="24"/>
        </w:rPr>
      </w:pPr>
    </w:p>
    <w:p w14:paraId="0103965E" w14:textId="77777777" w:rsidR="00066008" w:rsidRDefault="00066008" w:rsidP="00066008">
      <w:pPr>
        <w:spacing w:after="60" w:line="276" w:lineRule="auto"/>
        <w:rPr>
          <w:sz w:val="24"/>
          <w:szCs w:val="24"/>
        </w:rPr>
      </w:pPr>
    </w:p>
    <w:p w14:paraId="5D6F3740" w14:textId="77777777" w:rsidR="00066008" w:rsidRDefault="00066008" w:rsidP="00066008">
      <w:pPr>
        <w:spacing w:after="60" w:line="276" w:lineRule="auto"/>
        <w:rPr>
          <w:sz w:val="24"/>
          <w:szCs w:val="24"/>
        </w:rPr>
      </w:pPr>
    </w:p>
    <w:p w14:paraId="73E3DFCC" w14:textId="77777777" w:rsidR="00066008" w:rsidRDefault="00066008" w:rsidP="00066008">
      <w:pPr>
        <w:spacing w:after="60" w:line="276" w:lineRule="auto"/>
        <w:rPr>
          <w:sz w:val="24"/>
          <w:szCs w:val="24"/>
        </w:rPr>
      </w:pPr>
    </w:p>
    <w:p w14:paraId="6BB29BBE" w14:textId="77777777" w:rsidR="00066008" w:rsidRDefault="00066008" w:rsidP="00066008">
      <w:pPr>
        <w:spacing w:after="60" w:line="276" w:lineRule="auto"/>
        <w:rPr>
          <w:sz w:val="24"/>
          <w:szCs w:val="24"/>
        </w:rPr>
      </w:pPr>
    </w:p>
    <w:p w14:paraId="01AD414D" w14:textId="77777777" w:rsidR="00066008" w:rsidRDefault="00066008" w:rsidP="00066008">
      <w:pPr>
        <w:spacing w:after="60" w:line="276" w:lineRule="auto"/>
        <w:rPr>
          <w:sz w:val="24"/>
          <w:szCs w:val="24"/>
        </w:rPr>
      </w:pPr>
    </w:p>
    <w:p w14:paraId="1F8790D2" w14:textId="77777777" w:rsidR="00066008" w:rsidRDefault="00066008" w:rsidP="00066008">
      <w:pPr>
        <w:spacing w:after="60" w:line="276" w:lineRule="auto"/>
        <w:rPr>
          <w:sz w:val="24"/>
          <w:szCs w:val="24"/>
        </w:rPr>
      </w:pPr>
    </w:p>
    <w:p w14:paraId="7BB24D31" w14:textId="2210BA2E" w:rsidR="006D7AD1" w:rsidRDefault="006D7AD1" w:rsidP="00066008">
      <w:pPr>
        <w:spacing w:after="60" w:line="276" w:lineRule="auto"/>
        <w:rPr>
          <w:sz w:val="24"/>
          <w:szCs w:val="24"/>
        </w:rPr>
      </w:pPr>
      <w:r>
        <w:rPr>
          <w:sz w:val="24"/>
          <w:szCs w:val="24"/>
        </w:rPr>
        <w:t xml:space="preserve">After </w:t>
      </w:r>
      <w:r w:rsidR="00066008">
        <w:rPr>
          <w:sz w:val="24"/>
          <w:szCs w:val="24"/>
        </w:rPr>
        <w:t>adjusting for variable (1) (ever or never participated in the BGCW)</w:t>
      </w:r>
      <w:r>
        <w:rPr>
          <w:sz w:val="24"/>
          <w:szCs w:val="24"/>
        </w:rPr>
        <w:t xml:space="preserve">, </w:t>
      </w:r>
      <w:r>
        <w:rPr>
          <w:rFonts w:cstheme="minorHAnsi"/>
          <w:sz w:val="24"/>
          <w:szCs w:val="24"/>
        </w:rPr>
        <w:t xml:space="preserve">the hazard ratio dropped from 1.60 to 1.06. We see that the difference </w:t>
      </w:r>
      <w:r w:rsidR="00066008">
        <w:rPr>
          <w:rFonts w:cstheme="minorHAnsi"/>
          <w:sz w:val="24"/>
          <w:szCs w:val="24"/>
        </w:rPr>
        <w:t xml:space="preserve">in the risk of justice system involvement </w:t>
      </w:r>
      <w:r>
        <w:rPr>
          <w:rFonts w:cstheme="minorHAnsi"/>
          <w:sz w:val="24"/>
          <w:szCs w:val="24"/>
        </w:rPr>
        <w:t xml:space="preserve">between the </w:t>
      </w:r>
      <w:r w:rsidR="00066008">
        <w:rPr>
          <w:rFonts w:cstheme="minorHAnsi"/>
          <w:sz w:val="24"/>
          <w:szCs w:val="24"/>
        </w:rPr>
        <w:t xml:space="preserve">study </w:t>
      </w:r>
      <w:r>
        <w:rPr>
          <w:rFonts w:cstheme="minorHAnsi"/>
          <w:sz w:val="24"/>
          <w:szCs w:val="24"/>
        </w:rPr>
        <w:t xml:space="preserve">groups became much smaller after adjusting, so much so that youth in the </w:t>
      </w:r>
      <w:r w:rsidR="00EA026C">
        <w:rPr>
          <w:rFonts w:cstheme="minorHAnsi"/>
          <w:sz w:val="24"/>
          <w:szCs w:val="24"/>
        </w:rPr>
        <w:t>BGCW</w:t>
      </w:r>
      <w:r>
        <w:rPr>
          <w:rFonts w:cstheme="minorHAnsi"/>
          <w:sz w:val="24"/>
          <w:szCs w:val="24"/>
        </w:rPr>
        <w:t xml:space="preserve"> group were no more likely than the comparison group to become involved in the justice system again. After also adjusting for </w:t>
      </w:r>
      <w:r w:rsidR="00066008">
        <w:rPr>
          <w:rFonts w:cstheme="minorHAnsi"/>
          <w:sz w:val="24"/>
          <w:szCs w:val="24"/>
        </w:rPr>
        <w:t xml:space="preserve">variable (2), the </w:t>
      </w:r>
      <w:r>
        <w:rPr>
          <w:rFonts w:cstheme="minorHAnsi"/>
          <w:sz w:val="24"/>
          <w:szCs w:val="24"/>
        </w:rPr>
        <w:t xml:space="preserve">number of visits to BGCW, </w:t>
      </w:r>
      <w:r w:rsidR="00066008">
        <w:rPr>
          <w:sz w:val="24"/>
          <w:szCs w:val="24"/>
        </w:rPr>
        <w:t>the hazard ratio fell to 0.99.</w:t>
      </w:r>
      <w:r>
        <w:rPr>
          <w:sz w:val="24"/>
          <w:szCs w:val="24"/>
        </w:rPr>
        <w:t xml:space="preserve"> </w:t>
      </w:r>
      <w:r w:rsidRPr="007C2980">
        <w:rPr>
          <w:sz w:val="24"/>
          <w:szCs w:val="24"/>
        </w:rPr>
        <w:t>This means that</w:t>
      </w:r>
      <w:r w:rsidRPr="007C2980">
        <w:rPr>
          <w:b/>
          <w:sz w:val="24"/>
          <w:szCs w:val="24"/>
        </w:rPr>
        <w:t xml:space="preserve"> the higher the number of visits to BGCW, the less likely </w:t>
      </w:r>
      <w:r w:rsidR="007C2980">
        <w:rPr>
          <w:b/>
          <w:sz w:val="24"/>
          <w:szCs w:val="24"/>
        </w:rPr>
        <w:t>young adults</w:t>
      </w:r>
      <w:r w:rsidRPr="007C2980">
        <w:rPr>
          <w:b/>
          <w:sz w:val="24"/>
          <w:szCs w:val="24"/>
        </w:rPr>
        <w:t xml:space="preserve"> </w:t>
      </w:r>
      <w:r w:rsidR="00D30102" w:rsidRPr="007C2980">
        <w:rPr>
          <w:b/>
          <w:sz w:val="24"/>
          <w:szCs w:val="24"/>
        </w:rPr>
        <w:t>with</w:t>
      </w:r>
      <w:r w:rsidRPr="007C2980">
        <w:rPr>
          <w:b/>
          <w:sz w:val="24"/>
          <w:szCs w:val="24"/>
        </w:rPr>
        <w:t xml:space="preserve"> a prior incident were to become involved </w:t>
      </w:r>
      <w:r w:rsidR="007C2980">
        <w:rPr>
          <w:b/>
          <w:sz w:val="24"/>
          <w:szCs w:val="24"/>
        </w:rPr>
        <w:t>in</w:t>
      </w:r>
      <w:r w:rsidRPr="007C2980">
        <w:rPr>
          <w:b/>
          <w:sz w:val="24"/>
          <w:szCs w:val="24"/>
        </w:rPr>
        <w:t xml:space="preserve"> the justice system.</w:t>
      </w:r>
      <w:r w:rsidRPr="00054B54">
        <w:rPr>
          <w:sz w:val="24"/>
          <w:szCs w:val="24"/>
        </w:rPr>
        <w:t xml:space="preserve"> </w:t>
      </w:r>
      <w:r w:rsidR="00D30102" w:rsidRPr="00054B54">
        <w:rPr>
          <w:sz w:val="24"/>
          <w:szCs w:val="24"/>
        </w:rPr>
        <w:t>Stated another way, w</w:t>
      </w:r>
      <w:r w:rsidRPr="00054B54">
        <w:rPr>
          <w:sz w:val="24"/>
          <w:szCs w:val="24"/>
        </w:rPr>
        <w:t xml:space="preserve">ith every additional </w:t>
      </w:r>
      <w:r w:rsidR="00066008">
        <w:rPr>
          <w:sz w:val="24"/>
          <w:szCs w:val="24"/>
        </w:rPr>
        <w:t>10</w:t>
      </w:r>
      <w:r w:rsidRPr="00054B54">
        <w:rPr>
          <w:sz w:val="24"/>
          <w:szCs w:val="24"/>
        </w:rPr>
        <w:t xml:space="preserve"> visits to BGCW</w:t>
      </w:r>
      <w:r w:rsidR="0005140A">
        <w:rPr>
          <w:sz w:val="24"/>
          <w:szCs w:val="24"/>
        </w:rPr>
        <w:t xml:space="preserve"> as a youth</w:t>
      </w:r>
      <w:r w:rsidRPr="00054B54">
        <w:rPr>
          <w:sz w:val="24"/>
          <w:szCs w:val="24"/>
        </w:rPr>
        <w:t xml:space="preserve">, </w:t>
      </w:r>
      <w:r w:rsidR="0005140A">
        <w:rPr>
          <w:sz w:val="24"/>
          <w:szCs w:val="24"/>
        </w:rPr>
        <w:t>these young adults</w:t>
      </w:r>
      <w:r w:rsidRPr="00054B54">
        <w:rPr>
          <w:sz w:val="24"/>
          <w:szCs w:val="24"/>
        </w:rPr>
        <w:t xml:space="preserve"> had </w:t>
      </w:r>
      <w:r w:rsidR="00054B54">
        <w:rPr>
          <w:sz w:val="24"/>
          <w:szCs w:val="24"/>
        </w:rPr>
        <w:t xml:space="preserve">a </w:t>
      </w:r>
      <w:r w:rsidR="00054B54" w:rsidRPr="00054B54">
        <w:rPr>
          <w:sz w:val="24"/>
          <w:szCs w:val="24"/>
        </w:rPr>
        <w:t>0.1%</w:t>
      </w:r>
      <w:r w:rsidRPr="00054B54">
        <w:rPr>
          <w:sz w:val="24"/>
          <w:szCs w:val="24"/>
        </w:rPr>
        <w:t xml:space="preserve"> lower risk of becoming involved with the justice system</w:t>
      </w:r>
      <w:r w:rsidR="0005140A">
        <w:rPr>
          <w:sz w:val="24"/>
          <w:szCs w:val="24"/>
        </w:rPr>
        <w:t>, even if they had been involved before</w:t>
      </w:r>
      <w:r w:rsidRPr="00054B54">
        <w:rPr>
          <w:sz w:val="24"/>
          <w:szCs w:val="24"/>
        </w:rPr>
        <w:t>.</w:t>
      </w:r>
    </w:p>
    <w:p w14:paraId="15D73690" w14:textId="387151EC" w:rsidR="008D0019" w:rsidRDefault="008D0019" w:rsidP="0038372E"/>
    <w:p w14:paraId="46AE5106" w14:textId="77777777" w:rsidR="00066008" w:rsidRDefault="00066008">
      <w:pPr>
        <w:rPr>
          <w:b/>
          <w:sz w:val="28"/>
        </w:rPr>
      </w:pPr>
      <w:r>
        <w:rPr>
          <w:b/>
          <w:sz w:val="28"/>
        </w:rPr>
        <w:br w:type="page"/>
      </w:r>
    </w:p>
    <w:p w14:paraId="56A9D53D" w14:textId="6EBF946F" w:rsidR="00283B47" w:rsidRPr="00704DA0" w:rsidRDefault="00283B47" w:rsidP="00283B47">
      <w:pPr>
        <w:spacing w:after="240"/>
        <w:rPr>
          <w:b/>
          <w:sz w:val="28"/>
        </w:rPr>
      </w:pPr>
      <w:r w:rsidRPr="00704DA0">
        <w:rPr>
          <w:b/>
          <w:sz w:val="28"/>
        </w:rPr>
        <w:lastRenderedPageBreak/>
        <w:t xml:space="preserve">Interpretation – Is BGCW Participation Associated with </w:t>
      </w:r>
      <w:r>
        <w:rPr>
          <w:b/>
          <w:sz w:val="28"/>
        </w:rPr>
        <w:t>Lower Risk of Justice System Involvement</w:t>
      </w:r>
      <w:r w:rsidRPr="00704DA0">
        <w:rPr>
          <w:b/>
          <w:sz w:val="28"/>
        </w:rPr>
        <w:t>?</w:t>
      </w:r>
    </w:p>
    <w:p w14:paraId="3A18B041" w14:textId="477E569D" w:rsidR="00283B47" w:rsidRDefault="00283B47" w:rsidP="00283B47">
      <w:pPr>
        <w:spacing w:after="60"/>
        <w:rPr>
          <w:sz w:val="24"/>
          <w:szCs w:val="24"/>
        </w:rPr>
      </w:pPr>
      <w:r>
        <w:rPr>
          <w:sz w:val="24"/>
          <w:szCs w:val="24"/>
        </w:rPr>
        <w:t xml:space="preserve">The broadly defined </w:t>
      </w:r>
      <w:r w:rsidR="00915478">
        <w:rPr>
          <w:sz w:val="24"/>
          <w:szCs w:val="24"/>
        </w:rPr>
        <w:t>outcome of</w:t>
      </w:r>
      <w:r>
        <w:rPr>
          <w:sz w:val="24"/>
          <w:szCs w:val="24"/>
        </w:rPr>
        <w:t xml:space="preserve"> ‘justice system involvement’ was the </w:t>
      </w:r>
      <w:r w:rsidR="00915478">
        <w:rPr>
          <w:sz w:val="24"/>
          <w:szCs w:val="24"/>
        </w:rPr>
        <w:t xml:space="preserve">key </w:t>
      </w:r>
      <w:r>
        <w:rPr>
          <w:sz w:val="24"/>
          <w:szCs w:val="24"/>
        </w:rPr>
        <w:t xml:space="preserve">social outcome we examined in this study. This variable includes three </w:t>
      </w:r>
      <w:r w:rsidR="00915478">
        <w:rPr>
          <w:sz w:val="24"/>
          <w:szCs w:val="24"/>
        </w:rPr>
        <w:t>different aspects of justice system involvement</w:t>
      </w:r>
      <w:r>
        <w:rPr>
          <w:sz w:val="24"/>
          <w:szCs w:val="24"/>
        </w:rPr>
        <w:t xml:space="preserve">: being accused of a crime, being a victim of a crime, and being a witness to a crime. Admittedly, these are very different </w:t>
      </w:r>
      <w:r w:rsidR="00915478">
        <w:rPr>
          <w:sz w:val="24"/>
          <w:szCs w:val="24"/>
        </w:rPr>
        <w:t>ways of being in contact with the</w:t>
      </w:r>
      <w:r>
        <w:rPr>
          <w:sz w:val="24"/>
          <w:szCs w:val="24"/>
        </w:rPr>
        <w:t xml:space="preserve"> justice system, but other research studies using the variables </w:t>
      </w:r>
      <w:r w:rsidR="00915478">
        <w:rPr>
          <w:sz w:val="24"/>
          <w:szCs w:val="24"/>
        </w:rPr>
        <w:t>separately have found that there is a</w:t>
      </w:r>
      <w:r>
        <w:rPr>
          <w:sz w:val="24"/>
          <w:szCs w:val="24"/>
        </w:rPr>
        <w:t xml:space="preserve"> high degree of correlation between the</w:t>
      </w:r>
      <w:r w:rsidR="00915478">
        <w:rPr>
          <w:sz w:val="24"/>
          <w:szCs w:val="24"/>
        </w:rPr>
        <w:t>m</w:t>
      </w:r>
      <w:r>
        <w:rPr>
          <w:sz w:val="24"/>
          <w:szCs w:val="24"/>
        </w:rPr>
        <w:t xml:space="preserve">. In any case, </w:t>
      </w:r>
      <w:r w:rsidR="00915478">
        <w:rPr>
          <w:sz w:val="24"/>
          <w:szCs w:val="24"/>
        </w:rPr>
        <w:t xml:space="preserve">any type of </w:t>
      </w:r>
      <w:r>
        <w:rPr>
          <w:sz w:val="24"/>
          <w:szCs w:val="24"/>
        </w:rPr>
        <w:t>justice system involvement is reflective of social distress and need for intervention.</w:t>
      </w:r>
    </w:p>
    <w:p w14:paraId="602E7073" w14:textId="0AB8DE81" w:rsidR="00283B47" w:rsidRDefault="00915478" w:rsidP="00283B47">
      <w:pPr>
        <w:spacing w:after="60"/>
        <w:rPr>
          <w:sz w:val="24"/>
          <w:szCs w:val="24"/>
        </w:rPr>
      </w:pPr>
      <w:r>
        <w:rPr>
          <w:sz w:val="24"/>
          <w:szCs w:val="24"/>
        </w:rPr>
        <w:t>As discussed above, t</w:t>
      </w:r>
      <w:r w:rsidR="00283B47">
        <w:rPr>
          <w:sz w:val="24"/>
          <w:szCs w:val="24"/>
        </w:rPr>
        <w:t xml:space="preserve">he </w:t>
      </w:r>
      <w:r>
        <w:rPr>
          <w:sz w:val="24"/>
          <w:szCs w:val="24"/>
        </w:rPr>
        <w:t xml:space="preserve">results of the </w:t>
      </w:r>
      <w:r w:rsidR="00283B47">
        <w:rPr>
          <w:sz w:val="24"/>
          <w:szCs w:val="24"/>
        </w:rPr>
        <w:t>crude</w:t>
      </w:r>
      <w:r>
        <w:rPr>
          <w:sz w:val="24"/>
          <w:szCs w:val="24"/>
        </w:rPr>
        <w:t xml:space="preserve"> models</w:t>
      </w:r>
      <w:r w:rsidR="00283B47">
        <w:rPr>
          <w:sz w:val="24"/>
          <w:szCs w:val="24"/>
        </w:rPr>
        <w:t xml:space="preserve"> </w:t>
      </w:r>
      <w:r>
        <w:rPr>
          <w:sz w:val="24"/>
          <w:szCs w:val="24"/>
        </w:rPr>
        <w:t xml:space="preserve">from the time-to-event </w:t>
      </w:r>
      <w:r w:rsidR="00283B47">
        <w:rPr>
          <w:sz w:val="24"/>
          <w:szCs w:val="24"/>
        </w:rPr>
        <w:t xml:space="preserve">analysis of </w:t>
      </w:r>
      <w:r>
        <w:rPr>
          <w:sz w:val="24"/>
          <w:szCs w:val="24"/>
        </w:rPr>
        <w:t xml:space="preserve">risk of </w:t>
      </w:r>
      <w:r w:rsidR="00283B47">
        <w:rPr>
          <w:sz w:val="24"/>
          <w:szCs w:val="24"/>
        </w:rPr>
        <w:t xml:space="preserve">justice system involvement are initially somewhat counterintuitive – how do we explain why youth participating in BGCW programs appear to be significantly more likely than youth not participating to become justice-involved? This likely reflects the aim of BGCW to be a resource for troubled youth </w:t>
      </w:r>
      <w:r>
        <w:rPr>
          <w:sz w:val="24"/>
          <w:szCs w:val="24"/>
        </w:rPr>
        <w:t>facing</w:t>
      </w:r>
      <w:r w:rsidR="00283B47">
        <w:rPr>
          <w:sz w:val="24"/>
          <w:szCs w:val="24"/>
        </w:rPr>
        <w:t xml:space="preserve"> numerous </w:t>
      </w:r>
      <w:r>
        <w:rPr>
          <w:sz w:val="24"/>
          <w:szCs w:val="24"/>
        </w:rPr>
        <w:t xml:space="preserve">home life </w:t>
      </w:r>
      <w:r w:rsidR="00283B47">
        <w:rPr>
          <w:sz w:val="24"/>
          <w:szCs w:val="24"/>
        </w:rPr>
        <w:t xml:space="preserve">challenges (possibly including behavioural problems, </w:t>
      </w:r>
      <w:r>
        <w:rPr>
          <w:sz w:val="24"/>
          <w:szCs w:val="24"/>
        </w:rPr>
        <w:t>mental illness, and other family challenges</w:t>
      </w:r>
      <w:r w:rsidR="00283B47">
        <w:rPr>
          <w:sz w:val="24"/>
          <w:szCs w:val="24"/>
        </w:rPr>
        <w:t xml:space="preserve">) that are a risk to their social well-being. The fact that youth participating in BGCW are at higher risk of justice system involvement than the comparison group speaks to the Clubs’ success in engaging those individuals in programs that can help steer them </w:t>
      </w:r>
      <w:r>
        <w:rPr>
          <w:sz w:val="24"/>
          <w:szCs w:val="24"/>
        </w:rPr>
        <w:t>into</w:t>
      </w:r>
      <w:r w:rsidR="00283B47">
        <w:rPr>
          <w:sz w:val="24"/>
          <w:szCs w:val="24"/>
        </w:rPr>
        <w:t xml:space="preserve"> a more positive trajectory.</w:t>
      </w:r>
    </w:p>
    <w:p w14:paraId="709CC683" w14:textId="2B68729F" w:rsidR="00283B47" w:rsidRDefault="00915478" w:rsidP="00283B47">
      <w:pPr>
        <w:spacing w:after="60"/>
        <w:rPr>
          <w:sz w:val="24"/>
          <w:szCs w:val="24"/>
        </w:rPr>
      </w:pPr>
      <w:r>
        <w:rPr>
          <w:sz w:val="24"/>
          <w:szCs w:val="24"/>
        </w:rPr>
        <w:t>In the results from the adjusted models, we see that as we account for (</w:t>
      </w:r>
      <w:r w:rsidR="00283B47">
        <w:rPr>
          <w:sz w:val="24"/>
          <w:szCs w:val="24"/>
        </w:rPr>
        <w:t xml:space="preserve">adjust for) participation in BGCW programs, first using a simple dichotomous variable (yes/no BGCW </w:t>
      </w:r>
      <w:r>
        <w:rPr>
          <w:sz w:val="24"/>
          <w:szCs w:val="24"/>
        </w:rPr>
        <w:t>participation</w:t>
      </w:r>
      <w:r w:rsidR="00283B47">
        <w:rPr>
          <w:sz w:val="24"/>
          <w:szCs w:val="24"/>
        </w:rPr>
        <w:t>) and then the more</w:t>
      </w:r>
      <w:r>
        <w:rPr>
          <w:sz w:val="24"/>
          <w:szCs w:val="24"/>
        </w:rPr>
        <w:t xml:space="preserve"> complex ‘number</w:t>
      </w:r>
      <w:r w:rsidR="00283B47">
        <w:rPr>
          <w:sz w:val="24"/>
          <w:szCs w:val="24"/>
        </w:rPr>
        <w:t xml:space="preserve"> of BGCW visits’ variable to measure more precisely what ‘dose’ of BGCW each youth received, there is a significant shift in the findings. Even though youth in the </w:t>
      </w:r>
      <w:r>
        <w:rPr>
          <w:sz w:val="24"/>
          <w:szCs w:val="24"/>
        </w:rPr>
        <w:t>BGCW</w:t>
      </w:r>
      <w:r w:rsidR="00283B47">
        <w:rPr>
          <w:sz w:val="24"/>
          <w:szCs w:val="24"/>
        </w:rPr>
        <w:t xml:space="preserve"> group face more challenges and are more likely to become justice-involved than youth in the comparison group, BGCW participation acts as a protective factor and lowers the risk of justice incidents occurring</w:t>
      </w:r>
      <w:r>
        <w:rPr>
          <w:sz w:val="24"/>
          <w:szCs w:val="24"/>
        </w:rPr>
        <w:t xml:space="preserve"> for these youth</w:t>
      </w:r>
      <w:r w:rsidR="00283B47">
        <w:rPr>
          <w:sz w:val="24"/>
          <w:szCs w:val="24"/>
        </w:rPr>
        <w:t>.</w:t>
      </w:r>
    </w:p>
    <w:p w14:paraId="49788E85" w14:textId="514B8A1A" w:rsidR="00283B47" w:rsidRPr="00927162" w:rsidRDefault="00283B47" w:rsidP="00283B47">
      <w:pPr>
        <w:spacing w:after="120"/>
        <w:rPr>
          <w:sz w:val="24"/>
          <w:szCs w:val="24"/>
        </w:rPr>
      </w:pPr>
      <w:r>
        <w:rPr>
          <w:sz w:val="24"/>
          <w:szCs w:val="24"/>
        </w:rPr>
        <w:t xml:space="preserve">This relationship is evident not only among teens (12-17 years), but also among young adults aged 18-24 who are no longer participating in BGCW programs, and also among 18-24 year olds who had a justice incident when they were younger. This last finding is particularly notable, since repeat offenses are very common among youth who become justice-involved at a young age.  </w:t>
      </w:r>
    </w:p>
    <w:p w14:paraId="4C4D6F1D" w14:textId="77777777" w:rsidR="006617CC" w:rsidRDefault="006617CC">
      <w:pPr>
        <w:rPr>
          <w:b/>
          <w:color w:val="5B9BD5" w:themeColor="accent1"/>
          <w:sz w:val="28"/>
        </w:rPr>
      </w:pPr>
      <w:r>
        <w:rPr>
          <w:b/>
          <w:color w:val="5B9BD5" w:themeColor="accent1"/>
          <w:sz w:val="28"/>
        </w:rPr>
        <w:br w:type="page"/>
      </w:r>
    </w:p>
    <w:p w14:paraId="204CAB28" w14:textId="5606573C" w:rsidR="00960C1D" w:rsidRPr="006617CC" w:rsidRDefault="0038372E" w:rsidP="00AD61FF">
      <w:pPr>
        <w:rPr>
          <w:rFonts w:asciiTheme="majorHAnsi" w:eastAsiaTheme="majorEastAsia" w:hAnsiTheme="majorHAnsi" w:cstheme="majorHAnsi"/>
          <w:b/>
          <w:sz w:val="28"/>
          <w:szCs w:val="26"/>
        </w:rPr>
      </w:pPr>
      <w:r w:rsidRPr="006617CC">
        <w:rPr>
          <w:rFonts w:asciiTheme="majorHAnsi" w:hAnsiTheme="majorHAnsi" w:cstheme="majorHAnsi"/>
          <w:b/>
          <w:sz w:val="28"/>
        </w:rPr>
        <w:lastRenderedPageBreak/>
        <w:t>Health Outcomes</w:t>
      </w:r>
    </w:p>
    <w:p w14:paraId="094785FB" w14:textId="54653BF4" w:rsidR="00E01222" w:rsidRDefault="00DD7371" w:rsidP="007C2980">
      <w:pPr>
        <w:spacing w:after="60" w:line="276" w:lineRule="auto"/>
        <w:rPr>
          <w:sz w:val="24"/>
        </w:rPr>
      </w:pPr>
      <w:r>
        <w:rPr>
          <w:sz w:val="24"/>
        </w:rPr>
        <w:t>The</w:t>
      </w:r>
      <w:r w:rsidR="00E01222" w:rsidRPr="00E01222">
        <w:rPr>
          <w:sz w:val="24"/>
        </w:rPr>
        <w:t xml:space="preserve"> two key public health outcomes </w:t>
      </w:r>
      <w:r>
        <w:rPr>
          <w:sz w:val="24"/>
        </w:rPr>
        <w:t xml:space="preserve">we chose </w:t>
      </w:r>
      <w:r w:rsidR="00E01222" w:rsidRPr="00E01222">
        <w:rPr>
          <w:sz w:val="24"/>
        </w:rPr>
        <w:t xml:space="preserve">to examine in </w:t>
      </w:r>
      <w:r>
        <w:rPr>
          <w:sz w:val="24"/>
        </w:rPr>
        <w:t>this study were</w:t>
      </w:r>
      <w:r w:rsidR="00E01222" w:rsidRPr="00E01222">
        <w:rPr>
          <w:sz w:val="24"/>
        </w:rPr>
        <w:t xml:space="preserve"> </w:t>
      </w:r>
      <w:r>
        <w:rPr>
          <w:b/>
          <w:sz w:val="24"/>
        </w:rPr>
        <w:t>teen pregnancy</w:t>
      </w:r>
      <w:r w:rsidR="00E01222" w:rsidRPr="00E01222">
        <w:rPr>
          <w:sz w:val="24"/>
        </w:rPr>
        <w:t xml:space="preserve"> among 15-19 year old female youth, and </w:t>
      </w:r>
      <w:r w:rsidRPr="00DD7371">
        <w:rPr>
          <w:b/>
          <w:sz w:val="24"/>
        </w:rPr>
        <w:t>testing positive for</w:t>
      </w:r>
      <w:r>
        <w:rPr>
          <w:sz w:val="24"/>
        </w:rPr>
        <w:t xml:space="preserve"> </w:t>
      </w:r>
      <w:r w:rsidR="00E01222" w:rsidRPr="008B114F">
        <w:rPr>
          <w:b/>
          <w:sz w:val="24"/>
        </w:rPr>
        <w:t>a sexually transmitted infection</w:t>
      </w:r>
      <w:r w:rsidR="00E01222" w:rsidRPr="00E01222">
        <w:rPr>
          <w:sz w:val="24"/>
        </w:rPr>
        <w:t xml:space="preserve"> </w:t>
      </w:r>
      <w:r w:rsidR="008B114F">
        <w:rPr>
          <w:sz w:val="24"/>
        </w:rPr>
        <w:t xml:space="preserve">(STI) </w:t>
      </w:r>
      <w:r w:rsidR="00E01222" w:rsidRPr="00E01222">
        <w:rPr>
          <w:sz w:val="24"/>
        </w:rPr>
        <w:t>among 13-19 year old youth (male and female).</w:t>
      </w:r>
      <w:r w:rsidR="00E01222">
        <w:rPr>
          <w:sz w:val="24"/>
        </w:rPr>
        <w:t xml:space="preserve"> </w:t>
      </w:r>
      <w:r w:rsidR="008B114F">
        <w:rPr>
          <w:sz w:val="24"/>
        </w:rPr>
        <w:t xml:space="preserve">For the </w:t>
      </w:r>
      <w:r>
        <w:rPr>
          <w:sz w:val="24"/>
        </w:rPr>
        <w:t>teen pregnancy outcome</w:t>
      </w:r>
      <w:r w:rsidR="008B114F">
        <w:rPr>
          <w:sz w:val="24"/>
        </w:rPr>
        <w:t>, w</w:t>
      </w:r>
      <w:r w:rsidR="00E01222">
        <w:rPr>
          <w:sz w:val="24"/>
        </w:rPr>
        <w:t>e included all pregnancies</w:t>
      </w:r>
      <w:r w:rsidR="008B114F">
        <w:rPr>
          <w:sz w:val="24"/>
        </w:rPr>
        <w:t xml:space="preserve"> that occurred during the study period</w:t>
      </w:r>
      <w:r w:rsidR="00E01222">
        <w:rPr>
          <w:sz w:val="24"/>
        </w:rPr>
        <w:t>, including those that did not result in a birth</w:t>
      </w:r>
      <w:r w:rsidR="008B114F">
        <w:rPr>
          <w:sz w:val="24"/>
        </w:rPr>
        <w:t>. M</w:t>
      </w:r>
      <w:r w:rsidR="00E01222">
        <w:rPr>
          <w:sz w:val="24"/>
        </w:rPr>
        <w:t xml:space="preserve">ultiple pregnancies to a single individual </w:t>
      </w:r>
      <w:r w:rsidR="008B114F">
        <w:rPr>
          <w:sz w:val="24"/>
        </w:rPr>
        <w:t xml:space="preserve">were counted </w:t>
      </w:r>
      <w:r w:rsidR="00E01222">
        <w:rPr>
          <w:sz w:val="24"/>
        </w:rPr>
        <w:t xml:space="preserve">as separate events. </w:t>
      </w:r>
      <w:r w:rsidR="008B114F">
        <w:rPr>
          <w:sz w:val="24"/>
        </w:rPr>
        <w:t>For the STI outcome, w</w:t>
      </w:r>
      <w:r w:rsidR="00E01222">
        <w:rPr>
          <w:sz w:val="24"/>
        </w:rPr>
        <w:t xml:space="preserve">e </w:t>
      </w:r>
      <w:r w:rsidR="008B114F">
        <w:rPr>
          <w:sz w:val="24"/>
        </w:rPr>
        <w:t>counted</w:t>
      </w:r>
      <w:r w:rsidR="00E01222">
        <w:rPr>
          <w:sz w:val="24"/>
        </w:rPr>
        <w:t xml:space="preserve"> all positive tests for syphilis, chlamydia and gonorrhea</w:t>
      </w:r>
      <w:r w:rsidR="008B114F">
        <w:rPr>
          <w:sz w:val="24"/>
        </w:rPr>
        <w:t xml:space="preserve">. </w:t>
      </w:r>
      <w:r>
        <w:rPr>
          <w:sz w:val="24"/>
        </w:rPr>
        <w:t>If</w:t>
      </w:r>
      <w:r w:rsidR="008B114F">
        <w:rPr>
          <w:sz w:val="24"/>
        </w:rPr>
        <w:t xml:space="preserve"> an individual tested positive for any STI more than once, these were counted as separate events.</w:t>
      </w:r>
    </w:p>
    <w:p w14:paraId="112276C0" w14:textId="23D07F42" w:rsidR="008B114F" w:rsidRDefault="008B114F" w:rsidP="007C2980">
      <w:pPr>
        <w:spacing w:after="120" w:line="276" w:lineRule="auto"/>
        <w:rPr>
          <w:sz w:val="24"/>
          <w:szCs w:val="24"/>
        </w:rPr>
      </w:pPr>
      <w:r>
        <w:rPr>
          <w:sz w:val="24"/>
          <w:szCs w:val="24"/>
        </w:rPr>
        <w:t xml:space="preserve">We first calculated the number and percentage of youth who had these outcomes occur during the study period. We then conducted time-to-event analyses to determine whether participation in BGCW was related to the risk of becoming pregnant or </w:t>
      </w:r>
      <w:r w:rsidR="00DD7371">
        <w:rPr>
          <w:sz w:val="24"/>
          <w:szCs w:val="24"/>
        </w:rPr>
        <w:t>testing</w:t>
      </w:r>
      <w:r>
        <w:rPr>
          <w:sz w:val="24"/>
          <w:szCs w:val="24"/>
        </w:rPr>
        <w:t xml:space="preserve"> positive </w:t>
      </w:r>
      <w:r w:rsidR="00DD7371">
        <w:rPr>
          <w:sz w:val="24"/>
          <w:szCs w:val="24"/>
        </w:rPr>
        <w:t xml:space="preserve">for an STI. The time-to-event analysis </w:t>
      </w:r>
      <w:r>
        <w:rPr>
          <w:sz w:val="24"/>
          <w:szCs w:val="24"/>
        </w:rPr>
        <w:t>accommodates the fact that the number of visits to BGCW may increase as time goes by, and measures the risk of the outcome occurring as the number of visits increases.</w:t>
      </w:r>
    </w:p>
    <w:p w14:paraId="72326A08" w14:textId="279B2C22" w:rsidR="008B114F" w:rsidRDefault="008B114F" w:rsidP="007C2980">
      <w:pPr>
        <w:spacing w:after="120" w:line="276" w:lineRule="auto"/>
        <w:rPr>
          <w:sz w:val="24"/>
          <w:szCs w:val="24"/>
        </w:rPr>
      </w:pPr>
      <w:r>
        <w:rPr>
          <w:sz w:val="24"/>
          <w:szCs w:val="24"/>
        </w:rPr>
        <w:t xml:space="preserve">The results of these analyses are presented </w:t>
      </w:r>
      <w:r w:rsidR="00DD7371">
        <w:rPr>
          <w:sz w:val="24"/>
          <w:szCs w:val="24"/>
        </w:rPr>
        <w:t>as bar graphs</w:t>
      </w:r>
      <w:r w:rsidRPr="00927162">
        <w:rPr>
          <w:sz w:val="24"/>
          <w:szCs w:val="24"/>
        </w:rPr>
        <w:t xml:space="preserve"> in </w:t>
      </w:r>
      <w:r w:rsidR="00DD7371" w:rsidRPr="00DD7371">
        <w:rPr>
          <w:b/>
          <w:sz w:val="24"/>
          <w:szCs w:val="24"/>
        </w:rPr>
        <w:t>Figures 12-13</w:t>
      </w:r>
      <w:r w:rsidRPr="00927162">
        <w:rPr>
          <w:sz w:val="24"/>
          <w:szCs w:val="24"/>
        </w:rPr>
        <w:t>.</w:t>
      </w:r>
    </w:p>
    <w:p w14:paraId="21282768" w14:textId="77777777" w:rsidR="00DD7371" w:rsidRDefault="00DD7371">
      <w:pPr>
        <w:rPr>
          <w:b/>
          <w:sz w:val="28"/>
          <w:szCs w:val="24"/>
        </w:rPr>
      </w:pPr>
      <w:r>
        <w:rPr>
          <w:b/>
          <w:sz w:val="28"/>
          <w:szCs w:val="24"/>
        </w:rPr>
        <w:br w:type="page"/>
      </w:r>
    </w:p>
    <w:p w14:paraId="345DA6C2" w14:textId="112059F8" w:rsidR="008B114F" w:rsidRPr="004D0BBA" w:rsidRDefault="008B114F" w:rsidP="008B114F">
      <w:pPr>
        <w:spacing w:after="60"/>
        <w:rPr>
          <w:b/>
          <w:sz w:val="28"/>
          <w:szCs w:val="24"/>
        </w:rPr>
      </w:pPr>
      <w:r w:rsidRPr="004D0BBA">
        <w:rPr>
          <w:b/>
          <w:sz w:val="28"/>
          <w:szCs w:val="24"/>
        </w:rPr>
        <w:lastRenderedPageBreak/>
        <w:t>Teen Pregnancy</w:t>
      </w:r>
    </w:p>
    <w:p w14:paraId="09AB7A5C" w14:textId="4F6D1A7C" w:rsidR="008B114F" w:rsidRDefault="008B114F" w:rsidP="0005140A">
      <w:pPr>
        <w:spacing w:after="120" w:line="276" w:lineRule="auto"/>
        <w:rPr>
          <w:sz w:val="24"/>
          <w:szCs w:val="24"/>
        </w:rPr>
      </w:pPr>
      <w:r>
        <w:rPr>
          <w:sz w:val="24"/>
          <w:szCs w:val="24"/>
        </w:rPr>
        <w:t xml:space="preserve">A total of </w:t>
      </w:r>
      <w:r w:rsidRPr="00161284">
        <w:rPr>
          <w:sz w:val="24"/>
        </w:rPr>
        <w:t xml:space="preserve">13.1% </w:t>
      </w:r>
      <w:r w:rsidRPr="0012038F">
        <w:rPr>
          <w:sz w:val="24"/>
          <w:szCs w:val="24"/>
        </w:rPr>
        <w:t xml:space="preserve">of the </w:t>
      </w:r>
      <w:r>
        <w:rPr>
          <w:sz w:val="24"/>
          <w:szCs w:val="24"/>
        </w:rPr>
        <w:t xml:space="preserve">female youth aged 15-19 in the </w:t>
      </w:r>
      <w:r w:rsidR="00DD7371">
        <w:rPr>
          <w:sz w:val="24"/>
          <w:szCs w:val="24"/>
        </w:rPr>
        <w:t>BGCW</w:t>
      </w:r>
      <w:r w:rsidRPr="0012038F">
        <w:rPr>
          <w:sz w:val="24"/>
          <w:szCs w:val="24"/>
        </w:rPr>
        <w:t xml:space="preserve"> group </w:t>
      </w:r>
      <w:r>
        <w:rPr>
          <w:sz w:val="24"/>
          <w:szCs w:val="24"/>
        </w:rPr>
        <w:t>(n=373) and 11.5% of the female youth aged 15-19 in the comparison group (n=</w:t>
      </w:r>
      <w:r w:rsidR="003F0B4E">
        <w:rPr>
          <w:sz w:val="24"/>
          <w:szCs w:val="24"/>
        </w:rPr>
        <w:t>3,168</w:t>
      </w:r>
      <w:r>
        <w:rPr>
          <w:sz w:val="24"/>
          <w:szCs w:val="24"/>
        </w:rPr>
        <w:t xml:space="preserve">) </w:t>
      </w:r>
      <w:r w:rsidRPr="0012038F">
        <w:rPr>
          <w:sz w:val="24"/>
          <w:szCs w:val="24"/>
        </w:rPr>
        <w:t xml:space="preserve">became </w:t>
      </w:r>
      <w:r>
        <w:rPr>
          <w:sz w:val="24"/>
          <w:szCs w:val="24"/>
        </w:rPr>
        <w:t>pregnant during the study period</w:t>
      </w:r>
      <w:r w:rsidRPr="0012038F">
        <w:rPr>
          <w:sz w:val="24"/>
          <w:szCs w:val="24"/>
        </w:rPr>
        <w:t>.</w:t>
      </w:r>
      <w:r>
        <w:rPr>
          <w:sz w:val="24"/>
          <w:szCs w:val="24"/>
        </w:rPr>
        <w:t xml:space="preserve"> </w:t>
      </w:r>
      <w:r w:rsidR="007C2980">
        <w:rPr>
          <w:sz w:val="24"/>
          <w:szCs w:val="24"/>
        </w:rPr>
        <w:t xml:space="preserve">This pattern of a higher proportion of </w:t>
      </w:r>
      <w:r w:rsidR="000A62E2">
        <w:rPr>
          <w:sz w:val="24"/>
          <w:szCs w:val="24"/>
        </w:rPr>
        <w:t xml:space="preserve">youth in the </w:t>
      </w:r>
      <w:r w:rsidR="007C2980">
        <w:rPr>
          <w:sz w:val="24"/>
          <w:szCs w:val="24"/>
        </w:rPr>
        <w:t xml:space="preserve">BGCW group youth having an outcome than </w:t>
      </w:r>
      <w:r w:rsidR="000A62E2">
        <w:rPr>
          <w:sz w:val="24"/>
          <w:szCs w:val="24"/>
        </w:rPr>
        <w:t xml:space="preserve">the youth in the </w:t>
      </w:r>
      <w:r w:rsidR="007C2980">
        <w:rPr>
          <w:sz w:val="24"/>
          <w:szCs w:val="24"/>
        </w:rPr>
        <w:t xml:space="preserve">comparison group </w:t>
      </w:r>
      <w:r w:rsidR="000A62E2">
        <w:rPr>
          <w:sz w:val="24"/>
          <w:szCs w:val="24"/>
        </w:rPr>
        <w:t>will</w:t>
      </w:r>
      <w:r w:rsidR="007C2980">
        <w:rPr>
          <w:sz w:val="24"/>
          <w:szCs w:val="24"/>
        </w:rPr>
        <w:t xml:space="preserve"> be familiar from the previous section on social outcomes. It’s likely that this difference in teen pregnancies reflects the challenges that youth in the BGCW group faced. The fact that proportionally more BGCW participants became pregnant as teens means that the BGCW are engaging with the youth most in need of their support.</w:t>
      </w:r>
    </w:p>
    <w:p w14:paraId="1281CEFA" w14:textId="28AB4469" w:rsidR="008B114F" w:rsidRDefault="007C2980" w:rsidP="0005140A">
      <w:pPr>
        <w:spacing w:after="120" w:line="276" w:lineRule="auto"/>
        <w:rPr>
          <w:sz w:val="24"/>
          <w:szCs w:val="24"/>
        </w:rPr>
      </w:pPr>
      <w:r>
        <w:rPr>
          <w:sz w:val="24"/>
          <w:szCs w:val="24"/>
        </w:rPr>
        <w:t>T</w:t>
      </w:r>
      <w:r w:rsidR="008B114F">
        <w:rPr>
          <w:sz w:val="24"/>
          <w:szCs w:val="24"/>
        </w:rPr>
        <w:t xml:space="preserve">he crude </w:t>
      </w:r>
      <w:r>
        <w:rPr>
          <w:sz w:val="24"/>
          <w:szCs w:val="24"/>
        </w:rPr>
        <w:t xml:space="preserve">model from the time-to-event analysis generated a </w:t>
      </w:r>
      <w:r w:rsidR="008B114F">
        <w:rPr>
          <w:sz w:val="24"/>
          <w:szCs w:val="24"/>
        </w:rPr>
        <w:t xml:space="preserve">hazard ratio </w:t>
      </w:r>
      <w:r>
        <w:rPr>
          <w:sz w:val="24"/>
          <w:szCs w:val="24"/>
        </w:rPr>
        <w:t>of</w:t>
      </w:r>
      <w:r w:rsidR="008B114F">
        <w:rPr>
          <w:sz w:val="24"/>
          <w:szCs w:val="24"/>
        </w:rPr>
        <w:t xml:space="preserve"> 1.</w:t>
      </w:r>
      <w:r w:rsidR="008B114F" w:rsidRPr="00927162">
        <w:rPr>
          <w:sz w:val="24"/>
          <w:szCs w:val="24"/>
        </w:rPr>
        <w:t xml:space="preserve">77 </w:t>
      </w:r>
      <w:r w:rsidR="00410B32">
        <w:rPr>
          <w:sz w:val="24"/>
          <w:szCs w:val="24"/>
        </w:rPr>
        <w:t xml:space="preserve">for teen pregnancy </w:t>
      </w:r>
      <w:r w:rsidR="008B114F" w:rsidRPr="00927162">
        <w:rPr>
          <w:sz w:val="24"/>
          <w:szCs w:val="24"/>
        </w:rPr>
        <w:t>(</w:t>
      </w:r>
      <w:r w:rsidRPr="007C2980">
        <w:rPr>
          <w:b/>
          <w:sz w:val="24"/>
          <w:szCs w:val="24"/>
        </w:rPr>
        <w:t>Figure 12</w:t>
      </w:r>
      <w:r w:rsidR="008B114F" w:rsidRPr="00927162">
        <w:rPr>
          <w:sz w:val="24"/>
          <w:szCs w:val="24"/>
        </w:rPr>
        <w:t>). This</w:t>
      </w:r>
      <w:r w:rsidR="008B114F">
        <w:rPr>
          <w:sz w:val="24"/>
          <w:szCs w:val="24"/>
        </w:rPr>
        <w:t xml:space="preserve"> means that (without adjusting for any </w:t>
      </w:r>
      <w:r>
        <w:rPr>
          <w:sz w:val="24"/>
          <w:szCs w:val="24"/>
        </w:rPr>
        <w:t>differences between groups</w:t>
      </w:r>
      <w:r w:rsidR="008B114F">
        <w:rPr>
          <w:sz w:val="24"/>
          <w:szCs w:val="24"/>
        </w:rPr>
        <w:t xml:space="preserve">) </w:t>
      </w:r>
      <w:r>
        <w:rPr>
          <w:sz w:val="24"/>
          <w:szCs w:val="24"/>
        </w:rPr>
        <w:t xml:space="preserve">female </w:t>
      </w:r>
      <w:r w:rsidR="008B114F">
        <w:rPr>
          <w:sz w:val="24"/>
          <w:szCs w:val="24"/>
        </w:rPr>
        <w:t xml:space="preserve">youth in the </w:t>
      </w:r>
      <w:r>
        <w:rPr>
          <w:sz w:val="24"/>
          <w:szCs w:val="24"/>
        </w:rPr>
        <w:t>BGCW</w:t>
      </w:r>
      <w:r w:rsidR="008B114F" w:rsidRPr="0012038F">
        <w:rPr>
          <w:sz w:val="24"/>
          <w:szCs w:val="24"/>
        </w:rPr>
        <w:t xml:space="preserve"> group had </w:t>
      </w:r>
      <w:r w:rsidR="008B114F">
        <w:rPr>
          <w:sz w:val="24"/>
          <w:szCs w:val="24"/>
        </w:rPr>
        <w:t>a 1.77</w:t>
      </w:r>
      <w:r w:rsidR="008B114F" w:rsidRPr="0012038F">
        <w:rPr>
          <w:sz w:val="24"/>
          <w:szCs w:val="24"/>
        </w:rPr>
        <w:t xml:space="preserve"> times higher </w:t>
      </w:r>
      <w:r w:rsidR="008B114F">
        <w:rPr>
          <w:sz w:val="24"/>
          <w:szCs w:val="24"/>
        </w:rPr>
        <w:t>risk</w:t>
      </w:r>
      <w:r w:rsidR="008B114F" w:rsidRPr="0012038F">
        <w:rPr>
          <w:sz w:val="24"/>
          <w:szCs w:val="24"/>
        </w:rPr>
        <w:t xml:space="preserve"> of </w:t>
      </w:r>
      <w:r>
        <w:rPr>
          <w:sz w:val="24"/>
          <w:szCs w:val="24"/>
        </w:rPr>
        <w:t>a teen</w:t>
      </w:r>
      <w:r w:rsidR="008B114F" w:rsidRPr="0012038F">
        <w:rPr>
          <w:sz w:val="24"/>
          <w:szCs w:val="24"/>
        </w:rPr>
        <w:t xml:space="preserve"> </w:t>
      </w:r>
      <w:r>
        <w:rPr>
          <w:sz w:val="24"/>
          <w:szCs w:val="24"/>
        </w:rPr>
        <w:t>pregnancy</w:t>
      </w:r>
      <w:r w:rsidR="008B114F" w:rsidRPr="0012038F">
        <w:rPr>
          <w:sz w:val="24"/>
          <w:szCs w:val="24"/>
        </w:rPr>
        <w:t xml:space="preserve"> than</w:t>
      </w:r>
      <w:r>
        <w:rPr>
          <w:sz w:val="24"/>
          <w:szCs w:val="24"/>
        </w:rPr>
        <w:t xml:space="preserve"> female</w:t>
      </w:r>
      <w:r w:rsidR="008B114F" w:rsidRPr="0012038F">
        <w:rPr>
          <w:sz w:val="24"/>
          <w:szCs w:val="24"/>
        </w:rPr>
        <w:t xml:space="preserve"> youth in the comparison group. The dif</w:t>
      </w:r>
      <w:r>
        <w:rPr>
          <w:sz w:val="24"/>
          <w:szCs w:val="24"/>
        </w:rPr>
        <w:t>ference between the two groups wa</w:t>
      </w:r>
      <w:r w:rsidR="008B114F" w:rsidRPr="0012038F">
        <w:rPr>
          <w:sz w:val="24"/>
          <w:szCs w:val="24"/>
        </w:rPr>
        <w:t xml:space="preserve">s </w:t>
      </w:r>
      <w:r>
        <w:rPr>
          <w:sz w:val="24"/>
          <w:szCs w:val="24"/>
        </w:rPr>
        <w:t xml:space="preserve">statistically </w:t>
      </w:r>
      <w:r w:rsidR="008B114F" w:rsidRPr="0012038F">
        <w:rPr>
          <w:sz w:val="24"/>
          <w:szCs w:val="24"/>
        </w:rPr>
        <w:t>significant.</w:t>
      </w:r>
    </w:p>
    <w:p w14:paraId="71B6B1BA" w14:textId="58017646" w:rsidR="0005140A" w:rsidRDefault="0005140A" w:rsidP="0005140A">
      <w:pPr>
        <w:spacing w:after="60"/>
        <w:rPr>
          <w:rFonts w:asciiTheme="majorHAnsi" w:hAnsiTheme="majorHAnsi" w:cstheme="majorHAnsi"/>
          <w:sz w:val="32"/>
        </w:rPr>
      </w:pPr>
      <w:r>
        <w:rPr>
          <w:noProof/>
          <w:lang w:eastAsia="en-CA"/>
        </w:rPr>
        <w:drawing>
          <wp:anchor distT="0" distB="0" distL="114300" distR="114300" simplePos="0" relativeHeight="251700224" behindDoc="0" locked="0" layoutInCell="1" allowOverlap="1" wp14:anchorId="18CAE59C" wp14:editId="447096B3">
            <wp:simplePos x="0" y="0"/>
            <wp:positionH relativeFrom="margin">
              <wp:align>left</wp:align>
            </wp:positionH>
            <wp:positionV relativeFrom="paragraph">
              <wp:posOffset>41910</wp:posOffset>
            </wp:positionV>
            <wp:extent cx="4486910" cy="3263900"/>
            <wp:effectExtent l="0" t="0" r="8890" b="0"/>
            <wp:wrapSquare wrapText="bothSides"/>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margin">
              <wp14:pctWidth>0</wp14:pctWidth>
            </wp14:sizeRelH>
            <wp14:sizeRelV relativeFrom="margin">
              <wp14:pctHeight>0</wp14:pctHeight>
            </wp14:sizeRelV>
          </wp:anchor>
        </w:drawing>
      </w:r>
    </w:p>
    <w:p w14:paraId="60D291D0" w14:textId="0F02A5D3" w:rsidR="0005140A" w:rsidRPr="00A864CC" w:rsidRDefault="00410B32" w:rsidP="0005140A">
      <w:pPr>
        <w:spacing w:after="60"/>
        <w:rPr>
          <w:rFonts w:asciiTheme="majorHAnsi" w:hAnsiTheme="majorHAnsi" w:cstheme="majorHAnsi"/>
          <w:sz w:val="32"/>
        </w:rPr>
      </w:pPr>
      <w:r>
        <w:rPr>
          <w:rFonts w:asciiTheme="majorHAnsi" w:hAnsiTheme="majorHAnsi" w:cstheme="majorHAnsi"/>
          <w:sz w:val="32"/>
        </w:rPr>
        <w:t>Figure 12</w:t>
      </w:r>
      <w:r w:rsidR="0005140A" w:rsidRPr="00A864CC">
        <w:rPr>
          <w:rFonts w:asciiTheme="majorHAnsi" w:hAnsiTheme="majorHAnsi" w:cstheme="majorHAnsi"/>
          <w:sz w:val="32"/>
        </w:rPr>
        <w:t>.</w:t>
      </w:r>
    </w:p>
    <w:p w14:paraId="0930CD01" w14:textId="3349CB6D" w:rsidR="0005140A" w:rsidRPr="00D2108A" w:rsidRDefault="0005140A" w:rsidP="0005140A">
      <w:pPr>
        <w:spacing w:after="60" w:line="240" w:lineRule="auto"/>
        <w:rPr>
          <w:sz w:val="24"/>
        </w:rPr>
      </w:pPr>
      <w:r>
        <w:rPr>
          <w:b/>
          <w:bCs/>
          <w:sz w:val="28"/>
          <w:lang w:val="en-US"/>
        </w:rPr>
        <w:t xml:space="preserve">Risk of </w:t>
      </w:r>
      <w:r w:rsidR="00410B32">
        <w:rPr>
          <w:b/>
          <w:bCs/>
          <w:sz w:val="28"/>
          <w:lang w:val="en-US"/>
        </w:rPr>
        <w:t>Teen Pregnancy</w:t>
      </w:r>
      <w:r>
        <w:rPr>
          <w:b/>
          <w:bCs/>
          <w:sz w:val="28"/>
          <w:lang w:val="en-US"/>
        </w:rPr>
        <w:t xml:space="preserve"> among </w:t>
      </w:r>
      <w:r w:rsidR="00410B32">
        <w:rPr>
          <w:b/>
          <w:bCs/>
          <w:sz w:val="28"/>
          <w:lang w:val="en-US"/>
        </w:rPr>
        <w:t>Female Youth aged 15-19</w:t>
      </w:r>
    </w:p>
    <w:p w14:paraId="7C66ED54" w14:textId="77777777" w:rsidR="00410B32" w:rsidRDefault="00410B32" w:rsidP="007C2980">
      <w:pPr>
        <w:spacing w:after="120" w:line="276" w:lineRule="auto"/>
        <w:rPr>
          <w:sz w:val="24"/>
          <w:szCs w:val="24"/>
        </w:rPr>
      </w:pPr>
    </w:p>
    <w:p w14:paraId="49B0BE34" w14:textId="77777777" w:rsidR="00410B32" w:rsidRDefault="00410B32" w:rsidP="007C2980">
      <w:pPr>
        <w:spacing w:after="120" w:line="276" w:lineRule="auto"/>
        <w:rPr>
          <w:sz w:val="24"/>
          <w:szCs w:val="24"/>
        </w:rPr>
      </w:pPr>
    </w:p>
    <w:p w14:paraId="10225431" w14:textId="77777777" w:rsidR="00410B32" w:rsidRDefault="00410B32" w:rsidP="007C2980">
      <w:pPr>
        <w:spacing w:after="120" w:line="276" w:lineRule="auto"/>
        <w:rPr>
          <w:sz w:val="24"/>
          <w:szCs w:val="24"/>
        </w:rPr>
      </w:pPr>
    </w:p>
    <w:p w14:paraId="5564BFC0" w14:textId="77777777" w:rsidR="00410B32" w:rsidRDefault="00410B32" w:rsidP="007C2980">
      <w:pPr>
        <w:spacing w:after="120" w:line="276" w:lineRule="auto"/>
        <w:rPr>
          <w:sz w:val="24"/>
          <w:szCs w:val="24"/>
        </w:rPr>
      </w:pPr>
    </w:p>
    <w:p w14:paraId="065AEB13" w14:textId="77777777" w:rsidR="00410B32" w:rsidRDefault="00410B32" w:rsidP="007C2980">
      <w:pPr>
        <w:spacing w:after="120" w:line="276" w:lineRule="auto"/>
        <w:rPr>
          <w:sz w:val="24"/>
          <w:szCs w:val="24"/>
        </w:rPr>
      </w:pPr>
    </w:p>
    <w:p w14:paraId="18178812" w14:textId="77777777" w:rsidR="00410B32" w:rsidRDefault="00410B32" w:rsidP="007C2980">
      <w:pPr>
        <w:spacing w:after="120" w:line="276" w:lineRule="auto"/>
        <w:rPr>
          <w:sz w:val="24"/>
          <w:szCs w:val="24"/>
        </w:rPr>
      </w:pPr>
    </w:p>
    <w:p w14:paraId="71885565" w14:textId="77777777" w:rsidR="00410B32" w:rsidRDefault="00410B32" w:rsidP="00410B32">
      <w:pPr>
        <w:spacing w:after="120" w:line="276" w:lineRule="auto"/>
        <w:rPr>
          <w:sz w:val="24"/>
          <w:szCs w:val="24"/>
        </w:rPr>
      </w:pPr>
    </w:p>
    <w:p w14:paraId="3C6FEFA5" w14:textId="0FE8D036" w:rsidR="008B114F" w:rsidRPr="00410B32" w:rsidRDefault="007C2980" w:rsidP="00410B32">
      <w:pPr>
        <w:spacing w:before="240" w:after="120" w:line="276" w:lineRule="auto"/>
        <w:rPr>
          <w:sz w:val="24"/>
          <w:szCs w:val="24"/>
        </w:rPr>
      </w:pPr>
      <w:r>
        <w:rPr>
          <w:sz w:val="24"/>
          <w:szCs w:val="24"/>
        </w:rPr>
        <w:t xml:space="preserve">The </w:t>
      </w:r>
      <w:r w:rsidRPr="007C2980">
        <w:rPr>
          <w:sz w:val="24"/>
          <w:szCs w:val="24"/>
        </w:rPr>
        <w:t>adjusted model</w:t>
      </w:r>
      <w:r>
        <w:rPr>
          <w:sz w:val="24"/>
          <w:szCs w:val="24"/>
        </w:rPr>
        <w:t xml:space="preserve"> accounted for differences between the study groups (variables from </w:t>
      </w:r>
      <w:r w:rsidRPr="00D55DAE">
        <w:rPr>
          <w:b/>
          <w:sz w:val="24"/>
          <w:szCs w:val="24"/>
        </w:rPr>
        <w:t>Table 1</w:t>
      </w:r>
      <w:r>
        <w:rPr>
          <w:sz w:val="24"/>
          <w:szCs w:val="24"/>
        </w:rPr>
        <w:t>) as well as adjusting for two other variables that measured how much participation in the BGCW the youth experienced. After adjusting</w:t>
      </w:r>
      <w:r w:rsidR="008B114F">
        <w:rPr>
          <w:sz w:val="24"/>
          <w:szCs w:val="24"/>
        </w:rPr>
        <w:t xml:space="preserve"> for </w:t>
      </w:r>
      <w:r>
        <w:rPr>
          <w:sz w:val="24"/>
          <w:szCs w:val="24"/>
        </w:rPr>
        <w:t>variable (1),</w:t>
      </w:r>
      <w:r w:rsidR="008B114F">
        <w:rPr>
          <w:sz w:val="24"/>
          <w:szCs w:val="24"/>
        </w:rPr>
        <w:t xml:space="preserve"> </w:t>
      </w:r>
      <w:r w:rsidR="008B114F">
        <w:rPr>
          <w:rFonts w:cstheme="minorHAnsi"/>
          <w:sz w:val="24"/>
          <w:szCs w:val="24"/>
        </w:rPr>
        <w:t xml:space="preserve">a yes/no variable indicating whether youth </w:t>
      </w:r>
      <w:r w:rsidR="008B114F" w:rsidRPr="002A7DFC">
        <w:rPr>
          <w:rFonts w:cstheme="minorHAnsi"/>
          <w:i/>
          <w:sz w:val="24"/>
          <w:szCs w:val="24"/>
        </w:rPr>
        <w:t>ever participated</w:t>
      </w:r>
      <w:r w:rsidR="008B114F">
        <w:rPr>
          <w:rFonts w:cstheme="minorHAnsi"/>
          <w:sz w:val="24"/>
          <w:szCs w:val="24"/>
        </w:rPr>
        <w:t xml:space="preserve"> or </w:t>
      </w:r>
      <w:r w:rsidR="008B114F" w:rsidRPr="002A7DFC">
        <w:rPr>
          <w:rFonts w:cstheme="minorHAnsi"/>
          <w:i/>
          <w:sz w:val="24"/>
          <w:szCs w:val="24"/>
        </w:rPr>
        <w:t>never participated</w:t>
      </w:r>
      <w:r w:rsidR="008B114F">
        <w:rPr>
          <w:rFonts w:cstheme="minorHAnsi"/>
          <w:sz w:val="24"/>
          <w:szCs w:val="24"/>
        </w:rPr>
        <w:t xml:space="preserve"> in BGCW, the hazard ratio dropped from 1.77 to 1.48. The difference between the groups became smaller, but youth in the </w:t>
      </w:r>
      <w:r>
        <w:rPr>
          <w:rFonts w:cstheme="minorHAnsi"/>
          <w:sz w:val="24"/>
          <w:szCs w:val="24"/>
        </w:rPr>
        <w:t>BGCW</w:t>
      </w:r>
      <w:r w:rsidR="008B114F">
        <w:rPr>
          <w:rFonts w:cstheme="minorHAnsi"/>
          <w:sz w:val="24"/>
          <w:szCs w:val="24"/>
        </w:rPr>
        <w:t xml:space="preserve"> group were still significantly more likely to </w:t>
      </w:r>
      <w:r>
        <w:rPr>
          <w:rFonts w:cstheme="minorHAnsi"/>
          <w:sz w:val="24"/>
          <w:szCs w:val="24"/>
        </w:rPr>
        <w:t>have a teen pregnancy</w:t>
      </w:r>
      <w:r w:rsidR="008B114F">
        <w:rPr>
          <w:rFonts w:cstheme="minorHAnsi"/>
          <w:sz w:val="24"/>
          <w:szCs w:val="24"/>
        </w:rPr>
        <w:t xml:space="preserve">. However, after also adjusting for </w:t>
      </w:r>
      <w:r>
        <w:rPr>
          <w:rFonts w:cstheme="minorHAnsi"/>
          <w:sz w:val="24"/>
          <w:szCs w:val="24"/>
        </w:rPr>
        <w:t xml:space="preserve">variable (2), </w:t>
      </w:r>
      <w:r w:rsidR="008B114F">
        <w:rPr>
          <w:rFonts w:cstheme="minorHAnsi"/>
          <w:sz w:val="24"/>
          <w:szCs w:val="24"/>
        </w:rPr>
        <w:t xml:space="preserve">a </w:t>
      </w:r>
      <w:r w:rsidR="008B114F" w:rsidRPr="0012038F">
        <w:rPr>
          <w:sz w:val="24"/>
          <w:szCs w:val="24"/>
        </w:rPr>
        <w:t xml:space="preserve">variable that accounts for </w:t>
      </w:r>
      <w:r w:rsidR="008B114F" w:rsidRPr="000F5567">
        <w:rPr>
          <w:i/>
          <w:sz w:val="24"/>
          <w:szCs w:val="24"/>
        </w:rPr>
        <w:t>the number of times youth participated in the BGCW</w:t>
      </w:r>
      <w:r>
        <w:rPr>
          <w:sz w:val="24"/>
          <w:szCs w:val="24"/>
        </w:rPr>
        <w:t xml:space="preserve">, the hazard ratio fell to 0.98. Because the hazard ratio fell below 1.0, the difference became significant in the other direction. </w:t>
      </w:r>
      <w:r w:rsidR="008B114F">
        <w:rPr>
          <w:sz w:val="24"/>
          <w:szCs w:val="24"/>
        </w:rPr>
        <w:t xml:space="preserve">This means that </w:t>
      </w:r>
      <w:r w:rsidR="008B114F" w:rsidRPr="007C2980">
        <w:rPr>
          <w:b/>
          <w:sz w:val="24"/>
          <w:szCs w:val="24"/>
        </w:rPr>
        <w:t xml:space="preserve">the higher the number of visits to BGCW, the less likely youth in the </w:t>
      </w:r>
      <w:r w:rsidR="0005140A">
        <w:rPr>
          <w:b/>
          <w:sz w:val="24"/>
          <w:szCs w:val="24"/>
        </w:rPr>
        <w:t>BGCW</w:t>
      </w:r>
      <w:r w:rsidR="008B114F" w:rsidRPr="007C2980">
        <w:rPr>
          <w:b/>
          <w:sz w:val="24"/>
          <w:szCs w:val="24"/>
        </w:rPr>
        <w:t xml:space="preserve"> group were to</w:t>
      </w:r>
      <w:r>
        <w:rPr>
          <w:sz w:val="24"/>
          <w:szCs w:val="24"/>
        </w:rPr>
        <w:t xml:space="preserve"> </w:t>
      </w:r>
      <w:r w:rsidRPr="007C2980">
        <w:rPr>
          <w:b/>
          <w:sz w:val="24"/>
          <w:szCs w:val="24"/>
        </w:rPr>
        <w:t>have a teen pregnancy</w:t>
      </w:r>
      <w:r>
        <w:rPr>
          <w:sz w:val="24"/>
          <w:szCs w:val="24"/>
        </w:rPr>
        <w:t>.</w:t>
      </w:r>
      <w:r w:rsidR="008B114F" w:rsidRPr="00054B54">
        <w:rPr>
          <w:sz w:val="24"/>
          <w:szCs w:val="24"/>
        </w:rPr>
        <w:t xml:space="preserve"> </w:t>
      </w:r>
      <w:r>
        <w:rPr>
          <w:sz w:val="24"/>
          <w:szCs w:val="24"/>
        </w:rPr>
        <w:t>It also means that</w:t>
      </w:r>
      <w:r w:rsidR="008B114F" w:rsidRPr="00054B54">
        <w:rPr>
          <w:sz w:val="24"/>
          <w:szCs w:val="24"/>
        </w:rPr>
        <w:t xml:space="preserve"> with every additional </w:t>
      </w:r>
      <w:r>
        <w:rPr>
          <w:sz w:val="24"/>
          <w:szCs w:val="24"/>
        </w:rPr>
        <w:t>10</w:t>
      </w:r>
      <w:r w:rsidR="008B114F" w:rsidRPr="00054B54">
        <w:rPr>
          <w:sz w:val="24"/>
          <w:szCs w:val="24"/>
        </w:rPr>
        <w:t xml:space="preserve"> visits to</w:t>
      </w:r>
      <w:r>
        <w:rPr>
          <w:sz w:val="24"/>
          <w:szCs w:val="24"/>
        </w:rPr>
        <w:t xml:space="preserve"> the</w:t>
      </w:r>
      <w:r w:rsidR="008B114F" w:rsidRPr="00054B54">
        <w:rPr>
          <w:sz w:val="24"/>
          <w:szCs w:val="24"/>
        </w:rPr>
        <w:t xml:space="preserve"> BGCW, </w:t>
      </w:r>
      <w:r w:rsidR="0005140A">
        <w:rPr>
          <w:sz w:val="24"/>
          <w:szCs w:val="24"/>
        </w:rPr>
        <w:t xml:space="preserve">these </w:t>
      </w:r>
      <w:r w:rsidR="008B114F" w:rsidRPr="00054B54">
        <w:rPr>
          <w:sz w:val="24"/>
          <w:szCs w:val="24"/>
        </w:rPr>
        <w:t>you</w:t>
      </w:r>
      <w:r w:rsidR="00054B54" w:rsidRPr="00054B54">
        <w:rPr>
          <w:sz w:val="24"/>
          <w:szCs w:val="24"/>
        </w:rPr>
        <w:t>th had a 1.3%</w:t>
      </w:r>
      <w:r w:rsidR="008B114F" w:rsidRPr="00054B54">
        <w:rPr>
          <w:sz w:val="24"/>
          <w:szCs w:val="24"/>
        </w:rPr>
        <w:t xml:space="preserve"> lower risk of</w:t>
      </w:r>
      <w:r>
        <w:rPr>
          <w:sz w:val="24"/>
          <w:szCs w:val="24"/>
        </w:rPr>
        <w:t xml:space="preserve"> a teen pregnancy</w:t>
      </w:r>
      <w:r w:rsidR="008B114F" w:rsidRPr="00054B54">
        <w:rPr>
          <w:sz w:val="24"/>
          <w:szCs w:val="24"/>
        </w:rPr>
        <w:t>.</w:t>
      </w:r>
      <w:r w:rsidR="008B114F">
        <w:rPr>
          <w:sz w:val="24"/>
          <w:szCs w:val="24"/>
          <w:highlight w:val="yellow"/>
        </w:rPr>
        <w:br w:type="page"/>
      </w:r>
    </w:p>
    <w:p w14:paraId="5793974A" w14:textId="397AE681" w:rsidR="00AD61FF" w:rsidRPr="004D0BBA" w:rsidRDefault="004D0BBA" w:rsidP="00AD61FF">
      <w:pPr>
        <w:spacing w:after="60"/>
        <w:rPr>
          <w:b/>
          <w:sz w:val="28"/>
          <w:szCs w:val="24"/>
        </w:rPr>
      </w:pPr>
      <w:r>
        <w:rPr>
          <w:b/>
          <w:sz w:val="28"/>
          <w:szCs w:val="24"/>
        </w:rPr>
        <w:lastRenderedPageBreak/>
        <w:t xml:space="preserve">Testing </w:t>
      </w:r>
      <w:r w:rsidR="00AD61FF" w:rsidRPr="004D0BBA">
        <w:rPr>
          <w:b/>
          <w:sz w:val="28"/>
          <w:szCs w:val="24"/>
        </w:rPr>
        <w:t xml:space="preserve">Positive </w:t>
      </w:r>
      <w:r>
        <w:rPr>
          <w:b/>
          <w:sz w:val="28"/>
          <w:szCs w:val="24"/>
        </w:rPr>
        <w:t>for an STI</w:t>
      </w:r>
    </w:p>
    <w:p w14:paraId="541FE93E" w14:textId="598661F7" w:rsidR="00AD61FF" w:rsidRDefault="00AD61FF" w:rsidP="00505554">
      <w:pPr>
        <w:spacing w:after="120" w:line="276" w:lineRule="auto"/>
        <w:rPr>
          <w:sz w:val="24"/>
          <w:szCs w:val="24"/>
        </w:rPr>
      </w:pPr>
      <w:r>
        <w:rPr>
          <w:sz w:val="24"/>
          <w:szCs w:val="24"/>
        </w:rPr>
        <w:t xml:space="preserve">A total of </w:t>
      </w:r>
      <w:r>
        <w:rPr>
          <w:sz w:val="24"/>
        </w:rPr>
        <w:t>23.2</w:t>
      </w:r>
      <w:r w:rsidRPr="00161284">
        <w:rPr>
          <w:sz w:val="24"/>
        </w:rPr>
        <w:t xml:space="preserve">% </w:t>
      </w:r>
      <w:r w:rsidRPr="0012038F">
        <w:rPr>
          <w:sz w:val="24"/>
          <w:szCs w:val="24"/>
        </w:rPr>
        <w:t xml:space="preserve">of </w:t>
      </w:r>
      <w:r>
        <w:rPr>
          <w:sz w:val="24"/>
          <w:szCs w:val="24"/>
        </w:rPr>
        <w:t xml:space="preserve">youth aged 13-19 in the </w:t>
      </w:r>
      <w:r w:rsidR="00410B32">
        <w:rPr>
          <w:sz w:val="24"/>
          <w:szCs w:val="24"/>
        </w:rPr>
        <w:t>BGCW</w:t>
      </w:r>
      <w:r w:rsidRPr="0012038F">
        <w:rPr>
          <w:sz w:val="24"/>
          <w:szCs w:val="24"/>
        </w:rPr>
        <w:t xml:space="preserve"> group </w:t>
      </w:r>
      <w:r>
        <w:rPr>
          <w:sz w:val="24"/>
          <w:szCs w:val="24"/>
        </w:rPr>
        <w:t xml:space="preserve">(n=1,410) and 19.0% of youth aged 13-19 in the comparison group (n=10,705) tested positive for </w:t>
      </w:r>
      <w:r>
        <w:rPr>
          <w:sz w:val="24"/>
        </w:rPr>
        <w:t>syphilis, chlamydia or gonorrhea</w:t>
      </w:r>
      <w:r>
        <w:rPr>
          <w:sz w:val="24"/>
          <w:szCs w:val="24"/>
        </w:rPr>
        <w:t xml:space="preserve"> during the study period</w:t>
      </w:r>
      <w:r w:rsidRPr="0012038F">
        <w:rPr>
          <w:sz w:val="24"/>
          <w:szCs w:val="24"/>
        </w:rPr>
        <w:t>.</w:t>
      </w:r>
      <w:r>
        <w:rPr>
          <w:sz w:val="24"/>
          <w:szCs w:val="24"/>
        </w:rPr>
        <w:t xml:space="preserve"> </w:t>
      </w:r>
    </w:p>
    <w:p w14:paraId="6743D6EC" w14:textId="18BECE02" w:rsidR="00AD61FF" w:rsidRDefault="00410B32" w:rsidP="00505554">
      <w:pPr>
        <w:spacing w:after="120" w:line="276" w:lineRule="auto"/>
        <w:rPr>
          <w:sz w:val="24"/>
          <w:szCs w:val="24"/>
        </w:rPr>
      </w:pPr>
      <w:r>
        <w:rPr>
          <w:sz w:val="24"/>
          <w:szCs w:val="24"/>
        </w:rPr>
        <w:t>The crude model from the time-to-event analysis generated a hazard ratio of 1.79</w:t>
      </w:r>
      <w:r w:rsidRPr="00927162">
        <w:rPr>
          <w:sz w:val="24"/>
          <w:szCs w:val="24"/>
        </w:rPr>
        <w:t xml:space="preserve"> </w:t>
      </w:r>
      <w:r>
        <w:rPr>
          <w:sz w:val="24"/>
          <w:szCs w:val="24"/>
        </w:rPr>
        <w:t xml:space="preserve">for testing positive for an STI </w:t>
      </w:r>
      <w:r w:rsidRPr="00927162">
        <w:rPr>
          <w:sz w:val="24"/>
          <w:szCs w:val="24"/>
        </w:rPr>
        <w:t>(</w:t>
      </w:r>
      <w:r>
        <w:rPr>
          <w:b/>
          <w:sz w:val="24"/>
          <w:szCs w:val="24"/>
        </w:rPr>
        <w:t>Figure 13</w:t>
      </w:r>
      <w:r w:rsidRPr="00927162">
        <w:rPr>
          <w:sz w:val="24"/>
          <w:szCs w:val="24"/>
        </w:rPr>
        <w:t xml:space="preserve">). </w:t>
      </w:r>
      <w:r w:rsidR="00AD61FF" w:rsidRPr="00927162">
        <w:rPr>
          <w:sz w:val="24"/>
          <w:szCs w:val="24"/>
        </w:rPr>
        <w:t>This</w:t>
      </w:r>
      <w:r w:rsidR="00AD61FF">
        <w:rPr>
          <w:sz w:val="24"/>
          <w:szCs w:val="24"/>
        </w:rPr>
        <w:t xml:space="preserve"> means that (without adjusting for </w:t>
      </w:r>
      <w:r>
        <w:rPr>
          <w:sz w:val="24"/>
          <w:szCs w:val="24"/>
        </w:rPr>
        <w:t>differences between groups</w:t>
      </w:r>
      <w:r w:rsidR="00AD61FF">
        <w:rPr>
          <w:sz w:val="24"/>
          <w:szCs w:val="24"/>
        </w:rPr>
        <w:t xml:space="preserve">) youth in the </w:t>
      </w:r>
      <w:r>
        <w:rPr>
          <w:sz w:val="24"/>
          <w:szCs w:val="24"/>
        </w:rPr>
        <w:t>BGCW</w:t>
      </w:r>
      <w:r w:rsidR="00AD61FF" w:rsidRPr="0012038F">
        <w:rPr>
          <w:sz w:val="24"/>
          <w:szCs w:val="24"/>
        </w:rPr>
        <w:t xml:space="preserve"> group had </w:t>
      </w:r>
      <w:r w:rsidR="00AD61FF">
        <w:rPr>
          <w:sz w:val="24"/>
          <w:szCs w:val="24"/>
        </w:rPr>
        <w:t>a 1.79</w:t>
      </w:r>
      <w:r w:rsidR="00AD61FF" w:rsidRPr="0012038F">
        <w:rPr>
          <w:sz w:val="24"/>
          <w:szCs w:val="24"/>
        </w:rPr>
        <w:t xml:space="preserve"> times higher </w:t>
      </w:r>
      <w:r w:rsidR="00AD61FF">
        <w:rPr>
          <w:sz w:val="24"/>
          <w:szCs w:val="24"/>
        </w:rPr>
        <w:t>risk</w:t>
      </w:r>
      <w:r w:rsidR="00AD61FF" w:rsidRPr="0012038F">
        <w:rPr>
          <w:sz w:val="24"/>
          <w:szCs w:val="24"/>
        </w:rPr>
        <w:t xml:space="preserve"> of </w:t>
      </w:r>
      <w:r>
        <w:rPr>
          <w:sz w:val="24"/>
          <w:szCs w:val="24"/>
        </w:rPr>
        <w:t>testing</w:t>
      </w:r>
      <w:r w:rsidR="00AD61FF">
        <w:rPr>
          <w:sz w:val="24"/>
          <w:szCs w:val="24"/>
        </w:rPr>
        <w:t xml:space="preserve"> positive </w:t>
      </w:r>
      <w:r>
        <w:rPr>
          <w:sz w:val="24"/>
          <w:szCs w:val="24"/>
        </w:rPr>
        <w:t xml:space="preserve">for an </w:t>
      </w:r>
      <w:r w:rsidR="00AD61FF">
        <w:rPr>
          <w:sz w:val="24"/>
          <w:szCs w:val="24"/>
        </w:rPr>
        <w:t>STI than</w:t>
      </w:r>
      <w:r w:rsidR="00AD61FF" w:rsidRPr="0012038F">
        <w:rPr>
          <w:sz w:val="24"/>
          <w:szCs w:val="24"/>
        </w:rPr>
        <w:t xml:space="preserve"> youth in the comparison group. The difference between the two groups </w:t>
      </w:r>
      <w:r>
        <w:rPr>
          <w:sz w:val="24"/>
          <w:szCs w:val="24"/>
        </w:rPr>
        <w:t>was statistically</w:t>
      </w:r>
      <w:r w:rsidR="00AD61FF" w:rsidRPr="0012038F">
        <w:rPr>
          <w:sz w:val="24"/>
          <w:szCs w:val="24"/>
        </w:rPr>
        <w:t xml:space="preserve"> significant.</w:t>
      </w:r>
    </w:p>
    <w:p w14:paraId="6373C01E" w14:textId="77777777" w:rsidR="00505554" w:rsidRDefault="00731E92" w:rsidP="00B2548A">
      <w:pPr>
        <w:spacing w:after="60" w:line="276" w:lineRule="auto"/>
        <w:rPr>
          <w:sz w:val="24"/>
          <w:szCs w:val="24"/>
        </w:rPr>
      </w:pPr>
      <w:r>
        <w:rPr>
          <w:noProof/>
          <w:lang w:eastAsia="en-CA"/>
        </w:rPr>
        <w:drawing>
          <wp:anchor distT="0" distB="0" distL="114300" distR="114300" simplePos="0" relativeHeight="251701248" behindDoc="0" locked="0" layoutInCell="1" allowOverlap="1" wp14:anchorId="597FB730" wp14:editId="7B3C8083">
            <wp:simplePos x="0" y="0"/>
            <wp:positionH relativeFrom="margin">
              <wp:align>left</wp:align>
            </wp:positionH>
            <wp:positionV relativeFrom="paragraph">
              <wp:posOffset>6350</wp:posOffset>
            </wp:positionV>
            <wp:extent cx="4442460" cy="3404870"/>
            <wp:effectExtent l="0" t="0" r="0" b="5080"/>
            <wp:wrapSquare wrapText="bothSides"/>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margin">
              <wp14:pctWidth>0</wp14:pctWidth>
            </wp14:sizeRelH>
            <wp14:sizeRelV relativeFrom="margin">
              <wp14:pctHeight>0</wp14:pctHeight>
            </wp14:sizeRelV>
          </wp:anchor>
        </w:drawing>
      </w:r>
    </w:p>
    <w:p w14:paraId="035A1487" w14:textId="0978C642" w:rsidR="00505554" w:rsidRPr="00A864CC" w:rsidRDefault="00505554" w:rsidP="00505554">
      <w:pPr>
        <w:spacing w:after="60"/>
        <w:rPr>
          <w:rFonts w:asciiTheme="majorHAnsi" w:hAnsiTheme="majorHAnsi" w:cstheme="majorHAnsi"/>
          <w:sz w:val="32"/>
        </w:rPr>
      </w:pPr>
      <w:r>
        <w:rPr>
          <w:rFonts w:asciiTheme="majorHAnsi" w:hAnsiTheme="majorHAnsi" w:cstheme="majorHAnsi"/>
          <w:sz w:val="32"/>
        </w:rPr>
        <w:t>Figure 13</w:t>
      </w:r>
      <w:r w:rsidRPr="00A864CC">
        <w:rPr>
          <w:rFonts w:asciiTheme="majorHAnsi" w:hAnsiTheme="majorHAnsi" w:cstheme="majorHAnsi"/>
          <w:sz w:val="32"/>
        </w:rPr>
        <w:t>.</w:t>
      </w:r>
    </w:p>
    <w:p w14:paraId="31D23E22" w14:textId="0E28F837" w:rsidR="00505554" w:rsidRPr="00D2108A" w:rsidRDefault="00505554" w:rsidP="00505554">
      <w:pPr>
        <w:spacing w:after="60" w:line="240" w:lineRule="auto"/>
        <w:rPr>
          <w:sz w:val="24"/>
        </w:rPr>
      </w:pPr>
      <w:r>
        <w:rPr>
          <w:b/>
          <w:bCs/>
          <w:sz w:val="28"/>
          <w:lang w:val="en-US"/>
        </w:rPr>
        <w:t>Risk of Testing Positive for a Sexually Transmitted Infection among Youth aged 13-19</w:t>
      </w:r>
    </w:p>
    <w:p w14:paraId="49504DEA" w14:textId="77777777" w:rsidR="00505554" w:rsidRDefault="00505554" w:rsidP="00B2548A">
      <w:pPr>
        <w:spacing w:after="60" w:line="276" w:lineRule="auto"/>
        <w:rPr>
          <w:sz w:val="24"/>
          <w:szCs w:val="24"/>
        </w:rPr>
      </w:pPr>
    </w:p>
    <w:p w14:paraId="333E5D8D" w14:textId="77777777" w:rsidR="00505554" w:rsidRDefault="00505554" w:rsidP="00B2548A">
      <w:pPr>
        <w:spacing w:after="60" w:line="276" w:lineRule="auto"/>
        <w:rPr>
          <w:sz w:val="24"/>
          <w:szCs w:val="24"/>
        </w:rPr>
      </w:pPr>
    </w:p>
    <w:p w14:paraId="3A7618B4" w14:textId="77777777" w:rsidR="00505554" w:rsidRDefault="00505554" w:rsidP="00B2548A">
      <w:pPr>
        <w:spacing w:after="60" w:line="276" w:lineRule="auto"/>
        <w:rPr>
          <w:sz w:val="24"/>
          <w:szCs w:val="24"/>
        </w:rPr>
      </w:pPr>
    </w:p>
    <w:p w14:paraId="04A8919F" w14:textId="77777777" w:rsidR="00505554" w:rsidRDefault="00505554" w:rsidP="00B2548A">
      <w:pPr>
        <w:spacing w:after="60" w:line="276" w:lineRule="auto"/>
        <w:rPr>
          <w:sz w:val="24"/>
          <w:szCs w:val="24"/>
        </w:rPr>
      </w:pPr>
    </w:p>
    <w:p w14:paraId="0A7D461D" w14:textId="77777777" w:rsidR="00505554" w:rsidRDefault="00505554" w:rsidP="00B2548A">
      <w:pPr>
        <w:spacing w:after="60" w:line="276" w:lineRule="auto"/>
        <w:rPr>
          <w:sz w:val="24"/>
          <w:szCs w:val="24"/>
        </w:rPr>
      </w:pPr>
    </w:p>
    <w:p w14:paraId="3590F6BD" w14:textId="77777777" w:rsidR="00505554" w:rsidRDefault="00505554" w:rsidP="00B2548A">
      <w:pPr>
        <w:spacing w:after="60" w:line="276" w:lineRule="auto"/>
        <w:rPr>
          <w:sz w:val="24"/>
          <w:szCs w:val="24"/>
        </w:rPr>
      </w:pPr>
    </w:p>
    <w:p w14:paraId="09B38FDD" w14:textId="77777777" w:rsidR="00505554" w:rsidRDefault="00505554" w:rsidP="00B2548A">
      <w:pPr>
        <w:spacing w:after="60" w:line="276" w:lineRule="auto"/>
        <w:rPr>
          <w:sz w:val="24"/>
          <w:szCs w:val="24"/>
        </w:rPr>
      </w:pPr>
    </w:p>
    <w:p w14:paraId="4F10A04F" w14:textId="77777777" w:rsidR="00505554" w:rsidRDefault="00505554" w:rsidP="00B2548A">
      <w:pPr>
        <w:spacing w:after="60" w:line="276" w:lineRule="auto"/>
        <w:rPr>
          <w:sz w:val="24"/>
          <w:szCs w:val="24"/>
        </w:rPr>
      </w:pPr>
    </w:p>
    <w:p w14:paraId="12481041" w14:textId="3E293CDC" w:rsidR="00410B32" w:rsidRDefault="00410B32" w:rsidP="00505554">
      <w:pPr>
        <w:spacing w:after="60" w:line="276" w:lineRule="auto"/>
        <w:rPr>
          <w:sz w:val="24"/>
          <w:szCs w:val="24"/>
        </w:rPr>
      </w:pPr>
      <w:r>
        <w:rPr>
          <w:sz w:val="24"/>
          <w:szCs w:val="24"/>
        </w:rPr>
        <w:t xml:space="preserve">The </w:t>
      </w:r>
      <w:r w:rsidRPr="007C2980">
        <w:rPr>
          <w:sz w:val="24"/>
          <w:szCs w:val="24"/>
        </w:rPr>
        <w:t>adjusted model</w:t>
      </w:r>
      <w:r>
        <w:rPr>
          <w:sz w:val="24"/>
          <w:szCs w:val="24"/>
        </w:rPr>
        <w:t xml:space="preserve"> accounted for differences between the study groups (variables from </w:t>
      </w:r>
      <w:r w:rsidRPr="00D55DAE">
        <w:rPr>
          <w:b/>
          <w:sz w:val="24"/>
          <w:szCs w:val="24"/>
        </w:rPr>
        <w:t>Table 1</w:t>
      </w:r>
      <w:r>
        <w:rPr>
          <w:sz w:val="24"/>
          <w:szCs w:val="24"/>
        </w:rPr>
        <w:t xml:space="preserve">) as well as adjusting for the two other variables that measured how much participation in the BGCW the youth experienced. After adjusting for variable (1), </w:t>
      </w:r>
      <w:r>
        <w:rPr>
          <w:rFonts w:cstheme="minorHAnsi"/>
          <w:sz w:val="24"/>
          <w:szCs w:val="24"/>
        </w:rPr>
        <w:t xml:space="preserve">a yes/no variable indicating whether youth </w:t>
      </w:r>
      <w:r w:rsidRPr="002A7DFC">
        <w:rPr>
          <w:rFonts w:cstheme="minorHAnsi"/>
          <w:i/>
          <w:sz w:val="24"/>
          <w:szCs w:val="24"/>
        </w:rPr>
        <w:t>ever participated</w:t>
      </w:r>
      <w:r>
        <w:rPr>
          <w:rFonts w:cstheme="minorHAnsi"/>
          <w:sz w:val="24"/>
          <w:szCs w:val="24"/>
        </w:rPr>
        <w:t xml:space="preserve"> or </w:t>
      </w:r>
      <w:r w:rsidRPr="002A7DFC">
        <w:rPr>
          <w:rFonts w:cstheme="minorHAnsi"/>
          <w:i/>
          <w:sz w:val="24"/>
          <w:szCs w:val="24"/>
        </w:rPr>
        <w:t>never participated</w:t>
      </w:r>
      <w:r>
        <w:rPr>
          <w:rFonts w:cstheme="minorHAnsi"/>
          <w:sz w:val="24"/>
          <w:szCs w:val="24"/>
        </w:rPr>
        <w:t xml:space="preserve"> in BGCW, the hazard ratio dropped from 1.79 to 1.54. The difference between the groups became smaller, but youth in the BGCW group were still significantly more likely to test positive for an STI. However, after also adjusting for variable (2), a </w:t>
      </w:r>
      <w:r w:rsidRPr="0012038F">
        <w:rPr>
          <w:sz w:val="24"/>
          <w:szCs w:val="24"/>
        </w:rPr>
        <w:t xml:space="preserve">variable that accounts for </w:t>
      </w:r>
      <w:r w:rsidRPr="000F5567">
        <w:rPr>
          <w:i/>
          <w:sz w:val="24"/>
          <w:szCs w:val="24"/>
        </w:rPr>
        <w:t>the number of times youth participated in the BGCW</w:t>
      </w:r>
      <w:r>
        <w:rPr>
          <w:sz w:val="24"/>
          <w:szCs w:val="24"/>
        </w:rPr>
        <w:t xml:space="preserve">, the hazard ratio fell to 0.99. Because the hazard ratio fell below 1.0, the difference became significant in the other direction. This means that </w:t>
      </w:r>
      <w:r w:rsidRPr="007C2980">
        <w:rPr>
          <w:b/>
          <w:sz w:val="24"/>
          <w:szCs w:val="24"/>
        </w:rPr>
        <w:t xml:space="preserve">the higher the number of visits to BGCW, the less likely youth in the </w:t>
      </w:r>
      <w:r>
        <w:rPr>
          <w:b/>
          <w:sz w:val="24"/>
          <w:szCs w:val="24"/>
        </w:rPr>
        <w:t>BGCW</w:t>
      </w:r>
      <w:r w:rsidRPr="007C2980">
        <w:rPr>
          <w:b/>
          <w:sz w:val="24"/>
          <w:szCs w:val="24"/>
        </w:rPr>
        <w:t xml:space="preserve"> group were to</w:t>
      </w:r>
      <w:r>
        <w:rPr>
          <w:b/>
          <w:sz w:val="24"/>
          <w:szCs w:val="24"/>
        </w:rPr>
        <w:t xml:space="preserve"> </w:t>
      </w:r>
      <w:r w:rsidRPr="00410B32">
        <w:rPr>
          <w:b/>
          <w:sz w:val="24"/>
          <w:szCs w:val="24"/>
        </w:rPr>
        <w:t>test positive for an STI</w:t>
      </w:r>
      <w:r>
        <w:rPr>
          <w:sz w:val="24"/>
          <w:szCs w:val="24"/>
        </w:rPr>
        <w:t>.</w:t>
      </w:r>
      <w:r w:rsidRPr="00054B54">
        <w:rPr>
          <w:sz w:val="24"/>
          <w:szCs w:val="24"/>
        </w:rPr>
        <w:t xml:space="preserve"> </w:t>
      </w:r>
      <w:r>
        <w:rPr>
          <w:sz w:val="24"/>
          <w:szCs w:val="24"/>
        </w:rPr>
        <w:t>It also means that</w:t>
      </w:r>
      <w:r w:rsidRPr="00054B54">
        <w:rPr>
          <w:sz w:val="24"/>
          <w:szCs w:val="24"/>
        </w:rPr>
        <w:t xml:space="preserve"> with every additional </w:t>
      </w:r>
      <w:r>
        <w:rPr>
          <w:sz w:val="24"/>
          <w:szCs w:val="24"/>
        </w:rPr>
        <w:t>10</w:t>
      </w:r>
      <w:r w:rsidRPr="00054B54">
        <w:rPr>
          <w:sz w:val="24"/>
          <w:szCs w:val="24"/>
        </w:rPr>
        <w:t xml:space="preserve"> visits to</w:t>
      </w:r>
      <w:r>
        <w:rPr>
          <w:sz w:val="24"/>
          <w:szCs w:val="24"/>
        </w:rPr>
        <w:t xml:space="preserve"> the</w:t>
      </w:r>
      <w:r w:rsidRPr="00054B54">
        <w:rPr>
          <w:sz w:val="24"/>
          <w:szCs w:val="24"/>
        </w:rPr>
        <w:t xml:space="preserve"> BGCW, </w:t>
      </w:r>
      <w:r>
        <w:rPr>
          <w:sz w:val="24"/>
          <w:szCs w:val="24"/>
        </w:rPr>
        <w:t xml:space="preserve">these </w:t>
      </w:r>
      <w:r w:rsidRPr="00054B54">
        <w:rPr>
          <w:sz w:val="24"/>
          <w:szCs w:val="24"/>
        </w:rPr>
        <w:t xml:space="preserve">youth </w:t>
      </w:r>
      <w:r>
        <w:rPr>
          <w:sz w:val="24"/>
          <w:szCs w:val="24"/>
        </w:rPr>
        <w:t>had a 0.4</w:t>
      </w:r>
      <w:r w:rsidRPr="00054B54">
        <w:rPr>
          <w:sz w:val="24"/>
          <w:szCs w:val="24"/>
        </w:rPr>
        <w:t>% lower risk of</w:t>
      </w:r>
      <w:r>
        <w:rPr>
          <w:sz w:val="24"/>
          <w:szCs w:val="24"/>
        </w:rPr>
        <w:t xml:space="preserve"> testing positive for an STI</w:t>
      </w:r>
      <w:r w:rsidRPr="00054B54">
        <w:rPr>
          <w:sz w:val="24"/>
          <w:szCs w:val="24"/>
        </w:rPr>
        <w:t>.</w:t>
      </w:r>
    </w:p>
    <w:p w14:paraId="26DD427F" w14:textId="4433EFE7" w:rsidR="002A7DFC" w:rsidRDefault="002A7DFC" w:rsidP="002A7DFC">
      <w:pPr>
        <w:spacing w:after="0"/>
        <w:rPr>
          <w:b/>
          <w:sz w:val="24"/>
          <w:szCs w:val="24"/>
        </w:rPr>
      </w:pPr>
    </w:p>
    <w:p w14:paraId="573AC24E" w14:textId="77777777" w:rsidR="002A7DFC" w:rsidRDefault="002A7DFC" w:rsidP="002A7DFC">
      <w:pPr>
        <w:spacing w:after="0"/>
        <w:rPr>
          <w:b/>
          <w:sz w:val="24"/>
          <w:szCs w:val="24"/>
        </w:rPr>
      </w:pPr>
    </w:p>
    <w:p w14:paraId="5D70A45B" w14:textId="6C042005" w:rsidR="00283B47" w:rsidRDefault="002A7DFC">
      <w:pPr>
        <w:rPr>
          <w:b/>
          <w:color w:val="2E74B5" w:themeColor="accent1" w:themeShade="BF"/>
          <w:sz w:val="24"/>
        </w:rPr>
      </w:pPr>
      <w:r>
        <w:rPr>
          <w:b/>
          <w:color w:val="2E74B5" w:themeColor="accent1" w:themeShade="BF"/>
          <w:sz w:val="24"/>
        </w:rPr>
        <w:br w:type="page"/>
      </w:r>
    </w:p>
    <w:p w14:paraId="42FD8965" w14:textId="104C82AD" w:rsidR="00283B47" w:rsidRPr="00704DA0" w:rsidRDefault="00283B47" w:rsidP="00283B47">
      <w:pPr>
        <w:spacing w:after="240"/>
        <w:rPr>
          <w:b/>
          <w:sz w:val="28"/>
        </w:rPr>
      </w:pPr>
      <w:r w:rsidRPr="00704DA0">
        <w:rPr>
          <w:b/>
          <w:sz w:val="28"/>
        </w:rPr>
        <w:lastRenderedPageBreak/>
        <w:t xml:space="preserve">Interpretation – Is BGCW Participation Associated with </w:t>
      </w:r>
      <w:r>
        <w:rPr>
          <w:b/>
          <w:sz w:val="28"/>
        </w:rPr>
        <w:t>Lower Risk of Poor Health Outcomes</w:t>
      </w:r>
      <w:r w:rsidRPr="00704DA0">
        <w:rPr>
          <w:b/>
          <w:sz w:val="28"/>
        </w:rPr>
        <w:t>?</w:t>
      </w:r>
    </w:p>
    <w:p w14:paraId="41210D3B" w14:textId="5ED390B7" w:rsidR="00283B47" w:rsidRDefault="00283B47" w:rsidP="00EA026C">
      <w:pPr>
        <w:spacing w:after="120" w:line="276" w:lineRule="auto"/>
        <w:rPr>
          <w:sz w:val="24"/>
          <w:szCs w:val="24"/>
        </w:rPr>
      </w:pPr>
      <w:r>
        <w:rPr>
          <w:sz w:val="24"/>
          <w:szCs w:val="24"/>
        </w:rPr>
        <w:t xml:space="preserve">We examined two </w:t>
      </w:r>
      <w:r w:rsidR="00505554">
        <w:rPr>
          <w:sz w:val="24"/>
          <w:szCs w:val="24"/>
        </w:rPr>
        <w:t xml:space="preserve">key public </w:t>
      </w:r>
      <w:r>
        <w:rPr>
          <w:sz w:val="24"/>
          <w:szCs w:val="24"/>
        </w:rPr>
        <w:t>health outcomes among the youth in the study</w:t>
      </w:r>
      <w:r w:rsidR="00505554">
        <w:rPr>
          <w:sz w:val="24"/>
          <w:szCs w:val="24"/>
        </w:rPr>
        <w:t xml:space="preserve"> population</w:t>
      </w:r>
      <w:r>
        <w:rPr>
          <w:sz w:val="24"/>
          <w:szCs w:val="24"/>
        </w:rPr>
        <w:t xml:space="preserve">. </w:t>
      </w:r>
    </w:p>
    <w:p w14:paraId="4DCE4B70" w14:textId="55F777CF" w:rsidR="00505554" w:rsidRDefault="00505554" w:rsidP="00EA026C">
      <w:pPr>
        <w:spacing w:after="120" w:line="276" w:lineRule="auto"/>
        <w:rPr>
          <w:sz w:val="24"/>
          <w:szCs w:val="24"/>
        </w:rPr>
      </w:pPr>
      <w:r>
        <w:rPr>
          <w:sz w:val="24"/>
          <w:szCs w:val="24"/>
        </w:rPr>
        <w:t>The risk of having a t</w:t>
      </w:r>
      <w:r w:rsidR="00283B47">
        <w:rPr>
          <w:sz w:val="24"/>
          <w:szCs w:val="24"/>
        </w:rPr>
        <w:t xml:space="preserve">een </w:t>
      </w:r>
      <w:r>
        <w:rPr>
          <w:sz w:val="24"/>
          <w:szCs w:val="24"/>
        </w:rPr>
        <w:t>pregnancy</w:t>
      </w:r>
      <w:r w:rsidR="00283B47">
        <w:rPr>
          <w:sz w:val="24"/>
          <w:szCs w:val="24"/>
        </w:rPr>
        <w:t xml:space="preserve"> </w:t>
      </w:r>
      <w:r>
        <w:rPr>
          <w:sz w:val="24"/>
          <w:szCs w:val="24"/>
        </w:rPr>
        <w:t>was</w:t>
      </w:r>
      <w:r w:rsidR="00283B47">
        <w:rPr>
          <w:sz w:val="24"/>
          <w:szCs w:val="24"/>
        </w:rPr>
        <w:t xml:space="preserve"> assessed amo</w:t>
      </w:r>
      <w:r>
        <w:rPr>
          <w:sz w:val="24"/>
          <w:szCs w:val="24"/>
        </w:rPr>
        <w:t>ng female</w:t>
      </w:r>
      <w:r w:rsidR="00283B47">
        <w:rPr>
          <w:sz w:val="24"/>
          <w:szCs w:val="24"/>
        </w:rPr>
        <w:t xml:space="preserve"> youth aged 15-19. </w:t>
      </w:r>
      <w:r>
        <w:rPr>
          <w:sz w:val="24"/>
          <w:szCs w:val="24"/>
        </w:rPr>
        <w:t>In this outcome, w</w:t>
      </w:r>
      <w:r w:rsidR="00283B47">
        <w:rPr>
          <w:sz w:val="24"/>
          <w:szCs w:val="24"/>
        </w:rPr>
        <w:t>e include</w:t>
      </w:r>
      <w:r>
        <w:rPr>
          <w:sz w:val="24"/>
          <w:szCs w:val="24"/>
        </w:rPr>
        <w:t>d</w:t>
      </w:r>
      <w:r w:rsidR="00283B47">
        <w:rPr>
          <w:sz w:val="24"/>
          <w:szCs w:val="24"/>
        </w:rPr>
        <w:t xml:space="preserve"> all pregnancies ide</w:t>
      </w:r>
      <w:r>
        <w:rPr>
          <w:sz w:val="24"/>
          <w:szCs w:val="24"/>
        </w:rPr>
        <w:t xml:space="preserve">ntified in the Data Repository, </w:t>
      </w:r>
      <w:r w:rsidR="00283B47">
        <w:rPr>
          <w:sz w:val="24"/>
          <w:szCs w:val="24"/>
        </w:rPr>
        <w:t>including thos</w:t>
      </w:r>
      <w:r>
        <w:rPr>
          <w:sz w:val="24"/>
          <w:szCs w:val="24"/>
        </w:rPr>
        <w:t>e not resulting in a live birth.</w:t>
      </w:r>
      <w:r w:rsidR="00CE120C" w:rsidRPr="00CE120C">
        <w:rPr>
          <w:sz w:val="24"/>
          <w:szCs w:val="24"/>
        </w:rPr>
        <w:t xml:space="preserve"> </w:t>
      </w:r>
      <w:r w:rsidR="00CE120C">
        <w:rPr>
          <w:sz w:val="24"/>
          <w:szCs w:val="24"/>
        </w:rPr>
        <w:t>Thus, the outcome really serves as a measure of whether or not teens engaging in sexual activity used effective contraceptive methods.</w:t>
      </w:r>
      <w:r w:rsidR="00CE120C" w:rsidRPr="00CE120C">
        <w:rPr>
          <w:sz w:val="24"/>
          <w:szCs w:val="24"/>
        </w:rPr>
        <w:t xml:space="preserve"> </w:t>
      </w:r>
      <w:r w:rsidR="00CE120C">
        <w:rPr>
          <w:sz w:val="24"/>
          <w:szCs w:val="24"/>
        </w:rPr>
        <w:t>At the same time, we recognize that a pregnancy may not as disruptive to a teen’s academic performance or advancement as a live birth would be. Many of the pregnancies we included in this study did not result in a live birth.</w:t>
      </w:r>
    </w:p>
    <w:p w14:paraId="2C055A04" w14:textId="1C0780DC" w:rsidR="00283B47" w:rsidRDefault="00505554" w:rsidP="00EA026C">
      <w:pPr>
        <w:spacing w:after="120" w:line="276" w:lineRule="auto"/>
        <w:rPr>
          <w:sz w:val="24"/>
          <w:szCs w:val="24"/>
        </w:rPr>
      </w:pPr>
      <w:r>
        <w:rPr>
          <w:sz w:val="24"/>
          <w:szCs w:val="24"/>
        </w:rPr>
        <w:t xml:space="preserve">Classifying a teen pregnancy as a ‘poor health outcome’ may be contentious </w:t>
      </w:r>
      <w:r w:rsidR="003E65E1">
        <w:rPr>
          <w:sz w:val="24"/>
          <w:szCs w:val="24"/>
        </w:rPr>
        <w:t>for</w:t>
      </w:r>
      <w:r>
        <w:rPr>
          <w:sz w:val="24"/>
          <w:szCs w:val="24"/>
        </w:rPr>
        <w:t xml:space="preserve"> some people. </w:t>
      </w:r>
      <w:r w:rsidR="00CE120C">
        <w:rPr>
          <w:sz w:val="24"/>
          <w:szCs w:val="24"/>
        </w:rPr>
        <w:t xml:space="preserve">In some </w:t>
      </w:r>
      <w:r w:rsidR="003E65E1">
        <w:rPr>
          <w:sz w:val="24"/>
          <w:szCs w:val="24"/>
        </w:rPr>
        <w:t>communities</w:t>
      </w:r>
      <w:r w:rsidR="00CE120C">
        <w:rPr>
          <w:sz w:val="24"/>
          <w:szCs w:val="24"/>
        </w:rPr>
        <w:t xml:space="preserve">, </w:t>
      </w:r>
      <w:r w:rsidR="003E65E1">
        <w:rPr>
          <w:sz w:val="24"/>
          <w:szCs w:val="24"/>
        </w:rPr>
        <w:t xml:space="preserve">motherhood is highly desired and </w:t>
      </w:r>
      <w:r w:rsidR="00CE120C">
        <w:rPr>
          <w:sz w:val="24"/>
          <w:szCs w:val="24"/>
        </w:rPr>
        <w:t xml:space="preserve">childbearing </w:t>
      </w:r>
      <w:r w:rsidR="003E65E1">
        <w:rPr>
          <w:sz w:val="24"/>
          <w:szCs w:val="24"/>
        </w:rPr>
        <w:t xml:space="preserve">often begins in the teenage years, bringing increased responsibilities, social recognition and a sense of purpose for young mothers. But despite these positive aspects, </w:t>
      </w:r>
      <w:r w:rsidR="00EA026C">
        <w:rPr>
          <w:sz w:val="24"/>
          <w:szCs w:val="24"/>
        </w:rPr>
        <w:t xml:space="preserve">there are many challenges to teen motherhood. </w:t>
      </w:r>
      <w:r w:rsidR="00C450BB">
        <w:rPr>
          <w:sz w:val="24"/>
          <w:szCs w:val="24"/>
        </w:rPr>
        <w:t>There is good evidence showing that</w:t>
      </w:r>
      <w:r>
        <w:rPr>
          <w:sz w:val="24"/>
          <w:szCs w:val="24"/>
        </w:rPr>
        <w:t xml:space="preserve"> </w:t>
      </w:r>
      <w:r w:rsidR="00CE120C">
        <w:rPr>
          <w:sz w:val="24"/>
          <w:szCs w:val="24"/>
        </w:rPr>
        <w:t>teen pregnancy</w:t>
      </w:r>
      <w:r w:rsidR="003E65E1">
        <w:rPr>
          <w:sz w:val="24"/>
          <w:szCs w:val="24"/>
        </w:rPr>
        <w:t xml:space="preserve"> and birth</w:t>
      </w:r>
      <w:r w:rsidR="00CE120C">
        <w:rPr>
          <w:sz w:val="24"/>
          <w:szCs w:val="24"/>
        </w:rPr>
        <w:t xml:space="preserve"> </w:t>
      </w:r>
      <w:r w:rsidR="003E65E1">
        <w:rPr>
          <w:sz w:val="24"/>
          <w:szCs w:val="24"/>
        </w:rPr>
        <w:t>can</w:t>
      </w:r>
      <w:r w:rsidR="00CE120C">
        <w:rPr>
          <w:sz w:val="24"/>
          <w:szCs w:val="24"/>
        </w:rPr>
        <w:t xml:space="preserve"> interrupt </w:t>
      </w:r>
      <w:r w:rsidR="003E65E1">
        <w:rPr>
          <w:sz w:val="24"/>
          <w:szCs w:val="24"/>
        </w:rPr>
        <w:t xml:space="preserve">the mother’s </w:t>
      </w:r>
      <w:r w:rsidR="00CE120C">
        <w:rPr>
          <w:sz w:val="24"/>
          <w:szCs w:val="24"/>
        </w:rPr>
        <w:t xml:space="preserve">schooling </w:t>
      </w:r>
      <w:r w:rsidR="003E65E1">
        <w:rPr>
          <w:sz w:val="24"/>
          <w:szCs w:val="24"/>
        </w:rPr>
        <w:t>and career plans, setting up a cycle of disadvantage for the child. T</w:t>
      </w:r>
      <w:r w:rsidR="00CE120C">
        <w:rPr>
          <w:sz w:val="24"/>
          <w:szCs w:val="24"/>
        </w:rPr>
        <w:t xml:space="preserve">he children of teen mothers are also documented as having poorer outcomes </w:t>
      </w:r>
      <w:r w:rsidR="00C450BB">
        <w:rPr>
          <w:sz w:val="24"/>
          <w:szCs w:val="24"/>
        </w:rPr>
        <w:t xml:space="preserve">on average </w:t>
      </w:r>
      <w:r w:rsidR="00CE120C">
        <w:rPr>
          <w:sz w:val="24"/>
          <w:szCs w:val="24"/>
        </w:rPr>
        <w:t>than children born to older mother</w:t>
      </w:r>
      <w:r w:rsidR="00EA026C">
        <w:rPr>
          <w:sz w:val="24"/>
          <w:szCs w:val="24"/>
        </w:rPr>
        <w:t xml:space="preserve">s. </w:t>
      </w:r>
      <w:r w:rsidR="00CE120C">
        <w:rPr>
          <w:sz w:val="24"/>
          <w:szCs w:val="24"/>
        </w:rPr>
        <w:t xml:space="preserve">Children of teen mothers </w:t>
      </w:r>
      <w:r w:rsidR="003E65E1">
        <w:rPr>
          <w:sz w:val="24"/>
          <w:szCs w:val="24"/>
        </w:rPr>
        <w:t xml:space="preserve">tend to </w:t>
      </w:r>
      <w:r w:rsidR="00CE120C">
        <w:rPr>
          <w:sz w:val="24"/>
          <w:szCs w:val="24"/>
        </w:rPr>
        <w:t xml:space="preserve">have more health problems, perform more poorly in school, and are more likely to have lower earnings as an adult. It is from this perspective that we considered it important to </w:t>
      </w:r>
      <w:r w:rsidR="00C450BB">
        <w:rPr>
          <w:sz w:val="24"/>
          <w:szCs w:val="24"/>
        </w:rPr>
        <w:t>assess</w:t>
      </w:r>
      <w:r w:rsidR="003E65E1">
        <w:rPr>
          <w:sz w:val="24"/>
          <w:szCs w:val="24"/>
        </w:rPr>
        <w:t xml:space="preserve"> teen pregnancy as an adverse </w:t>
      </w:r>
      <w:r w:rsidR="00EA026C">
        <w:rPr>
          <w:sz w:val="24"/>
          <w:szCs w:val="24"/>
        </w:rPr>
        <w:t xml:space="preserve">public health </w:t>
      </w:r>
      <w:r w:rsidR="003E65E1">
        <w:rPr>
          <w:sz w:val="24"/>
          <w:szCs w:val="24"/>
        </w:rPr>
        <w:t>outcome for youth.</w:t>
      </w:r>
      <w:r w:rsidR="00283B47">
        <w:rPr>
          <w:sz w:val="24"/>
          <w:szCs w:val="24"/>
        </w:rPr>
        <w:t xml:space="preserve"> </w:t>
      </w:r>
    </w:p>
    <w:p w14:paraId="7BA16763" w14:textId="5E8FE4B7" w:rsidR="00EA026C" w:rsidRDefault="00283B47" w:rsidP="00EA026C">
      <w:pPr>
        <w:spacing w:after="120" w:line="276" w:lineRule="auto"/>
        <w:rPr>
          <w:sz w:val="24"/>
          <w:szCs w:val="24"/>
        </w:rPr>
      </w:pPr>
      <w:r>
        <w:rPr>
          <w:sz w:val="24"/>
          <w:szCs w:val="24"/>
        </w:rPr>
        <w:t>Testing positive for an STI is another</w:t>
      </w:r>
      <w:r w:rsidR="00EA026C">
        <w:rPr>
          <w:sz w:val="24"/>
          <w:szCs w:val="24"/>
        </w:rPr>
        <w:t xml:space="preserve"> important</w:t>
      </w:r>
      <w:r>
        <w:rPr>
          <w:sz w:val="24"/>
          <w:szCs w:val="24"/>
        </w:rPr>
        <w:t xml:space="preserve"> public health indicator of potentially high-risk sexual behaviour. We included three common STIs (</w:t>
      </w:r>
      <w:r>
        <w:rPr>
          <w:sz w:val="24"/>
        </w:rPr>
        <w:t>syphilis, chlamydia and gonorrhea)</w:t>
      </w:r>
      <w:r w:rsidR="00EA026C">
        <w:rPr>
          <w:sz w:val="24"/>
          <w:szCs w:val="24"/>
        </w:rPr>
        <w:t xml:space="preserve"> in our analysis. </w:t>
      </w:r>
    </w:p>
    <w:p w14:paraId="1414E990" w14:textId="180E0710" w:rsidR="00283B47" w:rsidRPr="00927162" w:rsidRDefault="00283B47" w:rsidP="00EA026C">
      <w:pPr>
        <w:spacing w:after="60" w:line="276" w:lineRule="auto"/>
        <w:rPr>
          <w:sz w:val="24"/>
          <w:szCs w:val="24"/>
        </w:rPr>
      </w:pPr>
      <w:r>
        <w:rPr>
          <w:sz w:val="24"/>
          <w:szCs w:val="24"/>
        </w:rPr>
        <w:t xml:space="preserve">The results for </w:t>
      </w:r>
      <w:r w:rsidR="00EA026C">
        <w:rPr>
          <w:sz w:val="24"/>
          <w:szCs w:val="24"/>
        </w:rPr>
        <w:t>the health outcomes</w:t>
      </w:r>
      <w:r>
        <w:rPr>
          <w:sz w:val="24"/>
          <w:szCs w:val="24"/>
        </w:rPr>
        <w:t xml:space="preserve"> followed a similar pattern to those for the justice s</w:t>
      </w:r>
      <w:r w:rsidR="00EA026C">
        <w:rPr>
          <w:sz w:val="24"/>
          <w:szCs w:val="24"/>
        </w:rPr>
        <w:t xml:space="preserve">ystem outcomes. The crude </w:t>
      </w:r>
      <w:r>
        <w:rPr>
          <w:sz w:val="24"/>
          <w:szCs w:val="24"/>
        </w:rPr>
        <w:t>hazard ratio</w:t>
      </w:r>
      <w:r w:rsidR="00EA026C">
        <w:rPr>
          <w:sz w:val="24"/>
          <w:szCs w:val="24"/>
        </w:rPr>
        <w:t>s indicated that youth in the BGCW</w:t>
      </w:r>
      <w:r>
        <w:rPr>
          <w:sz w:val="24"/>
          <w:szCs w:val="24"/>
        </w:rPr>
        <w:t xml:space="preserve"> group </w:t>
      </w:r>
      <w:r w:rsidR="00EA026C">
        <w:rPr>
          <w:sz w:val="24"/>
          <w:szCs w:val="24"/>
        </w:rPr>
        <w:t>were</w:t>
      </w:r>
      <w:r>
        <w:rPr>
          <w:sz w:val="24"/>
          <w:szCs w:val="24"/>
        </w:rPr>
        <w:t xml:space="preserve"> significantly more likely than the comparison group to engage in potentia</w:t>
      </w:r>
      <w:r w:rsidR="00EA026C">
        <w:rPr>
          <w:sz w:val="24"/>
          <w:szCs w:val="24"/>
        </w:rPr>
        <w:t>lly high-risk health behaviours. T</w:t>
      </w:r>
      <w:r>
        <w:rPr>
          <w:sz w:val="24"/>
          <w:szCs w:val="24"/>
        </w:rPr>
        <w:t>his could be explained by the BGCW’s focus on providing support to youth struggling to manage the many challenges they face at home, in school</w:t>
      </w:r>
      <w:r w:rsidR="00D63CFE">
        <w:rPr>
          <w:sz w:val="24"/>
          <w:szCs w:val="24"/>
        </w:rPr>
        <w:t>,</w:t>
      </w:r>
      <w:r>
        <w:rPr>
          <w:sz w:val="24"/>
          <w:szCs w:val="24"/>
        </w:rPr>
        <w:t xml:space="preserve"> and in their peer groups. </w:t>
      </w:r>
      <w:r w:rsidR="00EA026C">
        <w:rPr>
          <w:sz w:val="24"/>
          <w:szCs w:val="24"/>
        </w:rPr>
        <w:t>Notably, findings from the adjusted models indicated that teen pregnancy</w:t>
      </w:r>
      <w:r>
        <w:rPr>
          <w:sz w:val="24"/>
          <w:szCs w:val="24"/>
        </w:rPr>
        <w:t xml:space="preserve"> and testing positive for an STI </w:t>
      </w:r>
      <w:r w:rsidR="00EA026C">
        <w:rPr>
          <w:sz w:val="24"/>
          <w:szCs w:val="24"/>
        </w:rPr>
        <w:t>became</w:t>
      </w:r>
      <w:r>
        <w:rPr>
          <w:sz w:val="24"/>
          <w:szCs w:val="24"/>
        </w:rPr>
        <w:t xml:space="preserve"> </w:t>
      </w:r>
      <w:r w:rsidR="00EA026C">
        <w:rPr>
          <w:sz w:val="24"/>
          <w:szCs w:val="24"/>
        </w:rPr>
        <w:t>less</w:t>
      </w:r>
      <w:r>
        <w:rPr>
          <w:sz w:val="24"/>
          <w:szCs w:val="24"/>
        </w:rPr>
        <w:t xml:space="preserve"> likely as participation in BGCW programs increased.</w:t>
      </w:r>
      <w:r w:rsidR="00EA026C">
        <w:rPr>
          <w:sz w:val="24"/>
          <w:szCs w:val="24"/>
        </w:rPr>
        <w:t xml:space="preserve"> </w:t>
      </w:r>
      <w:r>
        <w:rPr>
          <w:sz w:val="24"/>
          <w:szCs w:val="24"/>
        </w:rPr>
        <w:t xml:space="preserve"> </w:t>
      </w:r>
    </w:p>
    <w:p w14:paraId="1CBA3ACB" w14:textId="77777777" w:rsidR="00283B47" w:rsidRPr="003F0B4E" w:rsidRDefault="00283B47" w:rsidP="003F0B4E">
      <w:pPr>
        <w:rPr>
          <w:rFonts w:asciiTheme="majorHAnsi" w:eastAsiaTheme="majorEastAsia" w:hAnsiTheme="majorHAnsi" w:cstheme="majorBidi"/>
          <w:color w:val="2E74B5" w:themeColor="accent1" w:themeShade="BF"/>
          <w:sz w:val="32"/>
          <w:szCs w:val="32"/>
          <w:highlight w:val="lightGray"/>
        </w:rPr>
        <w:sectPr w:rsidR="00283B47" w:rsidRPr="003F0B4E" w:rsidSect="00E84C90">
          <w:pgSz w:w="12240" w:h="15840"/>
          <w:pgMar w:top="993" w:right="1134" w:bottom="1134" w:left="851" w:header="709" w:footer="709" w:gutter="0"/>
          <w:cols w:space="708"/>
          <w:docGrid w:linePitch="360"/>
        </w:sectPr>
      </w:pPr>
    </w:p>
    <w:p w14:paraId="1D501B67" w14:textId="78833D4D" w:rsidR="00084972" w:rsidRPr="00AE0BA2" w:rsidRDefault="003B4800" w:rsidP="00E84C90">
      <w:pPr>
        <w:pStyle w:val="Heading1"/>
        <w:spacing w:before="0" w:after="120"/>
        <w:rPr>
          <w:b/>
          <w:color w:val="auto"/>
        </w:rPr>
      </w:pPr>
      <w:r w:rsidRPr="00AE0BA2">
        <w:rPr>
          <w:b/>
          <w:color w:val="auto"/>
        </w:rPr>
        <w:lastRenderedPageBreak/>
        <w:t>Conclusions</w:t>
      </w:r>
      <w:r w:rsidR="00016813" w:rsidRPr="00AE0BA2">
        <w:rPr>
          <w:b/>
          <w:color w:val="auto"/>
        </w:rPr>
        <w:t xml:space="preserve"> </w:t>
      </w:r>
    </w:p>
    <w:p w14:paraId="28AB45C0" w14:textId="6044F808" w:rsidR="00644B64" w:rsidRPr="00054B54" w:rsidRDefault="00283B47" w:rsidP="00283B47">
      <w:pPr>
        <w:spacing w:after="120" w:line="276" w:lineRule="auto"/>
        <w:rPr>
          <w:sz w:val="24"/>
          <w:highlight w:val="yellow"/>
        </w:rPr>
      </w:pPr>
      <w:r>
        <w:rPr>
          <w:sz w:val="24"/>
        </w:rPr>
        <w:t xml:space="preserve">Through participation in the </w:t>
      </w:r>
      <w:r w:rsidR="00C450BB">
        <w:rPr>
          <w:sz w:val="24"/>
        </w:rPr>
        <w:t>Boys &amp; Girls Clubs of Winnipeg</w:t>
      </w:r>
      <w:r>
        <w:rPr>
          <w:sz w:val="24"/>
        </w:rPr>
        <w:t>, children and youth</w:t>
      </w:r>
      <w:r w:rsidR="00BD44BA" w:rsidRPr="00054B54">
        <w:rPr>
          <w:sz w:val="24"/>
        </w:rPr>
        <w:t xml:space="preserve"> living in difficult socioeconomic circumstances and </w:t>
      </w:r>
      <w:r w:rsidR="00505554">
        <w:rPr>
          <w:sz w:val="24"/>
        </w:rPr>
        <w:t xml:space="preserve">facing </w:t>
      </w:r>
      <w:r w:rsidR="00BD44BA" w:rsidRPr="00054B54">
        <w:rPr>
          <w:sz w:val="24"/>
        </w:rPr>
        <w:t xml:space="preserve">multiple challenges in their home lives </w:t>
      </w:r>
      <w:r>
        <w:rPr>
          <w:sz w:val="24"/>
        </w:rPr>
        <w:t>have access to</w:t>
      </w:r>
      <w:r w:rsidR="00BD44BA" w:rsidRPr="00054B54">
        <w:rPr>
          <w:sz w:val="24"/>
        </w:rPr>
        <w:t xml:space="preserve"> a safe and supportive environment in which to experience new opportunities, overcome barriers, and build positive relationships.</w:t>
      </w:r>
      <w:r w:rsidR="00BD44BA">
        <w:rPr>
          <w:sz w:val="24"/>
        </w:rPr>
        <w:t xml:space="preserve"> </w:t>
      </w:r>
      <w:r w:rsidR="00BA00CF">
        <w:rPr>
          <w:sz w:val="24"/>
        </w:rPr>
        <w:t>T</w:t>
      </w:r>
      <w:r w:rsidR="00F4215C">
        <w:rPr>
          <w:sz w:val="24"/>
        </w:rPr>
        <w:t>his</w:t>
      </w:r>
      <w:r w:rsidR="00BA00CF">
        <w:rPr>
          <w:sz w:val="24"/>
        </w:rPr>
        <w:t xml:space="preserve"> study </w:t>
      </w:r>
      <w:r w:rsidR="00F4215C">
        <w:rPr>
          <w:sz w:val="24"/>
        </w:rPr>
        <w:t xml:space="preserve">of the </w:t>
      </w:r>
      <w:r w:rsidR="00F4215C" w:rsidRPr="00054B54">
        <w:rPr>
          <w:sz w:val="24"/>
        </w:rPr>
        <w:t xml:space="preserve">association between </w:t>
      </w:r>
      <w:r w:rsidR="00C450BB">
        <w:rPr>
          <w:sz w:val="24"/>
        </w:rPr>
        <w:t>Boys &amp; Girls Clubs of Winnipeg</w:t>
      </w:r>
      <w:r w:rsidR="00C450BB" w:rsidRPr="00054B54">
        <w:rPr>
          <w:sz w:val="24"/>
        </w:rPr>
        <w:t xml:space="preserve"> </w:t>
      </w:r>
      <w:r w:rsidR="00F4215C" w:rsidRPr="00054B54">
        <w:rPr>
          <w:sz w:val="24"/>
        </w:rPr>
        <w:t xml:space="preserve">participation and the health, social and education outcomes of children and youth in Winnipeg </w:t>
      </w:r>
      <w:r w:rsidR="00BD44BA">
        <w:rPr>
          <w:sz w:val="24"/>
        </w:rPr>
        <w:t>provides</w:t>
      </w:r>
      <w:r w:rsidR="00F4215C" w:rsidRPr="00054B54">
        <w:rPr>
          <w:sz w:val="24"/>
        </w:rPr>
        <w:t xml:space="preserve"> convincing evidence for </w:t>
      </w:r>
      <w:r w:rsidR="00054B54" w:rsidRPr="00054B54">
        <w:rPr>
          <w:sz w:val="24"/>
        </w:rPr>
        <w:t xml:space="preserve">benefits to participating in </w:t>
      </w:r>
      <w:r w:rsidR="00C450BB">
        <w:rPr>
          <w:sz w:val="24"/>
        </w:rPr>
        <w:t>the Clubs’</w:t>
      </w:r>
      <w:r w:rsidR="00054B54" w:rsidRPr="00054B54">
        <w:rPr>
          <w:sz w:val="24"/>
        </w:rPr>
        <w:t xml:space="preserve"> out-of-school activities. </w:t>
      </w:r>
      <w:r w:rsidR="00BA00CF" w:rsidRPr="00054B54">
        <w:rPr>
          <w:sz w:val="24"/>
        </w:rPr>
        <w:t xml:space="preserve">Participating in </w:t>
      </w:r>
      <w:r w:rsidR="00C450BB">
        <w:rPr>
          <w:sz w:val="24"/>
        </w:rPr>
        <w:t>the Boys &amp; Girls Clubs of Winnipeg</w:t>
      </w:r>
      <w:r w:rsidR="00C450BB" w:rsidRPr="00054B54">
        <w:rPr>
          <w:sz w:val="24"/>
        </w:rPr>
        <w:t xml:space="preserve"> </w:t>
      </w:r>
      <w:r w:rsidR="00BA00CF" w:rsidRPr="00054B54">
        <w:rPr>
          <w:sz w:val="24"/>
        </w:rPr>
        <w:t xml:space="preserve">was associated with </w:t>
      </w:r>
      <w:r w:rsidR="00644B64" w:rsidRPr="00054B54">
        <w:rPr>
          <w:sz w:val="24"/>
        </w:rPr>
        <w:t>improvements in key education outcomes and a reduction in the risk of adverse health and social outcomes</w:t>
      </w:r>
      <w:r w:rsidR="00BA00CF" w:rsidRPr="00054B54">
        <w:rPr>
          <w:sz w:val="24"/>
        </w:rPr>
        <w:t>.</w:t>
      </w:r>
      <w:r w:rsidR="00BA00CF">
        <w:rPr>
          <w:sz w:val="24"/>
        </w:rPr>
        <w:t xml:space="preserve"> </w:t>
      </w:r>
    </w:p>
    <w:p w14:paraId="3174BA06" w14:textId="12A17F86" w:rsidR="00054B54" w:rsidRDefault="00644B64" w:rsidP="00283B47">
      <w:pPr>
        <w:spacing w:after="120" w:line="276" w:lineRule="auto"/>
        <w:rPr>
          <w:rFonts w:cstheme="minorHAnsi"/>
          <w:sz w:val="24"/>
          <w:szCs w:val="24"/>
        </w:rPr>
      </w:pPr>
      <w:r>
        <w:rPr>
          <w:rFonts w:cstheme="minorHAnsi"/>
          <w:sz w:val="24"/>
          <w:szCs w:val="24"/>
        </w:rPr>
        <w:t xml:space="preserve">The importance of providing supports for children at a young age cannot be overstated. Programs like </w:t>
      </w:r>
      <w:r w:rsidR="00283B47">
        <w:rPr>
          <w:rFonts w:cstheme="minorHAnsi"/>
          <w:sz w:val="24"/>
          <w:szCs w:val="24"/>
        </w:rPr>
        <w:t xml:space="preserve">those offered by </w:t>
      </w:r>
      <w:r w:rsidR="00C450BB">
        <w:rPr>
          <w:rFonts w:cstheme="minorHAnsi"/>
          <w:sz w:val="24"/>
          <w:szCs w:val="24"/>
        </w:rPr>
        <w:t xml:space="preserve">the </w:t>
      </w:r>
      <w:r w:rsidR="00C450BB">
        <w:rPr>
          <w:sz w:val="24"/>
        </w:rPr>
        <w:t>Boys &amp; Girls Clubs of Winnipeg</w:t>
      </w:r>
      <w:r w:rsidR="00283B47">
        <w:rPr>
          <w:rFonts w:cstheme="minorHAnsi"/>
          <w:sz w:val="24"/>
          <w:szCs w:val="24"/>
        </w:rPr>
        <w:t xml:space="preserve"> can have</w:t>
      </w:r>
      <w:r>
        <w:rPr>
          <w:rFonts w:cstheme="minorHAnsi"/>
          <w:sz w:val="24"/>
          <w:szCs w:val="24"/>
        </w:rPr>
        <w:t xml:space="preserve"> </w:t>
      </w:r>
      <w:r w:rsidR="00283B47">
        <w:rPr>
          <w:rFonts w:cstheme="minorHAnsi"/>
          <w:sz w:val="24"/>
          <w:szCs w:val="24"/>
        </w:rPr>
        <w:t>long-lasting</w:t>
      </w:r>
      <w:r>
        <w:rPr>
          <w:rFonts w:cstheme="minorHAnsi"/>
          <w:sz w:val="24"/>
          <w:szCs w:val="24"/>
        </w:rPr>
        <w:t xml:space="preserve"> impact</w:t>
      </w:r>
      <w:r w:rsidR="00283B47">
        <w:rPr>
          <w:rFonts w:cstheme="minorHAnsi"/>
          <w:sz w:val="24"/>
          <w:szCs w:val="24"/>
        </w:rPr>
        <w:t>s</w:t>
      </w:r>
      <w:r w:rsidRPr="000A1433">
        <w:rPr>
          <w:rFonts w:cstheme="minorHAnsi"/>
          <w:sz w:val="24"/>
          <w:szCs w:val="24"/>
        </w:rPr>
        <w:t xml:space="preserve"> on health and well-being</w:t>
      </w:r>
      <w:r>
        <w:rPr>
          <w:rFonts w:cstheme="minorHAnsi"/>
          <w:sz w:val="24"/>
          <w:szCs w:val="24"/>
        </w:rPr>
        <w:t>.</w:t>
      </w:r>
      <w:r w:rsidRPr="00644B64">
        <w:rPr>
          <w:rFonts w:cstheme="minorHAnsi"/>
          <w:sz w:val="24"/>
          <w:szCs w:val="24"/>
        </w:rPr>
        <w:t xml:space="preserve"> </w:t>
      </w:r>
      <w:r w:rsidR="00EA026C">
        <w:rPr>
          <w:rFonts w:cstheme="minorHAnsi"/>
          <w:sz w:val="24"/>
          <w:szCs w:val="24"/>
        </w:rPr>
        <w:t>A</w:t>
      </w:r>
      <w:r w:rsidR="00283B47">
        <w:rPr>
          <w:rFonts w:cstheme="minorHAnsi"/>
          <w:sz w:val="24"/>
          <w:szCs w:val="24"/>
        </w:rPr>
        <w:t xml:space="preserve">gencies like the </w:t>
      </w:r>
      <w:r w:rsidR="00C450BB">
        <w:rPr>
          <w:sz w:val="24"/>
        </w:rPr>
        <w:t>Boys &amp; Girls Clubs of Winnipeg</w:t>
      </w:r>
      <w:r w:rsidR="00C450BB">
        <w:rPr>
          <w:rFonts w:cstheme="minorHAnsi"/>
          <w:sz w:val="24"/>
          <w:szCs w:val="24"/>
        </w:rPr>
        <w:t xml:space="preserve"> </w:t>
      </w:r>
      <w:r w:rsidR="00283B47">
        <w:rPr>
          <w:rFonts w:cstheme="minorHAnsi"/>
          <w:sz w:val="24"/>
          <w:szCs w:val="24"/>
        </w:rPr>
        <w:t>influence</w:t>
      </w:r>
      <w:r w:rsidRPr="000A1433">
        <w:rPr>
          <w:rFonts w:cstheme="minorHAnsi"/>
          <w:sz w:val="24"/>
          <w:szCs w:val="24"/>
        </w:rPr>
        <w:t xml:space="preserve"> </w:t>
      </w:r>
      <w:r>
        <w:rPr>
          <w:rFonts w:cstheme="minorHAnsi"/>
          <w:sz w:val="24"/>
          <w:szCs w:val="24"/>
        </w:rPr>
        <w:t xml:space="preserve">health and well-being </w:t>
      </w:r>
      <w:r w:rsidRPr="000A1433">
        <w:rPr>
          <w:rFonts w:cstheme="minorHAnsi"/>
          <w:sz w:val="24"/>
          <w:szCs w:val="24"/>
        </w:rPr>
        <w:t>acros</w:t>
      </w:r>
      <w:r w:rsidR="00283B47">
        <w:rPr>
          <w:rFonts w:cstheme="minorHAnsi"/>
          <w:sz w:val="24"/>
          <w:szCs w:val="24"/>
        </w:rPr>
        <w:t>s the life course and support</w:t>
      </w:r>
      <w:r w:rsidRPr="000A1433">
        <w:rPr>
          <w:rFonts w:cstheme="minorHAnsi"/>
          <w:sz w:val="24"/>
          <w:szCs w:val="24"/>
        </w:rPr>
        <w:t xml:space="preserve"> the growth and development of children and youth in our province</w:t>
      </w:r>
      <w:r w:rsidR="00EA026C">
        <w:rPr>
          <w:rFonts w:cstheme="minorHAnsi"/>
          <w:sz w:val="24"/>
          <w:szCs w:val="24"/>
        </w:rPr>
        <w:t>, and these are</w:t>
      </w:r>
      <w:r w:rsidRPr="000A1433">
        <w:rPr>
          <w:rFonts w:cstheme="minorHAnsi"/>
          <w:sz w:val="24"/>
          <w:szCs w:val="24"/>
        </w:rPr>
        <w:t xml:space="preserve"> essential </w:t>
      </w:r>
      <w:r w:rsidR="00EA026C">
        <w:rPr>
          <w:rFonts w:cstheme="minorHAnsi"/>
          <w:sz w:val="24"/>
          <w:szCs w:val="24"/>
        </w:rPr>
        <w:t xml:space="preserve">qualities </w:t>
      </w:r>
      <w:r w:rsidRPr="000A1433">
        <w:rPr>
          <w:rFonts w:cstheme="minorHAnsi"/>
          <w:sz w:val="24"/>
          <w:szCs w:val="24"/>
        </w:rPr>
        <w:t>for building a vibrant, successful society.</w:t>
      </w:r>
      <w:r>
        <w:rPr>
          <w:rFonts w:cstheme="minorHAnsi"/>
          <w:sz w:val="24"/>
          <w:szCs w:val="24"/>
        </w:rPr>
        <w:fldChar w:fldCharType="begin" w:fldLock="1"/>
      </w:r>
      <w:r w:rsidR="00EE2070">
        <w:rPr>
          <w:rFonts w:cstheme="minorHAnsi"/>
          <w:sz w:val="24"/>
          <w:szCs w:val="24"/>
        </w:rPr>
        <w:instrText>ADDIN CSL_CITATION {"citationItems":[{"id":"ITEM-1","itemData":{"author":[{"dropping-particle":"","family":"Hertzman","given":"C","non-dropping-particle":"","parse-names":false,"suffix":""},{"dropping-particle":"","family":"Power","given":"C","non-dropping-particle":"","parse-names":false,"suffix":""}],"container-title":"Healthier Societies: From Analysis to Action","editor":[{"dropping-particle":"","family":"Heymann","given":"J","non-dropping-particle":"","parse-names":false,"suffix":""},{"dropping-particle":"","family":"Hertzman","given":"C","non-dropping-particle":"","parse-names":false,"suffix":""},{"dropping-particle":"","family":"Barer","given":"M L","non-dropping-particle":"","parse-names":false,"suffix":""},{"dropping-particle":"","family":"Evans","given":"R G","non-dropping-particle":"","parse-names":false,"suffix":""}],"id":"ITEM-1","issue":"4","issued":{"date-parts":[["2006"]]},"publisher":"Oxford University Press","publisher-place":"Oxford","title":"A life course approach to health and human development","type":"chapter"},"uris":["http://www.mendeley.com/documents/?uuid=7b81bb2c-cc42-4dd4-915e-18879bc1499b"]}],"mendeley":{"formattedCitation":"&lt;sup&gt;15&lt;/sup&gt;","plainTextFormattedCitation":"15","previouslyFormattedCitation":"&lt;sup&gt;14&lt;/sup&gt;"},"properties":{"noteIndex":0},"schema":"https://github.com/citation-style-language/schema/raw/master/csl-citation.json"}</w:instrText>
      </w:r>
      <w:r>
        <w:rPr>
          <w:rFonts w:cstheme="minorHAnsi"/>
          <w:sz w:val="24"/>
          <w:szCs w:val="24"/>
        </w:rPr>
        <w:fldChar w:fldCharType="separate"/>
      </w:r>
      <w:r w:rsidR="00EE2070" w:rsidRPr="00EE2070">
        <w:rPr>
          <w:rFonts w:cstheme="minorHAnsi"/>
          <w:noProof/>
          <w:sz w:val="24"/>
          <w:szCs w:val="24"/>
          <w:vertAlign w:val="superscript"/>
        </w:rPr>
        <w:t>15</w:t>
      </w:r>
      <w:r>
        <w:rPr>
          <w:rFonts w:cstheme="minorHAnsi"/>
          <w:sz w:val="24"/>
          <w:szCs w:val="24"/>
        </w:rPr>
        <w:fldChar w:fldCharType="end"/>
      </w:r>
      <w:r>
        <w:rPr>
          <w:rFonts w:cstheme="minorHAnsi"/>
          <w:sz w:val="24"/>
          <w:szCs w:val="24"/>
        </w:rPr>
        <w:t xml:space="preserve"> </w:t>
      </w:r>
    </w:p>
    <w:p w14:paraId="68077328" w14:textId="74A3E4F9" w:rsidR="00644B64" w:rsidRPr="000A1433" w:rsidRDefault="00054B54" w:rsidP="00283B47">
      <w:pPr>
        <w:spacing w:line="276" w:lineRule="auto"/>
        <w:rPr>
          <w:rFonts w:cstheme="minorHAnsi"/>
          <w:sz w:val="24"/>
          <w:szCs w:val="24"/>
        </w:rPr>
      </w:pPr>
      <w:r>
        <w:rPr>
          <w:rFonts w:cstheme="minorHAnsi"/>
          <w:sz w:val="24"/>
          <w:szCs w:val="24"/>
        </w:rPr>
        <w:t xml:space="preserve">The </w:t>
      </w:r>
      <w:r w:rsidR="00C450BB">
        <w:rPr>
          <w:sz w:val="24"/>
        </w:rPr>
        <w:t>Boys &amp; Girls Clubs of Winnipeg</w:t>
      </w:r>
      <w:r w:rsidR="00C450BB">
        <w:rPr>
          <w:rFonts w:cstheme="minorHAnsi"/>
          <w:sz w:val="24"/>
          <w:szCs w:val="24"/>
        </w:rPr>
        <w:t xml:space="preserve"> </w:t>
      </w:r>
      <w:r>
        <w:rPr>
          <w:rFonts w:cstheme="minorHAnsi"/>
          <w:sz w:val="24"/>
          <w:szCs w:val="24"/>
        </w:rPr>
        <w:t xml:space="preserve">should be commended for seeking out opportunities to </w:t>
      </w:r>
      <w:r w:rsidR="00EA026C">
        <w:rPr>
          <w:rFonts w:cstheme="minorHAnsi"/>
          <w:sz w:val="24"/>
          <w:szCs w:val="24"/>
        </w:rPr>
        <w:t xml:space="preserve">have their programs </w:t>
      </w:r>
      <w:r>
        <w:rPr>
          <w:rFonts w:cstheme="minorHAnsi"/>
          <w:sz w:val="24"/>
          <w:szCs w:val="24"/>
        </w:rPr>
        <w:t>empirically evaluate</w:t>
      </w:r>
      <w:r w:rsidR="00EA026C">
        <w:rPr>
          <w:rFonts w:cstheme="minorHAnsi"/>
          <w:sz w:val="24"/>
          <w:szCs w:val="24"/>
        </w:rPr>
        <w:t>d</w:t>
      </w:r>
      <w:r w:rsidR="00283B47">
        <w:rPr>
          <w:rFonts w:cstheme="minorHAnsi"/>
          <w:sz w:val="24"/>
          <w:szCs w:val="24"/>
        </w:rPr>
        <w:t>. From the start of this study, their aim has been to discover</w:t>
      </w:r>
      <w:r>
        <w:rPr>
          <w:rFonts w:cstheme="minorHAnsi"/>
          <w:sz w:val="24"/>
          <w:szCs w:val="24"/>
        </w:rPr>
        <w:t xml:space="preserve"> </w:t>
      </w:r>
      <w:r w:rsidR="00283B47">
        <w:rPr>
          <w:rFonts w:cstheme="minorHAnsi"/>
          <w:sz w:val="24"/>
          <w:szCs w:val="24"/>
        </w:rPr>
        <w:t>‘</w:t>
      </w:r>
      <w:r>
        <w:rPr>
          <w:rFonts w:cstheme="minorHAnsi"/>
          <w:sz w:val="24"/>
          <w:szCs w:val="24"/>
        </w:rPr>
        <w:t xml:space="preserve">what </w:t>
      </w:r>
      <w:r w:rsidR="00283B47">
        <w:rPr>
          <w:rFonts w:cstheme="minorHAnsi"/>
          <w:sz w:val="24"/>
          <w:szCs w:val="24"/>
        </w:rPr>
        <w:t>works’ to improve the lives of their participants and do more of that, while at the same time</w:t>
      </w:r>
      <w:r>
        <w:rPr>
          <w:rFonts w:cstheme="minorHAnsi"/>
          <w:sz w:val="24"/>
          <w:szCs w:val="24"/>
        </w:rPr>
        <w:t xml:space="preserve"> </w:t>
      </w:r>
      <w:r w:rsidR="00283B47">
        <w:rPr>
          <w:rFonts w:cstheme="minorHAnsi"/>
          <w:sz w:val="24"/>
          <w:szCs w:val="24"/>
        </w:rPr>
        <w:t>seeking</w:t>
      </w:r>
      <w:r>
        <w:rPr>
          <w:rFonts w:cstheme="minorHAnsi"/>
          <w:sz w:val="24"/>
          <w:szCs w:val="24"/>
        </w:rPr>
        <w:t xml:space="preserve"> to impr</w:t>
      </w:r>
      <w:r w:rsidR="00BD44BA">
        <w:rPr>
          <w:rFonts w:cstheme="minorHAnsi"/>
          <w:sz w:val="24"/>
          <w:szCs w:val="24"/>
        </w:rPr>
        <w:t>ove areas that need attention. Rigorously e</w:t>
      </w:r>
      <w:r>
        <w:rPr>
          <w:rFonts w:cstheme="minorHAnsi"/>
          <w:sz w:val="24"/>
          <w:szCs w:val="24"/>
        </w:rPr>
        <w:t>valuating</w:t>
      </w:r>
      <w:r w:rsidR="00644B64">
        <w:rPr>
          <w:rFonts w:cstheme="minorHAnsi"/>
          <w:sz w:val="24"/>
          <w:szCs w:val="24"/>
        </w:rPr>
        <w:t xml:space="preserve"> </w:t>
      </w:r>
      <w:r w:rsidR="00644B64" w:rsidRPr="000A1433">
        <w:rPr>
          <w:rFonts w:cstheme="minorHAnsi"/>
          <w:sz w:val="24"/>
          <w:szCs w:val="24"/>
        </w:rPr>
        <w:t xml:space="preserve">programs and policies </w:t>
      </w:r>
      <w:r w:rsidR="00C450BB">
        <w:rPr>
          <w:rFonts w:cstheme="minorHAnsi"/>
          <w:sz w:val="24"/>
          <w:szCs w:val="24"/>
        </w:rPr>
        <w:t xml:space="preserve">designed to </w:t>
      </w:r>
      <w:r w:rsidR="00644B64" w:rsidRPr="000A1433">
        <w:rPr>
          <w:rFonts w:cstheme="minorHAnsi"/>
          <w:sz w:val="24"/>
          <w:szCs w:val="24"/>
        </w:rPr>
        <w:t>shape the developmental trajectories of children and youth</w:t>
      </w:r>
      <w:r w:rsidR="00644B64">
        <w:rPr>
          <w:rFonts w:cstheme="minorHAnsi"/>
          <w:sz w:val="24"/>
          <w:szCs w:val="24"/>
        </w:rPr>
        <w:t xml:space="preserve"> provides</w:t>
      </w:r>
      <w:r w:rsidR="00644B64" w:rsidRPr="000A1433">
        <w:rPr>
          <w:rFonts w:cstheme="minorHAnsi"/>
          <w:sz w:val="24"/>
          <w:szCs w:val="24"/>
        </w:rPr>
        <w:t xml:space="preserve"> high quality evidence to program stakeholders and policymakers</w:t>
      </w:r>
      <w:r w:rsidR="00EA026C">
        <w:rPr>
          <w:rFonts w:cstheme="minorHAnsi"/>
          <w:sz w:val="24"/>
          <w:szCs w:val="24"/>
        </w:rPr>
        <w:t>. This evidence in turn allows</w:t>
      </w:r>
      <w:r w:rsidR="00283B47">
        <w:rPr>
          <w:rFonts w:cstheme="minorHAnsi"/>
          <w:sz w:val="24"/>
          <w:szCs w:val="24"/>
        </w:rPr>
        <w:t xml:space="preserve"> them</w:t>
      </w:r>
      <w:r w:rsidR="00644B64" w:rsidRPr="000A1433">
        <w:rPr>
          <w:rFonts w:cstheme="minorHAnsi"/>
          <w:sz w:val="24"/>
          <w:szCs w:val="24"/>
        </w:rPr>
        <w:t xml:space="preserve"> to make informed decisions about how </w:t>
      </w:r>
      <w:r w:rsidR="00283B47">
        <w:rPr>
          <w:rFonts w:cstheme="minorHAnsi"/>
          <w:sz w:val="24"/>
          <w:szCs w:val="24"/>
        </w:rPr>
        <w:t xml:space="preserve">to enhance existing programs </w:t>
      </w:r>
      <w:r w:rsidR="00C450BB">
        <w:rPr>
          <w:rFonts w:cstheme="minorHAnsi"/>
          <w:sz w:val="24"/>
          <w:szCs w:val="24"/>
        </w:rPr>
        <w:t>to better</w:t>
      </w:r>
      <w:r w:rsidR="00283B47">
        <w:rPr>
          <w:rFonts w:cstheme="minorHAnsi"/>
          <w:sz w:val="24"/>
          <w:szCs w:val="24"/>
        </w:rPr>
        <w:t xml:space="preserve"> serve the community’s needs</w:t>
      </w:r>
      <w:r w:rsidR="00F566A7">
        <w:rPr>
          <w:rFonts w:cstheme="minorHAnsi"/>
          <w:sz w:val="24"/>
          <w:szCs w:val="24"/>
        </w:rPr>
        <w:t>,</w:t>
      </w:r>
      <w:r w:rsidR="00283B47">
        <w:rPr>
          <w:rFonts w:cstheme="minorHAnsi"/>
          <w:sz w:val="24"/>
          <w:szCs w:val="24"/>
        </w:rPr>
        <w:t xml:space="preserve"> and to ensure that </w:t>
      </w:r>
      <w:r w:rsidR="00644B64" w:rsidRPr="000A1433">
        <w:rPr>
          <w:rFonts w:cstheme="minorHAnsi"/>
          <w:sz w:val="24"/>
          <w:szCs w:val="24"/>
        </w:rPr>
        <w:t xml:space="preserve">taxpayer dollars </w:t>
      </w:r>
      <w:r w:rsidR="00EA026C">
        <w:rPr>
          <w:rFonts w:cstheme="minorHAnsi"/>
          <w:sz w:val="24"/>
          <w:szCs w:val="24"/>
        </w:rPr>
        <w:t xml:space="preserve">are </w:t>
      </w:r>
      <w:r w:rsidR="00283B47">
        <w:rPr>
          <w:rFonts w:cstheme="minorHAnsi"/>
          <w:sz w:val="24"/>
          <w:szCs w:val="24"/>
        </w:rPr>
        <w:t>support</w:t>
      </w:r>
      <w:r w:rsidR="00EA026C">
        <w:rPr>
          <w:rFonts w:cstheme="minorHAnsi"/>
          <w:sz w:val="24"/>
          <w:szCs w:val="24"/>
        </w:rPr>
        <w:t>ing</w:t>
      </w:r>
      <w:r w:rsidR="00283B47">
        <w:rPr>
          <w:rFonts w:cstheme="minorHAnsi"/>
          <w:sz w:val="24"/>
          <w:szCs w:val="24"/>
        </w:rPr>
        <w:t xml:space="preserve"> proven strategies for improving </w:t>
      </w:r>
      <w:r w:rsidR="00644B64" w:rsidRPr="000A1433">
        <w:rPr>
          <w:rFonts w:cstheme="minorHAnsi"/>
          <w:sz w:val="24"/>
          <w:szCs w:val="24"/>
        </w:rPr>
        <w:t>the health and well-being of Manitobans.</w:t>
      </w:r>
    </w:p>
    <w:p w14:paraId="05D8FD4B" w14:textId="77777777" w:rsidR="00644B64" w:rsidRDefault="00644B64">
      <w:pPr>
        <w:rPr>
          <w:rFonts w:asciiTheme="majorHAnsi" w:eastAsiaTheme="majorEastAsia" w:hAnsiTheme="majorHAnsi" w:cstheme="majorBidi"/>
          <w:color w:val="2E74B5" w:themeColor="accent1" w:themeShade="BF"/>
          <w:sz w:val="32"/>
          <w:szCs w:val="32"/>
        </w:rPr>
      </w:pPr>
      <w:r>
        <w:br w:type="page"/>
      </w:r>
    </w:p>
    <w:p w14:paraId="2AC70C12" w14:textId="60F3D902" w:rsidR="00B07B22" w:rsidRPr="00C450BB" w:rsidRDefault="00B07B22" w:rsidP="00B07B22">
      <w:pPr>
        <w:pStyle w:val="Heading1"/>
        <w:spacing w:after="160"/>
        <w:jc w:val="center"/>
        <w:rPr>
          <w:b/>
          <w:color w:val="auto"/>
          <w:szCs w:val="24"/>
        </w:rPr>
      </w:pPr>
      <w:r w:rsidRPr="00C450BB">
        <w:rPr>
          <w:b/>
          <w:color w:val="auto"/>
          <w:szCs w:val="24"/>
        </w:rPr>
        <w:lastRenderedPageBreak/>
        <w:t>References</w:t>
      </w:r>
    </w:p>
    <w:p w14:paraId="447AD13D" w14:textId="1B767F16" w:rsidR="00EE2070" w:rsidRPr="00EE2070" w:rsidRDefault="00B07B22" w:rsidP="00EE2070">
      <w:pPr>
        <w:widowControl w:val="0"/>
        <w:autoSpaceDE w:val="0"/>
        <w:autoSpaceDN w:val="0"/>
        <w:adjustRightInd w:val="0"/>
        <w:spacing w:after="0" w:line="240" w:lineRule="auto"/>
        <w:ind w:left="640" w:hanging="640"/>
        <w:rPr>
          <w:rFonts w:ascii="Calibri" w:hAnsi="Calibri" w:cs="Calibri"/>
          <w:noProof/>
          <w:sz w:val="24"/>
          <w:szCs w:val="24"/>
        </w:rPr>
      </w:pPr>
      <w:r w:rsidRPr="00AE0BA2">
        <w:rPr>
          <w:sz w:val="24"/>
          <w:szCs w:val="24"/>
        </w:rPr>
        <w:fldChar w:fldCharType="begin" w:fldLock="1"/>
      </w:r>
      <w:r w:rsidRPr="00AE0BA2">
        <w:rPr>
          <w:sz w:val="24"/>
          <w:szCs w:val="24"/>
        </w:rPr>
        <w:instrText xml:space="preserve">ADDIN Mendeley Bibliography CSL_BIBLIOGRAPHY </w:instrText>
      </w:r>
      <w:r w:rsidRPr="00AE0BA2">
        <w:rPr>
          <w:sz w:val="24"/>
          <w:szCs w:val="24"/>
        </w:rPr>
        <w:fldChar w:fldCharType="separate"/>
      </w:r>
      <w:r w:rsidR="00EE2070" w:rsidRPr="00EE2070">
        <w:rPr>
          <w:rFonts w:ascii="Calibri" w:hAnsi="Calibri" w:cs="Calibri"/>
          <w:noProof/>
          <w:sz w:val="24"/>
          <w:szCs w:val="24"/>
        </w:rPr>
        <w:t xml:space="preserve">1. </w:t>
      </w:r>
      <w:r w:rsidR="00EE2070" w:rsidRPr="00EE2070">
        <w:rPr>
          <w:rFonts w:ascii="Calibri" w:hAnsi="Calibri" w:cs="Calibri"/>
          <w:noProof/>
          <w:sz w:val="24"/>
          <w:szCs w:val="24"/>
        </w:rPr>
        <w:tab/>
        <w:t xml:space="preserve">Boys &amp; Girls Clubs of Canada. </w:t>
      </w:r>
      <w:r w:rsidR="00EE2070" w:rsidRPr="00EE2070">
        <w:rPr>
          <w:rFonts w:ascii="Calibri" w:hAnsi="Calibri" w:cs="Calibri"/>
          <w:i/>
          <w:iCs/>
          <w:noProof/>
          <w:sz w:val="24"/>
          <w:szCs w:val="24"/>
        </w:rPr>
        <w:t>Boys &amp; Girls Clubs of Canada 2018 Annual Report</w:t>
      </w:r>
      <w:r w:rsidR="00EE2070" w:rsidRPr="00EE2070">
        <w:rPr>
          <w:rFonts w:ascii="Calibri" w:hAnsi="Calibri" w:cs="Calibri"/>
          <w:noProof/>
          <w:sz w:val="24"/>
          <w:szCs w:val="24"/>
        </w:rPr>
        <w:t>. Ottawa, ON; 2018. https://www.bgccan.com/en/who-we-are/annual-report/.</w:t>
      </w:r>
    </w:p>
    <w:p w14:paraId="36B9D98B" w14:textId="77777777" w:rsidR="00EE2070" w:rsidRPr="00EE2070" w:rsidRDefault="00EE2070" w:rsidP="00EE2070">
      <w:pPr>
        <w:widowControl w:val="0"/>
        <w:autoSpaceDE w:val="0"/>
        <w:autoSpaceDN w:val="0"/>
        <w:adjustRightInd w:val="0"/>
        <w:spacing w:after="0" w:line="240" w:lineRule="auto"/>
        <w:ind w:left="640" w:hanging="640"/>
        <w:rPr>
          <w:rFonts w:ascii="Calibri" w:hAnsi="Calibri" w:cs="Calibri"/>
          <w:noProof/>
          <w:sz w:val="24"/>
          <w:szCs w:val="24"/>
        </w:rPr>
      </w:pPr>
      <w:r w:rsidRPr="00EE2070">
        <w:rPr>
          <w:rFonts w:ascii="Calibri" w:hAnsi="Calibri" w:cs="Calibri"/>
          <w:noProof/>
          <w:sz w:val="24"/>
          <w:szCs w:val="24"/>
        </w:rPr>
        <w:t xml:space="preserve">2. </w:t>
      </w:r>
      <w:r w:rsidRPr="00EE2070">
        <w:rPr>
          <w:rFonts w:ascii="Calibri" w:hAnsi="Calibri" w:cs="Calibri"/>
          <w:noProof/>
          <w:sz w:val="24"/>
          <w:szCs w:val="24"/>
        </w:rPr>
        <w:tab/>
        <w:t xml:space="preserve">Boys &amp; Girls Clubs of Winnipeg. </w:t>
      </w:r>
      <w:r w:rsidRPr="00EE2070">
        <w:rPr>
          <w:rFonts w:ascii="Calibri" w:hAnsi="Calibri" w:cs="Calibri"/>
          <w:i/>
          <w:iCs/>
          <w:noProof/>
          <w:sz w:val="24"/>
          <w:szCs w:val="24"/>
        </w:rPr>
        <w:t>Boys &amp; Girls Clubs of Winnipeg 2018 Annual Report</w:t>
      </w:r>
      <w:r w:rsidRPr="00EE2070">
        <w:rPr>
          <w:rFonts w:ascii="Calibri" w:hAnsi="Calibri" w:cs="Calibri"/>
          <w:noProof/>
          <w:sz w:val="24"/>
          <w:szCs w:val="24"/>
        </w:rPr>
        <w:t>. Winnipeg, MB; 2018. http://www.bgcwinnipeg.ca/about/publications-and-resources.</w:t>
      </w:r>
    </w:p>
    <w:p w14:paraId="12DB6ECF" w14:textId="77777777" w:rsidR="00EE2070" w:rsidRPr="00EE2070" w:rsidRDefault="00EE2070" w:rsidP="00EE2070">
      <w:pPr>
        <w:widowControl w:val="0"/>
        <w:autoSpaceDE w:val="0"/>
        <w:autoSpaceDN w:val="0"/>
        <w:adjustRightInd w:val="0"/>
        <w:spacing w:after="0" w:line="240" w:lineRule="auto"/>
        <w:ind w:left="640" w:hanging="640"/>
        <w:rPr>
          <w:rFonts w:ascii="Calibri" w:hAnsi="Calibri" w:cs="Calibri"/>
          <w:noProof/>
          <w:sz w:val="24"/>
          <w:szCs w:val="24"/>
        </w:rPr>
      </w:pPr>
      <w:r w:rsidRPr="00EE2070">
        <w:rPr>
          <w:rFonts w:ascii="Calibri" w:hAnsi="Calibri" w:cs="Calibri"/>
          <w:noProof/>
          <w:sz w:val="24"/>
          <w:szCs w:val="24"/>
        </w:rPr>
        <w:t xml:space="preserve">3. </w:t>
      </w:r>
      <w:r w:rsidRPr="00EE2070">
        <w:rPr>
          <w:rFonts w:ascii="Calibri" w:hAnsi="Calibri" w:cs="Calibri"/>
          <w:noProof/>
          <w:sz w:val="24"/>
          <w:szCs w:val="24"/>
        </w:rPr>
        <w:tab/>
        <w:t xml:space="preserve">Durlak JA, Weissberg RP. </w:t>
      </w:r>
      <w:r w:rsidRPr="00EE2070">
        <w:rPr>
          <w:rFonts w:ascii="Calibri" w:hAnsi="Calibri" w:cs="Calibri"/>
          <w:i/>
          <w:iCs/>
          <w:noProof/>
          <w:sz w:val="24"/>
          <w:szCs w:val="24"/>
        </w:rPr>
        <w:t>The Impact of After-School Programs That Promote Personal and Social Skills</w:t>
      </w:r>
      <w:r w:rsidRPr="00EE2070">
        <w:rPr>
          <w:rFonts w:ascii="Calibri" w:hAnsi="Calibri" w:cs="Calibri"/>
          <w:noProof/>
          <w:sz w:val="24"/>
          <w:szCs w:val="24"/>
        </w:rPr>
        <w:t>. Chicago, IL: Collaborative for Academic, Social, and Emotional Learning; 2007.</w:t>
      </w:r>
    </w:p>
    <w:p w14:paraId="0736AF5A" w14:textId="77777777" w:rsidR="00EE2070" w:rsidRPr="00EE2070" w:rsidRDefault="00EE2070" w:rsidP="00EE2070">
      <w:pPr>
        <w:widowControl w:val="0"/>
        <w:autoSpaceDE w:val="0"/>
        <w:autoSpaceDN w:val="0"/>
        <w:adjustRightInd w:val="0"/>
        <w:spacing w:after="0" w:line="240" w:lineRule="auto"/>
        <w:ind w:left="640" w:hanging="640"/>
        <w:rPr>
          <w:rFonts w:ascii="Calibri" w:hAnsi="Calibri" w:cs="Calibri"/>
          <w:noProof/>
          <w:sz w:val="24"/>
          <w:szCs w:val="24"/>
        </w:rPr>
      </w:pPr>
      <w:r w:rsidRPr="00EE2070">
        <w:rPr>
          <w:rFonts w:ascii="Calibri" w:hAnsi="Calibri" w:cs="Calibri"/>
          <w:noProof/>
          <w:sz w:val="24"/>
          <w:szCs w:val="24"/>
        </w:rPr>
        <w:t xml:space="preserve">4. </w:t>
      </w:r>
      <w:r w:rsidRPr="00EE2070">
        <w:rPr>
          <w:rFonts w:ascii="Calibri" w:hAnsi="Calibri" w:cs="Calibri"/>
          <w:noProof/>
          <w:sz w:val="24"/>
          <w:szCs w:val="24"/>
        </w:rPr>
        <w:tab/>
        <w:t xml:space="preserve">Shernoff DJ. Engagement in after-school programs as a predictor of social competence and academic performance. </w:t>
      </w:r>
      <w:r w:rsidRPr="00EE2070">
        <w:rPr>
          <w:rFonts w:ascii="Calibri" w:hAnsi="Calibri" w:cs="Calibri"/>
          <w:i/>
          <w:iCs/>
          <w:noProof/>
          <w:sz w:val="24"/>
          <w:szCs w:val="24"/>
        </w:rPr>
        <w:t>Am J Community Psychol</w:t>
      </w:r>
      <w:r w:rsidRPr="00EE2070">
        <w:rPr>
          <w:rFonts w:ascii="Calibri" w:hAnsi="Calibri" w:cs="Calibri"/>
          <w:noProof/>
          <w:sz w:val="24"/>
          <w:szCs w:val="24"/>
        </w:rPr>
        <w:t>. 2010;45(3-4):325-337.</w:t>
      </w:r>
    </w:p>
    <w:p w14:paraId="57F1D35B" w14:textId="77777777" w:rsidR="00EE2070" w:rsidRPr="00EE2070" w:rsidRDefault="00EE2070" w:rsidP="00EE2070">
      <w:pPr>
        <w:widowControl w:val="0"/>
        <w:autoSpaceDE w:val="0"/>
        <w:autoSpaceDN w:val="0"/>
        <w:adjustRightInd w:val="0"/>
        <w:spacing w:after="0" w:line="240" w:lineRule="auto"/>
        <w:ind w:left="640" w:hanging="640"/>
        <w:rPr>
          <w:rFonts w:ascii="Calibri" w:hAnsi="Calibri" w:cs="Calibri"/>
          <w:noProof/>
          <w:sz w:val="24"/>
          <w:szCs w:val="24"/>
        </w:rPr>
      </w:pPr>
      <w:r w:rsidRPr="00EE2070">
        <w:rPr>
          <w:rFonts w:ascii="Calibri" w:hAnsi="Calibri" w:cs="Calibri"/>
          <w:noProof/>
          <w:sz w:val="24"/>
          <w:szCs w:val="24"/>
        </w:rPr>
        <w:t xml:space="preserve">5. </w:t>
      </w:r>
      <w:r w:rsidRPr="00EE2070">
        <w:rPr>
          <w:rFonts w:ascii="Calibri" w:hAnsi="Calibri" w:cs="Calibri"/>
          <w:noProof/>
          <w:sz w:val="24"/>
          <w:szCs w:val="24"/>
        </w:rPr>
        <w:tab/>
        <w:t xml:space="preserve">Durlak J, Weissberg R, Pachan M. A meta-analysis of after-school programs that seek to promote personal and social skills in children and adolescents. </w:t>
      </w:r>
      <w:r w:rsidRPr="00EE2070">
        <w:rPr>
          <w:rFonts w:ascii="Calibri" w:hAnsi="Calibri" w:cs="Calibri"/>
          <w:i/>
          <w:iCs/>
          <w:noProof/>
          <w:sz w:val="24"/>
          <w:szCs w:val="24"/>
        </w:rPr>
        <w:t>Am J Community Psychol</w:t>
      </w:r>
      <w:r w:rsidRPr="00EE2070">
        <w:rPr>
          <w:rFonts w:ascii="Calibri" w:hAnsi="Calibri" w:cs="Calibri"/>
          <w:noProof/>
          <w:sz w:val="24"/>
          <w:szCs w:val="24"/>
        </w:rPr>
        <w:t>. 2010;45(3-4):294-309.</w:t>
      </w:r>
    </w:p>
    <w:p w14:paraId="734624B8" w14:textId="77777777" w:rsidR="00EE2070" w:rsidRPr="00EE2070" w:rsidRDefault="00EE2070" w:rsidP="00EE2070">
      <w:pPr>
        <w:widowControl w:val="0"/>
        <w:autoSpaceDE w:val="0"/>
        <w:autoSpaceDN w:val="0"/>
        <w:adjustRightInd w:val="0"/>
        <w:spacing w:after="0" w:line="240" w:lineRule="auto"/>
        <w:ind w:left="640" w:hanging="640"/>
        <w:rPr>
          <w:rFonts w:ascii="Calibri" w:hAnsi="Calibri" w:cs="Calibri"/>
          <w:noProof/>
          <w:sz w:val="24"/>
          <w:szCs w:val="24"/>
        </w:rPr>
      </w:pPr>
      <w:r w:rsidRPr="00EE2070">
        <w:rPr>
          <w:rFonts w:ascii="Calibri" w:hAnsi="Calibri" w:cs="Calibri"/>
          <w:noProof/>
          <w:sz w:val="24"/>
          <w:szCs w:val="24"/>
        </w:rPr>
        <w:t xml:space="preserve">6. </w:t>
      </w:r>
      <w:r w:rsidRPr="00EE2070">
        <w:rPr>
          <w:rFonts w:ascii="Calibri" w:hAnsi="Calibri" w:cs="Calibri"/>
          <w:noProof/>
          <w:sz w:val="24"/>
          <w:szCs w:val="24"/>
        </w:rPr>
        <w:tab/>
        <w:t xml:space="preserve">Riggs N, Bohnert A, Guzman M, Davidson D. Examining the potential of community-based after-school programs for Latino youth. </w:t>
      </w:r>
      <w:r w:rsidRPr="00EE2070">
        <w:rPr>
          <w:rFonts w:ascii="Calibri" w:hAnsi="Calibri" w:cs="Calibri"/>
          <w:i/>
          <w:iCs/>
          <w:noProof/>
          <w:sz w:val="24"/>
          <w:szCs w:val="24"/>
        </w:rPr>
        <w:t>Am J Community Psychol</w:t>
      </w:r>
      <w:r w:rsidRPr="00EE2070">
        <w:rPr>
          <w:rFonts w:ascii="Calibri" w:hAnsi="Calibri" w:cs="Calibri"/>
          <w:noProof/>
          <w:sz w:val="24"/>
          <w:szCs w:val="24"/>
        </w:rPr>
        <w:t>. 2010;45:417-429.</w:t>
      </w:r>
    </w:p>
    <w:p w14:paraId="64FB9ECD" w14:textId="77777777" w:rsidR="00EE2070" w:rsidRPr="00EE2070" w:rsidRDefault="00EE2070" w:rsidP="00EE2070">
      <w:pPr>
        <w:widowControl w:val="0"/>
        <w:autoSpaceDE w:val="0"/>
        <w:autoSpaceDN w:val="0"/>
        <w:adjustRightInd w:val="0"/>
        <w:spacing w:after="0" w:line="240" w:lineRule="auto"/>
        <w:ind w:left="640" w:hanging="640"/>
        <w:rPr>
          <w:rFonts w:ascii="Calibri" w:hAnsi="Calibri" w:cs="Calibri"/>
          <w:noProof/>
          <w:sz w:val="24"/>
          <w:szCs w:val="24"/>
        </w:rPr>
      </w:pPr>
      <w:r w:rsidRPr="00EE2070">
        <w:rPr>
          <w:rFonts w:ascii="Calibri" w:hAnsi="Calibri" w:cs="Calibri"/>
          <w:noProof/>
          <w:sz w:val="24"/>
          <w:szCs w:val="24"/>
        </w:rPr>
        <w:t xml:space="preserve">7. </w:t>
      </w:r>
      <w:r w:rsidRPr="00EE2070">
        <w:rPr>
          <w:rFonts w:ascii="Calibri" w:hAnsi="Calibri" w:cs="Calibri"/>
          <w:noProof/>
          <w:sz w:val="24"/>
          <w:szCs w:val="24"/>
        </w:rPr>
        <w:tab/>
        <w:t xml:space="preserve">Boys &amp; Girls Clubs of America. </w:t>
      </w:r>
      <w:r w:rsidRPr="00EE2070">
        <w:rPr>
          <w:rFonts w:ascii="Calibri" w:hAnsi="Calibri" w:cs="Calibri"/>
          <w:i/>
          <w:iCs/>
          <w:noProof/>
          <w:sz w:val="24"/>
          <w:szCs w:val="24"/>
        </w:rPr>
        <w:t>Measuring the Impact of Boys &amp; Girls Clubs: 2018 National Outcomes Report</w:t>
      </w:r>
      <w:r w:rsidRPr="00EE2070">
        <w:rPr>
          <w:rFonts w:ascii="Calibri" w:hAnsi="Calibri" w:cs="Calibri"/>
          <w:noProof/>
          <w:sz w:val="24"/>
          <w:szCs w:val="24"/>
        </w:rPr>
        <w:t>. Atlanta, GA; 2018. https://issuu.com/bgca/docs/2018_national_youth_outcomes_report.</w:t>
      </w:r>
    </w:p>
    <w:p w14:paraId="24081756" w14:textId="77777777" w:rsidR="00EE2070" w:rsidRPr="00EE2070" w:rsidRDefault="00EE2070" w:rsidP="00EE2070">
      <w:pPr>
        <w:widowControl w:val="0"/>
        <w:autoSpaceDE w:val="0"/>
        <w:autoSpaceDN w:val="0"/>
        <w:adjustRightInd w:val="0"/>
        <w:spacing w:after="0" w:line="240" w:lineRule="auto"/>
        <w:ind w:left="640" w:hanging="640"/>
        <w:rPr>
          <w:rFonts w:ascii="Calibri" w:hAnsi="Calibri" w:cs="Calibri"/>
          <w:noProof/>
          <w:sz w:val="24"/>
          <w:szCs w:val="24"/>
        </w:rPr>
      </w:pPr>
      <w:r w:rsidRPr="00EE2070">
        <w:rPr>
          <w:rFonts w:ascii="Calibri" w:hAnsi="Calibri" w:cs="Calibri"/>
          <w:noProof/>
          <w:sz w:val="24"/>
          <w:szCs w:val="24"/>
        </w:rPr>
        <w:t xml:space="preserve">8. </w:t>
      </w:r>
      <w:r w:rsidRPr="00EE2070">
        <w:rPr>
          <w:rFonts w:ascii="Calibri" w:hAnsi="Calibri" w:cs="Calibri"/>
          <w:noProof/>
          <w:sz w:val="24"/>
          <w:szCs w:val="24"/>
        </w:rPr>
        <w:tab/>
        <w:t xml:space="preserve">Springer K, Diffily D. The relationship between intensity and breadth of after-school program partiicpation and academic achievement: evidence from a short-term longitudinal study. </w:t>
      </w:r>
      <w:r w:rsidRPr="00EE2070">
        <w:rPr>
          <w:rFonts w:ascii="Calibri" w:hAnsi="Calibri" w:cs="Calibri"/>
          <w:i/>
          <w:iCs/>
          <w:noProof/>
          <w:sz w:val="24"/>
          <w:szCs w:val="24"/>
        </w:rPr>
        <w:t>J Community Psychol</w:t>
      </w:r>
      <w:r w:rsidRPr="00EE2070">
        <w:rPr>
          <w:rFonts w:ascii="Calibri" w:hAnsi="Calibri" w:cs="Calibri"/>
          <w:noProof/>
          <w:sz w:val="24"/>
          <w:szCs w:val="24"/>
        </w:rPr>
        <w:t>. 2012;40(7):786-798.</w:t>
      </w:r>
    </w:p>
    <w:p w14:paraId="6573F131" w14:textId="77777777" w:rsidR="00EE2070" w:rsidRPr="00EE2070" w:rsidRDefault="00EE2070" w:rsidP="00EE2070">
      <w:pPr>
        <w:widowControl w:val="0"/>
        <w:autoSpaceDE w:val="0"/>
        <w:autoSpaceDN w:val="0"/>
        <w:adjustRightInd w:val="0"/>
        <w:spacing w:after="0" w:line="240" w:lineRule="auto"/>
        <w:ind w:left="640" w:hanging="640"/>
        <w:rPr>
          <w:rFonts w:ascii="Calibri" w:hAnsi="Calibri" w:cs="Calibri"/>
          <w:noProof/>
          <w:sz w:val="24"/>
          <w:szCs w:val="24"/>
        </w:rPr>
      </w:pPr>
      <w:r w:rsidRPr="00EE2070">
        <w:rPr>
          <w:rFonts w:ascii="Calibri" w:hAnsi="Calibri" w:cs="Calibri"/>
          <w:noProof/>
          <w:sz w:val="24"/>
          <w:szCs w:val="24"/>
        </w:rPr>
        <w:t xml:space="preserve">9. </w:t>
      </w:r>
      <w:r w:rsidRPr="00EE2070">
        <w:rPr>
          <w:rFonts w:ascii="Calibri" w:hAnsi="Calibri" w:cs="Calibri"/>
          <w:noProof/>
          <w:sz w:val="24"/>
          <w:szCs w:val="24"/>
        </w:rPr>
        <w:tab/>
        <w:t xml:space="preserve">Sheltzer JM, Consoli AJ. Understanding the impact of an after-school music program with engaged underserved youth. </w:t>
      </w:r>
      <w:r w:rsidRPr="00EE2070">
        <w:rPr>
          <w:rFonts w:ascii="Calibri" w:hAnsi="Calibri" w:cs="Calibri"/>
          <w:i/>
          <w:iCs/>
          <w:noProof/>
          <w:sz w:val="24"/>
          <w:szCs w:val="24"/>
        </w:rPr>
        <w:t>J Community Psychol</w:t>
      </w:r>
      <w:r w:rsidRPr="00EE2070">
        <w:rPr>
          <w:rFonts w:ascii="Calibri" w:hAnsi="Calibri" w:cs="Calibri"/>
          <w:noProof/>
          <w:sz w:val="24"/>
          <w:szCs w:val="24"/>
        </w:rPr>
        <w:t>. 2019;47(6):1364-1379. doi:10.1002/jcop.22193</w:t>
      </w:r>
    </w:p>
    <w:p w14:paraId="2BF8D26C" w14:textId="77777777" w:rsidR="00EE2070" w:rsidRPr="00EE2070" w:rsidRDefault="00EE2070" w:rsidP="00EE2070">
      <w:pPr>
        <w:widowControl w:val="0"/>
        <w:autoSpaceDE w:val="0"/>
        <w:autoSpaceDN w:val="0"/>
        <w:adjustRightInd w:val="0"/>
        <w:spacing w:after="0" w:line="240" w:lineRule="auto"/>
        <w:ind w:left="640" w:hanging="640"/>
        <w:rPr>
          <w:rFonts w:ascii="Calibri" w:hAnsi="Calibri" w:cs="Calibri"/>
          <w:noProof/>
          <w:sz w:val="24"/>
          <w:szCs w:val="24"/>
        </w:rPr>
      </w:pPr>
      <w:r w:rsidRPr="00EE2070">
        <w:rPr>
          <w:rFonts w:ascii="Calibri" w:hAnsi="Calibri" w:cs="Calibri"/>
          <w:noProof/>
          <w:sz w:val="24"/>
          <w:szCs w:val="24"/>
        </w:rPr>
        <w:t xml:space="preserve">10. </w:t>
      </w:r>
      <w:r w:rsidRPr="00EE2070">
        <w:rPr>
          <w:rFonts w:ascii="Calibri" w:hAnsi="Calibri" w:cs="Calibri"/>
          <w:noProof/>
          <w:sz w:val="24"/>
          <w:szCs w:val="24"/>
        </w:rPr>
        <w:tab/>
        <w:t xml:space="preserve">Kreider H, Raghupathy S. Engaging Families in Boys &amp; Girls Clubs: An Evaluation of the Family PLUS Pilot Initiative. </w:t>
      </w:r>
      <w:r w:rsidRPr="00EE2070">
        <w:rPr>
          <w:rFonts w:ascii="Calibri" w:hAnsi="Calibri" w:cs="Calibri"/>
          <w:i/>
          <w:iCs/>
          <w:noProof/>
          <w:sz w:val="24"/>
          <w:szCs w:val="24"/>
        </w:rPr>
        <w:t>Sch Community J</w:t>
      </w:r>
      <w:r w:rsidRPr="00EE2070">
        <w:rPr>
          <w:rFonts w:ascii="Calibri" w:hAnsi="Calibri" w:cs="Calibri"/>
          <w:noProof/>
          <w:sz w:val="24"/>
          <w:szCs w:val="24"/>
        </w:rPr>
        <w:t>. 2010;20(2):9-21.</w:t>
      </w:r>
    </w:p>
    <w:p w14:paraId="03AD491D" w14:textId="77777777" w:rsidR="00EE2070" w:rsidRPr="00EE2070" w:rsidRDefault="00EE2070" w:rsidP="00EE2070">
      <w:pPr>
        <w:widowControl w:val="0"/>
        <w:autoSpaceDE w:val="0"/>
        <w:autoSpaceDN w:val="0"/>
        <w:adjustRightInd w:val="0"/>
        <w:spacing w:after="0" w:line="240" w:lineRule="auto"/>
        <w:ind w:left="640" w:hanging="640"/>
        <w:rPr>
          <w:rFonts w:ascii="Calibri" w:hAnsi="Calibri" w:cs="Calibri"/>
          <w:noProof/>
          <w:sz w:val="24"/>
          <w:szCs w:val="24"/>
        </w:rPr>
      </w:pPr>
      <w:r w:rsidRPr="00EE2070">
        <w:rPr>
          <w:rFonts w:ascii="Calibri" w:hAnsi="Calibri" w:cs="Calibri"/>
          <w:noProof/>
          <w:sz w:val="24"/>
          <w:szCs w:val="24"/>
        </w:rPr>
        <w:t xml:space="preserve">11. </w:t>
      </w:r>
      <w:r w:rsidRPr="00EE2070">
        <w:rPr>
          <w:rFonts w:ascii="Calibri" w:hAnsi="Calibri" w:cs="Calibri"/>
          <w:noProof/>
          <w:sz w:val="24"/>
          <w:szCs w:val="24"/>
        </w:rPr>
        <w:tab/>
        <w:t>Haberlin M. Finding their voice: Youth’s perspectives on their participation at the Boys and Girls Clubs of Canada. 2014.</w:t>
      </w:r>
    </w:p>
    <w:p w14:paraId="29DA82C7" w14:textId="77777777" w:rsidR="00EE2070" w:rsidRPr="00EE2070" w:rsidRDefault="00EE2070" w:rsidP="00EE2070">
      <w:pPr>
        <w:widowControl w:val="0"/>
        <w:autoSpaceDE w:val="0"/>
        <w:autoSpaceDN w:val="0"/>
        <w:adjustRightInd w:val="0"/>
        <w:spacing w:after="0" w:line="240" w:lineRule="auto"/>
        <w:ind w:left="640" w:hanging="640"/>
        <w:rPr>
          <w:rFonts w:ascii="Calibri" w:hAnsi="Calibri" w:cs="Calibri"/>
          <w:noProof/>
          <w:sz w:val="24"/>
          <w:szCs w:val="24"/>
        </w:rPr>
      </w:pPr>
      <w:r w:rsidRPr="00EE2070">
        <w:rPr>
          <w:rFonts w:ascii="Calibri" w:hAnsi="Calibri" w:cs="Calibri"/>
          <w:noProof/>
          <w:sz w:val="24"/>
          <w:szCs w:val="24"/>
        </w:rPr>
        <w:t xml:space="preserve">12. </w:t>
      </w:r>
      <w:r w:rsidRPr="00EE2070">
        <w:rPr>
          <w:rFonts w:ascii="Calibri" w:hAnsi="Calibri" w:cs="Calibri"/>
          <w:noProof/>
          <w:sz w:val="24"/>
          <w:szCs w:val="24"/>
        </w:rPr>
        <w:tab/>
        <w:t xml:space="preserve">Roos LL, Nicol JP. A research registry: uses, development, and accuracy. </w:t>
      </w:r>
      <w:r w:rsidRPr="00EE2070">
        <w:rPr>
          <w:rFonts w:ascii="Calibri" w:hAnsi="Calibri" w:cs="Calibri"/>
          <w:i/>
          <w:iCs/>
          <w:noProof/>
          <w:sz w:val="24"/>
          <w:szCs w:val="24"/>
        </w:rPr>
        <w:t>J Clin Epidemiol</w:t>
      </w:r>
      <w:r w:rsidRPr="00EE2070">
        <w:rPr>
          <w:rFonts w:ascii="Calibri" w:hAnsi="Calibri" w:cs="Calibri"/>
          <w:noProof/>
          <w:sz w:val="24"/>
          <w:szCs w:val="24"/>
        </w:rPr>
        <w:t>. 1999;52(0895-4356 (Print)):39-47.</w:t>
      </w:r>
    </w:p>
    <w:p w14:paraId="3ED7CA56" w14:textId="77777777" w:rsidR="00EE2070" w:rsidRPr="00EE2070" w:rsidRDefault="00EE2070" w:rsidP="00EE2070">
      <w:pPr>
        <w:widowControl w:val="0"/>
        <w:autoSpaceDE w:val="0"/>
        <w:autoSpaceDN w:val="0"/>
        <w:adjustRightInd w:val="0"/>
        <w:spacing w:after="0" w:line="240" w:lineRule="auto"/>
        <w:ind w:left="640" w:hanging="640"/>
        <w:rPr>
          <w:rFonts w:ascii="Calibri" w:hAnsi="Calibri" w:cs="Calibri"/>
          <w:noProof/>
          <w:sz w:val="24"/>
          <w:szCs w:val="24"/>
        </w:rPr>
      </w:pPr>
      <w:r w:rsidRPr="00EE2070">
        <w:rPr>
          <w:rFonts w:ascii="Calibri" w:hAnsi="Calibri" w:cs="Calibri"/>
          <w:noProof/>
          <w:sz w:val="24"/>
          <w:szCs w:val="24"/>
        </w:rPr>
        <w:t xml:space="preserve">13. </w:t>
      </w:r>
      <w:r w:rsidRPr="00EE2070">
        <w:rPr>
          <w:rFonts w:ascii="Calibri" w:hAnsi="Calibri" w:cs="Calibri"/>
          <w:noProof/>
          <w:sz w:val="24"/>
          <w:szCs w:val="24"/>
        </w:rPr>
        <w:tab/>
        <w:t xml:space="preserve">Roos LL, Gupta S, Soodeen R, Jebamani L. Data quality in an information-rich environment: Canada as an example. </w:t>
      </w:r>
      <w:r w:rsidRPr="00EE2070">
        <w:rPr>
          <w:rFonts w:ascii="Calibri" w:hAnsi="Calibri" w:cs="Calibri"/>
          <w:i/>
          <w:iCs/>
          <w:noProof/>
          <w:sz w:val="24"/>
          <w:szCs w:val="24"/>
        </w:rPr>
        <w:t>Can J Aging</w:t>
      </w:r>
      <w:r w:rsidRPr="00EE2070">
        <w:rPr>
          <w:rFonts w:ascii="Calibri" w:hAnsi="Calibri" w:cs="Calibri"/>
          <w:noProof/>
          <w:sz w:val="24"/>
          <w:szCs w:val="24"/>
        </w:rPr>
        <w:t>. 2005;24(Suppl 1):153-170.</w:t>
      </w:r>
    </w:p>
    <w:p w14:paraId="777A0800" w14:textId="77777777" w:rsidR="00EE2070" w:rsidRPr="00EE2070" w:rsidRDefault="00EE2070" w:rsidP="00EE2070">
      <w:pPr>
        <w:widowControl w:val="0"/>
        <w:autoSpaceDE w:val="0"/>
        <w:autoSpaceDN w:val="0"/>
        <w:adjustRightInd w:val="0"/>
        <w:spacing w:after="0" w:line="240" w:lineRule="auto"/>
        <w:ind w:left="640" w:hanging="640"/>
        <w:rPr>
          <w:rFonts w:ascii="Calibri" w:hAnsi="Calibri" w:cs="Calibri"/>
          <w:noProof/>
          <w:sz w:val="24"/>
          <w:szCs w:val="24"/>
        </w:rPr>
      </w:pPr>
      <w:r w:rsidRPr="00EE2070">
        <w:rPr>
          <w:rFonts w:ascii="Calibri" w:hAnsi="Calibri" w:cs="Calibri"/>
          <w:noProof/>
          <w:sz w:val="24"/>
          <w:szCs w:val="24"/>
        </w:rPr>
        <w:t xml:space="preserve">14. </w:t>
      </w:r>
      <w:r w:rsidRPr="00EE2070">
        <w:rPr>
          <w:rFonts w:ascii="Calibri" w:hAnsi="Calibri" w:cs="Calibri"/>
          <w:noProof/>
          <w:sz w:val="24"/>
          <w:szCs w:val="24"/>
        </w:rPr>
        <w:tab/>
        <w:t xml:space="preserve">Brownell M, Chartier M, Santos R, et al. </w:t>
      </w:r>
      <w:r w:rsidRPr="00EE2070">
        <w:rPr>
          <w:rFonts w:ascii="Calibri" w:hAnsi="Calibri" w:cs="Calibri"/>
          <w:i/>
          <w:iCs/>
          <w:noProof/>
          <w:sz w:val="24"/>
          <w:szCs w:val="24"/>
        </w:rPr>
        <w:t>How Are Manitoba’s Children Doing?</w:t>
      </w:r>
      <w:r w:rsidRPr="00EE2070">
        <w:rPr>
          <w:rFonts w:ascii="Calibri" w:hAnsi="Calibri" w:cs="Calibri"/>
          <w:noProof/>
          <w:sz w:val="24"/>
          <w:szCs w:val="24"/>
        </w:rPr>
        <w:t xml:space="preserve"> Winnipeg, MB: Manitoba Centre for Health Policy; 2012.</w:t>
      </w:r>
    </w:p>
    <w:p w14:paraId="1F91E223" w14:textId="77777777" w:rsidR="00EE2070" w:rsidRPr="00EE2070" w:rsidRDefault="00EE2070" w:rsidP="00EE2070">
      <w:pPr>
        <w:widowControl w:val="0"/>
        <w:autoSpaceDE w:val="0"/>
        <w:autoSpaceDN w:val="0"/>
        <w:adjustRightInd w:val="0"/>
        <w:spacing w:after="0" w:line="240" w:lineRule="auto"/>
        <w:ind w:left="640" w:hanging="640"/>
        <w:rPr>
          <w:rFonts w:ascii="Calibri" w:hAnsi="Calibri" w:cs="Calibri"/>
          <w:noProof/>
          <w:sz w:val="24"/>
        </w:rPr>
      </w:pPr>
      <w:r w:rsidRPr="00EE2070">
        <w:rPr>
          <w:rFonts w:ascii="Calibri" w:hAnsi="Calibri" w:cs="Calibri"/>
          <w:noProof/>
          <w:sz w:val="24"/>
          <w:szCs w:val="24"/>
        </w:rPr>
        <w:t xml:space="preserve">15. </w:t>
      </w:r>
      <w:r w:rsidRPr="00EE2070">
        <w:rPr>
          <w:rFonts w:ascii="Calibri" w:hAnsi="Calibri" w:cs="Calibri"/>
          <w:noProof/>
          <w:sz w:val="24"/>
          <w:szCs w:val="24"/>
        </w:rPr>
        <w:tab/>
        <w:t xml:space="preserve">Hertzman C, Power C. A life course approach to health and human development. In: Heymann J, Hertzman C, Barer ML, Evans RG, eds. </w:t>
      </w:r>
      <w:r w:rsidRPr="00EE2070">
        <w:rPr>
          <w:rFonts w:ascii="Calibri" w:hAnsi="Calibri" w:cs="Calibri"/>
          <w:i/>
          <w:iCs/>
          <w:noProof/>
          <w:sz w:val="24"/>
          <w:szCs w:val="24"/>
        </w:rPr>
        <w:t>Healthier Societies: From Analysis to Action</w:t>
      </w:r>
      <w:r w:rsidRPr="00EE2070">
        <w:rPr>
          <w:rFonts w:ascii="Calibri" w:hAnsi="Calibri" w:cs="Calibri"/>
          <w:noProof/>
          <w:sz w:val="24"/>
          <w:szCs w:val="24"/>
        </w:rPr>
        <w:t>. Oxford: Oxford University Press; 2006.</w:t>
      </w:r>
    </w:p>
    <w:p w14:paraId="1F41DE59" w14:textId="68AA2903" w:rsidR="00AE0BA2" w:rsidRPr="00AE0BA2" w:rsidRDefault="00B07B22" w:rsidP="00125C41">
      <w:pPr>
        <w:widowControl w:val="0"/>
        <w:autoSpaceDE w:val="0"/>
        <w:autoSpaceDN w:val="0"/>
        <w:adjustRightInd w:val="0"/>
        <w:spacing w:after="0" w:line="240" w:lineRule="auto"/>
        <w:ind w:left="640" w:hanging="640"/>
        <w:rPr>
          <w:sz w:val="24"/>
          <w:szCs w:val="24"/>
        </w:rPr>
      </w:pPr>
      <w:r w:rsidRPr="00AE0BA2">
        <w:rPr>
          <w:sz w:val="24"/>
          <w:szCs w:val="24"/>
        </w:rPr>
        <w:fldChar w:fldCharType="end"/>
      </w:r>
    </w:p>
    <w:p w14:paraId="62F45179" w14:textId="77777777" w:rsidR="00AE0BA2" w:rsidRPr="00AE0BA2" w:rsidRDefault="00AE0BA2">
      <w:pPr>
        <w:rPr>
          <w:sz w:val="24"/>
          <w:szCs w:val="24"/>
        </w:rPr>
      </w:pPr>
      <w:r w:rsidRPr="00AE0BA2">
        <w:rPr>
          <w:sz w:val="24"/>
          <w:szCs w:val="24"/>
        </w:rPr>
        <w:br w:type="page"/>
      </w:r>
    </w:p>
    <w:p w14:paraId="4E48EB28" w14:textId="08D581C8" w:rsidR="00AE0BA2" w:rsidRDefault="00AE0BA2" w:rsidP="00AE0BA2">
      <w:pPr>
        <w:pStyle w:val="Heading1"/>
        <w:spacing w:after="160"/>
        <w:jc w:val="center"/>
        <w:rPr>
          <w:color w:val="auto"/>
        </w:rPr>
      </w:pPr>
      <w:r>
        <w:rPr>
          <w:color w:val="auto"/>
        </w:rPr>
        <w:lastRenderedPageBreak/>
        <w:t xml:space="preserve">Technical </w:t>
      </w:r>
      <w:r w:rsidRPr="00AE0BA2">
        <w:rPr>
          <w:color w:val="auto"/>
        </w:rPr>
        <w:t>Appendices</w:t>
      </w:r>
    </w:p>
    <w:p w14:paraId="3B668FDF" w14:textId="161E3F35" w:rsidR="00B07B22" w:rsidRDefault="00AE0BA2" w:rsidP="00AE0BA2">
      <w:pPr>
        <w:widowControl w:val="0"/>
        <w:autoSpaceDE w:val="0"/>
        <w:autoSpaceDN w:val="0"/>
        <w:adjustRightInd w:val="0"/>
        <w:spacing w:after="0" w:line="276" w:lineRule="auto"/>
        <w:ind w:left="640" w:hanging="640"/>
        <w:rPr>
          <w:b/>
          <w:sz w:val="28"/>
          <w:szCs w:val="24"/>
        </w:rPr>
      </w:pPr>
      <w:r w:rsidRPr="00AE0BA2">
        <w:rPr>
          <w:b/>
          <w:sz w:val="28"/>
          <w:szCs w:val="24"/>
        </w:rPr>
        <w:t>Appendix 1. Datasets from the MCHP Repository Used in This Study</w:t>
      </w:r>
    </w:p>
    <w:p w14:paraId="05B94311" w14:textId="5592B950" w:rsidR="004E269C" w:rsidRPr="004E269C" w:rsidRDefault="004E269C" w:rsidP="004E269C">
      <w:pPr>
        <w:spacing w:after="0" w:line="276" w:lineRule="auto"/>
        <w:rPr>
          <w:sz w:val="24"/>
          <w:szCs w:val="24"/>
        </w:rPr>
      </w:pPr>
    </w:p>
    <w:tbl>
      <w:tblPr>
        <w:tblStyle w:val="PlainTable1"/>
        <w:tblW w:w="0" w:type="auto"/>
        <w:tblLook w:val="04A0" w:firstRow="1" w:lastRow="0" w:firstColumn="1" w:lastColumn="0" w:noHBand="0" w:noVBand="1"/>
      </w:tblPr>
      <w:tblGrid>
        <w:gridCol w:w="2977"/>
        <w:gridCol w:w="7131"/>
      </w:tblGrid>
      <w:tr w:rsidR="004E269C" w14:paraId="1E4CF440" w14:textId="77777777" w:rsidTr="000362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04202DD3" w14:textId="410D599E" w:rsidR="004E269C" w:rsidRDefault="004E269C" w:rsidP="004E269C">
            <w:pPr>
              <w:pStyle w:val="ListParagraph"/>
              <w:spacing w:line="276" w:lineRule="auto"/>
              <w:ind w:left="0"/>
              <w:rPr>
                <w:sz w:val="24"/>
                <w:szCs w:val="24"/>
              </w:rPr>
            </w:pPr>
            <w:r w:rsidRPr="00B35BCD">
              <w:rPr>
                <w:b w:val="0"/>
                <w:sz w:val="24"/>
                <w:szCs w:val="24"/>
              </w:rPr>
              <w:t>Manitoba Health Insurance Registry</w:t>
            </w:r>
          </w:p>
        </w:tc>
        <w:tc>
          <w:tcPr>
            <w:tcW w:w="7131" w:type="dxa"/>
          </w:tcPr>
          <w:p w14:paraId="618AA0F0" w14:textId="10011ACF" w:rsidR="004E269C" w:rsidRPr="00306803" w:rsidRDefault="004E269C" w:rsidP="004E269C">
            <w:pPr>
              <w:pStyle w:val="ListParagraph"/>
              <w:spacing w:line="276" w:lineRule="auto"/>
              <w:ind w:left="0"/>
              <w:cnfStyle w:val="100000000000" w:firstRow="1" w:lastRow="0" w:firstColumn="0" w:lastColumn="0" w:oddVBand="0" w:evenVBand="0" w:oddHBand="0" w:evenHBand="0" w:firstRowFirstColumn="0" w:firstRowLastColumn="0" w:lastRowFirstColumn="0" w:lastRowLastColumn="0"/>
              <w:rPr>
                <w:b w:val="0"/>
                <w:sz w:val="24"/>
                <w:szCs w:val="24"/>
              </w:rPr>
            </w:pPr>
            <w:r w:rsidRPr="00306803">
              <w:rPr>
                <w:b w:val="0"/>
                <w:sz w:val="24"/>
                <w:szCs w:val="24"/>
              </w:rPr>
              <w:t>Demographic information from the time an individual is registered as a resident of Manitoba, including age, sex and area of residence</w:t>
            </w:r>
          </w:p>
        </w:tc>
      </w:tr>
      <w:tr w:rsidR="004E269C" w14:paraId="1491E175" w14:textId="77777777" w:rsidTr="000362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094305A8" w14:textId="67FAF8A3" w:rsidR="004E269C" w:rsidRDefault="004E269C" w:rsidP="004E269C">
            <w:pPr>
              <w:pStyle w:val="ListParagraph"/>
              <w:spacing w:line="276" w:lineRule="auto"/>
              <w:ind w:left="0"/>
              <w:rPr>
                <w:sz w:val="24"/>
                <w:szCs w:val="24"/>
              </w:rPr>
            </w:pPr>
            <w:r>
              <w:rPr>
                <w:b w:val="0"/>
                <w:sz w:val="24"/>
                <w:szCs w:val="24"/>
              </w:rPr>
              <w:t xml:space="preserve">Public Use </w:t>
            </w:r>
            <w:r w:rsidRPr="00B35BCD">
              <w:rPr>
                <w:b w:val="0"/>
                <w:sz w:val="24"/>
                <w:szCs w:val="24"/>
              </w:rPr>
              <w:t>Canada Census</w:t>
            </w:r>
            <w:r w:rsidRPr="00640118">
              <w:rPr>
                <w:sz w:val="24"/>
                <w:szCs w:val="24"/>
              </w:rPr>
              <w:t xml:space="preserve"> </w:t>
            </w:r>
            <w:r>
              <w:rPr>
                <w:b w:val="0"/>
                <w:sz w:val="24"/>
                <w:szCs w:val="24"/>
              </w:rPr>
              <w:t>F</w:t>
            </w:r>
            <w:r w:rsidRPr="00B35BCD">
              <w:rPr>
                <w:b w:val="0"/>
                <w:sz w:val="24"/>
                <w:szCs w:val="24"/>
              </w:rPr>
              <w:t>iles</w:t>
            </w:r>
          </w:p>
        </w:tc>
        <w:tc>
          <w:tcPr>
            <w:tcW w:w="7131" w:type="dxa"/>
          </w:tcPr>
          <w:p w14:paraId="6B3CBFAB" w14:textId="62F1B946" w:rsidR="004E269C" w:rsidRDefault="004E269C" w:rsidP="004E269C">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I</w:t>
            </w:r>
            <w:r w:rsidRPr="00640118">
              <w:rPr>
                <w:sz w:val="24"/>
                <w:szCs w:val="24"/>
              </w:rPr>
              <w:t>nformation on the average small area-level household income, which we used to construct income quintiles</w:t>
            </w:r>
            <w:r>
              <w:rPr>
                <w:sz w:val="24"/>
                <w:szCs w:val="24"/>
              </w:rPr>
              <w:t xml:space="preserve"> and measure socioeconomic status</w:t>
            </w:r>
          </w:p>
        </w:tc>
      </w:tr>
      <w:tr w:rsidR="004E269C" w14:paraId="0C91F277" w14:textId="77777777" w:rsidTr="000362A5">
        <w:tc>
          <w:tcPr>
            <w:cnfStyle w:val="001000000000" w:firstRow="0" w:lastRow="0" w:firstColumn="1" w:lastColumn="0" w:oddVBand="0" w:evenVBand="0" w:oddHBand="0" w:evenHBand="0" w:firstRowFirstColumn="0" w:firstRowLastColumn="0" w:lastRowFirstColumn="0" w:lastRowLastColumn="0"/>
            <w:tcW w:w="2977" w:type="dxa"/>
          </w:tcPr>
          <w:p w14:paraId="3B83135B" w14:textId="1454E945" w:rsidR="004E269C" w:rsidRDefault="004E269C" w:rsidP="004E269C">
            <w:pPr>
              <w:pStyle w:val="ListParagraph"/>
              <w:spacing w:line="276" w:lineRule="auto"/>
              <w:ind w:left="0"/>
              <w:rPr>
                <w:sz w:val="24"/>
                <w:szCs w:val="24"/>
              </w:rPr>
            </w:pPr>
            <w:r w:rsidRPr="000634D4">
              <w:rPr>
                <w:b w:val="0"/>
                <w:sz w:val="24"/>
              </w:rPr>
              <w:t>PATHS Data Resource</w:t>
            </w:r>
          </w:p>
        </w:tc>
        <w:tc>
          <w:tcPr>
            <w:tcW w:w="7131" w:type="dxa"/>
          </w:tcPr>
          <w:p w14:paraId="2E8A5956" w14:textId="5CEAAF91" w:rsidR="004E269C" w:rsidRDefault="004E269C" w:rsidP="004E269C">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sz w:val="24"/>
                <w:szCs w:val="24"/>
              </w:rPr>
            </w:pPr>
            <w:r>
              <w:rPr>
                <w:sz w:val="24"/>
              </w:rPr>
              <w:t>A</w:t>
            </w:r>
            <w:r w:rsidRPr="000634D4">
              <w:rPr>
                <w:sz w:val="24"/>
              </w:rPr>
              <w:t xml:space="preserve"> dataset containing information on the health, socioeconomic status, social services use and education assessments of children born 1984-2016 who lived in Manitoba at some point during their childhood</w:t>
            </w:r>
          </w:p>
        </w:tc>
      </w:tr>
      <w:tr w:rsidR="004E269C" w14:paraId="26AAC872" w14:textId="77777777" w:rsidTr="000362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560F77E0" w14:textId="1B526B08" w:rsidR="004E269C" w:rsidRDefault="004E269C" w:rsidP="004E269C">
            <w:pPr>
              <w:pStyle w:val="ListParagraph"/>
              <w:spacing w:line="276" w:lineRule="auto"/>
              <w:ind w:left="0"/>
              <w:rPr>
                <w:sz w:val="24"/>
                <w:szCs w:val="24"/>
              </w:rPr>
            </w:pPr>
            <w:r w:rsidRPr="00B35BCD">
              <w:rPr>
                <w:b w:val="0"/>
                <w:sz w:val="24"/>
              </w:rPr>
              <w:t>BabyFirst Screen</w:t>
            </w:r>
            <w:r>
              <w:rPr>
                <w:sz w:val="24"/>
              </w:rPr>
              <w:t xml:space="preserve"> </w:t>
            </w:r>
            <w:r w:rsidRPr="00306803">
              <w:rPr>
                <w:b w:val="0"/>
                <w:sz w:val="24"/>
              </w:rPr>
              <w:t>and</w:t>
            </w:r>
            <w:r>
              <w:rPr>
                <w:sz w:val="24"/>
              </w:rPr>
              <w:t xml:space="preserve"> </w:t>
            </w:r>
            <w:r w:rsidRPr="00B35BCD">
              <w:rPr>
                <w:b w:val="0"/>
                <w:sz w:val="24"/>
              </w:rPr>
              <w:t>Families First Screen</w:t>
            </w:r>
          </w:p>
        </w:tc>
        <w:tc>
          <w:tcPr>
            <w:tcW w:w="7131" w:type="dxa"/>
          </w:tcPr>
          <w:p w14:paraId="2A76B281" w14:textId="11A21AE2" w:rsidR="004E269C" w:rsidRDefault="004E269C" w:rsidP="004E269C">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sz w:val="24"/>
                <w:szCs w:val="24"/>
              </w:rPr>
            </w:pPr>
            <w:r>
              <w:rPr>
                <w:sz w:val="24"/>
              </w:rPr>
              <w:t>Universal survey administered at birth, collects measures of biological, social, and family risk factors</w:t>
            </w:r>
          </w:p>
        </w:tc>
      </w:tr>
      <w:tr w:rsidR="004E269C" w14:paraId="517C1B1E" w14:textId="77777777" w:rsidTr="000362A5">
        <w:tc>
          <w:tcPr>
            <w:cnfStyle w:val="001000000000" w:firstRow="0" w:lastRow="0" w:firstColumn="1" w:lastColumn="0" w:oddVBand="0" w:evenVBand="0" w:oddHBand="0" w:evenHBand="0" w:firstRowFirstColumn="0" w:firstRowLastColumn="0" w:lastRowFirstColumn="0" w:lastRowLastColumn="0"/>
            <w:tcW w:w="2977" w:type="dxa"/>
          </w:tcPr>
          <w:p w14:paraId="00D87F21" w14:textId="0AE3CAA6" w:rsidR="004E269C" w:rsidRDefault="004E269C" w:rsidP="004E269C">
            <w:pPr>
              <w:pStyle w:val="ListParagraph"/>
              <w:spacing w:line="276" w:lineRule="auto"/>
              <w:ind w:left="0"/>
              <w:rPr>
                <w:sz w:val="24"/>
                <w:szCs w:val="24"/>
              </w:rPr>
            </w:pPr>
            <w:r>
              <w:rPr>
                <w:b w:val="0"/>
                <w:sz w:val="24"/>
              </w:rPr>
              <w:t>Healthy Baby Prenatal Benefit</w:t>
            </w:r>
          </w:p>
        </w:tc>
        <w:tc>
          <w:tcPr>
            <w:tcW w:w="7131" w:type="dxa"/>
          </w:tcPr>
          <w:p w14:paraId="0C91D3EE" w14:textId="744C9604" w:rsidR="004E269C" w:rsidRDefault="004E269C" w:rsidP="004E269C">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sz w:val="24"/>
                <w:szCs w:val="24"/>
              </w:rPr>
            </w:pPr>
            <w:r>
              <w:rPr>
                <w:sz w:val="24"/>
              </w:rPr>
              <w:t>Measures of biological, social, and family risk factors from expectant mothers</w:t>
            </w:r>
          </w:p>
        </w:tc>
      </w:tr>
      <w:tr w:rsidR="004E269C" w14:paraId="12B89E97" w14:textId="77777777" w:rsidTr="000362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21292215" w14:textId="6C7D22E0" w:rsidR="004E269C" w:rsidRDefault="004E269C" w:rsidP="004E269C">
            <w:pPr>
              <w:pStyle w:val="ListParagraph"/>
              <w:spacing w:line="276" w:lineRule="auto"/>
              <w:ind w:left="0"/>
              <w:rPr>
                <w:sz w:val="24"/>
                <w:szCs w:val="24"/>
              </w:rPr>
            </w:pPr>
            <w:r>
              <w:rPr>
                <w:b w:val="0"/>
                <w:sz w:val="24"/>
              </w:rPr>
              <w:t>Social Assistance Management Information Network</w:t>
            </w:r>
          </w:p>
        </w:tc>
        <w:tc>
          <w:tcPr>
            <w:tcW w:w="7131" w:type="dxa"/>
          </w:tcPr>
          <w:p w14:paraId="420D490F" w14:textId="3BCE5729" w:rsidR="004E269C" w:rsidRDefault="004E269C" w:rsidP="004E269C">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sz w:val="24"/>
                <w:szCs w:val="24"/>
              </w:rPr>
            </w:pPr>
            <w:r>
              <w:rPr>
                <w:sz w:val="24"/>
              </w:rPr>
              <w:t>Individual-level information on receipt of income assistance</w:t>
            </w:r>
          </w:p>
        </w:tc>
      </w:tr>
      <w:tr w:rsidR="004E269C" w14:paraId="6BA163DB" w14:textId="77777777" w:rsidTr="000362A5">
        <w:tc>
          <w:tcPr>
            <w:cnfStyle w:val="001000000000" w:firstRow="0" w:lastRow="0" w:firstColumn="1" w:lastColumn="0" w:oddVBand="0" w:evenVBand="0" w:oddHBand="0" w:evenHBand="0" w:firstRowFirstColumn="0" w:firstRowLastColumn="0" w:lastRowFirstColumn="0" w:lastRowLastColumn="0"/>
            <w:tcW w:w="2977" w:type="dxa"/>
          </w:tcPr>
          <w:p w14:paraId="4FA8CE09" w14:textId="4DA9D712" w:rsidR="004E269C" w:rsidRDefault="004E269C" w:rsidP="004E269C">
            <w:pPr>
              <w:pStyle w:val="ListParagraph"/>
              <w:spacing w:line="276" w:lineRule="auto"/>
              <w:ind w:left="0"/>
              <w:rPr>
                <w:sz w:val="24"/>
                <w:szCs w:val="24"/>
              </w:rPr>
            </w:pPr>
            <w:r w:rsidRPr="007E6366">
              <w:rPr>
                <w:b w:val="0"/>
                <w:sz w:val="24"/>
              </w:rPr>
              <w:t xml:space="preserve">Child </w:t>
            </w:r>
            <w:r>
              <w:rPr>
                <w:b w:val="0"/>
                <w:sz w:val="24"/>
              </w:rPr>
              <w:t>and Family Services</w:t>
            </w:r>
          </w:p>
        </w:tc>
        <w:tc>
          <w:tcPr>
            <w:tcW w:w="7131" w:type="dxa"/>
          </w:tcPr>
          <w:p w14:paraId="19F51E8A" w14:textId="03A7DA11" w:rsidR="004E269C" w:rsidRDefault="004E269C" w:rsidP="004E269C">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sz w:val="24"/>
                <w:szCs w:val="24"/>
              </w:rPr>
            </w:pPr>
            <w:r>
              <w:rPr>
                <w:sz w:val="24"/>
              </w:rPr>
              <w:t xml:space="preserve">Information on families receiving services from Child and Family Services and families whose children had been taken into care </w:t>
            </w:r>
          </w:p>
        </w:tc>
      </w:tr>
      <w:tr w:rsidR="004E269C" w14:paraId="213E7DF6" w14:textId="77777777" w:rsidTr="000362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2980AC97" w14:textId="746E231A" w:rsidR="004E269C" w:rsidRDefault="004E269C" w:rsidP="004E269C">
            <w:pPr>
              <w:pStyle w:val="ListParagraph"/>
              <w:spacing w:line="276" w:lineRule="auto"/>
              <w:ind w:left="0"/>
              <w:rPr>
                <w:sz w:val="24"/>
                <w:szCs w:val="24"/>
              </w:rPr>
            </w:pPr>
            <w:r w:rsidRPr="007E6366">
              <w:rPr>
                <w:b w:val="0"/>
                <w:sz w:val="24"/>
              </w:rPr>
              <w:t>Medical Claims/Medical Services</w:t>
            </w:r>
          </w:p>
        </w:tc>
        <w:tc>
          <w:tcPr>
            <w:tcW w:w="7131" w:type="dxa"/>
          </w:tcPr>
          <w:p w14:paraId="4869E337" w14:textId="649EE64E" w:rsidR="004E269C" w:rsidRDefault="004E269C" w:rsidP="004E269C">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sz w:val="24"/>
                <w:szCs w:val="24"/>
              </w:rPr>
            </w:pPr>
            <w:r>
              <w:rPr>
                <w:sz w:val="24"/>
              </w:rPr>
              <w:t>Records of ambulatory physician visits and reasons for visits</w:t>
            </w:r>
          </w:p>
        </w:tc>
      </w:tr>
      <w:tr w:rsidR="004E269C" w14:paraId="1CEB2991" w14:textId="77777777" w:rsidTr="000362A5">
        <w:tc>
          <w:tcPr>
            <w:cnfStyle w:val="001000000000" w:firstRow="0" w:lastRow="0" w:firstColumn="1" w:lastColumn="0" w:oddVBand="0" w:evenVBand="0" w:oddHBand="0" w:evenHBand="0" w:firstRowFirstColumn="0" w:firstRowLastColumn="0" w:lastRowFirstColumn="0" w:lastRowLastColumn="0"/>
            <w:tcW w:w="2977" w:type="dxa"/>
          </w:tcPr>
          <w:p w14:paraId="3B1DA927" w14:textId="2FC771DE" w:rsidR="004E269C" w:rsidRPr="007E6366" w:rsidRDefault="004E269C" w:rsidP="004E269C">
            <w:pPr>
              <w:pStyle w:val="ListParagraph"/>
              <w:spacing w:line="276" w:lineRule="auto"/>
              <w:ind w:left="0"/>
              <w:rPr>
                <w:b w:val="0"/>
                <w:sz w:val="24"/>
              </w:rPr>
            </w:pPr>
            <w:r w:rsidRPr="007E6366">
              <w:rPr>
                <w:b w:val="0"/>
                <w:sz w:val="24"/>
              </w:rPr>
              <w:t>Enrollment, Marks and Assessments</w:t>
            </w:r>
          </w:p>
        </w:tc>
        <w:tc>
          <w:tcPr>
            <w:tcW w:w="7131" w:type="dxa"/>
          </w:tcPr>
          <w:p w14:paraId="7BEF0DA3" w14:textId="7AF257B1" w:rsidR="004E269C" w:rsidRDefault="004E269C" w:rsidP="004E269C">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sz w:val="24"/>
              </w:rPr>
            </w:pPr>
            <w:r>
              <w:rPr>
                <w:sz w:val="24"/>
              </w:rPr>
              <w:t>Manitoba Education records on school enrollment, grade repetition, and high school graduation; literacy, numeracy and student engagement assessments</w:t>
            </w:r>
          </w:p>
        </w:tc>
      </w:tr>
      <w:tr w:rsidR="004E269C" w14:paraId="21ECA523" w14:textId="77777777" w:rsidTr="000362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215648E8" w14:textId="71406294" w:rsidR="004E269C" w:rsidRPr="007E6366" w:rsidRDefault="004E269C" w:rsidP="004E269C">
            <w:pPr>
              <w:pStyle w:val="ListParagraph"/>
              <w:spacing w:line="276" w:lineRule="auto"/>
              <w:ind w:left="0"/>
              <w:rPr>
                <w:b w:val="0"/>
                <w:sz w:val="24"/>
              </w:rPr>
            </w:pPr>
            <w:r w:rsidRPr="007E6366">
              <w:rPr>
                <w:b w:val="0"/>
                <w:sz w:val="24"/>
              </w:rPr>
              <w:t>Prosecution Information and Scheduling Management</w:t>
            </w:r>
          </w:p>
        </w:tc>
        <w:tc>
          <w:tcPr>
            <w:tcW w:w="7131" w:type="dxa"/>
          </w:tcPr>
          <w:p w14:paraId="0637B378" w14:textId="7D02C33F" w:rsidR="004E269C" w:rsidRDefault="004E269C" w:rsidP="004E269C">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sz w:val="24"/>
              </w:rPr>
            </w:pPr>
            <w:r>
              <w:rPr>
                <w:sz w:val="24"/>
              </w:rPr>
              <w:t>Information from Manitoba Justice on individuals who have ever been witness to a crime, accused of a crime, or a victim of a crime</w:t>
            </w:r>
          </w:p>
        </w:tc>
      </w:tr>
      <w:tr w:rsidR="004E269C" w14:paraId="685C0D31" w14:textId="77777777" w:rsidTr="000362A5">
        <w:tc>
          <w:tcPr>
            <w:cnfStyle w:val="001000000000" w:firstRow="0" w:lastRow="0" w:firstColumn="1" w:lastColumn="0" w:oddVBand="0" w:evenVBand="0" w:oddHBand="0" w:evenHBand="0" w:firstRowFirstColumn="0" w:firstRowLastColumn="0" w:lastRowFirstColumn="0" w:lastRowLastColumn="0"/>
            <w:tcW w:w="2977" w:type="dxa"/>
          </w:tcPr>
          <w:p w14:paraId="599D467F" w14:textId="27FBC2D3" w:rsidR="004E269C" w:rsidRPr="007E6366" w:rsidRDefault="004E269C" w:rsidP="004E269C">
            <w:pPr>
              <w:pStyle w:val="ListParagraph"/>
              <w:spacing w:line="276" w:lineRule="auto"/>
              <w:ind w:left="0"/>
              <w:rPr>
                <w:b w:val="0"/>
                <w:sz w:val="24"/>
              </w:rPr>
            </w:pPr>
            <w:r w:rsidRPr="007E6366">
              <w:rPr>
                <w:b w:val="0"/>
                <w:sz w:val="24"/>
              </w:rPr>
              <w:t>Hospital Discharge Abstracts</w:t>
            </w:r>
          </w:p>
        </w:tc>
        <w:tc>
          <w:tcPr>
            <w:tcW w:w="7131" w:type="dxa"/>
          </w:tcPr>
          <w:p w14:paraId="01A66ACE" w14:textId="15CFCBB4" w:rsidR="004E269C" w:rsidRDefault="004E269C" w:rsidP="004E269C">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sz w:val="24"/>
              </w:rPr>
            </w:pPr>
            <w:r>
              <w:rPr>
                <w:sz w:val="24"/>
              </w:rPr>
              <w:t>Reasons for hospitalizations, including births</w:t>
            </w:r>
          </w:p>
        </w:tc>
      </w:tr>
      <w:tr w:rsidR="004E269C" w14:paraId="554FB913" w14:textId="77777777" w:rsidTr="000362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1FACE1C" w14:textId="04BCD90B" w:rsidR="004E269C" w:rsidRPr="007E6366" w:rsidRDefault="004E269C" w:rsidP="004E269C">
            <w:pPr>
              <w:pStyle w:val="ListParagraph"/>
              <w:spacing w:line="276" w:lineRule="auto"/>
              <w:ind w:left="0"/>
              <w:rPr>
                <w:b w:val="0"/>
                <w:sz w:val="24"/>
              </w:rPr>
            </w:pPr>
            <w:r w:rsidRPr="00B35BCD">
              <w:rPr>
                <w:b w:val="0"/>
                <w:sz w:val="24"/>
              </w:rPr>
              <w:t>Cadham Provincial Laboratory</w:t>
            </w:r>
          </w:p>
        </w:tc>
        <w:tc>
          <w:tcPr>
            <w:tcW w:w="7131" w:type="dxa"/>
          </w:tcPr>
          <w:p w14:paraId="3DC1F7E4" w14:textId="78D35A0C" w:rsidR="004E269C" w:rsidRDefault="004E269C" w:rsidP="004E269C">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sz w:val="24"/>
              </w:rPr>
            </w:pPr>
            <w:r>
              <w:rPr>
                <w:sz w:val="24"/>
              </w:rPr>
              <w:t>Laboratory test results, e.g., for sexually transmitted infections</w:t>
            </w:r>
          </w:p>
        </w:tc>
      </w:tr>
    </w:tbl>
    <w:p w14:paraId="0A9EEE95" w14:textId="77777777" w:rsidR="00E60B1B" w:rsidRDefault="00E60B1B" w:rsidP="004E269C">
      <w:pPr>
        <w:widowControl w:val="0"/>
        <w:autoSpaceDE w:val="0"/>
        <w:autoSpaceDN w:val="0"/>
        <w:adjustRightInd w:val="0"/>
        <w:spacing w:after="0" w:line="276" w:lineRule="auto"/>
        <w:rPr>
          <w:b/>
          <w:sz w:val="28"/>
          <w:szCs w:val="24"/>
        </w:rPr>
      </w:pPr>
    </w:p>
    <w:p w14:paraId="79BB17E8" w14:textId="77777777" w:rsidR="00E60B1B" w:rsidRDefault="00E60B1B">
      <w:pPr>
        <w:rPr>
          <w:b/>
          <w:sz w:val="28"/>
          <w:szCs w:val="24"/>
        </w:rPr>
      </w:pPr>
      <w:r>
        <w:rPr>
          <w:b/>
          <w:sz w:val="28"/>
          <w:szCs w:val="24"/>
        </w:rPr>
        <w:br w:type="page"/>
      </w:r>
    </w:p>
    <w:p w14:paraId="3441246D" w14:textId="7A145984" w:rsidR="00AE0BA2" w:rsidRDefault="00AE0BA2" w:rsidP="00E60B1B">
      <w:pPr>
        <w:widowControl w:val="0"/>
        <w:autoSpaceDE w:val="0"/>
        <w:autoSpaceDN w:val="0"/>
        <w:adjustRightInd w:val="0"/>
        <w:spacing w:after="120" w:line="276" w:lineRule="auto"/>
        <w:ind w:left="641" w:hanging="641"/>
        <w:rPr>
          <w:b/>
          <w:sz w:val="28"/>
          <w:szCs w:val="24"/>
        </w:rPr>
      </w:pPr>
      <w:r>
        <w:rPr>
          <w:b/>
          <w:sz w:val="28"/>
          <w:szCs w:val="24"/>
        </w:rPr>
        <w:lastRenderedPageBreak/>
        <w:t>Appendix 2. Developing the Study Population</w:t>
      </w:r>
    </w:p>
    <w:p w14:paraId="12FD5625" w14:textId="77777777" w:rsidR="00E60B1B" w:rsidRDefault="00E60B1B" w:rsidP="00E60B1B">
      <w:pPr>
        <w:spacing w:after="60"/>
        <w:rPr>
          <w:sz w:val="24"/>
        </w:rPr>
      </w:pPr>
      <w:r w:rsidRPr="00E60B1B">
        <w:rPr>
          <w:sz w:val="24"/>
        </w:rPr>
        <w:t>To develop the study population, we started by identifying records from all children born 1987-2010</w:t>
      </w:r>
      <w:r w:rsidRPr="00E5151C">
        <w:rPr>
          <w:sz w:val="24"/>
        </w:rPr>
        <w:t xml:space="preserve"> </w:t>
      </w:r>
      <w:r>
        <w:rPr>
          <w:sz w:val="24"/>
        </w:rPr>
        <w:t xml:space="preserve">who lived </w:t>
      </w:r>
      <w:r w:rsidRPr="00E5151C">
        <w:rPr>
          <w:sz w:val="24"/>
        </w:rPr>
        <w:t>in Manitoba</w:t>
      </w:r>
      <w:r>
        <w:rPr>
          <w:sz w:val="24"/>
        </w:rPr>
        <w:t xml:space="preserve"> at some point during their school</w:t>
      </w:r>
      <w:r w:rsidRPr="00E5151C">
        <w:rPr>
          <w:sz w:val="24"/>
        </w:rPr>
        <w:t xml:space="preserve"> </w:t>
      </w:r>
      <w:r>
        <w:rPr>
          <w:sz w:val="24"/>
        </w:rPr>
        <w:t xml:space="preserve">years (kindergarten to grade 12). These children were the appropriate age to have participated in BGCW programs during the years for which we had BGCW program data (2005-2016). </w:t>
      </w:r>
    </w:p>
    <w:p w14:paraId="763FFD9C" w14:textId="47AC2428" w:rsidR="00E60B1B" w:rsidRDefault="00E60B1B" w:rsidP="00E60B1B">
      <w:pPr>
        <w:spacing w:after="60"/>
        <w:rPr>
          <w:sz w:val="24"/>
        </w:rPr>
      </w:pPr>
      <w:r>
        <w:rPr>
          <w:noProof/>
          <w:sz w:val="24"/>
          <w:lang w:eastAsia="en-CA"/>
        </w:rPr>
        <w:drawing>
          <wp:anchor distT="0" distB="0" distL="114300" distR="114300" simplePos="0" relativeHeight="251704320" behindDoc="0" locked="0" layoutInCell="1" allowOverlap="1" wp14:anchorId="1AE4894A" wp14:editId="583181D1">
            <wp:simplePos x="0" y="0"/>
            <wp:positionH relativeFrom="margin">
              <wp:align>left</wp:align>
            </wp:positionH>
            <wp:positionV relativeFrom="paragraph">
              <wp:posOffset>1577340</wp:posOffset>
            </wp:positionV>
            <wp:extent cx="4538345" cy="4283075"/>
            <wp:effectExtent l="0" t="0" r="0" b="317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538345" cy="4283075"/>
                    </a:xfrm>
                    <a:prstGeom prst="rect">
                      <a:avLst/>
                    </a:prstGeom>
                    <a:noFill/>
                  </pic:spPr>
                </pic:pic>
              </a:graphicData>
            </a:graphic>
            <wp14:sizeRelH relativeFrom="margin">
              <wp14:pctWidth>0</wp14:pctWidth>
            </wp14:sizeRelH>
            <wp14:sizeRelV relativeFrom="margin">
              <wp14:pctHeight>0</wp14:pctHeight>
            </wp14:sizeRelV>
          </wp:anchor>
        </w:drawing>
      </w:r>
      <w:r>
        <w:rPr>
          <w:sz w:val="24"/>
        </w:rPr>
        <w:t xml:space="preserve">In the Repository, we identified </w:t>
      </w:r>
      <w:r w:rsidRPr="000634D4">
        <w:rPr>
          <w:b/>
          <w:sz w:val="24"/>
        </w:rPr>
        <w:t>533,189 children</w:t>
      </w:r>
      <w:r>
        <w:rPr>
          <w:sz w:val="24"/>
        </w:rPr>
        <w:t xml:space="preserve"> born 1987-2010 and living in Manitoba at some time during the 2005-2016 time period. In the BGCW program data, we identified </w:t>
      </w:r>
      <w:r w:rsidRPr="000634D4">
        <w:rPr>
          <w:b/>
          <w:sz w:val="24"/>
        </w:rPr>
        <w:t>16,784 children</w:t>
      </w:r>
      <w:r>
        <w:rPr>
          <w:sz w:val="24"/>
        </w:rPr>
        <w:t xml:space="preserve"> who participated in a BGCW program at least once during the 2005-2016 time period. We cross-tabulated these two datasets, removing any records that were </w:t>
      </w:r>
      <w:r w:rsidRPr="00E5151C">
        <w:rPr>
          <w:sz w:val="24"/>
        </w:rPr>
        <w:t xml:space="preserve">duplicates (e.g., </w:t>
      </w:r>
      <w:r>
        <w:rPr>
          <w:sz w:val="24"/>
        </w:rPr>
        <w:t xml:space="preserve">records that </w:t>
      </w:r>
      <w:r w:rsidRPr="00E5151C">
        <w:rPr>
          <w:sz w:val="24"/>
        </w:rPr>
        <w:t xml:space="preserve">were for the same child registered under different name variations), any records that did not link to a valid PHIN, </w:t>
      </w:r>
      <w:r>
        <w:rPr>
          <w:sz w:val="24"/>
        </w:rPr>
        <w:t xml:space="preserve">and </w:t>
      </w:r>
      <w:r w:rsidRPr="00E5151C">
        <w:rPr>
          <w:sz w:val="24"/>
        </w:rPr>
        <w:t xml:space="preserve">any records where the child was not covered by Manitoba health insurance while </w:t>
      </w:r>
      <w:r>
        <w:rPr>
          <w:sz w:val="24"/>
        </w:rPr>
        <w:t>participating</w:t>
      </w:r>
      <w:r w:rsidRPr="00E5151C">
        <w:rPr>
          <w:sz w:val="24"/>
        </w:rPr>
        <w:t xml:space="preserve"> in </w:t>
      </w:r>
      <w:r>
        <w:rPr>
          <w:sz w:val="24"/>
        </w:rPr>
        <w:t xml:space="preserve">BGCW programs. After applying these criteria, we had a group of </w:t>
      </w:r>
      <w:r w:rsidRPr="000634D4">
        <w:rPr>
          <w:b/>
          <w:sz w:val="24"/>
        </w:rPr>
        <w:t>9,317 children</w:t>
      </w:r>
      <w:r>
        <w:rPr>
          <w:sz w:val="24"/>
        </w:rPr>
        <w:t xml:space="preserve"> who had participated in BGCW programs (2005-2016) and for whom we had Manitoba health insurance records for at least part of that time.</w:t>
      </w:r>
    </w:p>
    <w:p w14:paraId="29BC0822" w14:textId="084484ED" w:rsidR="00E60B1B" w:rsidRDefault="00E60B1B" w:rsidP="00E60B1B">
      <w:pPr>
        <w:spacing w:after="60"/>
        <w:rPr>
          <w:sz w:val="24"/>
        </w:rPr>
      </w:pPr>
      <w:r>
        <w:rPr>
          <w:sz w:val="24"/>
        </w:rPr>
        <w:t>W</w:t>
      </w:r>
      <w:r w:rsidRPr="00E5151C">
        <w:rPr>
          <w:sz w:val="24"/>
        </w:rPr>
        <w:t xml:space="preserve">e </w:t>
      </w:r>
      <w:r>
        <w:rPr>
          <w:sz w:val="24"/>
        </w:rPr>
        <w:t>then developed a comparison group of children who had similar socio-demographic characteristics to the first group, but had not participated in BGCW programs during the study period. We matched</w:t>
      </w:r>
      <w:r w:rsidRPr="00E5151C">
        <w:rPr>
          <w:sz w:val="24"/>
        </w:rPr>
        <w:t xml:space="preserve"> </w:t>
      </w:r>
      <w:r>
        <w:rPr>
          <w:sz w:val="24"/>
        </w:rPr>
        <w:t>each of the 9,317 participating</w:t>
      </w:r>
      <w:r w:rsidRPr="00E5151C">
        <w:rPr>
          <w:sz w:val="24"/>
        </w:rPr>
        <w:t xml:space="preserve"> children to other children who lived in the same 5-digit postal code and were the same age (born within </w:t>
      </w:r>
      <w:r w:rsidRPr="00E5151C">
        <w:rPr>
          <w:rFonts w:cstheme="minorHAnsi"/>
          <w:sz w:val="24"/>
        </w:rPr>
        <w:t>±</w:t>
      </w:r>
      <w:r w:rsidRPr="00E5151C">
        <w:rPr>
          <w:sz w:val="24"/>
        </w:rPr>
        <w:t>60 days and also in the same calendar year or school year). We removed records for children for whom no match was available.</w:t>
      </w:r>
      <w:r>
        <w:rPr>
          <w:sz w:val="24"/>
        </w:rPr>
        <w:t xml:space="preserve"> </w:t>
      </w:r>
    </w:p>
    <w:p w14:paraId="7E484AFB" w14:textId="77777777" w:rsidR="00E60B1B" w:rsidRDefault="00E60B1B" w:rsidP="00EE2070">
      <w:pPr>
        <w:spacing w:after="0"/>
        <w:rPr>
          <w:sz w:val="24"/>
        </w:rPr>
      </w:pPr>
    </w:p>
    <w:p w14:paraId="0FF1350C" w14:textId="15D3ED6E" w:rsidR="00E60B1B" w:rsidRDefault="00E60B1B" w:rsidP="00E60B1B">
      <w:pPr>
        <w:spacing w:after="60"/>
        <w:rPr>
          <w:sz w:val="24"/>
        </w:rPr>
      </w:pPr>
      <w:r>
        <w:rPr>
          <w:sz w:val="24"/>
        </w:rPr>
        <w:t>This resulted in the following numbers for the final study cohort:</w:t>
      </w:r>
    </w:p>
    <w:p w14:paraId="338CCC13" w14:textId="0A91F7A6" w:rsidR="00E60B1B" w:rsidRDefault="00E60B1B" w:rsidP="00E60B1B">
      <w:pPr>
        <w:pStyle w:val="ListParagraph"/>
        <w:numPr>
          <w:ilvl w:val="0"/>
          <w:numId w:val="5"/>
        </w:numPr>
        <w:rPr>
          <w:sz w:val="24"/>
        </w:rPr>
      </w:pPr>
      <w:r>
        <w:rPr>
          <w:b/>
          <w:sz w:val="24"/>
        </w:rPr>
        <w:t>8,990</w:t>
      </w:r>
      <w:r w:rsidRPr="000634D4">
        <w:rPr>
          <w:b/>
          <w:sz w:val="24"/>
        </w:rPr>
        <w:t xml:space="preserve"> </w:t>
      </w:r>
      <w:r w:rsidRPr="000634D4">
        <w:rPr>
          <w:sz w:val="24"/>
        </w:rPr>
        <w:t xml:space="preserve">children who participated in </w:t>
      </w:r>
      <w:r w:rsidR="00F070BD">
        <w:rPr>
          <w:sz w:val="24"/>
        </w:rPr>
        <w:t xml:space="preserve">a </w:t>
      </w:r>
      <w:r w:rsidRPr="000634D4">
        <w:rPr>
          <w:sz w:val="24"/>
        </w:rPr>
        <w:t xml:space="preserve">BGCW </w:t>
      </w:r>
      <w:r w:rsidR="00F070BD">
        <w:rPr>
          <w:sz w:val="24"/>
        </w:rPr>
        <w:t xml:space="preserve">program </w:t>
      </w:r>
      <w:r w:rsidRPr="000634D4">
        <w:rPr>
          <w:sz w:val="24"/>
        </w:rPr>
        <w:t>during the study period (</w:t>
      </w:r>
      <w:r>
        <w:rPr>
          <w:b/>
          <w:sz w:val="24"/>
        </w:rPr>
        <w:t>BGCW</w:t>
      </w:r>
      <w:r w:rsidRPr="000634D4">
        <w:rPr>
          <w:b/>
          <w:sz w:val="24"/>
        </w:rPr>
        <w:t xml:space="preserve"> </w:t>
      </w:r>
      <w:r>
        <w:rPr>
          <w:b/>
          <w:sz w:val="24"/>
        </w:rPr>
        <w:t xml:space="preserve">or exposed </w:t>
      </w:r>
      <w:r w:rsidRPr="000634D4">
        <w:rPr>
          <w:b/>
          <w:sz w:val="24"/>
        </w:rPr>
        <w:t>group</w:t>
      </w:r>
      <w:r>
        <w:rPr>
          <w:sz w:val="24"/>
        </w:rPr>
        <w:t>)</w:t>
      </w:r>
    </w:p>
    <w:p w14:paraId="6696544F" w14:textId="18051B44" w:rsidR="00E60B1B" w:rsidRPr="00E60B1B" w:rsidRDefault="00E60B1B" w:rsidP="00E60B1B">
      <w:pPr>
        <w:pStyle w:val="ListParagraph"/>
        <w:numPr>
          <w:ilvl w:val="0"/>
          <w:numId w:val="5"/>
        </w:numPr>
        <w:spacing w:after="360"/>
        <w:ind w:left="714" w:hanging="357"/>
        <w:contextualSpacing w:val="0"/>
        <w:rPr>
          <w:sz w:val="24"/>
        </w:rPr>
      </w:pPr>
      <w:r>
        <w:rPr>
          <w:b/>
          <w:sz w:val="24"/>
        </w:rPr>
        <w:t>69,980</w:t>
      </w:r>
      <w:r w:rsidRPr="000634D4">
        <w:rPr>
          <w:b/>
          <w:sz w:val="24"/>
        </w:rPr>
        <w:t xml:space="preserve"> </w:t>
      </w:r>
      <w:r w:rsidRPr="000634D4">
        <w:rPr>
          <w:sz w:val="24"/>
        </w:rPr>
        <w:t>children who had not</w:t>
      </w:r>
      <w:r>
        <w:rPr>
          <w:sz w:val="24"/>
        </w:rPr>
        <w:t xml:space="preserve"> participated in </w:t>
      </w:r>
      <w:r w:rsidR="00F070BD">
        <w:rPr>
          <w:sz w:val="24"/>
        </w:rPr>
        <w:t xml:space="preserve">a </w:t>
      </w:r>
      <w:r>
        <w:rPr>
          <w:sz w:val="24"/>
        </w:rPr>
        <w:t xml:space="preserve">BGCW </w:t>
      </w:r>
      <w:r w:rsidR="00F070BD">
        <w:rPr>
          <w:sz w:val="24"/>
        </w:rPr>
        <w:t xml:space="preserve">program </w:t>
      </w:r>
      <w:r>
        <w:rPr>
          <w:sz w:val="24"/>
        </w:rPr>
        <w:t>during the study period</w:t>
      </w:r>
      <w:r w:rsidRPr="000634D4">
        <w:rPr>
          <w:sz w:val="24"/>
        </w:rPr>
        <w:t xml:space="preserve"> (</w:t>
      </w:r>
      <w:r w:rsidRPr="000634D4">
        <w:rPr>
          <w:b/>
          <w:sz w:val="24"/>
        </w:rPr>
        <w:t>comparison</w:t>
      </w:r>
      <w:r>
        <w:rPr>
          <w:b/>
          <w:sz w:val="24"/>
        </w:rPr>
        <w:t xml:space="preserve"> or unexposed</w:t>
      </w:r>
      <w:r w:rsidRPr="000634D4">
        <w:rPr>
          <w:b/>
          <w:sz w:val="24"/>
        </w:rPr>
        <w:t xml:space="preserve"> group</w:t>
      </w:r>
      <w:r w:rsidRPr="000634D4">
        <w:rPr>
          <w:sz w:val="24"/>
        </w:rPr>
        <w:t>)</w:t>
      </w:r>
      <w:r>
        <w:br w:type="page"/>
      </w:r>
    </w:p>
    <w:p w14:paraId="3CB4C05D" w14:textId="77777777" w:rsidR="00E60B1B" w:rsidRPr="00E60B1B" w:rsidRDefault="00E60B1B" w:rsidP="004E269C">
      <w:pPr>
        <w:widowControl w:val="0"/>
        <w:autoSpaceDE w:val="0"/>
        <w:autoSpaceDN w:val="0"/>
        <w:adjustRightInd w:val="0"/>
        <w:spacing w:after="120" w:line="276" w:lineRule="auto"/>
        <w:rPr>
          <w:b/>
          <w:sz w:val="28"/>
          <w:szCs w:val="24"/>
        </w:rPr>
      </w:pPr>
      <w:r w:rsidRPr="00E60B1B">
        <w:rPr>
          <w:b/>
          <w:sz w:val="28"/>
          <w:szCs w:val="24"/>
        </w:rPr>
        <w:lastRenderedPageBreak/>
        <w:t>Appendix 3. Study Variables</w:t>
      </w:r>
    </w:p>
    <w:p w14:paraId="571940AF" w14:textId="77777777" w:rsidR="00E60B1B" w:rsidRPr="00C61A00" w:rsidRDefault="00E60B1B" w:rsidP="00E60B1B">
      <w:pPr>
        <w:spacing w:after="60"/>
        <w:rPr>
          <w:rFonts w:cstheme="minorHAnsi"/>
          <w:b/>
          <w:sz w:val="24"/>
          <w:szCs w:val="24"/>
        </w:rPr>
      </w:pPr>
      <w:r w:rsidRPr="00C61A00">
        <w:rPr>
          <w:rFonts w:cstheme="minorHAnsi"/>
          <w:b/>
          <w:sz w:val="24"/>
          <w:szCs w:val="24"/>
        </w:rPr>
        <w:t>Descriptive Variables</w:t>
      </w:r>
    </w:p>
    <w:p w14:paraId="7ED35C7A" w14:textId="4459B41D" w:rsidR="00E60B1B" w:rsidRPr="00C61A00" w:rsidRDefault="004E269C" w:rsidP="00E60B1B">
      <w:pPr>
        <w:spacing w:after="60"/>
        <w:rPr>
          <w:rFonts w:cstheme="minorHAnsi"/>
          <w:sz w:val="24"/>
          <w:szCs w:val="24"/>
        </w:rPr>
      </w:pPr>
      <w:r>
        <w:rPr>
          <w:rFonts w:cstheme="minorHAnsi"/>
          <w:sz w:val="24"/>
          <w:szCs w:val="24"/>
        </w:rPr>
        <w:t xml:space="preserve">We measured the following sociodemographic, family </w:t>
      </w:r>
      <w:r w:rsidR="00E60B1B" w:rsidRPr="00C61A00">
        <w:rPr>
          <w:rFonts w:cstheme="minorHAnsi"/>
          <w:sz w:val="24"/>
          <w:szCs w:val="24"/>
        </w:rPr>
        <w:t xml:space="preserve">and </w:t>
      </w:r>
      <w:r w:rsidR="00E60B1B">
        <w:rPr>
          <w:rFonts w:cstheme="minorHAnsi"/>
          <w:sz w:val="24"/>
          <w:szCs w:val="24"/>
        </w:rPr>
        <w:t xml:space="preserve">other </w:t>
      </w:r>
      <w:r w:rsidR="00E60B1B" w:rsidRPr="00C61A00">
        <w:rPr>
          <w:rFonts w:cstheme="minorHAnsi"/>
          <w:sz w:val="24"/>
          <w:szCs w:val="24"/>
        </w:rPr>
        <w:t xml:space="preserve">contextual </w:t>
      </w:r>
      <w:r w:rsidR="00E60B1B">
        <w:rPr>
          <w:rFonts w:cstheme="minorHAnsi"/>
          <w:sz w:val="24"/>
          <w:szCs w:val="24"/>
        </w:rPr>
        <w:t xml:space="preserve">characteristics </w:t>
      </w:r>
      <w:r>
        <w:rPr>
          <w:rFonts w:cstheme="minorHAnsi"/>
          <w:sz w:val="24"/>
          <w:szCs w:val="24"/>
        </w:rPr>
        <w:t>of the children and</w:t>
      </w:r>
      <w:r w:rsidR="00175EE4">
        <w:rPr>
          <w:rFonts w:cstheme="minorHAnsi"/>
          <w:sz w:val="24"/>
          <w:szCs w:val="24"/>
        </w:rPr>
        <w:t xml:space="preserve"> youth in the study population:</w:t>
      </w:r>
    </w:p>
    <w:tbl>
      <w:tblPr>
        <w:tblStyle w:val="PlainTable1"/>
        <w:tblW w:w="0" w:type="auto"/>
        <w:tblLook w:val="04A0" w:firstRow="1" w:lastRow="0" w:firstColumn="1" w:lastColumn="0" w:noHBand="0" w:noVBand="1"/>
      </w:tblPr>
      <w:tblGrid>
        <w:gridCol w:w="2830"/>
        <w:gridCol w:w="7415"/>
      </w:tblGrid>
      <w:tr w:rsidR="004E269C" w:rsidRPr="00175EE4" w14:paraId="30B3A9A7" w14:textId="77777777" w:rsidTr="003068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1A5CD1D2" w14:textId="77777777" w:rsidR="004E269C" w:rsidRPr="00175EE4" w:rsidRDefault="004E269C" w:rsidP="004E269C">
            <w:pPr>
              <w:rPr>
                <w:rFonts w:cstheme="minorHAnsi"/>
                <w:b w:val="0"/>
                <w:szCs w:val="24"/>
              </w:rPr>
            </w:pPr>
            <w:r w:rsidRPr="00175EE4">
              <w:rPr>
                <w:rFonts w:cstheme="minorHAnsi"/>
                <w:b w:val="0"/>
                <w:szCs w:val="24"/>
              </w:rPr>
              <w:t>Sex</w:t>
            </w:r>
          </w:p>
        </w:tc>
        <w:tc>
          <w:tcPr>
            <w:tcW w:w="7415" w:type="dxa"/>
          </w:tcPr>
          <w:p w14:paraId="75EA1850" w14:textId="77777777" w:rsidR="004E269C" w:rsidRPr="00306803" w:rsidRDefault="004E269C" w:rsidP="004E269C">
            <w:pPr>
              <w:cnfStyle w:val="100000000000" w:firstRow="1" w:lastRow="0" w:firstColumn="0" w:lastColumn="0" w:oddVBand="0" w:evenVBand="0" w:oddHBand="0" w:evenHBand="0" w:firstRowFirstColumn="0" w:firstRowLastColumn="0" w:lastRowFirstColumn="0" w:lastRowLastColumn="0"/>
              <w:rPr>
                <w:rFonts w:cstheme="minorHAnsi"/>
                <w:b w:val="0"/>
                <w:szCs w:val="24"/>
              </w:rPr>
            </w:pPr>
            <w:r w:rsidRPr="00306803">
              <w:rPr>
                <w:rFonts w:cstheme="minorHAnsi"/>
                <w:b w:val="0"/>
                <w:szCs w:val="24"/>
              </w:rPr>
              <w:t>Each child’s biological sex (male/female) is recorded in the Manitoba Population Health Registry.</w:t>
            </w:r>
          </w:p>
        </w:tc>
      </w:tr>
      <w:tr w:rsidR="004E269C" w:rsidRPr="00175EE4" w14:paraId="472456A6" w14:textId="77777777" w:rsidTr="00306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7780376B" w14:textId="77777777" w:rsidR="004E269C" w:rsidRPr="00175EE4" w:rsidRDefault="004E269C" w:rsidP="004E269C">
            <w:pPr>
              <w:rPr>
                <w:rFonts w:cstheme="minorHAnsi"/>
                <w:b w:val="0"/>
                <w:szCs w:val="24"/>
              </w:rPr>
            </w:pPr>
            <w:r w:rsidRPr="00175EE4">
              <w:rPr>
                <w:rFonts w:cstheme="minorHAnsi"/>
                <w:b w:val="0"/>
                <w:szCs w:val="24"/>
              </w:rPr>
              <w:t>Child’s age at first enrollment in BGCW</w:t>
            </w:r>
          </w:p>
        </w:tc>
        <w:tc>
          <w:tcPr>
            <w:tcW w:w="7415" w:type="dxa"/>
          </w:tcPr>
          <w:p w14:paraId="0CDAF637" w14:textId="77777777" w:rsidR="004E269C" w:rsidRPr="00175EE4" w:rsidRDefault="004E269C" w:rsidP="004E269C">
            <w:pPr>
              <w:cnfStyle w:val="000000100000" w:firstRow="0" w:lastRow="0" w:firstColumn="0" w:lastColumn="0" w:oddVBand="0" w:evenVBand="0" w:oddHBand="1" w:evenHBand="0" w:firstRowFirstColumn="0" w:firstRowLastColumn="0" w:lastRowFirstColumn="0" w:lastRowLastColumn="0"/>
              <w:rPr>
                <w:rFonts w:cstheme="minorHAnsi"/>
                <w:szCs w:val="24"/>
              </w:rPr>
            </w:pPr>
            <w:r w:rsidRPr="00175EE4">
              <w:rPr>
                <w:rFonts w:cstheme="minorHAnsi"/>
                <w:szCs w:val="24"/>
              </w:rPr>
              <w:t>A child’s age when they first participated in a BGCW program.</w:t>
            </w:r>
          </w:p>
        </w:tc>
      </w:tr>
      <w:tr w:rsidR="004E269C" w:rsidRPr="00175EE4" w14:paraId="4E03445A" w14:textId="77777777" w:rsidTr="00306803">
        <w:tc>
          <w:tcPr>
            <w:cnfStyle w:val="001000000000" w:firstRow="0" w:lastRow="0" w:firstColumn="1" w:lastColumn="0" w:oddVBand="0" w:evenVBand="0" w:oddHBand="0" w:evenHBand="0" w:firstRowFirstColumn="0" w:firstRowLastColumn="0" w:lastRowFirstColumn="0" w:lastRowLastColumn="0"/>
            <w:tcW w:w="2830" w:type="dxa"/>
          </w:tcPr>
          <w:p w14:paraId="581D00C2" w14:textId="77777777" w:rsidR="004E269C" w:rsidRPr="00175EE4" w:rsidRDefault="004E269C" w:rsidP="004E269C">
            <w:pPr>
              <w:rPr>
                <w:rFonts w:cstheme="minorHAnsi"/>
                <w:b w:val="0"/>
                <w:szCs w:val="24"/>
              </w:rPr>
            </w:pPr>
            <w:r w:rsidRPr="00175EE4">
              <w:rPr>
                <w:rFonts w:cstheme="minorHAnsi"/>
                <w:b w:val="0"/>
                <w:szCs w:val="24"/>
              </w:rPr>
              <w:t>Income Quintile</w:t>
            </w:r>
          </w:p>
        </w:tc>
        <w:tc>
          <w:tcPr>
            <w:tcW w:w="7415" w:type="dxa"/>
          </w:tcPr>
          <w:p w14:paraId="6BB3063D" w14:textId="77777777" w:rsidR="004E269C" w:rsidRPr="00175EE4" w:rsidRDefault="004E269C" w:rsidP="004E269C">
            <w:pPr>
              <w:cnfStyle w:val="000000000000" w:firstRow="0" w:lastRow="0" w:firstColumn="0" w:lastColumn="0" w:oddVBand="0" w:evenVBand="0" w:oddHBand="0" w:evenHBand="0" w:firstRowFirstColumn="0" w:firstRowLastColumn="0" w:lastRowFirstColumn="0" w:lastRowLastColumn="0"/>
              <w:rPr>
                <w:rFonts w:cstheme="minorHAnsi"/>
                <w:szCs w:val="24"/>
              </w:rPr>
            </w:pPr>
            <w:r w:rsidRPr="00175EE4">
              <w:rPr>
                <w:rFonts w:cstheme="minorHAnsi"/>
                <w:szCs w:val="24"/>
              </w:rPr>
              <w:t>Income quintiles were calculated using small geographical area information (based on postal codes) from the Canada Census. The average incomes for each postal code in Winnipeg were sorted from lowest to highest, and then was divided into 5 roughly equal groups (5 quintiles). The individuals in the study cohort were assigned a quintile based on their own household income. Q1 represents people with the lowest incomes and Q5 represents people with the highest incomes. About 3-4% of the population were excluded from this analysis because their postal code was not available.</w:t>
            </w:r>
          </w:p>
        </w:tc>
      </w:tr>
      <w:tr w:rsidR="004E269C" w:rsidRPr="00175EE4" w14:paraId="4A7EE9A6" w14:textId="77777777" w:rsidTr="00306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6E6203A3" w14:textId="77777777" w:rsidR="004E269C" w:rsidRPr="00175EE4" w:rsidRDefault="004E269C" w:rsidP="004E269C">
            <w:pPr>
              <w:rPr>
                <w:rFonts w:cstheme="minorHAnsi"/>
                <w:b w:val="0"/>
                <w:szCs w:val="24"/>
              </w:rPr>
            </w:pPr>
            <w:r w:rsidRPr="00175EE4">
              <w:rPr>
                <w:rFonts w:cstheme="minorHAnsi"/>
                <w:b w:val="0"/>
                <w:szCs w:val="24"/>
              </w:rPr>
              <w:t>Family received income assistance</w:t>
            </w:r>
          </w:p>
        </w:tc>
        <w:tc>
          <w:tcPr>
            <w:tcW w:w="7415" w:type="dxa"/>
          </w:tcPr>
          <w:p w14:paraId="41328757" w14:textId="77777777" w:rsidR="004E269C" w:rsidRPr="00175EE4" w:rsidRDefault="004E269C" w:rsidP="004E269C">
            <w:pPr>
              <w:cnfStyle w:val="000000100000" w:firstRow="0" w:lastRow="0" w:firstColumn="0" w:lastColumn="0" w:oddVBand="0" w:evenVBand="0" w:oddHBand="1" w:evenHBand="0" w:firstRowFirstColumn="0" w:firstRowLastColumn="0" w:lastRowFirstColumn="0" w:lastRowLastColumn="0"/>
              <w:rPr>
                <w:rFonts w:cstheme="minorHAnsi"/>
                <w:szCs w:val="24"/>
              </w:rPr>
            </w:pPr>
            <w:r w:rsidRPr="00175EE4">
              <w:rPr>
                <w:rFonts w:cstheme="minorHAnsi"/>
                <w:szCs w:val="24"/>
              </w:rPr>
              <w:t>The child’s mother received income assistance at any point between the child’s birth and the date the child first participated in BGCW</w:t>
            </w:r>
          </w:p>
        </w:tc>
      </w:tr>
      <w:tr w:rsidR="004E269C" w:rsidRPr="00175EE4" w14:paraId="01D2E6DB" w14:textId="77777777" w:rsidTr="00306803">
        <w:tc>
          <w:tcPr>
            <w:cnfStyle w:val="001000000000" w:firstRow="0" w:lastRow="0" w:firstColumn="1" w:lastColumn="0" w:oddVBand="0" w:evenVBand="0" w:oddHBand="0" w:evenHBand="0" w:firstRowFirstColumn="0" w:firstRowLastColumn="0" w:lastRowFirstColumn="0" w:lastRowLastColumn="0"/>
            <w:tcW w:w="2830" w:type="dxa"/>
          </w:tcPr>
          <w:p w14:paraId="01D6655E" w14:textId="77777777" w:rsidR="004E269C" w:rsidRPr="00175EE4" w:rsidRDefault="004E269C" w:rsidP="004E269C">
            <w:pPr>
              <w:rPr>
                <w:rFonts w:cstheme="minorHAnsi"/>
                <w:b w:val="0"/>
                <w:szCs w:val="24"/>
              </w:rPr>
            </w:pPr>
            <w:r w:rsidRPr="00175EE4">
              <w:rPr>
                <w:rFonts w:cstheme="minorHAnsi"/>
                <w:b w:val="0"/>
                <w:szCs w:val="24"/>
              </w:rPr>
              <w:t>Number of residential moves</w:t>
            </w:r>
          </w:p>
        </w:tc>
        <w:tc>
          <w:tcPr>
            <w:tcW w:w="7415" w:type="dxa"/>
          </w:tcPr>
          <w:p w14:paraId="18FB7562" w14:textId="77777777" w:rsidR="004E269C" w:rsidRPr="00175EE4" w:rsidRDefault="004E269C" w:rsidP="004E269C">
            <w:pPr>
              <w:cnfStyle w:val="000000000000" w:firstRow="0" w:lastRow="0" w:firstColumn="0" w:lastColumn="0" w:oddVBand="0" w:evenVBand="0" w:oddHBand="0" w:evenHBand="0" w:firstRowFirstColumn="0" w:firstRowLastColumn="0" w:lastRowFirstColumn="0" w:lastRowLastColumn="0"/>
              <w:rPr>
                <w:rFonts w:cstheme="minorHAnsi"/>
                <w:szCs w:val="24"/>
              </w:rPr>
            </w:pPr>
            <w:r w:rsidRPr="00175EE4">
              <w:rPr>
                <w:rFonts w:cstheme="minorHAnsi"/>
                <w:szCs w:val="24"/>
              </w:rPr>
              <w:t>Number of times the child’s family moved to a different residence in the 5 years before child first participated in BGCW</w:t>
            </w:r>
          </w:p>
        </w:tc>
      </w:tr>
      <w:tr w:rsidR="004E269C" w:rsidRPr="00175EE4" w14:paraId="466FFAEE" w14:textId="77777777" w:rsidTr="00306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12EF1729" w14:textId="1595DF24" w:rsidR="004E269C" w:rsidRPr="00175EE4" w:rsidRDefault="004E269C" w:rsidP="004E269C">
            <w:pPr>
              <w:rPr>
                <w:rFonts w:cstheme="minorHAnsi"/>
                <w:b w:val="0"/>
                <w:szCs w:val="24"/>
              </w:rPr>
            </w:pPr>
            <w:r w:rsidRPr="00175EE4">
              <w:rPr>
                <w:rFonts w:cstheme="minorHAnsi"/>
                <w:b w:val="0"/>
                <w:szCs w:val="24"/>
              </w:rPr>
              <w:t>Family received services from Child and Family Services</w:t>
            </w:r>
          </w:p>
        </w:tc>
        <w:tc>
          <w:tcPr>
            <w:tcW w:w="7415" w:type="dxa"/>
          </w:tcPr>
          <w:p w14:paraId="79582AD4" w14:textId="77777777" w:rsidR="004E269C" w:rsidRPr="00175EE4" w:rsidRDefault="004E269C" w:rsidP="004E269C">
            <w:pPr>
              <w:cnfStyle w:val="000000100000" w:firstRow="0" w:lastRow="0" w:firstColumn="0" w:lastColumn="0" w:oddVBand="0" w:evenVBand="0" w:oddHBand="1" w:evenHBand="0" w:firstRowFirstColumn="0" w:firstRowLastColumn="0" w:lastRowFirstColumn="0" w:lastRowLastColumn="0"/>
              <w:rPr>
                <w:rFonts w:cstheme="minorHAnsi"/>
                <w:szCs w:val="24"/>
              </w:rPr>
            </w:pPr>
            <w:r w:rsidRPr="00175EE4">
              <w:rPr>
                <w:rFonts w:cstheme="minorHAnsi"/>
                <w:szCs w:val="24"/>
              </w:rPr>
              <w:t>The child’s family received support services from Child Protection Services in the 5 years before the child first participated in BGCW</w:t>
            </w:r>
          </w:p>
        </w:tc>
      </w:tr>
      <w:tr w:rsidR="004E269C" w:rsidRPr="00175EE4" w14:paraId="208C2855" w14:textId="77777777" w:rsidTr="00306803">
        <w:tc>
          <w:tcPr>
            <w:cnfStyle w:val="001000000000" w:firstRow="0" w:lastRow="0" w:firstColumn="1" w:lastColumn="0" w:oddVBand="0" w:evenVBand="0" w:oddHBand="0" w:evenHBand="0" w:firstRowFirstColumn="0" w:firstRowLastColumn="0" w:lastRowFirstColumn="0" w:lastRowLastColumn="0"/>
            <w:tcW w:w="2830" w:type="dxa"/>
          </w:tcPr>
          <w:p w14:paraId="50FA564D" w14:textId="298FC2FB" w:rsidR="004E269C" w:rsidRPr="00175EE4" w:rsidRDefault="004E269C" w:rsidP="004E269C">
            <w:pPr>
              <w:rPr>
                <w:rFonts w:cstheme="minorHAnsi"/>
                <w:b w:val="0"/>
                <w:szCs w:val="24"/>
              </w:rPr>
            </w:pPr>
            <w:r w:rsidRPr="00175EE4">
              <w:rPr>
                <w:rFonts w:cstheme="minorHAnsi"/>
                <w:b w:val="0"/>
                <w:szCs w:val="24"/>
              </w:rPr>
              <w:t>Child was taken into care of Child and Family Services</w:t>
            </w:r>
          </w:p>
        </w:tc>
        <w:tc>
          <w:tcPr>
            <w:tcW w:w="7415" w:type="dxa"/>
          </w:tcPr>
          <w:p w14:paraId="2ECD99A5" w14:textId="77777777" w:rsidR="004E269C" w:rsidRPr="00175EE4" w:rsidRDefault="004E269C" w:rsidP="004E269C">
            <w:pPr>
              <w:cnfStyle w:val="000000000000" w:firstRow="0" w:lastRow="0" w:firstColumn="0" w:lastColumn="0" w:oddVBand="0" w:evenVBand="0" w:oddHBand="0" w:evenHBand="0" w:firstRowFirstColumn="0" w:firstRowLastColumn="0" w:lastRowFirstColumn="0" w:lastRowLastColumn="0"/>
              <w:rPr>
                <w:rFonts w:cstheme="minorHAnsi"/>
                <w:szCs w:val="24"/>
              </w:rPr>
            </w:pPr>
            <w:r w:rsidRPr="00175EE4">
              <w:rPr>
                <w:rFonts w:cstheme="minorHAnsi"/>
                <w:szCs w:val="24"/>
              </w:rPr>
              <w:t>The child was taken into care of Child Protection Services for at least one day before they first participated in BGCW</w:t>
            </w:r>
          </w:p>
        </w:tc>
      </w:tr>
      <w:tr w:rsidR="004E269C" w:rsidRPr="00175EE4" w14:paraId="61D4664A" w14:textId="77777777" w:rsidTr="00306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3BF4131B" w14:textId="77777777" w:rsidR="004E269C" w:rsidRPr="00175EE4" w:rsidRDefault="004E269C" w:rsidP="004E269C">
            <w:pPr>
              <w:rPr>
                <w:rFonts w:cstheme="minorHAnsi"/>
                <w:b w:val="0"/>
                <w:szCs w:val="24"/>
              </w:rPr>
            </w:pPr>
            <w:r w:rsidRPr="00175EE4">
              <w:rPr>
                <w:rFonts w:cstheme="minorHAnsi"/>
                <w:b w:val="0"/>
                <w:szCs w:val="24"/>
              </w:rPr>
              <w:t>Mom’s age at first birth</w:t>
            </w:r>
          </w:p>
        </w:tc>
        <w:tc>
          <w:tcPr>
            <w:tcW w:w="7415" w:type="dxa"/>
          </w:tcPr>
          <w:p w14:paraId="1D8DBE90" w14:textId="77777777" w:rsidR="004E269C" w:rsidRPr="00175EE4" w:rsidRDefault="004E269C" w:rsidP="004E269C">
            <w:pPr>
              <w:cnfStyle w:val="000000100000" w:firstRow="0" w:lastRow="0" w:firstColumn="0" w:lastColumn="0" w:oddVBand="0" w:evenVBand="0" w:oddHBand="1" w:evenHBand="0" w:firstRowFirstColumn="0" w:firstRowLastColumn="0" w:lastRowFirstColumn="0" w:lastRowLastColumn="0"/>
              <w:rPr>
                <w:rFonts w:cstheme="minorHAnsi"/>
                <w:szCs w:val="24"/>
              </w:rPr>
            </w:pPr>
            <w:r w:rsidRPr="00175EE4">
              <w:rPr>
                <w:rFonts w:cstheme="minorHAnsi"/>
                <w:szCs w:val="24"/>
              </w:rPr>
              <w:t>Mom’s age when she gave birth to her first child</w:t>
            </w:r>
          </w:p>
        </w:tc>
      </w:tr>
      <w:tr w:rsidR="004E269C" w:rsidRPr="00175EE4" w14:paraId="681102D9" w14:textId="77777777" w:rsidTr="00306803">
        <w:tc>
          <w:tcPr>
            <w:cnfStyle w:val="001000000000" w:firstRow="0" w:lastRow="0" w:firstColumn="1" w:lastColumn="0" w:oddVBand="0" w:evenVBand="0" w:oddHBand="0" w:evenHBand="0" w:firstRowFirstColumn="0" w:firstRowLastColumn="0" w:lastRowFirstColumn="0" w:lastRowLastColumn="0"/>
            <w:tcW w:w="2830" w:type="dxa"/>
          </w:tcPr>
          <w:p w14:paraId="2C6505C4" w14:textId="77777777" w:rsidR="004E269C" w:rsidRPr="00175EE4" w:rsidRDefault="004E269C" w:rsidP="004E269C">
            <w:pPr>
              <w:rPr>
                <w:rFonts w:cstheme="minorHAnsi"/>
                <w:b w:val="0"/>
                <w:szCs w:val="24"/>
              </w:rPr>
            </w:pPr>
            <w:r w:rsidRPr="00175EE4">
              <w:rPr>
                <w:rFonts w:cstheme="minorHAnsi"/>
                <w:b w:val="0"/>
                <w:szCs w:val="24"/>
              </w:rPr>
              <w:t>Teen at first birth</w:t>
            </w:r>
          </w:p>
        </w:tc>
        <w:tc>
          <w:tcPr>
            <w:tcW w:w="7415" w:type="dxa"/>
          </w:tcPr>
          <w:p w14:paraId="3A9B04B9" w14:textId="77777777" w:rsidR="004E269C" w:rsidRPr="00175EE4" w:rsidRDefault="004E269C" w:rsidP="004E269C">
            <w:pPr>
              <w:cnfStyle w:val="000000000000" w:firstRow="0" w:lastRow="0" w:firstColumn="0" w:lastColumn="0" w:oddVBand="0" w:evenVBand="0" w:oddHBand="0" w:evenHBand="0" w:firstRowFirstColumn="0" w:firstRowLastColumn="0" w:lastRowFirstColumn="0" w:lastRowLastColumn="0"/>
              <w:rPr>
                <w:rFonts w:cstheme="minorHAnsi"/>
                <w:szCs w:val="24"/>
              </w:rPr>
            </w:pPr>
            <w:r w:rsidRPr="00175EE4">
              <w:rPr>
                <w:rFonts w:cstheme="minorHAnsi"/>
                <w:szCs w:val="24"/>
              </w:rPr>
              <w:t>Mom was 19 years old or younger when she first gave birth</w:t>
            </w:r>
          </w:p>
        </w:tc>
      </w:tr>
      <w:tr w:rsidR="004E269C" w:rsidRPr="00175EE4" w14:paraId="5236338E" w14:textId="77777777" w:rsidTr="00306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6FA73045" w14:textId="77777777" w:rsidR="004E269C" w:rsidRPr="00175EE4" w:rsidRDefault="004E269C" w:rsidP="004E269C">
            <w:pPr>
              <w:rPr>
                <w:rFonts w:cstheme="minorHAnsi"/>
                <w:b w:val="0"/>
                <w:szCs w:val="24"/>
              </w:rPr>
            </w:pPr>
            <w:r w:rsidRPr="00175EE4">
              <w:rPr>
                <w:rFonts w:cstheme="minorHAnsi"/>
                <w:b w:val="0"/>
                <w:szCs w:val="24"/>
              </w:rPr>
              <w:t>No prenatal care before third trimester</w:t>
            </w:r>
          </w:p>
        </w:tc>
        <w:tc>
          <w:tcPr>
            <w:tcW w:w="7415" w:type="dxa"/>
          </w:tcPr>
          <w:p w14:paraId="7BF3C76A" w14:textId="77777777" w:rsidR="004E269C" w:rsidRPr="00175EE4" w:rsidRDefault="004E269C" w:rsidP="004E269C">
            <w:pPr>
              <w:cnfStyle w:val="000000100000" w:firstRow="0" w:lastRow="0" w:firstColumn="0" w:lastColumn="0" w:oddVBand="0" w:evenVBand="0" w:oddHBand="1" w:evenHBand="0" w:firstRowFirstColumn="0" w:firstRowLastColumn="0" w:lastRowFirstColumn="0" w:lastRowLastColumn="0"/>
              <w:rPr>
                <w:rFonts w:cstheme="minorHAnsi"/>
                <w:szCs w:val="24"/>
              </w:rPr>
            </w:pPr>
            <w:r w:rsidRPr="00175EE4">
              <w:rPr>
                <w:rFonts w:cstheme="minorHAnsi"/>
                <w:szCs w:val="24"/>
              </w:rPr>
              <w:t xml:space="preserve">Mom had no prenatal physician visits until third trimester </w:t>
            </w:r>
          </w:p>
        </w:tc>
      </w:tr>
      <w:tr w:rsidR="004E269C" w:rsidRPr="00175EE4" w14:paraId="697B29DC" w14:textId="77777777" w:rsidTr="00306803">
        <w:tc>
          <w:tcPr>
            <w:cnfStyle w:val="001000000000" w:firstRow="0" w:lastRow="0" w:firstColumn="1" w:lastColumn="0" w:oddVBand="0" w:evenVBand="0" w:oddHBand="0" w:evenHBand="0" w:firstRowFirstColumn="0" w:firstRowLastColumn="0" w:lastRowFirstColumn="0" w:lastRowLastColumn="0"/>
            <w:tcW w:w="2830" w:type="dxa"/>
          </w:tcPr>
          <w:p w14:paraId="0464A6C8" w14:textId="77777777" w:rsidR="004E269C" w:rsidRPr="00175EE4" w:rsidRDefault="004E269C" w:rsidP="004E269C">
            <w:pPr>
              <w:rPr>
                <w:rFonts w:cstheme="minorHAnsi"/>
                <w:b w:val="0"/>
                <w:szCs w:val="24"/>
              </w:rPr>
            </w:pPr>
            <w:r w:rsidRPr="00175EE4">
              <w:rPr>
                <w:rFonts w:cstheme="minorHAnsi"/>
                <w:b w:val="0"/>
                <w:szCs w:val="24"/>
              </w:rPr>
              <w:t>Low birth weight</w:t>
            </w:r>
          </w:p>
        </w:tc>
        <w:tc>
          <w:tcPr>
            <w:tcW w:w="7415" w:type="dxa"/>
          </w:tcPr>
          <w:p w14:paraId="245EF21E" w14:textId="77777777" w:rsidR="004E269C" w:rsidRPr="00175EE4" w:rsidRDefault="004E269C" w:rsidP="004E269C">
            <w:pPr>
              <w:cnfStyle w:val="000000000000" w:firstRow="0" w:lastRow="0" w:firstColumn="0" w:lastColumn="0" w:oddVBand="0" w:evenVBand="0" w:oddHBand="0" w:evenHBand="0" w:firstRowFirstColumn="0" w:firstRowLastColumn="0" w:lastRowFirstColumn="0" w:lastRowLastColumn="0"/>
              <w:rPr>
                <w:rFonts w:cstheme="minorHAnsi"/>
                <w:szCs w:val="24"/>
              </w:rPr>
            </w:pPr>
            <w:r w:rsidRPr="00175EE4">
              <w:rPr>
                <w:rFonts w:cstheme="minorHAnsi"/>
                <w:szCs w:val="24"/>
              </w:rPr>
              <w:t>Baby’s birth weight was less than 2,500 g</w:t>
            </w:r>
          </w:p>
        </w:tc>
      </w:tr>
      <w:tr w:rsidR="004E269C" w:rsidRPr="00175EE4" w14:paraId="48882DF9" w14:textId="77777777" w:rsidTr="00306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3501C945" w14:textId="77777777" w:rsidR="004E269C" w:rsidRPr="00175EE4" w:rsidRDefault="004E269C" w:rsidP="004E269C">
            <w:pPr>
              <w:rPr>
                <w:rFonts w:cstheme="minorHAnsi"/>
                <w:b w:val="0"/>
                <w:szCs w:val="24"/>
              </w:rPr>
            </w:pPr>
            <w:r w:rsidRPr="00175EE4">
              <w:rPr>
                <w:rFonts w:cstheme="minorHAnsi"/>
                <w:b w:val="0"/>
                <w:szCs w:val="24"/>
              </w:rPr>
              <w:t xml:space="preserve">Preterm birth </w:t>
            </w:r>
          </w:p>
        </w:tc>
        <w:tc>
          <w:tcPr>
            <w:tcW w:w="7415" w:type="dxa"/>
          </w:tcPr>
          <w:p w14:paraId="20932892" w14:textId="77777777" w:rsidR="004E269C" w:rsidRPr="00175EE4" w:rsidRDefault="004E269C" w:rsidP="004E269C">
            <w:pPr>
              <w:cnfStyle w:val="000000100000" w:firstRow="0" w:lastRow="0" w:firstColumn="0" w:lastColumn="0" w:oddVBand="0" w:evenVBand="0" w:oddHBand="1" w:evenHBand="0" w:firstRowFirstColumn="0" w:firstRowLastColumn="0" w:lastRowFirstColumn="0" w:lastRowLastColumn="0"/>
              <w:rPr>
                <w:rFonts w:cstheme="minorHAnsi"/>
                <w:szCs w:val="24"/>
              </w:rPr>
            </w:pPr>
            <w:r w:rsidRPr="00175EE4">
              <w:rPr>
                <w:rFonts w:cstheme="minorHAnsi"/>
                <w:szCs w:val="24"/>
              </w:rPr>
              <w:t>Baby was born before 37 weeks gestation</w:t>
            </w:r>
          </w:p>
        </w:tc>
      </w:tr>
      <w:tr w:rsidR="004E269C" w:rsidRPr="00175EE4" w14:paraId="485DE96C" w14:textId="77777777" w:rsidTr="00306803">
        <w:tc>
          <w:tcPr>
            <w:cnfStyle w:val="001000000000" w:firstRow="0" w:lastRow="0" w:firstColumn="1" w:lastColumn="0" w:oddVBand="0" w:evenVBand="0" w:oddHBand="0" w:evenHBand="0" w:firstRowFirstColumn="0" w:firstRowLastColumn="0" w:lastRowFirstColumn="0" w:lastRowLastColumn="0"/>
            <w:tcW w:w="2830" w:type="dxa"/>
          </w:tcPr>
          <w:p w14:paraId="2B58877E" w14:textId="77777777" w:rsidR="004E269C" w:rsidRPr="00175EE4" w:rsidRDefault="004E269C" w:rsidP="004E269C">
            <w:pPr>
              <w:rPr>
                <w:rFonts w:cstheme="minorHAnsi"/>
                <w:b w:val="0"/>
                <w:szCs w:val="24"/>
              </w:rPr>
            </w:pPr>
            <w:r w:rsidRPr="00175EE4">
              <w:rPr>
                <w:rFonts w:cstheme="minorHAnsi"/>
                <w:b w:val="0"/>
                <w:szCs w:val="24"/>
              </w:rPr>
              <w:t>At least one physician visit for a mood/anxiety disorder</w:t>
            </w:r>
          </w:p>
        </w:tc>
        <w:tc>
          <w:tcPr>
            <w:tcW w:w="7415" w:type="dxa"/>
          </w:tcPr>
          <w:p w14:paraId="7E52C509" w14:textId="77777777" w:rsidR="004E269C" w:rsidRPr="00175EE4" w:rsidRDefault="004E269C" w:rsidP="004E269C">
            <w:pPr>
              <w:cnfStyle w:val="000000000000" w:firstRow="0" w:lastRow="0" w:firstColumn="0" w:lastColumn="0" w:oddVBand="0" w:evenVBand="0" w:oddHBand="0" w:evenHBand="0" w:firstRowFirstColumn="0" w:firstRowLastColumn="0" w:lastRowFirstColumn="0" w:lastRowLastColumn="0"/>
              <w:rPr>
                <w:rFonts w:cstheme="minorHAnsi"/>
                <w:szCs w:val="24"/>
              </w:rPr>
            </w:pPr>
            <w:r w:rsidRPr="00175EE4">
              <w:rPr>
                <w:rFonts w:cstheme="minorHAnsi"/>
                <w:szCs w:val="24"/>
              </w:rPr>
              <w:t>Mom had at least one physician visit for a mood/anxiety disorder in the 5 years before child first participated in BGCW</w:t>
            </w:r>
          </w:p>
        </w:tc>
      </w:tr>
      <w:tr w:rsidR="004E269C" w:rsidRPr="00175EE4" w14:paraId="4D065F04" w14:textId="77777777" w:rsidTr="00306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55D0B783" w14:textId="77777777" w:rsidR="004E269C" w:rsidRPr="00175EE4" w:rsidRDefault="004E269C" w:rsidP="004E269C">
            <w:pPr>
              <w:rPr>
                <w:rFonts w:cstheme="minorHAnsi"/>
                <w:b w:val="0"/>
                <w:szCs w:val="24"/>
              </w:rPr>
            </w:pPr>
            <w:r w:rsidRPr="00175EE4">
              <w:rPr>
                <w:rFonts w:cstheme="minorHAnsi"/>
                <w:b w:val="0"/>
                <w:szCs w:val="24"/>
              </w:rPr>
              <w:t>At least one physician visit for a psychotic disorder</w:t>
            </w:r>
          </w:p>
        </w:tc>
        <w:tc>
          <w:tcPr>
            <w:tcW w:w="7415" w:type="dxa"/>
          </w:tcPr>
          <w:p w14:paraId="431D1047" w14:textId="77777777" w:rsidR="004E269C" w:rsidRPr="00175EE4" w:rsidRDefault="004E269C" w:rsidP="004E269C">
            <w:pPr>
              <w:cnfStyle w:val="000000100000" w:firstRow="0" w:lastRow="0" w:firstColumn="0" w:lastColumn="0" w:oddVBand="0" w:evenVBand="0" w:oddHBand="1" w:evenHBand="0" w:firstRowFirstColumn="0" w:firstRowLastColumn="0" w:lastRowFirstColumn="0" w:lastRowLastColumn="0"/>
              <w:rPr>
                <w:rFonts w:cstheme="minorHAnsi"/>
                <w:szCs w:val="24"/>
              </w:rPr>
            </w:pPr>
            <w:r w:rsidRPr="00175EE4">
              <w:rPr>
                <w:rFonts w:cstheme="minorHAnsi"/>
                <w:szCs w:val="24"/>
              </w:rPr>
              <w:t>Mom had at least one physician visit for a personality disorder in the 5 years before child first participated in BGCW</w:t>
            </w:r>
          </w:p>
        </w:tc>
      </w:tr>
      <w:tr w:rsidR="004E269C" w:rsidRPr="00175EE4" w14:paraId="55A1FECE" w14:textId="77777777" w:rsidTr="00306803">
        <w:tc>
          <w:tcPr>
            <w:cnfStyle w:val="001000000000" w:firstRow="0" w:lastRow="0" w:firstColumn="1" w:lastColumn="0" w:oddVBand="0" w:evenVBand="0" w:oddHBand="0" w:evenHBand="0" w:firstRowFirstColumn="0" w:firstRowLastColumn="0" w:lastRowFirstColumn="0" w:lastRowLastColumn="0"/>
            <w:tcW w:w="2830" w:type="dxa"/>
          </w:tcPr>
          <w:p w14:paraId="0877F386" w14:textId="77777777" w:rsidR="004E269C" w:rsidRPr="00175EE4" w:rsidRDefault="004E269C" w:rsidP="004E269C">
            <w:pPr>
              <w:rPr>
                <w:rFonts w:cstheme="minorHAnsi"/>
                <w:b w:val="0"/>
                <w:szCs w:val="24"/>
              </w:rPr>
            </w:pPr>
            <w:r w:rsidRPr="00175EE4">
              <w:rPr>
                <w:rFonts w:cstheme="minorHAnsi"/>
                <w:b w:val="0"/>
                <w:szCs w:val="24"/>
              </w:rPr>
              <w:t>At least one physician visit for a personality disorder</w:t>
            </w:r>
          </w:p>
        </w:tc>
        <w:tc>
          <w:tcPr>
            <w:tcW w:w="7415" w:type="dxa"/>
          </w:tcPr>
          <w:p w14:paraId="7CC611B3" w14:textId="77777777" w:rsidR="004E269C" w:rsidRPr="00175EE4" w:rsidRDefault="004E269C" w:rsidP="004E269C">
            <w:pPr>
              <w:cnfStyle w:val="000000000000" w:firstRow="0" w:lastRow="0" w:firstColumn="0" w:lastColumn="0" w:oddVBand="0" w:evenVBand="0" w:oddHBand="0" w:evenHBand="0" w:firstRowFirstColumn="0" w:firstRowLastColumn="0" w:lastRowFirstColumn="0" w:lastRowLastColumn="0"/>
              <w:rPr>
                <w:rFonts w:cstheme="minorHAnsi"/>
                <w:szCs w:val="24"/>
              </w:rPr>
            </w:pPr>
            <w:r w:rsidRPr="00175EE4">
              <w:rPr>
                <w:rFonts w:cstheme="minorHAnsi"/>
                <w:szCs w:val="24"/>
              </w:rPr>
              <w:t>Mom had at least one physician visit for a personality disorder in the 5 years before child first participated in BGCW</w:t>
            </w:r>
          </w:p>
        </w:tc>
      </w:tr>
      <w:tr w:rsidR="004E269C" w:rsidRPr="00175EE4" w14:paraId="487C60E6" w14:textId="77777777" w:rsidTr="00306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42B90B90" w14:textId="77777777" w:rsidR="004E269C" w:rsidRPr="00175EE4" w:rsidRDefault="004E269C" w:rsidP="004E269C">
            <w:pPr>
              <w:rPr>
                <w:rFonts w:cstheme="minorHAnsi"/>
                <w:b w:val="0"/>
                <w:szCs w:val="24"/>
              </w:rPr>
            </w:pPr>
            <w:r w:rsidRPr="00175EE4">
              <w:rPr>
                <w:rFonts w:cstheme="minorHAnsi"/>
                <w:b w:val="0"/>
                <w:szCs w:val="24"/>
              </w:rPr>
              <w:t>Any mental disorder</w:t>
            </w:r>
          </w:p>
        </w:tc>
        <w:tc>
          <w:tcPr>
            <w:tcW w:w="7415" w:type="dxa"/>
          </w:tcPr>
          <w:p w14:paraId="4FFD6E46" w14:textId="77777777" w:rsidR="004E269C" w:rsidRPr="00175EE4" w:rsidRDefault="004E269C" w:rsidP="004E269C">
            <w:pPr>
              <w:cnfStyle w:val="000000100000" w:firstRow="0" w:lastRow="0" w:firstColumn="0" w:lastColumn="0" w:oddVBand="0" w:evenVBand="0" w:oddHBand="1" w:evenHBand="0" w:firstRowFirstColumn="0" w:firstRowLastColumn="0" w:lastRowFirstColumn="0" w:lastRowLastColumn="0"/>
              <w:rPr>
                <w:rFonts w:cstheme="minorHAnsi"/>
                <w:szCs w:val="24"/>
              </w:rPr>
            </w:pPr>
            <w:r w:rsidRPr="00175EE4">
              <w:rPr>
                <w:rFonts w:cstheme="minorHAnsi"/>
                <w:szCs w:val="24"/>
              </w:rPr>
              <w:t>Mom had a mental disorder diagnosis (any of mood/anxiety/psychotic/personality) in the 5 years before child first participated in BGCW</w:t>
            </w:r>
          </w:p>
        </w:tc>
      </w:tr>
    </w:tbl>
    <w:p w14:paraId="2AD67CC4" w14:textId="77777777" w:rsidR="004E269C" w:rsidRDefault="004E269C" w:rsidP="00E60B1B">
      <w:pPr>
        <w:spacing w:after="60"/>
        <w:rPr>
          <w:rFonts w:cstheme="minorHAnsi"/>
          <w:b/>
          <w:sz w:val="24"/>
          <w:szCs w:val="24"/>
        </w:rPr>
      </w:pPr>
      <w:r w:rsidRPr="00C61A00">
        <w:rPr>
          <w:rFonts w:cstheme="minorHAnsi"/>
          <w:b/>
          <w:sz w:val="24"/>
          <w:szCs w:val="24"/>
        </w:rPr>
        <w:t xml:space="preserve"> </w:t>
      </w:r>
    </w:p>
    <w:p w14:paraId="09AEDEA0" w14:textId="77777777" w:rsidR="00175EE4" w:rsidRDefault="00175EE4">
      <w:pPr>
        <w:rPr>
          <w:rFonts w:cstheme="minorHAnsi"/>
          <w:b/>
          <w:sz w:val="24"/>
          <w:szCs w:val="24"/>
        </w:rPr>
      </w:pPr>
      <w:r>
        <w:rPr>
          <w:rFonts w:cstheme="minorHAnsi"/>
          <w:b/>
          <w:sz w:val="24"/>
          <w:szCs w:val="24"/>
        </w:rPr>
        <w:br w:type="page"/>
      </w:r>
    </w:p>
    <w:p w14:paraId="572401B5" w14:textId="3B53674E" w:rsidR="00E60B1B" w:rsidRDefault="00E60B1B" w:rsidP="00E60B1B">
      <w:pPr>
        <w:spacing w:after="60"/>
        <w:rPr>
          <w:rFonts w:cstheme="minorHAnsi"/>
          <w:b/>
          <w:sz w:val="24"/>
          <w:szCs w:val="24"/>
        </w:rPr>
      </w:pPr>
      <w:r w:rsidRPr="00C61A00">
        <w:rPr>
          <w:rFonts w:cstheme="minorHAnsi"/>
          <w:b/>
          <w:sz w:val="24"/>
          <w:szCs w:val="24"/>
        </w:rPr>
        <w:lastRenderedPageBreak/>
        <w:t>Outcome Variables</w:t>
      </w:r>
    </w:p>
    <w:p w14:paraId="5F4C02CF" w14:textId="302CBB90" w:rsidR="00175EE4" w:rsidRPr="00C61A00" w:rsidRDefault="00175EE4" w:rsidP="00E60B1B">
      <w:pPr>
        <w:spacing w:after="60"/>
        <w:rPr>
          <w:rFonts w:cstheme="minorHAnsi"/>
          <w:b/>
          <w:sz w:val="24"/>
          <w:szCs w:val="24"/>
        </w:rPr>
      </w:pPr>
      <w:r w:rsidRPr="00175EE4">
        <w:rPr>
          <w:rFonts w:cstheme="minorHAnsi"/>
          <w:sz w:val="24"/>
          <w:szCs w:val="24"/>
        </w:rPr>
        <w:t xml:space="preserve">The definitions of the </w:t>
      </w:r>
      <w:r>
        <w:rPr>
          <w:rFonts w:cstheme="minorHAnsi"/>
          <w:sz w:val="24"/>
          <w:szCs w:val="24"/>
        </w:rPr>
        <w:t xml:space="preserve">study’s </w:t>
      </w:r>
      <w:r w:rsidRPr="00175EE4">
        <w:rPr>
          <w:rFonts w:cstheme="minorHAnsi"/>
          <w:sz w:val="24"/>
          <w:szCs w:val="24"/>
        </w:rPr>
        <w:t>outcome variables are as follows:</w:t>
      </w:r>
    </w:p>
    <w:tbl>
      <w:tblPr>
        <w:tblStyle w:val="PlainTable1"/>
        <w:tblW w:w="9503" w:type="dxa"/>
        <w:tblLook w:val="04A0" w:firstRow="1" w:lastRow="0" w:firstColumn="1" w:lastColumn="0" w:noHBand="0" w:noVBand="1"/>
      </w:tblPr>
      <w:tblGrid>
        <w:gridCol w:w="2840"/>
        <w:gridCol w:w="6663"/>
      </w:tblGrid>
      <w:tr w:rsidR="00175EE4" w:rsidRPr="00306803" w14:paraId="0C37AC28" w14:textId="77777777" w:rsidTr="003068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tcPr>
          <w:p w14:paraId="5F67FC3F" w14:textId="77777777" w:rsidR="00175EE4" w:rsidRPr="00306803" w:rsidRDefault="00175EE4" w:rsidP="00A11097">
            <w:pPr>
              <w:rPr>
                <w:rFonts w:cstheme="minorHAnsi"/>
                <w:sz w:val="20"/>
              </w:rPr>
            </w:pPr>
            <w:r w:rsidRPr="00306803">
              <w:rPr>
                <w:rFonts w:cstheme="minorHAnsi"/>
                <w:sz w:val="20"/>
              </w:rPr>
              <w:t>Grade 3 Numeracy</w:t>
            </w:r>
          </w:p>
          <w:p w14:paraId="3344DD2C" w14:textId="77777777" w:rsidR="00175EE4" w:rsidRPr="00306803" w:rsidRDefault="00175EE4" w:rsidP="00A11097">
            <w:pPr>
              <w:rPr>
                <w:rFonts w:cstheme="minorHAnsi"/>
                <w:b w:val="0"/>
                <w:sz w:val="20"/>
              </w:rPr>
            </w:pPr>
            <w:r w:rsidRPr="00306803">
              <w:rPr>
                <w:rFonts w:cstheme="minorHAnsi"/>
                <w:b w:val="0"/>
                <w:sz w:val="20"/>
              </w:rPr>
              <w:t xml:space="preserve">   Meets expectations</w:t>
            </w:r>
          </w:p>
          <w:p w14:paraId="73E5A41E" w14:textId="77777777" w:rsidR="00175EE4" w:rsidRPr="00306803" w:rsidRDefault="00175EE4" w:rsidP="00A11097">
            <w:pPr>
              <w:rPr>
                <w:rFonts w:cstheme="minorHAnsi"/>
                <w:b w:val="0"/>
                <w:sz w:val="20"/>
              </w:rPr>
            </w:pPr>
            <w:r w:rsidRPr="00306803">
              <w:rPr>
                <w:rFonts w:cstheme="minorHAnsi"/>
                <w:b w:val="0"/>
                <w:sz w:val="20"/>
              </w:rPr>
              <w:t xml:space="preserve">   Approaching expectations</w:t>
            </w:r>
          </w:p>
          <w:p w14:paraId="4BD60982" w14:textId="77777777" w:rsidR="00175EE4" w:rsidRPr="00306803" w:rsidRDefault="00175EE4" w:rsidP="00A11097">
            <w:pPr>
              <w:rPr>
                <w:rFonts w:cstheme="minorHAnsi"/>
                <w:b w:val="0"/>
                <w:sz w:val="20"/>
              </w:rPr>
            </w:pPr>
            <w:r w:rsidRPr="00306803">
              <w:rPr>
                <w:rFonts w:cstheme="minorHAnsi"/>
                <w:b w:val="0"/>
                <w:sz w:val="20"/>
              </w:rPr>
              <w:t xml:space="preserve">   Requires ongoing help</w:t>
            </w:r>
          </w:p>
        </w:tc>
        <w:tc>
          <w:tcPr>
            <w:tcW w:w="6663" w:type="dxa"/>
          </w:tcPr>
          <w:p w14:paraId="6D37AEBE" w14:textId="69A3AE52" w:rsidR="00175EE4" w:rsidRPr="00306803" w:rsidRDefault="00175EE4" w:rsidP="00F070BD">
            <w:pPr>
              <w:cnfStyle w:val="100000000000" w:firstRow="1" w:lastRow="0" w:firstColumn="0" w:lastColumn="0" w:oddVBand="0" w:evenVBand="0" w:oddHBand="0" w:evenHBand="0" w:firstRowFirstColumn="0" w:firstRowLastColumn="0" w:lastRowFirstColumn="0" w:lastRowLastColumn="0"/>
              <w:rPr>
                <w:rFonts w:cstheme="minorHAnsi"/>
                <w:b w:val="0"/>
                <w:sz w:val="20"/>
              </w:rPr>
            </w:pPr>
            <w:r w:rsidRPr="00306803">
              <w:rPr>
                <w:rFonts w:cstheme="minorHAnsi"/>
                <w:b w:val="0"/>
                <w:sz w:val="20"/>
              </w:rPr>
              <w:t>For Grade 3 numeracy, a student is scored on 4 competencies: i) predicts an element in a repeating pattern; ii) understands that the equal symbol represents an equality of terms on either side; iii) understands that a given whole number may be represented in a variety of ways (up to 100); iv) uses me</w:t>
            </w:r>
            <w:r w:rsidR="00F070BD" w:rsidRPr="00306803">
              <w:rPr>
                <w:rFonts w:cstheme="minorHAnsi"/>
                <w:b w:val="0"/>
                <w:sz w:val="20"/>
              </w:rPr>
              <w:t>n</w:t>
            </w:r>
            <w:r w:rsidRPr="00306803">
              <w:rPr>
                <w:rFonts w:cstheme="minorHAnsi"/>
                <w:b w:val="0"/>
                <w:sz w:val="20"/>
              </w:rPr>
              <w:t>tal math strategies to determine answers to addition and subtraction questions (up to 18).</w:t>
            </w:r>
          </w:p>
        </w:tc>
      </w:tr>
      <w:tr w:rsidR="00175EE4" w:rsidRPr="00306803" w14:paraId="373E0477" w14:textId="77777777" w:rsidTr="00306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tcPr>
          <w:p w14:paraId="4ED43B32" w14:textId="77777777" w:rsidR="00175EE4" w:rsidRPr="00306803" w:rsidRDefault="00175EE4" w:rsidP="00A11097">
            <w:pPr>
              <w:rPr>
                <w:rFonts w:cstheme="minorHAnsi"/>
                <w:sz w:val="20"/>
              </w:rPr>
            </w:pPr>
            <w:r w:rsidRPr="00306803">
              <w:rPr>
                <w:rFonts w:cstheme="minorHAnsi"/>
                <w:sz w:val="20"/>
              </w:rPr>
              <w:t>Grade 3 Reading</w:t>
            </w:r>
          </w:p>
          <w:p w14:paraId="3EEFBDA3" w14:textId="77777777" w:rsidR="00175EE4" w:rsidRPr="00306803" w:rsidRDefault="00175EE4" w:rsidP="00A11097">
            <w:pPr>
              <w:rPr>
                <w:rFonts w:cstheme="minorHAnsi"/>
                <w:b w:val="0"/>
                <w:sz w:val="20"/>
              </w:rPr>
            </w:pPr>
            <w:r w:rsidRPr="00306803">
              <w:rPr>
                <w:rFonts w:cstheme="minorHAnsi"/>
                <w:b w:val="0"/>
                <w:sz w:val="20"/>
              </w:rPr>
              <w:t xml:space="preserve">   Meets expectations</w:t>
            </w:r>
          </w:p>
          <w:p w14:paraId="0E4AF334" w14:textId="77777777" w:rsidR="00175EE4" w:rsidRPr="00306803" w:rsidRDefault="00175EE4" w:rsidP="00A11097">
            <w:pPr>
              <w:rPr>
                <w:rFonts w:cstheme="minorHAnsi"/>
                <w:b w:val="0"/>
                <w:sz w:val="20"/>
              </w:rPr>
            </w:pPr>
            <w:r w:rsidRPr="00306803">
              <w:rPr>
                <w:rFonts w:cstheme="minorHAnsi"/>
                <w:b w:val="0"/>
                <w:sz w:val="20"/>
              </w:rPr>
              <w:t xml:space="preserve">   Approaching expectations</w:t>
            </w:r>
          </w:p>
          <w:p w14:paraId="6C60D553" w14:textId="77777777" w:rsidR="00175EE4" w:rsidRPr="00306803" w:rsidRDefault="00175EE4" w:rsidP="00A11097">
            <w:pPr>
              <w:rPr>
                <w:rFonts w:cstheme="minorHAnsi"/>
                <w:b w:val="0"/>
                <w:sz w:val="20"/>
              </w:rPr>
            </w:pPr>
            <w:r w:rsidRPr="00306803">
              <w:rPr>
                <w:rFonts w:cstheme="minorHAnsi"/>
                <w:b w:val="0"/>
                <w:sz w:val="20"/>
              </w:rPr>
              <w:t xml:space="preserve">   Requires ongoing help</w:t>
            </w:r>
          </w:p>
        </w:tc>
        <w:tc>
          <w:tcPr>
            <w:tcW w:w="6663" w:type="dxa"/>
          </w:tcPr>
          <w:p w14:paraId="59E4BD46" w14:textId="77777777" w:rsidR="00175EE4" w:rsidRPr="00306803" w:rsidRDefault="00175EE4" w:rsidP="00A11097">
            <w:pPr>
              <w:cnfStyle w:val="000000100000" w:firstRow="0" w:lastRow="0" w:firstColumn="0" w:lastColumn="0" w:oddVBand="0" w:evenVBand="0" w:oddHBand="1" w:evenHBand="0" w:firstRowFirstColumn="0" w:firstRowLastColumn="0" w:lastRowFirstColumn="0" w:lastRowLastColumn="0"/>
              <w:rPr>
                <w:rFonts w:cstheme="minorHAnsi"/>
                <w:sz w:val="20"/>
              </w:rPr>
            </w:pPr>
            <w:r w:rsidRPr="00306803">
              <w:rPr>
                <w:rFonts w:cstheme="minorHAnsi"/>
                <w:sz w:val="20"/>
              </w:rPr>
              <w:t>For Grade 3 reading, a student is scored on 3 competencies: i) reflects on and sets reading goals; ii) uses strategies during reading to make sense of texts; iii) demonstrates comprehension.</w:t>
            </w:r>
          </w:p>
        </w:tc>
      </w:tr>
      <w:tr w:rsidR="00175EE4" w:rsidRPr="00306803" w14:paraId="1F0951C3" w14:textId="77777777" w:rsidTr="00306803">
        <w:tc>
          <w:tcPr>
            <w:cnfStyle w:val="001000000000" w:firstRow="0" w:lastRow="0" w:firstColumn="1" w:lastColumn="0" w:oddVBand="0" w:evenVBand="0" w:oddHBand="0" w:evenHBand="0" w:firstRowFirstColumn="0" w:firstRowLastColumn="0" w:lastRowFirstColumn="0" w:lastRowLastColumn="0"/>
            <w:tcW w:w="2840" w:type="dxa"/>
          </w:tcPr>
          <w:p w14:paraId="613E217F" w14:textId="77777777" w:rsidR="00175EE4" w:rsidRPr="00306803" w:rsidRDefault="00175EE4" w:rsidP="00A11097">
            <w:pPr>
              <w:rPr>
                <w:rFonts w:cstheme="minorHAnsi"/>
                <w:sz w:val="20"/>
              </w:rPr>
            </w:pPr>
            <w:r w:rsidRPr="00306803">
              <w:rPr>
                <w:rFonts w:cstheme="minorHAnsi"/>
                <w:sz w:val="20"/>
              </w:rPr>
              <w:t>Grade 7 Student Engagement</w:t>
            </w:r>
          </w:p>
          <w:p w14:paraId="2797DDEE" w14:textId="77777777" w:rsidR="00175EE4" w:rsidRPr="00306803" w:rsidRDefault="00175EE4" w:rsidP="00A11097">
            <w:pPr>
              <w:rPr>
                <w:rFonts w:cstheme="minorHAnsi"/>
                <w:b w:val="0"/>
                <w:sz w:val="20"/>
              </w:rPr>
            </w:pPr>
            <w:r w:rsidRPr="00306803">
              <w:rPr>
                <w:rFonts w:cstheme="minorHAnsi"/>
                <w:b w:val="0"/>
                <w:sz w:val="20"/>
              </w:rPr>
              <w:t xml:space="preserve">   Established </w:t>
            </w:r>
          </w:p>
          <w:p w14:paraId="0829B04E" w14:textId="77777777" w:rsidR="00175EE4" w:rsidRPr="00306803" w:rsidRDefault="00175EE4" w:rsidP="00A11097">
            <w:pPr>
              <w:rPr>
                <w:rFonts w:cstheme="minorHAnsi"/>
                <w:b w:val="0"/>
                <w:sz w:val="20"/>
              </w:rPr>
            </w:pPr>
            <w:r w:rsidRPr="00306803">
              <w:rPr>
                <w:rFonts w:cstheme="minorHAnsi"/>
                <w:b w:val="0"/>
                <w:sz w:val="20"/>
              </w:rPr>
              <w:t xml:space="preserve">   Emerging</w:t>
            </w:r>
          </w:p>
          <w:p w14:paraId="425D66B2" w14:textId="77777777" w:rsidR="00175EE4" w:rsidRPr="00306803" w:rsidRDefault="00175EE4" w:rsidP="00A11097">
            <w:pPr>
              <w:rPr>
                <w:rFonts w:cstheme="minorHAnsi"/>
                <w:b w:val="0"/>
                <w:sz w:val="20"/>
              </w:rPr>
            </w:pPr>
            <w:r w:rsidRPr="00306803">
              <w:rPr>
                <w:rFonts w:cstheme="minorHAnsi"/>
                <w:b w:val="0"/>
                <w:sz w:val="20"/>
              </w:rPr>
              <w:t xml:space="preserve">   Developing</w:t>
            </w:r>
          </w:p>
          <w:p w14:paraId="143983A6" w14:textId="77777777" w:rsidR="00175EE4" w:rsidRPr="00306803" w:rsidRDefault="00175EE4" w:rsidP="00A11097">
            <w:pPr>
              <w:rPr>
                <w:rFonts w:cstheme="minorHAnsi"/>
                <w:b w:val="0"/>
                <w:sz w:val="20"/>
              </w:rPr>
            </w:pPr>
            <w:r w:rsidRPr="00306803">
              <w:rPr>
                <w:rFonts w:cstheme="minorHAnsi"/>
                <w:b w:val="0"/>
                <w:sz w:val="20"/>
              </w:rPr>
              <w:t xml:space="preserve">   Inconsistent</w:t>
            </w:r>
          </w:p>
        </w:tc>
        <w:tc>
          <w:tcPr>
            <w:tcW w:w="6663" w:type="dxa"/>
          </w:tcPr>
          <w:p w14:paraId="7D7C27A1" w14:textId="77777777" w:rsidR="00175EE4" w:rsidRPr="00306803" w:rsidRDefault="00175EE4" w:rsidP="00A11097">
            <w:pPr>
              <w:cnfStyle w:val="000000000000" w:firstRow="0" w:lastRow="0" w:firstColumn="0" w:lastColumn="0" w:oddVBand="0" w:evenVBand="0" w:oddHBand="0" w:evenHBand="0" w:firstRowFirstColumn="0" w:firstRowLastColumn="0" w:lastRowFirstColumn="0" w:lastRowLastColumn="0"/>
              <w:rPr>
                <w:rFonts w:cstheme="minorHAnsi"/>
                <w:sz w:val="20"/>
              </w:rPr>
            </w:pPr>
            <w:r w:rsidRPr="00306803">
              <w:rPr>
                <w:rFonts w:cstheme="minorHAnsi"/>
                <w:sz w:val="20"/>
              </w:rPr>
              <w:t>For Grade 7 student engagement, a student is scored on 5 competencies: i) demonstrates an interest in learning; ii) engages in self-assessment; iii) is aware of learning goals in a unit of study and/or personal learning goals; iv) participates in lessons; v) accepts responsibility for assignments.</w:t>
            </w:r>
          </w:p>
        </w:tc>
      </w:tr>
      <w:tr w:rsidR="00175EE4" w:rsidRPr="00306803" w14:paraId="11C1090B" w14:textId="77777777" w:rsidTr="00306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tcPr>
          <w:p w14:paraId="43926C7F" w14:textId="77777777" w:rsidR="00175EE4" w:rsidRPr="00306803" w:rsidRDefault="00175EE4" w:rsidP="00A11097">
            <w:pPr>
              <w:rPr>
                <w:rFonts w:cstheme="minorHAnsi"/>
                <w:sz w:val="20"/>
              </w:rPr>
            </w:pPr>
            <w:r w:rsidRPr="00306803">
              <w:rPr>
                <w:rFonts w:cstheme="minorHAnsi"/>
                <w:sz w:val="20"/>
              </w:rPr>
              <w:t>Grade 7 Mathematics</w:t>
            </w:r>
          </w:p>
          <w:p w14:paraId="635928FD" w14:textId="77777777" w:rsidR="00175EE4" w:rsidRPr="00306803" w:rsidRDefault="00175EE4" w:rsidP="00A11097">
            <w:pPr>
              <w:rPr>
                <w:rFonts w:cstheme="minorHAnsi"/>
                <w:b w:val="0"/>
                <w:sz w:val="20"/>
              </w:rPr>
            </w:pPr>
            <w:r w:rsidRPr="00306803">
              <w:rPr>
                <w:rFonts w:cstheme="minorHAnsi"/>
                <w:b w:val="0"/>
                <w:sz w:val="20"/>
              </w:rPr>
              <w:t xml:space="preserve">   Meets expectations</w:t>
            </w:r>
          </w:p>
          <w:p w14:paraId="6E865E7B" w14:textId="77777777" w:rsidR="00175EE4" w:rsidRPr="00306803" w:rsidRDefault="00175EE4" w:rsidP="00A11097">
            <w:pPr>
              <w:rPr>
                <w:rFonts w:cstheme="minorHAnsi"/>
                <w:b w:val="0"/>
                <w:sz w:val="20"/>
              </w:rPr>
            </w:pPr>
            <w:r w:rsidRPr="00306803">
              <w:rPr>
                <w:rFonts w:cstheme="minorHAnsi"/>
                <w:b w:val="0"/>
                <w:sz w:val="20"/>
              </w:rPr>
              <w:t xml:space="preserve">   Approaching expectations</w:t>
            </w:r>
          </w:p>
          <w:p w14:paraId="33E37617" w14:textId="77777777" w:rsidR="00175EE4" w:rsidRPr="00306803" w:rsidRDefault="00175EE4" w:rsidP="00A11097">
            <w:pPr>
              <w:rPr>
                <w:rFonts w:cstheme="minorHAnsi"/>
                <w:b w:val="0"/>
                <w:sz w:val="20"/>
              </w:rPr>
            </w:pPr>
            <w:r w:rsidRPr="00306803">
              <w:rPr>
                <w:rFonts w:cstheme="minorHAnsi"/>
                <w:b w:val="0"/>
                <w:sz w:val="20"/>
              </w:rPr>
              <w:t xml:space="preserve">   Not meeting expectations</w:t>
            </w:r>
          </w:p>
        </w:tc>
        <w:tc>
          <w:tcPr>
            <w:tcW w:w="6663" w:type="dxa"/>
          </w:tcPr>
          <w:p w14:paraId="38362F4A" w14:textId="77777777" w:rsidR="00175EE4" w:rsidRPr="00306803" w:rsidRDefault="00175EE4" w:rsidP="00A11097">
            <w:pPr>
              <w:cnfStyle w:val="000000100000" w:firstRow="0" w:lastRow="0" w:firstColumn="0" w:lastColumn="0" w:oddVBand="0" w:evenVBand="0" w:oddHBand="1" w:evenHBand="0" w:firstRowFirstColumn="0" w:firstRowLastColumn="0" w:lastRowFirstColumn="0" w:lastRowLastColumn="0"/>
              <w:rPr>
                <w:rFonts w:cstheme="minorHAnsi"/>
                <w:sz w:val="20"/>
              </w:rPr>
            </w:pPr>
            <w:r w:rsidRPr="00306803">
              <w:rPr>
                <w:rFonts w:cstheme="minorHAnsi"/>
                <w:sz w:val="20"/>
              </w:rPr>
              <w:t xml:space="preserve">For Grade 7 mathematics, a student is scored on 6 competencies: i) develops mental images to represent numbers and compare them; ii) makes sense of the relationships between numbers and the structure of the number system; iii) understands that a given number may be represented in a variety of ways; iv) represents, recognizes, constructs and extends number patterns; v) models patterns on graphs; vi) writes an algebraic equation for number patterns to solve problems. </w:t>
            </w:r>
          </w:p>
        </w:tc>
      </w:tr>
      <w:tr w:rsidR="00175EE4" w:rsidRPr="00306803" w14:paraId="38910047" w14:textId="77777777" w:rsidTr="00306803">
        <w:tc>
          <w:tcPr>
            <w:cnfStyle w:val="001000000000" w:firstRow="0" w:lastRow="0" w:firstColumn="1" w:lastColumn="0" w:oddVBand="0" w:evenVBand="0" w:oddHBand="0" w:evenHBand="0" w:firstRowFirstColumn="0" w:firstRowLastColumn="0" w:lastRowFirstColumn="0" w:lastRowLastColumn="0"/>
            <w:tcW w:w="2840" w:type="dxa"/>
          </w:tcPr>
          <w:p w14:paraId="3584B8B3" w14:textId="77777777" w:rsidR="00175EE4" w:rsidRPr="00306803" w:rsidRDefault="00175EE4" w:rsidP="00A11097">
            <w:pPr>
              <w:rPr>
                <w:rFonts w:cstheme="minorHAnsi"/>
                <w:sz w:val="20"/>
              </w:rPr>
            </w:pPr>
            <w:r w:rsidRPr="00306803">
              <w:rPr>
                <w:rFonts w:cstheme="minorHAnsi"/>
                <w:sz w:val="20"/>
              </w:rPr>
              <w:t>Grade 7/8 Reading &amp; Writing</w:t>
            </w:r>
          </w:p>
          <w:p w14:paraId="3FAE6C5D" w14:textId="77777777" w:rsidR="00175EE4" w:rsidRPr="00306803" w:rsidRDefault="00175EE4" w:rsidP="00A11097">
            <w:pPr>
              <w:rPr>
                <w:rFonts w:cstheme="minorHAnsi"/>
                <w:b w:val="0"/>
                <w:sz w:val="20"/>
              </w:rPr>
            </w:pPr>
            <w:r w:rsidRPr="00306803">
              <w:rPr>
                <w:rFonts w:cstheme="minorHAnsi"/>
                <w:b w:val="0"/>
                <w:sz w:val="20"/>
              </w:rPr>
              <w:t xml:space="preserve">   Meets expectations</w:t>
            </w:r>
          </w:p>
          <w:p w14:paraId="2180149D" w14:textId="77777777" w:rsidR="00175EE4" w:rsidRPr="00306803" w:rsidRDefault="00175EE4" w:rsidP="00A11097">
            <w:pPr>
              <w:rPr>
                <w:rFonts w:cstheme="minorHAnsi"/>
                <w:b w:val="0"/>
                <w:sz w:val="20"/>
              </w:rPr>
            </w:pPr>
            <w:r w:rsidRPr="00306803">
              <w:rPr>
                <w:rFonts w:cstheme="minorHAnsi"/>
                <w:b w:val="0"/>
                <w:sz w:val="20"/>
              </w:rPr>
              <w:t xml:space="preserve">   Approaching expectations</w:t>
            </w:r>
          </w:p>
          <w:p w14:paraId="49A382EE" w14:textId="77777777" w:rsidR="00175EE4" w:rsidRPr="00306803" w:rsidRDefault="00175EE4" w:rsidP="00A11097">
            <w:pPr>
              <w:rPr>
                <w:rFonts w:cstheme="minorHAnsi"/>
                <w:b w:val="0"/>
                <w:sz w:val="20"/>
              </w:rPr>
            </w:pPr>
            <w:r w:rsidRPr="00306803">
              <w:rPr>
                <w:rFonts w:cstheme="minorHAnsi"/>
                <w:b w:val="0"/>
                <w:sz w:val="20"/>
              </w:rPr>
              <w:t xml:space="preserve">   Not meeting expectations</w:t>
            </w:r>
          </w:p>
        </w:tc>
        <w:tc>
          <w:tcPr>
            <w:tcW w:w="6663" w:type="dxa"/>
          </w:tcPr>
          <w:p w14:paraId="20E2D1A2" w14:textId="77777777" w:rsidR="00175EE4" w:rsidRPr="00306803" w:rsidRDefault="00175EE4" w:rsidP="00A11097">
            <w:pPr>
              <w:cnfStyle w:val="000000000000" w:firstRow="0" w:lastRow="0" w:firstColumn="0" w:lastColumn="0" w:oddVBand="0" w:evenVBand="0" w:oddHBand="0" w:evenHBand="0" w:firstRowFirstColumn="0" w:firstRowLastColumn="0" w:lastRowFirstColumn="0" w:lastRowLastColumn="0"/>
              <w:rPr>
                <w:rFonts w:cstheme="minorHAnsi"/>
                <w:sz w:val="20"/>
              </w:rPr>
            </w:pPr>
            <w:r w:rsidRPr="00306803">
              <w:rPr>
                <w:rFonts w:cstheme="minorHAnsi"/>
                <w:sz w:val="20"/>
              </w:rPr>
              <w:t>For Grade 7/8 reading and writing, a student is scored on 6 competencies: i) understands key ideas and messages in a variety of texts; ii) can interpret a variety of texts; iii) can respond critically to a variety of texts; iv) generates, selects and organizes ideas to support a reader’s understanding; v) chooses language to make an impact on the reader; vi) uses conventions and resources to edit and proofread to make meaning clearer.</w:t>
            </w:r>
          </w:p>
        </w:tc>
      </w:tr>
      <w:tr w:rsidR="00175EE4" w:rsidRPr="00306803" w14:paraId="2F6C1C27" w14:textId="77777777" w:rsidTr="00306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tcPr>
          <w:p w14:paraId="67A6EF6A" w14:textId="77777777" w:rsidR="00175EE4" w:rsidRPr="00306803" w:rsidRDefault="00175EE4" w:rsidP="00A11097">
            <w:pPr>
              <w:rPr>
                <w:rFonts w:cstheme="minorHAnsi"/>
                <w:sz w:val="20"/>
              </w:rPr>
            </w:pPr>
            <w:r w:rsidRPr="00306803">
              <w:rPr>
                <w:rFonts w:cstheme="minorHAnsi"/>
                <w:sz w:val="20"/>
              </w:rPr>
              <w:t>High School Graduation</w:t>
            </w:r>
          </w:p>
        </w:tc>
        <w:tc>
          <w:tcPr>
            <w:tcW w:w="6663" w:type="dxa"/>
          </w:tcPr>
          <w:p w14:paraId="0A3BB3C4" w14:textId="6A410138" w:rsidR="00175EE4" w:rsidRPr="00306803" w:rsidRDefault="00175EE4" w:rsidP="00A11097">
            <w:pPr>
              <w:cnfStyle w:val="000000100000" w:firstRow="0" w:lastRow="0" w:firstColumn="0" w:lastColumn="0" w:oddVBand="0" w:evenVBand="0" w:oddHBand="1" w:evenHBand="0" w:firstRowFirstColumn="0" w:firstRowLastColumn="0" w:lastRowFirstColumn="0" w:lastRowLastColumn="0"/>
              <w:rPr>
                <w:rFonts w:cstheme="minorHAnsi"/>
                <w:sz w:val="20"/>
              </w:rPr>
            </w:pPr>
            <w:r w:rsidRPr="00306803">
              <w:rPr>
                <w:rFonts w:cstheme="minorHAnsi"/>
                <w:sz w:val="20"/>
              </w:rPr>
              <w:t>Completed high school within two years of expected graduation year, based on birth year</w:t>
            </w:r>
          </w:p>
        </w:tc>
      </w:tr>
      <w:tr w:rsidR="00175EE4" w:rsidRPr="00306803" w14:paraId="769A02B0" w14:textId="77777777" w:rsidTr="00306803">
        <w:tc>
          <w:tcPr>
            <w:cnfStyle w:val="001000000000" w:firstRow="0" w:lastRow="0" w:firstColumn="1" w:lastColumn="0" w:oddVBand="0" w:evenVBand="0" w:oddHBand="0" w:evenHBand="0" w:firstRowFirstColumn="0" w:firstRowLastColumn="0" w:lastRowFirstColumn="0" w:lastRowLastColumn="0"/>
            <w:tcW w:w="2840" w:type="dxa"/>
          </w:tcPr>
          <w:p w14:paraId="6180D59D" w14:textId="77777777" w:rsidR="00175EE4" w:rsidRPr="00306803" w:rsidRDefault="00175EE4" w:rsidP="00A11097">
            <w:pPr>
              <w:rPr>
                <w:rFonts w:cstheme="minorHAnsi"/>
                <w:sz w:val="20"/>
              </w:rPr>
            </w:pPr>
            <w:r w:rsidRPr="00306803">
              <w:rPr>
                <w:rFonts w:cstheme="minorHAnsi"/>
                <w:sz w:val="20"/>
              </w:rPr>
              <w:t>Justice System Involvement</w:t>
            </w:r>
          </w:p>
        </w:tc>
        <w:tc>
          <w:tcPr>
            <w:tcW w:w="6663" w:type="dxa"/>
          </w:tcPr>
          <w:p w14:paraId="268FD2E3" w14:textId="6535645C" w:rsidR="00175EE4" w:rsidRPr="00306803" w:rsidRDefault="00175EE4" w:rsidP="00A11097">
            <w:pPr>
              <w:cnfStyle w:val="000000000000" w:firstRow="0" w:lastRow="0" w:firstColumn="0" w:lastColumn="0" w:oddVBand="0" w:evenVBand="0" w:oddHBand="0" w:evenHBand="0" w:firstRowFirstColumn="0" w:firstRowLastColumn="0" w:lastRowFirstColumn="0" w:lastRowLastColumn="0"/>
              <w:rPr>
                <w:rFonts w:cstheme="minorHAnsi"/>
                <w:sz w:val="20"/>
              </w:rPr>
            </w:pPr>
            <w:r w:rsidRPr="00306803">
              <w:rPr>
                <w:rFonts w:cstheme="minorHAnsi"/>
                <w:sz w:val="20"/>
              </w:rPr>
              <w:t>Recorded in the Manitoba Justice data as being accused of a crime, a witness to a crime, or a victim of a crime</w:t>
            </w:r>
          </w:p>
        </w:tc>
      </w:tr>
      <w:tr w:rsidR="00175EE4" w:rsidRPr="00306803" w14:paraId="7F51AF55" w14:textId="77777777" w:rsidTr="00306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tcPr>
          <w:p w14:paraId="0D660AEF" w14:textId="77777777" w:rsidR="00175EE4" w:rsidRPr="00306803" w:rsidRDefault="00175EE4" w:rsidP="00A11097">
            <w:pPr>
              <w:rPr>
                <w:rFonts w:cstheme="minorHAnsi"/>
                <w:sz w:val="20"/>
              </w:rPr>
            </w:pPr>
            <w:r w:rsidRPr="00306803">
              <w:rPr>
                <w:rFonts w:cstheme="minorHAnsi"/>
                <w:sz w:val="20"/>
              </w:rPr>
              <w:t>Teen Pregnancy</w:t>
            </w:r>
          </w:p>
        </w:tc>
        <w:tc>
          <w:tcPr>
            <w:tcW w:w="6663" w:type="dxa"/>
          </w:tcPr>
          <w:p w14:paraId="1EBE2301" w14:textId="7034B0E9" w:rsidR="00175EE4" w:rsidRPr="00306803" w:rsidRDefault="007A2448" w:rsidP="007A2448">
            <w:pPr>
              <w:cnfStyle w:val="000000100000" w:firstRow="0" w:lastRow="0" w:firstColumn="0" w:lastColumn="0" w:oddVBand="0" w:evenVBand="0" w:oddHBand="1" w:evenHBand="0" w:firstRowFirstColumn="0" w:firstRowLastColumn="0" w:lastRowFirstColumn="0" w:lastRowLastColumn="0"/>
              <w:rPr>
                <w:rFonts w:cstheme="minorHAnsi"/>
                <w:sz w:val="20"/>
              </w:rPr>
            </w:pPr>
            <w:r w:rsidRPr="00306803">
              <w:rPr>
                <w:sz w:val="20"/>
                <w:szCs w:val="24"/>
              </w:rPr>
              <w:t>All pregnancies among female study population youth aged 15-19, including those not resulting in a live birth</w:t>
            </w:r>
          </w:p>
        </w:tc>
      </w:tr>
      <w:tr w:rsidR="00175EE4" w:rsidRPr="00306803" w14:paraId="3F786A45" w14:textId="77777777" w:rsidTr="00306803">
        <w:tc>
          <w:tcPr>
            <w:cnfStyle w:val="001000000000" w:firstRow="0" w:lastRow="0" w:firstColumn="1" w:lastColumn="0" w:oddVBand="0" w:evenVBand="0" w:oddHBand="0" w:evenHBand="0" w:firstRowFirstColumn="0" w:firstRowLastColumn="0" w:lastRowFirstColumn="0" w:lastRowLastColumn="0"/>
            <w:tcW w:w="2840" w:type="dxa"/>
          </w:tcPr>
          <w:p w14:paraId="7BC04523" w14:textId="7439C650" w:rsidR="00175EE4" w:rsidRPr="00306803" w:rsidRDefault="00306803" w:rsidP="00A11097">
            <w:pPr>
              <w:rPr>
                <w:rFonts w:cstheme="minorHAnsi"/>
                <w:sz w:val="20"/>
              </w:rPr>
            </w:pPr>
            <w:r>
              <w:rPr>
                <w:rFonts w:cstheme="minorHAnsi"/>
                <w:sz w:val="20"/>
              </w:rPr>
              <w:t>Positive T</w:t>
            </w:r>
            <w:r w:rsidR="00175EE4" w:rsidRPr="00306803">
              <w:rPr>
                <w:rFonts w:cstheme="minorHAnsi"/>
                <w:sz w:val="20"/>
              </w:rPr>
              <w:t>est for STI</w:t>
            </w:r>
          </w:p>
        </w:tc>
        <w:tc>
          <w:tcPr>
            <w:tcW w:w="6663" w:type="dxa"/>
          </w:tcPr>
          <w:p w14:paraId="1A295A43" w14:textId="68CEAABA" w:rsidR="00175EE4" w:rsidRPr="00306803" w:rsidRDefault="007A2448" w:rsidP="007A2448">
            <w:pPr>
              <w:cnfStyle w:val="000000000000" w:firstRow="0" w:lastRow="0" w:firstColumn="0" w:lastColumn="0" w:oddVBand="0" w:evenVBand="0" w:oddHBand="0" w:evenHBand="0" w:firstRowFirstColumn="0" w:firstRowLastColumn="0" w:lastRowFirstColumn="0" w:lastRowLastColumn="0"/>
              <w:rPr>
                <w:rFonts w:cstheme="minorHAnsi"/>
                <w:sz w:val="20"/>
              </w:rPr>
            </w:pPr>
            <w:r w:rsidRPr="00306803">
              <w:rPr>
                <w:rFonts w:cstheme="minorHAnsi"/>
                <w:sz w:val="20"/>
              </w:rPr>
              <w:t xml:space="preserve">At least one positive laboratory test for </w:t>
            </w:r>
            <w:r w:rsidRPr="00306803">
              <w:rPr>
                <w:sz w:val="20"/>
              </w:rPr>
              <w:t>syphilis, chlamydia and gonorrhea among 13-19 year old youth.</w:t>
            </w:r>
          </w:p>
        </w:tc>
      </w:tr>
    </w:tbl>
    <w:p w14:paraId="48DA2455" w14:textId="77777777" w:rsidR="00E60B1B" w:rsidRDefault="00E60B1B" w:rsidP="00AE0BA2">
      <w:pPr>
        <w:widowControl w:val="0"/>
        <w:autoSpaceDE w:val="0"/>
        <w:autoSpaceDN w:val="0"/>
        <w:adjustRightInd w:val="0"/>
        <w:spacing w:after="0" w:line="276" w:lineRule="auto"/>
        <w:ind w:left="640" w:hanging="640"/>
        <w:rPr>
          <w:b/>
          <w:sz w:val="28"/>
          <w:szCs w:val="24"/>
        </w:rPr>
      </w:pPr>
    </w:p>
    <w:p w14:paraId="57132BF7" w14:textId="77777777" w:rsidR="00175EE4" w:rsidRDefault="00175EE4">
      <w:pPr>
        <w:rPr>
          <w:b/>
          <w:sz w:val="28"/>
          <w:szCs w:val="24"/>
        </w:rPr>
      </w:pPr>
      <w:r>
        <w:rPr>
          <w:b/>
          <w:sz w:val="28"/>
          <w:szCs w:val="24"/>
        </w:rPr>
        <w:br w:type="page"/>
      </w:r>
    </w:p>
    <w:p w14:paraId="3886AE40" w14:textId="58C6A0C9" w:rsidR="00AE0BA2" w:rsidRDefault="00AE0BA2" w:rsidP="003D1E4F">
      <w:pPr>
        <w:widowControl w:val="0"/>
        <w:autoSpaceDE w:val="0"/>
        <w:autoSpaceDN w:val="0"/>
        <w:adjustRightInd w:val="0"/>
        <w:spacing w:line="276" w:lineRule="auto"/>
        <w:ind w:left="640" w:hanging="640"/>
        <w:rPr>
          <w:b/>
          <w:sz w:val="28"/>
          <w:szCs w:val="24"/>
        </w:rPr>
      </w:pPr>
      <w:r>
        <w:rPr>
          <w:b/>
          <w:sz w:val="28"/>
          <w:szCs w:val="24"/>
        </w:rPr>
        <w:lastRenderedPageBreak/>
        <w:t>Appendix 4. Statistical Analyses</w:t>
      </w:r>
    </w:p>
    <w:p w14:paraId="42765C0D" w14:textId="2FF95C95" w:rsidR="003D1E4F" w:rsidRPr="00690CC6" w:rsidRDefault="003D1E4F" w:rsidP="003D1E4F">
      <w:pPr>
        <w:spacing w:before="120" w:after="60"/>
        <w:rPr>
          <w:rFonts w:cstheme="minorHAnsi"/>
          <w:b/>
          <w:sz w:val="24"/>
          <w:szCs w:val="24"/>
        </w:rPr>
      </w:pPr>
      <w:r w:rsidRPr="00690CC6">
        <w:rPr>
          <w:rFonts w:cstheme="minorHAnsi"/>
          <w:b/>
          <w:sz w:val="24"/>
          <w:szCs w:val="24"/>
        </w:rPr>
        <w:t>What is a significant difference?</w:t>
      </w:r>
    </w:p>
    <w:p w14:paraId="71E9DAD0" w14:textId="762E9627" w:rsidR="003D1E4F" w:rsidRDefault="003D1E4F" w:rsidP="003D1E4F">
      <w:pPr>
        <w:spacing w:after="240"/>
        <w:rPr>
          <w:rFonts w:cstheme="minorHAnsi"/>
          <w:sz w:val="24"/>
          <w:szCs w:val="24"/>
        </w:rPr>
      </w:pPr>
      <w:r>
        <w:rPr>
          <w:rFonts w:cstheme="minorHAnsi"/>
          <w:sz w:val="24"/>
          <w:szCs w:val="24"/>
        </w:rPr>
        <w:t xml:space="preserve">A significant difference is one where we are relatively sure the difference between two groups is not due to random chance. The confidence interval and p-value tell us how confident we should be in our belief that the difference is real or that the difference is simply due to chance. When we calculate the difference between two values, a confidence interval that does not cross zero or a p-value of less than 0.05 (p&lt;0.05) indicates statistical significance. </w:t>
      </w:r>
    </w:p>
    <w:p w14:paraId="58092DF2" w14:textId="1B38ED07" w:rsidR="003D1E4F" w:rsidRDefault="003D1E4F" w:rsidP="003D1E4F">
      <w:pPr>
        <w:rPr>
          <w:rFonts w:cstheme="minorHAnsi"/>
          <w:sz w:val="24"/>
          <w:szCs w:val="24"/>
        </w:rPr>
      </w:pPr>
      <w:r>
        <w:rPr>
          <w:rFonts w:cstheme="minorHAnsi"/>
          <w:sz w:val="24"/>
          <w:szCs w:val="24"/>
        </w:rPr>
        <w:t xml:space="preserve">Two examples: </w:t>
      </w:r>
    </w:p>
    <w:p w14:paraId="73349060" w14:textId="23238536" w:rsidR="003D1E4F" w:rsidRDefault="003D1E4F" w:rsidP="003D1E4F">
      <w:pPr>
        <w:pStyle w:val="ListParagraph"/>
        <w:numPr>
          <w:ilvl w:val="0"/>
          <w:numId w:val="26"/>
        </w:numPr>
        <w:spacing w:after="60"/>
        <w:ind w:left="312" w:hanging="284"/>
        <w:contextualSpacing w:val="0"/>
        <w:rPr>
          <w:rFonts w:cstheme="minorHAnsi"/>
          <w:sz w:val="24"/>
          <w:szCs w:val="24"/>
        </w:rPr>
      </w:pPr>
      <w:r w:rsidRPr="00BE28CD">
        <w:rPr>
          <w:rFonts w:cstheme="minorHAnsi"/>
          <w:sz w:val="24"/>
          <w:szCs w:val="24"/>
        </w:rPr>
        <w:t xml:space="preserve">Say we calculate the average age of two groups of </w:t>
      </w:r>
      <w:r>
        <w:rPr>
          <w:rFonts w:cstheme="minorHAnsi"/>
          <w:sz w:val="24"/>
          <w:szCs w:val="24"/>
        </w:rPr>
        <w:t>girls</w:t>
      </w:r>
      <w:r w:rsidRPr="00BE28CD">
        <w:rPr>
          <w:rFonts w:cstheme="minorHAnsi"/>
          <w:sz w:val="24"/>
          <w:szCs w:val="24"/>
        </w:rPr>
        <w:t xml:space="preserve">. The average age of </w:t>
      </w:r>
      <w:r w:rsidR="00F070BD">
        <w:rPr>
          <w:rFonts w:cstheme="minorHAnsi"/>
          <w:sz w:val="24"/>
          <w:szCs w:val="24"/>
        </w:rPr>
        <w:t>one group</w:t>
      </w:r>
      <w:r w:rsidRPr="00BE28CD">
        <w:rPr>
          <w:rFonts w:cstheme="minorHAnsi"/>
          <w:sz w:val="24"/>
          <w:szCs w:val="24"/>
        </w:rPr>
        <w:t xml:space="preserve"> is 9.3 years</w:t>
      </w:r>
      <w:r w:rsidR="00F070BD">
        <w:rPr>
          <w:rFonts w:cstheme="minorHAnsi"/>
          <w:sz w:val="24"/>
          <w:szCs w:val="24"/>
        </w:rPr>
        <w:t xml:space="preserve"> and</w:t>
      </w:r>
      <w:r w:rsidRPr="00BE28CD">
        <w:rPr>
          <w:rFonts w:cstheme="minorHAnsi"/>
          <w:sz w:val="24"/>
          <w:szCs w:val="24"/>
        </w:rPr>
        <w:t xml:space="preserve"> </w:t>
      </w:r>
      <w:r w:rsidR="00F070BD">
        <w:rPr>
          <w:rFonts w:cstheme="minorHAnsi"/>
          <w:sz w:val="24"/>
          <w:szCs w:val="24"/>
        </w:rPr>
        <w:t>t</w:t>
      </w:r>
      <w:r w:rsidRPr="00BE28CD">
        <w:rPr>
          <w:rFonts w:cstheme="minorHAnsi"/>
          <w:sz w:val="24"/>
          <w:szCs w:val="24"/>
        </w:rPr>
        <w:t>he average age of the other is 10.0. The difference between these averages is 0.7. The 95% confidence interval is 0.5 to 0.9, and the p-value is 0.01. Because the confidence interval does</w:t>
      </w:r>
      <w:r w:rsidR="00F070BD">
        <w:rPr>
          <w:rFonts w:cstheme="minorHAnsi"/>
          <w:sz w:val="24"/>
          <w:szCs w:val="24"/>
        </w:rPr>
        <w:t xml:space="preserve"> </w:t>
      </w:r>
      <w:r w:rsidRPr="00BE28CD">
        <w:rPr>
          <w:rFonts w:cstheme="minorHAnsi"/>
          <w:sz w:val="24"/>
          <w:szCs w:val="24"/>
        </w:rPr>
        <w:t>n</w:t>
      </w:r>
      <w:r w:rsidR="00F070BD">
        <w:rPr>
          <w:rFonts w:cstheme="minorHAnsi"/>
          <w:sz w:val="24"/>
          <w:szCs w:val="24"/>
        </w:rPr>
        <w:t>o</w:t>
      </w:r>
      <w:r w:rsidRPr="00BE28CD">
        <w:rPr>
          <w:rFonts w:cstheme="minorHAnsi"/>
          <w:sz w:val="24"/>
          <w:szCs w:val="24"/>
        </w:rPr>
        <w:t>t cross zero, and the p-value is less than 0.05, we can say that the difference between these two grou</w:t>
      </w:r>
      <w:r>
        <w:rPr>
          <w:rFonts w:cstheme="minorHAnsi"/>
          <w:sz w:val="24"/>
          <w:szCs w:val="24"/>
        </w:rPr>
        <w:t>ps is statistically significant – that is, not due to chance.</w:t>
      </w:r>
    </w:p>
    <w:p w14:paraId="4293AF8E" w14:textId="7DBB5212" w:rsidR="003D1E4F" w:rsidRPr="00BE28CD" w:rsidRDefault="003D1E4F" w:rsidP="003D1E4F">
      <w:pPr>
        <w:pStyle w:val="ListParagraph"/>
        <w:numPr>
          <w:ilvl w:val="0"/>
          <w:numId w:val="26"/>
        </w:numPr>
        <w:spacing w:after="240"/>
        <w:ind w:left="312" w:hanging="284"/>
        <w:contextualSpacing w:val="0"/>
        <w:rPr>
          <w:rFonts w:cstheme="minorHAnsi"/>
          <w:sz w:val="24"/>
          <w:szCs w:val="24"/>
        </w:rPr>
      </w:pPr>
      <w:r>
        <w:rPr>
          <w:rFonts w:cstheme="minorHAnsi"/>
          <w:sz w:val="24"/>
          <w:szCs w:val="24"/>
        </w:rPr>
        <w:t xml:space="preserve">Now </w:t>
      </w:r>
      <w:r w:rsidRPr="00BE28CD">
        <w:rPr>
          <w:rFonts w:cstheme="minorHAnsi"/>
          <w:sz w:val="24"/>
          <w:szCs w:val="24"/>
        </w:rPr>
        <w:t xml:space="preserve">we calculate the average age of two groups of </w:t>
      </w:r>
      <w:r>
        <w:rPr>
          <w:rFonts w:cstheme="minorHAnsi"/>
          <w:sz w:val="24"/>
          <w:szCs w:val="24"/>
        </w:rPr>
        <w:t>boys</w:t>
      </w:r>
      <w:r w:rsidRPr="00BE28CD">
        <w:rPr>
          <w:rFonts w:cstheme="minorHAnsi"/>
          <w:sz w:val="24"/>
          <w:szCs w:val="24"/>
        </w:rPr>
        <w:t xml:space="preserve">. Again, we find that the average age of one group is 9.3 years and the average </w:t>
      </w:r>
      <w:r>
        <w:rPr>
          <w:rFonts w:cstheme="minorHAnsi"/>
          <w:sz w:val="24"/>
          <w:szCs w:val="24"/>
        </w:rPr>
        <w:t xml:space="preserve">age of the other group is 10.0, and </w:t>
      </w:r>
      <w:r w:rsidRPr="00BE28CD">
        <w:rPr>
          <w:rFonts w:cstheme="minorHAnsi"/>
          <w:sz w:val="24"/>
          <w:szCs w:val="24"/>
        </w:rPr>
        <w:t>the difference between these averages is 0.7. This time, though, the 95% confidence interval is</w:t>
      </w:r>
      <w:r>
        <w:rPr>
          <w:rFonts w:cstheme="minorHAnsi"/>
          <w:sz w:val="24"/>
          <w:szCs w:val="24"/>
        </w:rPr>
        <w:t xml:space="preserve"> larger</w:t>
      </w:r>
      <w:r w:rsidRPr="00BE28CD">
        <w:rPr>
          <w:rFonts w:cstheme="minorHAnsi"/>
          <w:sz w:val="24"/>
          <w:szCs w:val="24"/>
        </w:rPr>
        <w:t xml:space="preserve"> </w:t>
      </w:r>
      <w:r>
        <w:rPr>
          <w:rFonts w:cstheme="minorHAnsi"/>
          <w:sz w:val="24"/>
          <w:szCs w:val="24"/>
        </w:rPr>
        <w:t xml:space="preserve">and it crosses 0 (95% CI </w:t>
      </w:r>
      <w:r w:rsidRPr="00BE28CD">
        <w:rPr>
          <w:rFonts w:cstheme="minorHAnsi"/>
          <w:sz w:val="24"/>
          <w:szCs w:val="24"/>
        </w:rPr>
        <w:t>-0.</w:t>
      </w:r>
      <w:r>
        <w:rPr>
          <w:rFonts w:cstheme="minorHAnsi"/>
          <w:sz w:val="24"/>
          <w:szCs w:val="24"/>
        </w:rPr>
        <w:t>5</w:t>
      </w:r>
      <w:r w:rsidRPr="00BE28CD">
        <w:rPr>
          <w:rFonts w:cstheme="minorHAnsi"/>
          <w:sz w:val="24"/>
          <w:szCs w:val="24"/>
        </w:rPr>
        <w:t xml:space="preserve"> to </w:t>
      </w:r>
      <w:r>
        <w:rPr>
          <w:rFonts w:cstheme="minorHAnsi"/>
          <w:sz w:val="24"/>
          <w:szCs w:val="24"/>
        </w:rPr>
        <w:t>0.9. T</w:t>
      </w:r>
      <w:r w:rsidRPr="00BE28CD">
        <w:rPr>
          <w:rFonts w:cstheme="minorHAnsi"/>
          <w:sz w:val="24"/>
          <w:szCs w:val="24"/>
        </w:rPr>
        <w:t xml:space="preserve">he p-value is 0.20. </w:t>
      </w:r>
      <w:r>
        <w:rPr>
          <w:rFonts w:cstheme="minorHAnsi"/>
          <w:sz w:val="24"/>
          <w:szCs w:val="24"/>
        </w:rPr>
        <w:t>W</w:t>
      </w:r>
      <w:r w:rsidRPr="00BE28CD">
        <w:rPr>
          <w:rFonts w:cstheme="minorHAnsi"/>
          <w:sz w:val="24"/>
          <w:szCs w:val="24"/>
        </w:rPr>
        <w:t xml:space="preserve">e would conclude that the difference in age between the two groups </w:t>
      </w:r>
      <w:r>
        <w:rPr>
          <w:rFonts w:cstheme="minorHAnsi"/>
          <w:sz w:val="24"/>
          <w:szCs w:val="24"/>
        </w:rPr>
        <w:t xml:space="preserve">of boys </w:t>
      </w:r>
      <w:r w:rsidRPr="00BE28CD">
        <w:rPr>
          <w:rFonts w:cstheme="minorHAnsi"/>
          <w:sz w:val="24"/>
          <w:szCs w:val="24"/>
        </w:rPr>
        <w:t>is NOT statistically significant</w:t>
      </w:r>
      <w:r>
        <w:rPr>
          <w:rFonts w:cstheme="minorHAnsi"/>
          <w:sz w:val="24"/>
          <w:szCs w:val="24"/>
        </w:rPr>
        <w:t>.</w:t>
      </w:r>
      <w:r w:rsidRPr="00BE28CD">
        <w:rPr>
          <w:rFonts w:cstheme="minorHAnsi"/>
          <w:sz w:val="24"/>
          <w:szCs w:val="24"/>
        </w:rPr>
        <w:t xml:space="preserve"> It is entirely</w:t>
      </w:r>
      <w:r>
        <w:rPr>
          <w:rFonts w:cstheme="minorHAnsi"/>
          <w:sz w:val="24"/>
          <w:szCs w:val="24"/>
        </w:rPr>
        <w:t xml:space="preserve"> possible that the difference between the two groups is</w:t>
      </w:r>
      <w:r w:rsidRPr="00BE28CD">
        <w:rPr>
          <w:rFonts w:cstheme="minorHAnsi"/>
          <w:sz w:val="24"/>
          <w:szCs w:val="24"/>
        </w:rPr>
        <w:t xml:space="preserve"> due to chance. </w:t>
      </w:r>
    </w:p>
    <w:p w14:paraId="00E27CFE" w14:textId="68007AB7" w:rsidR="003D1E4F" w:rsidRDefault="003D1E4F" w:rsidP="003D1E4F">
      <w:pPr>
        <w:rPr>
          <w:b/>
          <w:sz w:val="28"/>
          <w:szCs w:val="24"/>
        </w:rPr>
        <w:sectPr w:rsidR="003D1E4F" w:rsidSect="00437EC1">
          <w:pgSz w:w="12240" w:h="15840"/>
          <w:pgMar w:top="1134" w:right="1134" w:bottom="1134" w:left="851" w:header="709" w:footer="709" w:gutter="0"/>
          <w:cols w:space="708"/>
          <w:docGrid w:linePitch="360"/>
        </w:sectPr>
      </w:pPr>
      <w:r w:rsidRPr="00BE28CD">
        <w:rPr>
          <w:rFonts w:cstheme="minorHAnsi"/>
          <w:sz w:val="24"/>
          <w:szCs w:val="24"/>
        </w:rPr>
        <w:t>Statistical significance can be impacted by many things</w:t>
      </w:r>
      <w:r>
        <w:rPr>
          <w:rFonts w:cstheme="minorHAnsi"/>
          <w:sz w:val="24"/>
          <w:szCs w:val="24"/>
        </w:rPr>
        <w:t xml:space="preserve">, including the size of the groups and the variability in the measured indicator (e.g., age). </w:t>
      </w:r>
      <w:r w:rsidRPr="00BE28CD">
        <w:rPr>
          <w:rFonts w:cstheme="minorHAnsi"/>
          <w:sz w:val="24"/>
          <w:szCs w:val="24"/>
        </w:rPr>
        <w:t>It is more difficult to detect</w:t>
      </w:r>
      <w:r>
        <w:rPr>
          <w:rFonts w:cstheme="minorHAnsi"/>
          <w:sz w:val="24"/>
          <w:szCs w:val="24"/>
        </w:rPr>
        <w:t xml:space="preserve"> significant</w:t>
      </w:r>
      <w:r w:rsidRPr="00BE28CD">
        <w:rPr>
          <w:rFonts w:cstheme="minorHAnsi"/>
          <w:sz w:val="24"/>
          <w:szCs w:val="24"/>
        </w:rPr>
        <w:t xml:space="preserve"> differences when the groups are small</w:t>
      </w:r>
      <w:r>
        <w:rPr>
          <w:rFonts w:cstheme="minorHAnsi"/>
          <w:sz w:val="24"/>
          <w:szCs w:val="24"/>
        </w:rPr>
        <w:t xml:space="preserve"> or when there is high variability in them.</w:t>
      </w:r>
    </w:p>
    <w:p w14:paraId="6680E37E" w14:textId="10DD2960" w:rsidR="00AE0BA2" w:rsidRDefault="00AE0BA2" w:rsidP="00AE0BA2">
      <w:pPr>
        <w:widowControl w:val="0"/>
        <w:autoSpaceDE w:val="0"/>
        <w:autoSpaceDN w:val="0"/>
        <w:adjustRightInd w:val="0"/>
        <w:spacing w:after="0" w:line="276" w:lineRule="auto"/>
        <w:ind w:left="640" w:hanging="640"/>
        <w:rPr>
          <w:b/>
          <w:sz w:val="28"/>
          <w:szCs w:val="24"/>
        </w:rPr>
      </w:pPr>
      <w:r>
        <w:rPr>
          <w:b/>
          <w:sz w:val="28"/>
          <w:szCs w:val="24"/>
        </w:rPr>
        <w:lastRenderedPageBreak/>
        <w:t>Appendix 5. Detailed Results Tables &amp; Figures</w:t>
      </w:r>
    </w:p>
    <w:p w14:paraId="0F88F489" w14:textId="390DD74C" w:rsidR="00215EBC" w:rsidRDefault="00215EBC" w:rsidP="00AE0BA2">
      <w:pPr>
        <w:widowControl w:val="0"/>
        <w:autoSpaceDE w:val="0"/>
        <w:autoSpaceDN w:val="0"/>
        <w:adjustRightInd w:val="0"/>
        <w:spacing w:after="0" w:line="276" w:lineRule="auto"/>
        <w:ind w:left="640" w:hanging="640"/>
        <w:rPr>
          <w:b/>
          <w:sz w:val="28"/>
          <w:szCs w:val="24"/>
        </w:rPr>
      </w:pPr>
    </w:p>
    <w:p w14:paraId="630941AB" w14:textId="658B67E1" w:rsidR="00215EBC" w:rsidRPr="003D1E4F" w:rsidRDefault="003D1E4F" w:rsidP="003D1E4F">
      <w:pPr>
        <w:spacing w:line="276" w:lineRule="auto"/>
        <w:rPr>
          <w:rFonts w:cstheme="minorHAnsi"/>
          <w:bCs/>
          <w:sz w:val="24"/>
          <w:szCs w:val="24"/>
        </w:rPr>
      </w:pPr>
      <w:r w:rsidRPr="003D1E4F">
        <w:rPr>
          <w:sz w:val="24"/>
          <w:szCs w:val="24"/>
        </w:rPr>
        <w:t xml:space="preserve">The following </w:t>
      </w:r>
      <w:r>
        <w:rPr>
          <w:sz w:val="24"/>
          <w:szCs w:val="24"/>
        </w:rPr>
        <w:t xml:space="preserve">appendix </w:t>
      </w:r>
      <w:r w:rsidRPr="003D1E4F">
        <w:rPr>
          <w:sz w:val="24"/>
          <w:szCs w:val="24"/>
        </w:rPr>
        <w:t xml:space="preserve">tables and figures include 95% confidence intervals and p-values </w:t>
      </w:r>
      <w:r w:rsidRPr="003D1E4F">
        <w:rPr>
          <w:rFonts w:cstheme="minorHAnsi"/>
          <w:bCs/>
          <w:sz w:val="24"/>
          <w:szCs w:val="24"/>
        </w:rPr>
        <w:t>as measures of statistical significance.</w:t>
      </w:r>
      <w:r>
        <w:rPr>
          <w:rFonts w:cstheme="minorHAnsi"/>
          <w:bCs/>
          <w:sz w:val="24"/>
          <w:szCs w:val="24"/>
        </w:rPr>
        <w:t xml:space="preserve"> </w:t>
      </w:r>
      <w:r w:rsidR="00215EBC" w:rsidRPr="003D1E4F">
        <w:rPr>
          <w:rFonts w:cstheme="minorHAnsi"/>
          <w:bCs/>
          <w:sz w:val="24"/>
          <w:szCs w:val="24"/>
        </w:rPr>
        <w:br w:type="page"/>
      </w:r>
    </w:p>
    <w:tbl>
      <w:tblPr>
        <w:tblStyle w:val="PlainTable1"/>
        <w:tblW w:w="5000" w:type="pct"/>
        <w:tblLayout w:type="fixed"/>
        <w:tblLook w:val="04A0" w:firstRow="1" w:lastRow="0" w:firstColumn="1" w:lastColumn="0" w:noHBand="0" w:noVBand="1"/>
      </w:tblPr>
      <w:tblGrid>
        <w:gridCol w:w="4616"/>
        <w:gridCol w:w="1008"/>
        <w:gridCol w:w="1297"/>
        <w:gridCol w:w="1153"/>
        <w:gridCol w:w="1568"/>
        <w:gridCol w:w="1484"/>
        <w:gridCol w:w="1335"/>
        <w:gridCol w:w="1101"/>
      </w:tblGrid>
      <w:tr w:rsidR="003D1E4F" w:rsidRPr="003D1E4F" w14:paraId="4770A25C" w14:textId="77777777" w:rsidTr="003068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8"/>
          </w:tcPr>
          <w:p w14:paraId="2FA77CEF" w14:textId="7FA00E60" w:rsidR="00215EBC" w:rsidRPr="003D1E4F" w:rsidRDefault="00215EBC" w:rsidP="00215EBC">
            <w:pPr>
              <w:rPr>
                <w:rFonts w:cstheme="minorHAnsi"/>
                <w:szCs w:val="20"/>
              </w:rPr>
            </w:pPr>
            <w:r w:rsidRPr="003D1E4F">
              <w:rPr>
                <w:rFonts w:cstheme="minorHAnsi"/>
                <w:szCs w:val="20"/>
              </w:rPr>
              <w:lastRenderedPageBreak/>
              <w:t>Characteristics of the Study Population</w:t>
            </w:r>
          </w:p>
        </w:tc>
      </w:tr>
      <w:tr w:rsidR="003D1E4F" w:rsidRPr="007A7C97" w14:paraId="1AE5B106" w14:textId="77777777" w:rsidTr="00306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pct"/>
            <w:vMerge w:val="restart"/>
            <w:vAlign w:val="center"/>
          </w:tcPr>
          <w:p w14:paraId="47116C7A" w14:textId="77777777" w:rsidR="00215EBC" w:rsidRPr="007A7C97" w:rsidRDefault="00215EBC" w:rsidP="00306803">
            <w:pPr>
              <w:rPr>
                <w:rFonts w:cstheme="minorHAnsi"/>
                <w:szCs w:val="20"/>
              </w:rPr>
            </w:pPr>
            <w:r w:rsidRPr="007A7C97">
              <w:rPr>
                <w:rFonts w:cstheme="minorHAnsi"/>
                <w:szCs w:val="20"/>
              </w:rPr>
              <w:t>Characteristics</w:t>
            </w:r>
          </w:p>
        </w:tc>
        <w:tc>
          <w:tcPr>
            <w:tcW w:w="850" w:type="pct"/>
            <w:gridSpan w:val="2"/>
            <w:vAlign w:val="center"/>
          </w:tcPr>
          <w:p w14:paraId="526AB5F8" w14:textId="12337336" w:rsidR="00215EBC" w:rsidRPr="00503880" w:rsidRDefault="00215EBC" w:rsidP="00306803">
            <w:pPr>
              <w:jc w:val="center"/>
              <w:cnfStyle w:val="000000100000" w:firstRow="0" w:lastRow="0" w:firstColumn="0" w:lastColumn="0" w:oddVBand="0" w:evenVBand="0" w:oddHBand="1" w:evenHBand="0" w:firstRowFirstColumn="0" w:firstRowLastColumn="0" w:lastRowFirstColumn="0" w:lastRowLastColumn="0"/>
              <w:rPr>
                <w:rFonts w:cstheme="minorHAnsi"/>
                <w:szCs w:val="20"/>
              </w:rPr>
            </w:pPr>
            <w:r>
              <w:rPr>
                <w:rFonts w:cstheme="minorHAnsi"/>
                <w:b/>
                <w:szCs w:val="20"/>
              </w:rPr>
              <w:t>BGCW Group</w:t>
            </w:r>
          </w:p>
        </w:tc>
        <w:tc>
          <w:tcPr>
            <w:tcW w:w="1003" w:type="pct"/>
            <w:gridSpan w:val="2"/>
            <w:vAlign w:val="center"/>
          </w:tcPr>
          <w:p w14:paraId="74252BBE" w14:textId="5711BC63" w:rsidR="00215EBC" w:rsidRPr="007A7C97" w:rsidRDefault="00215EBC" w:rsidP="00306803">
            <w:pPr>
              <w:jc w:val="center"/>
              <w:cnfStyle w:val="000000100000" w:firstRow="0" w:lastRow="0" w:firstColumn="0" w:lastColumn="0" w:oddVBand="0" w:evenVBand="0" w:oddHBand="1" w:evenHBand="0" w:firstRowFirstColumn="0" w:firstRowLastColumn="0" w:lastRowFirstColumn="0" w:lastRowLastColumn="0"/>
              <w:rPr>
                <w:rFonts w:cstheme="minorHAnsi"/>
                <w:b/>
                <w:szCs w:val="20"/>
              </w:rPr>
            </w:pPr>
            <w:r w:rsidRPr="007A7C97">
              <w:rPr>
                <w:rFonts w:cstheme="minorHAnsi"/>
                <w:b/>
                <w:szCs w:val="20"/>
              </w:rPr>
              <w:t>Comparison Group</w:t>
            </w:r>
          </w:p>
        </w:tc>
        <w:tc>
          <w:tcPr>
            <w:tcW w:w="547" w:type="pct"/>
            <w:vAlign w:val="center"/>
          </w:tcPr>
          <w:p w14:paraId="510C0D49" w14:textId="77777777" w:rsidR="00215EBC" w:rsidRPr="007A7C97" w:rsidRDefault="00215EBC" w:rsidP="00306803">
            <w:pPr>
              <w:jc w:val="center"/>
              <w:cnfStyle w:val="000000100000" w:firstRow="0" w:lastRow="0" w:firstColumn="0" w:lastColumn="0" w:oddVBand="0" w:evenVBand="0" w:oddHBand="1" w:evenHBand="0" w:firstRowFirstColumn="0" w:firstRowLastColumn="0" w:lastRowFirstColumn="0" w:lastRowLastColumn="0"/>
              <w:rPr>
                <w:rFonts w:cstheme="minorHAnsi"/>
                <w:b/>
                <w:szCs w:val="20"/>
              </w:rPr>
            </w:pPr>
          </w:p>
        </w:tc>
        <w:tc>
          <w:tcPr>
            <w:tcW w:w="492" w:type="pct"/>
            <w:vAlign w:val="center"/>
          </w:tcPr>
          <w:p w14:paraId="56668DB3" w14:textId="77777777" w:rsidR="00215EBC" w:rsidRPr="007A7C97" w:rsidRDefault="00215EBC" w:rsidP="00306803">
            <w:pPr>
              <w:jc w:val="center"/>
              <w:cnfStyle w:val="000000100000" w:firstRow="0" w:lastRow="0" w:firstColumn="0" w:lastColumn="0" w:oddVBand="0" w:evenVBand="0" w:oddHBand="1" w:evenHBand="0" w:firstRowFirstColumn="0" w:firstRowLastColumn="0" w:lastRowFirstColumn="0" w:lastRowLastColumn="0"/>
              <w:rPr>
                <w:rFonts w:cstheme="minorHAnsi"/>
                <w:b/>
                <w:szCs w:val="20"/>
              </w:rPr>
            </w:pPr>
          </w:p>
        </w:tc>
        <w:tc>
          <w:tcPr>
            <w:tcW w:w="406" w:type="pct"/>
            <w:vAlign w:val="center"/>
          </w:tcPr>
          <w:p w14:paraId="3756E03F" w14:textId="77777777" w:rsidR="00215EBC" w:rsidRPr="007A7C97" w:rsidRDefault="00215EBC" w:rsidP="00306803">
            <w:pPr>
              <w:jc w:val="center"/>
              <w:cnfStyle w:val="000000100000" w:firstRow="0" w:lastRow="0" w:firstColumn="0" w:lastColumn="0" w:oddVBand="0" w:evenVBand="0" w:oddHBand="1" w:evenHBand="0" w:firstRowFirstColumn="0" w:firstRowLastColumn="0" w:lastRowFirstColumn="0" w:lastRowLastColumn="0"/>
              <w:rPr>
                <w:rFonts w:cstheme="minorHAnsi"/>
                <w:b/>
                <w:szCs w:val="20"/>
              </w:rPr>
            </w:pPr>
          </w:p>
        </w:tc>
      </w:tr>
      <w:tr w:rsidR="00215EBC" w:rsidRPr="00D6233A" w14:paraId="623DC090" w14:textId="77777777" w:rsidTr="00306803">
        <w:tc>
          <w:tcPr>
            <w:cnfStyle w:val="001000000000" w:firstRow="0" w:lastRow="0" w:firstColumn="1" w:lastColumn="0" w:oddVBand="0" w:evenVBand="0" w:oddHBand="0" w:evenHBand="0" w:firstRowFirstColumn="0" w:firstRowLastColumn="0" w:lastRowFirstColumn="0" w:lastRowLastColumn="0"/>
            <w:tcW w:w="1702" w:type="pct"/>
            <w:vMerge/>
          </w:tcPr>
          <w:p w14:paraId="78C4E860" w14:textId="77777777" w:rsidR="00215EBC" w:rsidRPr="00D6233A" w:rsidRDefault="00215EBC" w:rsidP="00A11097">
            <w:pPr>
              <w:rPr>
                <w:rFonts w:cstheme="minorHAnsi"/>
                <w:sz w:val="20"/>
                <w:szCs w:val="20"/>
              </w:rPr>
            </w:pPr>
          </w:p>
        </w:tc>
        <w:tc>
          <w:tcPr>
            <w:tcW w:w="372" w:type="pct"/>
            <w:vAlign w:val="center"/>
          </w:tcPr>
          <w:p w14:paraId="3513A9BB" w14:textId="77777777" w:rsidR="00215EBC" w:rsidRPr="00D6233A" w:rsidRDefault="00215EBC" w:rsidP="00306803">
            <w:pPr>
              <w:jc w:val="center"/>
              <w:cnfStyle w:val="000000000000" w:firstRow="0" w:lastRow="0" w:firstColumn="0" w:lastColumn="0" w:oddVBand="0" w:evenVBand="0" w:oddHBand="0" w:evenHBand="0" w:firstRowFirstColumn="0" w:firstRowLastColumn="0" w:lastRowFirstColumn="0" w:lastRowLastColumn="0"/>
              <w:rPr>
                <w:rFonts w:cstheme="minorHAnsi"/>
                <w:b/>
                <w:szCs w:val="20"/>
              </w:rPr>
            </w:pPr>
            <w:r w:rsidRPr="00D6233A">
              <w:rPr>
                <w:rFonts w:cstheme="minorHAnsi"/>
                <w:b/>
                <w:szCs w:val="20"/>
              </w:rPr>
              <w:t>n</w:t>
            </w:r>
          </w:p>
        </w:tc>
        <w:tc>
          <w:tcPr>
            <w:tcW w:w="478" w:type="pct"/>
            <w:vAlign w:val="center"/>
          </w:tcPr>
          <w:p w14:paraId="4E633257" w14:textId="77777777" w:rsidR="00215EBC" w:rsidRPr="00D6233A" w:rsidRDefault="00215EBC" w:rsidP="00306803">
            <w:pPr>
              <w:jc w:val="center"/>
              <w:cnfStyle w:val="000000000000" w:firstRow="0" w:lastRow="0" w:firstColumn="0" w:lastColumn="0" w:oddVBand="0" w:evenVBand="0" w:oddHBand="0" w:evenHBand="0" w:firstRowFirstColumn="0" w:firstRowLastColumn="0" w:lastRowFirstColumn="0" w:lastRowLastColumn="0"/>
              <w:rPr>
                <w:rFonts w:cstheme="minorHAnsi"/>
                <w:b/>
                <w:szCs w:val="20"/>
              </w:rPr>
            </w:pPr>
            <w:r w:rsidRPr="00D6233A">
              <w:rPr>
                <w:rFonts w:cstheme="minorHAnsi"/>
                <w:b/>
                <w:szCs w:val="20"/>
              </w:rPr>
              <w:t>% or Mean</w:t>
            </w:r>
          </w:p>
        </w:tc>
        <w:tc>
          <w:tcPr>
            <w:tcW w:w="425" w:type="pct"/>
            <w:vAlign w:val="center"/>
          </w:tcPr>
          <w:p w14:paraId="4E8F116A" w14:textId="77777777" w:rsidR="00215EBC" w:rsidRPr="00D6233A" w:rsidRDefault="00215EBC" w:rsidP="00306803">
            <w:pPr>
              <w:jc w:val="center"/>
              <w:cnfStyle w:val="000000000000" w:firstRow="0" w:lastRow="0" w:firstColumn="0" w:lastColumn="0" w:oddVBand="0" w:evenVBand="0" w:oddHBand="0" w:evenHBand="0" w:firstRowFirstColumn="0" w:firstRowLastColumn="0" w:lastRowFirstColumn="0" w:lastRowLastColumn="0"/>
              <w:rPr>
                <w:rFonts w:cstheme="minorHAnsi"/>
                <w:b/>
                <w:szCs w:val="20"/>
              </w:rPr>
            </w:pPr>
            <w:r w:rsidRPr="00D6233A">
              <w:rPr>
                <w:rFonts w:cstheme="minorHAnsi"/>
                <w:b/>
                <w:szCs w:val="20"/>
              </w:rPr>
              <w:t>n</w:t>
            </w:r>
          </w:p>
        </w:tc>
        <w:tc>
          <w:tcPr>
            <w:tcW w:w="578" w:type="pct"/>
            <w:vAlign w:val="center"/>
          </w:tcPr>
          <w:p w14:paraId="619BF93B" w14:textId="77777777" w:rsidR="00215EBC" w:rsidRPr="00D6233A" w:rsidRDefault="00215EBC" w:rsidP="00306803">
            <w:pPr>
              <w:jc w:val="center"/>
              <w:cnfStyle w:val="000000000000" w:firstRow="0" w:lastRow="0" w:firstColumn="0" w:lastColumn="0" w:oddVBand="0" w:evenVBand="0" w:oddHBand="0" w:evenHBand="0" w:firstRowFirstColumn="0" w:firstRowLastColumn="0" w:lastRowFirstColumn="0" w:lastRowLastColumn="0"/>
              <w:rPr>
                <w:rFonts w:cstheme="minorHAnsi"/>
                <w:b/>
                <w:szCs w:val="20"/>
              </w:rPr>
            </w:pPr>
            <w:r w:rsidRPr="00D6233A">
              <w:rPr>
                <w:rFonts w:cstheme="minorHAnsi"/>
                <w:b/>
                <w:szCs w:val="20"/>
              </w:rPr>
              <w:t>% or Mean</w:t>
            </w:r>
          </w:p>
        </w:tc>
        <w:tc>
          <w:tcPr>
            <w:tcW w:w="547" w:type="pct"/>
            <w:vAlign w:val="center"/>
          </w:tcPr>
          <w:p w14:paraId="37B53196" w14:textId="77777777" w:rsidR="00215EBC" w:rsidRPr="00D6233A" w:rsidRDefault="00215EBC" w:rsidP="00306803">
            <w:pPr>
              <w:jc w:val="center"/>
              <w:cnfStyle w:val="000000000000" w:firstRow="0" w:lastRow="0" w:firstColumn="0" w:lastColumn="0" w:oddVBand="0" w:evenVBand="0" w:oddHBand="0" w:evenHBand="0" w:firstRowFirstColumn="0" w:firstRowLastColumn="0" w:lastRowFirstColumn="0" w:lastRowLastColumn="0"/>
              <w:rPr>
                <w:rFonts w:cstheme="minorHAnsi"/>
                <w:b/>
                <w:szCs w:val="20"/>
              </w:rPr>
            </w:pPr>
            <w:r w:rsidRPr="00D6233A">
              <w:rPr>
                <w:rFonts w:cstheme="minorHAnsi"/>
                <w:b/>
                <w:szCs w:val="20"/>
              </w:rPr>
              <w:t>% or Mean</w:t>
            </w:r>
          </w:p>
          <w:p w14:paraId="3D3C2993" w14:textId="77777777" w:rsidR="00215EBC" w:rsidRPr="00D6233A" w:rsidRDefault="00215EBC" w:rsidP="00306803">
            <w:pPr>
              <w:jc w:val="center"/>
              <w:cnfStyle w:val="000000000000" w:firstRow="0" w:lastRow="0" w:firstColumn="0" w:lastColumn="0" w:oddVBand="0" w:evenVBand="0" w:oddHBand="0" w:evenHBand="0" w:firstRowFirstColumn="0" w:firstRowLastColumn="0" w:lastRowFirstColumn="0" w:lastRowLastColumn="0"/>
              <w:rPr>
                <w:rFonts w:cstheme="minorHAnsi"/>
                <w:b/>
                <w:szCs w:val="20"/>
              </w:rPr>
            </w:pPr>
            <w:r w:rsidRPr="00D6233A">
              <w:rPr>
                <w:rFonts w:cstheme="minorHAnsi"/>
                <w:b/>
                <w:szCs w:val="20"/>
              </w:rPr>
              <w:t>Difference</w:t>
            </w:r>
          </w:p>
        </w:tc>
        <w:tc>
          <w:tcPr>
            <w:tcW w:w="492" w:type="pct"/>
            <w:vAlign w:val="center"/>
          </w:tcPr>
          <w:p w14:paraId="4813BD53" w14:textId="77777777" w:rsidR="00215EBC" w:rsidRPr="00D6233A" w:rsidRDefault="00215EBC" w:rsidP="00306803">
            <w:pPr>
              <w:jc w:val="center"/>
              <w:cnfStyle w:val="000000000000" w:firstRow="0" w:lastRow="0" w:firstColumn="0" w:lastColumn="0" w:oddVBand="0" w:evenVBand="0" w:oddHBand="0" w:evenHBand="0" w:firstRowFirstColumn="0" w:firstRowLastColumn="0" w:lastRowFirstColumn="0" w:lastRowLastColumn="0"/>
              <w:rPr>
                <w:rFonts w:cstheme="minorHAnsi"/>
                <w:b/>
                <w:szCs w:val="20"/>
              </w:rPr>
            </w:pPr>
            <w:r w:rsidRPr="00D6233A">
              <w:rPr>
                <w:rFonts w:cstheme="minorHAnsi"/>
                <w:b/>
                <w:szCs w:val="20"/>
              </w:rPr>
              <w:t xml:space="preserve">95% </w:t>
            </w:r>
            <w:r>
              <w:rPr>
                <w:rFonts w:cstheme="minorHAnsi"/>
                <w:b/>
                <w:szCs w:val="20"/>
              </w:rPr>
              <w:t>CI</w:t>
            </w:r>
          </w:p>
        </w:tc>
        <w:tc>
          <w:tcPr>
            <w:tcW w:w="406" w:type="pct"/>
            <w:vAlign w:val="center"/>
          </w:tcPr>
          <w:p w14:paraId="3852F996" w14:textId="77777777" w:rsidR="00215EBC" w:rsidRPr="00D6233A" w:rsidRDefault="00215EBC" w:rsidP="00306803">
            <w:pPr>
              <w:jc w:val="center"/>
              <w:cnfStyle w:val="000000000000" w:firstRow="0" w:lastRow="0" w:firstColumn="0" w:lastColumn="0" w:oddVBand="0" w:evenVBand="0" w:oddHBand="0" w:evenHBand="0" w:firstRowFirstColumn="0" w:firstRowLastColumn="0" w:lastRowFirstColumn="0" w:lastRowLastColumn="0"/>
              <w:rPr>
                <w:rFonts w:cstheme="minorHAnsi"/>
                <w:b/>
                <w:szCs w:val="20"/>
              </w:rPr>
            </w:pPr>
            <w:r>
              <w:rPr>
                <w:rFonts w:cstheme="minorHAnsi"/>
                <w:b/>
                <w:szCs w:val="20"/>
              </w:rPr>
              <w:t>p-value</w:t>
            </w:r>
          </w:p>
        </w:tc>
      </w:tr>
      <w:tr w:rsidR="00215EBC" w:rsidRPr="00A030FB" w14:paraId="1654A680" w14:textId="77777777" w:rsidTr="00306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pct"/>
          </w:tcPr>
          <w:p w14:paraId="761142AE" w14:textId="77777777" w:rsidR="00215EBC" w:rsidRPr="00746695" w:rsidRDefault="00215EBC" w:rsidP="00A11097">
            <w:pPr>
              <w:spacing w:line="276" w:lineRule="auto"/>
              <w:rPr>
                <w:rFonts w:cstheme="minorHAnsi"/>
                <w:b w:val="0"/>
                <w:sz w:val="20"/>
                <w:szCs w:val="20"/>
              </w:rPr>
            </w:pPr>
            <w:r w:rsidRPr="00503880">
              <w:rPr>
                <w:rFonts w:cstheme="minorHAnsi"/>
                <w:sz w:val="20"/>
                <w:szCs w:val="20"/>
              </w:rPr>
              <w:t>Age when first participated in BGCW</w:t>
            </w:r>
            <w:r w:rsidRPr="00746695">
              <w:rPr>
                <w:rFonts w:cstheme="minorHAnsi"/>
                <w:b w:val="0"/>
                <w:sz w:val="20"/>
                <w:szCs w:val="20"/>
              </w:rPr>
              <w:t xml:space="preserve"> (mean)</w:t>
            </w:r>
          </w:p>
        </w:tc>
        <w:tc>
          <w:tcPr>
            <w:tcW w:w="372" w:type="pct"/>
          </w:tcPr>
          <w:p w14:paraId="0F37FC68"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8,990</w:t>
            </w:r>
          </w:p>
        </w:tc>
        <w:tc>
          <w:tcPr>
            <w:tcW w:w="478" w:type="pct"/>
          </w:tcPr>
          <w:p w14:paraId="71DAEA89"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9.35</w:t>
            </w:r>
          </w:p>
        </w:tc>
        <w:tc>
          <w:tcPr>
            <w:tcW w:w="425" w:type="pct"/>
          </w:tcPr>
          <w:p w14:paraId="766471EB"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69,980</w:t>
            </w:r>
          </w:p>
        </w:tc>
        <w:tc>
          <w:tcPr>
            <w:tcW w:w="578" w:type="pct"/>
          </w:tcPr>
          <w:p w14:paraId="067330CC"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9.97</w:t>
            </w:r>
          </w:p>
        </w:tc>
        <w:tc>
          <w:tcPr>
            <w:tcW w:w="547" w:type="pct"/>
          </w:tcPr>
          <w:p w14:paraId="0C23AF4B"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0.62</w:t>
            </w:r>
          </w:p>
        </w:tc>
        <w:tc>
          <w:tcPr>
            <w:tcW w:w="492" w:type="pct"/>
          </w:tcPr>
          <w:p w14:paraId="50089807"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0.70, -0.55</w:t>
            </w:r>
          </w:p>
        </w:tc>
        <w:tc>
          <w:tcPr>
            <w:tcW w:w="406" w:type="pct"/>
          </w:tcPr>
          <w:p w14:paraId="74BD1ED4"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lt;0.001</w:t>
            </w:r>
          </w:p>
        </w:tc>
      </w:tr>
      <w:tr w:rsidR="00215EBC" w:rsidRPr="00A030FB" w14:paraId="21FF90CC" w14:textId="77777777" w:rsidTr="00306803">
        <w:tc>
          <w:tcPr>
            <w:cnfStyle w:val="001000000000" w:firstRow="0" w:lastRow="0" w:firstColumn="1" w:lastColumn="0" w:oddVBand="0" w:evenVBand="0" w:oddHBand="0" w:evenHBand="0" w:firstRowFirstColumn="0" w:firstRowLastColumn="0" w:lastRowFirstColumn="0" w:lastRowLastColumn="0"/>
            <w:tcW w:w="1702" w:type="pct"/>
          </w:tcPr>
          <w:p w14:paraId="48843D2A" w14:textId="77777777" w:rsidR="00215EBC" w:rsidRPr="00746695" w:rsidRDefault="00215EBC" w:rsidP="00A11097">
            <w:pPr>
              <w:spacing w:line="276" w:lineRule="auto"/>
              <w:rPr>
                <w:rFonts w:cstheme="minorHAnsi"/>
                <w:b w:val="0"/>
                <w:sz w:val="20"/>
                <w:szCs w:val="20"/>
              </w:rPr>
            </w:pPr>
            <w:r w:rsidRPr="00503880">
              <w:rPr>
                <w:rFonts w:cstheme="minorHAnsi"/>
                <w:sz w:val="20"/>
                <w:szCs w:val="20"/>
              </w:rPr>
              <w:t>Sex</w:t>
            </w:r>
            <w:r w:rsidRPr="00746695">
              <w:rPr>
                <w:rFonts w:cstheme="minorHAnsi"/>
                <w:b w:val="0"/>
                <w:sz w:val="20"/>
                <w:szCs w:val="20"/>
              </w:rPr>
              <w:t xml:space="preserve"> (%)</w:t>
            </w:r>
          </w:p>
        </w:tc>
        <w:tc>
          <w:tcPr>
            <w:tcW w:w="372" w:type="pct"/>
          </w:tcPr>
          <w:p w14:paraId="142B44BC"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478" w:type="pct"/>
          </w:tcPr>
          <w:p w14:paraId="5AF896EB"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425" w:type="pct"/>
          </w:tcPr>
          <w:p w14:paraId="0DC29F2C"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578" w:type="pct"/>
          </w:tcPr>
          <w:p w14:paraId="7E6120BD"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547" w:type="pct"/>
          </w:tcPr>
          <w:p w14:paraId="6F31F6FB"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492" w:type="pct"/>
          </w:tcPr>
          <w:p w14:paraId="6ADCF2FE"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406" w:type="pct"/>
          </w:tcPr>
          <w:p w14:paraId="3962E532"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r>
      <w:tr w:rsidR="00215EBC" w:rsidRPr="00A030FB" w14:paraId="75F3BAF9" w14:textId="77777777" w:rsidTr="00306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pct"/>
          </w:tcPr>
          <w:p w14:paraId="6462AF95" w14:textId="77777777" w:rsidR="00215EBC" w:rsidRPr="00746695" w:rsidRDefault="00215EBC" w:rsidP="00A11097">
            <w:pPr>
              <w:spacing w:line="276" w:lineRule="auto"/>
              <w:rPr>
                <w:rFonts w:cstheme="minorHAnsi"/>
                <w:b w:val="0"/>
                <w:sz w:val="20"/>
                <w:szCs w:val="20"/>
              </w:rPr>
            </w:pPr>
            <w:r w:rsidRPr="00746695">
              <w:rPr>
                <w:rFonts w:cstheme="minorHAnsi"/>
                <w:b w:val="0"/>
                <w:sz w:val="20"/>
                <w:szCs w:val="20"/>
              </w:rPr>
              <w:t xml:space="preserve">   Male</w:t>
            </w:r>
          </w:p>
        </w:tc>
        <w:tc>
          <w:tcPr>
            <w:tcW w:w="372" w:type="pct"/>
          </w:tcPr>
          <w:p w14:paraId="38F6E04A"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4,661</w:t>
            </w:r>
          </w:p>
        </w:tc>
        <w:tc>
          <w:tcPr>
            <w:tcW w:w="478" w:type="pct"/>
          </w:tcPr>
          <w:p w14:paraId="720745B4"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51.85</w:t>
            </w:r>
          </w:p>
        </w:tc>
        <w:tc>
          <w:tcPr>
            <w:tcW w:w="425" w:type="pct"/>
          </w:tcPr>
          <w:p w14:paraId="1C0A0DE4"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35,741</w:t>
            </w:r>
          </w:p>
        </w:tc>
        <w:tc>
          <w:tcPr>
            <w:tcW w:w="578" w:type="pct"/>
          </w:tcPr>
          <w:p w14:paraId="48C3B546"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51.07</w:t>
            </w:r>
          </w:p>
        </w:tc>
        <w:tc>
          <w:tcPr>
            <w:tcW w:w="547" w:type="pct"/>
          </w:tcPr>
          <w:p w14:paraId="170E2948"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0.77</w:t>
            </w:r>
          </w:p>
        </w:tc>
        <w:tc>
          <w:tcPr>
            <w:tcW w:w="492" w:type="pct"/>
          </w:tcPr>
          <w:p w14:paraId="15526362"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0.32, 1.87</w:t>
            </w:r>
          </w:p>
        </w:tc>
        <w:tc>
          <w:tcPr>
            <w:tcW w:w="406" w:type="pct"/>
          </w:tcPr>
          <w:p w14:paraId="14BB713C"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0.167</w:t>
            </w:r>
          </w:p>
        </w:tc>
      </w:tr>
      <w:tr w:rsidR="00215EBC" w:rsidRPr="00A030FB" w14:paraId="62F601C8" w14:textId="77777777" w:rsidTr="00306803">
        <w:tc>
          <w:tcPr>
            <w:cnfStyle w:val="001000000000" w:firstRow="0" w:lastRow="0" w:firstColumn="1" w:lastColumn="0" w:oddVBand="0" w:evenVBand="0" w:oddHBand="0" w:evenHBand="0" w:firstRowFirstColumn="0" w:firstRowLastColumn="0" w:lastRowFirstColumn="0" w:lastRowLastColumn="0"/>
            <w:tcW w:w="1702" w:type="pct"/>
          </w:tcPr>
          <w:p w14:paraId="2258DACB" w14:textId="77777777" w:rsidR="00215EBC" w:rsidRPr="00746695" w:rsidRDefault="00215EBC" w:rsidP="00A11097">
            <w:pPr>
              <w:spacing w:line="276" w:lineRule="auto"/>
              <w:rPr>
                <w:rFonts w:cstheme="minorHAnsi"/>
                <w:b w:val="0"/>
                <w:sz w:val="20"/>
                <w:szCs w:val="20"/>
              </w:rPr>
            </w:pPr>
            <w:r w:rsidRPr="00746695">
              <w:rPr>
                <w:rFonts w:cstheme="minorHAnsi"/>
                <w:b w:val="0"/>
                <w:sz w:val="20"/>
                <w:szCs w:val="20"/>
              </w:rPr>
              <w:t xml:space="preserve">   Female</w:t>
            </w:r>
          </w:p>
        </w:tc>
        <w:tc>
          <w:tcPr>
            <w:tcW w:w="372" w:type="pct"/>
          </w:tcPr>
          <w:p w14:paraId="45CE6CCC"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4,329</w:t>
            </w:r>
          </w:p>
        </w:tc>
        <w:tc>
          <w:tcPr>
            <w:tcW w:w="478" w:type="pct"/>
          </w:tcPr>
          <w:p w14:paraId="1B3099CA"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48.15</w:t>
            </w:r>
          </w:p>
        </w:tc>
        <w:tc>
          <w:tcPr>
            <w:tcW w:w="425" w:type="pct"/>
          </w:tcPr>
          <w:p w14:paraId="32889F65"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34,239</w:t>
            </w:r>
          </w:p>
        </w:tc>
        <w:tc>
          <w:tcPr>
            <w:tcW w:w="578" w:type="pct"/>
          </w:tcPr>
          <w:p w14:paraId="3E57A455"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48.93</w:t>
            </w:r>
          </w:p>
        </w:tc>
        <w:tc>
          <w:tcPr>
            <w:tcW w:w="547" w:type="pct"/>
          </w:tcPr>
          <w:p w14:paraId="43482506"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492" w:type="pct"/>
          </w:tcPr>
          <w:p w14:paraId="41C13058"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406" w:type="pct"/>
          </w:tcPr>
          <w:p w14:paraId="2B687FA7"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r>
      <w:tr w:rsidR="00215EBC" w:rsidRPr="00A030FB" w14:paraId="13A9DC39" w14:textId="77777777" w:rsidTr="00306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pct"/>
          </w:tcPr>
          <w:p w14:paraId="12AF46E0" w14:textId="77777777" w:rsidR="00215EBC" w:rsidRPr="00746695" w:rsidRDefault="00215EBC" w:rsidP="00A11097">
            <w:pPr>
              <w:spacing w:line="276" w:lineRule="auto"/>
              <w:rPr>
                <w:rFonts w:cstheme="minorHAnsi"/>
                <w:b w:val="0"/>
                <w:sz w:val="20"/>
                <w:szCs w:val="20"/>
              </w:rPr>
            </w:pPr>
            <w:r w:rsidRPr="00503880">
              <w:rPr>
                <w:rFonts w:cstheme="minorHAnsi"/>
                <w:sz w:val="20"/>
                <w:szCs w:val="20"/>
              </w:rPr>
              <w:t>Income Quintile</w:t>
            </w:r>
            <w:r w:rsidRPr="00746695">
              <w:rPr>
                <w:rFonts w:cstheme="minorHAnsi"/>
                <w:b w:val="0"/>
                <w:sz w:val="20"/>
                <w:szCs w:val="20"/>
              </w:rPr>
              <w:t xml:space="preserve"> (%)</w:t>
            </w:r>
          </w:p>
        </w:tc>
        <w:tc>
          <w:tcPr>
            <w:tcW w:w="372" w:type="pct"/>
          </w:tcPr>
          <w:p w14:paraId="693EC475" w14:textId="77777777" w:rsidR="00215EBC" w:rsidRPr="00746695"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478" w:type="pct"/>
          </w:tcPr>
          <w:p w14:paraId="2803A87A" w14:textId="77777777" w:rsidR="00215EBC" w:rsidRPr="00746695"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425" w:type="pct"/>
          </w:tcPr>
          <w:p w14:paraId="2F632058" w14:textId="77777777" w:rsidR="00215EBC" w:rsidRPr="00746695"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578" w:type="pct"/>
          </w:tcPr>
          <w:p w14:paraId="08DCA983" w14:textId="77777777" w:rsidR="00215EBC" w:rsidRPr="00746695"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547" w:type="pct"/>
          </w:tcPr>
          <w:p w14:paraId="145FBC64" w14:textId="77777777" w:rsidR="00215EBC" w:rsidRPr="00746695"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492" w:type="pct"/>
          </w:tcPr>
          <w:p w14:paraId="37CB0BD7" w14:textId="77777777" w:rsidR="00215EBC" w:rsidRPr="00746695"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406" w:type="pct"/>
          </w:tcPr>
          <w:p w14:paraId="039203D6" w14:textId="77777777" w:rsidR="00215EBC" w:rsidRPr="00746695"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215EBC" w:rsidRPr="00A030FB" w14:paraId="364CDC2D" w14:textId="77777777" w:rsidTr="00306803">
        <w:tc>
          <w:tcPr>
            <w:cnfStyle w:val="001000000000" w:firstRow="0" w:lastRow="0" w:firstColumn="1" w:lastColumn="0" w:oddVBand="0" w:evenVBand="0" w:oddHBand="0" w:evenHBand="0" w:firstRowFirstColumn="0" w:firstRowLastColumn="0" w:lastRowFirstColumn="0" w:lastRowLastColumn="0"/>
            <w:tcW w:w="1702" w:type="pct"/>
          </w:tcPr>
          <w:p w14:paraId="76722203" w14:textId="77777777" w:rsidR="00215EBC" w:rsidRPr="00746695" w:rsidRDefault="00215EBC" w:rsidP="00A11097">
            <w:pPr>
              <w:spacing w:line="276" w:lineRule="auto"/>
              <w:rPr>
                <w:rFonts w:cstheme="minorHAnsi"/>
                <w:b w:val="0"/>
                <w:sz w:val="20"/>
                <w:szCs w:val="20"/>
              </w:rPr>
            </w:pPr>
            <w:r w:rsidRPr="00746695">
              <w:rPr>
                <w:rFonts w:cstheme="minorHAnsi"/>
                <w:b w:val="0"/>
                <w:sz w:val="20"/>
                <w:szCs w:val="20"/>
              </w:rPr>
              <w:t xml:space="preserve">   Q1 (lowest)</w:t>
            </w:r>
          </w:p>
        </w:tc>
        <w:tc>
          <w:tcPr>
            <w:tcW w:w="372" w:type="pct"/>
          </w:tcPr>
          <w:p w14:paraId="138FCCD8"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4,960</w:t>
            </w:r>
          </w:p>
        </w:tc>
        <w:tc>
          <w:tcPr>
            <w:tcW w:w="478" w:type="pct"/>
          </w:tcPr>
          <w:p w14:paraId="0EB248C6"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55.17</w:t>
            </w:r>
          </w:p>
        </w:tc>
        <w:tc>
          <w:tcPr>
            <w:tcW w:w="425" w:type="pct"/>
          </w:tcPr>
          <w:p w14:paraId="689E8049"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39,527</w:t>
            </w:r>
          </w:p>
        </w:tc>
        <w:tc>
          <w:tcPr>
            <w:tcW w:w="578" w:type="pct"/>
          </w:tcPr>
          <w:p w14:paraId="23AC5EBE"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56.48</w:t>
            </w:r>
          </w:p>
        </w:tc>
        <w:tc>
          <w:tcPr>
            <w:tcW w:w="547" w:type="pct"/>
          </w:tcPr>
          <w:p w14:paraId="26BB59EB"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1.31</w:t>
            </w:r>
          </w:p>
        </w:tc>
        <w:tc>
          <w:tcPr>
            <w:tcW w:w="492" w:type="pct"/>
          </w:tcPr>
          <w:p w14:paraId="7C755D5D"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2.40, -0.22</w:t>
            </w:r>
          </w:p>
        </w:tc>
        <w:tc>
          <w:tcPr>
            <w:tcW w:w="406" w:type="pct"/>
          </w:tcPr>
          <w:p w14:paraId="3D8BC68D"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0.019</w:t>
            </w:r>
          </w:p>
        </w:tc>
      </w:tr>
      <w:tr w:rsidR="00215EBC" w:rsidRPr="00A030FB" w14:paraId="1256A99D" w14:textId="77777777" w:rsidTr="00306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pct"/>
          </w:tcPr>
          <w:p w14:paraId="3DA772BB" w14:textId="77777777" w:rsidR="00215EBC" w:rsidRPr="00746695" w:rsidRDefault="00215EBC" w:rsidP="00A11097">
            <w:pPr>
              <w:spacing w:line="276" w:lineRule="auto"/>
              <w:rPr>
                <w:rFonts w:cstheme="minorHAnsi"/>
                <w:b w:val="0"/>
                <w:sz w:val="20"/>
                <w:szCs w:val="20"/>
              </w:rPr>
            </w:pPr>
            <w:r w:rsidRPr="00746695">
              <w:rPr>
                <w:rFonts w:cstheme="minorHAnsi"/>
                <w:b w:val="0"/>
                <w:sz w:val="20"/>
                <w:szCs w:val="20"/>
              </w:rPr>
              <w:t xml:space="preserve">   Q2</w:t>
            </w:r>
          </w:p>
        </w:tc>
        <w:tc>
          <w:tcPr>
            <w:tcW w:w="372" w:type="pct"/>
          </w:tcPr>
          <w:p w14:paraId="5BE9353E"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1,622</w:t>
            </w:r>
          </w:p>
        </w:tc>
        <w:tc>
          <w:tcPr>
            <w:tcW w:w="478" w:type="pct"/>
          </w:tcPr>
          <w:p w14:paraId="1CAC660A"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18.04</w:t>
            </w:r>
          </w:p>
        </w:tc>
        <w:tc>
          <w:tcPr>
            <w:tcW w:w="425" w:type="pct"/>
          </w:tcPr>
          <w:p w14:paraId="1CD3514C"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11,178</w:t>
            </w:r>
          </w:p>
        </w:tc>
        <w:tc>
          <w:tcPr>
            <w:tcW w:w="578" w:type="pct"/>
          </w:tcPr>
          <w:p w14:paraId="71E284E8"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15.97</w:t>
            </w:r>
          </w:p>
        </w:tc>
        <w:tc>
          <w:tcPr>
            <w:tcW w:w="547" w:type="pct"/>
          </w:tcPr>
          <w:p w14:paraId="1A11B03E"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2.07</w:t>
            </w:r>
          </w:p>
        </w:tc>
        <w:tc>
          <w:tcPr>
            <w:tcW w:w="492" w:type="pct"/>
          </w:tcPr>
          <w:p w14:paraId="33A30D05"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1.23, 2.91</w:t>
            </w:r>
          </w:p>
        </w:tc>
        <w:tc>
          <w:tcPr>
            <w:tcW w:w="406" w:type="pct"/>
          </w:tcPr>
          <w:p w14:paraId="11375222"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lt;0.001</w:t>
            </w:r>
          </w:p>
        </w:tc>
      </w:tr>
      <w:tr w:rsidR="00215EBC" w:rsidRPr="00A030FB" w14:paraId="09223AB4" w14:textId="77777777" w:rsidTr="00306803">
        <w:tc>
          <w:tcPr>
            <w:cnfStyle w:val="001000000000" w:firstRow="0" w:lastRow="0" w:firstColumn="1" w:lastColumn="0" w:oddVBand="0" w:evenVBand="0" w:oddHBand="0" w:evenHBand="0" w:firstRowFirstColumn="0" w:firstRowLastColumn="0" w:lastRowFirstColumn="0" w:lastRowLastColumn="0"/>
            <w:tcW w:w="1702" w:type="pct"/>
          </w:tcPr>
          <w:p w14:paraId="21B5958C" w14:textId="77777777" w:rsidR="00215EBC" w:rsidRPr="00746695" w:rsidRDefault="00215EBC" w:rsidP="00A11097">
            <w:pPr>
              <w:spacing w:line="276" w:lineRule="auto"/>
              <w:rPr>
                <w:rFonts w:cstheme="minorHAnsi"/>
                <w:b w:val="0"/>
                <w:sz w:val="20"/>
                <w:szCs w:val="20"/>
              </w:rPr>
            </w:pPr>
            <w:r w:rsidRPr="00746695">
              <w:rPr>
                <w:rFonts w:cstheme="minorHAnsi"/>
                <w:b w:val="0"/>
                <w:sz w:val="20"/>
                <w:szCs w:val="20"/>
              </w:rPr>
              <w:t xml:space="preserve">   Q3</w:t>
            </w:r>
          </w:p>
        </w:tc>
        <w:tc>
          <w:tcPr>
            <w:tcW w:w="372" w:type="pct"/>
          </w:tcPr>
          <w:p w14:paraId="4E36E776"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834</w:t>
            </w:r>
          </w:p>
        </w:tc>
        <w:tc>
          <w:tcPr>
            <w:tcW w:w="478" w:type="pct"/>
          </w:tcPr>
          <w:p w14:paraId="2B5A7E46"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9.28</w:t>
            </w:r>
          </w:p>
        </w:tc>
        <w:tc>
          <w:tcPr>
            <w:tcW w:w="425" w:type="pct"/>
          </w:tcPr>
          <w:p w14:paraId="49AB0631"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6,709</w:t>
            </w:r>
          </w:p>
        </w:tc>
        <w:tc>
          <w:tcPr>
            <w:tcW w:w="578" w:type="pct"/>
          </w:tcPr>
          <w:p w14:paraId="41195992"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9.59</w:t>
            </w:r>
          </w:p>
        </w:tc>
        <w:tc>
          <w:tcPr>
            <w:tcW w:w="547" w:type="pct"/>
          </w:tcPr>
          <w:p w14:paraId="048E12BB"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0.31</w:t>
            </w:r>
          </w:p>
        </w:tc>
        <w:tc>
          <w:tcPr>
            <w:tcW w:w="492" w:type="pct"/>
          </w:tcPr>
          <w:p w14:paraId="5971377F"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0.95, 0.33</w:t>
            </w:r>
          </w:p>
        </w:tc>
        <w:tc>
          <w:tcPr>
            <w:tcW w:w="406" w:type="pct"/>
          </w:tcPr>
          <w:p w14:paraId="676AD961"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0.341</w:t>
            </w:r>
          </w:p>
        </w:tc>
      </w:tr>
      <w:tr w:rsidR="00215EBC" w:rsidRPr="00A030FB" w14:paraId="2E093D89" w14:textId="77777777" w:rsidTr="00306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pct"/>
          </w:tcPr>
          <w:p w14:paraId="0132C46A" w14:textId="77777777" w:rsidR="00215EBC" w:rsidRPr="00746695" w:rsidRDefault="00215EBC" w:rsidP="00A11097">
            <w:pPr>
              <w:spacing w:line="276" w:lineRule="auto"/>
              <w:rPr>
                <w:rFonts w:cstheme="minorHAnsi"/>
                <w:b w:val="0"/>
                <w:sz w:val="20"/>
                <w:szCs w:val="20"/>
              </w:rPr>
            </w:pPr>
            <w:r w:rsidRPr="00746695">
              <w:rPr>
                <w:rFonts w:cstheme="minorHAnsi"/>
                <w:b w:val="0"/>
                <w:sz w:val="20"/>
                <w:szCs w:val="20"/>
              </w:rPr>
              <w:t xml:space="preserve">   Q4</w:t>
            </w:r>
          </w:p>
        </w:tc>
        <w:tc>
          <w:tcPr>
            <w:tcW w:w="372" w:type="pct"/>
          </w:tcPr>
          <w:p w14:paraId="13A5D2C1"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703</w:t>
            </w:r>
          </w:p>
        </w:tc>
        <w:tc>
          <w:tcPr>
            <w:tcW w:w="478" w:type="pct"/>
          </w:tcPr>
          <w:p w14:paraId="5B92EB16"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7.82</w:t>
            </w:r>
          </w:p>
        </w:tc>
        <w:tc>
          <w:tcPr>
            <w:tcW w:w="425" w:type="pct"/>
          </w:tcPr>
          <w:p w14:paraId="2E51A072"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5,444</w:t>
            </w:r>
          </w:p>
        </w:tc>
        <w:tc>
          <w:tcPr>
            <w:tcW w:w="578" w:type="pct"/>
          </w:tcPr>
          <w:p w14:paraId="0C84F15C"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7.78</w:t>
            </w:r>
          </w:p>
        </w:tc>
        <w:tc>
          <w:tcPr>
            <w:tcW w:w="547" w:type="pct"/>
          </w:tcPr>
          <w:p w14:paraId="632C15E2"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0.04</w:t>
            </w:r>
          </w:p>
        </w:tc>
        <w:tc>
          <w:tcPr>
            <w:tcW w:w="492" w:type="pct"/>
          </w:tcPr>
          <w:p w14:paraId="2D507989"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0.55, 0.63</w:t>
            </w:r>
          </w:p>
        </w:tc>
        <w:tc>
          <w:tcPr>
            <w:tcW w:w="406" w:type="pct"/>
          </w:tcPr>
          <w:p w14:paraId="03534EF8"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0.893</w:t>
            </w:r>
          </w:p>
        </w:tc>
      </w:tr>
      <w:tr w:rsidR="00215EBC" w:rsidRPr="00A030FB" w14:paraId="650E1FFF" w14:textId="77777777" w:rsidTr="00306803">
        <w:tc>
          <w:tcPr>
            <w:cnfStyle w:val="001000000000" w:firstRow="0" w:lastRow="0" w:firstColumn="1" w:lastColumn="0" w:oddVBand="0" w:evenVBand="0" w:oddHBand="0" w:evenHBand="0" w:firstRowFirstColumn="0" w:firstRowLastColumn="0" w:lastRowFirstColumn="0" w:lastRowLastColumn="0"/>
            <w:tcW w:w="1702" w:type="pct"/>
          </w:tcPr>
          <w:p w14:paraId="338A8884" w14:textId="77777777" w:rsidR="00215EBC" w:rsidRPr="00746695" w:rsidRDefault="00215EBC" w:rsidP="00A11097">
            <w:pPr>
              <w:spacing w:line="276" w:lineRule="auto"/>
              <w:rPr>
                <w:rFonts w:cstheme="minorHAnsi"/>
                <w:b w:val="0"/>
                <w:sz w:val="20"/>
                <w:szCs w:val="20"/>
              </w:rPr>
            </w:pPr>
            <w:r w:rsidRPr="00746695">
              <w:rPr>
                <w:rFonts w:cstheme="minorHAnsi"/>
                <w:b w:val="0"/>
                <w:sz w:val="20"/>
                <w:szCs w:val="20"/>
              </w:rPr>
              <w:t xml:space="preserve">   Q5 (highest)</w:t>
            </w:r>
          </w:p>
        </w:tc>
        <w:tc>
          <w:tcPr>
            <w:tcW w:w="372" w:type="pct"/>
          </w:tcPr>
          <w:p w14:paraId="64A3EEF7"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551</w:t>
            </w:r>
          </w:p>
        </w:tc>
        <w:tc>
          <w:tcPr>
            <w:tcW w:w="478" w:type="pct"/>
          </w:tcPr>
          <w:p w14:paraId="001370B9"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6.13</w:t>
            </w:r>
          </w:p>
        </w:tc>
        <w:tc>
          <w:tcPr>
            <w:tcW w:w="425" w:type="pct"/>
          </w:tcPr>
          <w:p w14:paraId="04D80768"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4,371</w:t>
            </w:r>
          </w:p>
        </w:tc>
        <w:tc>
          <w:tcPr>
            <w:tcW w:w="578" w:type="pct"/>
          </w:tcPr>
          <w:p w14:paraId="6EA0DBF9"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6.25</w:t>
            </w:r>
          </w:p>
        </w:tc>
        <w:tc>
          <w:tcPr>
            <w:tcW w:w="547" w:type="pct"/>
          </w:tcPr>
          <w:p w14:paraId="2C23D9FC"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0.12</w:t>
            </w:r>
          </w:p>
        </w:tc>
        <w:tc>
          <w:tcPr>
            <w:tcW w:w="492" w:type="pct"/>
          </w:tcPr>
          <w:p w14:paraId="766E69FE"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0.64, 0.41</w:t>
            </w:r>
          </w:p>
        </w:tc>
        <w:tc>
          <w:tcPr>
            <w:tcW w:w="406" w:type="pct"/>
          </w:tcPr>
          <w:p w14:paraId="04E52020"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0.664</w:t>
            </w:r>
          </w:p>
        </w:tc>
      </w:tr>
      <w:tr w:rsidR="00215EBC" w:rsidRPr="00A030FB" w14:paraId="7F45945E" w14:textId="77777777" w:rsidTr="00306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pct"/>
          </w:tcPr>
          <w:p w14:paraId="69EE7890" w14:textId="77777777" w:rsidR="00215EBC" w:rsidRPr="00746695" w:rsidRDefault="00215EBC" w:rsidP="00A11097">
            <w:pPr>
              <w:spacing w:line="276" w:lineRule="auto"/>
              <w:rPr>
                <w:rFonts w:cstheme="minorHAnsi"/>
                <w:b w:val="0"/>
                <w:sz w:val="20"/>
                <w:szCs w:val="20"/>
              </w:rPr>
            </w:pPr>
            <w:r w:rsidRPr="00746695">
              <w:rPr>
                <w:rFonts w:cstheme="minorHAnsi"/>
                <w:b w:val="0"/>
                <w:sz w:val="20"/>
                <w:szCs w:val="20"/>
              </w:rPr>
              <w:t xml:space="preserve">   Not found</w:t>
            </w:r>
          </w:p>
        </w:tc>
        <w:tc>
          <w:tcPr>
            <w:tcW w:w="372" w:type="pct"/>
          </w:tcPr>
          <w:p w14:paraId="7C9420F9"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320</w:t>
            </w:r>
          </w:p>
        </w:tc>
        <w:tc>
          <w:tcPr>
            <w:tcW w:w="478" w:type="pct"/>
          </w:tcPr>
          <w:p w14:paraId="59C1E98A"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3.56</w:t>
            </w:r>
          </w:p>
        </w:tc>
        <w:tc>
          <w:tcPr>
            <w:tcW w:w="425" w:type="pct"/>
          </w:tcPr>
          <w:p w14:paraId="7F294159"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2,751</w:t>
            </w:r>
          </w:p>
        </w:tc>
        <w:tc>
          <w:tcPr>
            <w:tcW w:w="578" w:type="pct"/>
          </w:tcPr>
          <w:p w14:paraId="6CBCFAF3"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3.93</w:t>
            </w:r>
          </w:p>
        </w:tc>
        <w:tc>
          <w:tcPr>
            <w:tcW w:w="547" w:type="pct"/>
          </w:tcPr>
          <w:p w14:paraId="28F433CA"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0.37</w:t>
            </w:r>
          </w:p>
        </w:tc>
        <w:tc>
          <w:tcPr>
            <w:tcW w:w="492" w:type="pct"/>
          </w:tcPr>
          <w:p w14:paraId="3B739B6F"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0.78, 0.04</w:t>
            </w:r>
          </w:p>
        </w:tc>
        <w:tc>
          <w:tcPr>
            <w:tcW w:w="406" w:type="pct"/>
          </w:tcPr>
          <w:p w14:paraId="5D1EBD00"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0.075</w:t>
            </w:r>
          </w:p>
        </w:tc>
      </w:tr>
      <w:tr w:rsidR="00215EBC" w:rsidRPr="00A030FB" w14:paraId="6D6B30CA" w14:textId="77777777" w:rsidTr="00306803">
        <w:tc>
          <w:tcPr>
            <w:cnfStyle w:val="001000000000" w:firstRow="0" w:lastRow="0" w:firstColumn="1" w:lastColumn="0" w:oddVBand="0" w:evenVBand="0" w:oddHBand="0" w:evenHBand="0" w:firstRowFirstColumn="0" w:firstRowLastColumn="0" w:lastRowFirstColumn="0" w:lastRowLastColumn="0"/>
            <w:tcW w:w="1702" w:type="pct"/>
          </w:tcPr>
          <w:p w14:paraId="2B59E584" w14:textId="77777777" w:rsidR="00215EBC" w:rsidRPr="00746695" w:rsidRDefault="00215EBC" w:rsidP="00A11097">
            <w:pPr>
              <w:spacing w:line="276" w:lineRule="auto"/>
              <w:rPr>
                <w:rFonts w:cstheme="minorHAnsi"/>
                <w:b w:val="0"/>
                <w:sz w:val="20"/>
                <w:szCs w:val="20"/>
              </w:rPr>
            </w:pPr>
            <w:r w:rsidRPr="00503880">
              <w:rPr>
                <w:rFonts w:cstheme="minorHAnsi"/>
                <w:sz w:val="20"/>
                <w:szCs w:val="20"/>
              </w:rPr>
              <w:t>Geography</w:t>
            </w:r>
            <w:r w:rsidRPr="00746695">
              <w:rPr>
                <w:rFonts w:cstheme="minorHAnsi"/>
                <w:b w:val="0"/>
                <w:sz w:val="20"/>
                <w:szCs w:val="20"/>
              </w:rPr>
              <w:t xml:space="preserve"> (%)</w:t>
            </w:r>
          </w:p>
        </w:tc>
        <w:tc>
          <w:tcPr>
            <w:tcW w:w="372" w:type="pct"/>
          </w:tcPr>
          <w:p w14:paraId="32C6CD19"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478" w:type="pct"/>
          </w:tcPr>
          <w:p w14:paraId="0FB71140"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425" w:type="pct"/>
          </w:tcPr>
          <w:p w14:paraId="7D1D7D91"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578" w:type="pct"/>
          </w:tcPr>
          <w:p w14:paraId="6F672227"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547" w:type="pct"/>
          </w:tcPr>
          <w:p w14:paraId="62962362"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492" w:type="pct"/>
          </w:tcPr>
          <w:p w14:paraId="34D85220"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c>
          <w:tcPr>
            <w:tcW w:w="406" w:type="pct"/>
          </w:tcPr>
          <w:p w14:paraId="69D36233"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
        </w:tc>
      </w:tr>
      <w:tr w:rsidR="00215EBC" w:rsidRPr="00A030FB" w14:paraId="0A97D774" w14:textId="77777777" w:rsidTr="00306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pct"/>
          </w:tcPr>
          <w:p w14:paraId="443BB5A9" w14:textId="77777777" w:rsidR="00215EBC" w:rsidRPr="00746695" w:rsidRDefault="00215EBC" w:rsidP="00A11097">
            <w:pPr>
              <w:spacing w:line="276" w:lineRule="auto"/>
              <w:rPr>
                <w:rFonts w:cstheme="minorHAnsi"/>
                <w:b w:val="0"/>
                <w:sz w:val="20"/>
                <w:szCs w:val="20"/>
              </w:rPr>
            </w:pPr>
            <w:r w:rsidRPr="00746695">
              <w:rPr>
                <w:rFonts w:cstheme="minorHAnsi"/>
                <w:b w:val="0"/>
                <w:sz w:val="20"/>
                <w:szCs w:val="20"/>
              </w:rPr>
              <w:t xml:space="preserve">   Urban (Winnipeg)</w:t>
            </w:r>
          </w:p>
        </w:tc>
        <w:tc>
          <w:tcPr>
            <w:tcW w:w="372" w:type="pct"/>
          </w:tcPr>
          <w:p w14:paraId="41B4ED09"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8,271</w:t>
            </w:r>
          </w:p>
        </w:tc>
        <w:tc>
          <w:tcPr>
            <w:tcW w:w="478" w:type="pct"/>
          </w:tcPr>
          <w:p w14:paraId="54F64789"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92</w:t>
            </w:r>
          </w:p>
        </w:tc>
        <w:tc>
          <w:tcPr>
            <w:tcW w:w="425" w:type="pct"/>
          </w:tcPr>
          <w:p w14:paraId="072347BD"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59,494</w:t>
            </w:r>
          </w:p>
        </w:tc>
        <w:tc>
          <w:tcPr>
            <w:tcW w:w="578" w:type="pct"/>
          </w:tcPr>
          <w:p w14:paraId="6F83BF86"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85.02</w:t>
            </w:r>
          </w:p>
        </w:tc>
        <w:tc>
          <w:tcPr>
            <w:tcW w:w="547" w:type="pct"/>
          </w:tcPr>
          <w:p w14:paraId="2C577BC8"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6.99</w:t>
            </w:r>
          </w:p>
        </w:tc>
        <w:tc>
          <w:tcPr>
            <w:tcW w:w="492" w:type="pct"/>
          </w:tcPr>
          <w:p w14:paraId="33346420"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6.37, 7.61</w:t>
            </w:r>
          </w:p>
        </w:tc>
        <w:tc>
          <w:tcPr>
            <w:tcW w:w="406" w:type="pct"/>
          </w:tcPr>
          <w:p w14:paraId="7BF1E980"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lt;0.001</w:t>
            </w:r>
          </w:p>
        </w:tc>
      </w:tr>
      <w:tr w:rsidR="00215EBC" w:rsidRPr="00A030FB" w14:paraId="0CFA6923" w14:textId="77777777" w:rsidTr="00306803">
        <w:tc>
          <w:tcPr>
            <w:cnfStyle w:val="001000000000" w:firstRow="0" w:lastRow="0" w:firstColumn="1" w:lastColumn="0" w:oddVBand="0" w:evenVBand="0" w:oddHBand="0" w:evenHBand="0" w:firstRowFirstColumn="0" w:firstRowLastColumn="0" w:lastRowFirstColumn="0" w:lastRowLastColumn="0"/>
            <w:tcW w:w="1702" w:type="pct"/>
          </w:tcPr>
          <w:p w14:paraId="7E312BAB" w14:textId="77777777" w:rsidR="00215EBC" w:rsidRPr="00746695" w:rsidRDefault="00215EBC" w:rsidP="00A11097">
            <w:pPr>
              <w:spacing w:line="276" w:lineRule="auto"/>
              <w:rPr>
                <w:rFonts w:cstheme="minorHAnsi"/>
                <w:b w:val="0"/>
                <w:sz w:val="20"/>
                <w:szCs w:val="20"/>
              </w:rPr>
            </w:pPr>
            <w:r w:rsidRPr="00746695">
              <w:rPr>
                <w:rFonts w:cstheme="minorHAnsi"/>
                <w:b w:val="0"/>
                <w:sz w:val="20"/>
                <w:szCs w:val="20"/>
              </w:rPr>
              <w:t xml:space="preserve">   Rural </w:t>
            </w:r>
          </w:p>
        </w:tc>
        <w:tc>
          <w:tcPr>
            <w:tcW w:w="372" w:type="pct"/>
          </w:tcPr>
          <w:p w14:paraId="3F65379B"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719</w:t>
            </w:r>
          </w:p>
        </w:tc>
        <w:tc>
          <w:tcPr>
            <w:tcW w:w="478" w:type="pct"/>
          </w:tcPr>
          <w:p w14:paraId="29131225"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8</w:t>
            </w:r>
          </w:p>
        </w:tc>
        <w:tc>
          <w:tcPr>
            <w:tcW w:w="425" w:type="pct"/>
          </w:tcPr>
          <w:p w14:paraId="5BABF14D"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10,486</w:t>
            </w:r>
          </w:p>
        </w:tc>
        <w:tc>
          <w:tcPr>
            <w:tcW w:w="578" w:type="pct"/>
          </w:tcPr>
          <w:p w14:paraId="6E550B55"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14.98</w:t>
            </w:r>
          </w:p>
        </w:tc>
        <w:tc>
          <w:tcPr>
            <w:tcW w:w="547" w:type="pct"/>
          </w:tcPr>
          <w:p w14:paraId="4FA0BF74"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highlight w:val="yellow"/>
              </w:rPr>
            </w:pPr>
          </w:p>
        </w:tc>
        <w:tc>
          <w:tcPr>
            <w:tcW w:w="492" w:type="pct"/>
          </w:tcPr>
          <w:p w14:paraId="64DD9D7B"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highlight w:val="yellow"/>
              </w:rPr>
            </w:pPr>
          </w:p>
        </w:tc>
        <w:tc>
          <w:tcPr>
            <w:tcW w:w="406" w:type="pct"/>
          </w:tcPr>
          <w:p w14:paraId="24EF5772"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highlight w:val="yellow"/>
              </w:rPr>
            </w:pPr>
          </w:p>
        </w:tc>
      </w:tr>
      <w:tr w:rsidR="00215EBC" w:rsidRPr="00A030FB" w14:paraId="232DBB24" w14:textId="77777777" w:rsidTr="00306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pct"/>
          </w:tcPr>
          <w:p w14:paraId="2AA1B2B5" w14:textId="77777777" w:rsidR="00215EBC" w:rsidRPr="00746695" w:rsidRDefault="00215EBC" w:rsidP="00A11097">
            <w:pPr>
              <w:spacing w:line="276" w:lineRule="auto"/>
              <w:rPr>
                <w:rFonts w:cstheme="minorHAnsi"/>
                <w:b w:val="0"/>
                <w:sz w:val="20"/>
                <w:szCs w:val="20"/>
              </w:rPr>
            </w:pPr>
            <w:r w:rsidRPr="00503880">
              <w:rPr>
                <w:rFonts w:cstheme="minorHAnsi"/>
                <w:sz w:val="20"/>
                <w:szCs w:val="20"/>
              </w:rPr>
              <w:t>Family received income assistance</w:t>
            </w:r>
            <w:r w:rsidRPr="00746695">
              <w:rPr>
                <w:rFonts w:cstheme="minorHAnsi"/>
                <w:b w:val="0"/>
                <w:sz w:val="20"/>
                <w:szCs w:val="20"/>
              </w:rPr>
              <w:t xml:space="preserve"> (%)</w:t>
            </w:r>
          </w:p>
        </w:tc>
        <w:tc>
          <w:tcPr>
            <w:tcW w:w="372" w:type="pct"/>
          </w:tcPr>
          <w:p w14:paraId="18519150"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5,818</w:t>
            </w:r>
          </w:p>
        </w:tc>
        <w:tc>
          <w:tcPr>
            <w:tcW w:w="478" w:type="pct"/>
          </w:tcPr>
          <w:p w14:paraId="0C406F73"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64.72</w:t>
            </w:r>
          </w:p>
        </w:tc>
        <w:tc>
          <w:tcPr>
            <w:tcW w:w="425" w:type="pct"/>
          </w:tcPr>
          <w:p w14:paraId="1F0049E6"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31,634</w:t>
            </w:r>
          </w:p>
        </w:tc>
        <w:tc>
          <w:tcPr>
            <w:tcW w:w="578" w:type="pct"/>
          </w:tcPr>
          <w:p w14:paraId="691FBC17"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45.20</w:t>
            </w:r>
          </w:p>
        </w:tc>
        <w:tc>
          <w:tcPr>
            <w:tcW w:w="547" w:type="pct"/>
          </w:tcPr>
          <w:p w14:paraId="017FBFC3"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19.51</w:t>
            </w:r>
          </w:p>
        </w:tc>
        <w:tc>
          <w:tcPr>
            <w:tcW w:w="492" w:type="pct"/>
          </w:tcPr>
          <w:p w14:paraId="1CEC438E"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18.46, 20.57</w:t>
            </w:r>
          </w:p>
        </w:tc>
        <w:tc>
          <w:tcPr>
            <w:tcW w:w="406" w:type="pct"/>
          </w:tcPr>
          <w:p w14:paraId="2EE85C68"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lt;0.001</w:t>
            </w:r>
          </w:p>
        </w:tc>
      </w:tr>
      <w:tr w:rsidR="00215EBC" w:rsidRPr="00A030FB" w14:paraId="2E9BA4E8" w14:textId="77777777" w:rsidTr="00306803">
        <w:tc>
          <w:tcPr>
            <w:cnfStyle w:val="001000000000" w:firstRow="0" w:lastRow="0" w:firstColumn="1" w:lastColumn="0" w:oddVBand="0" w:evenVBand="0" w:oddHBand="0" w:evenHBand="0" w:firstRowFirstColumn="0" w:firstRowLastColumn="0" w:lastRowFirstColumn="0" w:lastRowLastColumn="0"/>
            <w:tcW w:w="1702" w:type="pct"/>
          </w:tcPr>
          <w:p w14:paraId="2C711C7F" w14:textId="77777777" w:rsidR="00215EBC" w:rsidRPr="00746695" w:rsidRDefault="00215EBC" w:rsidP="00A11097">
            <w:pPr>
              <w:spacing w:line="276" w:lineRule="auto"/>
              <w:rPr>
                <w:rFonts w:cstheme="minorHAnsi"/>
                <w:b w:val="0"/>
                <w:sz w:val="20"/>
                <w:szCs w:val="20"/>
              </w:rPr>
            </w:pPr>
            <w:r w:rsidRPr="00503880">
              <w:rPr>
                <w:rFonts w:cstheme="minorHAnsi"/>
                <w:sz w:val="20"/>
                <w:szCs w:val="20"/>
              </w:rPr>
              <w:t>Number of residential moves</w:t>
            </w:r>
            <w:r w:rsidRPr="00746695">
              <w:rPr>
                <w:rFonts w:cstheme="minorHAnsi"/>
                <w:b w:val="0"/>
                <w:sz w:val="20"/>
                <w:szCs w:val="20"/>
              </w:rPr>
              <w:t xml:space="preserve"> (mean)</w:t>
            </w:r>
          </w:p>
        </w:tc>
        <w:tc>
          <w:tcPr>
            <w:tcW w:w="372" w:type="pct"/>
          </w:tcPr>
          <w:p w14:paraId="0A5F101D"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8,934</w:t>
            </w:r>
          </w:p>
        </w:tc>
        <w:tc>
          <w:tcPr>
            <w:tcW w:w="478" w:type="pct"/>
          </w:tcPr>
          <w:p w14:paraId="7BF9EDCE"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1.49</w:t>
            </w:r>
          </w:p>
        </w:tc>
        <w:tc>
          <w:tcPr>
            <w:tcW w:w="425" w:type="pct"/>
          </w:tcPr>
          <w:p w14:paraId="3E24E20C"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57,007</w:t>
            </w:r>
          </w:p>
        </w:tc>
        <w:tc>
          <w:tcPr>
            <w:tcW w:w="578" w:type="pct"/>
          </w:tcPr>
          <w:p w14:paraId="2800BF4D"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1.36</w:t>
            </w:r>
          </w:p>
        </w:tc>
        <w:tc>
          <w:tcPr>
            <w:tcW w:w="547" w:type="pct"/>
          </w:tcPr>
          <w:p w14:paraId="3FB7B7C0"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0.12</w:t>
            </w:r>
          </w:p>
        </w:tc>
        <w:tc>
          <w:tcPr>
            <w:tcW w:w="492" w:type="pct"/>
          </w:tcPr>
          <w:p w14:paraId="0611253C"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0.09, 0.16</w:t>
            </w:r>
          </w:p>
        </w:tc>
        <w:tc>
          <w:tcPr>
            <w:tcW w:w="406" w:type="pct"/>
          </w:tcPr>
          <w:p w14:paraId="5ACE1229"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lt;0.001</w:t>
            </w:r>
          </w:p>
        </w:tc>
      </w:tr>
      <w:tr w:rsidR="00215EBC" w:rsidRPr="00A030FB" w14:paraId="3D280B3A" w14:textId="77777777" w:rsidTr="00306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pct"/>
          </w:tcPr>
          <w:p w14:paraId="24123558" w14:textId="11D5987C" w:rsidR="00215EBC" w:rsidRPr="00746695" w:rsidRDefault="00215EBC" w:rsidP="00A11097">
            <w:pPr>
              <w:spacing w:line="276" w:lineRule="auto"/>
              <w:rPr>
                <w:rFonts w:cstheme="minorHAnsi"/>
                <w:b w:val="0"/>
                <w:sz w:val="20"/>
                <w:szCs w:val="20"/>
              </w:rPr>
            </w:pPr>
            <w:r>
              <w:rPr>
                <w:rFonts w:cstheme="minorHAnsi"/>
                <w:sz w:val="20"/>
                <w:szCs w:val="20"/>
              </w:rPr>
              <w:t>Child and Family Services Provided Services</w:t>
            </w:r>
            <w:r w:rsidRPr="00746695">
              <w:rPr>
                <w:rFonts w:cstheme="minorHAnsi"/>
                <w:b w:val="0"/>
                <w:sz w:val="20"/>
                <w:szCs w:val="20"/>
              </w:rPr>
              <w:t xml:space="preserve"> (%)</w:t>
            </w:r>
          </w:p>
        </w:tc>
        <w:tc>
          <w:tcPr>
            <w:tcW w:w="372" w:type="pct"/>
          </w:tcPr>
          <w:p w14:paraId="69953B5F"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4,394</w:t>
            </w:r>
          </w:p>
        </w:tc>
        <w:tc>
          <w:tcPr>
            <w:tcW w:w="478" w:type="pct"/>
          </w:tcPr>
          <w:p w14:paraId="1D139384"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48.88</w:t>
            </w:r>
          </w:p>
        </w:tc>
        <w:tc>
          <w:tcPr>
            <w:tcW w:w="425" w:type="pct"/>
          </w:tcPr>
          <w:p w14:paraId="130EE6ED"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25,280</w:t>
            </w:r>
          </w:p>
        </w:tc>
        <w:tc>
          <w:tcPr>
            <w:tcW w:w="578" w:type="pct"/>
          </w:tcPr>
          <w:p w14:paraId="3DBDDFE0"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36.13</w:t>
            </w:r>
          </w:p>
        </w:tc>
        <w:tc>
          <w:tcPr>
            <w:tcW w:w="547" w:type="pct"/>
          </w:tcPr>
          <w:p w14:paraId="38425CAE"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12.75</w:t>
            </w:r>
          </w:p>
        </w:tc>
        <w:tc>
          <w:tcPr>
            <w:tcW w:w="492" w:type="pct"/>
          </w:tcPr>
          <w:p w14:paraId="64EA63EA"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11.66, 13.84</w:t>
            </w:r>
          </w:p>
        </w:tc>
        <w:tc>
          <w:tcPr>
            <w:tcW w:w="406" w:type="pct"/>
          </w:tcPr>
          <w:p w14:paraId="0F07E6A5"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lt;0.001</w:t>
            </w:r>
          </w:p>
        </w:tc>
      </w:tr>
      <w:tr w:rsidR="00215EBC" w:rsidRPr="00A030FB" w14:paraId="4F546B37" w14:textId="77777777" w:rsidTr="00306803">
        <w:tc>
          <w:tcPr>
            <w:cnfStyle w:val="001000000000" w:firstRow="0" w:lastRow="0" w:firstColumn="1" w:lastColumn="0" w:oddVBand="0" w:evenVBand="0" w:oddHBand="0" w:evenHBand="0" w:firstRowFirstColumn="0" w:firstRowLastColumn="0" w:lastRowFirstColumn="0" w:lastRowLastColumn="0"/>
            <w:tcW w:w="1702" w:type="pct"/>
          </w:tcPr>
          <w:p w14:paraId="44438E41" w14:textId="77777777" w:rsidR="00215EBC" w:rsidRPr="00746695" w:rsidRDefault="00215EBC" w:rsidP="00A11097">
            <w:pPr>
              <w:spacing w:line="276" w:lineRule="auto"/>
              <w:rPr>
                <w:rFonts w:cstheme="minorHAnsi"/>
                <w:b w:val="0"/>
                <w:sz w:val="20"/>
                <w:szCs w:val="20"/>
              </w:rPr>
            </w:pPr>
            <w:r w:rsidRPr="00503880">
              <w:rPr>
                <w:rFonts w:cstheme="minorHAnsi"/>
                <w:sz w:val="20"/>
                <w:szCs w:val="20"/>
              </w:rPr>
              <w:t>Child was in care of Child Protection Services</w:t>
            </w:r>
            <w:r w:rsidRPr="00746695">
              <w:rPr>
                <w:rFonts w:cstheme="minorHAnsi"/>
                <w:b w:val="0"/>
                <w:sz w:val="20"/>
                <w:szCs w:val="20"/>
              </w:rPr>
              <w:t xml:space="preserve"> (%)</w:t>
            </w:r>
          </w:p>
        </w:tc>
        <w:tc>
          <w:tcPr>
            <w:tcW w:w="372" w:type="pct"/>
          </w:tcPr>
          <w:p w14:paraId="6EB539D0"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1,785</w:t>
            </w:r>
          </w:p>
        </w:tc>
        <w:tc>
          <w:tcPr>
            <w:tcW w:w="478" w:type="pct"/>
          </w:tcPr>
          <w:p w14:paraId="3977D779"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19.86</w:t>
            </w:r>
          </w:p>
        </w:tc>
        <w:tc>
          <w:tcPr>
            <w:tcW w:w="425" w:type="pct"/>
          </w:tcPr>
          <w:p w14:paraId="459220FC"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11,621</w:t>
            </w:r>
          </w:p>
        </w:tc>
        <w:tc>
          <w:tcPr>
            <w:tcW w:w="578" w:type="pct"/>
          </w:tcPr>
          <w:p w14:paraId="12085032"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16.61</w:t>
            </w:r>
          </w:p>
        </w:tc>
        <w:tc>
          <w:tcPr>
            <w:tcW w:w="547" w:type="pct"/>
          </w:tcPr>
          <w:p w14:paraId="63F9502D"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3.25</w:t>
            </w:r>
          </w:p>
        </w:tc>
        <w:tc>
          <w:tcPr>
            <w:tcW w:w="492" w:type="pct"/>
          </w:tcPr>
          <w:p w14:paraId="6E85A929"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2.38, 4.12</w:t>
            </w:r>
          </w:p>
        </w:tc>
        <w:tc>
          <w:tcPr>
            <w:tcW w:w="406" w:type="pct"/>
          </w:tcPr>
          <w:p w14:paraId="18B7696E"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lt;0.001</w:t>
            </w:r>
          </w:p>
        </w:tc>
      </w:tr>
      <w:tr w:rsidR="00215EBC" w:rsidRPr="00A030FB" w14:paraId="62E85A22" w14:textId="77777777" w:rsidTr="00306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pct"/>
          </w:tcPr>
          <w:p w14:paraId="74A1F70B" w14:textId="77777777" w:rsidR="00215EBC" w:rsidRPr="00746695" w:rsidRDefault="00215EBC" w:rsidP="00A11097">
            <w:pPr>
              <w:spacing w:line="276" w:lineRule="auto"/>
              <w:rPr>
                <w:rFonts w:cstheme="minorHAnsi"/>
                <w:b w:val="0"/>
                <w:sz w:val="20"/>
                <w:szCs w:val="20"/>
              </w:rPr>
            </w:pPr>
            <w:r w:rsidRPr="00503880">
              <w:rPr>
                <w:rFonts w:cstheme="minorHAnsi"/>
                <w:sz w:val="20"/>
                <w:szCs w:val="20"/>
              </w:rPr>
              <w:t>Mom’s age at first birth</w:t>
            </w:r>
            <w:r w:rsidRPr="00746695">
              <w:rPr>
                <w:rFonts w:cstheme="minorHAnsi"/>
                <w:b w:val="0"/>
                <w:sz w:val="20"/>
                <w:szCs w:val="20"/>
              </w:rPr>
              <w:t xml:space="preserve"> (mean)</w:t>
            </w:r>
          </w:p>
        </w:tc>
        <w:tc>
          <w:tcPr>
            <w:tcW w:w="372" w:type="pct"/>
          </w:tcPr>
          <w:p w14:paraId="048F4794"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8,835</w:t>
            </w:r>
          </w:p>
        </w:tc>
        <w:tc>
          <w:tcPr>
            <w:tcW w:w="478" w:type="pct"/>
          </w:tcPr>
          <w:p w14:paraId="07B99F82"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21.66</w:t>
            </w:r>
          </w:p>
        </w:tc>
        <w:tc>
          <w:tcPr>
            <w:tcW w:w="425" w:type="pct"/>
          </w:tcPr>
          <w:p w14:paraId="7728EE2D"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64,088</w:t>
            </w:r>
          </w:p>
        </w:tc>
        <w:tc>
          <w:tcPr>
            <w:tcW w:w="578" w:type="pct"/>
          </w:tcPr>
          <w:p w14:paraId="78463E23"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22.28</w:t>
            </w:r>
          </w:p>
        </w:tc>
        <w:tc>
          <w:tcPr>
            <w:tcW w:w="547" w:type="pct"/>
          </w:tcPr>
          <w:p w14:paraId="39CAC66B"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0.63</w:t>
            </w:r>
          </w:p>
        </w:tc>
        <w:tc>
          <w:tcPr>
            <w:tcW w:w="492" w:type="pct"/>
          </w:tcPr>
          <w:p w14:paraId="332ABA88"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0.75, -0.51</w:t>
            </w:r>
          </w:p>
        </w:tc>
        <w:tc>
          <w:tcPr>
            <w:tcW w:w="406" w:type="pct"/>
          </w:tcPr>
          <w:p w14:paraId="0942CE13"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lt;0.001</w:t>
            </w:r>
          </w:p>
        </w:tc>
      </w:tr>
      <w:tr w:rsidR="00215EBC" w:rsidRPr="00A030FB" w14:paraId="268C0973" w14:textId="77777777" w:rsidTr="00306803">
        <w:tc>
          <w:tcPr>
            <w:cnfStyle w:val="001000000000" w:firstRow="0" w:lastRow="0" w:firstColumn="1" w:lastColumn="0" w:oddVBand="0" w:evenVBand="0" w:oddHBand="0" w:evenHBand="0" w:firstRowFirstColumn="0" w:firstRowLastColumn="0" w:lastRowFirstColumn="0" w:lastRowLastColumn="0"/>
            <w:tcW w:w="1702" w:type="pct"/>
          </w:tcPr>
          <w:p w14:paraId="06D6C324" w14:textId="77777777" w:rsidR="00215EBC" w:rsidRPr="00746695" w:rsidRDefault="00215EBC" w:rsidP="00A11097">
            <w:pPr>
              <w:spacing w:line="276" w:lineRule="auto"/>
              <w:rPr>
                <w:rFonts w:cstheme="minorHAnsi"/>
                <w:b w:val="0"/>
                <w:sz w:val="20"/>
                <w:szCs w:val="20"/>
              </w:rPr>
            </w:pPr>
            <w:r w:rsidRPr="00503880">
              <w:rPr>
                <w:rFonts w:cstheme="minorHAnsi"/>
                <w:sz w:val="20"/>
                <w:szCs w:val="20"/>
              </w:rPr>
              <w:t>Mom was a teen at first birth</w:t>
            </w:r>
            <w:r w:rsidRPr="00746695">
              <w:rPr>
                <w:rFonts w:cstheme="minorHAnsi"/>
                <w:b w:val="0"/>
                <w:sz w:val="20"/>
                <w:szCs w:val="20"/>
              </w:rPr>
              <w:t xml:space="preserve"> (%)</w:t>
            </w:r>
          </w:p>
        </w:tc>
        <w:tc>
          <w:tcPr>
            <w:tcW w:w="372" w:type="pct"/>
          </w:tcPr>
          <w:p w14:paraId="7808E80F"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3,929</w:t>
            </w:r>
          </w:p>
        </w:tc>
        <w:tc>
          <w:tcPr>
            <w:tcW w:w="478" w:type="pct"/>
          </w:tcPr>
          <w:p w14:paraId="08BB7932"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43.70</w:t>
            </w:r>
          </w:p>
        </w:tc>
        <w:tc>
          <w:tcPr>
            <w:tcW w:w="425" w:type="pct"/>
          </w:tcPr>
          <w:p w14:paraId="1B251C74"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24,778</w:t>
            </w:r>
          </w:p>
        </w:tc>
        <w:tc>
          <w:tcPr>
            <w:tcW w:w="578" w:type="pct"/>
          </w:tcPr>
          <w:p w14:paraId="79C144D6"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35.41</w:t>
            </w:r>
          </w:p>
        </w:tc>
        <w:tc>
          <w:tcPr>
            <w:tcW w:w="547" w:type="pct"/>
          </w:tcPr>
          <w:p w14:paraId="067AB683"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8.30</w:t>
            </w:r>
          </w:p>
        </w:tc>
        <w:tc>
          <w:tcPr>
            <w:tcW w:w="492" w:type="pct"/>
          </w:tcPr>
          <w:p w14:paraId="2CB8814E"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7.21, 9.38</w:t>
            </w:r>
          </w:p>
        </w:tc>
        <w:tc>
          <w:tcPr>
            <w:tcW w:w="406" w:type="pct"/>
          </w:tcPr>
          <w:p w14:paraId="3D454C47"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lt;0.001</w:t>
            </w:r>
          </w:p>
        </w:tc>
      </w:tr>
      <w:tr w:rsidR="00215EBC" w:rsidRPr="00A030FB" w14:paraId="5A615975" w14:textId="77777777" w:rsidTr="00306803">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702" w:type="pct"/>
          </w:tcPr>
          <w:p w14:paraId="65534975" w14:textId="77777777" w:rsidR="00215EBC" w:rsidRPr="00746695" w:rsidRDefault="00215EBC" w:rsidP="00A11097">
            <w:pPr>
              <w:spacing w:line="276" w:lineRule="auto"/>
              <w:rPr>
                <w:rFonts w:cstheme="minorHAnsi"/>
                <w:b w:val="0"/>
                <w:sz w:val="20"/>
                <w:szCs w:val="20"/>
              </w:rPr>
            </w:pPr>
            <w:r>
              <w:rPr>
                <w:rFonts w:cstheme="minorHAnsi"/>
                <w:sz w:val="20"/>
                <w:szCs w:val="20"/>
              </w:rPr>
              <w:t>Birth o</w:t>
            </w:r>
            <w:r w:rsidRPr="00503880">
              <w:rPr>
                <w:rFonts w:cstheme="minorHAnsi"/>
                <w:sz w:val="20"/>
                <w:szCs w:val="20"/>
              </w:rPr>
              <w:t>utcomes</w:t>
            </w:r>
            <w:r w:rsidRPr="00746695">
              <w:rPr>
                <w:rFonts w:cstheme="minorHAnsi"/>
                <w:b w:val="0"/>
                <w:sz w:val="20"/>
                <w:szCs w:val="20"/>
              </w:rPr>
              <w:t xml:space="preserve"> (%)</w:t>
            </w:r>
          </w:p>
        </w:tc>
        <w:tc>
          <w:tcPr>
            <w:tcW w:w="372" w:type="pct"/>
          </w:tcPr>
          <w:p w14:paraId="4735EEB0"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c>
          <w:tcPr>
            <w:tcW w:w="478" w:type="pct"/>
          </w:tcPr>
          <w:p w14:paraId="7B129FF7"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c>
          <w:tcPr>
            <w:tcW w:w="425" w:type="pct"/>
          </w:tcPr>
          <w:p w14:paraId="148FB241"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c>
          <w:tcPr>
            <w:tcW w:w="578" w:type="pct"/>
          </w:tcPr>
          <w:p w14:paraId="67B63443"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c>
          <w:tcPr>
            <w:tcW w:w="547" w:type="pct"/>
          </w:tcPr>
          <w:p w14:paraId="53FFE793"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c>
          <w:tcPr>
            <w:tcW w:w="492" w:type="pct"/>
          </w:tcPr>
          <w:p w14:paraId="1B63C833"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c>
          <w:tcPr>
            <w:tcW w:w="406" w:type="pct"/>
          </w:tcPr>
          <w:p w14:paraId="5E03FF2D"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r>
      <w:tr w:rsidR="00215EBC" w:rsidRPr="00A030FB" w14:paraId="47440B96" w14:textId="77777777" w:rsidTr="00306803">
        <w:trPr>
          <w:trHeight w:val="255"/>
        </w:trPr>
        <w:tc>
          <w:tcPr>
            <w:cnfStyle w:val="001000000000" w:firstRow="0" w:lastRow="0" w:firstColumn="1" w:lastColumn="0" w:oddVBand="0" w:evenVBand="0" w:oddHBand="0" w:evenHBand="0" w:firstRowFirstColumn="0" w:firstRowLastColumn="0" w:lastRowFirstColumn="0" w:lastRowLastColumn="0"/>
            <w:tcW w:w="1702" w:type="pct"/>
          </w:tcPr>
          <w:p w14:paraId="63B1BDDC" w14:textId="77777777" w:rsidR="00215EBC" w:rsidRPr="00746695" w:rsidRDefault="00215EBC" w:rsidP="00A11097">
            <w:pPr>
              <w:spacing w:line="276" w:lineRule="auto"/>
              <w:rPr>
                <w:rFonts w:cstheme="minorHAnsi"/>
                <w:b w:val="0"/>
                <w:sz w:val="20"/>
                <w:szCs w:val="20"/>
              </w:rPr>
            </w:pPr>
            <w:r w:rsidRPr="00746695">
              <w:rPr>
                <w:rFonts w:cstheme="minorHAnsi"/>
                <w:b w:val="0"/>
                <w:sz w:val="20"/>
                <w:szCs w:val="20"/>
              </w:rPr>
              <w:t xml:space="preserve">   No prenatal care before third trimester</w:t>
            </w:r>
          </w:p>
        </w:tc>
        <w:tc>
          <w:tcPr>
            <w:tcW w:w="372" w:type="pct"/>
          </w:tcPr>
          <w:p w14:paraId="34CD9164"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2,355</w:t>
            </w:r>
          </w:p>
        </w:tc>
        <w:tc>
          <w:tcPr>
            <w:tcW w:w="478" w:type="pct"/>
          </w:tcPr>
          <w:p w14:paraId="4D4F7574"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26.20</w:t>
            </w:r>
          </w:p>
        </w:tc>
        <w:tc>
          <w:tcPr>
            <w:tcW w:w="425" w:type="pct"/>
          </w:tcPr>
          <w:p w14:paraId="7C59D1F5"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18,436</w:t>
            </w:r>
          </w:p>
        </w:tc>
        <w:tc>
          <w:tcPr>
            <w:tcW w:w="578" w:type="pct"/>
          </w:tcPr>
          <w:p w14:paraId="1CD896A6"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26.34</w:t>
            </w:r>
          </w:p>
        </w:tc>
        <w:tc>
          <w:tcPr>
            <w:tcW w:w="547" w:type="pct"/>
          </w:tcPr>
          <w:p w14:paraId="3C180E7C"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0.15</w:t>
            </w:r>
          </w:p>
        </w:tc>
        <w:tc>
          <w:tcPr>
            <w:tcW w:w="492" w:type="pct"/>
          </w:tcPr>
          <w:p w14:paraId="01F07D06"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1.11, 0.82</w:t>
            </w:r>
          </w:p>
        </w:tc>
        <w:tc>
          <w:tcPr>
            <w:tcW w:w="406" w:type="pct"/>
          </w:tcPr>
          <w:p w14:paraId="01F8F7B8"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0.763</w:t>
            </w:r>
          </w:p>
        </w:tc>
      </w:tr>
      <w:tr w:rsidR="00215EBC" w:rsidRPr="00A030FB" w14:paraId="0990EBFF" w14:textId="77777777" w:rsidTr="00306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pct"/>
          </w:tcPr>
          <w:p w14:paraId="187D5DBF" w14:textId="77777777" w:rsidR="00215EBC" w:rsidRPr="00746695" w:rsidRDefault="00215EBC" w:rsidP="00A11097">
            <w:pPr>
              <w:spacing w:line="276" w:lineRule="auto"/>
              <w:rPr>
                <w:rFonts w:cstheme="minorHAnsi"/>
                <w:b w:val="0"/>
                <w:sz w:val="20"/>
                <w:szCs w:val="20"/>
              </w:rPr>
            </w:pPr>
            <w:r w:rsidRPr="00746695">
              <w:rPr>
                <w:rFonts w:cstheme="minorHAnsi"/>
                <w:b w:val="0"/>
                <w:sz w:val="20"/>
                <w:szCs w:val="20"/>
              </w:rPr>
              <w:t xml:space="preserve">   Low birth weight</w:t>
            </w:r>
          </w:p>
        </w:tc>
        <w:tc>
          <w:tcPr>
            <w:tcW w:w="372" w:type="pct"/>
          </w:tcPr>
          <w:p w14:paraId="1C821592"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338</w:t>
            </w:r>
          </w:p>
        </w:tc>
        <w:tc>
          <w:tcPr>
            <w:tcW w:w="478" w:type="pct"/>
          </w:tcPr>
          <w:p w14:paraId="458249D2"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3.76</w:t>
            </w:r>
          </w:p>
        </w:tc>
        <w:tc>
          <w:tcPr>
            <w:tcW w:w="425" w:type="pct"/>
          </w:tcPr>
          <w:p w14:paraId="3256D794"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3,109</w:t>
            </w:r>
          </w:p>
        </w:tc>
        <w:tc>
          <w:tcPr>
            <w:tcW w:w="578" w:type="pct"/>
          </w:tcPr>
          <w:p w14:paraId="48991DE2"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4.44</w:t>
            </w:r>
          </w:p>
        </w:tc>
        <w:tc>
          <w:tcPr>
            <w:tcW w:w="547" w:type="pct"/>
          </w:tcPr>
          <w:p w14:paraId="351C4E21"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0.68</w:t>
            </w:r>
          </w:p>
        </w:tc>
        <w:tc>
          <w:tcPr>
            <w:tcW w:w="492" w:type="pct"/>
          </w:tcPr>
          <w:p w14:paraId="19EE1877"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1.10, -0.26</w:t>
            </w:r>
          </w:p>
        </w:tc>
        <w:tc>
          <w:tcPr>
            <w:tcW w:w="406" w:type="pct"/>
          </w:tcPr>
          <w:p w14:paraId="5E2D43DA"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0.002</w:t>
            </w:r>
          </w:p>
        </w:tc>
      </w:tr>
      <w:tr w:rsidR="00215EBC" w:rsidRPr="00A030FB" w14:paraId="2E833E56" w14:textId="77777777" w:rsidTr="00306803">
        <w:tc>
          <w:tcPr>
            <w:cnfStyle w:val="001000000000" w:firstRow="0" w:lastRow="0" w:firstColumn="1" w:lastColumn="0" w:oddVBand="0" w:evenVBand="0" w:oddHBand="0" w:evenHBand="0" w:firstRowFirstColumn="0" w:firstRowLastColumn="0" w:lastRowFirstColumn="0" w:lastRowLastColumn="0"/>
            <w:tcW w:w="1702" w:type="pct"/>
          </w:tcPr>
          <w:p w14:paraId="17BA5B66" w14:textId="77777777" w:rsidR="00215EBC" w:rsidRPr="00746695" w:rsidRDefault="00215EBC" w:rsidP="00A11097">
            <w:pPr>
              <w:spacing w:line="276" w:lineRule="auto"/>
              <w:rPr>
                <w:rFonts w:cstheme="minorHAnsi"/>
                <w:b w:val="0"/>
                <w:sz w:val="20"/>
                <w:szCs w:val="20"/>
              </w:rPr>
            </w:pPr>
            <w:r w:rsidRPr="00746695">
              <w:rPr>
                <w:rFonts w:cstheme="minorHAnsi"/>
                <w:b w:val="0"/>
                <w:sz w:val="20"/>
                <w:szCs w:val="20"/>
              </w:rPr>
              <w:t xml:space="preserve">   Preterm birth</w:t>
            </w:r>
          </w:p>
        </w:tc>
        <w:tc>
          <w:tcPr>
            <w:tcW w:w="372" w:type="pct"/>
          </w:tcPr>
          <w:p w14:paraId="63510FA6"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486</w:t>
            </w:r>
          </w:p>
        </w:tc>
        <w:tc>
          <w:tcPr>
            <w:tcW w:w="478" w:type="pct"/>
          </w:tcPr>
          <w:p w14:paraId="37D24AF7"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5.41</w:t>
            </w:r>
          </w:p>
        </w:tc>
        <w:tc>
          <w:tcPr>
            <w:tcW w:w="425" w:type="pct"/>
          </w:tcPr>
          <w:p w14:paraId="1992C2A5"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4,089</w:t>
            </w:r>
          </w:p>
        </w:tc>
        <w:tc>
          <w:tcPr>
            <w:tcW w:w="578" w:type="pct"/>
          </w:tcPr>
          <w:p w14:paraId="2E41F069"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5.84</w:t>
            </w:r>
          </w:p>
        </w:tc>
        <w:tc>
          <w:tcPr>
            <w:tcW w:w="547" w:type="pct"/>
          </w:tcPr>
          <w:p w14:paraId="32B0B606"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0.44</w:t>
            </w:r>
          </w:p>
        </w:tc>
        <w:tc>
          <w:tcPr>
            <w:tcW w:w="492" w:type="pct"/>
          </w:tcPr>
          <w:p w14:paraId="4043E1C4"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0.94, 0.06</w:t>
            </w:r>
          </w:p>
        </w:tc>
        <w:tc>
          <w:tcPr>
            <w:tcW w:w="406" w:type="pct"/>
          </w:tcPr>
          <w:p w14:paraId="0738F107"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0.086</w:t>
            </w:r>
          </w:p>
        </w:tc>
      </w:tr>
      <w:tr w:rsidR="00215EBC" w:rsidRPr="00A030FB" w14:paraId="4765C7E3" w14:textId="77777777" w:rsidTr="00306803">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702" w:type="pct"/>
          </w:tcPr>
          <w:p w14:paraId="7BFB23D5" w14:textId="77777777" w:rsidR="00215EBC" w:rsidRPr="00746695" w:rsidRDefault="00215EBC" w:rsidP="00A11097">
            <w:pPr>
              <w:spacing w:line="276" w:lineRule="auto"/>
              <w:rPr>
                <w:rFonts w:cstheme="minorHAnsi"/>
                <w:b w:val="0"/>
                <w:sz w:val="20"/>
                <w:szCs w:val="20"/>
              </w:rPr>
            </w:pPr>
            <w:r w:rsidRPr="00503880">
              <w:rPr>
                <w:rFonts w:cstheme="minorHAnsi"/>
                <w:sz w:val="20"/>
                <w:szCs w:val="20"/>
              </w:rPr>
              <w:t>Mom had at least one physician visit</w:t>
            </w:r>
            <w:r w:rsidRPr="00746695">
              <w:rPr>
                <w:rFonts w:cstheme="minorHAnsi"/>
                <w:b w:val="0"/>
                <w:sz w:val="20"/>
                <w:szCs w:val="20"/>
              </w:rPr>
              <w:t xml:space="preserve"> (%) </w:t>
            </w:r>
          </w:p>
        </w:tc>
        <w:tc>
          <w:tcPr>
            <w:tcW w:w="372" w:type="pct"/>
          </w:tcPr>
          <w:p w14:paraId="6C9AA43A"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c>
          <w:tcPr>
            <w:tcW w:w="478" w:type="pct"/>
          </w:tcPr>
          <w:p w14:paraId="039B3D09"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c>
          <w:tcPr>
            <w:tcW w:w="425" w:type="pct"/>
          </w:tcPr>
          <w:p w14:paraId="75812E66"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c>
          <w:tcPr>
            <w:tcW w:w="578" w:type="pct"/>
          </w:tcPr>
          <w:p w14:paraId="77DDFEBB"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c>
          <w:tcPr>
            <w:tcW w:w="547" w:type="pct"/>
          </w:tcPr>
          <w:p w14:paraId="1A82398E"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c>
          <w:tcPr>
            <w:tcW w:w="492" w:type="pct"/>
          </w:tcPr>
          <w:p w14:paraId="10E6CC8A"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c>
          <w:tcPr>
            <w:tcW w:w="406" w:type="pct"/>
          </w:tcPr>
          <w:p w14:paraId="01417658"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p>
        </w:tc>
      </w:tr>
      <w:tr w:rsidR="00215EBC" w:rsidRPr="00A030FB" w14:paraId="25476355" w14:textId="77777777" w:rsidTr="00306803">
        <w:trPr>
          <w:trHeight w:val="285"/>
        </w:trPr>
        <w:tc>
          <w:tcPr>
            <w:cnfStyle w:val="001000000000" w:firstRow="0" w:lastRow="0" w:firstColumn="1" w:lastColumn="0" w:oddVBand="0" w:evenVBand="0" w:oddHBand="0" w:evenHBand="0" w:firstRowFirstColumn="0" w:firstRowLastColumn="0" w:lastRowFirstColumn="0" w:lastRowLastColumn="0"/>
            <w:tcW w:w="1702" w:type="pct"/>
          </w:tcPr>
          <w:p w14:paraId="26B238F8" w14:textId="77777777" w:rsidR="00215EBC" w:rsidRPr="00746695" w:rsidRDefault="00215EBC" w:rsidP="00A11097">
            <w:pPr>
              <w:spacing w:line="276" w:lineRule="auto"/>
              <w:rPr>
                <w:rFonts w:cstheme="minorHAnsi"/>
                <w:b w:val="0"/>
                <w:sz w:val="20"/>
                <w:szCs w:val="20"/>
              </w:rPr>
            </w:pPr>
            <w:r w:rsidRPr="00746695">
              <w:rPr>
                <w:rFonts w:cstheme="minorHAnsi"/>
                <w:b w:val="0"/>
                <w:sz w:val="20"/>
                <w:szCs w:val="20"/>
              </w:rPr>
              <w:t xml:space="preserve">   Mood/anxiety disorder</w:t>
            </w:r>
          </w:p>
        </w:tc>
        <w:tc>
          <w:tcPr>
            <w:tcW w:w="372" w:type="pct"/>
          </w:tcPr>
          <w:p w14:paraId="1E403772"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4,368</w:t>
            </w:r>
          </w:p>
        </w:tc>
        <w:tc>
          <w:tcPr>
            <w:tcW w:w="478" w:type="pct"/>
          </w:tcPr>
          <w:p w14:paraId="209BD07B"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48.59</w:t>
            </w:r>
          </w:p>
        </w:tc>
        <w:tc>
          <w:tcPr>
            <w:tcW w:w="425" w:type="pct"/>
          </w:tcPr>
          <w:p w14:paraId="1499BDC7"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28,614</w:t>
            </w:r>
          </w:p>
        </w:tc>
        <w:tc>
          <w:tcPr>
            <w:tcW w:w="578" w:type="pct"/>
          </w:tcPr>
          <w:p w14:paraId="69122C85"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40.89</w:t>
            </w:r>
          </w:p>
        </w:tc>
        <w:tc>
          <w:tcPr>
            <w:tcW w:w="547" w:type="pct"/>
          </w:tcPr>
          <w:p w14:paraId="7942D11D"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7.70</w:t>
            </w:r>
          </w:p>
        </w:tc>
        <w:tc>
          <w:tcPr>
            <w:tcW w:w="492" w:type="pct"/>
          </w:tcPr>
          <w:p w14:paraId="135D4DD5"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6.60, 8.79</w:t>
            </w:r>
          </w:p>
        </w:tc>
        <w:tc>
          <w:tcPr>
            <w:tcW w:w="406" w:type="pct"/>
          </w:tcPr>
          <w:p w14:paraId="7D7FA770"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lt;0.001</w:t>
            </w:r>
          </w:p>
        </w:tc>
      </w:tr>
      <w:tr w:rsidR="00215EBC" w:rsidRPr="00A030FB" w14:paraId="37E3E1BD" w14:textId="77777777" w:rsidTr="00306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pct"/>
          </w:tcPr>
          <w:p w14:paraId="3EBA803B" w14:textId="77777777" w:rsidR="00215EBC" w:rsidRPr="00746695" w:rsidRDefault="00215EBC" w:rsidP="00A11097">
            <w:pPr>
              <w:spacing w:line="276" w:lineRule="auto"/>
              <w:rPr>
                <w:rFonts w:cstheme="minorHAnsi"/>
                <w:b w:val="0"/>
                <w:sz w:val="20"/>
                <w:szCs w:val="20"/>
              </w:rPr>
            </w:pPr>
            <w:r w:rsidRPr="00746695">
              <w:rPr>
                <w:rFonts w:cstheme="minorHAnsi"/>
                <w:b w:val="0"/>
                <w:sz w:val="20"/>
                <w:szCs w:val="20"/>
              </w:rPr>
              <w:t xml:space="preserve">   Psychotic disorder</w:t>
            </w:r>
          </w:p>
        </w:tc>
        <w:tc>
          <w:tcPr>
            <w:tcW w:w="372" w:type="pct"/>
          </w:tcPr>
          <w:p w14:paraId="13D634CC"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111</w:t>
            </w:r>
          </w:p>
        </w:tc>
        <w:tc>
          <w:tcPr>
            <w:tcW w:w="478" w:type="pct"/>
          </w:tcPr>
          <w:p w14:paraId="1BB43607"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1.23</w:t>
            </w:r>
          </w:p>
        </w:tc>
        <w:tc>
          <w:tcPr>
            <w:tcW w:w="425" w:type="pct"/>
          </w:tcPr>
          <w:p w14:paraId="6B895BB2"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828</w:t>
            </w:r>
          </w:p>
        </w:tc>
        <w:tc>
          <w:tcPr>
            <w:tcW w:w="578" w:type="pct"/>
          </w:tcPr>
          <w:p w14:paraId="0F8F9B80"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1.18</w:t>
            </w:r>
          </w:p>
        </w:tc>
        <w:tc>
          <w:tcPr>
            <w:tcW w:w="547" w:type="pct"/>
          </w:tcPr>
          <w:p w14:paraId="134D3D44"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0.05</w:t>
            </w:r>
          </w:p>
        </w:tc>
        <w:tc>
          <w:tcPr>
            <w:tcW w:w="492" w:type="pct"/>
          </w:tcPr>
          <w:p w14:paraId="15342349"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0.19, 0.29</w:t>
            </w:r>
          </w:p>
        </w:tc>
        <w:tc>
          <w:tcPr>
            <w:tcW w:w="406" w:type="pct"/>
          </w:tcPr>
          <w:p w14:paraId="0C3A693C"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0.676</w:t>
            </w:r>
          </w:p>
        </w:tc>
      </w:tr>
      <w:tr w:rsidR="00215EBC" w:rsidRPr="00A030FB" w14:paraId="2D76B998" w14:textId="77777777" w:rsidTr="00306803">
        <w:tc>
          <w:tcPr>
            <w:cnfStyle w:val="001000000000" w:firstRow="0" w:lastRow="0" w:firstColumn="1" w:lastColumn="0" w:oddVBand="0" w:evenVBand="0" w:oddHBand="0" w:evenHBand="0" w:firstRowFirstColumn="0" w:firstRowLastColumn="0" w:lastRowFirstColumn="0" w:lastRowLastColumn="0"/>
            <w:tcW w:w="1702" w:type="pct"/>
          </w:tcPr>
          <w:p w14:paraId="3C57D951" w14:textId="77777777" w:rsidR="00215EBC" w:rsidRPr="00746695" w:rsidRDefault="00215EBC" w:rsidP="00A11097">
            <w:pPr>
              <w:spacing w:line="276" w:lineRule="auto"/>
              <w:rPr>
                <w:rFonts w:cstheme="minorHAnsi"/>
                <w:b w:val="0"/>
                <w:sz w:val="20"/>
                <w:szCs w:val="20"/>
              </w:rPr>
            </w:pPr>
            <w:r w:rsidRPr="00746695">
              <w:rPr>
                <w:rFonts w:cstheme="minorHAnsi"/>
                <w:b w:val="0"/>
                <w:sz w:val="20"/>
                <w:szCs w:val="20"/>
              </w:rPr>
              <w:t xml:space="preserve">   Personality disorder</w:t>
            </w:r>
          </w:p>
        </w:tc>
        <w:tc>
          <w:tcPr>
            <w:tcW w:w="372" w:type="pct"/>
          </w:tcPr>
          <w:p w14:paraId="1138C11C"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123</w:t>
            </w:r>
          </w:p>
        </w:tc>
        <w:tc>
          <w:tcPr>
            <w:tcW w:w="478" w:type="pct"/>
          </w:tcPr>
          <w:p w14:paraId="495509FE"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1.37</w:t>
            </w:r>
          </w:p>
        </w:tc>
        <w:tc>
          <w:tcPr>
            <w:tcW w:w="425" w:type="pct"/>
          </w:tcPr>
          <w:p w14:paraId="5E6D1F4D"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942</w:t>
            </w:r>
          </w:p>
        </w:tc>
        <w:tc>
          <w:tcPr>
            <w:tcW w:w="578" w:type="pct"/>
          </w:tcPr>
          <w:p w14:paraId="1B56B87F"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1.35</w:t>
            </w:r>
          </w:p>
        </w:tc>
        <w:tc>
          <w:tcPr>
            <w:tcW w:w="547" w:type="pct"/>
          </w:tcPr>
          <w:p w14:paraId="68F0ACB6"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0.02</w:t>
            </w:r>
          </w:p>
        </w:tc>
        <w:tc>
          <w:tcPr>
            <w:tcW w:w="492" w:type="pct"/>
          </w:tcPr>
          <w:p w14:paraId="741EB461"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0.23, 0.28</w:t>
            </w:r>
          </w:p>
        </w:tc>
        <w:tc>
          <w:tcPr>
            <w:tcW w:w="406" w:type="pct"/>
          </w:tcPr>
          <w:p w14:paraId="58FAED84" w14:textId="77777777" w:rsidR="00215EBC" w:rsidRPr="00746695" w:rsidRDefault="00215EBC" w:rsidP="00A11097">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0.865</w:t>
            </w:r>
          </w:p>
        </w:tc>
      </w:tr>
      <w:tr w:rsidR="00215EBC" w:rsidRPr="00A030FB" w14:paraId="743C4A43" w14:textId="77777777" w:rsidTr="00306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pct"/>
          </w:tcPr>
          <w:p w14:paraId="3EBAD17D" w14:textId="77777777" w:rsidR="00215EBC" w:rsidRPr="00746695" w:rsidRDefault="00215EBC" w:rsidP="00A11097">
            <w:pPr>
              <w:spacing w:line="276" w:lineRule="auto"/>
              <w:rPr>
                <w:rFonts w:cstheme="minorHAnsi"/>
                <w:b w:val="0"/>
                <w:sz w:val="20"/>
                <w:szCs w:val="20"/>
              </w:rPr>
            </w:pPr>
            <w:r w:rsidRPr="00503880">
              <w:rPr>
                <w:rFonts w:cstheme="minorHAnsi"/>
                <w:sz w:val="20"/>
                <w:szCs w:val="20"/>
              </w:rPr>
              <w:t>Mom had a diagnosis for any mental disorder</w:t>
            </w:r>
            <w:r w:rsidRPr="00746695">
              <w:rPr>
                <w:rFonts w:cstheme="minorHAnsi"/>
                <w:b w:val="0"/>
                <w:sz w:val="20"/>
                <w:szCs w:val="20"/>
              </w:rPr>
              <w:t xml:space="preserve"> (%)</w:t>
            </w:r>
          </w:p>
        </w:tc>
        <w:tc>
          <w:tcPr>
            <w:tcW w:w="372" w:type="pct"/>
          </w:tcPr>
          <w:p w14:paraId="20037703"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4,386</w:t>
            </w:r>
          </w:p>
        </w:tc>
        <w:tc>
          <w:tcPr>
            <w:tcW w:w="478" w:type="pct"/>
          </w:tcPr>
          <w:p w14:paraId="3FF97652"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48.79</w:t>
            </w:r>
          </w:p>
        </w:tc>
        <w:tc>
          <w:tcPr>
            <w:tcW w:w="425" w:type="pct"/>
          </w:tcPr>
          <w:p w14:paraId="603D0586"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28,740</w:t>
            </w:r>
          </w:p>
        </w:tc>
        <w:tc>
          <w:tcPr>
            <w:tcW w:w="578" w:type="pct"/>
          </w:tcPr>
          <w:p w14:paraId="2009C870"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41.07</w:t>
            </w:r>
          </w:p>
        </w:tc>
        <w:tc>
          <w:tcPr>
            <w:tcW w:w="547" w:type="pct"/>
          </w:tcPr>
          <w:p w14:paraId="325B339A"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7.72</w:t>
            </w:r>
          </w:p>
        </w:tc>
        <w:tc>
          <w:tcPr>
            <w:tcW w:w="492" w:type="pct"/>
          </w:tcPr>
          <w:p w14:paraId="6FD75649"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6.62, 8.81</w:t>
            </w:r>
          </w:p>
        </w:tc>
        <w:tc>
          <w:tcPr>
            <w:tcW w:w="406" w:type="pct"/>
          </w:tcPr>
          <w:p w14:paraId="33162954" w14:textId="77777777" w:rsidR="00215EBC" w:rsidRPr="00746695" w:rsidRDefault="00215EBC" w:rsidP="00A11097">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746695">
              <w:rPr>
                <w:rFonts w:cstheme="minorHAnsi"/>
                <w:color w:val="000000"/>
                <w:sz w:val="20"/>
                <w:szCs w:val="20"/>
              </w:rPr>
              <w:t>&lt;0.001</w:t>
            </w:r>
          </w:p>
        </w:tc>
      </w:tr>
    </w:tbl>
    <w:tbl>
      <w:tblPr>
        <w:tblStyle w:val="GridTable6Colorful-Accent3"/>
        <w:tblW w:w="0" w:type="auto"/>
        <w:tblLayout w:type="fixed"/>
        <w:tblLook w:val="04A0" w:firstRow="1" w:lastRow="0" w:firstColumn="1" w:lastColumn="0" w:noHBand="0" w:noVBand="1"/>
      </w:tblPr>
      <w:tblGrid>
        <w:gridCol w:w="3544"/>
        <w:gridCol w:w="851"/>
        <w:gridCol w:w="763"/>
        <w:gridCol w:w="993"/>
        <w:gridCol w:w="850"/>
        <w:gridCol w:w="1082"/>
        <w:gridCol w:w="924"/>
        <w:gridCol w:w="1478"/>
        <w:gridCol w:w="1276"/>
        <w:gridCol w:w="1110"/>
      </w:tblGrid>
      <w:tr w:rsidR="003D1E4F" w:rsidRPr="003D1E4F" w14:paraId="0A5A6996" w14:textId="77777777" w:rsidTr="003068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71" w:type="dxa"/>
            <w:gridSpan w:val="10"/>
          </w:tcPr>
          <w:p w14:paraId="239E48C5" w14:textId="2AE44570" w:rsidR="006B6F11" w:rsidRPr="003D1E4F" w:rsidRDefault="006B6F11" w:rsidP="00A11097">
            <w:pPr>
              <w:rPr>
                <w:color w:val="auto"/>
                <w:sz w:val="24"/>
              </w:rPr>
            </w:pPr>
            <w:r w:rsidRPr="003D1E4F">
              <w:rPr>
                <w:color w:val="auto"/>
                <w:sz w:val="24"/>
              </w:rPr>
              <w:lastRenderedPageBreak/>
              <w:t xml:space="preserve">Education Outcomes (crude percentages) </w:t>
            </w:r>
          </w:p>
        </w:tc>
      </w:tr>
      <w:tr w:rsidR="006B6F11" w14:paraId="44784D3E" w14:textId="77777777" w:rsidTr="00306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vMerge w:val="restart"/>
            <w:vAlign w:val="center"/>
          </w:tcPr>
          <w:p w14:paraId="499165ED" w14:textId="77777777" w:rsidR="00215EBC" w:rsidRPr="00306803" w:rsidRDefault="00215EBC" w:rsidP="00306803">
            <w:pPr>
              <w:spacing w:line="276" w:lineRule="auto"/>
              <w:rPr>
                <w:color w:val="auto"/>
                <w:sz w:val="24"/>
                <w:szCs w:val="20"/>
              </w:rPr>
            </w:pPr>
            <w:r w:rsidRPr="00306803">
              <w:rPr>
                <w:color w:val="auto"/>
                <w:sz w:val="24"/>
                <w:szCs w:val="20"/>
              </w:rPr>
              <w:t>Outcome</w:t>
            </w:r>
          </w:p>
        </w:tc>
        <w:tc>
          <w:tcPr>
            <w:tcW w:w="2607" w:type="dxa"/>
            <w:gridSpan w:val="3"/>
            <w:vAlign w:val="center"/>
          </w:tcPr>
          <w:p w14:paraId="1DCE6FEF" w14:textId="19486F5A" w:rsidR="00215EBC" w:rsidRPr="00306803" w:rsidRDefault="00215EBC" w:rsidP="00306803">
            <w:pPr>
              <w:jc w:val="center"/>
              <w:cnfStyle w:val="000000100000" w:firstRow="0" w:lastRow="0" w:firstColumn="0" w:lastColumn="0" w:oddVBand="0" w:evenVBand="0" w:oddHBand="1" w:evenHBand="0" w:firstRowFirstColumn="0" w:firstRowLastColumn="0" w:lastRowFirstColumn="0" w:lastRowLastColumn="0"/>
              <w:rPr>
                <w:rFonts w:cstheme="minorHAnsi"/>
                <w:b/>
                <w:color w:val="auto"/>
                <w:sz w:val="24"/>
                <w:szCs w:val="20"/>
              </w:rPr>
            </w:pPr>
            <w:r w:rsidRPr="00306803">
              <w:rPr>
                <w:rFonts w:cstheme="minorHAnsi"/>
                <w:b/>
                <w:color w:val="auto"/>
                <w:sz w:val="24"/>
                <w:szCs w:val="20"/>
              </w:rPr>
              <w:t>BGCW Group</w:t>
            </w:r>
          </w:p>
        </w:tc>
        <w:tc>
          <w:tcPr>
            <w:tcW w:w="2856" w:type="dxa"/>
            <w:gridSpan w:val="3"/>
            <w:vAlign w:val="center"/>
          </w:tcPr>
          <w:p w14:paraId="504FAB86" w14:textId="7C40F860" w:rsidR="00215EBC" w:rsidRPr="00306803" w:rsidRDefault="00215EBC" w:rsidP="00306803">
            <w:pPr>
              <w:jc w:val="center"/>
              <w:cnfStyle w:val="000000100000" w:firstRow="0" w:lastRow="0" w:firstColumn="0" w:lastColumn="0" w:oddVBand="0" w:evenVBand="0" w:oddHBand="1" w:evenHBand="0" w:firstRowFirstColumn="0" w:firstRowLastColumn="0" w:lastRowFirstColumn="0" w:lastRowLastColumn="0"/>
              <w:rPr>
                <w:rFonts w:cstheme="minorHAnsi"/>
                <w:b/>
                <w:color w:val="auto"/>
                <w:sz w:val="24"/>
                <w:szCs w:val="20"/>
              </w:rPr>
            </w:pPr>
            <w:r w:rsidRPr="00306803">
              <w:rPr>
                <w:rFonts w:cstheme="minorHAnsi"/>
                <w:b/>
                <w:color w:val="auto"/>
                <w:sz w:val="24"/>
                <w:szCs w:val="20"/>
              </w:rPr>
              <w:t>Comparison Group</w:t>
            </w:r>
          </w:p>
        </w:tc>
        <w:tc>
          <w:tcPr>
            <w:tcW w:w="1478" w:type="dxa"/>
            <w:vMerge w:val="restart"/>
            <w:vAlign w:val="center"/>
          </w:tcPr>
          <w:p w14:paraId="1B7403EE" w14:textId="77777777" w:rsidR="00215EBC" w:rsidRPr="00306803" w:rsidRDefault="00215EBC" w:rsidP="00306803">
            <w:pPr>
              <w:jc w:val="center"/>
              <w:cnfStyle w:val="000000100000" w:firstRow="0" w:lastRow="0" w:firstColumn="0" w:lastColumn="0" w:oddVBand="0" w:evenVBand="0" w:oddHBand="1" w:evenHBand="0" w:firstRowFirstColumn="0" w:firstRowLastColumn="0" w:lastRowFirstColumn="0" w:lastRowLastColumn="0"/>
              <w:rPr>
                <w:b/>
                <w:color w:val="auto"/>
                <w:sz w:val="24"/>
                <w:szCs w:val="20"/>
              </w:rPr>
            </w:pPr>
            <w:r w:rsidRPr="00306803">
              <w:rPr>
                <w:b/>
                <w:color w:val="auto"/>
                <w:sz w:val="24"/>
                <w:szCs w:val="20"/>
              </w:rPr>
              <w:t>% Difference</w:t>
            </w:r>
          </w:p>
        </w:tc>
        <w:tc>
          <w:tcPr>
            <w:tcW w:w="1276" w:type="dxa"/>
            <w:vMerge w:val="restart"/>
            <w:vAlign w:val="center"/>
          </w:tcPr>
          <w:p w14:paraId="4CC7898B" w14:textId="77777777" w:rsidR="00215EBC" w:rsidRPr="00306803" w:rsidRDefault="00215EBC" w:rsidP="00306803">
            <w:pPr>
              <w:jc w:val="center"/>
              <w:cnfStyle w:val="000000100000" w:firstRow="0" w:lastRow="0" w:firstColumn="0" w:lastColumn="0" w:oddVBand="0" w:evenVBand="0" w:oddHBand="1" w:evenHBand="0" w:firstRowFirstColumn="0" w:firstRowLastColumn="0" w:lastRowFirstColumn="0" w:lastRowLastColumn="0"/>
              <w:rPr>
                <w:b/>
                <w:color w:val="auto"/>
                <w:sz w:val="24"/>
                <w:szCs w:val="20"/>
              </w:rPr>
            </w:pPr>
            <w:r w:rsidRPr="00306803">
              <w:rPr>
                <w:rFonts w:cstheme="minorHAnsi"/>
                <w:b/>
                <w:color w:val="auto"/>
                <w:sz w:val="24"/>
                <w:szCs w:val="20"/>
              </w:rPr>
              <w:t>95% CI</w:t>
            </w:r>
          </w:p>
        </w:tc>
        <w:tc>
          <w:tcPr>
            <w:tcW w:w="1110" w:type="dxa"/>
            <w:vMerge w:val="restart"/>
            <w:vAlign w:val="center"/>
          </w:tcPr>
          <w:p w14:paraId="1DF4694C" w14:textId="77777777" w:rsidR="00215EBC" w:rsidRPr="00306803" w:rsidRDefault="00215EBC" w:rsidP="00306803">
            <w:pPr>
              <w:jc w:val="center"/>
              <w:cnfStyle w:val="000000100000" w:firstRow="0" w:lastRow="0" w:firstColumn="0" w:lastColumn="0" w:oddVBand="0" w:evenVBand="0" w:oddHBand="1" w:evenHBand="0" w:firstRowFirstColumn="0" w:firstRowLastColumn="0" w:lastRowFirstColumn="0" w:lastRowLastColumn="0"/>
              <w:rPr>
                <w:rFonts w:cstheme="minorHAnsi"/>
                <w:b/>
                <w:color w:val="auto"/>
                <w:sz w:val="24"/>
                <w:szCs w:val="20"/>
              </w:rPr>
            </w:pPr>
            <w:r w:rsidRPr="00306803">
              <w:rPr>
                <w:rFonts w:cstheme="minorHAnsi"/>
                <w:b/>
                <w:color w:val="auto"/>
                <w:sz w:val="24"/>
                <w:szCs w:val="20"/>
              </w:rPr>
              <w:t>p-value</w:t>
            </w:r>
          </w:p>
        </w:tc>
      </w:tr>
      <w:tr w:rsidR="006B6F11" w14:paraId="33750518" w14:textId="77777777" w:rsidTr="00306803">
        <w:tc>
          <w:tcPr>
            <w:cnfStyle w:val="001000000000" w:firstRow="0" w:lastRow="0" w:firstColumn="1" w:lastColumn="0" w:oddVBand="0" w:evenVBand="0" w:oddHBand="0" w:evenHBand="0" w:firstRowFirstColumn="0" w:firstRowLastColumn="0" w:lastRowFirstColumn="0" w:lastRowLastColumn="0"/>
            <w:tcW w:w="3544" w:type="dxa"/>
            <w:vMerge/>
          </w:tcPr>
          <w:p w14:paraId="56382C0C" w14:textId="77777777" w:rsidR="00215EBC" w:rsidRPr="00306803" w:rsidRDefault="00215EBC" w:rsidP="00A11097">
            <w:pPr>
              <w:spacing w:line="276" w:lineRule="auto"/>
              <w:rPr>
                <w:b w:val="0"/>
                <w:color w:val="auto"/>
                <w:sz w:val="24"/>
                <w:szCs w:val="20"/>
              </w:rPr>
            </w:pPr>
          </w:p>
        </w:tc>
        <w:tc>
          <w:tcPr>
            <w:tcW w:w="851" w:type="dxa"/>
          </w:tcPr>
          <w:p w14:paraId="43FEB11C" w14:textId="77777777" w:rsidR="00215EBC" w:rsidRPr="00306803" w:rsidRDefault="00215EBC" w:rsidP="003D1E4F">
            <w:pPr>
              <w:jc w:val="center"/>
              <w:cnfStyle w:val="000000000000" w:firstRow="0" w:lastRow="0" w:firstColumn="0" w:lastColumn="0" w:oddVBand="0" w:evenVBand="0" w:oddHBand="0" w:evenHBand="0" w:firstRowFirstColumn="0" w:firstRowLastColumn="0" w:lastRowFirstColumn="0" w:lastRowLastColumn="0"/>
              <w:rPr>
                <w:b/>
                <w:color w:val="auto"/>
                <w:sz w:val="24"/>
                <w:szCs w:val="20"/>
              </w:rPr>
            </w:pPr>
            <w:r w:rsidRPr="00306803">
              <w:rPr>
                <w:b/>
                <w:color w:val="auto"/>
                <w:sz w:val="24"/>
                <w:szCs w:val="20"/>
              </w:rPr>
              <w:t>n</w:t>
            </w:r>
          </w:p>
        </w:tc>
        <w:tc>
          <w:tcPr>
            <w:tcW w:w="763" w:type="dxa"/>
          </w:tcPr>
          <w:p w14:paraId="1CDD5677" w14:textId="77777777" w:rsidR="00215EBC" w:rsidRPr="00306803" w:rsidRDefault="00215EBC" w:rsidP="003D1E4F">
            <w:pPr>
              <w:jc w:val="center"/>
              <w:cnfStyle w:val="000000000000" w:firstRow="0" w:lastRow="0" w:firstColumn="0" w:lastColumn="0" w:oddVBand="0" w:evenVBand="0" w:oddHBand="0" w:evenHBand="0" w:firstRowFirstColumn="0" w:firstRowLastColumn="0" w:lastRowFirstColumn="0" w:lastRowLastColumn="0"/>
              <w:rPr>
                <w:b/>
                <w:color w:val="auto"/>
                <w:sz w:val="24"/>
                <w:szCs w:val="20"/>
              </w:rPr>
            </w:pPr>
            <w:r w:rsidRPr="00306803">
              <w:rPr>
                <w:b/>
                <w:color w:val="auto"/>
                <w:sz w:val="24"/>
                <w:szCs w:val="20"/>
              </w:rPr>
              <w:t>N</w:t>
            </w:r>
          </w:p>
        </w:tc>
        <w:tc>
          <w:tcPr>
            <w:tcW w:w="993" w:type="dxa"/>
          </w:tcPr>
          <w:p w14:paraId="724ADE28" w14:textId="77777777" w:rsidR="00215EBC" w:rsidRPr="00306803" w:rsidRDefault="00215EBC" w:rsidP="003D1E4F">
            <w:pPr>
              <w:jc w:val="center"/>
              <w:cnfStyle w:val="000000000000" w:firstRow="0" w:lastRow="0" w:firstColumn="0" w:lastColumn="0" w:oddVBand="0" w:evenVBand="0" w:oddHBand="0" w:evenHBand="0" w:firstRowFirstColumn="0" w:firstRowLastColumn="0" w:lastRowFirstColumn="0" w:lastRowLastColumn="0"/>
              <w:rPr>
                <w:b/>
                <w:color w:val="auto"/>
                <w:sz w:val="24"/>
                <w:szCs w:val="20"/>
              </w:rPr>
            </w:pPr>
            <w:r w:rsidRPr="00306803">
              <w:rPr>
                <w:b/>
                <w:color w:val="auto"/>
                <w:sz w:val="24"/>
                <w:szCs w:val="20"/>
              </w:rPr>
              <w:t>%</w:t>
            </w:r>
          </w:p>
        </w:tc>
        <w:tc>
          <w:tcPr>
            <w:tcW w:w="850" w:type="dxa"/>
          </w:tcPr>
          <w:p w14:paraId="3D3996F2" w14:textId="77777777" w:rsidR="00215EBC" w:rsidRPr="00306803" w:rsidRDefault="00215EBC" w:rsidP="003D1E4F">
            <w:pPr>
              <w:jc w:val="center"/>
              <w:cnfStyle w:val="000000000000" w:firstRow="0" w:lastRow="0" w:firstColumn="0" w:lastColumn="0" w:oddVBand="0" w:evenVBand="0" w:oddHBand="0" w:evenHBand="0" w:firstRowFirstColumn="0" w:firstRowLastColumn="0" w:lastRowFirstColumn="0" w:lastRowLastColumn="0"/>
              <w:rPr>
                <w:b/>
                <w:color w:val="auto"/>
                <w:sz w:val="24"/>
                <w:szCs w:val="20"/>
              </w:rPr>
            </w:pPr>
            <w:r w:rsidRPr="00306803">
              <w:rPr>
                <w:b/>
                <w:color w:val="auto"/>
                <w:sz w:val="24"/>
                <w:szCs w:val="20"/>
              </w:rPr>
              <w:t>n</w:t>
            </w:r>
          </w:p>
        </w:tc>
        <w:tc>
          <w:tcPr>
            <w:tcW w:w="1082" w:type="dxa"/>
          </w:tcPr>
          <w:p w14:paraId="6560A9D6" w14:textId="77777777" w:rsidR="00215EBC" w:rsidRPr="00306803" w:rsidRDefault="00215EBC" w:rsidP="003D1E4F">
            <w:pPr>
              <w:jc w:val="center"/>
              <w:cnfStyle w:val="000000000000" w:firstRow="0" w:lastRow="0" w:firstColumn="0" w:lastColumn="0" w:oddVBand="0" w:evenVBand="0" w:oddHBand="0" w:evenHBand="0" w:firstRowFirstColumn="0" w:firstRowLastColumn="0" w:lastRowFirstColumn="0" w:lastRowLastColumn="0"/>
              <w:rPr>
                <w:b/>
                <w:color w:val="auto"/>
                <w:sz w:val="24"/>
                <w:szCs w:val="20"/>
              </w:rPr>
            </w:pPr>
            <w:r w:rsidRPr="00306803">
              <w:rPr>
                <w:b/>
                <w:color w:val="auto"/>
                <w:sz w:val="24"/>
                <w:szCs w:val="20"/>
              </w:rPr>
              <w:t>N</w:t>
            </w:r>
          </w:p>
        </w:tc>
        <w:tc>
          <w:tcPr>
            <w:tcW w:w="924" w:type="dxa"/>
          </w:tcPr>
          <w:p w14:paraId="48607479" w14:textId="77777777" w:rsidR="00215EBC" w:rsidRPr="00306803" w:rsidRDefault="00215EBC" w:rsidP="003D1E4F">
            <w:pPr>
              <w:jc w:val="center"/>
              <w:cnfStyle w:val="000000000000" w:firstRow="0" w:lastRow="0" w:firstColumn="0" w:lastColumn="0" w:oddVBand="0" w:evenVBand="0" w:oddHBand="0" w:evenHBand="0" w:firstRowFirstColumn="0" w:firstRowLastColumn="0" w:lastRowFirstColumn="0" w:lastRowLastColumn="0"/>
              <w:rPr>
                <w:b/>
                <w:color w:val="auto"/>
                <w:sz w:val="24"/>
                <w:szCs w:val="20"/>
              </w:rPr>
            </w:pPr>
            <w:r w:rsidRPr="00306803">
              <w:rPr>
                <w:b/>
                <w:color w:val="auto"/>
                <w:sz w:val="24"/>
                <w:szCs w:val="20"/>
              </w:rPr>
              <w:t>%</w:t>
            </w:r>
          </w:p>
        </w:tc>
        <w:tc>
          <w:tcPr>
            <w:tcW w:w="1478" w:type="dxa"/>
            <w:vMerge/>
          </w:tcPr>
          <w:p w14:paraId="376117DB" w14:textId="77777777" w:rsidR="00215EBC" w:rsidRPr="00306803" w:rsidRDefault="00215EBC" w:rsidP="003D1E4F">
            <w:pPr>
              <w:jc w:val="center"/>
              <w:cnfStyle w:val="000000000000" w:firstRow="0" w:lastRow="0" w:firstColumn="0" w:lastColumn="0" w:oddVBand="0" w:evenVBand="0" w:oddHBand="0" w:evenHBand="0" w:firstRowFirstColumn="0" w:firstRowLastColumn="0" w:lastRowFirstColumn="0" w:lastRowLastColumn="0"/>
              <w:rPr>
                <w:color w:val="auto"/>
                <w:sz w:val="24"/>
                <w:szCs w:val="20"/>
              </w:rPr>
            </w:pPr>
          </w:p>
        </w:tc>
        <w:tc>
          <w:tcPr>
            <w:tcW w:w="1276" w:type="dxa"/>
            <w:vMerge/>
          </w:tcPr>
          <w:p w14:paraId="22DCF47E" w14:textId="77777777" w:rsidR="00215EBC" w:rsidRPr="00306803" w:rsidRDefault="00215EBC" w:rsidP="003D1E4F">
            <w:pPr>
              <w:jc w:val="center"/>
              <w:cnfStyle w:val="000000000000" w:firstRow="0" w:lastRow="0" w:firstColumn="0" w:lastColumn="0" w:oddVBand="0" w:evenVBand="0" w:oddHBand="0" w:evenHBand="0" w:firstRowFirstColumn="0" w:firstRowLastColumn="0" w:lastRowFirstColumn="0" w:lastRowLastColumn="0"/>
              <w:rPr>
                <w:color w:val="auto"/>
                <w:sz w:val="24"/>
                <w:szCs w:val="20"/>
              </w:rPr>
            </w:pPr>
          </w:p>
        </w:tc>
        <w:tc>
          <w:tcPr>
            <w:tcW w:w="1110" w:type="dxa"/>
            <w:vMerge/>
          </w:tcPr>
          <w:p w14:paraId="119C47A3" w14:textId="77777777" w:rsidR="00215EBC" w:rsidRPr="00306803" w:rsidRDefault="00215EBC" w:rsidP="003D1E4F">
            <w:pPr>
              <w:jc w:val="center"/>
              <w:cnfStyle w:val="000000000000" w:firstRow="0" w:lastRow="0" w:firstColumn="0" w:lastColumn="0" w:oddVBand="0" w:evenVBand="0" w:oddHBand="0" w:evenHBand="0" w:firstRowFirstColumn="0" w:firstRowLastColumn="0" w:lastRowFirstColumn="0" w:lastRowLastColumn="0"/>
              <w:rPr>
                <w:color w:val="auto"/>
                <w:sz w:val="24"/>
                <w:szCs w:val="20"/>
              </w:rPr>
            </w:pPr>
          </w:p>
        </w:tc>
      </w:tr>
      <w:tr w:rsidR="006B6F11" w14:paraId="2E9D657D" w14:textId="77777777" w:rsidTr="00306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2B512B22" w14:textId="77777777" w:rsidR="00215EBC" w:rsidRPr="00306803" w:rsidRDefault="00215EBC" w:rsidP="00A11097">
            <w:pPr>
              <w:spacing w:line="276" w:lineRule="auto"/>
              <w:rPr>
                <w:color w:val="auto"/>
                <w:szCs w:val="20"/>
              </w:rPr>
            </w:pPr>
            <w:r w:rsidRPr="00306803">
              <w:rPr>
                <w:color w:val="auto"/>
                <w:szCs w:val="20"/>
              </w:rPr>
              <w:t>Grade 3 Numeracy</w:t>
            </w:r>
          </w:p>
        </w:tc>
        <w:tc>
          <w:tcPr>
            <w:tcW w:w="851" w:type="dxa"/>
          </w:tcPr>
          <w:p w14:paraId="63F080C8" w14:textId="77777777" w:rsidR="00215EBC" w:rsidRPr="00306803" w:rsidRDefault="00215EBC" w:rsidP="003D1E4F">
            <w:pPr>
              <w:jc w:val="center"/>
              <w:cnfStyle w:val="000000100000" w:firstRow="0" w:lastRow="0" w:firstColumn="0" w:lastColumn="0" w:oddVBand="0" w:evenVBand="0" w:oddHBand="1" w:evenHBand="0" w:firstRowFirstColumn="0" w:firstRowLastColumn="0" w:lastRowFirstColumn="0" w:lastRowLastColumn="0"/>
              <w:rPr>
                <w:color w:val="auto"/>
                <w:sz w:val="24"/>
                <w:szCs w:val="20"/>
              </w:rPr>
            </w:pPr>
          </w:p>
        </w:tc>
        <w:tc>
          <w:tcPr>
            <w:tcW w:w="763" w:type="dxa"/>
          </w:tcPr>
          <w:p w14:paraId="1C8952CC" w14:textId="77777777" w:rsidR="00215EBC" w:rsidRPr="00306803" w:rsidRDefault="00215EBC" w:rsidP="003D1E4F">
            <w:pPr>
              <w:jc w:val="center"/>
              <w:cnfStyle w:val="000000100000" w:firstRow="0" w:lastRow="0" w:firstColumn="0" w:lastColumn="0" w:oddVBand="0" w:evenVBand="0" w:oddHBand="1" w:evenHBand="0" w:firstRowFirstColumn="0" w:firstRowLastColumn="0" w:lastRowFirstColumn="0" w:lastRowLastColumn="0"/>
              <w:rPr>
                <w:color w:val="auto"/>
                <w:sz w:val="24"/>
                <w:szCs w:val="20"/>
              </w:rPr>
            </w:pPr>
          </w:p>
        </w:tc>
        <w:tc>
          <w:tcPr>
            <w:tcW w:w="993" w:type="dxa"/>
          </w:tcPr>
          <w:p w14:paraId="5B3A234A" w14:textId="77777777" w:rsidR="00215EBC" w:rsidRPr="00306803" w:rsidRDefault="00215EBC" w:rsidP="003D1E4F">
            <w:pPr>
              <w:jc w:val="center"/>
              <w:cnfStyle w:val="000000100000" w:firstRow="0" w:lastRow="0" w:firstColumn="0" w:lastColumn="0" w:oddVBand="0" w:evenVBand="0" w:oddHBand="1" w:evenHBand="0" w:firstRowFirstColumn="0" w:firstRowLastColumn="0" w:lastRowFirstColumn="0" w:lastRowLastColumn="0"/>
              <w:rPr>
                <w:color w:val="auto"/>
                <w:sz w:val="24"/>
                <w:szCs w:val="20"/>
              </w:rPr>
            </w:pPr>
          </w:p>
        </w:tc>
        <w:tc>
          <w:tcPr>
            <w:tcW w:w="850" w:type="dxa"/>
          </w:tcPr>
          <w:p w14:paraId="6068BD26" w14:textId="77777777" w:rsidR="00215EBC" w:rsidRPr="00306803" w:rsidRDefault="00215EBC" w:rsidP="003D1E4F">
            <w:pPr>
              <w:jc w:val="center"/>
              <w:cnfStyle w:val="000000100000" w:firstRow="0" w:lastRow="0" w:firstColumn="0" w:lastColumn="0" w:oddVBand="0" w:evenVBand="0" w:oddHBand="1" w:evenHBand="0" w:firstRowFirstColumn="0" w:firstRowLastColumn="0" w:lastRowFirstColumn="0" w:lastRowLastColumn="0"/>
              <w:rPr>
                <w:color w:val="auto"/>
                <w:sz w:val="24"/>
                <w:szCs w:val="20"/>
              </w:rPr>
            </w:pPr>
          </w:p>
        </w:tc>
        <w:tc>
          <w:tcPr>
            <w:tcW w:w="1082" w:type="dxa"/>
          </w:tcPr>
          <w:p w14:paraId="2D2D50E5" w14:textId="77777777" w:rsidR="00215EBC" w:rsidRPr="00306803" w:rsidRDefault="00215EBC" w:rsidP="003D1E4F">
            <w:pPr>
              <w:jc w:val="center"/>
              <w:cnfStyle w:val="000000100000" w:firstRow="0" w:lastRow="0" w:firstColumn="0" w:lastColumn="0" w:oddVBand="0" w:evenVBand="0" w:oddHBand="1" w:evenHBand="0" w:firstRowFirstColumn="0" w:firstRowLastColumn="0" w:lastRowFirstColumn="0" w:lastRowLastColumn="0"/>
              <w:rPr>
                <w:color w:val="auto"/>
                <w:sz w:val="24"/>
                <w:szCs w:val="20"/>
              </w:rPr>
            </w:pPr>
          </w:p>
        </w:tc>
        <w:tc>
          <w:tcPr>
            <w:tcW w:w="924" w:type="dxa"/>
          </w:tcPr>
          <w:p w14:paraId="3E851EDC" w14:textId="77777777" w:rsidR="00215EBC" w:rsidRPr="00306803" w:rsidRDefault="00215EBC" w:rsidP="003D1E4F">
            <w:pPr>
              <w:jc w:val="center"/>
              <w:cnfStyle w:val="000000100000" w:firstRow="0" w:lastRow="0" w:firstColumn="0" w:lastColumn="0" w:oddVBand="0" w:evenVBand="0" w:oddHBand="1" w:evenHBand="0" w:firstRowFirstColumn="0" w:firstRowLastColumn="0" w:lastRowFirstColumn="0" w:lastRowLastColumn="0"/>
              <w:rPr>
                <w:color w:val="auto"/>
                <w:sz w:val="24"/>
                <w:szCs w:val="20"/>
              </w:rPr>
            </w:pPr>
          </w:p>
        </w:tc>
        <w:tc>
          <w:tcPr>
            <w:tcW w:w="1478" w:type="dxa"/>
          </w:tcPr>
          <w:p w14:paraId="13FDA435" w14:textId="77777777" w:rsidR="00215EBC" w:rsidRPr="00306803" w:rsidRDefault="00215EBC" w:rsidP="003D1E4F">
            <w:pPr>
              <w:jc w:val="center"/>
              <w:cnfStyle w:val="000000100000" w:firstRow="0" w:lastRow="0" w:firstColumn="0" w:lastColumn="0" w:oddVBand="0" w:evenVBand="0" w:oddHBand="1" w:evenHBand="0" w:firstRowFirstColumn="0" w:firstRowLastColumn="0" w:lastRowFirstColumn="0" w:lastRowLastColumn="0"/>
              <w:rPr>
                <w:color w:val="auto"/>
                <w:sz w:val="24"/>
                <w:szCs w:val="20"/>
              </w:rPr>
            </w:pPr>
          </w:p>
        </w:tc>
        <w:tc>
          <w:tcPr>
            <w:tcW w:w="1276" w:type="dxa"/>
          </w:tcPr>
          <w:p w14:paraId="04914745" w14:textId="77777777" w:rsidR="00215EBC" w:rsidRPr="00306803" w:rsidRDefault="00215EBC" w:rsidP="003D1E4F">
            <w:pPr>
              <w:jc w:val="center"/>
              <w:cnfStyle w:val="000000100000" w:firstRow="0" w:lastRow="0" w:firstColumn="0" w:lastColumn="0" w:oddVBand="0" w:evenVBand="0" w:oddHBand="1" w:evenHBand="0" w:firstRowFirstColumn="0" w:firstRowLastColumn="0" w:lastRowFirstColumn="0" w:lastRowLastColumn="0"/>
              <w:rPr>
                <w:color w:val="auto"/>
                <w:sz w:val="24"/>
                <w:szCs w:val="20"/>
              </w:rPr>
            </w:pPr>
          </w:p>
        </w:tc>
        <w:tc>
          <w:tcPr>
            <w:tcW w:w="1110" w:type="dxa"/>
          </w:tcPr>
          <w:p w14:paraId="5467D684" w14:textId="77777777" w:rsidR="00215EBC" w:rsidRPr="00306803" w:rsidRDefault="00215EBC" w:rsidP="003D1E4F">
            <w:pPr>
              <w:jc w:val="center"/>
              <w:cnfStyle w:val="000000100000" w:firstRow="0" w:lastRow="0" w:firstColumn="0" w:lastColumn="0" w:oddVBand="0" w:evenVBand="0" w:oddHBand="1" w:evenHBand="0" w:firstRowFirstColumn="0" w:firstRowLastColumn="0" w:lastRowFirstColumn="0" w:lastRowLastColumn="0"/>
              <w:rPr>
                <w:color w:val="auto"/>
                <w:sz w:val="24"/>
                <w:szCs w:val="20"/>
              </w:rPr>
            </w:pPr>
          </w:p>
        </w:tc>
      </w:tr>
      <w:tr w:rsidR="006B6F11" w14:paraId="118C9AB2" w14:textId="77777777" w:rsidTr="00306803">
        <w:tc>
          <w:tcPr>
            <w:cnfStyle w:val="001000000000" w:firstRow="0" w:lastRow="0" w:firstColumn="1" w:lastColumn="0" w:oddVBand="0" w:evenVBand="0" w:oddHBand="0" w:evenHBand="0" w:firstRowFirstColumn="0" w:firstRowLastColumn="0" w:lastRowFirstColumn="0" w:lastRowLastColumn="0"/>
            <w:tcW w:w="3544" w:type="dxa"/>
          </w:tcPr>
          <w:p w14:paraId="674B3696" w14:textId="77777777" w:rsidR="00215EBC" w:rsidRPr="00306803" w:rsidRDefault="00215EBC" w:rsidP="00A11097">
            <w:pPr>
              <w:spacing w:line="276" w:lineRule="auto"/>
              <w:rPr>
                <w:b w:val="0"/>
                <w:color w:val="auto"/>
                <w:szCs w:val="20"/>
              </w:rPr>
            </w:pPr>
            <w:r w:rsidRPr="00306803">
              <w:rPr>
                <w:b w:val="0"/>
                <w:color w:val="auto"/>
                <w:szCs w:val="20"/>
              </w:rPr>
              <w:t xml:space="preserve">   </w:t>
            </w:r>
            <w:r w:rsidRPr="00306803">
              <w:rPr>
                <w:b w:val="0"/>
                <w:color w:val="auto"/>
                <w:sz w:val="20"/>
                <w:szCs w:val="20"/>
              </w:rPr>
              <w:t>Meets expectations in 4 competencies</w:t>
            </w:r>
          </w:p>
        </w:tc>
        <w:tc>
          <w:tcPr>
            <w:tcW w:w="851" w:type="dxa"/>
          </w:tcPr>
          <w:p w14:paraId="4B7A11F3" w14:textId="77777777" w:rsidR="00215EBC" w:rsidRPr="00306803" w:rsidRDefault="00215EBC" w:rsidP="00A11097">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szCs w:val="20"/>
              </w:rPr>
            </w:pPr>
            <w:r w:rsidRPr="00306803">
              <w:rPr>
                <w:color w:val="auto"/>
                <w:szCs w:val="20"/>
              </w:rPr>
              <w:t>516</w:t>
            </w:r>
          </w:p>
        </w:tc>
        <w:tc>
          <w:tcPr>
            <w:tcW w:w="763" w:type="dxa"/>
          </w:tcPr>
          <w:p w14:paraId="250F81FA" w14:textId="77777777" w:rsidR="00215EBC" w:rsidRPr="00306803" w:rsidRDefault="00215EBC" w:rsidP="00A11097">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szCs w:val="20"/>
              </w:rPr>
            </w:pPr>
            <w:r w:rsidRPr="00306803">
              <w:rPr>
                <w:color w:val="auto"/>
                <w:szCs w:val="20"/>
              </w:rPr>
              <w:t>2,256</w:t>
            </w:r>
          </w:p>
        </w:tc>
        <w:tc>
          <w:tcPr>
            <w:tcW w:w="993" w:type="dxa"/>
          </w:tcPr>
          <w:p w14:paraId="5EFA2078" w14:textId="77777777" w:rsidR="00215EBC" w:rsidRPr="00306803" w:rsidRDefault="00215EBC" w:rsidP="00A11097">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szCs w:val="20"/>
              </w:rPr>
            </w:pPr>
            <w:r w:rsidRPr="00306803">
              <w:rPr>
                <w:color w:val="auto"/>
                <w:szCs w:val="20"/>
              </w:rPr>
              <w:t>22.87</w:t>
            </w:r>
          </w:p>
        </w:tc>
        <w:tc>
          <w:tcPr>
            <w:tcW w:w="850" w:type="dxa"/>
          </w:tcPr>
          <w:p w14:paraId="3CBC94D4" w14:textId="77777777" w:rsidR="00215EBC" w:rsidRPr="00306803" w:rsidRDefault="00215EBC" w:rsidP="00A11097">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szCs w:val="20"/>
              </w:rPr>
            </w:pPr>
            <w:r w:rsidRPr="00306803">
              <w:rPr>
                <w:color w:val="auto"/>
                <w:szCs w:val="20"/>
              </w:rPr>
              <w:t>2,481</w:t>
            </w:r>
          </w:p>
        </w:tc>
        <w:tc>
          <w:tcPr>
            <w:tcW w:w="1082" w:type="dxa"/>
          </w:tcPr>
          <w:p w14:paraId="29A65ECF" w14:textId="77777777" w:rsidR="00215EBC" w:rsidRPr="00306803" w:rsidRDefault="00215EBC" w:rsidP="00A11097">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szCs w:val="20"/>
              </w:rPr>
            </w:pPr>
            <w:r w:rsidRPr="00306803">
              <w:rPr>
                <w:color w:val="auto"/>
                <w:szCs w:val="20"/>
              </w:rPr>
              <w:t>10,948</w:t>
            </w:r>
          </w:p>
        </w:tc>
        <w:tc>
          <w:tcPr>
            <w:tcW w:w="924" w:type="dxa"/>
          </w:tcPr>
          <w:p w14:paraId="6E900436" w14:textId="77777777" w:rsidR="00215EBC" w:rsidRPr="00306803" w:rsidRDefault="00215EBC" w:rsidP="00A11097">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szCs w:val="20"/>
              </w:rPr>
            </w:pPr>
            <w:r w:rsidRPr="00306803">
              <w:rPr>
                <w:color w:val="auto"/>
                <w:szCs w:val="20"/>
              </w:rPr>
              <w:t>22.66</w:t>
            </w:r>
          </w:p>
        </w:tc>
        <w:tc>
          <w:tcPr>
            <w:tcW w:w="1478" w:type="dxa"/>
          </w:tcPr>
          <w:p w14:paraId="25FE83BB" w14:textId="77777777" w:rsidR="00215EBC" w:rsidRPr="00306803" w:rsidRDefault="00215EBC" w:rsidP="00A11097">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szCs w:val="20"/>
              </w:rPr>
            </w:pPr>
            <w:r w:rsidRPr="00306803">
              <w:rPr>
                <w:color w:val="auto"/>
                <w:szCs w:val="20"/>
              </w:rPr>
              <w:t>0.21</w:t>
            </w:r>
          </w:p>
        </w:tc>
        <w:tc>
          <w:tcPr>
            <w:tcW w:w="1276" w:type="dxa"/>
          </w:tcPr>
          <w:p w14:paraId="30105701" w14:textId="77777777" w:rsidR="00215EBC" w:rsidRPr="00306803" w:rsidRDefault="00215EBC" w:rsidP="00A11097">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szCs w:val="20"/>
              </w:rPr>
            </w:pPr>
            <w:r w:rsidRPr="00306803">
              <w:rPr>
                <w:color w:val="auto"/>
                <w:szCs w:val="20"/>
              </w:rPr>
              <w:t>-1.69, 2.11</w:t>
            </w:r>
          </w:p>
        </w:tc>
        <w:tc>
          <w:tcPr>
            <w:tcW w:w="1110" w:type="dxa"/>
          </w:tcPr>
          <w:p w14:paraId="7DE6926F" w14:textId="77777777" w:rsidR="00215EBC" w:rsidRPr="00306803" w:rsidRDefault="00215EBC" w:rsidP="00A11097">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szCs w:val="20"/>
              </w:rPr>
            </w:pPr>
            <w:r w:rsidRPr="00306803">
              <w:rPr>
                <w:color w:val="auto"/>
                <w:szCs w:val="20"/>
              </w:rPr>
              <w:t>0.828</w:t>
            </w:r>
          </w:p>
        </w:tc>
      </w:tr>
      <w:tr w:rsidR="006B6F11" w14:paraId="361317D2" w14:textId="77777777" w:rsidTr="00306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5A176791" w14:textId="77777777" w:rsidR="00215EBC" w:rsidRPr="00306803" w:rsidRDefault="00215EBC" w:rsidP="00A11097">
            <w:pPr>
              <w:spacing w:line="276" w:lineRule="auto"/>
              <w:rPr>
                <w:color w:val="auto"/>
                <w:szCs w:val="20"/>
              </w:rPr>
            </w:pPr>
            <w:r w:rsidRPr="00306803">
              <w:rPr>
                <w:color w:val="auto"/>
                <w:szCs w:val="20"/>
              </w:rPr>
              <w:t>Grade 3 Reading</w:t>
            </w:r>
          </w:p>
        </w:tc>
        <w:tc>
          <w:tcPr>
            <w:tcW w:w="851" w:type="dxa"/>
          </w:tcPr>
          <w:p w14:paraId="4EED1BC3" w14:textId="77777777" w:rsidR="00215EBC" w:rsidRPr="00306803"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color w:val="auto"/>
                <w:szCs w:val="20"/>
              </w:rPr>
            </w:pPr>
          </w:p>
        </w:tc>
        <w:tc>
          <w:tcPr>
            <w:tcW w:w="763" w:type="dxa"/>
          </w:tcPr>
          <w:p w14:paraId="794EEBDE" w14:textId="77777777" w:rsidR="00215EBC" w:rsidRPr="00306803"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color w:val="auto"/>
                <w:szCs w:val="20"/>
              </w:rPr>
            </w:pPr>
          </w:p>
        </w:tc>
        <w:tc>
          <w:tcPr>
            <w:tcW w:w="993" w:type="dxa"/>
          </w:tcPr>
          <w:p w14:paraId="63BB904B" w14:textId="77777777" w:rsidR="00215EBC" w:rsidRPr="00306803"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color w:val="auto"/>
                <w:szCs w:val="20"/>
              </w:rPr>
            </w:pPr>
          </w:p>
        </w:tc>
        <w:tc>
          <w:tcPr>
            <w:tcW w:w="850" w:type="dxa"/>
          </w:tcPr>
          <w:p w14:paraId="2D9B75C6" w14:textId="77777777" w:rsidR="00215EBC" w:rsidRPr="00306803"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color w:val="auto"/>
                <w:szCs w:val="20"/>
              </w:rPr>
            </w:pPr>
          </w:p>
        </w:tc>
        <w:tc>
          <w:tcPr>
            <w:tcW w:w="1082" w:type="dxa"/>
          </w:tcPr>
          <w:p w14:paraId="4001EF51" w14:textId="77777777" w:rsidR="00215EBC" w:rsidRPr="00306803"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color w:val="auto"/>
                <w:szCs w:val="20"/>
              </w:rPr>
            </w:pPr>
          </w:p>
        </w:tc>
        <w:tc>
          <w:tcPr>
            <w:tcW w:w="924" w:type="dxa"/>
          </w:tcPr>
          <w:p w14:paraId="2546CDB8" w14:textId="77777777" w:rsidR="00215EBC" w:rsidRPr="00306803"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color w:val="auto"/>
                <w:szCs w:val="20"/>
              </w:rPr>
            </w:pPr>
          </w:p>
        </w:tc>
        <w:tc>
          <w:tcPr>
            <w:tcW w:w="1478" w:type="dxa"/>
          </w:tcPr>
          <w:p w14:paraId="284ED6C6" w14:textId="77777777" w:rsidR="00215EBC" w:rsidRPr="00306803"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color w:val="auto"/>
                <w:szCs w:val="20"/>
              </w:rPr>
            </w:pPr>
          </w:p>
        </w:tc>
        <w:tc>
          <w:tcPr>
            <w:tcW w:w="1276" w:type="dxa"/>
          </w:tcPr>
          <w:p w14:paraId="739235FB" w14:textId="77777777" w:rsidR="00215EBC" w:rsidRPr="00306803"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color w:val="auto"/>
                <w:szCs w:val="20"/>
              </w:rPr>
            </w:pPr>
          </w:p>
        </w:tc>
        <w:tc>
          <w:tcPr>
            <w:tcW w:w="1110" w:type="dxa"/>
          </w:tcPr>
          <w:p w14:paraId="4B2DC609" w14:textId="77777777" w:rsidR="00215EBC" w:rsidRPr="00306803"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color w:val="auto"/>
                <w:szCs w:val="20"/>
              </w:rPr>
            </w:pPr>
          </w:p>
        </w:tc>
      </w:tr>
      <w:tr w:rsidR="006B6F11" w14:paraId="3BC78D0F" w14:textId="77777777" w:rsidTr="00306803">
        <w:tc>
          <w:tcPr>
            <w:cnfStyle w:val="001000000000" w:firstRow="0" w:lastRow="0" w:firstColumn="1" w:lastColumn="0" w:oddVBand="0" w:evenVBand="0" w:oddHBand="0" w:evenHBand="0" w:firstRowFirstColumn="0" w:firstRowLastColumn="0" w:lastRowFirstColumn="0" w:lastRowLastColumn="0"/>
            <w:tcW w:w="3544" w:type="dxa"/>
          </w:tcPr>
          <w:p w14:paraId="158590E2" w14:textId="77777777" w:rsidR="00215EBC" w:rsidRPr="00306803" w:rsidRDefault="00215EBC" w:rsidP="00A11097">
            <w:pPr>
              <w:spacing w:line="276" w:lineRule="auto"/>
              <w:rPr>
                <w:b w:val="0"/>
                <w:color w:val="auto"/>
                <w:szCs w:val="20"/>
              </w:rPr>
            </w:pPr>
            <w:r w:rsidRPr="00306803">
              <w:rPr>
                <w:b w:val="0"/>
                <w:color w:val="auto"/>
                <w:szCs w:val="20"/>
              </w:rPr>
              <w:t xml:space="preserve">   </w:t>
            </w:r>
            <w:r w:rsidRPr="00306803">
              <w:rPr>
                <w:b w:val="0"/>
                <w:color w:val="auto"/>
                <w:sz w:val="20"/>
                <w:szCs w:val="20"/>
              </w:rPr>
              <w:t>Meets expectations in 3 competencies</w:t>
            </w:r>
          </w:p>
        </w:tc>
        <w:tc>
          <w:tcPr>
            <w:tcW w:w="851" w:type="dxa"/>
          </w:tcPr>
          <w:p w14:paraId="4013ED6B" w14:textId="77777777" w:rsidR="00215EBC" w:rsidRPr="00306803" w:rsidRDefault="00215EBC" w:rsidP="00A11097">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szCs w:val="20"/>
              </w:rPr>
            </w:pPr>
            <w:r w:rsidRPr="00306803">
              <w:rPr>
                <w:color w:val="auto"/>
                <w:szCs w:val="20"/>
              </w:rPr>
              <w:t>603</w:t>
            </w:r>
          </w:p>
        </w:tc>
        <w:tc>
          <w:tcPr>
            <w:tcW w:w="763" w:type="dxa"/>
          </w:tcPr>
          <w:p w14:paraId="5787E801" w14:textId="77777777" w:rsidR="00215EBC" w:rsidRPr="00306803" w:rsidRDefault="00215EBC" w:rsidP="00A11097">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szCs w:val="20"/>
              </w:rPr>
            </w:pPr>
            <w:r w:rsidRPr="00306803">
              <w:rPr>
                <w:color w:val="auto"/>
                <w:szCs w:val="20"/>
              </w:rPr>
              <w:t>2,256</w:t>
            </w:r>
          </w:p>
        </w:tc>
        <w:tc>
          <w:tcPr>
            <w:tcW w:w="993" w:type="dxa"/>
          </w:tcPr>
          <w:p w14:paraId="13DC48CE" w14:textId="77777777" w:rsidR="00215EBC" w:rsidRPr="00306803" w:rsidRDefault="00215EBC" w:rsidP="00A11097">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szCs w:val="20"/>
              </w:rPr>
            </w:pPr>
            <w:r w:rsidRPr="00306803">
              <w:rPr>
                <w:color w:val="auto"/>
                <w:szCs w:val="20"/>
              </w:rPr>
              <w:t>26.73</w:t>
            </w:r>
          </w:p>
        </w:tc>
        <w:tc>
          <w:tcPr>
            <w:tcW w:w="850" w:type="dxa"/>
          </w:tcPr>
          <w:p w14:paraId="04E1C388" w14:textId="77777777" w:rsidR="00215EBC" w:rsidRPr="00306803" w:rsidRDefault="00215EBC" w:rsidP="00A11097">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szCs w:val="20"/>
              </w:rPr>
            </w:pPr>
            <w:r w:rsidRPr="00306803">
              <w:rPr>
                <w:color w:val="auto"/>
                <w:szCs w:val="20"/>
              </w:rPr>
              <w:t>3,571</w:t>
            </w:r>
          </w:p>
        </w:tc>
        <w:tc>
          <w:tcPr>
            <w:tcW w:w="1082" w:type="dxa"/>
          </w:tcPr>
          <w:p w14:paraId="6416F0D3" w14:textId="77777777" w:rsidR="00215EBC" w:rsidRPr="00306803" w:rsidRDefault="00215EBC" w:rsidP="00A11097">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szCs w:val="20"/>
                <w:highlight w:val="yellow"/>
              </w:rPr>
            </w:pPr>
            <w:r w:rsidRPr="00306803">
              <w:rPr>
                <w:color w:val="auto"/>
                <w:szCs w:val="20"/>
              </w:rPr>
              <w:t>10,944</w:t>
            </w:r>
          </w:p>
        </w:tc>
        <w:tc>
          <w:tcPr>
            <w:tcW w:w="924" w:type="dxa"/>
          </w:tcPr>
          <w:p w14:paraId="5F21C63C" w14:textId="77777777" w:rsidR="00215EBC" w:rsidRPr="00306803" w:rsidRDefault="00215EBC" w:rsidP="00A11097">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szCs w:val="20"/>
              </w:rPr>
            </w:pPr>
            <w:r w:rsidRPr="00306803">
              <w:rPr>
                <w:color w:val="auto"/>
                <w:szCs w:val="20"/>
              </w:rPr>
              <w:t>32.63</w:t>
            </w:r>
          </w:p>
        </w:tc>
        <w:tc>
          <w:tcPr>
            <w:tcW w:w="1478" w:type="dxa"/>
          </w:tcPr>
          <w:p w14:paraId="2DBEE81B" w14:textId="77777777" w:rsidR="00215EBC" w:rsidRPr="00306803" w:rsidRDefault="00215EBC" w:rsidP="00A11097">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szCs w:val="20"/>
              </w:rPr>
            </w:pPr>
            <w:r w:rsidRPr="00306803">
              <w:rPr>
                <w:color w:val="auto"/>
                <w:szCs w:val="20"/>
              </w:rPr>
              <w:t>5.90</w:t>
            </w:r>
          </w:p>
        </w:tc>
        <w:tc>
          <w:tcPr>
            <w:tcW w:w="1276" w:type="dxa"/>
          </w:tcPr>
          <w:p w14:paraId="0FDB1466" w14:textId="77777777" w:rsidR="00215EBC" w:rsidRPr="00306803" w:rsidRDefault="00215EBC" w:rsidP="00A11097">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szCs w:val="20"/>
              </w:rPr>
            </w:pPr>
            <w:r w:rsidRPr="00306803">
              <w:rPr>
                <w:color w:val="auto"/>
                <w:szCs w:val="20"/>
              </w:rPr>
              <w:t>3.88, 7.93</w:t>
            </w:r>
          </w:p>
        </w:tc>
        <w:tc>
          <w:tcPr>
            <w:tcW w:w="1110" w:type="dxa"/>
          </w:tcPr>
          <w:p w14:paraId="62AA568F" w14:textId="77777777" w:rsidR="00215EBC" w:rsidRPr="00306803" w:rsidRDefault="00215EBC" w:rsidP="00A11097">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szCs w:val="20"/>
              </w:rPr>
            </w:pPr>
            <w:r w:rsidRPr="00306803">
              <w:rPr>
                <w:rFonts w:cstheme="minorHAnsi"/>
                <w:color w:val="auto"/>
                <w:szCs w:val="20"/>
              </w:rPr>
              <w:t>&lt;0.001</w:t>
            </w:r>
          </w:p>
        </w:tc>
      </w:tr>
      <w:tr w:rsidR="006B6F11" w14:paraId="5D0462EA" w14:textId="77777777" w:rsidTr="00306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717B3B82" w14:textId="77777777" w:rsidR="00215EBC" w:rsidRPr="00306803" w:rsidRDefault="00215EBC" w:rsidP="00A11097">
            <w:pPr>
              <w:spacing w:line="276" w:lineRule="auto"/>
              <w:rPr>
                <w:color w:val="auto"/>
                <w:szCs w:val="20"/>
              </w:rPr>
            </w:pPr>
            <w:r w:rsidRPr="00306803">
              <w:rPr>
                <w:color w:val="auto"/>
                <w:szCs w:val="20"/>
              </w:rPr>
              <w:t>Grade 7 Student Engagement</w:t>
            </w:r>
          </w:p>
        </w:tc>
        <w:tc>
          <w:tcPr>
            <w:tcW w:w="851" w:type="dxa"/>
          </w:tcPr>
          <w:p w14:paraId="1FA6D9DF" w14:textId="77777777" w:rsidR="00215EBC" w:rsidRPr="00306803"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color w:val="auto"/>
                <w:szCs w:val="20"/>
              </w:rPr>
            </w:pPr>
          </w:p>
        </w:tc>
        <w:tc>
          <w:tcPr>
            <w:tcW w:w="763" w:type="dxa"/>
          </w:tcPr>
          <w:p w14:paraId="5F010C5D" w14:textId="77777777" w:rsidR="00215EBC" w:rsidRPr="00306803"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color w:val="auto"/>
                <w:szCs w:val="20"/>
              </w:rPr>
            </w:pPr>
          </w:p>
        </w:tc>
        <w:tc>
          <w:tcPr>
            <w:tcW w:w="993" w:type="dxa"/>
          </w:tcPr>
          <w:p w14:paraId="46442925" w14:textId="77777777" w:rsidR="00215EBC" w:rsidRPr="00306803"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color w:val="auto"/>
                <w:szCs w:val="20"/>
              </w:rPr>
            </w:pPr>
          </w:p>
        </w:tc>
        <w:tc>
          <w:tcPr>
            <w:tcW w:w="850" w:type="dxa"/>
          </w:tcPr>
          <w:p w14:paraId="3FEB56B8" w14:textId="77777777" w:rsidR="00215EBC" w:rsidRPr="00306803"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color w:val="auto"/>
                <w:szCs w:val="20"/>
              </w:rPr>
            </w:pPr>
          </w:p>
        </w:tc>
        <w:tc>
          <w:tcPr>
            <w:tcW w:w="1082" w:type="dxa"/>
          </w:tcPr>
          <w:p w14:paraId="426AA85C" w14:textId="77777777" w:rsidR="00215EBC" w:rsidRPr="00306803"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color w:val="auto"/>
                <w:szCs w:val="20"/>
                <w:highlight w:val="yellow"/>
              </w:rPr>
            </w:pPr>
          </w:p>
        </w:tc>
        <w:tc>
          <w:tcPr>
            <w:tcW w:w="924" w:type="dxa"/>
          </w:tcPr>
          <w:p w14:paraId="10C9B142" w14:textId="77777777" w:rsidR="00215EBC" w:rsidRPr="00306803"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color w:val="auto"/>
                <w:szCs w:val="20"/>
              </w:rPr>
            </w:pPr>
          </w:p>
        </w:tc>
        <w:tc>
          <w:tcPr>
            <w:tcW w:w="1478" w:type="dxa"/>
          </w:tcPr>
          <w:p w14:paraId="24A1F0AB" w14:textId="77777777" w:rsidR="00215EBC" w:rsidRPr="00306803"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color w:val="auto"/>
                <w:szCs w:val="20"/>
              </w:rPr>
            </w:pPr>
          </w:p>
        </w:tc>
        <w:tc>
          <w:tcPr>
            <w:tcW w:w="1276" w:type="dxa"/>
          </w:tcPr>
          <w:p w14:paraId="739A92BB" w14:textId="77777777" w:rsidR="00215EBC" w:rsidRPr="00306803"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color w:val="auto"/>
                <w:szCs w:val="20"/>
              </w:rPr>
            </w:pPr>
          </w:p>
        </w:tc>
        <w:tc>
          <w:tcPr>
            <w:tcW w:w="1110" w:type="dxa"/>
          </w:tcPr>
          <w:p w14:paraId="0BFBFC22" w14:textId="77777777" w:rsidR="00215EBC" w:rsidRPr="00306803"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color w:val="auto"/>
                <w:szCs w:val="20"/>
              </w:rPr>
            </w:pPr>
          </w:p>
        </w:tc>
      </w:tr>
      <w:tr w:rsidR="006B6F11" w14:paraId="76140061" w14:textId="77777777" w:rsidTr="00306803">
        <w:tc>
          <w:tcPr>
            <w:cnfStyle w:val="001000000000" w:firstRow="0" w:lastRow="0" w:firstColumn="1" w:lastColumn="0" w:oddVBand="0" w:evenVBand="0" w:oddHBand="0" w:evenHBand="0" w:firstRowFirstColumn="0" w:firstRowLastColumn="0" w:lastRowFirstColumn="0" w:lastRowLastColumn="0"/>
            <w:tcW w:w="3544" w:type="dxa"/>
          </w:tcPr>
          <w:p w14:paraId="0C539E8D" w14:textId="77777777" w:rsidR="00215EBC" w:rsidRPr="00306803" w:rsidRDefault="00215EBC" w:rsidP="00A11097">
            <w:pPr>
              <w:spacing w:line="276" w:lineRule="auto"/>
              <w:rPr>
                <w:b w:val="0"/>
                <w:color w:val="auto"/>
                <w:szCs w:val="20"/>
              </w:rPr>
            </w:pPr>
            <w:r w:rsidRPr="00306803">
              <w:rPr>
                <w:b w:val="0"/>
                <w:color w:val="auto"/>
                <w:szCs w:val="20"/>
              </w:rPr>
              <w:t xml:space="preserve">   </w:t>
            </w:r>
            <w:r w:rsidRPr="00306803">
              <w:rPr>
                <w:b w:val="0"/>
                <w:color w:val="auto"/>
                <w:sz w:val="20"/>
                <w:szCs w:val="20"/>
              </w:rPr>
              <w:t>Established in 5 competencies</w:t>
            </w:r>
          </w:p>
        </w:tc>
        <w:tc>
          <w:tcPr>
            <w:tcW w:w="851" w:type="dxa"/>
          </w:tcPr>
          <w:p w14:paraId="7EF63E24" w14:textId="77777777" w:rsidR="00215EBC" w:rsidRPr="00306803" w:rsidRDefault="00215EBC" w:rsidP="00A11097">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szCs w:val="20"/>
              </w:rPr>
            </w:pPr>
            <w:r w:rsidRPr="00306803">
              <w:rPr>
                <w:color w:val="auto"/>
                <w:szCs w:val="20"/>
              </w:rPr>
              <w:t>861</w:t>
            </w:r>
          </w:p>
        </w:tc>
        <w:tc>
          <w:tcPr>
            <w:tcW w:w="763" w:type="dxa"/>
          </w:tcPr>
          <w:p w14:paraId="47BAF0C0" w14:textId="77777777" w:rsidR="00215EBC" w:rsidRPr="00306803" w:rsidRDefault="00215EBC" w:rsidP="00A11097">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szCs w:val="20"/>
              </w:rPr>
            </w:pPr>
            <w:r w:rsidRPr="00306803">
              <w:rPr>
                <w:color w:val="auto"/>
                <w:szCs w:val="20"/>
              </w:rPr>
              <w:t>3,885</w:t>
            </w:r>
          </w:p>
        </w:tc>
        <w:tc>
          <w:tcPr>
            <w:tcW w:w="993" w:type="dxa"/>
          </w:tcPr>
          <w:p w14:paraId="69B2D163" w14:textId="77777777" w:rsidR="00215EBC" w:rsidRPr="00306803" w:rsidRDefault="00215EBC" w:rsidP="00A11097">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szCs w:val="20"/>
              </w:rPr>
            </w:pPr>
            <w:r w:rsidRPr="00306803">
              <w:rPr>
                <w:color w:val="auto"/>
                <w:szCs w:val="20"/>
              </w:rPr>
              <w:t>22.16</w:t>
            </w:r>
          </w:p>
        </w:tc>
        <w:tc>
          <w:tcPr>
            <w:tcW w:w="850" w:type="dxa"/>
          </w:tcPr>
          <w:p w14:paraId="0C17A26D" w14:textId="77777777" w:rsidR="00215EBC" w:rsidRPr="00306803" w:rsidRDefault="00215EBC" w:rsidP="00A11097">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szCs w:val="20"/>
              </w:rPr>
            </w:pPr>
            <w:r w:rsidRPr="00306803">
              <w:rPr>
                <w:color w:val="auto"/>
                <w:szCs w:val="20"/>
              </w:rPr>
              <w:t>4,359</w:t>
            </w:r>
          </w:p>
        </w:tc>
        <w:tc>
          <w:tcPr>
            <w:tcW w:w="1082" w:type="dxa"/>
          </w:tcPr>
          <w:p w14:paraId="01BEF2D0" w14:textId="77777777" w:rsidR="00215EBC" w:rsidRPr="00306803" w:rsidRDefault="00215EBC" w:rsidP="00A11097">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szCs w:val="20"/>
              </w:rPr>
            </w:pPr>
            <w:r w:rsidRPr="00306803">
              <w:rPr>
                <w:color w:val="auto"/>
                <w:szCs w:val="20"/>
              </w:rPr>
              <w:t>18,352</w:t>
            </w:r>
          </w:p>
        </w:tc>
        <w:tc>
          <w:tcPr>
            <w:tcW w:w="924" w:type="dxa"/>
          </w:tcPr>
          <w:p w14:paraId="1575C66B" w14:textId="77777777" w:rsidR="00215EBC" w:rsidRPr="00306803" w:rsidRDefault="00215EBC" w:rsidP="00A11097">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szCs w:val="20"/>
              </w:rPr>
            </w:pPr>
            <w:r w:rsidRPr="00306803">
              <w:rPr>
                <w:color w:val="auto"/>
                <w:szCs w:val="20"/>
              </w:rPr>
              <w:t>23.75</w:t>
            </w:r>
          </w:p>
        </w:tc>
        <w:tc>
          <w:tcPr>
            <w:tcW w:w="1478" w:type="dxa"/>
          </w:tcPr>
          <w:p w14:paraId="6249BAD5" w14:textId="77777777" w:rsidR="00215EBC" w:rsidRPr="00306803" w:rsidRDefault="00215EBC" w:rsidP="00A11097">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szCs w:val="20"/>
              </w:rPr>
            </w:pPr>
            <w:r w:rsidRPr="00306803">
              <w:rPr>
                <w:color w:val="auto"/>
                <w:szCs w:val="20"/>
              </w:rPr>
              <w:t>1.59</w:t>
            </w:r>
          </w:p>
        </w:tc>
        <w:tc>
          <w:tcPr>
            <w:tcW w:w="1276" w:type="dxa"/>
          </w:tcPr>
          <w:p w14:paraId="4191648E" w14:textId="77777777" w:rsidR="00215EBC" w:rsidRPr="00306803" w:rsidRDefault="00215EBC" w:rsidP="00A11097">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szCs w:val="20"/>
              </w:rPr>
            </w:pPr>
            <w:r w:rsidRPr="00306803">
              <w:rPr>
                <w:color w:val="auto"/>
                <w:szCs w:val="20"/>
              </w:rPr>
              <w:t xml:space="preserve">0.15, 3.03 </w:t>
            </w:r>
          </w:p>
        </w:tc>
        <w:tc>
          <w:tcPr>
            <w:tcW w:w="1110" w:type="dxa"/>
          </w:tcPr>
          <w:p w14:paraId="01CB7A00" w14:textId="77777777" w:rsidR="00215EBC" w:rsidRPr="00306803" w:rsidRDefault="00215EBC" w:rsidP="00A11097">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szCs w:val="20"/>
              </w:rPr>
            </w:pPr>
            <w:r w:rsidRPr="00306803">
              <w:rPr>
                <w:color w:val="auto"/>
                <w:szCs w:val="20"/>
              </w:rPr>
              <w:t>0.031</w:t>
            </w:r>
          </w:p>
        </w:tc>
      </w:tr>
      <w:tr w:rsidR="006B6F11" w14:paraId="3A5CB3CC" w14:textId="77777777" w:rsidTr="00306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785F73C9" w14:textId="77777777" w:rsidR="00215EBC" w:rsidRPr="00306803" w:rsidRDefault="00215EBC" w:rsidP="00A11097">
            <w:pPr>
              <w:spacing w:line="276" w:lineRule="auto"/>
              <w:rPr>
                <w:color w:val="auto"/>
                <w:szCs w:val="20"/>
              </w:rPr>
            </w:pPr>
            <w:r w:rsidRPr="00306803">
              <w:rPr>
                <w:color w:val="auto"/>
                <w:szCs w:val="20"/>
              </w:rPr>
              <w:t>Grade 7 Mathematics</w:t>
            </w:r>
          </w:p>
        </w:tc>
        <w:tc>
          <w:tcPr>
            <w:tcW w:w="851" w:type="dxa"/>
          </w:tcPr>
          <w:p w14:paraId="00E9E22E" w14:textId="77777777" w:rsidR="00215EBC" w:rsidRPr="00306803"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color w:val="auto"/>
                <w:szCs w:val="20"/>
              </w:rPr>
            </w:pPr>
          </w:p>
        </w:tc>
        <w:tc>
          <w:tcPr>
            <w:tcW w:w="763" w:type="dxa"/>
          </w:tcPr>
          <w:p w14:paraId="2796B170" w14:textId="77777777" w:rsidR="00215EBC" w:rsidRPr="00306803"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color w:val="auto"/>
                <w:szCs w:val="20"/>
              </w:rPr>
            </w:pPr>
          </w:p>
        </w:tc>
        <w:tc>
          <w:tcPr>
            <w:tcW w:w="993" w:type="dxa"/>
          </w:tcPr>
          <w:p w14:paraId="5B21EE67" w14:textId="77777777" w:rsidR="00215EBC" w:rsidRPr="00306803"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color w:val="auto"/>
                <w:szCs w:val="20"/>
              </w:rPr>
            </w:pPr>
          </w:p>
        </w:tc>
        <w:tc>
          <w:tcPr>
            <w:tcW w:w="850" w:type="dxa"/>
          </w:tcPr>
          <w:p w14:paraId="3FC3CD28" w14:textId="77777777" w:rsidR="00215EBC" w:rsidRPr="00306803"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color w:val="auto"/>
                <w:szCs w:val="20"/>
              </w:rPr>
            </w:pPr>
          </w:p>
        </w:tc>
        <w:tc>
          <w:tcPr>
            <w:tcW w:w="1082" w:type="dxa"/>
          </w:tcPr>
          <w:p w14:paraId="55A250B2" w14:textId="77777777" w:rsidR="00215EBC" w:rsidRPr="00306803"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color w:val="auto"/>
                <w:szCs w:val="20"/>
              </w:rPr>
            </w:pPr>
          </w:p>
        </w:tc>
        <w:tc>
          <w:tcPr>
            <w:tcW w:w="924" w:type="dxa"/>
          </w:tcPr>
          <w:p w14:paraId="4EFE9C59" w14:textId="77777777" w:rsidR="00215EBC" w:rsidRPr="00306803"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color w:val="auto"/>
                <w:szCs w:val="20"/>
              </w:rPr>
            </w:pPr>
          </w:p>
        </w:tc>
        <w:tc>
          <w:tcPr>
            <w:tcW w:w="1478" w:type="dxa"/>
          </w:tcPr>
          <w:p w14:paraId="18C0DA73" w14:textId="77777777" w:rsidR="00215EBC" w:rsidRPr="00306803"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color w:val="auto"/>
                <w:szCs w:val="20"/>
              </w:rPr>
            </w:pPr>
          </w:p>
        </w:tc>
        <w:tc>
          <w:tcPr>
            <w:tcW w:w="1276" w:type="dxa"/>
          </w:tcPr>
          <w:p w14:paraId="398938A2" w14:textId="77777777" w:rsidR="00215EBC" w:rsidRPr="00306803"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color w:val="auto"/>
                <w:szCs w:val="20"/>
              </w:rPr>
            </w:pPr>
          </w:p>
        </w:tc>
        <w:tc>
          <w:tcPr>
            <w:tcW w:w="1110" w:type="dxa"/>
          </w:tcPr>
          <w:p w14:paraId="604E63EF" w14:textId="77777777" w:rsidR="00215EBC" w:rsidRPr="00306803"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color w:val="auto"/>
                <w:szCs w:val="20"/>
              </w:rPr>
            </w:pPr>
          </w:p>
        </w:tc>
      </w:tr>
      <w:tr w:rsidR="006B6F11" w14:paraId="79032E1A" w14:textId="77777777" w:rsidTr="00306803">
        <w:tc>
          <w:tcPr>
            <w:cnfStyle w:val="001000000000" w:firstRow="0" w:lastRow="0" w:firstColumn="1" w:lastColumn="0" w:oddVBand="0" w:evenVBand="0" w:oddHBand="0" w:evenHBand="0" w:firstRowFirstColumn="0" w:firstRowLastColumn="0" w:lastRowFirstColumn="0" w:lastRowLastColumn="0"/>
            <w:tcW w:w="3544" w:type="dxa"/>
          </w:tcPr>
          <w:p w14:paraId="116A6923" w14:textId="77777777" w:rsidR="00215EBC" w:rsidRPr="00306803" w:rsidRDefault="00215EBC" w:rsidP="00A11097">
            <w:pPr>
              <w:spacing w:line="276" w:lineRule="auto"/>
              <w:rPr>
                <w:b w:val="0"/>
                <w:color w:val="auto"/>
                <w:szCs w:val="20"/>
              </w:rPr>
            </w:pPr>
            <w:r w:rsidRPr="00306803">
              <w:rPr>
                <w:b w:val="0"/>
                <w:color w:val="auto"/>
                <w:szCs w:val="20"/>
              </w:rPr>
              <w:t xml:space="preserve">   </w:t>
            </w:r>
            <w:r w:rsidRPr="00306803">
              <w:rPr>
                <w:b w:val="0"/>
                <w:color w:val="auto"/>
                <w:sz w:val="20"/>
                <w:szCs w:val="20"/>
              </w:rPr>
              <w:t>Meets expectations in 6 competencies</w:t>
            </w:r>
          </w:p>
        </w:tc>
        <w:tc>
          <w:tcPr>
            <w:tcW w:w="851" w:type="dxa"/>
          </w:tcPr>
          <w:p w14:paraId="3A5016E4" w14:textId="77777777" w:rsidR="00215EBC" w:rsidRPr="00306803" w:rsidRDefault="00215EBC" w:rsidP="00A11097">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szCs w:val="20"/>
              </w:rPr>
            </w:pPr>
            <w:r w:rsidRPr="00306803">
              <w:rPr>
                <w:color w:val="auto"/>
                <w:szCs w:val="20"/>
              </w:rPr>
              <w:t>736</w:t>
            </w:r>
          </w:p>
        </w:tc>
        <w:tc>
          <w:tcPr>
            <w:tcW w:w="763" w:type="dxa"/>
          </w:tcPr>
          <w:p w14:paraId="2D8B04FE" w14:textId="77777777" w:rsidR="00215EBC" w:rsidRPr="00306803" w:rsidRDefault="00215EBC" w:rsidP="00A11097">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szCs w:val="20"/>
              </w:rPr>
            </w:pPr>
            <w:r w:rsidRPr="00306803">
              <w:rPr>
                <w:color w:val="auto"/>
                <w:szCs w:val="20"/>
              </w:rPr>
              <w:t>3,887</w:t>
            </w:r>
          </w:p>
        </w:tc>
        <w:tc>
          <w:tcPr>
            <w:tcW w:w="993" w:type="dxa"/>
          </w:tcPr>
          <w:p w14:paraId="494B47C9" w14:textId="77777777" w:rsidR="00215EBC" w:rsidRPr="00306803" w:rsidRDefault="00215EBC" w:rsidP="00A11097">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szCs w:val="20"/>
              </w:rPr>
            </w:pPr>
            <w:r w:rsidRPr="00306803">
              <w:rPr>
                <w:color w:val="auto"/>
                <w:szCs w:val="20"/>
              </w:rPr>
              <w:t>18.93</w:t>
            </w:r>
          </w:p>
        </w:tc>
        <w:tc>
          <w:tcPr>
            <w:tcW w:w="850" w:type="dxa"/>
          </w:tcPr>
          <w:p w14:paraId="680DB6BE" w14:textId="77777777" w:rsidR="00215EBC" w:rsidRPr="00306803" w:rsidRDefault="00215EBC" w:rsidP="00A11097">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szCs w:val="20"/>
              </w:rPr>
            </w:pPr>
            <w:r w:rsidRPr="00306803">
              <w:rPr>
                <w:color w:val="auto"/>
                <w:szCs w:val="20"/>
              </w:rPr>
              <w:t>4,426</w:t>
            </w:r>
          </w:p>
        </w:tc>
        <w:tc>
          <w:tcPr>
            <w:tcW w:w="1082" w:type="dxa"/>
          </w:tcPr>
          <w:p w14:paraId="71289739" w14:textId="77777777" w:rsidR="00215EBC" w:rsidRPr="00306803" w:rsidRDefault="00215EBC" w:rsidP="00A11097">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szCs w:val="20"/>
              </w:rPr>
            </w:pPr>
            <w:r w:rsidRPr="00306803">
              <w:rPr>
                <w:color w:val="auto"/>
                <w:szCs w:val="20"/>
              </w:rPr>
              <w:t>18,353</w:t>
            </w:r>
          </w:p>
        </w:tc>
        <w:tc>
          <w:tcPr>
            <w:tcW w:w="924" w:type="dxa"/>
          </w:tcPr>
          <w:p w14:paraId="3D3E5DBE" w14:textId="77777777" w:rsidR="00215EBC" w:rsidRPr="00306803" w:rsidRDefault="00215EBC" w:rsidP="00A11097">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szCs w:val="20"/>
              </w:rPr>
            </w:pPr>
            <w:r w:rsidRPr="00306803">
              <w:rPr>
                <w:color w:val="auto"/>
                <w:szCs w:val="20"/>
              </w:rPr>
              <w:t>24.12</w:t>
            </w:r>
          </w:p>
        </w:tc>
        <w:tc>
          <w:tcPr>
            <w:tcW w:w="1478" w:type="dxa"/>
          </w:tcPr>
          <w:p w14:paraId="1C9F1B91" w14:textId="77777777" w:rsidR="00215EBC" w:rsidRPr="00306803" w:rsidRDefault="00215EBC" w:rsidP="00A11097">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szCs w:val="20"/>
              </w:rPr>
            </w:pPr>
            <w:r w:rsidRPr="00306803">
              <w:rPr>
                <w:color w:val="auto"/>
                <w:szCs w:val="20"/>
              </w:rPr>
              <w:t>5.18</w:t>
            </w:r>
          </w:p>
        </w:tc>
        <w:tc>
          <w:tcPr>
            <w:tcW w:w="1276" w:type="dxa"/>
          </w:tcPr>
          <w:p w14:paraId="1EF13F7A" w14:textId="77777777" w:rsidR="00215EBC" w:rsidRPr="00306803" w:rsidRDefault="00215EBC" w:rsidP="00A11097">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szCs w:val="20"/>
              </w:rPr>
            </w:pPr>
            <w:r w:rsidRPr="00306803">
              <w:rPr>
                <w:color w:val="auto"/>
                <w:szCs w:val="20"/>
              </w:rPr>
              <w:t>3.80, 6.56</w:t>
            </w:r>
          </w:p>
        </w:tc>
        <w:tc>
          <w:tcPr>
            <w:tcW w:w="1110" w:type="dxa"/>
          </w:tcPr>
          <w:p w14:paraId="281CEED5" w14:textId="77777777" w:rsidR="00215EBC" w:rsidRPr="00306803" w:rsidRDefault="00215EBC" w:rsidP="00A11097">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szCs w:val="20"/>
              </w:rPr>
            </w:pPr>
            <w:r w:rsidRPr="00306803">
              <w:rPr>
                <w:rFonts w:cstheme="minorHAnsi"/>
                <w:color w:val="auto"/>
                <w:szCs w:val="20"/>
              </w:rPr>
              <w:t>&lt;0.001</w:t>
            </w:r>
          </w:p>
        </w:tc>
      </w:tr>
      <w:tr w:rsidR="006B6F11" w14:paraId="2BF98066" w14:textId="77777777" w:rsidTr="00306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0A0C9BA7" w14:textId="77777777" w:rsidR="00215EBC" w:rsidRPr="00306803" w:rsidRDefault="00215EBC" w:rsidP="00A11097">
            <w:pPr>
              <w:spacing w:line="276" w:lineRule="auto"/>
              <w:rPr>
                <w:color w:val="auto"/>
                <w:szCs w:val="20"/>
              </w:rPr>
            </w:pPr>
            <w:r w:rsidRPr="00306803">
              <w:rPr>
                <w:color w:val="auto"/>
                <w:szCs w:val="20"/>
              </w:rPr>
              <w:t>Grade 8 Reading &amp; Writing</w:t>
            </w:r>
          </w:p>
        </w:tc>
        <w:tc>
          <w:tcPr>
            <w:tcW w:w="851" w:type="dxa"/>
          </w:tcPr>
          <w:p w14:paraId="20BC010E" w14:textId="77777777" w:rsidR="00215EBC" w:rsidRPr="00306803"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color w:val="auto"/>
                <w:szCs w:val="20"/>
              </w:rPr>
            </w:pPr>
          </w:p>
        </w:tc>
        <w:tc>
          <w:tcPr>
            <w:tcW w:w="763" w:type="dxa"/>
          </w:tcPr>
          <w:p w14:paraId="67813014" w14:textId="77777777" w:rsidR="00215EBC" w:rsidRPr="00306803"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color w:val="auto"/>
                <w:szCs w:val="20"/>
              </w:rPr>
            </w:pPr>
          </w:p>
        </w:tc>
        <w:tc>
          <w:tcPr>
            <w:tcW w:w="993" w:type="dxa"/>
          </w:tcPr>
          <w:p w14:paraId="621E5FBB" w14:textId="77777777" w:rsidR="00215EBC" w:rsidRPr="00306803"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color w:val="auto"/>
                <w:szCs w:val="20"/>
              </w:rPr>
            </w:pPr>
          </w:p>
        </w:tc>
        <w:tc>
          <w:tcPr>
            <w:tcW w:w="850" w:type="dxa"/>
          </w:tcPr>
          <w:p w14:paraId="424B7B6D" w14:textId="77777777" w:rsidR="00215EBC" w:rsidRPr="00306803"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color w:val="auto"/>
                <w:szCs w:val="20"/>
              </w:rPr>
            </w:pPr>
          </w:p>
        </w:tc>
        <w:tc>
          <w:tcPr>
            <w:tcW w:w="1082" w:type="dxa"/>
          </w:tcPr>
          <w:p w14:paraId="64CACD0D" w14:textId="77777777" w:rsidR="00215EBC" w:rsidRPr="00306803"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color w:val="auto"/>
                <w:szCs w:val="20"/>
              </w:rPr>
            </w:pPr>
          </w:p>
        </w:tc>
        <w:tc>
          <w:tcPr>
            <w:tcW w:w="924" w:type="dxa"/>
          </w:tcPr>
          <w:p w14:paraId="53295E5D" w14:textId="77777777" w:rsidR="00215EBC" w:rsidRPr="00306803"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color w:val="auto"/>
                <w:szCs w:val="20"/>
              </w:rPr>
            </w:pPr>
          </w:p>
        </w:tc>
        <w:tc>
          <w:tcPr>
            <w:tcW w:w="1478" w:type="dxa"/>
          </w:tcPr>
          <w:p w14:paraId="7515EC2D" w14:textId="77777777" w:rsidR="00215EBC" w:rsidRPr="00306803"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color w:val="auto"/>
                <w:szCs w:val="20"/>
              </w:rPr>
            </w:pPr>
          </w:p>
        </w:tc>
        <w:tc>
          <w:tcPr>
            <w:tcW w:w="1276" w:type="dxa"/>
          </w:tcPr>
          <w:p w14:paraId="651264BE" w14:textId="77777777" w:rsidR="00215EBC" w:rsidRPr="00306803"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color w:val="auto"/>
                <w:szCs w:val="20"/>
              </w:rPr>
            </w:pPr>
          </w:p>
        </w:tc>
        <w:tc>
          <w:tcPr>
            <w:tcW w:w="1110" w:type="dxa"/>
          </w:tcPr>
          <w:p w14:paraId="0DAFCA88" w14:textId="77777777" w:rsidR="00215EBC" w:rsidRPr="00306803"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color w:val="auto"/>
                <w:szCs w:val="20"/>
              </w:rPr>
            </w:pPr>
          </w:p>
        </w:tc>
      </w:tr>
      <w:tr w:rsidR="006B6F11" w14:paraId="0DFCBF50" w14:textId="77777777" w:rsidTr="00306803">
        <w:tc>
          <w:tcPr>
            <w:cnfStyle w:val="001000000000" w:firstRow="0" w:lastRow="0" w:firstColumn="1" w:lastColumn="0" w:oddVBand="0" w:evenVBand="0" w:oddHBand="0" w:evenHBand="0" w:firstRowFirstColumn="0" w:firstRowLastColumn="0" w:lastRowFirstColumn="0" w:lastRowLastColumn="0"/>
            <w:tcW w:w="3544" w:type="dxa"/>
          </w:tcPr>
          <w:p w14:paraId="1DBF9D5A" w14:textId="77777777" w:rsidR="00215EBC" w:rsidRPr="00306803" w:rsidRDefault="00215EBC" w:rsidP="00A11097">
            <w:pPr>
              <w:spacing w:line="276" w:lineRule="auto"/>
              <w:rPr>
                <w:b w:val="0"/>
                <w:color w:val="auto"/>
                <w:szCs w:val="20"/>
              </w:rPr>
            </w:pPr>
            <w:r w:rsidRPr="00306803">
              <w:rPr>
                <w:b w:val="0"/>
                <w:color w:val="auto"/>
                <w:szCs w:val="20"/>
              </w:rPr>
              <w:t xml:space="preserve">   </w:t>
            </w:r>
            <w:r w:rsidRPr="00306803">
              <w:rPr>
                <w:b w:val="0"/>
                <w:color w:val="auto"/>
                <w:sz w:val="20"/>
                <w:szCs w:val="20"/>
              </w:rPr>
              <w:t>Meets expectations in 6 competencies</w:t>
            </w:r>
          </w:p>
        </w:tc>
        <w:tc>
          <w:tcPr>
            <w:tcW w:w="851" w:type="dxa"/>
          </w:tcPr>
          <w:p w14:paraId="5B04466F" w14:textId="77777777" w:rsidR="00215EBC" w:rsidRPr="00306803" w:rsidRDefault="00215EBC" w:rsidP="00A11097">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szCs w:val="20"/>
              </w:rPr>
            </w:pPr>
            <w:r w:rsidRPr="00306803">
              <w:rPr>
                <w:color w:val="auto"/>
                <w:szCs w:val="20"/>
              </w:rPr>
              <w:t>879</w:t>
            </w:r>
          </w:p>
        </w:tc>
        <w:tc>
          <w:tcPr>
            <w:tcW w:w="763" w:type="dxa"/>
          </w:tcPr>
          <w:p w14:paraId="4E0EE7C4" w14:textId="77777777" w:rsidR="00215EBC" w:rsidRPr="00306803" w:rsidRDefault="00215EBC" w:rsidP="00A11097">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szCs w:val="20"/>
              </w:rPr>
            </w:pPr>
            <w:r w:rsidRPr="00306803">
              <w:rPr>
                <w:color w:val="auto"/>
                <w:szCs w:val="20"/>
              </w:rPr>
              <w:t>3,676</w:t>
            </w:r>
          </w:p>
        </w:tc>
        <w:tc>
          <w:tcPr>
            <w:tcW w:w="993" w:type="dxa"/>
          </w:tcPr>
          <w:p w14:paraId="2CDE2312" w14:textId="77777777" w:rsidR="00215EBC" w:rsidRPr="00306803" w:rsidRDefault="00215EBC" w:rsidP="00A11097">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szCs w:val="20"/>
              </w:rPr>
            </w:pPr>
            <w:r w:rsidRPr="00306803">
              <w:rPr>
                <w:color w:val="auto"/>
                <w:szCs w:val="20"/>
              </w:rPr>
              <w:t>23.91</w:t>
            </w:r>
          </w:p>
        </w:tc>
        <w:tc>
          <w:tcPr>
            <w:tcW w:w="850" w:type="dxa"/>
          </w:tcPr>
          <w:p w14:paraId="60F42D59" w14:textId="77777777" w:rsidR="00215EBC" w:rsidRPr="00306803" w:rsidRDefault="00215EBC" w:rsidP="00A11097">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szCs w:val="20"/>
              </w:rPr>
            </w:pPr>
            <w:r w:rsidRPr="00306803">
              <w:rPr>
                <w:color w:val="auto"/>
                <w:szCs w:val="20"/>
              </w:rPr>
              <w:t>5,620</w:t>
            </w:r>
          </w:p>
        </w:tc>
        <w:tc>
          <w:tcPr>
            <w:tcW w:w="1082" w:type="dxa"/>
          </w:tcPr>
          <w:p w14:paraId="127C97EF" w14:textId="77777777" w:rsidR="00215EBC" w:rsidRPr="00306803" w:rsidRDefault="00215EBC" w:rsidP="00A11097">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szCs w:val="20"/>
              </w:rPr>
            </w:pPr>
            <w:r w:rsidRPr="00306803">
              <w:rPr>
                <w:color w:val="auto"/>
                <w:szCs w:val="20"/>
              </w:rPr>
              <w:t>18,740</w:t>
            </w:r>
          </w:p>
        </w:tc>
        <w:tc>
          <w:tcPr>
            <w:tcW w:w="924" w:type="dxa"/>
          </w:tcPr>
          <w:p w14:paraId="50DD752E" w14:textId="77777777" w:rsidR="00215EBC" w:rsidRPr="00306803" w:rsidRDefault="00215EBC" w:rsidP="00A11097">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szCs w:val="20"/>
              </w:rPr>
            </w:pPr>
            <w:r w:rsidRPr="00306803">
              <w:rPr>
                <w:color w:val="auto"/>
                <w:szCs w:val="20"/>
              </w:rPr>
              <w:t>29.99</w:t>
            </w:r>
          </w:p>
        </w:tc>
        <w:tc>
          <w:tcPr>
            <w:tcW w:w="1478" w:type="dxa"/>
          </w:tcPr>
          <w:p w14:paraId="5AE538E1" w14:textId="77777777" w:rsidR="00215EBC" w:rsidRPr="00306803" w:rsidRDefault="00215EBC" w:rsidP="00A11097">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szCs w:val="20"/>
              </w:rPr>
            </w:pPr>
            <w:r w:rsidRPr="00306803">
              <w:rPr>
                <w:color w:val="auto"/>
                <w:szCs w:val="20"/>
              </w:rPr>
              <w:t>6.08</w:t>
            </w:r>
          </w:p>
        </w:tc>
        <w:tc>
          <w:tcPr>
            <w:tcW w:w="1276" w:type="dxa"/>
          </w:tcPr>
          <w:p w14:paraId="26C40168" w14:textId="77777777" w:rsidR="00215EBC" w:rsidRPr="00306803" w:rsidRDefault="00215EBC" w:rsidP="00A11097">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szCs w:val="20"/>
              </w:rPr>
            </w:pPr>
            <w:r w:rsidRPr="00306803">
              <w:rPr>
                <w:color w:val="auto"/>
                <w:szCs w:val="20"/>
              </w:rPr>
              <w:t>4.55, 7.60</w:t>
            </w:r>
          </w:p>
        </w:tc>
        <w:tc>
          <w:tcPr>
            <w:tcW w:w="1110" w:type="dxa"/>
          </w:tcPr>
          <w:p w14:paraId="4876BB50" w14:textId="77777777" w:rsidR="00215EBC" w:rsidRPr="00306803" w:rsidRDefault="00215EBC" w:rsidP="00A11097">
            <w:pPr>
              <w:spacing w:line="276" w:lineRule="auto"/>
              <w:jc w:val="center"/>
              <w:cnfStyle w:val="000000000000" w:firstRow="0" w:lastRow="0" w:firstColumn="0" w:lastColumn="0" w:oddVBand="0" w:evenVBand="0" w:oddHBand="0" w:evenHBand="0" w:firstRowFirstColumn="0" w:firstRowLastColumn="0" w:lastRowFirstColumn="0" w:lastRowLastColumn="0"/>
              <w:rPr>
                <w:color w:val="auto"/>
                <w:szCs w:val="20"/>
              </w:rPr>
            </w:pPr>
            <w:r w:rsidRPr="00306803">
              <w:rPr>
                <w:rFonts w:cstheme="minorHAnsi"/>
                <w:color w:val="auto"/>
                <w:szCs w:val="20"/>
              </w:rPr>
              <w:t>&lt;0.001</w:t>
            </w:r>
          </w:p>
        </w:tc>
      </w:tr>
      <w:tr w:rsidR="006B6F11" w14:paraId="689899D3" w14:textId="77777777" w:rsidTr="00306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4440BF9" w14:textId="77777777" w:rsidR="00215EBC" w:rsidRPr="00306803" w:rsidRDefault="00215EBC" w:rsidP="00A11097">
            <w:pPr>
              <w:spacing w:line="276" w:lineRule="auto"/>
              <w:rPr>
                <w:color w:val="auto"/>
                <w:szCs w:val="20"/>
              </w:rPr>
            </w:pPr>
            <w:r w:rsidRPr="00306803">
              <w:rPr>
                <w:color w:val="auto"/>
                <w:szCs w:val="20"/>
              </w:rPr>
              <w:t>High School Graduation</w:t>
            </w:r>
          </w:p>
        </w:tc>
        <w:tc>
          <w:tcPr>
            <w:tcW w:w="851" w:type="dxa"/>
          </w:tcPr>
          <w:p w14:paraId="318C13DE" w14:textId="77777777" w:rsidR="00215EBC" w:rsidRPr="00306803"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color w:val="auto"/>
                <w:szCs w:val="20"/>
              </w:rPr>
            </w:pPr>
            <w:r w:rsidRPr="00306803">
              <w:rPr>
                <w:color w:val="auto"/>
                <w:szCs w:val="20"/>
              </w:rPr>
              <w:t>995</w:t>
            </w:r>
          </w:p>
        </w:tc>
        <w:tc>
          <w:tcPr>
            <w:tcW w:w="763" w:type="dxa"/>
          </w:tcPr>
          <w:p w14:paraId="65E2FF44" w14:textId="77777777" w:rsidR="00215EBC" w:rsidRPr="00306803"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color w:val="auto"/>
                <w:szCs w:val="20"/>
              </w:rPr>
            </w:pPr>
            <w:r w:rsidRPr="00306803">
              <w:rPr>
                <w:color w:val="auto"/>
                <w:szCs w:val="20"/>
              </w:rPr>
              <w:t>1,686</w:t>
            </w:r>
          </w:p>
        </w:tc>
        <w:tc>
          <w:tcPr>
            <w:tcW w:w="993" w:type="dxa"/>
          </w:tcPr>
          <w:p w14:paraId="5067C8D1" w14:textId="77777777" w:rsidR="00215EBC" w:rsidRPr="00306803"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color w:val="auto"/>
                <w:szCs w:val="20"/>
              </w:rPr>
            </w:pPr>
            <w:r w:rsidRPr="00306803">
              <w:rPr>
                <w:color w:val="auto"/>
                <w:szCs w:val="20"/>
              </w:rPr>
              <w:t>59.02</w:t>
            </w:r>
          </w:p>
        </w:tc>
        <w:tc>
          <w:tcPr>
            <w:tcW w:w="850" w:type="dxa"/>
          </w:tcPr>
          <w:p w14:paraId="388FD018" w14:textId="2F47F966" w:rsidR="00215EBC" w:rsidRPr="00306803" w:rsidRDefault="00D41D83" w:rsidP="00A11097">
            <w:pPr>
              <w:spacing w:line="276" w:lineRule="auto"/>
              <w:jc w:val="center"/>
              <w:cnfStyle w:val="000000100000" w:firstRow="0" w:lastRow="0" w:firstColumn="0" w:lastColumn="0" w:oddVBand="0" w:evenVBand="0" w:oddHBand="1" w:evenHBand="0" w:firstRowFirstColumn="0" w:firstRowLastColumn="0" w:lastRowFirstColumn="0" w:lastRowLastColumn="0"/>
              <w:rPr>
                <w:color w:val="auto"/>
                <w:szCs w:val="20"/>
              </w:rPr>
            </w:pPr>
            <w:r w:rsidRPr="00306803">
              <w:rPr>
                <w:color w:val="auto"/>
                <w:szCs w:val="20"/>
              </w:rPr>
              <w:t>10,012</w:t>
            </w:r>
          </w:p>
        </w:tc>
        <w:tc>
          <w:tcPr>
            <w:tcW w:w="1082" w:type="dxa"/>
          </w:tcPr>
          <w:p w14:paraId="002EFE37" w14:textId="10828B99" w:rsidR="00215EBC" w:rsidRPr="00306803" w:rsidRDefault="00D41D83" w:rsidP="00A11097">
            <w:pPr>
              <w:spacing w:line="276" w:lineRule="auto"/>
              <w:jc w:val="center"/>
              <w:cnfStyle w:val="000000100000" w:firstRow="0" w:lastRow="0" w:firstColumn="0" w:lastColumn="0" w:oddVBand="0" w:evenVBand="0" w:oddHBand="1" w:evenHBand="0" w:firstRowFirstColumn="0" w:firstRowLastColumn="0" w:lastRowFirstColumn="0" w:lastRowLastColumn="0"/>
              <w:rPr>
                <w:color w:val="auto"/>
                <w:szCs w:val="20"/>
              </w:rPr>
            </w:pPr>
            <w:r w:rsidRPr="00306803">
              <w:rPr>
                <w:color w:val="auto"/>
                <w:szCs w:val="20"/>
              </w:rPr>
              <w:t>15,012</w:t>
            </w:r>
          </w:p>
        </w:tc>
        <w:tc>
          <w:tcPr>
            <w:tcW w:w="924" w:type="dxa"/>
          </w:tcPr>
          <w:p w14:paraId="25DB4120" w14:textId="3965DE22" w:rsidR="00215EBC" w:rsidRPr="00306803" w:rsidRDefault="00D41D83" w:rsidP="00A11097">
            <w:pPr>
              <w:spacing w:line="276" w:lineRule="auto"/>
              <w:jc w:val="center"/>
              <w:cnfStyle w:val="000000100000" w:firstRow="0" w:lastRow="0" w:firstColumn="0" w:lastColumn="0" w:oddVBand="0" w:evenVBand="0" w:oddHBand="1" w:evenHBand="0" w:firstRowFirstColumn="0" w:firstRowLastColumn="0" w:lastRowFirstColumn="0" w:lastRowLastColumn="0"/>
              <w:rPr>
                <w:color w:val="auto"/>
                <w:szCs w:val="20"/>
              </w:rPr>
            </w:pPr>
            <w:r w:rsidRPr="00306803">
              <w:rPr>
                <w:color w:val="auto"/>
                <w:szCs w:val="20"/>
              </w:rPr>
              <w:t>66.69</w:t>
            </w:r>
          </w:p>
        </w:tc>
        <w:tc>
          <w:tcPr>
            <w:tcW w:w="1478" w:type="dxa"/>
          </w:tcPr>
          <w:p w14:paraId="675E247E" w14:textId="77777777" w:rsidR="00215EBC" w:rsidRPr="00306803"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color w:val="auto"/>
                <w:szCs w:val="20"/>
              </w:rPr>
            </w:pPr>
            <w:r w:rsidRPr="00306803">
              <w:rPr>
                <w:color w:val="auto"/>
                <w:szCs w:val="20"/>
              </w:rPr>
              <w:t>7.68</w:t>
            </w:r>
          </w:p>
        </w:tc>
        <w:tc>
          <w:tcPr>
            <w:tcW w:w="1276" w:type="dxa"/>
          </w:tcPr>
          <w:p w14:paraId="21AAE305" w14:textId="77777777" w:rsidR="00215EBC" w:rsidRPr="00306803"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color w:val="auto"/>
                <w:szCs w:val="20"/>
              </w:rPr>
            </w:pPr>
            <w:r w:rsidRPr="00306803">
              <w:rPr>
                <w:color w:val="auto"/>
                <w:szCs w:val="20"/>
              </w:rPr>
              <w:t>5.21, 10.14</w:t>
            </w:r>
          </w:p>
        </w:tc>
        <w:tc>
          <w:tcPr>
            <w:tcW w:w="1110" w:type="dxa"/>
          </w:tcPr>
          <w:p w14:paraId="33D40A36" w14:textId="77777777" w:rsidR="00215EBC" w:rsidRPr="00306803" w:rsidRDefault="00215EBC" w:rsidP="00A11097">
            <w:pPr>
              <w:spacing w:line="276" w:lineRule="auto"/>
              <w:jc w:val="center"/>
              <w:cnfStyle w:val="000000100000" w:firstRow="0" w:lastRow="0" w:firstColumn="0" w:lastColumn="0" w:oddVBand="0" w:evenVBand="0" w:oddHBand="1" w:evenHBand="0" w:firstRowFirstColumn="0" w:firstRowLastColumn="0" w:lastRowFirstColumn="0" w:lastRowLastColumn="0"/>
              <w:rPr>
                <w:color w:val="auto"/>
                <w:szCs w:val="20"/>
              </w:rPr>
            </w:pPr>
            <w:r w:rsidRPr="00306803">
              <w:rPr>
                <w:rFonts w:cstheme="minorHAnsi"/>
                <w:color w:val="auto"/>
                <w:szCs w:val="20"/>
              </w:rPr>
              <w:t>&lt;0.001</w:t>
            </w:r>
          </w:p>
        </w:tc>
      </w:tr>
    </w:tbl>
    <w:p w14:paraId="2506A5EC" w14:textId="0C2F0518" w:rsidR="00215EBC" w:rsidRDefault="00215EBC" w:rsidP="00AE0BA2">
      <w:pPr>
        <w:widowControl w:val="0"/>
        <w:autoSpaceDE w:val="0"/>
        <w:autoSpaceDN w:val="0"/>
        <w:adjustRightInd w:val="0"/>
        <w:spacing w:after="0" w:line="276" w:lineRule="auto"/>
        <w:ind w:left="640" w:hanging="640"/>
        <w:rPr>
          <w:b/>
          <w:sz w:val="28"/>
          <w:szCs w:val="24"/>
        </w:rPr>
      </w:pPr>
    </w:p>
    <w:p w14:paraId="5C86C355" w14:textId="77777777" w:rsidR="00215EBC" w:rsidRDefault="00215EBC">
      <w:pPr>
        <w:rPr>
          <w:b/>
          <w:sz w:val="28"/>
          <w:szCs w:val="24"/>
        </w:rPr>
      </w:pPr>
    </w:p>
    <w:p w14:paraId="02E32B36" w14:textId="32EF54B5" w:rsidR="00215EBC" w:rsidRDefault="00215EBC">
      <w:pPr>
        <w:rPr>
          <w:b/>
          <w:sz w:val="28"/>
          <w:szCs w:val="24"/>
        </w:rPr>
      </w:pPr>
      <w:r>
        <w:rPr>
          <w:b/>
          <w:sz w:val="28"/>
          <w:szCs w:val="24"/>
        </w:rPr>
        <w:br w:type="page"/>
      </w:r>
    </w:p>
    <w:p w14:paraId="22917E92" w14:textId="0610AE40" w:rsidR="00215EBC" w:rsidRPr="00306803" w:rsidRDefault="00215EBC" w:rsidP="006B6F11">
      <w:pPr>
        <w:spacing w:after="0"/>
        <w:rPr>
          <w:b/>
          <w:sz w:val="28"/>
          <w:szCs w:val="24"/>
        </w:rPr>
      </w:pPr>
      <w:r w:rsidRPr="00306803">
        <w:rPr>
          <w:b/>
          <w:sz w:val="28"/>
          <w:szCs w:val="24"/>
        </w:rPr>
        <w:lastRenderedPageBreak/>
        <w:t>Social Outcomes</w:t>
      </w:r>
    </w:p>
    <w:p w14:paraId="268E9657" w14:textId="77777777" w:rsidR="006B6F11" w:rsidRPr="006B6F11" w:rsidRDefault="006B6F11" w:rsidP="003D1E4F">
      <w:pPr>
        <w:spacing w:after="0"/>
        <w:rPr>
          <w:b/>
          <w:sz w:val="24"/>
          <w:szCs w:val="24"/>
        </w:rPr>
      </w:pPr>
    </w:p>
    <w:p w14:paraId="30C83892" w14:textId="0157C61F" w:rsidR="00215EBC" w:rsidRDefault="00215EBC" w:rsidP="00AE0BA2">
      <w:pPr>
        <w:widowControl w:val="0"/>
        <w:autoSpaceDE w:val="0"/>
        <w:autoSpaceDN w:val="0"/>
        <w:adjustRightInd w:val="0"/>
        <w:spacing w:after="0" w:line="276" w:lineRule="auto"/>
        <w:ind w:left="640" w:hanging="640"/>
        <w:rPr>
          <w:b/>
          <w:sz w:val="28"/>
          <w:szCs w:val="24"/>
        </w:rPr>
      </w:pPr>
    </w:p>
    <w:p w14:paraId="06B28E10" w14:textId="2AD247D1" w:rsidR="00215EBC" w:rsidRDefault="006B6F11" w:rsidP="00AE0BA2">
      <w:pPr>
        <w:widowControl w:val="0"/>
        <w:autoSpaceDE w:val="0"/>
        <w:autoSpaceDN w:val="0"/>
        <w:adjustRightInd w:val="0"/>
        <w:spacing w:after="0" w:line="276" w:lineRule="auto"/>
        <w:ind w:left="640" w:hanging="640"/>
        <w:rPr>
          <w:b/>
          <w:sz w:val="28"/>
          <w:szCs w:val="24"/>
        </w:rPr>
      </w:pPr>
      <w:r>
        <w:rPr>
          <w:b/>
          <w:noProof/>
          <w:sz w:val="28"/>
          <w:szCs w:val="24"/>
          <w:lang w:eastAsia="en-CA"/>
        </w:rPr>
        <w:drawing>
          <wp:inline distT="0" distB="0" distL="0" distR="0" wp14:anchorId="30908942" wp14:editId="29E1CABF">
            <wp:extent cx="8536081" cy="277147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558857" cy="2778869"/>
                    </a:xfrm>
                    <a:prstGeom prst="rect">
                      <a:avLst/>
                    </a:prstGeom>
                    <a:noFill/>
                  </pic:spPr>
                </pic:pic>
              </a:graphicData>
            </a:graphic>
          </wp:inline>
        </w:drawing>
      </w:r>
    </w:p>
    <w:p w14:paraId="117F08B8" w14:textId="7A0E881D" w:rsidR="00215EBC" w:rsidRDefault="00215EBC">
      <w:pPr>
        <w:rPr>
          <w:b/>
          <w:sz w:val="28"/>
          <w:szCs w:val="24"/>
        </w:rPr>
      </w:pPr>
      <w:r>
        <w:rPr>
          <w:b/>
          <w:sz w:val="28"/>
          <w:szCs w:val="24"/>
        </w:rPr>
        <w:br w:type="page"/>
      </w:r>
    </w:p>
    <w:p w14:paraId="63C3001C" w14:textId="2F437E65" w:rsidR="00215EBC" w:rsidRPr="00306803" w:rsidRDefault="00215EBC" w:rsidP="00215EBC">
      <w:pPr>
        <w:rPr>
          <w:b/>
          <w:sz w:val="28"/>
          <w:szCs w:val="24"/>
        </w:rPr>
      </w:pPr>
      <w:r w:rsidRPr="00306803">
        <w:rPr>
          <w:b/>
          <w:sz w:val="28"/>
          <w:szCs w:val="24"/>
        </w:rPr>
        <w:lastRenderedPageBreak/>
        <w:t>Health Outcomes</w:t>
      </w:r>
    </w:p>
    <w:p w14:paraId="36A5DBF3" w14:textId="77777777" w:rsidR="006B6F11" w:rsidRPr="006B6F11" w:rsidRDefault="006B6F11" w:rsidP="00215EBC">
      <w:pPr>
        <w:rPr>
          <w:b/>
          <w:sz w:val="24"/>
          <w:szCs w:val="24"/>
        </w:rPr>
      </w:pPr>
    </w:p>
    <w:p w14:paraId="1A88B20E" w14:textId="2F8717EA" w:rsidR="00215EBC" w:rsidRPr="00AE0BA2" w:rsidRDefault="006B6F11" w:rsidP="00AE0BA2">
      <w:pPr>
        <w:widowControl w:val="0"/>
        <w:autoSpaceDE w:val="0"/>
        <w:autoSpaceDN w:val="0"/>
        <w:adjustRightInd w:val="0"/>
        <w:spacing w:after="0" w:line="276" w:lineRule="auto"/>
        <w:ind w:left="640" w:hanging="640"/>
        <w:rPr>
          <w:b/>
          <w:sz w:val="28"/>
          <w:szCs w:val="24"/>
        </w:rPr>
      </w:pPr>
      <w:r>
        <w:rPr>
          <w:b/>
          <w:noProof/>
          <w:sz w:val="28"/>
          <w:szCs w:val="24"/>
          <w:lang w:eastAsia="en-CA"/>
        </w:rPr>
        <w:drawing>
          <wp:inline distT="0" distB="0" distL="0" distR="0" wp14:anchorId="7E1BD670" wp14:editId="3C768EAF">
            <wp:extent cx="8642275" cy="2351586"/>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660600" cy="2356572"/>
                    </a:xfrm>
                    <a:prstGeom prst="rect">
                      <a:avLst/>
                    </a:prstGeom>
                    <a:noFill/>
                  </pic:spPr>
                </pic:pic>
              </a:graphicData>
            </a:graphic>
          </wp:inline>
        </w:drawing>
      </w:r>
    </w:p>
    <w:sectPr w:rsidR="00215EBC" w:rsidRPr="00AE0BA2" w:rsidSect="00215EBC">
      <w:pgSz w:w="15840" w:h="12240" w:orient="landscape"/>
      <w:pgMar w:top="851"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599BE3" w14:textId="77777777" w:rsidR="005B77C0" w:rsidRDefault="005B77C0" w:rsidP="009B53F1">
      <w:pPr>
        <w:spacing w:after="0" w:line="240" w:lineRule="auto"/>
      </w:pPr>
      <w:r>
        <w:separator/>
      </w:r>
    </w:p>
  </w:endnote>
  <w:endnote w:type="continuationSeparator" w:id="0">
    <w:p w14:paraId="7F5083DF" w14:textId="77777777" w:rsidR="005B77C0" w:rsidRDefault="005B77C0" w:rsidP="009B53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5896967"/>
      <w:docPartObj>
        <w:docPartGallery w:val="Page Numbers (Bottom of Page)"/>
        <w:docPartUnique/>
      </w:docPartObj>
    </w:sdtPr>
    <w:sdtEndPr>
      <w:rPr>
        <w:noProof/>
      </w:rPr>
    </w:sdtEndPr>
    <w:sdtContent>
      <w:p w14:paraId="6C5E1F89" w14:textId="58EA5B91" w:rsidR="005B77C0" w:rsidRDefault="005B77C0">
        <w:pPr>
          <w:pStyle w:val="Footer"/>
        </w:pPr>
        <w:r>
          <w:fldChar w:fldCharType="begin"/>
        </w:r>
        <w:r>
          <w:instrText xml:space="preserve"> PAGE   \* MERGEFORMAT </w:instrText>
        </w:r>
        <w:r>
          <w:fldChar w:fldCharType="separate"/>
        </w:r>
        <w:r>
          <w:rPr>
            <w:noProof/>
          </w:rPr>
          <w:t>6</w:t>
        </w:r>
        <w:r>
          <w:rPr>
            <w:noProof/>
          </w:rPr>
          <w:fldChar w:fldCharType="end"/>
        </w:r>
      </w:p>
    </w:sdtContent>
  </w:sdt>
  <w:p w14:paraId="6418D16F" w14:textId="75A59550" w:rsidR="005B77C0" w:rsidRDefault="005B77C0" w:rsidP="00DB09AA">
    <w:pPr>
      <w:pStyle w:val="Footer"/>
      <w:shd w:val="clear" w:color="auto" w:fill="FFFFFF" w:themeFill="background1"/>
      <w:jc w:val="cen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0296350"/>
      <w:docPartObj>
        <w:docPartGallery w:val="Page Numbers (Bottom of Page)"/>
        <w:docPartUnique/>
      </w:docPartObj>
    </w:sdtPr>
    <w:sdtEndPr>
      <w:rPr>
        <w:noProof/>
      </w:rPr>
    </w:sdtEndPr>
    <w:sdtContent>
      <w:p w14:paraId="0A642219" w14:textId="644AA059" w:rsidR="005B77C0" w:rsidRDefault="005B77C0" w:rsidP="000A0AAA">
        <w:pPr>
          <w:pStyle w:val="Footer"/>
          <w:spacing w:after="120"/>
          <w:jc w:val="center"/>
          <w:rPr>
            <w:noProof/>
          </w:rPr>
        </w:pPr>
        <w:r>
          <w:fldChar w:fldCharType="begin"/>
        </w:r>
        <w:r>
          <w:instrText xml:space="preserve"> PAGE   \* MERGEFORMAT </w:instrText>
        </w:r>
        <w:r>
          <w:fldChar w:fldCharType="separate"/>
        </w:r>
        <w:r w:rsidR="00583217">
          <w:rPr>
            <w:noProof/>
          </w:rPr>
          <w:t>7</w:t>
        </w:r>
        <w:r>
          <w:rPr>
            <w:noProof/>
          </w:rPr>
          <w:fldChar w:fldCharType="end"/>
        </w:r>
      </w:p>
      <w:p w14:paraId="02090438" w14:textId="10B31CE0" w:rsidR="005B77C0" w:rsidRDefault="005B77C0" w:rsidP="000A0AAA">
        <w:pPr>
          <w:pStyle w:val="Footer"/>
          <w:shd w:val="clear" w:color="auto" w:fill="FFFFFF" w:themeFill="background1"/>
          <w:jc w:val="center"/>
        </w:pPr>
        <w:r w:rsidRPr="00DB09AA">
          <w:t>Manitoba Centre for Health Policy | Rady Faculty of Health Sciences | University of Manitoba</w:t>
        </w:r>
      </w:p>
    </w:sdtContent>
  </w:sdt>
  <w:p w14:paraId="61103E77" w14:textId="77777777" w:rsidR="005B77C0" w:rsidRDefault="005B77C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AC7215" w14:textId="705E6D38" w:rsidR="005B77C0" w:rsidRDefault="005B77C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3C9999" w14:textId="77777777" w:rsidR="005B77C0" w:rsidRDefault="005B77C0" w:rsidP="009B53F1">
      <w:pPr>
        <w:spacing w:after="0" w:line="240" w:lineRule="auto"/>
      </w:pPr>
      <w:r>
        <w:separator/>
      </w:r>
    </w:p>
  </w:footnote>
  <w:footnote w:type="continuationSeparator" w:id="0">
    <w:p w14:paraId="16A5CA23" w14:textId="77777777" w:rsidR="005B77C0" w:rsidRDefault="005B77C0" w:rsidP="009B53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07E8EC" w14:textId="77777777" w:rsidR="00EE2070" w:rsidRDefault="00EE207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A1BEE"/>
    <w:multiLevelType w:val="hybridMultilevel"/>
    <w:tmpl w:val="5C42CAE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1E8460F"/>
    <w:multiLevelType w:val="hybridMultilevel"/>
    <w:tmpl w:val="DF96094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02EC3B57"/>
    <w:multiLevelType w:val="hybridMultilevel"/>
    <w:tmpl w:val="84123A58"/>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07AB59C0"/>
    <w:multiLevelType w:val="hybridMultilevel"/>
    <w:tmpl w:val="B78E72B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07E46100"/>
    <w:multiLevelType w:val="multilevel"/>
    <w:tmpl w:val="1366B858"/>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D2C036E"/>
    <w:multiLevelType w:val="hybridMultilevel"/>
    <w:tmpl w:val="806659F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0EA618F9"/>
    <w:multiLevelType w:val="hybridMultilevel"/>
    <w:tmpl w:val="F098973C"/>
    <w:lvl w:ilvl="0" w:tplc="78CCB2DA">
      <w:start w:val="1"/>
      <w:numFmt w:val="lowerRoman"/>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18373903"/>
    <w:multiLevelType w:val="hybridMultilevel"/>
    <w:tmpl w:val="989ACC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236042E0"/>
    <w:multiLevelType w:val="multilevel"/>
    <w:tmpl w:val="C164A2D0"/>
    <w:lvl w:ilvl="0">
      <w:start w:val="3"/>
      <w:numFmt w:val="decimal"/>
      <w:lvlText w:val="%1"/>
      <w:lvlJc w:val="left"/>
      <w:pPr>
        <w:ind w:left="360" w:hanging="36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280A339C"/>
    <w:multiLevelType w:val="hybridMultilevel"/>
    <w:tmpl w:val="15B6325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15:restartNumberingAfterBreak="0">
    <w:nsid w:val="294D2A3F"/>
    <w:multiLevelType w:val="hybridMultilevel"/>
    <w:tmpl w:val="15B6325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2A845396"/>
    <w:multiLevelType w:val="hybridMultilevel"/>
    <w:tmpl w:val="C5D2BD64"/>
    <w:lvl w:ilvl="0" w:tplc="8D58F45A">
      <w:start w:val="6"/>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2F091630"/>
    <w:multiLevelType w:val="hybridMultilevel"/>
    <w:tmpl w:val="33965A5E"/>
    <w:lvl w:ilvl="0" w:tplc="78CCB2DA">
      <w:start w:val="1"/>
      <w:numFmt w:val="lowerRoman"/>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2F395FED"/>
    <w:multiLevelType w:val="hybridMultilevel"/>
    <w:tmpl w:val="C88ACC20"/>
    <w:lvl w:ilvl="0" w:tplc="10090001">
      <w:start w:val="1"/>
      <w:numFmt w:val="bullet"/>
      <w:lvlText w:val=""/>
      <w:lvlJc w:val="left"/>
      <w:pPr>
        <w:ind w:left="770" w:hanging="360"/>
      </w:pPr>
      <w:rPr>
        <w:rFonts w:ascii="Symbol" w:hAnsi="Symbol" w:hint="default"/>
      </w:rPr>
    </w:lvl>
    <w:lvl w:ilvl="1" w:tplc="10090003" w:tentative="1">
      <w:start w:val="1"/>
      <w:numFmt w:val="bullet"/>
      <w:lvlText w:val="o"/>
      <w:lvlJc w:val="left"/>
      <w:pPr>
        <w:ind w:left="1490" w:hanging="360"/>
      </w:pPr>
      <w:rPr>
        <w:rFonts w:ascii="Courier New" w:hAnsi="Courier New" w:cs="Courier New" w:hint="default"/>
      </w:rPr>
    </w:lvl>
    <w:lvl w:ilvl="2" w:tplc="10090005" w:tentative="1">
      <w:start w:val="1"/>
      <w:numFmt w:val="bullet"/>
      <w:lvlText w:val=""/>
      <w:lvlJc w:val="left"/>
      <w:pPr>
        <w:ind w:left="2210" w:hanging="360"/>
      </w:pPr>
      <w:rPr>
        <w:rFonts w:ascii="Wingdings" w:hAnsi="Wingdings" w:hint="default"/>
      </w:rPr>
    </w:lvl>
    <w:lvl w:ilvl="3" w:tplc="10090001" w:tentative="1">
      <w:start w:val="1"/>
      <w:numFmt w:val="bullet"/>
      <w:lvlText w:val=""/>
      <w:lvlJc w:val="left"/>
      <w:pPr>
        <w:ind w:left="2930" w:hanging="360"/>
      </w:pPr>
      <w:rPr>
        <w:rFonts w:ascii="Symbol" w:hAnsi="Symbol" w:hint="default"/>
      </w:rPr>
    </w:lvl>
    <w:lvl w:ilvl="4" w:tplc="10090003" w:tentative="1">
      <w:start w:val="1"/>
      <w:numFmt w:val="bullet"/>
      <w:lvlText w:val="o"/>
      <w:lvlJc w:val="left"/>
      <w:pPr>
        <w:ind w:left="3650" w:hanging="360"/>
      </w:pPr>
      <w:rPr>
        <w:rFonts w:ascii="Courier New" w:hAnsi="Courier New" w:cs="Courier New" w:hint="default"/>
      </w:rPr>
    </w:lvl>
    <w:lvl w:ilvl="5" w:tplc="10090005" w:tentative="1">
      <w:start w:val="1"/>
      <w:numFmt w:val="bullet"/>
      <w:lvlText w:val=""/>
      <w:lvlJc w:val="left"/>
      <w:pPr>
        <w:ind w:left="4370" w:hanging="360"/>
      </w:pPr>
      <w:rPr>
        <w:rFonts w:ascii="Wingdings" w:hAnsi="Wingdings" w:hint="default"/>
      </w:rPr>
    </w:lvl>
    <w:lvl w:ilvl="6" w:tplc="10090001" w:tentative="1">
      <w:start w:val="1"/>
      <w:numFmt w:val="bullet"/>
      <w:lvlText w:val=""/>
      <w:lvlJc w:val="left"/>
      <w:pPr>
        <w:ind w:left="5090" w:hanging="360"/>
      </w:pPr>
      <w:rPr>
        <w:rFonts w:ascii="Symbol" w:hAnsi="Symbol" w:hint="default"/>
      </w:rPr>
    </w:lvl>
    <w:lvl w:ilvl="7" w:tplc="10090003" w:tentative="1">
      <w:start w:val="1"/>
      <w:numFmt w:val="bullet"/>
      <w:lvlText w:val="o"/>
      <w:lvlJc w:val="left"/>
      <w:pPr>
        <w:ind w:left="5810" w:hanging="360"/>
      </w:pPr>
      <w:rPr>
        <w:rFonts w:ascii="Courier New" w:hAnsi="Courier New" w:cs="Courier New" w:hint="default"/>
      </w:rPr>
    </w:lvl>
    <w:lvl w:ilvl="8" w:tplc="10090005" w:tentative="1">
      <w:start w:val="1"/>
      <w:numFmt w:val="bullet"/>
      <w:lvlText w:val=""/>
      <w:lvlJc w:val="left"/>
      <w:pPr>
        <w:ind w:left="6530" w:hanging="360"/>
      </w:pPr>
      <w:rPr>
        <w:rFonts w:ascii="Wingdings" w:hAnsi="Wingdings" w:hint="default"/>
      </w:rPr>
    </w:lvl>
  </w:abstractNum>
  <w:abstractNum w:abstractNumId="14" w15:restartNumberingAfterBreak="0">
    <w:nsid w:val="33F755FB"/>
    <w:multiLevelType w:val="hybridMultilevel"/>
    <w:tmpl w:val="90FC7DD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35320147"/>
    <w:multiLevelType w:val="hybridMultilevel"/>
    <w:tmpl w:val="476EA7A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35DD2EE6"/>
    <w:multiLevelType w:val="hybridMultilevel"/>
    <w:tmpl w:val="C3042CC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363B29B2"/>
    <w:multiLevelType w:val="hybridMultilevel"/>
    <w:tmpl w:val="CB484830"/>
    <w:lvl w:ilvl="0" w:tplc="78CCB2DA">
      <w:start w:val="1"/>
      <w:numFmt w:val="lowerRoman"/>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8" w15:restartNumberingAfterBreak="0">
    <w:nsid w:val="38F55A9C"/>
    <w:multiLevelType w:val="multilevel"/>
    <w:tmpl w:val="A5BC924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3A3371CF"/>
    <w:multiLevelType w:val="hybridMultilevel"/>
    <w:tmpl w:val="BD7CD9B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15:restartNumberingAfterBreak="0">
    <w:nsid w:val="3DA4068F"/>
    <w:multiLevelType w:val="hybridMultilevel"/>
    <w:tmpl w:val="B60EE0F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409A11BA"/>
    <w:multiLevelType w:val="multilevel"/>
    <w:tmpl w:val="8A1E175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31F4F90"/>
    <w:multiLevelType w:val="hybridMultilevel"/>
    <w:tmpl w:val="F62EEF28"/>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3" w15:restartNumberingAfterBreak="0">
    <w:nsid w:val="43E909CF"/>
    <w:multiLevelType w:val="multilevel"/>
    <w:tmpl w:val="08E44DDE"/>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15:restartNumberingAfterBreak="0">
    <w:nsid w:val="44F70D50"/>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9C013FD"/>
    <w:multiLevelType w:val="hybridMultilevel"/>
    <w:tmpl w:val="28966C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4BD436CB"/>
    <w:multiLevelType w:val="hybridMultilevel"/>
    <w:tmpl w:val="F098973C"/>
    <w:lvl w:ilvl="0" w:tplc="78CCB2DA">
      <w:start w:val="1"/>
      <w:numFmt w:val="lowerRoman"/>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7" w15:restartNumberingAfterBreak="0">
    <w:nsid w:val="510A3BEB"/>
    <w:multiLevelType w:val="hybridMultilevel"/>
    <w:tmpl w:val="1C3ECECE"/>
    <w:lvl w:ilvl="0" w:tplc="84D674AA">
      <w:start w:val="1"/>
      <w:numFmt w:val="bullet"/>
      <w:lvlText w:val="-"/>
      <w:lvlJc w:val="left"/>
      <w:pPr>
        <w:ind w:left="1080" w:hanging="360"/>
      </w:pPr>
      <w:rPr>
        <w:rFonts w:ascii="Calibri" w:eastAsiaTheme="minorHAnsi" w:hAnsi="Calibri" w:cs="Calibri" w:hint="default"/>
        <w:b w:val="0"/>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8" w15:restartNumberingAfterBreak="0">
    <w:nsid w:val="58F60E03"/>
    <w:multiLevelType w:val="multilevel"/>
    <w:tmpl w:val="8AF086B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5A5D739E"/>
    <w:multiLevelType w:val="hybridMultilevel"/>
    <w:tmpl w:val="723C07C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0" w15:restartNumberingAfterBreak="0">
    <w:nsid w:val="61833B88"/>
    <w:multiLevelType w:val="hybridMultilevel"/>
    <w:tmpl w:val="70CE190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1" w15:restartNumberingAfterBreak="0">
    <w:nsid w:val="61D02B4E"/>
    <w:multiLevelType w:val="hybridMultilevel"/>
    <w:tmpl w:val="A9C0B998"/>
    <w:lvl w:ilvl="0" w:tplc="8D58F45A">
      <w:start w:val="6"/>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15:restartNumberingAfterBreak="0">
    <w:nsid w:val="61DF6128"/>
    <w:multiLevelType w:val="hybridMultilevel"/>
    <w:tmpl w:val="DC3801E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3" w15:restartNumberingAfterBreak="0">
    <w:nsid w:val="68497F7D"/>
    <w:multiLevelType w:val="hybridMultilevel"/>
    <w:tmpl w:val="419A3BA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6B113E93"/>
    <w:multiLevelType w:val="multilevel"/>
    <w:tmpl w:val="3AF65E0E"/>
    <w:lvl w:ilvl="0">
      <w:start w:val="1"/>
      <w:numFmt w:val="decimal"/>
      <w:pStyle w:val="Style1"/>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C9C5BFC"/>
    <w:multiLevelType w:val="hybridMultilevel"/>
    <w:tmpl w:val="260E4AA6"/>
    <w:lvl w:ilvl="0" w:tplc="10090011">
      <w:start w:val="1"/>
      <w:numFmt w:val="decimal"/>
      <w:lvlText w:val="%1)"/>
      <w:lvlJc w:val="left"/>
      <w:pPr>
        <w:ind w:left="720" w:hanging="360"/>
      </w:pPr>
      <w:rPr>
        <w:rFonts w:hint="default"/>
        <w:b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6" w15:restartNumberingAfterBreak="0">
    <w:nsid w:val="6EAC1838"/>
    <w:multiLevelType w:val="hybridMultilevel"/>
    <w:tmpl w:val="B2BAFF3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7" w15:restartNumberingAfterBreak="0">
    <w:nsid w:val="712867A8"/>
    <w:multiLevelType w:val="hybridMultilevel"/>
    <w:tmpl w:val="5F62B844"/>
    <w:lvl w:ilvl="0" w:tplc="78CCB2DA">
      <w:start w:val="1"/>
      <w:numFmt w:val="lowerRoman"/>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8" w15:restartNumberingAfterBreak="0">
    <w:nsid w:val="7EE31DD6"/>
    <w:multiLevelType w:val="hybridMultilevel"/>
    <w:tmpl w:val="3B1C355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34"/>
  </w:num>
  <w:num w:numId="2">
    <w:abstractNumId w:val="15"/>
  </w:num>
  <w:num w:numId="3">
    <w:abstractNumId w:val="0"/>
  </w:num>
  <w:num w:numId="4">
    <w:abstractNumId w:val="14"/>
  </w:num>
  <w:num w:numId="5">
    <w:abstractNumId w:val="2"/>
  </w:num>
  <w:num w:numId="6">
    <w:abstractNumId w:val="7"/>
  </w:num>
  <w:num w:numId="7">
    <w:abstractNumId w:val="3"/>
  </w:num>
  <w:num w:numId="8">
    <w:abstractNumId w:val="13"/>
  </w:num>
  <w:num w:numId="9">
    <w:abstractNumId w:val="33"/>
  </w:num>
  <w:num w:numId="10">
    <w:abstractNumId w:val="18"/>
  </w:num>
  <w:num w:numId="11">
    <w:abstractNumId w:val="31"/>
  </w:num>
  <w:num w:numId="12">
    <w:abstractNumId w:val="11"/>
  </w:num>
  <w:num w:numId="13">
    <w:abstractNumId w:val="8"/>
  </w:num>
  <w:num w:numId="14">
    <w:abstractNumId w:val="28"/>
  </w:num>
  <w:num w:numId="15">
    <w:abstractNumId w:val="4"/>
  </w:num>
  <w:num w:numId="16">
    <w:abstractNumId w:val="23"/>
  </w:num>
  <w:num w:numId="17">
    <w:abstractNumId w:val="32"/>
  </w:num>
  <w:num w:numId="18">
    <w:abstractNumId w:val="20"/>
  </w:num>
  <w:num w:numId="19">
    <w:abstractNumId w:val="36"/>
  </w:num>
  <w:num w:numId="20">
    <w:abstractNumId w:val="29"/>
  </w:num>
  <w:num w:numId="21">
    <w:abstractNumId w:val="1"/>
  </w:num>
  <w:num w:numId="22">
    <w:abstractNumId w:val="25"/>
  </w:num>
  <w:num w:numId="23">
    <w:abstractNumId w:val="5"/>
  </w:num>
  <w:num w:numId="24">
    <w:abstractNumId w:val="38"/>
  </w:num>
  <w:num w:numId="25">
    <w:abstractNumId w:val="24"/>
  </w:num>
  <w:num w:numId="26">
    <w:abstractNumId w:val="9"/>
  </w:num>
  <w:num w:numId="27">
    <w:abstractNumId w:val="10"/>
  </w:num>
  <w:num w:numId="28">
    <w:abstractNumId w:val="19"/>
  </w:num>
  <w:num w:numId="29">
    <w:abstractNumId w:val="21"/>
  </w:num>
  <w:num w:numId="30">
    <w:abstractNumId w:val="26"/>
  </w:num>
  <w:num w:numId="31">
    <w:abstractNumId w:val="6"/>
  </w:num>
  <w:num w:numId="32">
    <w:abstractNumId w:val="12"/>
  </w:num>
  <w:num w:numId="33">
    <w:abstractNumId w:val="17"/>
  </w:num>
  <w:num w:numId="34">
    <w:abstractNumId w:val="37"/>
  </w:num>
  <w:num w:numId="35">
    <w:abstractNumId w:val="16"/>
  </w:num>
  <w:num w:numId="36">
    <w:abstractNumId w:val="30"/>
  </w:num>
  <w:num w:numId="37">
    <w:abstractNumId w:val="35"/>
  </w:num>
  <w:num w:numId="38">
    <w:abstractNumId w:val="27"/>
  </w:num>
  <w:num w:numId="3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634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15E2"/>
    <w:rsid w:val="00016813"/>
    <w:rsid w:val="00030E34"/>
    <w:rsid w:val="0003164A"/>
    <w:rsid w:val="000362A5"/>
    <w:rsid w:val="000507D5"/>
    <w:rsid w:val="0005140A"/>
    <w:rsid w:val="0005323B"/>
    <w:rsid w:val="00054B54"/>
    <w:rsid w:val="000634D4"/>
    <w:rsid w:val="00066008"/>
    <w:rsid w:val="000741A1"/>
    <w:rsid w:val="00082B7B"/>
    <w:rsid w:val="00084972"/>
    <w:rsid w:val="000861BF"/>
    <w:rsid w:val="00087B2D"/>
    <w:rsid w:val="00094EEE"/>
    <w:rsid w:val="000A0AAA"/>
    <w:rsid w:val="000A1433"/>
    <w:rsid w:val="000A62E2"/>
    <w:rsid w:val="000A672C"/>
    <w:rsid w:val="000A74D1"/>
    <w:rsid w:val="000B38B5"/>
    <w:rsid w:val="000B4A63"/>
    <w:rsid w:val="000B5ACB"/>
    <w:rsid w:val="000D4511"/>
    <w:rsid w:val="000E0D14"/>
    <w:rsid w:val="000E1D24"/>
    <w:rsid w:val="000E4D27"/>
    <w:rsid w:val="000E5BC0"/>
    <w:rsid w:val="000F38B2"/>
    <w:rsid w:val="000F467E"/>
    <w:rsid w:val="000F5567"/>
    <w:rsid w:val="0012038F"/>
    <w:rsid w:val="0012580E"/>
    <w:rsid w:val="00125C41"/>
    <w:rsid w:val="0012646E"/>
    <w:rsid w:val="001342FE"/>
    <w:rsid w:val="0014530D"/>
    <w:rsid w:val="00147C84"/>
    <w:rsid w:val="001502BE"/>
    <w:rsid w:val="00161284"/>
    <w:rsid w:val="00175EE4"/>
    <w:rsid w:val="00181ACE"/>
    <w:rsid w:val="00196E2E"/>
    <w:rsid w:val="001976FE"/>
    <w:rsid w:val="00197AE6"/>
    <w:rsid w:val="001B1614"/>
    <w:rsid w:val="001B3313"/>
    <w:rsid w:val="001C1E19"/>
    <w:rsid w:val="001E1198"/>
    <w:rsid w:val="001E153E"/>
    <w:rsid w:val="001F0188"/>
    <w:rsid w:val="00204CB3"/>
    <w:rsid w:val="0020541A"/>
    <w:rsid w:val="00206C56"/>
    <w:rsid w:val="00215EBC"/>
    <w:rsid w:val="00221CE4"/>
    <w:rsid w:val="002236B3"/>
    <w:rsid w:val="00226903"/>
    <w:rsid w:val="00235BBA"/>
    <w:rsid w:val="00244C2E"/>
    <w:rsid w:val="00245CEC"/>
    <w:rsid w:val="00256A01"/>
    <w:rsid w:val="00261B9B"/>
    <w:rsid w:val="002679F5"/>
    <w:rsid w:val="00283B47"/>
    <w:rsid w:val="0028708C"/>
    <w:rsid w:val="002905E4"/>
    <w:rsid w:val="00292AC8"/>
    <w:rsid w:val="002A33EA"/>
    <w:rsid w:val="002A5073"/>
    <w:rsid w:val="002A7DFC"/>
    <w:rsid w:val="002C5AED"/>
    <w:rsid w:val="002D687A"/>
    <w:rsid w:val="00306803"/>
    <w:rsid w:val="00311ADD"/>
    <w:rsid w:val="0033505D"/>
    <w:rsid w:val="00367022"/>
    <w:rsid w:val="00380173"/>
    <w:rsid w:val="0038372E"/>
    <w:rsid w:val="00383E8C"/>
    <w:rsid w:val="00386133"/>
    <w:rsid w:val="003910A1"/>
    <w:rsid w:val="003924F0"/>
    <w:rsid w:val="003A799E"/>
    <w:rsid w:val="003B3221"/>
    <w:rsid w:val="003B4800"/>
    <w:rsid w:val="003B7DDB"/>
    <w:rsid w:val="003C7272"/>
    <w:rsid w:val="003D1E4F"/>
    <w:rsid w:val="003D32DC"/>
    <w:rsid w:val="003E066F"/>
    <w:rsid w:val="003E3175"/>
    <w:rsid w:val="003E65E1"/>
    <w:rsid w:val="003F0B4E"/>
    <w:rsid w:val="00403421"/>
    <w:rsid w:val="00410B32"/>
    <w:rsid w:val="004145CD"/>
    <w:rsid w:val="00427B54"/>
    <w:rsid w:val="00437EC1"/>
    <w:rsid w:val="00443BC6"/>
    <w:rsid w:val="004455D1"/>
    <w:rsid w:val="0045366B"/>
    <w:rsid w:val="00476742"/>
    <w:rsid w:val="00481F8E"/>
    <w:rsid w:val="00485C2D"/>
    <w:rsid w:val="0049208A"/>
    <w:rsid w:val="004934DC"/>
    <w:rsid w:val="00494508"/>
    <w:rsid w:val="004B125F"/>
    <w:rsid w:val="004B2B38"/>
    <w:rsid w:val="004B67CB"/>
    <w:rsid w:val="004C1629"/>
    <w:rsid w:val="004C2722"/>
    <w:rsid w:val="004D0BBA"/>
    <w:rsid w:val="004D1401"/>
    <w:rsid w:val="004D6639"/>
    <w:rsid w:val="004E269C"/>
    <w:rsid w:val="004E2FA2"/>
    <w:rsid w:val="00503880"/>
    <w:rsid w:val="00505554"/>
    <w:rsid w:val="00512A91"/>
    <w:rsid w:val="00521C1D"/>
    <w:rsid w:val="00525B4A"/>
    <w:rsid w:val="0052728D"/>
    <w:rsid w:val="00527968"/>
    <w:rsid w:val="005409C5"/>
    <w:rsid w:val="00540F78"/>
    <w:rsid w:val="00550365"/>
    <w:rsid w:val="00570C4C"/>
    <w:rsid w:val="005715FF"/>
    <w:rsid w:val="00583217"/>
    <w:rsid w:val="005902F5"/>
    <w:rsid w:val="005A54A6"/>
    <w:rsid w:val="005A5B99"/>
    <w:rsid w:val="005B2AAE"/>
    <w:rsid w:val="005B77C0"/>
    <w:rsid w:val="005C0205"/>
    <w:rsid w:val="005D32CF"/>
    <w:rsid w:val="005D5917"/>
    <w:rsid w:val="005E3787"/>
    <w:rsid w:val="005E3F77"/>
    <w:rsid w:val="005F4423"/>
    <w:rsid w:val="005F7345"/>
    <w:rsid w:val="006248E8"/>
    <w:rsid w:val="006277F0"/>
    <w:rsid w:val="00640118"/>
    <w:rsid w:val="00641582"/>
    <w:rsid w:val="00643505"/>
    <w:rsid w:val="00643B93"/>
    <w:rsid w:val="00644B64"/>
    <w:rsid w:val="00650B2D"/>
    <w:rsid w:val="00652B95"/>
    <w:rsid w:val="006553E6"/>
    <w:rsid w:val="006617CC"/>
    <w:rsid w:val="00677C28"/>
    <w:rsid w:val="006829BE"/>
    <w:rsid w:val="00682E89"/>
    <w:rsid w:val="0068440D"/>
    <w:rsid w:val="00685A75"/>
    <w:rsid w:val="00686058"/>
    <w:rsid w:val="00690CC6"/>
    <w:rsid w:val="00691BB1"/>
    <w:rsid w:val="006A1C05"/>
    <w:rsid w:val="006A78E3"/>
    <w:rsid w:val="006B6F11"/>
    <w:rsid w:val="006D2D25"/>
    <w:rsid w:val="006D7AD1"/>
    <w:rsid w:val="00701128"/>
    <w:rsid w:val="00703C2E"/>
    <w:rsid w:val="00704DA0"/>
    <w:rsid w:val="0070613F"/>
    <w:rsid w:val="00711202"/>
    <w:rsid w:val="00716769"/>
    <w:rsid w:val="00717DAC"/>
    <w:rsid w:val="00724516"/>
    <w:rsid w:val="00727CDB"/>
    <w:rsid w:val="00731E92"/>
    <w:rsid w:val="00740EA9"/>
    <w:rsid w:val="00746695"/>
    <w:rsid w:val="00754514"/>
    <w:rsid w:val="007614E4"/>
    <w:rsid w:val="00782BFD"/>
    <w:rsid w:val="00784F0D"/>
    <w:rsid w:val="00797FB9"/>
    <w:rsid w:val="007A2448"/>
    <w:rsid w:val="007A298A"/>
    <w:rsid w:val="007A7C97"/>
    <w:rsid w:val="007B159F"/>
    <w:rsid w:val="007B4B6C"/>
    <w:rsid w:val="007C2980"/>
    <w:rsid w:val="007C3958"/>
    <w:rsid w:val="007D2F33"/>
    <w:rsid w:val="007D5930"/>
    <w:rsid w:val="007E6366"/>
    <w:rsid w:val="007F1B97"/>
    <w:rsid w:val="007F6EF8"/>
    <w:rsid w:val="008003DF"/>
    <w:rsid w:val="008014C6"/>
    <w:rsid w:val="00803341"/>
    <w:rsid w:val="0080588B"/>
    <w:rsid w:val="00805AA9"/>
    <w:rsid w:val="00806D3A"/>
    <w:rsid w:val="008077F1"/>
    <w:rsid w:val="00812FC9"/>
    <w:rsid w:val="0082348A"/>
    <w:rsid w:val="00853789"/>
    <w:rsid w:val="00880198"/>
    <w:rsid w:val="00897D97"/>
    <w:rsid w:val="008A51CD"/>
    <w:rsid w:val="008B088A"/>
    <w:rsid w:val="008B114F"/>
    <w:rsid w:val="008B2E9D"/>
    <w:rsid w:val="008B68D7"/>
    <w:rsid w:val="008D0019"/>
    <w:rsid w:val="008E411F"/>
    <w:rsid w:val="008F53C1"/>
    <w:rsid w:val="0090067C"/>
    <w:rsid w:val="00912440"/>
    <w:rsid w:val="00915478"/>
    <w:rsid w:val="00915F79"/>
    <w:rsid w:val="00920AF4"/>
    <w:rsid w:val="009231BC"/>
    <w:rsid w:val="00927162"/>
    <w:rsid w:val="009315AA"/>
    <w:rsid w:val="0095095D"/>
    <w:rsid w:val="00960C1D"/>
    <w:rsid w:val="009632B1"/>
    <w:rsid w:val="009655F6"/>
    <w:rsid w:val="009947FF"/>
    <w:rsid w:val="009A27F2"/>
    <w:rsid w:val="009B13C7"/>
    <w:rsid w:val="009B2CC3"/>
    <w:rsid w:val="009B53F1"/>
    <w:rsid w:val="009D5A25"/>
    <w:rsid w:val="009D64D4"/>
    <w:rsid w:val="009E3913"/>
    <w:rsid w:val="009E5468"/>
    <w:rsid w:val="009F40AB"/>
    <w:rsid w:val="00A02966"/>
    <w:rsid w:val="00A05B37"/>
    <w:rsid w:val="00A06419"/>
    <w:rsid w:val="00A11097"/>
    <w:rsid w:val="00A154A4"/>
    <w:rsid w:val="00A17BA2"/>
    <w:rsid w:val="00A21EE0"/>
    <w:rsid w:val="00A233A2"/>
    <w:rsid w:val="00A40AA6"/>
    <w:rsid w:val="00A46849"/>
    <w:rsid w:val="00A518DD"/>
    <w:rsid w:val="00A66D17"/>
    <w:rsid w:val="00A846FD"/>
    <w:rsid w:val="00A864CC"/>
    <w:rsid w:val="00A924EA"/>
    <w:rsid w:val="00AB7C24"/>
    <w:rsid w:val="00AB7ECC"/>
    <w:rsid w:val="00AC2F63"/>
    <w:rsid w:val="00AC481E"/>
    <w:rsid w:val="00AD3602"/>
    <w:rsid w:val="00AD5580"/>
    <w:rsid w:val="00AD61FF"/>
    <w:rsid w:val="00AE0BA2"/>
    <w:rsid w:val="00AE3E65"/>
    <w:rsid w:val="00AE597A"/>
    <w:rsid w:val="00AF47EE"/>
    <w:rsid w:val="00B04F3E"/>
    <w:rsid w:val="00B07B22"/>
    <w:rsid w:val="00B1530F"/>
    <w:rsid w:val="00B15D33"/>
    <w:rsid w:val="00B16576"/>
    <w:rsid w:val="00B2291C"/>
    <w:rsid w:val="00B23ACD"/>
    <w:rsid w:val="00B2548A"/>
    <w:rsid w:val="00B35BCD"/>
    <w:rsid w:val="00B67678"/>
    <w:rsid w:val="00B70E25"/>
    <w:rsid w:val="00B87BAF"/>
    <w:rsid w:val="00BA00CF"/>
    <w:rsid w:val="00BC1401"/>
    <w:rsid w:val="00BD0FEE"/>
    <w:rsid w:val="00BD44BA"/>
    <w:rsid w:val="00BD6223"/>
    <w:rsid w:val="00BE28CD"/>
    <w:rsid w:val="00C0596B"/>
    <w:rsid w:val="00C11FA8"/>
    <w:rsid w:val="00C24B7A"/>
    <w:rsid w:val="00C329B9"/>
    <w:rsid w:val="00C33FD2"/>
    <w:rsid w:val="00C36BDF"/>
    <w:rsid w:val="00C450BB"/>
    <w:rsid w:val="00C56DDD"/>
    <w:rsid w:val="00C61A00"/>
    <w:rsid w:val="00C66881"/>
    <w:rsid w:val="00C73770"/>
    <w:rsid w:val="00C8204D"/>
    <w:rsid w:val="00CA1051"/>
    <w:rsid w:val="00CA1382"/>
    <w:rsid w:val="00CA7662"/>
    <w:rsid w:val="00CA7E1A"/>
    <w:rsid w:val="00CB221D"/>
    <w:rsid w:val="00CB331E"/>
    <w:rsid w:val="00CB440B"/>
    <w:rsid w:val="00CB6DAF"/>
    <w:rsid w:val="00CB7BBA"/>
    <w:rsid w:val="00CC7D7A"/>
    <w:rsid w:val="00CD0262"/>
    <w:rsid w:val="00CE120C"/>
    <w:rsid w:val="00CE7E79"/>
    <w:rsid w:val="00D2108A"/>
    <w:rsid w:val="00D21716"/>
    <w:rsid w:val="00D23B69"/>
    <w:rsid w:val="00D30102"/>
    <w:rsid w:val="00D32D43"/>
    <w:rsid w:val="00D41D83"/>
    <w:rsid w:val="00D42971"/>
    <w:rsid w:val="00D46E47"/>
    <w:rsid w:val="00D50F83"/>
    <w:rsid w:val="00D55DAE"/>
    <w:rsid w:val="00D61AC8"/>
    <w:rsid w:val="00D63CFE"/>
    <w:rsid w:val="00D75EF5"/>
    <w:rsid w:val="00D82E90"/>
    <w:rsid w:val="00D849C9"/>
    <w:rsid w:val="00D87345"/>
    <w:rsid w:val="00D91101"/>
    <w:rsid w:val="00DB09AA"/>
    <w:rsid w:val="00DB651C"/>
    <w:rsid w:val="00DC0650"/>
    <w:rsid w:val="00DC5A8B"/>
    <w:rsid w:val="00DC5AAA"/>
    <w:rsid w:val="00DD5499"/>
    <w:rsid w:val="00DD7371"/>
    <w:rsid w:val="00DE47ED"/>
    <w:rsid w:val="00E0027D"/>
    <w:rsid w:val="00E01222"/>
    <w:rsid w:val="00E015E2"/>
    <w:rsid w:val="00E1119E"/>
    <w:rsid w:val="00E152B3"/>
    <w:rsid w:val="00E302D4"/>
    <w:rsid w:val="00E31692"/>
    <w:rsid w:val="00E50199"/>
    <w:rsid w:val="00E50678"/>
    <w:rsid w:val="00E5151C"/>
    <w:rsid w:val="00E604FC"/>
    <w:rsid w:val="00E60B1B"/>
    <w:rsid w:val="00E62537"/>
    <w:rsid w:val="00E64821"/>
    <w:rsid w:val="00E67387"/>
    <w:rsid w:val="00E71553"/>
    <w:rsid w:val="00E84C90"/>
    <w:rsid w:val="00E9178D"/>
    <w:rsid w:val="00E96C51"/>
    <w:rsid w:val="00EA026C"/>
    <w:rsid w:val="00EA2875"/>
    <w:rsid w:val="00ED6536"/>
    <w:rsid w:val="00EE2070"/>
    <w:rsid w:val="00EE6858"/>
    <w:rsid w:val="00EF1160"/>
    <w:rsid w:val="00EF51EA"/>
    <w:rsid w:val="00F044EB"/>
    <w:rsid w:val="00F070BD"/>
    <w:rsid w:val="00F10A29"/>
    <w:rsid w:val="00F1383F"/>
    <w:rsid w:val="00F13B22"/>
    <w:rsid w:val="00F17A8F"/>
    <w:rsid w:val="00F27605"/>
    <w:rsid w:val="00F4215C"/>
    <w:rsid w:val="00F44527"/>
    <w:rsid w:val="00F51645"/>
    <w:rsid w:val="00F51A16"/>
    <w:rsid w:val="00F566A7"/>
    <w:rsid w:val="00F70E4B"/>
    <w:rsid w:val="00F9038B"/>
    <w:rsid w:val="00F9637E"/>
    <w:rsid w:val="00FA5E2C"/>
    <w:rsid w:val="00FA5EC4"/>
    <w:rsid w:val="00FA7570"/>
    <w:rsid w:val="00FB16A3"/>
    <w:rsid w:val="00FB53C2"/>
    <w:rsid w:val="00FC2207"/>
    <w:rsid w:val="00FC258A"/>
    <w:rsid w:val="00FD0B69"/>
    <w:rsid w:val="00FE0105"/>
    <w:rsid w:val="00FE01ED"/>
    <w:rsid w:val="00FF15D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63489"/>
    <o:shapelayout v:ext="edit">
      <o:idmap v:ext="edit" data="1"/>
    </o:shapelayout>
  </w:shapeDefaults>
  <w:decimalSymbol w:val="."/>
  <w:listSeparator w:val=","/>
  <w14:docId w14:val="50BED9E4"/>
  <w15:chartTrackingRefBased/>
  <w15:docId w15:val="{8FBA717C-E0A9-49D0-82B2-BC101A4A2E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B53F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53F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53F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53F1"/>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9B53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53F1"/>
  </w:style>
  <w:style w:type="paragraph" w:styleId="Footer">
    <w:name w:val="footer"/>
    <w:basedOn w:val="Normal"/>
    <w:link w:val="FooterChar"/>
    <w:uiPriority w:val="99"/>
    <w:unhideWhenUsed/>
    <w:rsid w:val="009B53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3F1"/>
  </w:style>
  <w:style w:type="character" w:styleId="CommentReference">
    <w:name w:val="annotation reference"/>
    <w:basedOn w:val="DefaultParagraphFont"/>
    <w:uiPriority w:val="99"/>
    <w:semiHidden/>
    <w:unhideWhenUsed/>
    <w:rsid w:val="00CC7D7A"/>
    <w:rPr>
      <w:sz w:val="16"/>
      <w:szCs w:val="16"/>
    </w:rPr>
  </w:style>
  <w:style w:type="paragraph" w:styleId="CommentText">
    <w:name w:val="annotation text"/>
    <w:basedOn w:val="Normal"/>
    <w:link w:val="CommentTextChar"/>
    <w:uiPriority w:val="99"/>
    <w:semiHidden/>
    <w:unhideWhenUsed/>
    <w:rsid w:val="00CC7D7A"/>
    <w:pPr>
      <w:spacing w:line="240" w:lineRule="auto"/>
    </w:pPr>
    <w:rPr>
      <w:sz w:val="20"/>
      <w:szCs w:val="20"/>
    </w:rPr>
  </w:style>
  <w:style w:type="character" w:customStyle="1" w:styleId="CommentTextChar">
    <w:name w:val="Comment Text Char"/>
    <w:basedOn w:val="DefaultParagraphFont"/>
    <w:link w:val="CommentText"/>
    <w:uiPriority w:val="99"/>
    <w:semiHidden/>
    <w:rsid w:val="00CC7D7A"/>
    <w:rPr>
      <w:sz w:val="20"/>
      <w:szCs w:val="20"/>
    </w:rPr>
  </w:style>
  <w:style w:type="paragraph" w:styleId="CommentSubject">
    <w:name w:val="annotation subject"/>
    <w:basedOn w:val="CommentText"/>
    <w:next w:val="CommentText"/>
    <w:link w:val="CommentSubjectChar"/>
    <w:uiPriority w:val="99"/>
    <w:semiHidden/>
    <w:unhideWhenUsed/>
    <w:rsid w:val="00CC7D7A"/>
    <w:rPr>
      <w:b/>
      <w:bCs/>
    </w:rPr>
  </w:style>
  <w:style w:type="character" w:customStyle="1" w:styleId="CommentSubjectChar">
    <w:name w:val="Comment Subject Char"/>
    <w:basedOn w:val="CommentTextChar"/>
    <w:link w:val="CommentSubject"/>
    <w:uiPriority w:val="99"/>
    <w:semiHidden/>
    <w:rsid w:val="00CC7D7A"/>
    <w:rPr>
      <w:b/>
      <w:bCs/>
      <w:sz w:val="20"/>
      <w:szCs w:val="20"/>
    </w:rPr>
  </w:style>
  <w:style w:type="paragraph" w:styleId="BalloonText">
    <w:name w:val="Balloon Text"/>
    <w:basedOn w:val="Normal"/>
    <w:link w:val="BalloonTextChar"/>
    <w:uiPriority w:val="99"/>
    <w:semiHidden/>
    <w:unhideWhenUsed/>
    <w:rsid w:val="00CC7D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7D7A"/>
    <w:rPr>
      <w:rFonts w:ascii="Segoe UI" w:hAnsi="Segoe UI" w:cs="Segoe UI"/>
      <w:sz w:val="18"/>
      <w:szCs w:val="18"/>
    </w:rPr>
  </w:style>
  <w:style w:type="paragraph" w:styleId="ListParagraph">
    <w:name w:val="List Paragraph"/>
    <w:basedOn w:val="Normal"/>
    <w:uiPriority w:val="34"/>
    <w:qFormat/>
    <w:rsid w:val="00640118"/>
    <w:pPr>
      <w:ind w:left="720"/>
      <w:contextualSpacing/>
    </w:pPr>
  </w:style>
  <w:style w:type="table" w:styleId="TableGrid">
    <w:name w:val="Table Grid"/>
    <w:basedOn w:val="TableNormal"/>
    <w:uiPriority w:val="39"/>
    <w:rsid w:val="003E06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F15D6"/>
    <w:pPr>
      <w:autoSpaceDE w:val="0"/>
      <w:autoSpaceDN w:val="0"/>
      <w:adjustRightInd w:val="0"/>
      <w:spacing w:after="0" w:line="240" w:lineRule="auto"/>
    </w:pPr>
    <w:rPr>
      <w:rFonts w:ascii="Times New Roman" w:hAnsi="Times New Roman" w:cs="Times New Roman"/>
      <w:color w:val="000000"/>
      <w:sz w:val="24"/>
      <w:szCs w:val="24"/>
    </w:rPr>
  </w:style>
  <w:style w:type="paragraph" w:styleId="TOCHeading">
    <w:name w:val="TOC Heading"/>
    <w:basedOn w:val="Heading1"/>
    <w:next w:val="Normal"/>
    <w:uiPriority w:val="39"/>
    <w:unhideWhenUsed/>
    <w:qFormat/>
    <w:rsid w:val="00AF47EE"/>
    <w:pPr>
      <w:outlineLvl w:val="9"/>
    </w:pPr>
    <w:rPr>
      <w:lang w:val="en-US"/>
    </w:rPr>
  </w:style>
  <w:style w:type="paragraph" w:styleId="TOC1">
    <w:name w:val="toc 1"/>
    <w:basedOn w:val="Normal"/>
    <w:next w:val="Normal"/>
    <w:autoRedefine/>
    <w:uiPriority w:val="39"/>
    <w:unhideWhenUsed/>
    <w:rsid w:val="00AF47EE"/>
    <w:pPr>
      <w:spacing w:after="100"/>
    </w:pPr>
  </w:style>
  <w:style w:type="paragraph" w:styleId="TOC2">
    <w:name w:val="toc 2"/>
    <w:basedOn w:val="Normal"/>
    <w:next w:val="Normal"/>
    <w:autoRedefine/>
    <w:uiPriority w:val="39"/>
    <w:unhideWhenUsed/>
    <w:rsid w:val="00AF47EE"/>
    <w:pPr>
      <w:spacing w:after="100"/>
      <w:ind w:left="220"/>
    </w:pPr>
  </w:style>
  <w:style w:type="character" w:styleId="Hyperlink">
    <w:name w:val="Hyperlink"/>
    <w:basedOn w:val="DefaultParagraphFont"/>
    <w:uiPriority w:val="99"/>
    <w:unhideWhenUsed/>
    <w:rsid w:val="00AF47EE"/>
    <w:rPr>
      <w:color w:val="0563C1" w:themeColor="hyperlink"/>
      <w:u w:val="single"/>
    </w:rPr>
  </w:style>
  <w:style w:type="table" w:styleId="ListTable3-Accent5">
    <w:name w:val="List Table 3 Accent 5"/>
    <w:basedOn w:val="TableNormal"/>
    <w:uiPriority w:val="48"/>
    <w:rsid w:val="00221CE4"/>
    <w:pPr>
      <w:spacing w:after="0" w:line="240" w:lineRule="auto"/>
    </w:pPr>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tblBorders>
    </w:tblPr>
    <w:tblStylePr w:type="firstRow">
      <w:rPr>
        <w:b/>
        <w:bCs/>
        <w:color w:val="FFFFFF" w:themeColor="background1"/>
      </w:rPr>
      <w:tblPr/>
      <w:tcPr>
        <w:shd w:val="clear" w:color="auto" w:fill="4472C4" w:themeFill="accent5"/>
      </w:tcPr>
    </w:tblStylePr>
    <w:tblStylePr w:type="lastRow">
      <w:rPr>
        <w:b/>
        <w:bCs/>
      </w:rPr>
      <w:tblPr/>
      <w:tcPr>
        <w:tcBorders>
          <w:top w:val="double" w:sz="4" w:space="0" w:color="4472C4"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5"/>
          <w:right w:val="single" w:sz="4" w:space="0" w:color="4472C4" w:themeColor="accent5"/>
        </w:tcBorders>
      </w:tcPr>
    </w:tblStylePr>
    <w:tblStylePr w:type="band1Horz">
      <w:tblPr/>
      <w:tcPr>
        <w:tcBorders>
          <w:top w:val="single" w:sz="4" w:space="0" w:color="4472C4" w:themeColor="accent5"/>
          <w:bottom w:val="single" w:sz="4" w:space="0" w:color="4472C4"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5"/>
          <w:left w:val="nil"/>
        </w:tcBorders>
      </w:tcPr>
    </w:tblStylePr>
    <w:tblStylePr w:type="swCell">
      <w:tblPr/>
      <w:tcPr>
        <w:tcBorders>
          <w:top w:val="double" w:sz="4" w:space="0" w:color="4472C4" w:themeColor="accent5"/>
          <w:right w:val="nil"/>
        </w:tcBorders>
      </w:tcPr>
    </w:tblStylePr>
  </w:style>
  <w:style w:type="table" w:styleId="GridTable4-Accent5">
    <w:name w:val="Grid Table 4 Accent 5"/>
    <w:basedOn w:val="TableNormal"/>
    <w:uiPriority w:val="49"/>
    <w:rsid w:val="00221CE4"/>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Style1">
    <w:name w:val="Style1"/>
    <w:basedOn w:val="Heading1"/>
    <w:link w:val="Style1Char"/>
    <w:qFormat/>
    <w:rsid w:val="00221CE4"/>
    <w:pPr>
      <w:numPr>
        <w:numId w:val="1"/>
      </w:numPr>
      <w:spacing w:after="120"/>
      <w:ind w:left="357" w:hanging="357"/>
    </w:pPr>
    <w:rPr>
      <w:color w:val="70AD47" w:themeColor="accent6"/>
    </w:rPr>
  </w:style>
  <w:style w:type="paragraph" w:customStyle="1" w:styleId="Style2">
    <w:name w:val="Style2"/>
    <w:basedOn w:val="Heading1"/>
    <w:link w:val="Style2Char"/>
    <w:qFormat/>
    <w:rsid w:val="00221CE4"/>
    <w:rPr>
      <w:color w:val="70AD47" w:themeColor="accent6"/>
    </w:rPr>
  </w:style>
  <w:style w:type="character" w:customStyle="1" w:styleId="Style1Char">
    <w:name w:val="Style1 Char"/>
    <w:basedOn w:val="Heading1Char"/>
    <w:link w:val="Style1"/>
    <w:rsid w:val="00221CE4"/>
    <w:rPr>
      <w:rFonts w:asciiTheme="majorHAnsi" w:eastAsiaTheme="majorEastAsia" w:hAnsiTheme="majorHAnsi" w:cstheme="majorBidi"/>
      <w:color w:val="70AD47" w:themeColor="accent6"/>
      <w:sz w:val="32"/>
      <w:szCs w:val="32"/>
    </w:rPr>
  </w:style>
  <w:style w:type="paragraph" w:customStyle="1" w:styleId="Heading1A">
    <w:name w:val="Heading 1A"/>
    <w:basedOn w:val="Style1"/>
    <w:link w:val="Heading1AChar"/>
    <w:qFormat/>
    <w:rsid w:val="00221CE4"/>
  </w:style>
  <w:style w:type="character" w:customStyle="1" w:styleId="Style2Char">
    <w:name w:val="Style2 Char"/>
    <w:basedOn w:val="Heading1Char"/>
    <w:link w:val="Style2"/>
    <w:rsid w:val="00221CE4"/>
    <w:rPr>
      <w:rFonts w:asciiTheme="majorHAnsi" w:eastAsiaTheme="majorEastAsia" w:hAnsiTheme="majorHAnsi" w:cstheme="majorBidi"/>
      <w:color w:val="70AD47" w:themeColor="accent6"/>
      <w:sz w:val="32"/>
      <w:szCs w:val="32"/>
    </w:rPr>
  </w:style>
  <w:style w:type="paragraph" w:customStyle="1" w:styleId="Heading2A">
    <w:name w:val="Heading 2A"/>
    <w:basedOn w:val="Heading2"/>
    <w:link w:val="Heading2AChar"/>
    <w:qFormat/>
    <w:rsid w:val="00221CE4"/>
    <w:pPr>
      <w:spacing w:after="120"/>
    </w:pPr>
    <w:rPr>
      <w:color w:val="70AD47" w:themeColor="accent6"/>
    </w:rPr>
  </w:style>
  <w:style w:type="character" w:customStyle="1" w:styleId="Heading1AChar">
    <w:name w:val="Heading 1A Char"/>
    <w:basedOn w:val="Style1Char"/>
    <w:link w:val="Heading1A"/>
    <w:rsid w:val="00221CE4"/>
    <w:rPr>
      <w:rFonts w:asciiTheme="majorHAnsi" w:eastAsiaTheme="majorEastAsia" w:hAnsiTheme="majorHAnsi" w:cstheme="majorBidi"/>
      <w:color w:val="70AD47" w:themeColor="accent6"/>
      <w:sz w:val="32"/>
      <w:szCs w:val="32"/>
    </w:rPr>
  </w:style>
  <w:style w:type="character" w:customStyle="1" w:styleId="Heading2AChar">
    <w:name w:val="Heading 2A Char"/>
    <w:basedOn w:val="Heading2Char"/>
    <w:link w:val="Heading2A"/>
    <w:rsid w:val="00221CE4"/>
    <w:rPr>
      <w:rFonts w:asciiTheme="majorHAnsi" w:eastAsiaTheme="majorEastAsia" w:hAnsiTheme="majorHAnsi" w:cstheme="majorBidi"/>
      <w:color w:val="70AD47" w:themeColor="accent6"/>
      <w:sz w:val="26"/>
      <w:szCs w:val="26"/>
    </w:rPr>
  </w:style>
  <w:style w:type="table" w:styleId="GridTable4-Accent1">
    <w:name w:val="Grid Table 4 Accent 1"/>
    <w:basedOn w:val="TableNormal"/>
    <w:uiPriority w:val="49"/>
    <w:rsid w:val="00E1119E"/>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4-Accent6">
    <w:name w:val="Grid Table 4 Accent 6"/>
    <w:basedOn w:val="TableNormal"/>
    <w:uiPriority w:val="49"/>
    <w:rsid w:val="00E1119E"/>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NoSpacing">
    <w:name w:val="No Spacing"/>
    <w:uiPriority w:val="1"/>
    <w:qFormat/>
    <w:rsid w:val="00B07B22"/>
    <w:pPr>
      <w:spacing w:after="0" w:line="240" w:lineRule="auto"/>
    </w:pPr>
  </w:style>
  <w:style w:type="paragraph" w:styleId="NormalWeb">
    <w:name w:val="Normal (Web)"/>
    <w:basedOn w:val="Normal"/>
    <w:uiPriority w:val="99"/>
    <w:semiHidden/>
    <w:unhideWhenUsed/>
    <w:rsid w:val="00261B9B"/>
    <w:pPr>
      <w:spacing w:before="100" w:beforeAutospacing="1" w:after="100" w:afterAutospacing="1" w:line="240" w:lineRule="auto"/>
    </w:pPr>
    <w:rPr>
      <w:rFonts w:ascii="Times New Roman" w:eastAsiaTheme="minorEastAsia" w:hAnsi="Times New Roman" w:cs="Times New Roman"/>
      <w:sz w:val="24"/>
      <w:szCs w:val="24"/>
      <w:lang w:eastAsia="en-CA"/>
    </w:rPr>
  </w:style>
  <w:style w:type="table" w:customStyle="1" w:styleId="GridTable4-Accent11">
    <w:name w:val="Grid Table 4 - Accent 11"/>
    <w:basedOn w:val="TableNormal"/>
    <w:next w:val="GridTable4-Accent1"/>
    <w:uiPriority w:val="49"/>
    <w:rsid w:val="00215EBC"/>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4">
    <w:name w:val="Grid Table 4"/>
    <w:basedOn w:val="TableNormal"/>
    <w:uiPriority w:val="49"/>
    <w:rsid w:val="00215EB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6B6F1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6B6F1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6B6F1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6B6F1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4">
    <w:name w:val="List Table 4"/>
    <w:basedOn w:val="TableNormal"/>
    <w:uiPriority w:val="49"/>
    <w:rsid w:val="006B6F1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
    <w:name w:val="List Table 3"/>
    <w:basedOn w:val="TableNormal"/>
    <w:uiPriority w:val="48"/>
    <w:rsid w:val="006B6F11"/>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GridTable6Colorful">
    <w:name w:val="Grid Table 6 Colorful"/>
    <w:basedOn w:val="TableNormal"/>
    <w:uiPriority w:val="51"/>
    <w:rsid w:val="006B6F11"/>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9F40AB"/>
    <w:pPr>
      <w:spacing w:after="0" w:line="240" w:lineRule="auto"/>
    </w:pPr>
  </w:style>
  <w:style w:type="character" w:styleId="FollowedHyperlink">
    <w:name w:val="FollowedHyperlink"/>
    <w:basedOn w:val="DefaultParagraphFont"/>
    <w:uiPriority w:val="99"/>
    <w:semiHidden/>
    <w:unhideWhenUsed/>
    <w:rsid w:val="00AC481E"/>
    <w:rPr>
      <w:color w:val="954F72" w:themeColor="followedHyperlink"/>
      <w:u w:val="single"/>
    </w:rPr>
  </w:style>
  <w:style w:type="table" w:styleId="GridTable6Colorful-Accent3">
    <w:name w:val="Grid Table 6 Colorful Accent 3"/>
    <w:basedOn w:val="TableNormal"/>
    <w:uiPriority w:val="51"/>
    <w:rsid w:val="00306803"/>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3945285">
      <w:bodyDiv w:val="1"/>
      <w:marLeft w:val="0"/>
      <w:marRight w:val="0"/>
      <w:marTop w:val="0"/>
      <w:marBottom w:val="0"/>
      <w:divBdr>
        <w:top w:val="none" w:sz="0" w:space="0" w:color="auto"/>
        <w:left w:val="none" w:sz="0" w:space="0" w:color="auto"/>
        <w:bottom w:val="none" w:sz="0" w:space="0" w:color="auto"/>
        <w:right w:val="none" w:sz="0" w:space="0" w:color="auto"/>
      </w:divBdr>
    </w:div>
    <w:div w:id="1780107301">
      <w:bodyDiv w:val="1"/>
      <w:marLeft w:val="0"/>
      <w:marRight w:val="0"/>
      <w:marTop w:val="0"/>
      <w:marBottom w:val="0"/>
      <w:divBdr>
        <w:top w:val="none" w:sz="0" w:space="0" w:color="auto"/>
        <w:left w:val="none" w:sz="0" w:space="0" w:color="auto"/>
        <w:bottom w:val="none" w:sz="0" w:space="0" w:color="auto"/>
        <w:right w:val="none" w:sz="0" w:space="0" w:color="auto"/>
      </w:divBdr>
    </w:div>
    <w:div w:id="1901867257">
      <w:bodyDiv w:val="1"/>
      <w:marLeft w:val="0"/>
      <w:marRight w:val="0"/>
      <w:marTop w:val="0"/>
      <w:marBottom w:val="0"/>
      <w:divBdr>
        <w:top w:val="none" w:sz="0" w:space="0" w:color="auto"/>
        <w:left w:val="none" w:sz="0" w:space="0" w:color="auto"/>
        <w:bottom w:val="none" w:sz="0" w:space="0" w:color="auto"/>
        <w:right w:val="none" w:sz="0" w:space="0" w:color="auto"/>
      </w:divBdr>
    </w:div>
    <w:div w:id="1997879946">
      <w:bodyDiv w:val="1"/>
      <w:marLeft w:val="0"/>
      <w:marRight w:val="0"/>
      <w:marTop w:val="0"/>
      <w:marBottom w:val="0"/>
      <w:divBdr>
        <w:top w:val="none" w:sz="0" w:space="0" w:color="auto"/>
        <w:left w:val="none" w:sz="0" w:space="0" w:color="auto"/>
        <w:bottom w:val="none" w:sz="0" w:space="0" w:color="auto"/>
        <w:right w:val="none" w:sz="0" w:space="0" w:color="auto"/>
      </w:divBdr>
      <w:divsChild>
        <w:div w:id="543370093">
          <w:marLeft w:val="0"/>
          <w:marRight w:val="0"/>
          <w:marTop w:val="0"/>
          <w:marBottom w:val="0"/>
          <w:divBdr>
            <w:top w:val="none" w:sz="0" w:space="0" w:color="auto"/>
            <w:left w:val="none" w:sz="0" w:space="0" w:color="auto"/>
            <w:bottom w:val="none" w:sz="0" w:space="0" w:color="auto"/>
            <w:right w:val="none" w:sz="0" w:space="0" w:color="auto"/>
          </w:divBdr>
          <w:divsChild>
            <w:div w:id="1540627896">
              <w:marLeft w:val="0"/>
              <w:marRight w:val="0"/>
              <w:marTop w:val="0"/>
              <w:marBottom w:val="0"/>
              <w:divBdr>
                <w:top w:val="none" w:sz="0" w:space="0" w:color="auto"/>
                <w:left w:val="none" w:sz="0" w:space="0" w:color="auto"/>
                <w:bottom w:val="none" w:sz="0" w:space="0" w:color="auto"/>
                <w:right w:val="none" w:sz="0" w:space="0" w:color="auto"/>
              </w:divBdr>
              <w:divsChild>
                <w:div w:id="1122961688">
                  <w:marLeft w:val="0"/>
                  <w:marRight w:val="0"/>
                  <w:marTop w:val="0"/>
                  <w:marBottom w:val="0"/>
                  <w:divBdr>
                    <w:top w:val="none" w:sz="0" w:space="0" w:color="auto"/>
                    <w:left w:val="none" w:sz="0" w:space="0" w:color="auto"/>
                    <w:bottom w:val="none" w:sz="0" w:space="0" w:color="auto"/>
                    <w:right w:val="none" w:sz="0" w:space="0" w:color="auto"/>
                  </w:divBdr>
                  <w:divsChild>
                    <w:div w:id="934947658">
                      <w:marLeft w:val="0"/>
                      <w:marRight w:val="0"/>
                      <w:marTop w:val="0"/>
                      <w:marBottom w:val="0"/>
                      <w:divBdr>
                        <w:top w:val="none" w:sz="0" w:space="0" w:color="auto"/>
                        <w:left w:val="none" w:sz="0" w:space="0" w:color="auto"/>
                        <w:bottom w:val="none" w:sz="0" w:space="0" w:color="auto"/>
                        <w:right w:val="none" w:sz="0" w:space="0" w:color="auto"/>
                      </w:divBdr>
                      <w:divsChild>
                        <w:div w:id="1001007695">
                          <w:marLeft w:val="0"/>
                          <w:marRight w:val="0"/>
                          <w:marTop w:val="0"/>
                          <w:marBottom w:val="0"/>
                          <w:divBdr>
                            <w:top w:val="none" w:sz="0" w:space="0" w:color="auto"/>
                            <w:left w:val="none" w:sz="0" w:space="0" w:color="auto"/>
                            <w:bottom w:val="none" w:sz="0" w:space="0" w:color="auto"/>
                            <w:right w:val="none" w:sz="0" w:space="0" w:color="auto"/>
                          </w:divBdr>
                          <w:divsChild>
                            <w:div w:id="1482110978">
                              <w:marLeft w:val="2070"/>
                              <w:marRight w:val="3960"/>
                              <w:marTop w:val="0"/>
                              <w:marBottom w:val="0"/>
                              <w:divBdr>
                                <w:top w:val="none" w:sz="0" w:space="0" w:color="auto"/>
                                <w:left w:val="none" w:sz="0" w:space="0" w:color="auto"/>
                                <w:bottom w:val="none" w:sz="0" w:space="0" w:color="auto"/>
                                <w:right w:val="none" w:sz="0" w:space="0" w:color="auto"/>
                              </w:divBdr>
                              <w:divsChild>
                                <w:div w:id="1547714176">
                                  <w:marLeft w:val="0"/>
                                  <w:marRight w:val="0"/>
                                  <w:marTop w:val="0"/>
                                  <w:marBottom w:val="0"/>
                                  <w:divBdr>
                                    <w:top w:val="none" w:sz="0" w:space="0" w:color="auto"/>
                                    <w:left w:val="none" w:sz="0" w:space="0" w:color="auto"/>
                                    <w:bottom w:val="none" w:sz="0" w:space="0" w:color="auto"/>
                                    <w:right w:val="none" w:sz="0" w:space="0" w:color="auto"/>
                                  </w:divBdr>
                                  <w:divsChild>
                                    <w:div w:id="1481118243">
                                      <w:marLeft w:val="0"/>
                                      <w:marRight w:val="0"/>
                                      <w:marTop w:val="0"/>
                                      <w:marBottom w:val="0"/>
                                      <w:divBdr>
                                        <w:top w:val="none" w:sz="0" w:space="0" w:color="auto"/>
                                        <w:left w:val="none" w:sz="0" w:space="0" w:color="auto"/>
                                        <w:bottom w:val="none" w:sz="0" w:space="0" w:color="auto"/>
                                        <w:right w:val="none" w:sz="0" w:space="0" w:color="auto"/>
                                      </w:divBdr>
                                      <w:divsChild>
                                        <w:div w:id="2019692023">
                                          <w:marLeft w:val="0"/>
                                          <w:marRight w:val="0"/>
                                          <w:marTop w:val="0"/>
                                          <w:marBottom w:val="0"/>
                                          <w:divBdr>
                                            <w:top w:val="none" w:sz="0" w:space="0" w:color="auto"/>
                                            <w:left w:val="none" w:sz="0" w:space="0" w:color="auto"/>
                                            <w:bottom w:val="none" w:sz="0" w:space="0" w:color="auto"/>
                                            <w:right w:val="none" w:sz="0" w:space="0" w:color="auto"/>
                                          </w:divBdr>
                                          <w:divsChild>
                                            <w:div w:id="1914048519">
                                              <w:marLeft w:val="0"/>
                                              <w:marRight w:val="0"/>
                                              <w:marTop w:val="90"/>
                                              <w:marBottom w:val="0"/>
                                              <w:divBdr>
                                                <w:top w:val="none" w:sz="0" w:space="0" w:color="auto"/>
                                                <w:left w:val="none" w:sz="0" w:space="0" w:color="auto"/>
                                                <w:bottom w:val="none" w:sz="0" w:space="0" w:color="auto"/>
                                                <w:right w:val="none" w:sz="0" w:space="0" w:color="auto"/>
                                              </w:divBdr>
                                              <w:divsChild>
                                                <w:div w:id="274334763">
                                                  <w:marLeft w:val="0"/>
                                                  <w:marRight w:val="0"/>
                                                  <w:marTop w:val="0"/>
                                                  <w:marBottom w:val="0"/>
                                                  <w:divBdr>
                                                    <w:top w:val="none" w:sz="0" w:space="0" w:color="auto"/>
                                                    <w:left w:val="none" w:sz="0" w:space="0" w:color="auto"/>
                                                    <w:bottom w:val="none" w:sz="0" w:space="0" w:color="auto"/>
                                                    <w:right w:val="none" w:sz="0" w:space="0" w:color="auto"/>
                                                  </w:divBdr>
                                                  <w:divsChild>
                                                    <w:div w:id="2006516543">
                                                      <w:marLeft w:val="0"/>
                                                      <w:marRight w:val="0"/>
                                                      <w:marTop w:val="0"/>
                                                      <w:marBottom w:val="405"/>
                                                      <w:divBdr>
                                                        <w:top w:val="none" w:sz="0" w:space="0" w:color="auto"/>
                                                        <w:left w:val="none" w:sz="0" w:space="0" w:color="auto"/>
                                                        <w:bottom w:val="none" w:sz="0" w:space="0" w:color="auto"/>
                                                        <w:right w:val="none" w:sz="0" w:space="0" w:color="auto"/>
                                                      </w:divBdr>
                                                      <w:divsChild>
                                                        <w:div w:id="1998069672">
                                                          <w:marLeft w:val="0"/>
                                                          <w:marRight w:val="0"/>
                                                          <w:marTop w:val="0"/>
                                                          <w:marBottom w:val="0"/>
                                                          <w:divBdr>
                                                            <w:top w:val="none" w:sz="0" w:space="0" w:color="auto"/>
                                                            <w:left w:val="none" w:sz="0" w:space="0" w:color="auto"/>
                                                            <w:bottom w:val="none" w:sz="0" w:space="0" w:color="auto"/>
                                                            <w:right w:val="none" w:sz="0" w:space="0" w:color="auto"/>
                                                          </w:divBdr>
                                                          <w:divsChild>
                                                            <w:div w:id="1677877668">
                                                              <w:marLeft w:val="0"/>
                                                              <w:marRight w:val="0"/>
                                                              <w:marTop w:val="0"/>
                                                              <w:marBottom w:val="0"/>
                                                              <w:divBdr>
                                                                <w:top w:val="none" w:sz="0" w:space="0" w:color="auto"/>
                                                                <w:left w:val="none" w:sz="0" w:space="0" w:color="auto"/>
                                                                <w:bottom w:val="none" w:sz="0" w:space="0" w:color="auto"/>
                                                                <w:right w:val="none" w:sz="0" w:space="0" w:color="auto"/>
                                                              </w:divBdr>
                                                              <w:divsChild>
                                                                <w:div w:id="758646053">
                                                                  <w:marLeft w:val="0"/>
                                                                  <w:marRight w:val="0"/>
                                                                  <w:marTop w:val="0"/>
                                                                  <w:marBottom w:val="0"/>
                                                                  <w:divBdr>
                                                                    <w:top w:val="none" w:sz="0" w:space="0" w:color="auto"/>
                                                                    <w:left w:val="none" w:sz="0" w:space="0" w:color="auto"/>
                                                                    <w:bottom w:val="none" w:sz="0" w:space="0" w:color="auto"/>
                                                                    <w:right w:val="none" w:sz="0" w:space="0" w:color="auto"/>
                                                                  </w:divBdr>
                                                                  <w:divsChild>
                                                                    <w:div w:id="1696348779">
                                                                      <w:marLeft w:val="0"/>
                                                                      <w:marRight w:val="0"/>
                                                                      <w:marTop w:val="0"/>
                                                                      <w:marBottom w:val="0"/>
                                                                      <w:divBdr>
                                                                        <w:top w:val="none" w:sz="0" w:space="0" w:color="auto"/>
                                                                        <w:left w:val="none" w:sz="0" w:space="0" w:color="auto"/>
                                                                        <w:bottom w:val="none" w:sz="0" w:space="0" w:color="auto"/>
                                                                        <w:right w:val="none" w:sz="0" w:space="0" w:color="auto"/>
                                                                      </w:divBdr>
                                                                      <w:divsChild>
                                                                        <w:div w:id="364449929">
                                                                          <w:marLeft w:val="0"/>
                                                                          <w:marRight w:val="0"/>
                                                                          <w:marTop w:val="0"/>
                                                                          <w:marBottom w:val="0"/>
                                                                          <w:divBdr>
                                                                            <w:top w:val="none" w:sz="0" w:space="0" w:color="auto"/>
                                                                            <w:left w:val="none" w:sz="0" w:space="0" w:color="auto"/>
                                                                            <w:bottom w:val="none" w:sz="0" w:space="0" w:color="auto"/>
                                                                            <w:right w:val="none" w:sz="0" w:space="0" w:color="auto"/>
                                                                          </w:divBdr>
                                                                          <w:divsChild>
                                                                            <w:div w:id="1595671046">
                                                                              <w:marLeft w:val="0"/>
                                                                              <w:marRight w:val="0"/>
                                                                              <w:marTop w:val="0"/>
                                                                              <w:marBottom w:val="0"/>
                                                                              <w:divBdr>
                                                                                <w:top w:val="none" w:sz="0" w:space="0" w:color="auto"/>
                                                                                <w:left w:val="none" w:sz="0" w:space="0" w:color="auto"/>
                                                                                <w:bottom w:val="none" w:sz="0" w:space="0" w:color="auto"/>
                                                                                <w:right w:val="none" w:sz="0" w:space="0" w:color="auto"/>
                                                                              </w:divBdr>
                                                                              <w:divsChild>
                                                                                <w:div w:id="1793787153">
                                                                                  <w:marLeft w:val="0"/>
                                                                                  <w:marRight w:val="0"/>
                                                                                  <w:marTop w:val="0"/>
                                                                                  <w:marBottom w:val="0"/>
                                                                                  <w:divBdr>
                                                                                    <w:top w:val="none" w:sz="0" w:space="0" w:color="auto"/>
                                                                                    <w:left w:val="none" w:sz="0" w:space="0" w:color="auto"/>
                                                                                    <w:bottom w:val="none" w:sz="0" w:space="0" w:color="auto"/>
                                                                                    <w:right w:val="none" w:sz="0" w:space="0" w:color="auto"/>
                                                                                  </w:divBdr>
                                                                                  <w:divsChild>
                                                                                    <w:div w:id="336158165">
                                                                                      <w:marLeft w:val="0"/>
                                                                                      <w:marRight w:val="0"/>
                                                                                      <w:marTop w:val="0"/>
                                                                                      <w:marBottom w:val="0"/>
                                                                                      <w:divBdr>
                                                                                        <w:top w:val="none" w:sz="0" w:space="0" w:color="auto"/>
                                                                                        <w:left w:val="none" w:sz="0" w:space="0" w:color="auto"/>
                                                                                        <w:bottom w:val="none" w:sz="0" w:space="0" w:color="auto"/>
                                                                                        <w:right w:val="none" w:sz="0" w:space="0" w:color="auto"/>
                                                                                      </w:divBdr>
                                                                                      <w:divsChild>
                                                                                        <w:div w:id="2061241879">
                                                                                          <w:marLeft w:val="0"/>
                                                                                          <w:marRight w:val="0"/>
                                                                                          <w:marTop w:val="0"/>
                                                                                          <w:marBottom w:val="0"/>
                                                                                          <w:divBdr>
                                                                                            <w:top w:val="none" w:sz="0" w:space="0" w:color="auto"/>
                                                                                            <w:left w:val="none" w:sz="0" w:space="0" w:color="auto"/>
                                                                                            <w:bottom w:val="none" w:sz="0" w:space="0" w:color="auto"/>
                                                                                            <w:right w:val="none" w:sz="0" w:space="0" w:color="auto"/>
                                                                                          </w:divBdr>
                                                                                          <w:divsChild>
                                                                                            <w:div w:id="612175973">
                                                                                              <w:marLeft w:val="0"/>
                                                                                              <w:marRight w:val="0"/>
                                                                                              <w:marTop w:val="0"/>
                                                                                              <w:marBottom w:val="0"/>
                                                                                              <w:divBdr>
                                                                                                <w:top w:val="none" w:sz="0" w:space="0" w:color="auto"/>
                                                                                                <w:left w:val="none" w:sz="0" w:space="0" w:color="auto"/>
                                                                                                <w:bottom w:val="none" w:sz="0" w:space="0" w:color="auto"/>
                                                                                                <w:right w:val="none" w:sz="0" w:space="0" w:color="auto"/>
                                                                                              </w:divBdr>
                                                                                              <w:divsChild>
                                                                                                <w:div w:id="1667591013">
                                                                                                  <w:marLeft w:val="0"/>
                                                                                                  <w:marRight w:val="0"/>
                                                                                                  <w:marTop w:val="0"/>
                                                                                                  <w:marBottom w:val="0"/>
                                                                                                  <w:divBdr>
                                                                                                    <w:top w:val="none" w:sz="0" w:space="0" w:color="auto"/>
                                                                                                    <w:left w:val="none" w:sz="0" w:space="0" w:color="auto"/>
                                                                                                    <w:bottom w:val="none" w:sz="0" w:space="0" w:color="auto"/>
                                                                                                    <w:right w:val="none" w:sz="0" w:space="0" w:color="auto"/>
                                                                                                  </w:divBdr>
                                                                                                  <w:divsChild>
                                                                                                    <w:div w:id="360327780">
                                                                                                      <w:marLeft w:val="0"/>
                                                                                                      <w:marRight w:val="0"/>
                                                                                                      <w:marTop w:val="0"/>
                                                                                                      <w:marBottom w:val="0"/>
                                                                                                      <w:divBdr>
                                                                                                        <w:top w:val="none" w:sz="0" w:space="0" w:color="auto"/>
                                                                                                        <w:left w:val="none" w:sz="0" w:space="0" w:color="auto"/>
                                                                                                        <w:bottom w:val="none" w:sz="0" w:space="0" w:color="auto"/>
                                                                                                        <w:right w:val="none" w:sz="0" w:space="0" w:color="auto"/>
                                                                                                      </w:divBdr>
                                                                                                      <w:divsChild>
                                                                                                        <w:div w:id="1045183199">
                                                                                                          <w:marLeft w:val="0"/>
                                                                                                          <w:marRight w:val="0"/>
                                                                                                          <w:marTop w:val="0"/>
                                                                                                          <w:marBottom w:val="0"/>
                                                                                                          <w:divBdr>
                                                                                                            <w:top w:val="none" w:sz="0" w:space="0" w:color="auto"/>
                                                                                                            <w:left w:val="none" w:sz="0" w:space="0" w:color="auto"/>
                                                                                                            <w:bottom w:val="none" w:sz="0" w:space="0" w:color="auto"/>
                                                                                                            <w:right w:val="none" w:sz="0" w:space="0" w:color="auto"/>
                                                                                                          </w:divBdr>
                                                                                                          <w:divsChild>
                                                                                                            <w:div w:id="55714460">
                                                                                                              <w:marLeft w:val="0"/>
                                                                                                              <w:marRight w:val="0"/>
                                                                                                              <w:marTop w:val="0"/>
                                                                                                              <w:marBottom w:val="0"/>
                                                                                                              <w:divBdr>
                                                                                                                <w:top w:val="none" w:sz="0" w:space="0" w:color="auto"/>
                                                                                                                <w:left w:val="none" w:sz="0" w:space="0" w:color="auto"/>
                                                                                                                <w:bottom w:val="none" w:sz="0" w:space="0" w:color="auto"/>
                                                                                                                <w:right w:val="none" w:sz="0" w:space="0" w:color="auto"/>
                                                                                                              </w:divBdr>
                                                                                                              <w:divsChild>
                                                                                                                <w:div w:id="1438797249">
                                                                                                                  <w:marLeft w:val="0"/>
                                                                                                                  <w:marRight w:val="0"/>
                                                                                                                  <w:marTop w:val="0"/>
                                                                                                                  <w:marBottom w:val="0"/>
                                                                                                                  <w:divBdr>
                                                                                                                    <w:top w:val="none" w:sz="0" w:space="0" w:color="auto"/>
                                                                                                                    <w:left w:val="none" w:sz="0" w:space="0" w:color="auto"/>
                                                                                                                    <w:bottom w:val="none" w:sz="0" w:space="0" w:color="auto"/>
                                                                                                                    <w:right w:val="none" w:sz="0" w:space="0" w:color="auto"/>
                                                                                                                  </w:divBdr>
                                                                                                                  <w:divsChild>
                                                                                                                    <w:div w:id="1098673879">
                                                                                                                      <w:marLeft w:val="300"/>
                                                                                                                      <w:marRight w:val="0"/>
                                                                                                                      <w:marTop w:val="0"/>
                                                                                                                      <w:marBottom w:val="0"/>
                                                                                                                      <w:divBdr>
                                                                                                                        <w:top w:val="none" w:sz="0" w:space="0" w:color="auto"/>
                                                                                                                        <w:left w:val="none" w:sz="0" w:space="0" w:color="auto"/>
                                                                                                                        <w:bottom w:val="none" w:sz="0" w:space="0" w:color="auto"/>
                                                                                                                        <w:right w:val="none" w:sz="0" w:space="0" w:color="auto"/>
                                                                                                                      </w:divBdr>
                                                                                                                      <w:divsChild>
                                                                                                                        <w:div w:id="1777098930">
                                                                                                                          <w:marLeft w:val="-300"/>
                                                                                                                          <w:marRight w:val="0"/>
                                                                                                                          <w:marTop w:val="0"/>
                                                                                                                          <w:marBottom w:val="0"/>
                                                                                                                          <w:divBdr>
                                                                                                                            <w:top w:val="none" w:sz="0" w:space="0" w:color="auto"/>
                                                                                                                            <w:left w:val="none" w:sz="0" w:space="0" w:color="auto"/>
                                                                                                                            <w:bottom w:val="none" w:sz="0" w:space="0" w:color="auto"/>
                                                                                                                            <w:right w:val="none" w:sz="0" w:space="0" w:color="auto"/>
                                                                                                                          </w:divBdr>
                                                                                                                          <w:divsChild>
                                                                                                                            <w:div w:id="1516265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image" Target="media/image5.png"/><Relationship Id="rId26" Type="http://schemas.openxmlformats.org/officeDocument/2006/relationships/chart" Target="charts/chart8.xml"/><Relationship Id="rId39"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chart" Target="charts/chart3.xml"/><Relationship Id="rId34" Type="http://schemas.openxmlformats.org/officeDocument/2006/relationships/chart" Target="charts/chart12.xml"/><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3.xml"/><Relationship Id="rId25" Type="http://schemas.openxmlformats.org/officeDocument/2006/relationships/chart" Target="charts/chart7.xml"/><Relationship Id="rId33" Type="http://schemas.openxmlformats.org/officeDocument/2006/relationships/chart" Target="charts/chart11.xml"/><Relationship Id="rId38"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chart" Target="charts/chart2.xml"/><Relationship Id="rId29" Type="http://schemas.openxmlformats.org/officeDocument/2006/relationships/chart" Target="charts/chart10.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chart" Target="charts/chart6.xml"/><Relationship Id="rId32" Type="http://schemas.openxmlformats.org/officeDocument/2006/relationships/image" Target="media/image7.png"/><Relationship Id="rId37" Type="http://schemas.openxmlformats.org/officeDocument/2006/relationships/chart" Target="charts/chart15.xml"/><Relationship Id="rId40"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chart" Target="charts/chart5.xml"/><Relationship Id="rId28" Type="http://schemas.openxmlformats.org/officeDocument/2006/relationships/image" Target="media/image8.png"/><Relationship Id="rId36" Type="http://schemas.openxmlformats.org/officeDocument/2006/relationships/chart" Target="charts/chart14.xml"/><Relationship Id="rId10" Type="http://schemas.openxmlformats.org/officeDocument/2006/relationships/image" Target="media/image2.png"/><Relationship Id="rId19" Type="http://schemas.openxmlformats.org/officeDocument/2006/relationships/image" Target="media/image6.png"/><Relationship Id="rId31"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www.bgcwinnipeg.ca" TargetMode="External"/><Relationship Id="rId14" Type="http://schemas.openxmlformats.org/officeDocument/2006/relationships/header" Target="header1.xml"/><Relationship Id="rId22" Type="http://schemas.openxmlformats.org/officeDocument/2006/relationships/chart" Target="charts/chart4.xml"/><Relationship Id="rId27" Type="http://schemas.openxmlformats.org/officeDocument/2006/relationships/chart" Target="charts/chart9.xml"/><Relationship Id="rId30" Type="http://schemas.openxmlformats.org/officeDocument/2006/relationships/image" Target="media/image9.png"/><Relationship Id="rId35" Type="http://schemas.openxmlformats.org/officeDocument/2006/relationships/chart" Target="charts/chart13.xml"/></Relationships>
</file>

<file path=word/charts/_rels/chart1.xml.rels><?xml version="1.0" encoding="UTF-8" standalone="yes"?>
<Relationships xmlns="http://schemas.openxmlformats.org/package/2006/relationships"><Relationship Id="rId3" Type="http://schemas.openxmlformats.org/officeDocument/2006/relationships/oleObject" Target="file:///\\mchpe.cpe.umanitoba.ca\Private\Users\JenniferE\Boys%20and%20Girls%20Clubs%20Evaluation\13%20Summary%20Report\Data%20-%20Tables%20and%20Figures\Health%20&amp;%20Social%20-%20Forest%20plots%20for%20Time%20to%20Event%20Figures.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10.xml.rels><?xml version="1.0" encoding="UTF-8" standalone="yes"?>
<Relationships xmlns="http://schemas.openxmlformats.org/package/2006/relationships"><Relationship Id="rId3" Type="http://schemas.openxmlformats.org/officeDocument/2006/relationships/oleObject" Target="file:///\\mchpe.cpe.umanitoba.ca\Private\Users\JenniferE\Boys%20and%20Girls%20Clubs%20Evaluation\13%20Summary%20Report\Education%20%20-%20Predicted%20probability.xlsx" TargetMode="Externa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chartUserShapes" Target="../drawings/drawing9.xml"/></Relationships>
</file>

<file path=word/charts/_rels/chart11.xml.rels><?xml version="1.0" encoding="UTF-8" standalone="yes"?>
<Relationships xmlns="http://schemas.openxmlformats.org/package/2006/relationships"><Relationship Id="rId3" Type="http://schemas.openxmlformats.org/officeDocument/2006/relationships/oleObject" Target="file:///\\mchpe.cpe.umanitoba.ca\Private\Users\JenniferE\Boys%20and%20Girls%20Clubs%20Evaluation\13%20Summary%20Report\Data%20-%20Tables%20and%20Figures\Health%20&amp;%20Social%20-%20Forest%20plots%20for%20Time%20to%20Event%20Figures.xlsx" TargetMode="Externa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chartUserShapes" Target="../drawings/drawing10.xml"/></Relationships>
</file>

<file path=word/charts/_rels/chart12.xml.rels><?xml version="1.0" encoding="UTF-8" standalone="yes"?>
<Relationships xmlns="http://schemas.openxmlformats.org/package/2006/relationships"><Relationship Id="rId3" Type="http://schemas.openxmlformats.org/officeDocument/2006/relationships/oleObject" Target="file:///\\mchpe.cpe.umanitoba.ca\Private\Users\JenniferE\Boys%20and%20Girls%20Clubs%20Evaluation\13%20Summary%20Report\Data%20-%20Tables%20and%20Figures\Health%20&amp;%20Social%20-%20Forest%20plots%20for%20Time%20to%20Event%20Figures.xlsx" TargetMode="Externa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chartUserShapes" Target="../drawings/drawing11.xml"/></Relationships>
</file>

<file path=word/charts/_rels/chart13.xml.rels><?xml version="1.0" encoding="UTF-8" standalone="yes"?>
<Relationships xmlns="http://schemas.openxmlformats.org/package/2006/relationships"><Relationship Id="rId3" Type="http://schemas.openxmlformats.org/officeDocument/2006/relationships/oleObject" Target="file:///\\mchpe.cpe.umanitoba.ca\Private\Users\JenniferE\Boys%20and%20Girls%20Clubs%20Evaluation\13%20Summary%20Report\Data%20-%20Tables%20and%20Figures\Health%20&amp;%20Social%20-%20Forest%20plots%20for%20Time%20to%20Event%20Figures.xlsx" TargetMode="Externa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chartUserShapes" Target="../drawings/drawing12.xml"/></Relationships>
</file>

<file path=word/charts/_rels/chart14.xml.rels><?xml version="1.0" encoding="UTF-8" standalone="yes"?>
<Relationships xmlns="http://schemas.openxmlformats.org/package/2006/relationships"><Relationship Id="rId3" Type="http://schemas.openxmlformats.org/officeDocument/2006/relationships/oleObject" Target="file:///\\mchpe.cpe.umanitoba.ca\Private\Users\JenniferE\Boys%20and%20Girls%20Clubs%20Evaluation\13%20Summary%20Report\Data%20-%20Tables%20and%20Figures\Health%20&amp;%20Social%20-%20Forest%20plots%20for%20Time%20to%20Event%20Figures.xlsx" TargetMode="Externa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chartUserShapes" Target="../drawings/drawing13.xml"/></Relationships>
</file>

<file path=word/charts/_rels/chart15.xml.rels><?xml version="1.0" encoding="UTF-8" standalone="yes"?>
<Relationships xmlns="http://schemas.openxmlformats.org/package/2006/relationships"><Relationship Id="rId3" Type="http://schemas.openxmlformats.org/officeDocument/2006/relationships/oleObject" Target="file:///\\mchpe.cpe.umanitoba.ca\Private\Users\JenniferE\Boys%20and%20Girls%20Clubs%20Evaluation\13%20Summary%20Report\Data%20-%20Tables%20and%20Figures\Health%20&amp;%20Social%20-%20Forest%20plots%20for%20Time%20to%20Event%20Figures.xlsx" TargetMode="Externa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chartUserShapes" Target="../drawings/drawing14.xml"/></Relationships>
</file>

<file path=word/charts/_rels/chart2.xml.rels><?xml version="1.0" encoding="UTF-8" standalone="yes"?>
<Relationships xmlns="http://schemas.openxmlformats.org/package/2006/relationships"><Relationship Id="rId3" Type="http://schemas.openxmlformats.org/officeDocument/2006/relationships/oleObject" Target="file:///\\mchpe.cpe.umanitoba.ca\Private\Users\JenniferE\Boys%20and%20Girls%20Clubs%20Evaluation\13%20Summary%20Report\Education%20-%20Whale%20graphs.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oleObject" Target="file:///\\mchpe.cpe.umanitoba.ca\Private\Users\JenniferE\Boys%20and%20Girls%20Clubs%20Evaluation\13%20Summary%20Report\Education%20%20-%20Predicted%20probability.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oleObject" Target="file:///\\mchpe.cpe.umanitoba.ca\Private\Users\JenniferE\Boys%20and%20Girls%20Clubs%20Evaluation\13%20Summary%20Report\Education%20-%20Whale%20graphs.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oleObject" Target="file:///\\mchpe.cpe.umanitoba.ca\Private\Users\JenniferE\Boys%20and%20Girls%20Clubs%20Evaluation\13%20Summary%20Report\Education%20%20-%20Predicted%20probability.xlsx"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5.xml"/></Relationships>
</file>

<file path=word/charts/_rels/chart6.xml.rels><?xml version="1.0" encoding="UTF-8" standalone="yes"?>
<Relationships xmlns="http://schemas.openxmlformats.org/package/2006/relationships"><Relationship Id="rId3" Type="http://schemas.openxmlformats.org/officeDocument/2006/relationships/oleObject" Target="file:///\\mchpe.cpe.umanitoba.ca\Private\Users\JenniferE\Boys%20and%20Girls%20Clubs%20Evaluation\13%20Summary%20Report\Education%20-%20Whale%20graphs.xlsx" TargetMode="Externa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6.xml"/></Relationships>
</file>

<file path=word/charts/_rels/chart7.xml.rels><?xml version="1.0" encoding="UTF-8" standalone="yes"?>
<Relationships xmlns="http://schemas.openxmlformats.org/package/2006/relationships"><Relationship Id="rId3" Type="http://schemas.openxmlformats.org/officeDocument/2006/relationships/oleObject" Target="file:///\\mchpe.cpe.umanitoba.ca\Private\Users\JenniferE\Boys%20and%20Girls%20Clubs%20Evaluation\13%20Summary%20Report\Education%20%20-%20Predicted%20probability.xlsx" TargetMode="Externa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chartUserShapes" Target="../drawings/drawing7.xml"/></Relationships>
</file>

<file path=word/charts/_rels/chart8.xml.rels><?xml version="1.0" encoding="UTF-8" standalone="yes"?>
<Relationships xmlns="http://schemas.openxmlformats.org/package/2006/relationships"><Relationship Id="rId3" Type="http://schemas.openxmlformats.org/officeDocument/2006/relationships/oleObject" Target="file:///\\mchpe.cpe.umanitoba.ca\Private\Users\JenniferE\Boys%20and%20Girls%20Clubs%20Evaluation\13%20Summary%20Report\Education%20-%20Whale%20graph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mchpe.cpe.umanitoba.ca\Private\Users\JenniferE\Boys%20and%20Girls%20Clubs%20Evaluation\13%20Summary%20Report\Education%20%20-%20Predicted%20probability.xlsx" TargetMode="Externa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chartUserShapes" Target="../drawings/drawing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14506913050963"/>
          <c:y val="3.9560002916302128E-2"/>
          <c:w val="0.8556053134867575"/>
          <c:h val="0.92087999416739574"/>
        </c:manualLayout>
      </c:layout>
      <c:barChart>
        <c:barDir val="col"/>
        <c:grouping val="clustered"/>
        <c:varyColors val="0"/>
        <c:ser>
          <c:idx val="0"/>
          <c:order val="0"/>
          <c:tx>
            <c:v>Age 12-17</c:v>
          </c:tx>
          <c:spPr>
            <a:solidFill>
              <a:schemeClr val="accent1"/>
            </a:solidFill>
            <a:ln>
              <a:noFill/>
            </a:ln>
            <a:effectLst/>
          </c:spPr>
          <c:invertIfNegative val="0"/>
          <c:dPt>
            <c:idx val="0"/>
            <c:invertIfNegative val="0"/>
            <c:bubble3D val="0"/>
            <c:spPr>
              <a:solidFill>
                <a:srgbClr val="BB63CD"/>
              </a:solidFill>
              <a:ln>
                <a:solidFill>
                  <a:srgbClr val="9D39B1"/>
                </a:solidFill>
              </a:ln>
              <a:effectLst/>
            </c:spPr>
            <c:extLst>
              <c:ext xmlns:c16="http://schemas.microsoft.com/office/drawing/2014/chart" uri="{C3380CC4-5D6E-409C-BE32-E72D297353CC}">
                <c16:uniqueId val="{00000001-5A64-4127-9DE1-65E1057D308C}"/>
              </c:ext>
            </c:extLst>
          </c:dPt>
          <c:dPt>
            <c:idx val="1"/>
            <c:invertIfNegative val="0"/>
            <c:bubble3D val="0"/>
            <c:spPr>
              <a:solidFill>
                <a:schemeClr val="accent1"/>
              </a:solidFill>
              <a:ln>
                <a:solidFill>
                  <a:srgbClr val="2D72B1"/>
                </a:solidFill>
              </a:ln>
              <a:effectLst/>
            </c:spPr>
            <c:extLst>
              <c:ext xmlns:c16="http://schemas.microsoft.com/office/drawing/2014/chart" uri="{C3380CC4-5D6E-409C-BE32-E72D297353CC}">
                <c16:uniqueId val="{00000003-5A64-4127-9DE1-65E1057D308C}"/>
              </c:ext>
            </c:extLst>
          </c:dPt>
          <c:dPt>
            <c:idx val="2"/>
            <c:invertIfNegative val="0"/>
            <c:bubble3D val="0"/>
            <c:spPr>
              <a:solidFill>
                <a:srgbClr val="29679F"/>
              </a:solidFill>
              <a:ln>
                <a:solidFill>
                  <a:srgbClr val="194165"/>
                </a:solidFill>
              </a:ln>
              <a:effectLst/>
            </c:spPr>
            <c:extLst>
              <c:ext xmlns:c16="http://schemas.microsoft.com/office/drawing/2014/chart" uri="{C3380CC4-5D6E-409C-BE32-E72D297353CC}">
                <c16:uniqueId val="{00000005-5A64-4127-9DE1-65E1057D308C}"/>
              </c:ext>
            </c:extLst>
          </c:dPt>
          <c:errBars>
            <c:errBarType val="both"/>
            <c:errValType val="cust"/>
            <c:noEndCap val="0"/>
            <c:plus>
              <c:numRef>
                <c:f>(Justice!$H$3,Justice!$H$5,Justice!$H$7)</c:f>
                <c:numCache>
                  <c:formatCode>General</c:formatCode>
                  <c:ptCount val="3"/>
                  <c:pt idx="0">
                    <c:v>7.0000000000000007E-2</c:v>
                  </c:pt>
                  <c:pt idx="1">
                    <c:v>0.05</c:v>
                  </c:pt>
                  <c:pt idx="2">
                    <c:v>1.4999999999999999E-2</c:v>
                  </c:pt>
                </c:numCache>
              </c:numRef>
            </c:plus>
            <c:minus>
              <c:numRef>
                <c:f>(Justice!$I$3,Justice!$I$5,Justice!$I$7)</c:f>
                <c:numCache>
                  <c:formatCode>General</c:formatCode>
                  <c:ptCount val="3"/>
                  <c:pt idx="0">
                    <c:v>7.0000000000000007E-2</c:v>
                  </c:pt>
                  <c:pt idx="1">
                    <c:v>0.05</c:v>
                  </c:pt>
                  <c:pt idx="2">
                    <c:v>1.4999999999999999E-2</c:v>
                  </c:pt>
                </c:numCache>
              </c:numRef>
            </c:minus>
            <c:spPr>
              <a:noFill/>
              <a:ln w="9525" cap="flat" cmpd="sng" algn="ctr">
                <a:solidFill>
                  <a:schemeClr val="tx1">
                    <a:lumMod val="65000"/>
                    <a:lumOff val="35000"/>
                  </a:schemeClr>
                </a:solidFill>
                <a:round/>
              </a:ln>
              <a:effectLst/>
            </c:spPr>
          </c:errBars>
          <c:cat>
            <c:strRef>
              <c:f>(Justice!$B$3,Justice!$B$5,Justice!$B$7)</c:f>
              <c:strCache>
                <c:ptCount val="3"/>
                <c:pt idx="0">
                  <c:v>Crude Model</c:v>
                </c:pt>
                <c:pt idx="1">
                  <c:v>Adjusted Model
(1)</c:v>
                </c:pt>
                <c:pt idx="2">
                  <c:v>Adjusted Model
(2)</c:v>
                </c:pt>
              </c:strCache>
            </c:strRef>
          </c:cat>
          <c:val>
            <c:numRef>
              <c:f>(Justice!$D$3,Justice!$D$5,Justice!$E$7)</c:f>
              <c:numCache>
                <c:formatCode>General</c:formatCode>
                <c:ptCount val="3"/>
                <c:pt idx="0">
                  <c:v>1.61</c:v>
                </c:pt>
                <c:pt idx="1">
                  <c:v>1.34</c:v>
                </c:pt>
                <c:pt idx="2">
                  <c:v>0.97</c:v>
                </c:pt>
              </c:numCache>
            </c:numRef>
          </c:val>
          <c:extLst>
            <c:ext xmlns:c16="http://schemas.microsoft.com/office/drawing/2014/chart" uri="{C3380CC4-5D6E-409C-BE32-E72D297353CC}">
              <c16:uniqueId val="{00000006-5A64-4127-9DE1-65E1057D308C}"/>
            </c:ext>
          </c:extLst>
        </c:ser>
        <c:dLbls>
          <c:showLegendKey val="0"/>
          <c:showVal val="0"/>
          <c:showCatName val="0"/>
          <c:showSerName val="0"/>
          <c:showPercent val="0"/>
          <c:showBubbleSize val="0"/>
        </c:dLbls>
        <c:gapWidth val="25"/>
        <c:overlap val="-8"/>
        <c:axId val="396895448"/>
        <c:axId val="396901024"/>
      </c:barChart>
      <c:catAx>
        <c:axId val="396895448"/>
        <c:scaling>
          <c:orientation val="minMax"/>
        </c:scaling>
        <c:delete val="0"/>
        <c:axPos val="b"/>
        <c:numFmt formatCode="General" sourceLinked="1"/>
        <c:majorTickMark val="none"/>
        <c:minorTickMark val="none"/>
        <c:tickLblPos val="nextTo"/>
        <c:spPr>
          <a:noFill/>
          <a:ln w="9525" cap="flat" cmpd="sng" algn="ctr">
            <a:solidFill>
              <a:schemeClr val="bg2">
                <a:lumMod val="25000"/>
              </a:schemeClr>
            </a:solidFill>
            <a:round/>
          </a:ln>
          <a:effectLst/>
        </c:spPr>
        <c:txPr>
          <a:bodyPr rot="-60000000" spcFirstLastPara="1" vertOverflow="ellipsis" vert="horz" wrap="square" anchor="ctr" anchorCtr="1"/>
          <a:lstStyle/>
          <a:p>
            <a:pPr>
              <a:defRPr sz="1300" b="0" i="0" u="none" strike="noStrike" kern="1200" baseline="0">
                <a:solidFill>
                  <a:schemeClr val="tx1">
                    <a:lumMod val="65000"/>
                    <a:lumOff val="35000"/>
                  </a:schemeClr>
                </a:solidFill>
                <a:latin typeface="+mn-lt"/>
                <a:ea typeface="+mn-ea"/>
                <a:cs typeface="+mn-cs"/>
              </a:defRPr>
            </a:pPr>
            <a:endParaRPr lang="en-US"/>
          </a:p>
        </c:txPr>
        <c:crossAx val="396901024"/>
        <c:crossesAt val="1"/>
        <c:auto val="1"/>
        <c:lblAlgn val="ctr"/>
        <c:lblOffset val="100"/>
        <c:noMultiLvlLbl val="0"/>
      </c:catAx>
      <c:valAx>
        <c:axId val="396901024"/>
        <c:scaling>
          <c:orientation val="minMax"/>
          <c:max val="1.8"/>
          <c:min val="0.8"/>
        </c:scaling>
        <c:delete val="0"/>
        <c:axPos val="l"/>
        <c:majorGridlines>
          <c:spPr>
            <a:ln w="9525" cap="flat" cmpd="sng" algn="ctr">
              <a:solidFill>
                <a:schemeClr val="tx1">
                  <a:lumMod val="15000"/>
                  <a:lumOff val="85000"/>
                </a:schemeClr>
              </a:solidFill>
              <a:round/>
            </a:ln>
            <a:effectLst/>
          </c:spPr>
        </c:majorGridlines>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396895448"/>
        <c:crosses val="autoZero"/>
        <c:crossBetween val="between"/>
        <c:majorUnit val="0.2"/>
      </c:valAx>
      <c:spPr>
        <a:noFill/>
        <a:ln>
          <a:solidFill>
            <a:schemeClr val="bg1">
              <a:lumMod val="75000"/>
            </a:schemeClr>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246461699099602"/>
          <c:y val="5.4236293379994166E-2"/>
          <c:w val="0.79707209623320263"/>
          <c:h val="0.82992371553912192"/>
        </c:manualLayout>
      </c:layout>
      <c:scatterChart>
        <c:scatterStyle val="lineMarker"/>
        <c:varyColors val="0"/>
        <c:ser>
          <c:idx val="0"/>
          <c:order val="0"/>
          <c:tx>
            <c:v>Boys</c:v>
          </c:tx>
          <c:spPr>
            <a:ln w="19050" cap="rnd">
              <a:noFill/>
              <a:round/>
            </a:ln>
            <a:effectLst/>
          </c:spPr>
          <c:marker>
            <c:symbol val="circle"/>
            <c:size val="5"/>
            <c:spPr>
              <a:solidFill>
                <a:schemeClr val="accent1"/>
              </a:solidFill>
              <a:ln w="9525">
                <a:solidFill>
                  <a:schemeClr val="accent1">
                    <a:lumMod val="50000"/>
                  </a:schemeClr>
                </a:solidFill>
              </a:ln>
              <a:effectLst/>
            </c:spPr>
          </c:marker>
          <c:trendline>
            <c:spPr>
              <a:ln w="19050" cap="rnd">
                <a:solidFill>
                  <a:schemeClr val="accent1">
                    <a:lumMod val="50000"/>
                  </a:schemeClr>
                </a:solidFill>
                <a:prstDash val="sysDot"/>
              </a:ln>
              <a:effectLst/>
            </c:spPr>
            <c:trendlineType val="poly"/>
            <c:order val="2"/>
            <c:dispRSqr val="0"/>
            <c:dispEq val="0"/>
          </c:trendline>
          <c:xVal>
            <c:numRef>
              <c:f>'Grade 8 RW by Sex'!$C$4:$C$1492</c:f>
              <c:numCache>
                <c:formatCode>General</c:formatCode>
                <c:ptCount val="148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2</c:v>
                </c:pt>
                <c:pt idx="67">
                  <c:v>2</c:v>
                </c:pt>
                <c:pt idx="68">
                  <c:v>2</c:v>
                </c:pt>
                <c:pt idx="69">
                  <c:v>2</c:v>
                </c:pt>
                <c:pt idx="70">
                  <c:v>2</c:v>
                </c:pt>
                <c:pt idx="71">
                  <c:v>2</c:v>
                </c:pt>
                <c:pt idx="72">
                  <c:v>2</c:v>
                </c:pt>
                <c:pt idx="73">
                  <c:v>2</c:v>
                </c:pt>
                <c:pt idx="74">
                  <c:v>2</c:v>
                </c:pt>
                <c:pt idx="75">
                  <c:v>2</c:v>
                </c:pt>
                <c:pt idx="76">
                  <c:v>2</c:v>
                </c:pt>
                <c:pt idx="77">
                  <c:v>2</c:v>
                </c:pt>
                <c:pt idx="78">
                  <c:v>2</c:v>
                </c:pt>
                <c:pt idx="79">
                  <c:v>2</c:v>
                </c:pt>
                <c:pt idx="80">
                  <c:v>2</c:v>
                </c:pt>
                <c:pt idx="81">
                  <c:v>2</c:v>
                </c:pt>
                <c:pt idx="82">
                  <c:v>2</c:v>
                </c:pt>
                <c:pt idx="83">
                  <c:v>2</c:v>
                </c:pt>
                <c:pt idx="84">
                  <c:v>3</c:v>
                </c:pt>
                <c:pt idx="85">
                  <c:v>3</c:v>
                </c:pt>
                <c:pt idx="86">
                  <c:v>3</c:v>
                </c:pt>
                <c:pt idx="87">
                  <c:v>3</c:v>
                </c:pt>
                <c:pt idx="88">
                  <c:v>3</c:v>
                </c:pt>
                <c:pt idx="89">
                  <c:v>3</c:v>
                </c:pt>
                <c:pt idx="90">
                  <c:v>3</c:v>
                </c:pt>
                <c:pt idx="91">
                  <c:v>3</c:v>
                </c:pt>
                <c:pt idx="92">
                  <c:v>3</c:v>
                </c:pt>
                <c:pt idx="93">
                  <c:v>3</c:v>
                </c:pt>
                <c:pt idx="94">
                  <c:v>3</c:v>
                </c:pt>
                <c:pt idx="95">
                  <c:v>3</c:v>
                </c:pt>
                <c:pt idx="96">
                  <c:v>3</c:v>
                </c:pt>
                <c:pt idx="97">
                  <c:v>3</c:v>
                </c:pt>
                <c:pt idx="98">
                  <c:v>3</c:v>
                </c:pt>
                <c:pt idx="99">
                  <c:v>3</c:v>
                </c:pt>
                <c:pt idx="100">
                  <c:v>3</c:v>
                </c:pt>
                <c:pt idx="101">
                  <c:v>3</c:v>
                </c:pt>
                <c:pt idx="102">
                  <c:v>3</c:v>
                </c:pt>
                <c:pt idx="103">
                  <c:v>3</c:v>
                </c:pt>
                <c:pt idx="104">
                  <c:v>3</c:v>
                </c:pt>
                <c:pt idx="105">
                  <c:v>3</c:v>
                </c:pt>
                <c:pt idx="106">
                  <c:v>3</c:v>
                </c:pt>
                <c:pt idx="107">
                  <c:v>4</c:v>
                </c:pt>
                <c:pt idx="108">
                  <c:v>4</c:v>
                </c:pt>
                <c:pt idx="109">
                  <c:v>4</c:v>
                </c:pt>
                <c:pt idx="110">
                  <c:v>4</c:v>
                </c:pt>
                <c:pt idx="111">
                  <c:v>4</c:v>
                </c:pt>
                <c:pt idx="112">
                  <c:v>4</c:v>
                </c:pt>
                <c:pt idx="113">
                  <c:v>4</c:v>
                </c:pt>
                <c:pt idx="114">
                  <c:v>4</c:v>
                </c:pt>
                <c:pt idx="115">
                  <c:v>4</c:v>
                </c:pt>
                <c:pt idx="116">
                  <c:v>4</c:v>
                </c:pt>
                <c:pt idx="117">
                  <c:v>4</c:v>
                </c:pt>
                <c:pt idx="118">
                  <c:v>4</c:v>
                </c:pt>
                <c:pt idx="119">
                  <c:v>4</c:v>
                </c:pt>
                <c:pt idx="120">
                  <c:v>4</c:v>
                </c:pt>
                <c:pt idx="121">
                  <c:v>4</c:v>
                </c:pt>
                <c:pt idx="122">
                  <c:v>4</c:v>
                </c:pt>
                <c:pt idx="123">
                  <c:v>5</c:v>
                </c:pt>
                <c:pt idx="124">
                  <c:v>5</c:v>
                </c:pt>
                <c:pt idx="125">
                  <c:v>5</c:v>
                </c:pt>
                <c:pt idx="126">
                  <c:v>5</c:v>
                </c:pt>
                <c:pt idx="127">
                  <c:v>5</c:v>
                </c:pt>
                <c:pt idx="128">
                  <c:v>5</c:v>
                </c:pt>
                <c:pt idx="129">
                  <c:v>5</c:v>
                </c:pt>
                <c:pt idx="130">
                  <c:v>5</c:v>
                </c:pt>
                <c:pt idx="131">
                  <c:v>5</c:v>
                </c:pt>
                <c:pt idx="132">
                  <c:v>5</c:v>
                </c:pt>
                <c:pt idx="133">
                  <c:v>5</c:v>
                </c:pt>
                <c:pt idx="134">
                  <c:v>5</c:v>
                </c:pt>
                <c:pt idx="135">
                  <c:v>5</c:v>
                </c:pt>
                <c:pt idx="136">
                  <c:v>5</c:v>
                </c:pt>
                <c:pt idx="137">
                  <c:v>5</c:v>
                </c:pt>
                <c:pt idx="138">
                  <c:v>5</c:v>
                </c:pt>
                <c:pt idx="139">
                  <c:v>5</c:v>
                </c:pt>
                <c:pt idx="140">
                  <c:v>5</c:v>
                </c:pt>
                <c:pt idx="141">
                  <c:v>5</c:v>
                </c:pt>
                <c:pt idx="142">
                  <c:v>6</c:v>
                </c:pt>
                <c:pt idx="143">
                  <c:v>6</c:v>
                </c:pt>
                <c:pt idx="144">
                  <c:v>6</c:v>
                </c:pt>
                <c:pt idx="145">
                  <c:v>6</c:v>
                </c:pt>
                <c:pt idx="146">
                  <c:v>6</c:v>
                </c:pt>
                <c:pt idx="147">
                  <c:v>6</c:v>
                </c:pt>
                <c:pt idx="148">
                  <c:v>6</c:v>
                </c:pt>
                <c:pt idx="149">
                  <c:v>6</c:v>
                </c:pt>
                <c:pt idx="150">
                  <c:v>6</c:v>
                </c:pt>
                <c:pt idx="151">
                  <c:v>6</c:v>
                </c:pt>
                <c:pt idx="152">
                  <c:v>6</c:v>
                </c:pt>
                <c:pt idx="153">
                  <c:v>6</c:v>
                </c:pt>
                <c:pt idx="154">
                  <c:v>6</c:v>
                </c:pt>
                <c:pt idx="155">
                  <c:v>6</c:v>
                </c:pt>
                <c:pt idx="156">
                  <c:v>6</c:v>
                </c:pt>
                <c:pt idx="157">
                  <c:v>6</c:v>
                </c:pt>
                <c:pt idx="158">
                  <c:v>6</c:v>
                </c:pt>
                <c:pt idx="159">
                  <c:v>6</c:v>
                </c:pt>
                <c:pt idx="160">
                  <c:v>7</c:v>
                </c:pt>
                <c:pt idx="161">
                  <c:v>7</c:v>
                </c:pt>
                <c:pt idx="162">
                  <c:v>7</c:v>
                </c:pt>
                <c:pt idx="163">
                  <c:v>7</c:v>
                </c:pt>
                <c:pt idx="164">
                  <c:v>7</c:v>
                </c:pt>
                <c:pt idx="165">
                  <c:v>7</c:v>
                </c:pt>
                <c:pt idx="166">
                  <c:v>7</c:v>
                </c:pt>
                <c:pt idx="167">
                  <c:v>7</c:v>
                </c:pt>
                <c:pt idx="168">
                  <c:v>7</c:v>
                </c:pt>
                <c:pt idx="169">
                  <c:v>7</c:v>
                </c:pt>
                <c:pt idx="170">
                  <c:v>7</c:v>
                </c:pt>
                <c:pt idx="171">
                  <c:v>7</c:v>
                </c:pt>
                <c:pt idx="172">
                  <c:v>7</c:v>
                </c:pt>
                <c:pt idx="173">
                  <c:v>7</c:v>
                </c:pt>
                <c:pt idx="174">
                  <c:v>8</c:v>
                </c:pt>
                <c:pt idx="175">
                  <c:v>8</c:v>
                </c:pt>
                <c:pt idx="176">
                  <c:v>8</c:v>
                </c:pt>
                <c:pt idx="177">
                  <c:v>8</c:v>
                </c:pt>
                <c:pt idx="178">
                  <c:v>8</c:v>
                </c:pt>
                <c:pt idx="179">
                  <c:v>8</c:v>
                </c:pt>
                <c:pt idx="180">
                  <c:v>8</c:v>
                </c:pt>
                <c:pt idx="181">
                  <c:v>8</c:v>
                </c:pt>
                <c:pt idx="182">
                  <c:v>8</c:v>
                </c:pt>
                <c:pt idx="183">
                  <c:v>8</c:v>
                </c:pt>
                <c:pt idx="184">
                  <c:v>8</c:v>
                </c:pt>
                <c:pt idx="185">
                  <c:v>9</c:v>
                </c:pt>
                <c:pt idx="186">
                  <c:v>9</c:v>
                </c:pt>
                <c:pt idx="187">
                  <c:v>9</c:v>
                </c:pt>
                <c:pt idx="188">
                  <c:v>9</c:v>
                </c:pt>
                <c:pt idx="189">
                  <c:v>9</c:v>
                </c:pt>
                <c:pt idx="190">
                  <c:v>9</c:v>
                </c:pt>
                <c:pt idx="191">
                  <c:v>9</c:v>
                </c:pt>
                <c:pt idx="192">
                  <c:v>9</c:v>
                </c:pt>
                <c:pt idx="193">
                  <c:v>9</c:v>
                </c:pt>
                <c:pt idx="194">
                  <c:v>9</c:v>
                </c:pt>
                <c:pt idx="195">
                  <c:v>9</c:v>
                </c:pt>
                <c:pt idx="196">
                  <c:v>9</c:v>
                </c:pt>
                <c:pt idx="197">
                  <c:v>9</c:v>
                </c:pt>
                <c:pt idx="198">
                  <c:v>9</c:v>
                </c:pt>
                <c:pt idx="199">
                  <c:v>9</c:v>
                </c:pt>
                <c:pt idx="200">
                  <c:v>9</c:v>
                </c:pt>
                <c:pt idx="201">
                  <c:v>10</c:v>
                </c:pt>
                <c:pt idx="202">
                  <c:v>10</c:v>
                </c:pt>
                <c:pt idx="203">
                  <c:v>10</c:v>
                </c:pt>
                <c:pt idx="204">
                  <c:v>10</c:v>
                </c:pt>
                <c:pt idx="205">
                  <c:v>10</c:v>
                </c:pt>
                <c:pt idx="206">
                  <c:v>10</c:v>
                </c:pt>
                <c:pt idx="207">
                  <c:v>10</c:v>
                </c:pt>
                <c:pt idx="208">
                  <c:v>10</c:v>
                </c:pt>
                <c:pt idx="209">
                  <c:v>10</c:v>
                </c:pt>
                <c:pt idx="210">
                  <c:v>10</c:v>
                </c:pt>
                <c:pt idx="211">
                  <c:v>10</c:v>
                </c:pt>
                <c:pt idx="212">
                  <c:v>10</c:v>
                </c:pt>
                <c:pt idx="213">
                  <c:v>10</c:v>
                </c:pt>
                <c:pt idx="214">
                  <c:v>10</c:v>
                </c:pt>
                <c:pt idx="215">
                  <c:v>11</c:v>
                </c:pt>
                <c:pt idx="216">
                  <c:v>11</c:v>
                </c:pt>
                <c:pt idx="217">
                  <c:v>11</c:v>
                </c:pt>
                <c:pt idx="218">
                  <c:v>11</c:v>
                </c:pt>
                <c:pt idx="219">
                  <c:v>11</c:v>
                </c:pt>
                <c:pt idx="220">
                  <c:v>11</c:v>
                </c:pt>
                <c:pt idx="221">
                  <c:v>11</c:v>
                </c:pt>
                <c:pt idx="222">
                  <c:v>11</c:v>
                </c:pt>
                <c:pt idx="223">
                  <c:v>11</c:v>
                </c:pt>
                <c:pt idx="224">
                  <c:v>11</c:v>
                </c:pt>
                <c:pt idx="225">
                  <c:v>11</c:v>
                </c:pt>
                <c:pt idx="226">
                  <c:v>11</c:v>
                </c:pt>
                <c:pt idx="227">
                  <c:v>11</c:v>
                </c:pt>
                <c:pt idx="228">
                  <c:v>12</c:v>
                </c:pt>
                <c:pt idx="229">
                  <c:v>12</c:v>
                </c:pt>
                <c:pt idx="230">
                  <c:v>12</c:v>
                </c:pt>
                <c:pt idx="231">
                  <c:v>12</c:v>
                </c:pt>
                <c:pt idx="232">
                  <c:v>12</c:v>
                </c:pt>
                <c:pt idx="233">
                  <c:v>12</c:v>
                </c:pt>
                <c:pt idx="234">
                  <c:v>12</c:v>
                </c:pt>
                <c:pt idx="235">
                  <c:v>12</c:v>
                </c:pt>
                <c:pt idx="236">
                  <c:v>12</c:v>
                </c:pt>
                <c:pt idx="237">
                  <c:v>12</c:v>
                </c:pt>
                <c:pt idx="238">
                  <c:v>12</c:v>
                </c:pt>
                <c:pt idx="239">
                  <c:v>13</c:v>
                </c:pt>
                <c:pt idx="240">
                  <c:v>13</c:v>
                </c:pt>
                <c:pt idx="241">
                  <c:v>13</c:v>
                </c:pt>
                <c:pt idx="242">
                  <c:v>13</c:v>
                </c:pt>
                <c:pt idx="243">
                  <c:v>13</c:v>
                </c:pt>
                <c:pt idx="244">
                  <c:v>13</c:v>
                </c:pt>
                <c:pt idx="245">
                  <c:v>13</c:v>
                </c:pt>
                <c:pt idx="246">
                  <c:v>13</c:v>
                </c:pt>
                <c:pt idx="247">
                  <c:v>13</c:v>
                </c:pt>
                <c:pt idx="248">
                  <c:v>13</c:v>
                </c:pt>
                <c:pt idx="249">
                  <c:v>13</c:v>
                </c:pt>
                <c:pt idx="250">
                  <c:v>13</c:v>
                </c:pt>
                <c:pt idx="251">
                  <c:v>13</c:v>
                </c:pt>
                <c:pt idx="252">
                  <c:v>13</c:v>
                </c:pt>
                <c:pt idx="253">
                  <c:v>14</c:v>
                </c:pt>
                <c:pt idx="254">
                  <c:v>14</c:v>
                </c:pt>
                <c:pt idx="255">
                  <c:v>14</c:v>
                </c:pt>
                <c:pt idx="256">
                  <c:v>14</c:v>
                </c:pt>
                <c:pt idx="257">
                  <c:v>14</c:v>
                </c:pt>
                <c:pt idx="258">
                  <c:v>14</c:v>
                </c:pt>
                <c:pt idx="259">
                  <c:v>14</c:v>
                </c:pt>
                <c:pt idx="260">
                  <c:v>14</c:v>
                </c:pt>
                <c:pt idx="261">
                  <c:v>14</c:v>
                </c:pt>
                <c:pt idx="262">
                  <c:v>14</c:v>
                </c:pt>
                <c:pt idx="263">
                  <c:v>14</c:v>
                </c:pt>
                <c:pt idx="264">
                  <c:v>15</c:v>
                </c:pt>
                <c:pt idx="265">
                  <c:v>15</c:v>
                </c:pt>
                <c:pt idx="266">
                  <c:v>15</c:v>
                </c:pt>
                <c:pt idx="267">
                  <c:v>15</c:v>
                </c:pt>
                <c:pt idx="268">
                  <c:v>15</c:v>
                </c:pt>
                <c:pt idx="269">
                  <c:v>15</c:v>
                </c:pt>
                <c:pt idx="270">
                  <c:v>15</c:v>
                </c:pt>
                <c:pt idx="271">
                  <c:v>15</c:v>
                </c:pt>
                <c:pt idx="272">
                  <c:v>15</c:v>
                </c:pt>
                <c:pt idx="273">
                  <c:v>15</c:v>
                </c:pt>
                <c:pt idx="274">
                  <c:v>15</c:v>
                </c:pt>
                <c:pt idx="275">
                  <c:v>15</c:v>
                </c:pt>
                <c:pt idx="276">
                  <c:v>16</c:v>
                </c:pt>
                <c:pt idx="277">
                  <c:v>16</c:v>
                </c:pt>
                <c:pt idx="278">
                  <c:v>16</c:v>
                </c:pt>
                <c:pt idx="279">
                  <c:v>16</c:v>
                </c:pt>
                <c:pt idx="280">
                  <c:v>16</c:v>
                </c:pt>
                <c:pt idx="281">
                  <c:v>16</c:v>
                </c:pt>
                <c:pt idx="282">
                  <c:v>16</c:v>
                </c:pt>
                <c:pt idx="283">
                  <c:v>16</c:v>
                </c:pt>
                <c:pt idx="284">
                  <c:v>16</c:v>
                </c:pt>
                <c:pt idx="285">
                  <c:v>17</c:v>
                </c:pt>
                <c:pt idx="286">
                  <c:v>17</c:v>
                </c:pt>
                <c:pt idx="287">
                  <c:v>17</c:v>
                </c:pt>
                <c:pt idx="288">
                  <c:v>17</c:v>
                </c:pt>
                <c:pt idx="289">
                  <c:v>17</c:v>
                </c:pt>
                <c:pt idx="290">
                  <c:v>17</c:v>
                </c:pt>
                <c:pt idx="291">
                  <c:v>17</c:v>
                </c:pt>
                <c:pt idx="292">
                  <c:v>17</c:v>
                </c:pt>
                <c:pt idx="293">
                  <c:v>17</c:v>
                </c:pt>
                <c:pt idx="294">
                  <c:v>17</c:v>
                </c:pt>
                <c:pt idx="295">
                  <c:v>17</c:v>
                </c:pt>
                <c:pt idx="296">
                  <c:v>17</c:v>
                </c:pt>
                <c:pt idx="297">
                  <c:v>17</c:v>
                </c:pt>
                <c:pt idx="298">
                  <c:v>17</c:v>
                </c:pt>
                <c:pt idx="299">
                  <c:v>18</c:v>
                </c:pt>
                <c:pt idx="300">
                  <c:v>18</c:v>
                </c:pt>
                <c:pt idx="301">
                  <c:v>18</c:v>
                </c:pt>
                <c:pt idx="302">
                  <c:v>18</c:v>
                </c:pt>
                <c:pt idx="303">
                  <c:v>18</c:v>
                </c:pt>
                <c:pt idx="304">
                  <c:v>18</c:v>
                </c:pt>
                <c:pt idx="305">
                  <c:v>18</c:v>
                </c:pt>
                <c:pt idx="306">
                  <c:v>18</c:v>
                </c:pt>
                <c:pt idx="307">
                  <c:v>18</c:v>
                </c:pt>
                <c:pt idx="308">
                  <c:v>18</c:v>
                </c:pt>
                <c:pt idx="309">
                  <c:v>18</c:v>
                </c:pt>
                <c:pt idx="310">
                  <c:v>19</c:v>
                </c:pt>
                <c:pt idx="311">
                  <c:v>19</c:v>
                </c:pt>
                <c:pt idx="312">
                  <c:v>19</c:v>
                </c:pt>
                <c:pt idx="313">
                  <c:v>19</c:v>
                </c:pt>
                <c:pt idx="314">
                  <c:v>19</c:v>
                </c:pt>
                <c:pt idx="315">
                  <c:v>19</c:v>
                </c:pt>
                <c:pt idx="316">
                  <c:v>19</c:v>
                </c:pt>
                <c:pt idx="317">
                  <c:v>19</c:v>
                </c:pt>
                <c:pt idx="318">
                  <c:v>19</c:v>
                </c:pt>
                <c:pt idx="319">
                  <c:v>20</c:v>
                </c:pt>
                <c:pt idx="320">
                  <c:v>20</c:v>
                </c:pt>
                <c:pt idx="321">
                  <c:v>20</c:v>
                </c:pt>
                <c:pt idx="322">
                  <c:v>20</c:v>
                </c:pt>
                <c:pt idx="323">
                  <c:v>20</c:v>
                </c:pt>
                <c:pt idx="324">
                  <c:v>20</c:v>
                </c:pt>
                <c:pt idx="325">
                  <c:v>20</c:v>
                </c:pt>
                <c:pt idx="326">
                  <c:v>20</c:v>
                </c:pt>
                <c:pt idx="327">
                  <c:v>20</c:v>
                </c:pt>
                <c:pt idx="328">
                  <c:v>20</c:v>
                </c:pt>
                <c:pt idx="329">
                  <c:v>20</c:v>
                </c:pt>
                <c:pt idx="330">
                  <c:v>20</c:v>
                </c:pt>
                <c:pt idx="331">
                  <c:v>20</c:v>
                </c:pt>
                <c:pt idx="332">
                  <c:v>21</c:v>
                </c:pt>
                <c:pt idx="333">
                  <c:v>21</c:v>
                </c:pt>
                <c:pt idx="334">
                  <c:v>21</c:v>
                </c:pt>
                <c:pt idx="335">
                  <c:v>21</c:v>
                </c:pt>
                <c:pt idx="336">
                  <c:v>21</c:v>
                </c:pt>
                <c:pt idx="337">
                  <c:v>21</c:v>
                </c:pt>
                <c:pt idx="338">
                  <c:v>21</c:v>
                </c:pt>
                <c:pt idx="339">
                  <c:v>21</c:v>
                </c:pt>
                <c:pt idx="340">
                  <c:v>21</c:v>
                </c:pt>
                <c:pt idx="341">
                  <c:v>21</c:v>
                </c:pt>
                <c:pt idx="342">
                  <c:v>21</c:v>
                </c:pt>
                <c:pt idx="343">
                  <c:v>21</c:v>
                </c:pt>
                <c:pt idx="344">
                  <c:v>21</c:v>
                </c:pt>
                <c:pt idx="345">
                  <c:v>21</c:v>
                </c:pt>
                <c:pt idx="346">
                  <c:v>21</c:v>
                </c:pt>
                <c:pt idx="347">
                  <c:v>22</c:v>
                </c:pt>
                <c:pt idx="348">
                  <c:v>22</c:v>
                </c:pt>
                <c:pt idx="349">
                  <c:v>22</c:v>
                </c:pt>
                <c:pt idx="350">
                  <c:v>22</c:v>
                </c:pt>
                <c:pt idx="351">
                  <c:v>22</c:v>
                </c:pt>
                <c:pt idx="352">
                  <c:v>22</c:v>
                </c:pt>
                <c:pt idx="353">
                  <c:v>22</c:v>
                </c:pt>
                <c:pt idx="354">
                  <c:v>22</c:v>
                </c:pt>
                <c:pt idx="355">
                  <c:v>22</c:v>
                </c:pt>
                <c:pt idx="356">
                  <c:v>22</c:v>
                </c:pt>
                <c:pt idx="357">
                  <c:v>22</c:v>
                </c:pt>
                <c:pt idx="358">
                  <c:v>22</c:v>
                </c:pt>
                <c:pt idx="359">
                  <c:v>22</c:v>
                </c:pt>
                <c:pt idx="360">
                  <c:v>22</c:v>
                </c:pt>
                <c:pt idx="361">
                  <c:v>23</c:v>
                </c:pt>
                <c:pt idx="362">
                  <c:v>23</c:v>
                </c:pt>
                <c:pt idx="363">
                  <c:v>23</c:v>
                </c:pt>
                <c:pt idx="364">
                  <c:v>23</c:v>
                </c:pt>
                <c:pt idx="365">
                  <c:v>23</c:v>
                </c:pt>
                <c:pt idx="366">
                  <c:v>23</c:v>
                </c:pt>
                <c:pt idx="367">
                  <c:v>23</c:v>
                </c:pt>
                <c:pt idx="368">
                  <c:v>23</c:v>
                </c:pt>
                <c:pt idx="369">
                  <c:v>23</c:v>
                </c:pt>
                <c:pt idx="370">
                  <c:v>23</c:v>
                </c:pt>
                <c:pt idx="371">
                  <c:v>23</c:v>
                </c:pt>
                <c:pt idx="372">
                  <c:v>23</c:v>
                </c:pt>
                <c:pt idx="373">
                  <c:v>23</c:v>
                </c:pt>
                <c:pt idx="374">
                  <c:v>23</c:v>
                </c:pt>
                <c:pt idx="375">
                  <c:v>23</c:v>
                </c:pt>
                <c:pt idx="376">
                  <c:v>23</c:v>
                </c:pt>
                <c:pt idx="377">
                  <c:v>23</c:v>
                </c:pt>
                <c:pt idx="378">
                  <c:v>23</c:v>
                </c:pt>
                <c:pt idx="379">
                  <c:v>23</c:v>
                </c:pt>
                <c:pt idx="380">
                  <c:v>23</c:v>
                </c:pt>
                <c:pt idx="381">
                  <c:v>23</c:v>
                </c:pt>
                <c:pt idx="382">
                  <c:v>23</c:v>
                </c:pt>
                <c:pt idx="383">
                  <c:v>23</c:v>
                </c:pt>
                <c:pt idx="384">
                  <c:v>23</c:v>
                </c:pt>
                <c:pt idx="385">
                  <c:v>24</c:v>
                </c:pt>
                <c:pt idx="386">
                  <c:v>24</c:v>
                </c:pt>
                <c:pt idx="387">
                  <c:v>24</c:v>
                </c:pt>
                <c:pt idx="388">
                  <c:v>24</c:v>
                </c:pt>
                <c:pt idx="389">
                  <c:v>24</c:v>
                </c:pt>
                <c:pt idx="390">
                  <c:v>24</c:v>
                </c:pt>
                <c:pt idx="391">
                  <c:v>24</c:v>
                </c:pt>
                <c:pt idx="392">
                  <c:v>24</c:v>
                </c:pt>
                <c:pt idx="393">
                  <c:v>24</c:v>
                </c:pt>
                <c:pt idx="394">
                  <c:v>24</c:v>
                </c:pt>
                <c:pt idx="395">
                  <c:v>24</c:v>
                </c:pt>
                <c:pt idx="396">
                  <c:v>24</c:v>
                </c:pt>
                <c:pt idx="397">
                  <c:v>24</c:v>
                </c:pt>
                <c:pt idx="398">
                  <c:v>24</c:v>
                </c:pt>
                <c:pt idx="399">
                  <c:v>24</c:v>
                </c:pt>
                <c:pt idx="400">
                  <c:v>24</c:v>
                </c:pt>
                <c:pt idx="401">
                  <c:v>24</c:v>
                </c:pt>
                <c:pt idx="402">
                  <c:v>24</c:v>
                </c:pt>
                <c:pt idx="403">
                  <c:v>24</c:v>
                </c:pt>
                <c:pt idx="404">
                  <c:v>24</c:v>
                </c:pt>
                <c:pt idx="405">
                  <c:v>24</c:v>
                </c:pt>
                <c:pt idx="406">
                  <c:v>24</c:v>
                </c:pt>
                <c:pt idx="407">
                  <c:v>24</c:v>
                </c:pt>
                <c:pt idx="408">
                  <c:v>24</c:v>
                </c:pt>
                <c:pt idx="409">
                  <c:v>24</c:v>
                </c:pt>
                <c:pt idx="410">
                  <c:v>24</c:v>
                </c:pt>
                <c:pt idx="411">
                  <c:v>25</c:v>
                </c:pt>
                <c:pt idx="412">
                  <c:v>25</c:v>
                </c:pt>
                <c:pt idx="413">
                  <c:v>25</c:v>
                </c:pt>
                <c:pt idx="414">
                  <c:v>25</c:v>
                </c:pt>
                <c:pt idx="415">
                  <c:v>25</c:v>
                </c:pt>
                <c:pt idx="416">
                  <c:v>25</c:v>
                </c:pt>
                <c:pt idx="417">
                  <c:v>25</c:v>
                </c:pt>
                <c:pt idx="418">
                  <c:v>25</c:v>
                </c:pt>
                <c:pt idx="419">
                  <c:v>25</c:v>
                </c:pt>
                <c:pt idx="420">
                  <c:v>25</c:v>
                </c:pt>
                <c:pt idx="421">
                  <c:v>25</c:v>
                </c:pt>
                <c:pt idx="422">
                  <c:v>25</c:v>
                </c:pt>
                <c:pt idx="423">
                  <c:v>25</c:v>
                </c:pt>
                <c:pt idx="424">
                  <c:v>25</c:v>
                </c:pt>
                <c:pt idx="425">
                  <c:v>25</c:v>
                </c:pt>
                <c:pt idx="426">
                  <c:v>25</c:v>
                </c:pt>
                <c:pt idx="427">
                  <c:v>25</c:v>
                </c:pt>
                <c:pt idx="428">
                  <c:v>25</c:v>
                </c:pt>
                <c:pt idx="429">
                  <c:v>25</c:v>
                </c:pt>
                <c:pt idx="430">
                  <c:v>25</c:v>
                </c:pt>
                <c:pt idx="431">
                  <c:v>25</c:v>
                </c:pt>
                <c:pt idx="432">
                  <c:v>25</c:v>
                </c:pt>
                <c:pt idx="433">
                  <c:v>25</c:v>
                </c:pt>
                <c:pt idx="434">
                  <c:v>26</c:v>
                </c:pt>
                <c:pt idx="435">
                  <c:v>26</c:v>
                </c:pt>
                <c:pt idx="436">
                  <c:v>26</c:v>
                </c:pt>
                <c:pt idx="437">
                  <c:v>26</c:v>
                </c:pt>
                <c:pt idx="438">
                  <c:v>26</c:v>
                </c:pt>
                <c:pt idx="439">
                  <c:v>26</c:v>
                </c:pt>
                <c:pt idx="440">
                  <c:v>26</c:v>
                </c:pt>
                <c:pt idx="441">
                  <c:v>26</c:v>
                </c:pt>
                <c:pt idx="442">
                  <c:v>26</c:v>
                </c:pt>
                <c:pt idx="443">
                  <c:v>26</c:v>
                </c:pt>
                <c:pt idx="444">
                  <c:v>26</c:v>
                </c:pt>
                <c:pt idx="445">
                  <c:v>26</c:v>
                </c:pt>
                <c:pt idx="446">
                  <c:v>26</c:v>
                </c:pt>
                <c:pt idx="447">
                  <c:v>26</c:v>
                </c:pt>
                <c:pt idx="448">
                  <c:v>26</c:v>
                </c:pt>
                <c:pt idx="449">
                  <c:v>26</c:v>
                </c:pt>
                <c:pt idx="450">
                  <c:v>26</c:v>
                </c:pt>
                <c:pt idx="451">
                  <c:v>26</c:v>
                </c:pt>
                <c:pt idx="452">
                  <c:v>27</c:v>
                </c:pt>
                <c:pt idx="453">
                  <c:v>27</c:v>
                </c:pt>
                <c:pt idx="454">
                  <c:v>27</c:v>
                </c:pt>
                <c:pt idx="455">
                  <c:v>27</c:v>
                </c:pt>
                <c:pt idx="456">
                  <c:v>27</c:v>
                </c:pt>
                <c:pt idx="457">
                  <c:v>27</c:v>
                </c:pt>
                <c:pt idx="458">
                  <c:v>27</c:v>
                </c:pt>
                <c:pt idx="459">
                  <c:v>27</c:v>
                </c:pt>
                <c:pt idx="460">
                  <c:v>27</c:v>
                </c:pt>
                <c:pt idx="461">
                  <c:v>27</c:v>
                </c:pt>
                <c:pt idx="462">
                  <c:v>27</c:v>
                </c:pt>
                <c:pt idx="463">
                  <c:v>28</c:v>
                </c:pt>
                <c:pt idx="464">
                  <c:v>28</c:v>
                </c:pt>
                <c:pt idx="465">
                  <c:v>28</c:v>
                </c:pt>
                <c:pt idx="466">
                  <c:v>28</c:v>
                </c:pt>
                <c:pt idx="467">
                  <c:v>28</c:v>
                </c:pt>
                <c:pt idx="468">
                  <c:v>28</c:v>
                </c:pt>
                <c:pt idx="469">
                  <c:v>28</c:v>
                </c:pt>
                <c:pt idx="470">
                  <c:v>28</c:v>
                </c:pt>
                <c:pt idx="471">
                  <c:v>28</c:v>
                </c:pt>
                <c:pt idx="472">
                  <c:v>29</c:v>
                </c:pt>
                <c:pt idx="473">
                  <c:v>29</c:v>
                </c:pt>
                <c:pt idx="474">
                  <c:v>29</c:v>
                </c:pt>
                <c:pt idx="475">
                  <c:v>29</c:v>
                </c:pt>
                <c:pt idx="476">
                  <c:v>29</c:v>
                </c:pt>
                <c:pt idx="477">
                  <c:v>29</c:v>
                </c:pt>
                <c:pt idx="478">
                  <c:v>30</c:v>
                </c:pt>
                <c:pt idx="479">
                  <c:v>30</c:v>
                </c:pt>
                <c:pt idx="480">
                  <c:v>30</c:v>
                </c:pt>
                <c:pt idx="481">
                  <c:v>30</c:v>
                </c:pt>
                <c:pt idx="482">
                  <c:v>30</c:v>
                </c:pt>
                <c:pt idx="483">
                  <c:v>31</c:v>
                </c:pt>
                <c:pt idx="484">
                  <c:v>31</c:v>
                </c:pt>
                <c:pt idx="485">
                  <c:v>31</c:v>
                </c:pt>
                <c:pt idx="486">
                  <c:v>31</c:v>
                </c:pt>
                <c:pt idx="487">
                  <c:v>31</c:v>
                </c:pt>
                <c:pt idx="488">
                  <c:v>32</c:v>
                </c:pt>
                <c:pt idx="489">
                  <c:v>32</c:v>
                </c:pt>
                <c:pt idx="490">
                  <c:v>32</c:v>
                </c:pt>
                <c:pt idx="491">
                  <c:v>32</c:v>
                </c:pt>
                <c:pt idx="492">
                  <c:v>32</c:v>
                </c:pt>
                <c:pt idx="493">
                  <c:v>32</c:v>
                </c:pt>
                <c:pt idx="494">
                  <c:v>32</c:v>
                </c:pt>
                <c:pt idx="495">
                  <c:v>33</c:v>
                </c:pt>
                <c:pt idx="496">
                  <c:v>33</c:v>
                </c:pt>
                <c:pt idx="497">
                  <c:v>33</c:v>
                </c:pt>
                <c:pt idx="498">
                  <c:v>33</c:v>
                </c:pt>
                <c:pt idx="499">
                  <c:v>33</c:v>
                </c:pt>
                <c:pt idx="500">
                  <c:v>33</c:v>
                </c:pt>
                <c:pt idx="501">
                  <c:v>33</c:v>
                </c:pt>
                <c:pt idx="502">
                  <c:v>33</c:v>
                </c:pt>
                <c:pt idx="503">
                  <c:v>34</c:v>
                </c:pt>
                <c:pt idx="504">
                  <c:v>34</c:v>
                </c:pt>
                <c:pt idx="505">
                  <c:v>34</c:v>
                </c:pt>
                <c:pt idx="506">
                  <c:v>34</c:v>
                </c:pt>
                <c:pt idx="507">
                  <c:v>34</c:v>
                </c:pt>
                <c:pt idx="508">
                  <c:v>34</c:v>
                </c:pt>
                <c:pt idx="509">
                  <c:v>34</c:v>
                </c:pt>
                <c:pt idx="510">
                  <c:v>34</c:v>
                </c:pt>
                <c:pt idx="511">
                  <c:v>34</c:v>
                </c:pt>
                <c:pt idx="512">
                  <c:v>34</c:v>
                </c:pt>
                <c:pt idx="513">
                  <c:v>34</c:v>
                </c:pt>
                <c:pt idx="514">
                  <c:v>35</c:v>
                </c:pt>
                <c:pt idx="515">
                  <c:v>35</c:v>
                </c:pt>
                <c:pt idx="516">
                  <c:v>35</c:v>
                </c:pt>
                <c:pt idx="517">
                  <c:v>35</c:v>
                </c:pt>
                <c:pt idx="518">
                  <c:v>35</c:v>
                </c:pt>
                <c:pt idx="519">
                  <c:v>36</c:v>
                </c:pt>
                <c:pt idx="520">
                  <c:v>36</c:v>
                </c:pt>
                <c:pt idx="521">
                  <c:v>36</c:v>
                </c:pt>
                <c:pt idx="522">
                  <c:v>36</c:v>
                </c:pt>
                <c:pt idx="523">
                  <c:v>37</c:v>
                </c:pt>
                <c:pt idx="524">
                  <c:v>37</c:v>
                </c:pt>
                <c:pt idx="525">
                  <c:v>37</c:v>
                </c:pt>
                <c:pt idx="526">
                  <c:v>37</c:v>
                </c:pt>
                <c:pt idx="527">
                  <c:v>37</c:v>
                </c:pt>
                <c:pt idx="528">
                  <c:v>37</c:v>
                </c:pt>
                <c:pt idx="529">
                  <c:v>37</c:v>
                </c:pt>
                <c:pt idx="530">
                  <c:v>37</c:v>
                </c:pt>
                <c:pt idx="531">
                  <c:v>37</c:v>
                </c:pt>
                <c:pt idx="532">
                  <c:v>38</c:v>
                </c:pt>
                <c:pt idx="533">
                  <c:v>38</c:v>
                </c:pt>
                <c:pt idx="534">
                  <c:v>38</c:v>
                </c:pt>
                <c:pt idx="535">
                  <c:v>38</c:v>
                </c:pt>
                <c:pt idx="536">
                  <c:v>38</c:v>
                </c:pt>
                <c:pt idx="537">
                  <c:v>38</c:v>
                </c:pt>
                <c:pt idx="538">
                  <c:v>38</c:v>
                </c:pt>
                <c:pt idx="539">
                  <c:v>38</c:v>
                </c:pt>
                <c:pt idx="540">
                  <c:v>38</c:v>
                </c:pt>
                <c:pt idx="541">
                  <c:v>39</c:v>
                </c:pt>
                <c:pt idx="542">
                  <c:v>39</c:v>
                </c:pt>
                <c:pt idx="543">
                  <c:v>39</c:v>
                </c:pt>
                <c:pt idx="544">
                  <c:v>39</c:v>
                </c:pt>
                <c:pt idx="545">
                  <c:v>39</c:v>
                </c:pt>
                <c:pt idx="546">
                  <c:v>39</c:v>
                </c:pt>
                <c:pt idx="547">
                  <c:v>39</c:v>
                </c:pt>
                <c:pt idx="548">
                  <c:v>40</c:v>
                </c:pt>
                <c:pt idx="549">
                  <c:v>40</c:v>
                </c:pt>
                <c:pt idx="550">
                  <c:v>40</c:v>
                </c:pt>
                <c:pt idx="551">
                  <c:v>40</c:v>
                </c:pt>
                <c:pt idx="552">
                  <c:v>40</c:v>
                </c:pt>
                <c:pt idx="553">
                  <c:v>40</c:v>
                </c:pt>
                <c:pt idx="554">
                  <c:v>40</c:v>
                </c:pt>
                <c:pt idx="555">
                  <c:v>40</c:v>
                </c:pt>
                <c:pt idx="556">
                  <c:v>40</c:v>
                </c:pt>
                <c:pt idx="557">
                  <c:v>41</c:v>
                </c:pt>
                <c:pt idx="558">
                  <c:v>41</c:v>
                </c:pt>
                <c:pt idx="559">
                  <c:v>41</c:v>
                </c:pt>
                <c:pt idx="560">
                  <c:v>41</c:v>
                </c:pt>
                <c:pt idx="561">
                  <c:v>41</c:v>
                </c:pt>
                <c:pt idx="562">
                  <c:v>41</c:v>
                </c:pt>
                <c:pt idx="563">
                  <c:v>41</c:v>
                </c:pt>
                <c:pt idx="564">
                  <c:v>41</c:v>
                </c:pt>
                <c:pt idx="565">
                  <c:v>41</c:v>
                </c:pt>
                <c:pt idx="566">
                  <c:v>42</c:v>
                </c:pt>
                <c:pt idx="567">
                  <c:v>42</c:v>
                </c:pt>
                <c:pt idx="568">
                  <c:v>42</c:v>
                </c:pt>
                <c:pt idx="569">
                  <c:v>42</c:v>
                </c:pt>
                <c:pt idx="570">
                  <c:v>42</c:v>
                </c:pt>
                <c:pt idx="571">
                  <c:v>42</c:v>
                </c:pt>
                <c:pt idx="572">
                  <c:v>43</c:v>
                </c:pt>
                <c:pt idx="573">
                  <c:v>43</c:v>
                </c:pt>
                <c:pt idx="574">
                  <c:v>43</c:v>
                </c:pt>
                <c:pt idx="575">
                  <c:v>43</c:v>
                </c:pt>
                <c:pt idx="576">
                  <c:v>43</c:v>
                </c:pt>
                <c:pt idx="577">
                  <c:v>43</c:v>
                </c:pt>
                <c:pt idx="578">
                  <c:v>43</c:v>
                </c:pt>
                <c:pt idx="579">
                  <c:v>44</c:v>
                </c:pt>
                <c:pt idx="580">
                  <c:v>44</c:v>
                </c:pt>
                <c:pt idx="581">
                  <c:v>44</c:v>
                </c:pt>
                <c:pt idx="582">
                  <c:v>44</c:v>
                </c:pt>
                <c:pt idx="583">
                  <c:v>44</c:v>
                </c:pt>
                <c:pt idx="584">
                  <c:v>44</c:v>
                </c:pt>
                <c:pt idx="585">
                  <c:v>44</c:v>
                </c:pt>
                <c:pt idx="586">
                  <c:v>45</c:v>
                </c:pt>
                <c:pt idx="587">
                  <c:v>45</c:v>
                </c:pt>
                <c:pt idx="588">
                  <c:v>45</c:v>
                </c:pt>
                <c:pt idx="589">
                  <c:v>45</c:v>
                </c:pt>
                <c:pt idx="590">
                  <c:v>45</c:v>
                </c:pt>
                <c:pt idx="591">
                  <c:v>45</c:v>
                </c:pt>
                <c:pt idx="592">
                  <c:v>45</c:v>
                </c:pt>
                <c:pt idx="593">
                  <c:v>45</c:v>
                </c:pt>
                <c:pt idx="594">
                  <c:v>46</c:v>
                </c:pt>
                <c:pt idx="595">
                  <c:v>46</c:v>
                </c:pt>
                <c:pt idx="596">
                  <c:v>46</c:v>
                </c:pt>
                <c:pt idx="597">
                  <c:v>46</c:v>
                </c:pt>
                <c:pt idx="598">
                  <c:v>46</c:v>
                </c:pt>
                <c:pt idx="599">
                  <c:v>46</c:v>
                </c:pt>
                <c:pt idx="600">
                  <c:v>46</c:v>
                </c:pt>
                <c:pt idx="601">
                  <c:v>46</c:v>
                </c:pt>
                <c:pt idx="602">
                  <c:v>46</c:v>
                </c:pt>
                <c:pt idx="603">
                  <c:v>46</c:v>
                </c:pt>
                <c:pt idx="604">
                  <c:v>46</c:v>
                </c:pt>
                <c:pt idx="605">
                  <c:v>47</c:v>
                </c:pt>
                <c:pt idx="606">
                  <c:v>47</c:v>
                </c:pt>
                <c:pt idx="607">
                  <c:v>47</c:v>
                </c:pt>
                <c:pt idx="608">
                  <c:v>47</c:v>
                </c:pt>
                <c:pt idx="609">
                  <c:v>47</c:v>
                </c:pt>
                <c:pt idx="610">
                  <c:v>47</c:v>
                </c:pt>
                <c:pt idx="611">
                  <c:v>47</c:v>
                </c:pt>
                <c:pt idx="612">
                  <c:v>47</c:v>
                </c:pt>
                <c:pt idx="613">
                  <c:v>47</c:v>
                </c:pt>
                <c:pt idx="614">
                  <c:v>47</c:v>
                </c:pt>
                <c:pt idx="615">
                  <c:v>47</c:v>
                </c:pt>
                <c:pt idx="616">
                  <c:v>47</c:v>
                </c:pt>
                <c:pt idx="617">
                  <c:v>48</c:v>
                </c:pt>
                <c:pt idx="618">
                  <c:v>48</c:v>
                </c:pt>
                <c:pt idx="619">
                  <c:v>48</c:v>
                </c:pt>
                <c:pt idx="620">
                  <c:v>48</c:v>
                </c:pt>
                <c:pt idx="621">
                  <c:v>48</c:v>
                </c:pt>
                <c:pt idx="622">
                  <c:v>48</c:v>
                </c:pt>
                <c:pt idx="623">
                  <c:v>48</c:v>
                </c:pt>
                <c:pt idx="624">
                  <c:v>48</c:v>
                </c:pt>
                <c:pt idx="625">
                  <c:v>49</c:v>
                </c:pt>
                <c:pt idx="626">
                  <c:v>49</c:v>
                </c:pt>
                <c:pt idx="627">
                  <c:v>49</c:v>
                </c:pt>
                <c:pt idx="628">
                  <c:v>49</c:v>
                </c:pt>
                <c:pt idx="629">
                  <c:v>49</c:v>
                </c:pt>
                <c:pt idx="630">
                  <c:v>49</c:v>
                </c:pt>
                <c:pt idx="631">
                  <c:v>49</c:v>
                </c:pt>
                <c:pt idx="632">
                  <c:v>49</c:v>
                </c:pt>
                <c:pt idx="633">
                  <c:v>49</c:v>
                </c:pt>
                <c:pt idx="634">
                  <c:v>49</c:v>
                </c:pt>
                <c:pt idx="635">
                  <c:v>49</c:v>
                </c:pt>
                <c:pt idx="636">
                  <c:v>49</c:v>
                </c:pt>
                <c:pt idx="637">
                  <c:v>49</c:v>
                </c:pt>
                <c:pt idx="638">
                  <c:v>49</c:v>
                </c:pt>
                <c:pt idx="639">
                  <c:v>49</c:v>
                </c:pt>
                <c:pt idx="640">
                  <c:v>49</c:v>
                </c:pt>
                <c:pt idx="641">
                  <c:v>49</c:v>
                </c:pt>
                <c:pt idx="642">
                  <c:v>50</c:v>
                </c:pt>
                <c:pt idx="643">
                  <c:v>50</c:v>
                </c:pt>
                <c:pt idx="644">
                  <c:v>50</c:v>
                </c:pt>
                <c:pt idx="645">
                  <c:v>50</c:v>
                </c:pt>
                <c:pt idx="646">
                  <c:v>50</c:v>
                </c:pt>
                <c:pt idx="647">
                  <c:v>50</c:v>
                </c:pt>
                <c:pt idx="648">
                  <c:v>50</c:v>
                </c:pt>
                <c:pt idx="649">
                  <c:v>50</c:v>
                </c:pt>
                <c:pt idx="650">
                  <c:v>50</c:v>
                </c:pt>
                <c:pt idx="651">
                  <c:v>50</c:v>
                </c:pt>
                <c:pt idx="652">
                  <c:v>50</c:v>
                </c:pt>
                <c:pt idx="653">
                  <c:v>50</c:v>
                </c:pt>
                <c:pt idx="654">
                  <c:v>50</c:v>
                </c:pt>
                <c:pt idx="655">
                  <c:v>50</c:v>
                </c:pt>
                <c:pt idx="656">
                  <c:v>50</c:v>
                </c:pt>
                <c:pt idx="657">
                  <c:v>51</c:v>
                </c:pt>
                <c:pt idx="658">
                  <c:v>51</c:v>
                </c:pt>
                <c:pt idx="659">
                  <c:v>51</c:v>
                </c:pt>
                <c:pt idx="660">
                  <c:v>51</c:v>
                </c:pt>
                <c:pt idx="661">
                  <c:v>51</c:v>
                </c:pt>
                <c:pt idx="662">
                  <c:v>51</c:v>
                </c:pt>
                <c:pt idx="663">
                  <c:v>51</c:v>
                </c:pt>
                <c:pt idx="664">
                  <c:v>51</c:v>
                </c:pt>
                <c:pt idx="665">
                  <c:v>51</c:v>
                </c:pt>
                <c:pt idx="666">
                  <c:v>51</c:v>
                </c:pt>
                <c:pt idx="667">
                  <c:v>52</c:v>
                </c:pt>
                <c:pt idx="668">
                  <c:v>52</c:v>
                </c:pt>
                <c:pt idx="669">
                  <c:v>52</c:v>
                </c:pt>
                <c:pt idx="670">
                  <c:v>52</c:v>
                </c:pt>
                <c:pt idx="671">
                  <c:v>52</c:v>
                </c:pt>
                <c:pt idx="672">
                  <c:v>53</c:v>
                </c:pt>
                <c:pt idx="673">
                  <c:v>53</c:v>
                </c:pt>
                <c:pt idx="674">
                  <c:v>53</c:v>
                </c:pt>
                <c:pt idx="675">
                  <c:v>53</c:v>
                </c:pt>
                <c:pt idx="676">
                  <c:v>54</c:v>
                </c:pt>
                <c:pt idx="677">
                  <c:v>54</c:v>
                </c:pt>
                <c:pt idx="678">
                  <c:v>54</c:v>
                </c:pt>
                <c:pt idx="679">
                  <c:v>55</c:v>
                </c:pt>
                <c:pt idx="680">
                  <c:v>55</c:v>
                </c:pt>
                <c:pt idx="681">
                  <c:v>55</c:v>
                </c:pt>
                <c:pt idx="682">
                  <c:v>55</c:v>
                </c:pt>
                <c:pt idx="683">
                  <c:v>55</c:v>
                </c:pt>
                <c:pt idx="684">
                  <c:v>56</c:v>
                </c:pt>
                <c:pt idx="685">
                  <c:v>57</c:v>
                </c:pt>
                <c:pt idx="686">
                  <c:v>57</c:v>
                </c:pt>
                <c:pt idx="687">
                  <c:v>57</c:v>
                </c:pt>
                <c:pt idx="688">
                  <c:v>57</c:v>
                </c:pt>
                <c:pt idx="689">
                  <c:v>57</c:v>
                </c:pt>
                <c:pt idx="690">
                  <c:v>58</c:v>
                </c:pt>
                <c:pt idx="691">
                  <c:v>58</c:v>
                </c:pt>
                <c:pt idx="692">
                  <c:v>58</c:v>
                </c:pt>
                <c:pt idx="693">
                  <c:v>59</c:v>
                </c:pt>
                <c:pt idx="694">
                  <c:v>59</c:v>
                </c:pt>
                <c:pt idx="695">
                  <c:v>59</c:v>
                </c:pt>
                <c:pt idx="696">
                  <c:v>60</c:v>
                </c:pt>
                <c:pt idx="697">
                  <c:v>60</c:v>
                </c:pt>
                <c:pt idx="698">
                  <c:v>60</c:v>
                </c:pt>
                <c:pt idx="699">
                  <c:v>60</c:v>
                </c:pt>
                <c:pt idx="700">
                  <c:v>61</c:v>
                </c:pt>
                <c:pt idx="701">
                  <c:v>61</c:v>
                </c:pt>
                <c:pt idx="702">
                  <c:v>61</c:v>
                </c:pt>
                <c:pt idx="703">
                  <c:v>61</c:v>
                </c:pt>
                <c:pt idx="704">
                  <c:v>62</c:v>
                </c:pt>
                <c:pt idx="705">
                  <c:v>62</c:v>
                </c:pt>
                <c:pt idx="706">
                  <c:v>62</c:v>
                </c:pt>
                <c:pt idx="707">
                  <c:v>62</c:v>
                </c:pt>
                <c:pt idx="708">
                  <c:v>62</c:v>
                </c:pt>
                <c:pt idx="709">
                  <c:v>62</c:v>
                </c:pt>
                <c:pt idx="710">
                  <c:v>63</c:v>
                </c:pt>
                <c:pt idx="711">
                  <c:v>63</c:v>
                </c:pt>
                <c:pt idx="712">
                  <c:v>63</c:v>
                </c:pt>
                <c:pt idx="713">
                  <c:v>63</c:v>
                </c:pt>
                <c:pt idx="714">
                  <c:v>63</c:v>
                </c:pt>
                <c:pt idx="715">
                  <c:v>63</c:v>
                </c:pt>
                <c:pt idx="716">
                  <c:v>63</c:v>
                </c:pt>
                <c:pt idx="717">
                  <c:v>64</c:v>
                </c:pt>
                <c:pt idx="718">
                  <c:v>64</c:v>
                </c:pt>
                <c:pt idx="719">
                  <c:v>64</c:v>
                </c:pt>
                <c:pt idx="720">
                  <c:v>64</c:v>
                </c:pt>
                <c:pt idx="721">
                  <c:v>64</c:v>
                </c:pt>
                <c:pt idx="722">
                  <c:v>64</c:v>
                </c:pt>
                <c:pt idx="723">
                  <c:v>64</c:v>
                </c:pt>
                <c:pt idx="724">
                  <c:v>65</c:v>
                </c:pt>
                <c:pt idx="725">
                  <c:v>65</c:v>
                </c:pt>
                <c:pt idx="726">
                  <c:v>65</c:v>
                </c:pt>
                <c:pt idx="727">
                  <c:v>65</c:v>
                </c:pt>
                <c:pt idx="728">
                  <c:v>66</c:v>
                </c:pt>
                <c:pt idx="729">
                  <c:v>66</c:v>
                </c:pt>
                <c:pt idx="730">
                  <c:v>66</c:v>
                </c:pt>
                <c:pt idx="731">
                  <c:v>66</c:v>
                </c:pt>
                <c:pt idx="732">
                  <c:v>66</c:v>
                </c:pt>
                <c:pt idx="733">
                  <c:v>66</c:v>
                </c:pt>
                <c:pt idx="734">
                  <c:v>67</c:v>
                </c:pt>
                <c:pt idx="735">
                  <c:v>67</c:v>
                </c:pt>
                <c:pt idx="736">
                  <c:v>67</c:v>
                </c:pt>
                <c:pt idx="737">
                  <c:v>67</c:v>
                </c:pt>
                <c:pt idx="738">
                  <c:v>67</c:v>
                </c:pt>
                <c:pt idx="739">
                  <c:v>67</c:v>
                </c:pt>
                <c:pt idx="740">
                  <c:v>67</c:v>
                </c:pt>
                <c:pt idx="741">
                  <c:v>67</c:v>
                </c:pt>
                <c:pt idx="742">
                  <c:v>67</c:v>
                </c:pt>
                <c:pt idx="743">
                  <c:v>68</c:v>
                </c:pt>
                <c:pt idx="744">
                  <c:v>68</c:v>
                </c:pt>
                <c:pt idx="745">
                  <c:v>68</c:v>
                </c:pt>
                <c:pt idx="746">
                  <c:v>69</c:v>
                </c:pt>
                <c:pt idx="747">
                  <c:v>69</c:v>
                </c:pt>
                <c:pt idx="748">
                  <c:v>69</c:v>
                </c:pt>
                <c:pt idx="749">
                  <c:v>69</c:v>
                </c:pt>
                <c:pt idx="750">
                  <c:v>69</c:v>
                </c:pt>
                <c:pt idx="751">
                  <c:v>69</c:v>
                </c:pt>
                <c:pt idx="752">
                  <c:v>69</c:v>
                </c:pt>
                <c:pt idx="753">
                  <c:v>69</c:v>
                </c:pt>
                <c:pt idx="754">
                  <c:v>70</c:v>
                </c:pt>
                <c:pt idx="755">
                  <c:v>70</c:v>
                </c:pt>
                <c:pt idx="756">
                  <c:v>70</c:v>
                </c:pt>
                <c:pt idx="757">
                  <c:v>70</c:v>
                </c:pt>
                <c:pt idx="758">
                  <c:v>71</c:v>
                </c:pt>
                <c:pt idx="759">
                  <c:v>71</c:v>
                </c:pt>
                <c:pt idx="760">
                  <c:v>71</c:v>
                </c:pt>
                <c:pt idx="761">
                  <c:v>71</c:v>
                </c:pt>
                <c:pt idx="762">
                  <c:v>71</c:v>
                </c:pt>
                <c:pt idx="763">
                  <c:v>71</c:v>
                </c:pt>
                <c:pt idx="764">
                  <c:v>71</c:v>
                </c:pt>
                <c:pt idx="765">
                  <c:v>71</c:v>
                </c:pt>
                <c:pt idx="766">
                  <c:v>72</c:v>
                </c:pt>
                <c:pt idx="767">
                  <c:v>72</c:v>
                </c:pt>
                <c:pt idx="768">
                  <c:v>72</c:v>
                </c:pt>
                <c:pt idx="769">
                  <c:v>72</c:v>
                </c:pt>
                <c:pt idx="770">
                  <c:v>72</c:v>
                </c:pt>
                <c:pt idx="771">
                  <c:v>72</c:v>
                </c:pt>
                <c:pt idx="772">
                  <c:v>72</c:v>
                </c:pt>
                <c:pt idx="773">
                  <c:v>72</c:v>
                </c:pt>
                <c:pt idx="774">
                  <c:v>72</c:v>
                </c:pt>
                <c:pt idx="775">
                  <c:v>73</c:v>
                </c:pt>
                <c:pt idx="776">
                  <c:v>73</c:v>
                </c:pt>
                <c:pt idx="777">
                  <c:v>73</c:v>
                </c:pt>
                <c:pt idx="778">
                  <c:v>73</c:v>
                </c:pt>
                <c:pt idx="779">
                  <c:v>73</c:v>
                </c:pt>
                <c:pt idx="780">
                  <c:v>73</c:v>
                </c:pt>
                <c:pt idx="781">
                  <c:v>73</c:v>
                </c:pt>
                <c:pt idx="782">
                  <c:v>73</c:v>
                </c:pt>
                <c:pt idx="783">
                  <c:v>74</c:v>
                </c:pt>
                <c:pt idx="784">
                  <c:v>74</c:v>
                </c:pt>
                <c:pt idx="785">
                  <c:v>74</c:v>
                </c:pt>
                <c:pt idx="786">
                  <c:v>74</c:v>
                </c:pt>
                <c:pt idx="787">
                  <c:v>74</c:v>
                </c:pt>
                <c:pt idx="788">
                  <c:v>74</c:v>
                </c:pt>
                <c:pt idx="789">
                  <c:v>74</c:v>
                </c:pt>
                <c:pt idx="790">
                  <c:v>74</c:v>
                </c:pt>
                <c:pt idx="791">
                  <c:v>74</c:v>
                </c:pt>
                <c:pt idx="792">
                  <c:v>74</c:v>
                </c:pt>
                <c:pt idx="793">
                  <c:v>75</c:v>
                </c:pt>
                <c:pt idx="794">
                  <c:v>75</c:v>
                </c:pt>
                <c:pt idx="795">
                  <c:v>75</c:v>
                </c:pt>
                <c:pt idx="796">
                  <c:v>75</c:v>
                </c:pt>
                <c:pt idx="797">
                  <c:v>75</c:v>
                </c:pt>
                <c:pt idx="798">
                  <c:v>75</c:v>
                </c:pt>
                <c:pt idx="799">
                  <c:v>75</c:v>
                </c:pt>
                <c:pt idx="800">
                  <c:v>75</c:v>
                </c:pt>
                <c:pt idx="801">
                  <c:v>75</c:v>
                </c:pt>
                <c:pt idx="802">
                  <c:v>76</c:v>
                </c:pt>
                <c:pt idx="803">
                  <c:v>76</c:v>
                </c:pt>
                <c:pt idx="804">
                  <c:v>76</c:v>
                </c:pt>
                <c:pt idx="805">
                  <c:v>76</c:v>
                </c:pt>
                <c:pt idx="806">
                  <c:v>78</c:v>
                </c:pt>
                <c:pt idx="807">
                  <c:v>78</c:v>
                </c:pt>
                <c:pt idx="808">
                  <c:v>78</c:v>
                </c:pt>
                <c:pt idx="809">
                  <c:v>79</c:v>
                </c:pt>
                <c:pt idx="810">
                  <c:v>79</c:v>
                </c:pt>
                <c:pt idx="811">
                  <c:v>79</c:v>
                </c:pt>
                <c:pt idx="812">
                  <c:v>79</c:v>
                </c:pt>
                <c:pt idx="813">
                  <c:v>80</c:v>
                </c:pt>
                <c:pt idx="814">
                  <c:v>80</c:v>
                </c:pt>
                <c:pt idx="815">
                  <c:v>80</c:v>
                </c:pt>
                <c:pt idx="816">
                  <c:v>81</c:v>
                </c:pt>
                <c:pt idx="817">
                  <c:v>81</c:v>
                </c:pt>
                <c:pt idx="818">
                  <c:v>81</c:v>
                </c:pt>
                <c:pt idx="819">
                  <c:v>81</c:v>
                </c:pt>
                <c:pt idx="820">
                  <c:v>81</c:v>
                </c:pt>
                <c:pt idx="821">
                  <c:v>81</c:v>
                </c:pt>
                <c:pt idx="822">
                  <c:v>82</c:v>
                </c:pt>
                <c:pt idx="823">
                  <c:v>82</c:v>
                </c:pt>
                <c:pt idx="824">
                  <c:v>82</c:v>
                </c:pt>
                <c:pt idx="825">
                  <c:v>82</c:v>
                </c:pt>
                <c:pt idx="826">
                  <c:v>83</c:v>
                </c:pt>
                <c:pt idx="827">
                  <c:v>83</c:v>
                </c:pt>
                <c:pt idx="828">
                  <c:v>83</c:v>
                </c:pt>
                <c:pt idx="829">
                  <c:v>83</c:v>
                </c:pt>
                <c:pt idx="830">
                  <c:v>84</c:v>
                </c:pt>
                <c:pt idx="831">
                  <c:v>84</c:v>
                </c:pt>
                <c:pt idx="832">
                  <c:v>84</c:v>
                </c:pt>
                <c:pt idx="833">
                  <c:v>84</c:v>
                </c:pt>
                <c:pt idx="834">
                  <c:v>84</c:v>
                </c:pt>
                <c:pt idx="835">
                  <c:v>85</c:v>
                </c:pt>
                <c:pt idx="836">
                  <c:v>85</c:v>
                </c:pt>
                <c:pt idx="837">
                  <c:v>85</c:v>
                </c:pt>
                <c:pt idx="838">
                  <c:v>85</c:v>
                </c:pt>
                <c:pt idx="839">
                  <c:v>85</c:v>
                </c:pt>
                <c:pt idx="840">
                  <c:v>85</c:v>
                </c:pt>
                <c:pt idx="841">
                  <c:v>85</c:v>
                </c:pt>
                <c:pt idx="842">
                  <c:v>86</c:v>
                </c:pt>
                <c:pt idx="843">
                  <c:v>86</c:v>
                </c:pt>
                <c:pt idx="844">
                  <c:v>86</c:v>
                </c:pt>
                <c:pt idx="845">
                  <c:v>86</c:v>
                </c:pt>
                <c:pt idx="846">
                  <c:v>87</c:v>
                </c:pt>
                <c:pt idx="847">
                  <c:v>87</c:v>
                </c:pt>
                <c:pt idx="848">
                  <c:v>87</c:v>
                </c:pt>
                <c:pt idx="849">
                  <c:v>87</c:v>
                </c:pt>
                <c:pt idx="850">
                  <c:v>87</c:v>
                </c:pt>
                <c:pt idx="851">
                  <c:v>88</c:v>
                </c:pt>
                <c:pt idx="852">
                  <c:v>88</c:v>
                </c:pt>
                <c:pt idx="853">
                  <c:v>88</c:v>
                </c:pt>
                <c:pt idx="854">
                  <c:v>88</c:v>
                </c:pt>
                <c:pt idx="855">
                  <c:v>88</c:v>
                </c:pt>
                <c:pt idx="856">
                  <c:v>89</c:v>
                </c:pt>
                <c:pt idx="857">
                  <c:v>89</c:v>
                </c:pt>
                <c:pt idx="858">
                  <c:v>91</c:v>
                </c:pt>
                <c:pt idx="859">
                  <c:v>91</c:v>
                </c:pt>
                <c:pt idx="860">
                  <c:v>91</c:v>
                </c:pt>
                <c:pt idx="861">
                  <c:v>91</c:v>
                </c:pt>
                <c:pt idx="862">
                  <c:v>91</c:v>
                </c:pt>
                <c:pt idx="863">
                  <c:v>92</c:v>
                </c:pt>
                <c:pt idx="864">
                  <c:v>92</c:v>
                </c:pt>
                <c:pt idx="865">
                  <c:v>92</c:v>
                </c:pt>
                <c:pt idx="866">
                  <c:v>92</c:v>
                </c:pt>
                <c:pt idx="867">
                  <c:v>92</c:v>
                </c:pt>
                <c:pt idx="868">
                  <c:v>93</c:v>
                </c:pt>
                <c:pt idx="869">
                  <c:v>93</c:v>
                </c:pt>
                <c:pt idx="870">
                  <c:v>94</c:v>
                </c:pt>
                <c:pt idx="871">
                  <c:v>95</c:v>
                </c:pt>
                <c:pt idx="872">
                  <c:v>95</c:v>
                </c:pt>
                <c:pt idx="873">
                  <c:v>95</c:v>
                </c:pt>
                <c:pt idx="874">
                  <c:v>95</c:v>
                </c:pt>
                <c:pt idx="875">
                  <c:v>95</c:v>
                </c:pt>
                <c:pt idx="876">
                  <c:v>96</c:v>
                </c:pt>
                <c:pt idx="877">
                  <c:v>96</c:v>
                </c:pt>
                <c:pt idx="878">
                  <c:v>96</c:v>
                </c:pt>
                <c:pt idx="879">
                  <c:v>96</c:v>
                </c:pt>
                <c:pt idx="880">
                  <c:v>96</c:v>
                </c:pt>
                <c:pt idx="881">
                  <c:v>96</c:v>
                </c:pt>
                <c:pt idx="882">
                  <c:v>96</c:v>
                </c:pt>
                <c:pt idx="883">
                  <c:v>96</c:v>
                </c:pt>
                <c:pt idx="884">
                  <c:v>96</c:v>
                </c:pt>
                <c:pt idx="885">
                  <c:v>97</c:v>
                </c:pt>
                <c:pt idx="886">
                  <c:v>97</c:v>
                </c:pt>
                <c:pt idx="887">
                  <c:v>97</c:v>
                </c:pt>
                <c:pt idx="888">
                  <c:v>97</c:v>
                </c:pt>
                <c:pt idx="889">
                  <c:v>98</c:v>
                </c:pt>
                <c:pt idx="890">
                  <c:v>98</c:v>
                </c:pt>
                <c:pt idx="891">
                  <c:v>98</c:v>
                </c:pt>
                <c:pt idx="892">
                  <c:v>98</c:v>
                </c:pt>
                <c:pt idx="893">
                  <c:v>99</c:v>
                </c:pt>
                <c:pt idx="894">
                  <c:v>99</c:v>
                </c:pt>
                <c:pt idx="895">
                  <c:v>99</c:v>
                </c:pt>
                <c:pt idx="896">
                  <c:v>99</c:v>
                </c:pt>
                <c:pt idx="897">
                  <c:v>99</c:v>
                </c:pt>
                <c:pt idx="898">
                  <c:v>99</c:v>
                </c:pt>
                <c:pt idx="899">
                  <c:v>99</c:v>
                </c:pt>
                <c:pt idx="900">
                  <c:v>100</c:v>
                </c:pt>
                <c:pt idx="901">
                  <c:v>100</c:v>
                </c:pt>
                <c:pt idx="902">
                  <c:v>102</c:v>
                </c:pt>
                <c:pt idx="903">
                  <c:v>104</c:v>
                </c:pt>
                <c:pt idx="904">
                  <c:v>104</c:v>
                </c:pt>
                <c:pt idx="905">
                  <c:v>105</c:v>
                </c:pt>
                <c:pt idx="906">
                  <c:v>105</c:v>
                </c:pt>
                <c:pt idx="907">
                  <c:v>105</c:v>
                </c:pt>
                <c:pt idx="908">
                  <c:v>106</c:v>
                </c:pt>
                <c:pt idx="909">
                  <c:v>106</c:v>
                </c:pt>
                <c:pt idx="910">
                  <c:v>106</c:v>
                </c:pt>
                <c:pt idx="911">
                  <c:v>107</c:v>
                </c:pt>
                <c:pt idx="912">
                  <c:v>107</c:v>
                </c:pt>
                <c:pt idx="913">
                  <c:v>107</c:v>
                </c:pt>
                <c:pt idx="914">
                  <c:v>107</c:v>
                </c:pt>
                <c:pt idx="915">
                  <c:v>107</c:v>
                </c:pt>
                <c:pt idx="916">
                  <c:v>108</c:v>
                </c:pt>
                <c:pt idx="917">
                  <c:v>108</c:v>
                </c:pt>
                <c:pt idx="918">
                  <c:v>108</c:v>
                </c:pt>
                <c:pt idx="919">
                  <c:v>109</c:v>
                </c:pt>
                <c:pt idx="920">
                  <c:v>109</c:v>
                </c:pt>
                <c:pt idx="921">
                  <c:v>109</c:v>
                </c:pt>
                <c:pt idx="922">
                  <c:v>110</c:v>
                </c:pt>
                <c:pt idx="923">
                  <c:v>111</c:v>
                </c:pt>
                <c:pt idx="924">
                  <c:v>111</c:v>
                </c:pt>
                <c:pt idx="925">
                  <c:v>111</c:v>
                </c:pt>
                <c:pt idx="926">
                  <c:v>111</c:v>
                </c:pt>
                <c:pt idx="927">
                  <c:v>112</c:v>
                </c:pt>
                <c:pt idx="928">
                  <c:v>112</c:v>
                </c:pt>
                <c:pt idx="929">
                  <c:v>113</c:v>
                </c:pt>
                <c:pt idx="930">
                  <c:v>113</c:v>
                </c:pt>
                <c:pt idx="931">
                  <c:v>113</c:v>
                </c:pt>
                <c:pt idx="932">
                  <c:v>113</c:v>
                </c:pt>
                <c:pt idx="933">
                  <c:v>114</c:v>
                </c:pt>
                <c:pt idx="934">
                  <c:v>114</c:v>
                </c:pt>
                <c:pt idx="935">
                  <c:v>114</c:v>
                </c:pt>
                <c:pt idx="936">
                  <c:v>115</c:v>
                </c:pt>
                <c:pt idx="937">
                  <c:v>115</c:v>
                </c:pt>
                <c:pt idx="938">
                  <c:v>115</c:v>
                </c:pt>
                <c:pt idx="939">
                  <c:v>115</c:v>
                </c:pt>
                <c:pt idx="940">
                  <c:v>116</c:v>
                </c:pt>
                <c:pt idx="941">
                  <c:v>117</c:v>
                </c:pt>
                <c:pt idx="942">
                  <c:v>118</c:v>
                </c:pt>
                <c:pt idx="943">
                  <c:v>118</c:v>
                </c:pt>
                <c:pt idx="944">
                  <c:v>118</c:v>
                </c:pt>
                <c:pt idx="945">
                  <c:v>119</c:v>
                </c:pt>
                <c:pt idx="946">
                  <c:v>119</c:v>
                </c:pt>
                <c:pt idx="947">
                  <c:v>120</c:v>
                </c:pt>
                <c:pt idx="948">
                  <c:v>120</c:v>
                </c:pt>
                <c:pt idx="949">
                  <c:v>120</c:v>
                </c:pt>
                <c:pt idx="950">
                  <c:v>120</c:v>
                </c:pt>
                <c:pt idx="951">
                  <c:v>120</c:v>
                </c:pt>
                <c:pt idx="952">
                  <c:v>120</c:v>
                </c:pt>
                <c:pt idx="953">
                  <c:v>121</c:v>
                </c:pt>
                <c:pt idx="954">
                  <c:v>122</c:v>
                </c:pt>
                <c:pt idx="955">
                  <c:v>122</c:v>
                </c:pt>
                <c:pt idx="956">
                  <c:v>122</c:v>
                </c:pt>
                <c:pt idx="957">
                  <c:v>122</c:v>
                </c:pt>
                <c:pt idx="958">
                  <c:v>122</c:v>
                </c:pt>
                <c:pt idx="959">
                  <c:v>122</c:v>
                </c:pt>
                <c:pt idx="960">
                  <c:v>123</c:v>
                </c:pt>
                <c:pt idx="961">
                  <c:v>123</c:v>
                </c:pt>
                <c:pt idx="962">
                  <c:v>124</c:v>
                </c:pt>
                <c:pt idx="963">
                  <c:v>124</c:v>
                </c:pt>
                <c:pt idx="964">
                  <c:v>124</c:v>
                </c:pt>
                <c:pt idx="965">
                  <c:v>124</c:v>
                </c:pt>
                <c:pt idx="966">
                  <c:v>124</c:v>
                </c:pt>
                <c:pt idx="967">
                  <c:v>124</c:v>
                </c:pt>
                <c:pt idx="968">
                  <c:v>124</c:v>
                </c:pt>
                <c:pt idx="969">
                  <c:v>125</c:v>
                </c:pt>
                <c:pt idx="970">
                  <c:v>125</c:v>
                </c:pt>
                <c:pt idx="971">
                  <c:v>125</c:v>
                </c:pt>
                <c:pt idx="972">
                  <c:v>125</c:v>
                </c:pt>
                <c:pt idx="973">
                  <c:v>127</c:v>
                </c:pt>
                <c:pt idx="974">
                  <c:v>127</c:v>
                </c:pt>
                <c:pt idx="975">
                  <c:v>127</c:v>
                </c:pt>
                <c:pt idx="976">
                  <c:v>128</c:v>
                </c:pt>
                <c:pt idx="977">
                  <c:v>128</c:v>
                </c:pt>
                <c:pt idx="978">
                  <c:v>128</c:v>
                </c:pt>
                <c:pt idx="979">
                  <c:v>128</c:v>
                </c:pt>
                <c:pt idx="980">
                  <c:v>128</c:v>
                </c:pt>
                <c:pt idx="981">
                  <c:v>128</c:v>
                </c:pt>
                <c:pt idx="982">
                  <c:v>129</c:v>
                </c:pt>
                <c:pt idx="983">
                  <c:v>129</c:v>
                </c:pt>
                <c:pt idx="984">
                  <c:v>130</c:v>
                </c:pt>
                <c:pt idx="985">
                  <c:v>130</c:v>
                </c:pt>
                <c:pt idx="986">
                  <c:v>132</c:v>
                </c:pt>
                <c:pt idx="987">
                  <c:v>134</c:v>
                </c:pt>
                <c:pt idx="988">
                  <c:v>134</c:v>
                </c:pt>
                <c:pt idx="989">
                  <c:v>134</c:v>
                </c:pt>
                <c:pt idx="990">
                  <c:v>134</c:v>
                </c:pt>
                <c:pt idx="991">
                  <c:v>134</c:v>
                </c:pt>
                <c:pt idx="992">
                  <c:v>134</c:v>
                </c:pt>
                <c:pt idx="993">
                  <c:v>134</c:v>
                </c:pt>
                <c:pt idx="994">
                  <c:v>135</c:v>
                </c:pt>
                <c:pt idx="995">
                  <c:v>135</c:v>
                </c:pt>
                <c:pt idx="996">
                  <c:v>136</c:v>
                </c:pt>
                <c:pt idx="997">
                  <c:v>136</c:v>
                </c:pt>
                <c:pt idx="998">
                  <c:v>137</c:v>
                </c:pt>
                <c:pt idx="999">
                  <c:v>137</c:v>
                </c:pt>
                <c:pt idx="1000">
                  <c:v>137</c:v>
                </c:pt>
                <c:pt idx="1001">
                  <c:v>137</c:v>
                </c:pt>
                <c:pt idx="1002">
                  <c:v>137</c:v>
                </c:pt>
                <c:pt idx="1003">
                  <c:v>138</c:v>
                </c:pt>
                <c:pt idx="1004">
                  <c:v>138</c:v>
                </c:pt>
                <c:pt idx="1005">
                  <c:v>139</c:v>
                </c:pt>
                <c:pt idx="1006">
                  <c:v>139</c:v>
                </c:pt>
                <c:pt idx="1007">
                  <c:v>140</c:v>
                </c:pt>
                <c:pt idx="1008">
                  <c:v>141</c:v>
                </c:pt>
                <c:pt idx="1009">
                  <c:v>141</c:v>
                </c:pt>
                <c:pt idx="1010">
                  <c:v>142</c:v>
                </c:pt>
                <c:pt idx="1011">
                  <c:v>142</c:v>
                </c:pt>
                <c:pt idx="1012">
                  <c:v>143</c:v>
                </c:pt>
                <c:pt idx="1013">
                  <c:v>143</c:v>
                </c:pt>
                <c:pt idx="1014">
                  <c:v>144</c:v>
                </c:pt>
                <c:pt idx="1015">
                  <c:v>144</c:v>
                </c:pt>
                <c:pt idx="1016">
                  <c:v>144</c:v>
                </c:pt>
                <c:pt idx="1017">
                  <c:v>145</c:v>
                </c:pt>
                <c:pt idx="1018">
                  <c:v>145</c:v>
                </c:pt>
                <c:pt idx="1019">
                  <c:v>145</c:v>
                </c:pt>
                <c:pt idx="1020">
                  <c:v>146</c:v>
                </c:pt>
                <c:pt idx="1021">
                  <c:v>146</c:v>
                </c:pt>
                <c:pt idx="1022">
                  <c:v>148</c:v>
                </c:pt>
                <c:pt idx="1023">
                  <c:v>148</c:v>
                </c:pt>
                <c:pt idx="1024">
                  <c:v>148</c:v>
                </c:pt>
                <c:pt idx="1025">
                  <c:v>148</c:v>
                </c:pt>
                <c:pt idx="1026">
                  <c:v>149</c:v>
                </c:pt>
                <c:pt idx="1027">
                  <c:v>149</c:v>
                </c:pt>
                <c:pt idx="1028">
                  <c:v>149</c:v>
                </c:pt>
                <c:pt idx="1029">
                  <c:v>149</c:v>
                </c:pt>
                <c:pt idx="1030">
                  <c:v>150</c:v>
                </c:pt>
                <c:pt idx="1031">
                  <c:v>150</c:v>
                </c:pt>
                <c:pt idx="1032">
                  <c:v>150</c:v>
                </c:pt>
                <c:pt idx="1033">
                  <c:v>152</c:v>
                </c:pt>
                <c:pt idx="1034">
                  <c:v>152</c:v>
                </c:pt>
                <c:pt idx="1035">
                  <c:v>152</c:v>
                </c:pt>
                <c:pt idx="1036">
                  <c:v>153</c:v>
                </c:pt>
                <c:pt idx="1037">
                  <c:v>154</c:v>
                </c:pt>
                <c:pt idx="1038">
                  <c:v>155</c:v>
                </c:pt>
                <c:pt idx="1039">
                  <c:v>155</c:v>
                </c:pt>
                <c:pt idx="1040">
                  <c:v>155</c:v>
                </c:pt>
                <c:pt idx="1041">
                  <c:v>156</c:v>
                </c:pt>
                <c:pt idx="1042">
                  <c:v>157</c:v>
                </c:pt>
                <c:pt idx="1043">
                  <c:v>157</c:v>
                </c:pt>
                <c:pt idx="1044">
                  <c:v>157</c:v>
                </c:pt>
                <c:pt idx="1045">
                  <c:v>158</c:v>
                </c:pt>
                <c:pt idx="1046">
                  <c:v>158</c:v>
                </c:pt>
                <c:pt idx="1047">
                  <c:v>158</c:v>
                </c:pt>
                <c:pt idx="1048">
                  <c:v>160</c:v>
                </c:pt>
                <c:pt idx="1049">
                  <c:v>161</c:v>
                </c:pt>
                <c:pt idx="1050">
                  <c:v>161</c:v>
                </c:pt>
                <c:pt idx="1051">
                  <c:v>163</c:v>
                </c:pt>
                <c:pt idx="1052">
                  <c:v>163</c:v>
                </c:pt>
                <c:pt idx="1053">
                  <c:v>163</c:v>
                </c:pt>
                <c:pt idx="1054">
                  <c:v>163</c:v>
                </c:pt>
                <c:pt idx="1055">
                  <c:v>165</c:v>
                </c:pt>
                <c:pt idx="1056">
                  <c:v>165</c:v>
                </c:pt>
                <c:pt idx="1057">
                  <c:v>166</c:v>
                </c:pt>
                <c:pt idx="1058">
                  <c:v>166</c:v>
                </c:pt>
                <c:pt idx="1059">
                  <c:v>166</c:v>
                </c:pt>
                <c:pt idx="1060">
                  <c:v>167</c:v>
                </c:pt>
                <c:pt idx="1061">
                  <c:v>167</c:v>
                </c:pt>
                <c:pt idx="1062">
                  <c:v>169</c:v>
                </c:pt>
                <c:pt idx="1063">
                  <c:v>169</c:v>
                </c:pt>
                <c:pt idx="1064">
                  <c:v>169</c:v>
                </c:pt>
                <c:pt idx="1065">
                  <c:v>170</c:v>
                </c:pt>
                <c:pt idx="1066">
                  <c:v>170</c:v>
                </c:pt>
                <c:pt idx="1067">
                  <c:v>173</c:v>
                </c:pt>
                <c:pt idx="1068">
                  <c:v>174</c:v>
                </c:pt>
                <c:pt idx="1069">
                  <c:v>174</c:v>
                </c:pt>
                <c:pt idx="1070">
                  <c:v>176</c:v>
                </c:pt>
                <c:pt idx="1071">
                  <c:v>176</c:v>
                </c:pt>
                <c:pt idx="1072">
                  <c:v>177</c:v>
                </c:pt>
                <c:pt idx="1073">
                  <c:v>177</c:v>
                </c:pt>
                <c:pt idx="1074">
                  <c:v>178</c:v>
                </c:pt>
                <c:pt idx="1075">
                  <c:v>179</c:v>
                </c:pt>
                <c:pt idx="1076">
                  <c:v>179</c:v>
                </c:pt>
                <c:pt idx="1077">
                  <c:v>180</c:v>
                </c:pt>
                <c:pt idx="1078">
                  <c:v>180</c:v>
                </c:pt>
                <c:pt idx="1079">
                  <c:v>181</c:v>
                </c:pt>
                <c:pt idx="1080">
                  <c:v>182</c:v>
                </c:pt>
                <c:pt idx="1081">
                  <c:v>182</c:v>
                </c:pt>
                <c:pt idx="1082">
                  <c:v>182</c:v>
                </c:pt>
                <c:pt idx="1083">
                  <c:v>183</c:v>
                </c:pt>
                <c:pt idx="1084">
                  <c:v>183</c:v>
                </c:pt>
                <c:pt idx="1085">
                  <c:v>184</c:v>
                </c:pt>
                <c:pt idx="1086">
                  <c:v>185</c:v>
                </c:pt>
                <c:pt idx="1087">
                  <c:v>186</c:v>
                </c:pt>
                <c:pt idx="1088">
                  <c:v>186</c:v>
                </c:pt>
                <c:pt idx="1089">
                  <c:v>187</c:v>
                </c:pt>
                <c:pt idx="1090">
                  <c:v>187</c:v>
                </c:pt>
                <c:pt idx="1091">
                  <c:v>187</c:v>
                </c:pt>
                <c:pt idx="1092">
                  <c:v>187</c:v>
                </c:pt>
                <c:pt idx="1093">
                  <c:v>188</c:v>
                </c:pt>
                <c:pt idx="1094">
                  <c:v>189</c:v>
                </c:pt>
                <c:pt idx="1095">
                  <c:v>189</c:v>
                </c:pt>
                <c:pt idx="1096">
                  <c:v>189</c:v>
                </c:pt>
                <c:pt idx="1097">
                  <c:v>190</c:v>
                </c:pt>
                <c:pt idx="1098">
                  <c:v>190</c:v>
                </c:pt>
                <c:pt idx="1099">
                  <c:v>190</c:v>
                </c:pt>
                <c:pt idx="1100">
                  <c:v>191</c:v>
                </c:pt>
                <c:pt idx="1101">
                  <c:v>191</c:v>
                </c:pt>
                <c:pt idx="1102">
                  <c:v>192</c:v>
                </c:pt>
                <c:pt idx="1103">
                  <c:v>193</c:v>
                </c:pt>
                <c:pt idx="1104">
                  <c:v>193</c:v>
                </c:pt>
                <c:pt idx="1105">
                  <c:v>193</c:v>
                </c:pt>
                <c:pt idx="1106">
                  <c:v>195</c:v>
                </c:pt>
                <c:pt idx="1107">
                  <c:v>195</c:v>
                </c:pt>
                <c:pt idx="1108">
                  <c:v>196</c:v>
                </c:pt>
                <c:pt idx="1109">
                  <c:v>197</c:v>
                </c:pt>
                <c:pt idx="1110">
                  <c:v>197</c:v>
                </c:pt>
                <c:pt idx="1111">
                  <c:v>197</c:v>
                </c:pt>
                <c:pt idx="1112">
                  <c:v>198</c:v>
                </c:pt>
                <c:pt idx="1113">
                  <c:v>198</c:v>
                </c:pt>
                <c:pt idx="1114">
                  <c:v>198</c:v>
                </c:pt>
                <c:pt idx="1115">
                  <c:v>198</c:v>
                </c:pt>
                <c:pt idx="1116">
                  <c:v>199</c:v>
                </c:pt>
                <c:pt idx="1117">
                  <c:v>201</c:v>
                </c:pt>
                <c:pt idx="1118">
                  <c:v>202</c:v>
                </c:pt>
                <c:pt idx="1119">
                  <c:v>202</c:v>
                </c:pt>
                <c:pt idx="1120">
                  <c:v>203</c:v>
                </c:pt>
                <c:pt idx="1121">
                  <c:v>204</c:v>
                </c:pt>
                <c:pt idx="1122">
                  <c:v>204</c:v>
                </c:pt>
                <c:pt idx="1123">
                  <c:v>204</c:v>
                </c:pt>
                <c:pt idx="1124">
                  <c:v>205</c:v>
                </c:pt>
                <c:pt idx="1125">
                  <c:v>205</c:v>
                </c:pt>
                <c:pt idx="1126">
                  <c:v>205</c:v>
                </c:pt>
                <c:pt idx="1127">
                  <c:v>206</c:v>
                </c:pt>
                <c:pt idx="1128">
                  <c:v>207</c:v>
                </c:pt>
                <c:pt idx="1129">
                  <c:v>207</c:v>
                </c:pt>
                <c:pt idx="1130">
                  <c:v>207</c:v>
                </c:pt>
                <c:pt idx="1131">
                  <c:v>208</c:v>
                </c:pt>
                <c:pt idx="1132">
                  <c:v>208</c:v>
                </c:pt>
                <c:pt idx="1133">
                  <c:v>208</c:v>
                </c:pt>
                <c:pt idx="1134">
                  <c:v>209</c:v>
                </c:pt>
                <c:pt idx="1135">
                  <c:v>213</c:v>
                </c:pt>
                <c:pt idx="1136">
                  <c:v>214</c:v>
                </c:pt>
                <c:pt idx="1137">
                  <c:v>214</c:v>
                </c:pt>
                <c:pt idx="1138">
                  <c:v>216</c:v>
                </c:pt>
                <c:pt idx="1139">
                  <c:v>216</c:v>
                </c:pt>
                <c:pt idx="1140">
                  <c:v>217</c:v>
                </c:pt>
                <c:pt idx="1141">
                  <c:v>218</c:v>
                </c:pt>
                <c:pt idx="1142">
                  <c:v>218</c:v>
                </c:pt>
                <c:pt idx="1143">
                  <c:v>218</c:v>
                </c:pt>
                <c:pt idx="1144">
                  <c:v>219</c:v>
                </c:pt>
                <c:pt idx="1145">
                  <c:v>220</c:v>
                </c:pt>
                <c:pt idx="1146">
                  <c:v>222</c:v>
                </c:pt>
                <c:pt idx="1147">
                  <c:v>222</c:v>
                </c:pt>
                <c:pt idx="1148">
                  <c:v>223</c:v>
                </c:pt>
                <c:pt idx="1149">
                  <c:v>224</c:v>
                </c:pt>
                <c:pt idx="1150">
                  <c:v>225</c:v>
                </c:pt>
                <c:pt idx="1151">
                  <c:v>225</c:v>
                </c:pt>
                <c:pt idx="1152">
                  <c:v>225</c:v>
                </c:pt>
                <c:pt idx="1153">
                  <c:v>226</c:v>
                </c:pt>
                <c:pt idx="1154">
                  <c:v>226</c:v>
                </c:pt>
                <c:pt idx="1155">
                  <c:v>227</c:v>
                </c:pt>
                <c:pt idx="1156">
                  <c:v>228</c:v>
                </c:pt>
                <c:pt idx="1157">
                  <c:v>228</c:v>
                </c:pt>
                <c:pt idx="1158">
                  <c:v>228</c:v>
                </c:pt>
                <c:pt idx="1159">
                  <c:v>229</c:v>
                </c:pt>
                <c:pt idx="1160">
                  <c:v>230</c:v>
                </c:pt>
                <c:pt idx="1161">
                  <c:v>232</c:v>
                </c:pt>
                <c:pt idx="1162">
                  <c:v>233</c:v>
                </c:pt>
                <c:pt idx="1163">
                  <c:v>233</c:v>
                </c:pt>
                <c:pt idx="1164">
                  <c:v>233</c:v>
                </c:pt>
                <c:pt idx="1165">
                  <c:v>235</c:v>
                </c:pt>
                <c:pt idx="1166">
                  <c:v>236</c:v>
                </c:pt>
                <c:pt idx="1167">
                  <c:v>236</c:v>
                </c:pt>
                <c:pt idx="1168">
                  <c:v>239</c:v>
                </c:pt>
                <c:pt idx="1169">
                  <c:v>239</c:v>
                </c:pt>
                <c:pt idx="1170">
                  <c:v>239</c:v>
                </c:pt>
                <c:pt idx="1171">
                  <c:v>240</c:v>
                </c:pt>
                <c:pt idx="1172">
                  <c:v>242</c:v>
                </c:pt>
                <c:pt idx="1173">
                  <c:v>243</c:v>
                </c:pt>
                <c:pt idx="1174">
                  <c:v>244</c:v>
                </c:pt>
                <c:pt idx="1175">
                  <c:v>245</c:v>
                </c:pt>
                <c:pt idx="1176">
                  <c:v>245</c:v>
                </c:pt>
                <c:pt idx="1177">
                  <c:v>247</c:v>
                </c:pt>
                <c:pt idx="1178">
                  <c:v>248</c:v>
                </c:pt>
                <c:pt idx="1179">
                  <c:v>248</c:v>
                </c:pt>
                <c:pt idx="1180">
                  <c:v>250</c:v>
                </c:pt>
                <c:pt idx="1181">
                  <c:v>250</c:v>
                </c:pt>
                <c:pt idx="1182">
                  <c:v>251</c:v>
                </c:pt>
                <c:pt idx="1183">
                  <c:v>252</c:v>
                </c:pt>
                <c:pt idx="1184">
                  <c:v>252</c:v>
                </c:pt>
                <c:pt idx="1185">
                  <c:v>255</c:v>
                </c:pt>
                <c:pt idx="1186">
                  <c:v>255</c:v>
                </c:pt>
                <c:pt idx="1187">
                  <c:v>255</c:v>
                </c:pt>
                <c:pt idx="1188">
                  <c:v>256</c:v>
                </c:pt>
                <c:pt idx="1189">
                  <c:v>257</c:v>
                </c:pt>
                <c:pt idx="1190">
                  <c:v>257</c:v>
                </c:pt>
                <c:pt idx="1191">
                  <c:v>258</c:v>
                </c:pt>
                <c:pt idx="1192">
                  <c:v>258</c:v>
                </c:pt>
                <c:pt idx="1193">
                  <c:v>258</c:v>
                </c:pt>
                <c:pt idx="1194">
                  <c:v>258</c:v>
                </c:pt>
                <c:pt idx="1195">
                  <c:v>260</c:v>
                </c:pt>
                <c:pt idx="1196">
                  <c:v>260</c:v>
                </c:pt>
                <c:pt idx="1197">
                  <c:v>260</c:v>
                </c:pt>
                <c:pt idx="1198">
                  <c:v>261</c:v>
                </c:pt>
                <c:pt idx="1199">
                  <c:v>263</c:v>
                </c:pt>
                <c:pt idx="1200">
                  <c:v>263</c:v>
                </c:pt>
                <c:pt idx="1201">
                  <c:v>263</c:v>
                </c:pt>
                <c:pt idx="1202">
                  <c:v>263</c:v>
                </c:pt>
                <c:pt idx="1203">
                  <c:v>265</c:v>
                </c:pt>
                <c:pt idx="1204">
                  <c:v>266</c:v>
                </c:pt>
                <c:pt idx="1205">
                  <c:v>269</c:v>
                </c:pt>
                <c:pt idx="1206">
                  <c:v>273</c:v>
                </c:pt>
                <c:pt idx="1207">
                  <c:v>273</c:v>
                </c:pt>
                <c:pt idx="1208">
                  <c:v>273</c:v>
                </c:pt>
                <c:pt idx="1209">
                  <c:v>274</c:v>
                </c:pt>
                <c:pt idx="1210">
                  <c:v>275</c:v>
                </c:pt>
                <c:pt idx="1211">
                  <c:v>278</c:v>
                </c:pt>
                <c:pt idx="1212">
                  <c:v>279</c:v>
                </c:pt>
                <c:pt idx="1213">
                  <c:v>280</c:v>
                </c:pt>
                <c:pt idx="1214">
                  <c:v>280</c:v>
                </c:pt>
                <c:pt idx="1215">
                  <c:v>283</c:v>
                </c:pt>
                <c:pt idx="1216">
                  <c:v>284</c:v>
                </c:pt>
                <c:pt idx="1217">
                  <c:v>284</c:v>
                </c:pt>
                <c:pt idx="1218">
                  <c:v>284</c:v>
                </c:pt>
                <c:pt idx="1219">
                  <c:v>286</c:v>
                </c:pt>
                <c:pt idx="1220">
                  <c:v>287</c:v>
                </c:pt>
                <c:pt idx="1221">
                  <c:v>289</c:v>
                </c:pt>
                <c:pt idx="1222">
                  <c:v>290</c:v>
                </c:pt>
                <c:pt idx="1223">
                  <c:v>290</c:v>
                </c:pt>
                <c:pt idx="1224">
                  <c:v>291</c:v>
                </c:pt>
                <c:pt idx="1225">
                  <c:v>291</c:v>
                </c:pt>
                <c:pt idx="1226">
                  <c:v>292</c:v>
                </c:pt>
                <c:pt idx="1227">
                  <c:v>296</c:v>
                </c:pt>
                <c:pt idx="1228">
                  <c:v>296</c:v>
                </c:pt>
                <c:pt idx="1229">
                  <c:v>298</c:v>
                </c:pt>
                <c:pt idx="1230">
                  <c:v>299</c:v>
                </c:pt>
                <c:pt idx="1231">
                  <c:v>299</c:v>
                </c:pt>
                <c:pt idx="1232">
                  <c:v>300</c:v>
                </c:pt>
                <c:pt idx="1233">
                  <c:v>300</c:v>
                </c:pt>
                <c:pt idx="1234">
                  <c:v>302</c:v>
                </c:pt>
                <c:pt idx="1235">
                  <c:v>302</c:v>
                </c:pt>
                <c:pt idx="1236">
                  <c:v>302</c:v>
                </c:pt>
                <c:pt idx="1237">
                  <c:v>304</c:v>
                </c:pt>
                <c:pt idx="1238">
                  <c:v>306</c:v>
                </c:pt>
                <c:pt idx="1239">
                  <c:v>307</c:v>
                </c:pt>
                <c:pt idx="1240">
                  <c:v>310</c:v>
                </c:pt>
                <c:pt idx="1241">
                  <c:v>314</c:v>
                </c:pt>
                <c:pt idx="1242">
                  <c:v>314</c:v>
                </c:pt>
                <c:pt idx="1243">
                  <c:v>314</c:v>
                </c:pt>
                <c:pt idx="1244">
                  <c:v>315</c:v>
                </c:pt>
                <c:pt idx="1245">
                  <c:v>315</c:v>
                </c:pt>
                <c:pt idx="1246">
                  <c:v>316</c:v>
                </c:pt>
                <c:pt idx="1247">
                  <c:v>316</c:v>
                </c:pt>
                <c:pt idx="1248">
                  <c:v>317</c:v>
                </c:pt>
                <c:pt idx="1249">
                  <c:v>318</c:v>
                </c:pt>
                <c:pt idx="1250">
                  <c:v>319</c:v>
                </c:pt>
                <c:pt idx="1251">
                  <c:v>320</c:v>
                </c:pt>
                <c:pt idx="1252">
                  <c:v>321</c:v>
                </c:pt>
                <c:pt idx="1253">
                  <c:v>322</c:v>
                </c:pt>
                <c:pt idx="1254">
                  <c:v>323</c:v>
                </c:pt>
                <c:pt idx="1255">
                  <c:v>324</c:v>
                </c:pt>
                <c:pt idx="1256">
                  <c:v>325</c:v>
                </c:pt>
                <c:pt idx="1257">
                  <c:v>329</c:v>
                </c:pt>
                <c:pt idx="1258">
                  <c:v>333</c:v>
                </c:pt>
                <c:pt idx="1259">
                  <c:v>333</c:v>
                </c:pt>
                <c:pt idx="1260">
                  <c:v>334</c:v>
                </c:pt>
                <c:pt idx="1261">
                  <c:v>334</c:v>
                </c:pt>
                <c:pt idx="1262">
                  <c:v>335</c:v>
                </c:pt>
                <c:pt idx="1263">
                  <c:v>335</c:v>
                </c:pt>
                <c:pt idx="1264">
                  <c:v>336</c:v>
                </c:pt>
                <c:pt idx="1265">
                  <c:v>337</c:v>
                </c:pt>
                <c:pt idx="1266">
                  <c:v>339</c:v>
                </c:pt>
                <c:pt idx="1267">
                  <c:v>340</c:v>
                </c:pt>
                <c:pt idx="1268">
                  <c:v>341</c:v>
                </c:pt>
                <c:pt idx="1269">
                  <c:v>343</c:v>
                </c:pt>
                <c:pt idx="1270">
                  <c:v>344</c:v>
                </c:pt>
                <c:pt idx="1271">
                  <c:v>344</c:v>
                </c:pt>
                <c:pt idx="1272">
                  <c:v>351</c:v>
                </c:pt>
                <c:pt idx="1273">
                  <c:v>352</c:v>
                </c:pt>
                <c:pt idx="1274">
                  <c:v>352</c:v>
                </c:pt>
                <c:pt idx="1275">
                  <c:v>354</c:v>
                </c:pt>
                <c:pt idx="1276">
                  <c:v>354</c:v>
                </c:pt>
                <c:pt idx="1277">
                  <c:v>357</c:v>
                </c:pt>
                <c:pt idx="1278">
                  <c:v>358</c:v>
                </c:pt>
                <c:pt idx="1279">
                  <c:v>358</c:v>
                </c:pt>
                <c:pt idx="1280">
                  <c:v>358</c:v>
                </c:pt>
                <c:pt idx="1281">
                  <c:v>359</c:v>
                </c:pt>
                <c:pt idx="1282">
                  <c:v>360</c:v>
                </c:pt>
                <c:pt idx="1283">
                  <c:v>361</c:v>
                </c:pt>
                <c:pt idx="1284">
                  <c:v>361</c:v>
                </c:pt>
                <c:pt idx="1285">
                  <c:v>366</c:v>
                </c:pt>
                <c:pt idx="1286">
                  <c:v>367</c:v>
                </c:pt>
                <c:pt idx="1287">
                  <c:v>371</c:v>
                </c:pt>
                <c:pt idx="1288">
                  <c:v>371</c:v>
                </c:pt>
                <c:pt idx="1289">
                  <c:v>375</c:v>
                </c:pt>
                <c:pt idx="1290">
                  <c:v>376</c:v>
                </c:pt>
                <c:pt idx="1291">
                  <c:v>378</c:v>
                </c:pt>
                <c:pt idx="1292">
                  <c:v>380</c:v>
                </c:pt>
                <c:pt idx="1293">
                  <c:v>382</c:v>
                </c:pt>
                <c:pt idx="1294">
                  <c:v>385</c:v>
                </c:pt>
                <c:pt idx="1295">
                  <c:v>386</c:v>
                </c:pt>
                <c:pt idx="1296">
                  <c:v>388</c:v>
                </c:pt>
                <c:pt idx="1297">
                  <c:v>388</c:v>
                </c:pt>
                <c:pt idx="1298">
                  <c:v>388</c:v>
                </c:pt>
                <c:pt idx="1299">
                  <c:v>388</c:v>
                </c:pt>
                <c:pt idx="1300">
                  <c:v>389</c:v>
                </c:pt>
                <c:pt idx="1301">
                  <c:v>389</c:v>
                </c:pt>
                <c:pt idx="1302">
                  <c:v>389</c:v>
                </c:pt>
                <c:pt idx="1303">
                  <c:v>391</c:v>
                </c:pt>
                <c:pt idx="1304">
                  <c:v>392</c:v>
                </c:pt>
                <c:pt idx="1305">
                  <c:v>393</c:v>
                </c:pt>
                <c:pt idx="1306">
                  <c:v>395</c:v>
                </c:pt>
                <c:pt idx="1307">
                  <c:v>400</c:v>
                </c:pt>
                <c:pt idx="1308">
                  <c:v>409</c:v>
                </c:pt>
                <c:pt idx="1309">
                  <c:v>410</c:v>
                </c:pt>
                <c:pt idx="1310">
                  <c:v>411</c:v>
                </c:pt>
                <c:pt idx="1311">
                  <c:v>413</c:v>
                </c:pt>
                <c:pt idx="1312">
                  <c:v>415</c:v>
                </c:pt>
                <c:pt idx="1313">
                  <c:v>415</c:v>
                </c:pt>
                <c:pt idx="1314">
                  <c:v>417</c:v>
                </c:pt>
                <c:pt idx="1315">
                  <c:v>420</c:v>
                </c:pt>
                <c:pt idx="1316">
                  <c:v>421</c:v>
                </c:pt>
                <c:pt idx="1317">
                  <c:v>421</c:v>
                </c:pt>
                <c:pt idx="1318">
                  <c:v>422</c:v>
                </c:pt>
                <c:pt idx="1319">
                  <c:v>426</c:v>
                </c:pt>
                <c:pt idx="1320">
                  <c:v>427</c:v>
                </c:pt>
                <c:pt idx="1321">
                  <c:v>428</c:v>
                </c:pt>
                <c:pt idx="1322">
                  <c:v>430</c:v>
                </c:pt>
                <c:pt idx="1323">
                  <c:v>430</c:v>
                </c:pt>
                <c:pt idx="1324">
                  <c:v>432</c:v>
                </c:pt>
                <c:pt idx="1325">
                  <c:v>432</c:v>
                </c:pt>
                <c:pt idx="1326">
                  <c:v>432</c:v>
                </c:pt>
                <c:pt idx="1327">
                  <c:v>433</c:v>
                </c:pt>
                <c:pt idx="1328">
                  <c:v>437</c:v>
                </c:pt>
                <c:pt idx="1329">
                  <c:v>439</c:v>
                </c:pt>
                <c:pt idx="1330">
                  <c:v>440</c:v>
                </c:pt>
                <c:pt idx="1331">
                  <c:v>441</c:v>
                </c:pt>
                <c:pt idx="1332">
                  <c:v>442</c:v>
                </c:pt>
                <c:pt idx="1333">
                  <c:v>442</c:v>
                </c:pt>
                <c:pt idx="1334">
                  <c:v>444</c:v>
                </c:pt>
                <c:pt idx="1335">
                  <c:v>444</c:v>
                </c:pt>
                <c:pt idx="1336">
                  <c:v>448</c:v>
                </c:pt>
                <c:pt idx="1337">
                  <c:v>454</c:v>
                </c:pt>
                <c:pt idx="1338">
                  <c:v>456</c:v>
                </c:pt>
                <c:pt idx="1339">
                  <c:v>457</c:v>
                </c:pt>
                <c:pt idx="1340">
                  <c:v>457</c:v>
                </c:pt>
                <c:pt idx="1341">
                  <c:v>459</c:v>
                </c:pt>
                <c:pt idx="1342">
                  <c:v>463</c:v>
                </c:pt>
                <c:pt idx="1343">
                  <c:v>466</c:v>
                </c:pt>
                <c:pt idx="1344">
                  <c:v>468</c:v>
                </c:pt>
                <c:pt idx="1345">
                  <c:v>470</c:v>
                </c:pt>
                <c:pt idx="1346">
                  <c:v>475</c:v>
                </c:pt>
                <c:pt idx="1347">
                  <c:v>475</c:v>
                </c:pt>
                <c:pt idx="1348">
                  <c:v>477</c:v>
                </c:pt>
                <c:pt idx="1349">
                  <c:v>478</c:v>
                </c:pt>
                <c:pt idx="1350">
                  <c:v>480</c:v>
                </c:pt>
                <c:pt idx="1351">
                  <c:v>480</c:v>
                </c:pt>
                <c:pt idx="1352">
                  <c:v>481</c:v>
                </c:pt>
                <c:pt idx="1353">
                  <c:v>482</c:v>
                </c:pt>
                <c:pt idx="1354">
                  <c:v>484</c:v>
                </c:pt>
                <c:pt idx="1355">
                  <c:v>488</c:v>
                </c:pt>
                <c:pt idx="1356">
                  <c:v>488</c:v>
                </c:pt>
                <c:pt idx="1357">
                  <c:v>493</c:v>
                </c:pt>
                <c:pt idx="1358">
                  <c:v>501</c:v>
                </c:pt>
                <c:pt idx="1359">
                  <c:v>501</c:v>
                </c:pt>
                <c:pt idx="1360">
                  <c:v>510</c:v>
                </c:pt>
                <c:pt idx="1361">
                  <c:v>517</c:v>
                </c:pt>
                <c:pt idx="1362">
                  <c:v>520</c:v>
                </c:pt>
                <c:pt idx="1363">
                  <c:v>522</c:v>
                </c:pt>
                <c:pt idx="1364">
                  <c:v>523</c:v>
                </c:pt>
                <c:pt idx="1365">
                  <c:v>524</c:v>
                </c:pt>
                <c:pt idx="1366">
                  <c:v>527</c:v>
                </c:pt>
                <c:pt idx="1367">
                  <c:v>527</c:v>
                </c:pt>
                <c:pt idx="1368">
                  <c:v>532</c:v>
                </c:pt>
                <c:pt idx="1369">
                  <c:v>534</c:v>
                </c:pt>
                <c:pt idx="1370">
                  <c:v>535</c:v>
                </c:pt>
                <c:pt idx="1371">
                  <c:v>538</c:v>
                </c:pt>
                <c:pt idx="1372">
                  <c:v>538</c:v>
                </c:pt>
                <c:pt idx="1373">
                  <c:v>539</c:v>
                </c:pt>
                <c:pt idx="1374">
                  <c:v>539</c:v>
                </c:pt>
                <c:pt idx="1375">
                  <c:v>540</c:v>
                </c:pt>
                <c:pt idx="1376">
                  <c:v>541</c:v>
                </c:pt>
                <c:pt idx="1377">
                  <c:v>546</c:v>
                </c:pt>
                <c:pt idx="1378">
                  <c:v>560</c:v>
                </c:pt>
                <c:pt idx="1379">
                  <c:v>561</c:v>
                </c:pt>
                <c:pt idx="1380">
                  <c:v>562</c:v>
                </c:pt>
                <c:pt idx="1381">
                  <c:v>564</c:v>
                </c:pt>
                <c:pt idx="1382">
                  <c:v>566</c:v>
                </c:pt>
                <c:pt idx="1383">
                  <c:v>567</c:v>
                </c:pt>
                <c:pt idx="1384">
                  <c:v>568</c:v>
                </c:pt>
                <c:pt idx="1385">
                  <c:v>568</c:v>
                </c:pt>
                <c:pt idx="1386">
                  <c:v>572</c:v>
                </c:pt>
                <c:pt idx="1387">
                  <c:v>575</c:v>
                </c:pt>
                <c:pt idx="1388">
                  <c:v>575</c:v>
                </c:pt>
                <c:pt idx="1389">
                  <c:v>578</c:v>
                </c:pt>
                <c:pt idx="1390">
                  <c:v>581</c:v>
                </c:pt>
                <c:pt idx="1391">
                  <c:v>581</c:v>
                </c:pt>
                <c:pt idx="1392">
                  <c:v>585</c:v>
                </c:pt>
                <c:pt idx="1393">
                  <c:v>585</c:v>
                </c:pt>
                <c:pt idx="1394">
                  <c:v>588</c:v>
                </c:pt>
                <c:pt idx="1395">
                  <c:v>589</c:v>
                </c:pt>
                <c:pt idx="1396">
                  <c:v>590</c:v>
                </c:pt>
                <c:pt idx="1397">
                  <c:v>604</c:v>
                </c:pt>
                <c:pt idx="1398">
                  <c:v>609</c:v>
                </c:pt>
                <c:pt idx="1399">
                  <c:v>615</c:v>
                </c:pt>
                <c:pt idx="1400">
                  <c:v>616</c:v>
                </c:pt>
                <c:pt idx="1401">
                  <c:v>621</c:v>
                </c:pt>
                <c:pt idx="1402">
                  <c:v>623</c:v>
                </c:pt>
                <c:pt idx="1403">
                  <c:v>627</c:v>
                </c:pt>
                <c:pt idx="1404">
                  <c:v>636</c:v>
                </c:pt>
                <c:pt idx="1405">
                  <c:v>638</c:v>
                </c:pt>
                <c:pt idx="1406">
                  <c:v>642</c:v>
                </c:pt>
                <c:pt idx="1407">
                  <c:v>649</c:v>
                </c:pt>
                <c:pt idx="1408">
                  <c:v>651</c:v>
                </c:pt>
                <c:pt idx="1409">
                  <c:v>651</c:v>
                </c:pt>
                <c:pt idx="1410">
                  <c:v>652</c:v>
                </c:pt>
                <c:pt idx="1411">
                  <c:v>659</c:v>
                </c:pt>
                <c:pt idx="1412">
                  <c:v>659</c:v>
                </c:pt>
                <c:pt idx="1413">
                  <c:v>663</c:v>
                </c:pt>
                <c:pt idx="1414">
                  <c:v>664</c:v>
                </c:pt>
                <c:pt idx="1415">
                  <c:v>665</c:v>
                </c:pt>
                <c:pt idx="1416">
                  <c:v>666</c:v>
                </c:pt>
                <c:pt idx="1417">
                  <c:v>673</c:v>
                </c:pt>
                <c:pt idx="1418">
                  <c:v>674</c:v>
                </c:pt>
                <c:pt idx="1419">
                  <c:v>685</c:v>
                </c:pt>
                <c:pt idx="1420">
                  <c:v>685</c:v>
                </c:pt>
                <c:pt idx="1421">
                  <c:v>691</c:v>
                </c:pt>
                <c:pt idx="1422">
                  <c:v>692</c:v>
                </c:pt>
                <c:pt idx="1423">
                  <c:v>693</c:v>
                </c:pt>
                <c:pt idx="1424">
                  <c:v>710</c:v>
                </c:pt>
                <c:pt idx="1425">
                  <c:v>724</c:v>
                </c:pt>
                <c:pt idx="1426">
                  <c:v>725</c:v>
                </c:pt>
                <c:pt idx="1427">
                  <c:v>726</c:v>
                </c:pt>
                <c:pt idx="1428">
                  <c:v>728</c:v>
                </c:pt>
                <c:pt idx="1429">
                  <c:v>729</c:v>
                </c:pt>
                <c:pt idx="1430">
                  <c:v>737</c:v>
                </c:pt>
                <c:pt idx="1431">
                  <c:v>743</c:v>
                </c:pt>
                <c:pt idx="1432">
                  <c:v>747</c:v>
                </c:pt>
                <c:pt idx="1433">
                  <c:v>749</c:v>
                </c:pt>
                <c:pt idx="1434">
                  <c:v>757</c:v>
                </c:pt>
                <c:pt idx="1435">
                  <c:v>759</c:v>
                </c:pt>
                <c:pt idx="1436">
                  <c:v>765</c:v>
                </c:pt>
                <c:pt idx="1437">
                  <c:v>766</c:v>
                </c:pt>
                <c:pt idx="1438">
                  <c:v>783</c:v>
                </c:pt>
                <c:pt idx="1439">
                  <c:v>792</c:v>
                </c:pt>
                <c:pt idx="1440">
                  <c:v>793</c:v>
                </c:pt>
                <c:pt idx="1441">
                  <c:v>794</c:v>
                </c:pt>
                <c:pt idx="1442">
                  <c:v>799</c:v>
                </c:pt>
                <c:pt idx="1443">
                  <c:v>807</c:v>
                </c:pt>
                <c:pt idx="1444">
                  <c:v>812</c:v>
                </c:pt>
                <c:pt idx="1445">
                  <c:v>813</c:v>
                </c:pt>
                <c:pt idx="1446">
                  <c:v>821</c:v>
                </c:pt>
                <c:pt idx="1447">
                  <c:v>827</c:v>
                </c:pt>
                <c:pt idx="1448">
                  <c:v>829</c:v>
                </c:pt>
                <c:pt idx="1449">
                  <c:v>839</c:v>
                </c:pt>
                <c:pt idx="1450">
                  <c:v>846</c:v>
                </c:pt>
                <c:pt idx="1451">
                  <c:v>872</c:v>
                </c:pt>
                <c:pt idx="1452">
                  <c:v>872</c:v>
                </c:pt>
                <c:pt idx="1453">
                  <c:v>881</c:v>
                </c:pt>
                <c:pt idx="1454">
                  <c:v>898</c:v>
                </c:pt>
                <c:pt idx="1455">
                  <c:v>900</c:v>
                </c:pt>
                <c:pt idx="1456">
                  <c:v>901</c:v>
                </c:pt>
                <c:pt idx="1457">
                  <c:v>902</c:v>
                </c:pt>
                <c:pt idx="1458">
                  <c:v>905</c:v>
                </c:pt>
                <c:pt idx="1459">
                  <c:v>906</c:v>
                </c:pt>
                <c:pt idx="1460">
                  <c:v>910</c:v>
                </c:pt>
                <c:pt idx="1461">
                  <c:v>916</c:v>
                </c:pt>
                <c:pt idx="1462">
                  <c:v>923</c:v>
                </c:pt>
                <c:pt idx="1463">
                  <c:v>928</c:v>
                </c:pt>
                <c:pt idx="1464">
                  <c:v>932</c:v>
                </c:pt>
                <c:pt idx="1465">
                  <c:v>932</c:v>
                </c:pt>
                <c:pt idx="1466">
                  <c:v>935</c:v>
                </c:pt>
                <c:pt idx="1467">
                  <c:v>939</c:v>
                </c:pt>
                <c:pt idx="1468">
                  <c:v>940</c:v>
                </c:pt>
                <c:pt idx="1469">
                  <c:v>942</c:v>
                </c:pt>
                <c:pt idx="1470">
                  <c:v>944</c:v>
                </c:pt>
                <c:pt idx="1471">
                  <c:v>947</c:v>
                </c:pt>
                <c:pt idx="1472">
                  <c:v>947</c:v>
                </c:pt>
                <c:pt idx="1473">
                  <c:v>984</c:v>
                </c:pt>
                <c:pt idx="1474">
                  <c:v>1000</c:v>
                </c:pt>
                <c:pt idx="1475">
                  <c:v>1001</c:v>
                </c:pt>
                <c:pt idx="1476">
                  <c:v>1004</c:v>
                </c:pt>
                <c:pt idx="1477">
                  <c:v>1018</c:v>
                </c:pt>
                <c:pt idx="1478">
                  <c:v>1046</c:v>
                </c:pt>
                <c:pt idx="1479">
                  <c:v>1060</c:v>
                </c:pt>
                <c:pt idx="1480">
                  <c:v>1072</c:v>
                </c:pt>
                <c:pt idx="1481">
                  <c:v>1104</c:v>
                </c:pt>
                <c:pt idx="1482">
                  <c:v>1145</c:v>
                </c:pt>
                <c:pt idx="1483">
                  <c:v>1147</c:v>
                </c:pt>
                <c:pt idx="1484">
                  <c:v>1153</c:v>
                </c:pt>
                <c:pt idx="1485">
                  <c:v>1244</c:v>
                </c:pt>
                <c:pt idx="1486">
                  <c:v>1289</c:v>
                </c:pt>
                <c:pt idx="1487">
                  <c:v>1295</c:v>
                </c:pt>
                <c:pt idx="1488">
                  <c:v>1550</c:v>
                </c:pt>
              </c:numCache>
            </c:numRef>
          </c:xVal>
          <c:yVal>
            <c:numRef>
              <c:f>'Grade 8 RW by Sex'!$D$4:$D$1492</c:f>
              <c:numCache>
                <c:formatCode>General</c:formatCode>
                <c:ptCount val="1489"/>
                <c:pt idx="0">
                  <c:v>0.10224</c:v>
                </c:pt>
                <c:pt idx="1">
                  <c:v>0.10281</c:v>
                </c:pt>
                <c:pt idx="2">
                  <c:v>0.10285999999999999</c:v>
                </c:pt>
                <c:pt idx="3">
                  <c:v>0.10435</c:v>
                </c:pt>
                <c:pt idx="4">
                  <c:v>0.10485999999999999</c:v>
                </c:pt>
                <c:pt idx="5">
                  <c:v>0.10668999999999999</c:v>
                </c:pt>
                <c:pt idx="6">
                  <c:v>0.10847</c:v>
                </c:pt>
                <c:pt idx="7">
                  <c:v>0.10967</c:v>
                </c:pt>
                <c:pt idx="8">
                  <c:v>0.11318</c:v>
                </c:pt>
                <c:pt idx="9">
                  <c:v>0.11388</c:v>
                </c:pt>
                <c:pt idx="10">
                  <c:v>0.11704000000000001</c:v>
                </c:pt>
                <c:pt idx="11">
                  <c:v>0.1211</c:v>
                </c:pt>
                <c:pt idx="12">
                  <c:v>0.12132999999999999</c:v>
                </c:pt>
                <c:pt idx="13">
                  <c:v>0.12523999999999999</c:v>
                </c:pt>
                <c:pt idx="14">
                  <c:v>0.12939000000000001</c:v>
                </c:pt>
                <c:pt idx="15">
                  <c:v>0.13111</c:v>
                </c:pt>
                <c:pt idx="16">
                  <c:v>0.13352</c:v>
                </c:pt>
                <c:pt idx="17">
                  <c:v>0.13764000000000001</c:v>
                </c:pt>
                <c:pt idx="18">
                  <c:v>0.14176</c:v>
                </c:pt>
                <c:pt idx="19">
                  <c:v>0.14344000000000001</c:v>
                </c:pt>
                <c:pt idx="20">
                  <c:v>0.14591999999999999</c:v>
                </c:pt>
                <c:pt idx="21">
                  <c:v>0.15014</c:v>
                </c:pt>
                <c:pt idx="22">
                  <c:v>0.15442</c:v>
                </c:pt>
                <c:pt idx="23">
                  <c:v>0.15845000000000001</c:v>
                </c:pt>
                <c:pt idx="24">
                  <c:v>0.15878999999999999</c:v>
                </c:pt>
                <c:pt idx="25">
                  <c:v>0.16324</c:v>
                </c:pt>
                <c:pt idx="26">
                  <c:v>0.16778999999999999</c:v>
                </c:pt>
                <c:pt idx="27">
                  <c:v>0.17615</c:v>
                </c:pt>
                <c:pt idx="28">
                  <c:v>0.19633999999999999</c:v>
                </c:pt>
                <c:pt idx="29">
                  <c:v>0.21845000000000001</c:v>
                </c:pt>
                <c:pt idx="30">
                  <c:v>0.24149999999999999</c:v>
                </c:pt>
                <c:pt idx="31">
                  <c:v>0.26416000000000001</c:v>
                </c:pt>
                <c:pt idx="32">
                  <c:v>0.28488000000000002</c:v>
                </c:pt>
                <c:pt idx="33">
                  <c:v>0.30214999999999997</c:v>
                </c:pt>
                <c:pt idx="34">
                  <c:v>0.31516</c:v>
                </c:pt>
                <c:pt idx="35">
                  <c:v>0.32401000000000002</c:v>
                </c:pt>
                <c:pt idx="36">
                  <c:v>0.32943</c:v>
                </c:pt>
                <c:pt idx="37">
                  <c:v>0.33233000000000001</c:v>
                </c:pt>
                <c:pt idx="38">
                  <c:v>0.33288000000000001</c:v>
                </c:pt>
                <c:pt idx="39">
                  <c:v>0.33322000000000002</c:v>
                </c:pt>
                <c:pt idx="40">
                  <c:v>0.33350999999999997</c:v>
                </c:pt>
                <c:pt idx="41">
                  <c:v>0.33354</c:v>
                </c:pt>
                <c:pt idx="42">
                  <c:v>0.33373999999999998</c:v>
                </c:pt>
                <c:pt idx="43">
                  <c:v>0.10224</c:v>
                </c:pt>
                <c:pt idx="44">
                  <c:v>0.10285999999999999</c:v>
                </c:pt>
                <c:pt idx="45">
                  <c:v>0.10435</c:v>
                </c:pt>
                <c:pt idx="46">
                  <c:v>0.10668999999999999</c:v>
                </c:pt>
                <c:pt idx="47">
                  <c:v>0.10967</c:v>
                </c:pt>
                <c:pt idx="48">
                  <c:v>0.11388</c:v>
                </c:pt>
                <c:pt idx="49">
                  <c:v>0.11704000000000001</c:v>
                </c:pt>
                <c:pt idx="50">
                  <c:v>0.12132999999999999</c:v>
                </c:pt>
                <c:pt idx="51">
                  <c:v>0.12939000000000001</c:v>
                </c:pt>
                <c:pt idx="52">
                  <c:v>0.13111</c:v>
                </c:pt>
                <c:pt idx="53">
                  <c:v>0.14176</c:v>
                </c:pt>
                <c:pt idx="54">
                  <c:v>0.14344000000000001</c:v>
                </c:pt>
                <c:pt idx="55">
                  <c:v>0.15845000000000001</c:v>
                </c:pt>
                <c:pt idx="56">
                  <c:v>0.17616000000000001</c:v>
                </c:pt>
                <c:pt idx="57">
                  <c:v>0.19633999999999999</c:v>
                </c:pt>
                <c:pt idx="58">
                  <c:v>0.28488000000000002</c:v>
                </c:pt>
                <c:pt idx="59">
                  <c:v>0.30215999999999998</c:v>
                </c:pt>
                <c:pt idx="60">
                  <c:v>0.31517000000000001</c:v>
                </c:pt>
                <c:pt idx="61">
                  <c:v>0.32401999999999997</c:v>
                </c:pt>
                <c:pt idx="62">
                  <c:v>0.32944000000000001</c:v>
                </c:pt>
                <c:pt idx="63">
                  <c:v>0.33234000000000002</c:v>
                </c:pt>
                <c:pt idx="64">
                  <c:v>0.33351999999999998</c:v>
                </c:pt>
                <c:pt idx="65">
                  <c:v>0.33374999999999999</c:v>
                </c:pt>
                <c:pt idx="66">
                  <c:v>0.10285999999999999</c:v>
                </c:pt>
                <c:pt idx="67">
                  <c:v>0.10435999999999999</c:v>
                </c:pt>
                <c:pt idx="68">
                  <c:v>0.10487</c:v>
                </c:pt>
                <c:pt idx="69">
                  <c:v>0.11389000000000001</c:v>
                </c:pt>
                <c:pt idx="70">
                  <c:v>0.11705</c:v>
                </c:pt>
                <c:pt idx="71">
                  <c:v>0.12134</c:v>
                </c:pt>
                <c:pt idx="72">
                  <c:v>0.13111999999999999</c:v>
                </c:pt>
                <c:pt idx="73">
                  <c:v>0.13353000000000001</c:v>
                </c:pt>
                <c:pt idx="74">
                  <c:v>0.14344999999999999</c:v>
                </c:pt>
                <c:pt idx="75">
                  <c:v>0.15845999999999999</c:v>
                </c:pt>
                <c:pt idx="76">
                  <c:v>0.17616000000000001</c:v>
                </c:pt>
                <c:pt idx="77">
                  <c:v>0.21845999999999999</c:v>
                </c:pt>
                <c:pt idx="78">
                  <c:v>0.26418000000000003</c:v>
                </c:pt>
                <c:pt idx="79">
                  <c:v>0.28488999999999998</c:v>
                </c:pt>
                <c:pt idx="80">
                  <c:v>0.30216999999999999</c:v>
                </c:pt>
                <c:pt idx="81">
                  <c:v>0.31518000000000002</c:v>
                </c:pt>
                <c:pt idx="82">
                  <c:v>0.32401999999999997</c:v>
                </c:pt>
                <c:pt idx="83">
                  <c:v>0.33352999999999999</c:v>
                </c:pt>
                <c:pt idx="84">
                  <c:v>0.10224999999999999</c:v>
                </c:pt>
                <c:pt idx="85">
                  <c:v>0.10281999999999999</c:v>
                </c:pt>
                <c:pt idx="86">
                  <c:v>0.10435999999999999</c:v>
                </c:pt>
                <c:pt idx="87">
                  <c:v>0.10488</c:v>
                </c:pt>
                <c:pt idx="88">
                  <c:v>0.1067</c:v>
                </c:pt>
                <c:pt idx="89">
                  <c:v>0.10847999999999999</c:v>
                </c:pt>
                <c:pt idx="90">
                  <c:v>0.11319</c:v>
                </c:pt>
                <c:pt idx="91">
                  <c:v>0.11389000000000001</c:v>
                </c:pt>
                <c:pt idx="92">
                  <c:v>0.11705</c:v>
                </c:pt>
                <c:pt idx="93">
                  <c:v>0.12939999999999999</c:v>
                </c:pt>
                <c:pt idx="94">
                  <c:v>0.13111999999999999</c:v>
                </c:pt>
                <c:pt idx="95">
                  <c:v>0.14177000000000001</c:v>
                </c:pt>
                <c:pt idx="96">
                  <c:v>0.14344999999999999</c:v>
                </c:pt>
                <c:pt idx="97">
                  <c:v>0.17616999999999999</c:v>
                </c:pt>
                <c:pt idx="98">
                  <c:v>0.24152000000000001</c:v>
                </c:pt>
                <c:pt idx="99">
                  <c:v>0.28489999999999999</c:v>
                </c:pt>
                <c:pt idx="100">
                  <c:v>0.30218</c:v>
                </c:pt>
                <c:pt idx="101">
                  <c:v>0.31519000000000003</c:v>
                </c:pt>
                <c:pt idx="102">
                  <c:v>0.32402999999999998</c:v>
                </c:pt>
                <c:pt idx="103">
                  <c:v>0.32945999999999998</c:v>
                </c:pt>
                <c:pt idx="104">
                  <c:v>0.33235999999999999</c:v>
                </c:pt>
                <c:pt idx="105">
                  <c:v>0.33352999999999999</c:v>
                </c:pt>
                <c:pt idx="106">
                  <c:v>0.33376</c:v>
                </c:pt>
                <c:pt idx="107">
                  <c:v>0.10224999999999999</c:v>
                </c:pt>
                <c:pt idx="108">
                  <c:v>0.10287</c:v>
                </c:pt>
                <c:pt idx="109">
                  <c:v>0.10435999999999999</c:v>
                </c:pt>
                <c:pt idx="110">
                  <c:v>0.10849</c:v>
                </c:pt>
                <c:pt idx="111">
                  <c:v>0.10968</c:v>
                </c:pt>
                <c:pt idx="112">
                  <c:v>0.11319</c:v>
                </c:pt>
                <c:pt idx="113">
                  <c:v>0.11389000000000001</c:v>
                </c:pt>
                <c:pt idx="114">
                  <c:v>0.12111</c:v>
                </c:pt>
                <c:pt idx="115">
                  <c:v>0.13113</c:v>
                </c:pt>
                <c:pt idx="116">
                  <c:v>0.15847</c:v>
                </c:pt>
                <c:pt idx="117">
                  <c:v>0.30218</c:v>
                </c:pt>
                <c:pt idx="118">
                  <c:v>0.31519999999999998</c:v>
                </c:pt>
                <c:pt idx="119">
                  <c:v>0.32403999999999999</c:v>
                </c:pt>
                <c:pt idx="120">
                  <c:v>0.33354</c:v>
                </c:pt>
                <c:pt idx="121">
                  <c:v>0.33356999999999998</c:v>
                </c:pt>
                <c:pt idx="122">
                  <c:v>0.33377000000000001</c:v>
                </c:pt>
                <c:pt idx="123">
                  <c:v>0.10283</c:v>
                </c:pt>
                <c:pt idx="124">
                  <c:v>0.10287</c:v>
                </c:pt>
                <c:pt idx="125">
                  <c:v>0.10437</c:v>
                </c:pt>
                <c:pt idx="126">
                  <c:v>0.10488</c:v>
                </c:pt>
                <c:pt idx="127">
                  <c:v>0.10849</c:v>
                </c:pt>
                <c:pt idx="128">
                  <c:v>0.10969</c:v>
                </c:pt>
                <c:pt idx="129">
                  <c:v>0.11319</c:v>
                </c:pt>
                <c:pt idx="130">
                  <c:v>0.1139</c:v>
                </c:pt>
                <c:pt idx="131">
                  <c:v>0.12112000000000001</c:v>
                </c:pt>
                <c:pt idx="132">
                  <c:v>0.12135</c:v>
                </c:pt>
                <c:pt idx="133">
                  <c:v>0.12526000000000001</c:v>
                </c:pt>
                <c:pt idx="134">
                  <c:v>0.13113</c:v>
                </c:pt>
                <c:pt idx="135">
                  <c:v>0.13355</c:v>
                </c:pt>
                <c:pt idx="136">
                  <c:v>0.14346</c:v>
                </c:pt>
                <c:pt idx="137">
                  <c:v>0.26419999999999999</c:v>
                </c:pt>
                <c:pt idx="138">
                  <c:v>0.30219000000000001</c:v>
                </c:pt>
                <c:pt idx="139">
                  <c:v>0.33238000000000001</c:v>
                </c:pt>
                <c:pt idx="140">
                  <c:v>0.33326</c:v>
                </c:pt>
                <c:pt idx="141">
                  <c:v>0.33378000000000002</c:v>
                </c:pt>
                <c:pt idx="142">
                  <c:v>0.10226</c:v>
                </c:pt>
                <c:pt idx="143">
                  <c:v>0.10489</c:v>
                </c:pt>
                <c:pt idx="144">
                  <c:v>0.10671</c:v>
                </c:pt>
                <c:pt idx="145">
                  <c:v>0.10849</c:v>
                </c:pt>
                <c:pt idx="146">
                  <c:v>0.10969</c:v>
                </c:pt>
                <c:pt idx="147">
                  <c:v>0.1139</c:v>
                </c:pt>
                <c:pt idx="148">
                  <c:v>0.12112000000000001</c:v>
                </c:pt>
                <c:pt idx="149">
                  <c:v>0.12136</c:v>
                </c:pt>
                <c:pt idx="150">
                  <c:v>0.12526000000000001</c:v>
                </c:pt>
                <c:pt idx="151">
                  <c:v>0.12941</c:v>
                </c:pt>
                <c:pt idx="152">
                  <c:v>0.13113</c:v>
                </c:pt>
                <c:pt idx="153">
                  <c:v>0.14346999999999999</c:v>
                </c:pt>
                <c:pt idx="154">
                  <c:v>0.15848000000000001</c:v>
                </c:pt>
                <c:pt idx="155">
                  <c:v>0.17618</c:v>
                </c:pt>
                <c:pt idx="156">
                  <c:v>0.30220000000000002</c:v>
                </c:pt>
                <c:pt idx="157">
                  <c:v>0.31520999999999999</c:v>
                </c:pt>
                <c:pt idx="158">
                  <c:v>0.33356000000000002</c:v>
                </c:pt>
                <c:pt idx="159">
                  <c:v>0.33378999999999998</c:v>
                </c:pt>
                <c:pt idx="160">
                  <c:v>0.10227</c:v>
                </c:pt>
                <c:pt idx="161">
                  <c:v>0.10288</c:v>
                </c:pt>
                <c:pt idx="162">
                  <c:v>0.10438</c:v>
                </c:pt>
                <c:pt idx="163">
                  <c:v>0.10671</c:v>
                </c:pt>
                <c:pt idx="164">
                  <c:v>0.1085</c:v>
                </c:pt>
                <c:pt idx="165">
                  <c:v>0.11391</c:v>
                </c:pt>
                <c:pt idx="166">
                  <c:v>0.12113</c:v>
                </c:pt>
                <c:pt idx="167">
                  <c:v>0.12526999999999999</c:v>
                </c:pt>
                <c:pt idx="168">
                  <c:v>0.13114000000000001</c:v>
                </c:pt>
                <c:pt idx="169">
                  <c:v>0.14346999999999999</c:v>
                </c:pt>
                <c:pt idx="170">
                  <c:v>0.19638</c:v>
                </c:pt>
                <c:pt idx="171">
                  <c:v>0.30220999999999998</c:v>
                </c:pt>
                <c:pt idx="172">
                  <c:v>0.33239999999999997</c:v>
                </c:pt>
                <c:pt idx="173">
                  <c:v>0.33356999999999998</c:v>
                </c:pt>
                <c:pt idx="174">
                  <c:v>0.10284</c:v>
                </c:pt>
                <c:pt idx="175">
                  <c:v>0.1085</c:v>
                </c:pt>
                <c:pt idx="176">
                  <c:v>0.11321000000000001</c:v>
                </c:pt>
                <c:pt idx="177">
                  <c:v>0.11391</c:v>
                </c:pt>
                <c:pt idx="178">
                  <c:v>0.12113</c:v>
                </c:pt>
                <c:pt idx="179">
                  <c:v>0.12137000000000001</c:v>
                </c:pt>
                <c:pt idx="180">
                  <c:v>0.13114000000000001</c:v>
                </c:pt>
                <c:pt idx="181">
                  <c:v>0.14348</c:v>
                </c:pt>
                <c:pt idx="182">
                  <c:v>0.30221999999999999</c:v>
                </c:pt>
                <c:pt idx="183">
                  <c:v>0.31523000000000001</c:v>
                </c:pt>
                <c:pt idx="184">
                  <c:v>0.33381</c:v>
                </c:pt>
                <c:pt idx="185">
                  <c:v>0.10438</c:v>
                </c:pt>
                <c:pt idx="186">
                  <c:v>0.10489999999999999</c:v>
                </c:pt>
                <c:pt idx="187">
                  <c:v>0.10672</c:v>
                </c:pt>
                <c:pt idx="188">
                  <c:v>0.12114</c:v>
                </c:pt>
                <c:pt idx="189">
                  <c:v>0.13114999999999999</c:v>
                </c:pt>
                <c:pt idx="190">
                  <c:v>0.14348</c:v>
                </c:pt>
                <c:pt idx="191">
                  <c:v>0.1762</c:v>
                </c:pt>
                <c:pt idx="192">
                  <c:v>0.19639999999999999</c:v>
                </c:pt>
                <c:pt idx="193">
                  <c:v>0.26423000000000002</c:v>
                </c:pt>
                <c:pt idx="194">
                  <c:v>0.28494999999999998</c:v>
                </c:pt>
                <c:pt idx="195">
                  <c:v>0.30223</c:v>
                </c:pt>
                <c:pt idx="196">
                  <c:v>0.31524000000000002</c:v>
                </c:pt>
                <c:pt idx="197">
                  <c:v>0.33241999999999999</c:v>
                </c:pt>
                <c:pt idx="198">
                  <c:v>0.33329999999999999</c:v>
                </c:pt>
                <c:pt idx="199">
                  <c:v>0.33359</c:v>
                </c:pt>
                <c:pt idx="200">
                  <c:v>0.33382000000000001</c:v>
                </c:pt>
                <c:pt idx="201">
                  <c:v>0.10290000000000001</c:v>
                </c:pt>
                <c:pt idx="202">
                  <c:v>0.10439</c:v>
                </c:pt>
                <c:pt idx="203">
                  <c:v>0.11322</c:v>
                </c:pt>
                <c:pt idx="204">
                  <c:v>0.11708</c:v>
                </c:pt>
                <c:pt idx="205">
                  <c:v>0.12114</c:v>
                </c:pt>
                <c:pt idx="206">
                  <c:v>0.12138</c:v>
                </c:pt>
                <c:pt idx="207">
                  <c:v>0.12944</c:v>
                </c:pt>
                <c:pt idx="208">
                  <c:v>0.13116</c:v>
                </c:pt>
                <c:pt idx="209">
                  <c:v>0.1585</c:v>
                </c:pt>
                <c:pt idx="210">
                  <c:v>0.19641</c:v>
                </c:pt>
                <c:pt idx="211">
                  <c:v>0.26423999999999997</c:v>
                </c:pt>
                <c:pt idx="212">
                  <c:v>0.28495999999999999</c:v>
                </c:pt>
                <c:pt idx="213">
                  <c:v>0.33243</c:v>
                </c:pt>
                <c:pt idx="214">
                  <c:v>0.33362999999999998</c:v>
                </c:pt>
                <c:pt idx="215">
                  <c:v>0.10285</c:v>
                </c:pt>
                <c:pt idx="216">
                  <c:v>0.10491</c:v>
                </c:pt>
                <c:pt idx="217">
                  <c:v>0.10972</c:v>
                </c:pt>
                <c:pt idx="218">
                  <c:v>0.11393</c:v>
                </c:pt>
                <c:pt idx="219">
                  <c:v>0.12138</c:v>
                </c:pt>
                <c:pt idx="220">
                  <c:v>0.13116</c:v>
                </c:pt>
                <c:pt idx="221">
                  <c:v>0.14349999999999999</c:v>
                </c:pt>
                <c:pt idx="222">
                  <c:v>0.28497</c:v>
                </c:pt>
                <c:pt idx="223">
                  <c:v>0.30225000000000002</c:v>
                </c:pt>
                <c:pt idx="224">
                  <c:v>0.31526999999999999</c:v>
                </c:pt>
                <c:pt idx="225">
                  <c:v>0.33244000000000001</c:v>
                </c:pt>
                <c:pt idx="226">
                  <c:v>0.33332000000000001</c:v>
                </c:pt>
                <c:pt idx="227">
                  <c:v>0.33363999999999999</c:v>
                </c:pt>
                <c:pt idx="228">
                  <c:v>0.10229000000000001</c:v>
                </c:pt>
                <c:pt idx="229">
                  <c:v>0.10285999999999999</c:v>
                </c:pt>
                <c:pt idx="230">
                  <c:v>0.10291</c:v>
                </c:pt>
                <c:pt idx="231">
                  <c:v>0.10492</c:v>
                </c:pt>
                <c:pt idx="232">
                  <c:v>0.10674</c:v>
                </c:pt>
                <c:pt idx="233">
                  <c:v>0.12114999999999999</c:v>
                </c:pt>
                <c:pt idx="234">
                  <c:v>0.12139</c:v>
                </c:pt>
                <c:pt idx="235">
                  <c:v>0.12529999999999999</c:v>
                </c:pt>
                <c:pt idx="236">
                  <c:v>0.13117000000000001</c:v>
                </c:pt>
                <c:pt idx="237">
                  <c:v>0.14349999999999999</c:v>
                </c:pt>
                <c:pt idx="238">
                  <c:v>0.33385999999999999</c:v>
                </c:pt>
                <c:pt idx="239">
                  <c:v>0.10229000000000001</c:v>
                </c:pt>
                <c:pt idx="240">
                  <c:v>0.10291</c:v>
                </c:pt>
                <c:pt idx="241">
                  <c:v>0.10674</c:v>
                </c:pt>
                <c:pt idx="242">
                  <c:v>0.10853</c:v>
                </c:pt>
                <c:pt idx="243">
                  <c:v>0.10972999999999999</c:v>
                </c:pt>
                <c:pt idx="244">
                  <c:v>0.11394</c:v>
                </c:pt>
                <c:pt idx="245">
                  <c:v>0.12116</c:v>
                </c:pt>
                <c:pt idx="246">
                  <c:v>0.13117999999999999</c:v>
                </c:pt>
                <c:pt idx="247">
                  <c:v>0.14351</c:v>
                </c:pt>
                <c:pt idx="248">
                  <c:v>0.30227999999999999</c:v>
                </c:pt>
                <c:pt idx="249">
                  <c:v>0.31529000000000001</c:v>
                </c:pt>
                <c:pt idx="250">
                  <c:v>0.32956000000000002</c:v>
                </c:pt>
                <c:pt idx="251">
                  <c:v>0.33246999999999999</c:v>
                </c:pt>
                <c:pt idx="252">
                  <c:v>0.33387</c:v>
                </c:pt>
                <c:pt idx="253">
                  <c:v>0.10493</c:v>
                </c:pt>
                <c:pt idx="254">
                  <c:v>0.10675</c:v>
                </c:pt>
                <c:pt idx="255">
                  <c:v>0.10854</c:v>
                </c:pt>
                <c:pt idx="256">
                  <c:v>0.10972999999999999</c:v>
                </c:pt>
                <c:pt idx="257">
                  <c:v>0.11323999999999999</c:v>
                </c:pt>
                <c:pt idx="258">
                  <c:v>0.11711000000000001</c:v>
                </c:pt>
                <c:pt idx="259">
                  <c:v>0.12139999999999999</c:v>
                </c:pt>
                <c:pt idx="260">
                  <c:v>0.26429000000000002</c:v>
                </c:pt>
                <c:pt idx="261">
                  <c:v>0.28500999999999999</c:v>
                </c:pt>
                <c:pt idx="262">
                  <c:v>0.31530999999999998</c:v>
                </c:pt>
                <c:pt idx="263">
                  <c:v>0.33367999999999998</c:v>
                </c:pt>
                <c:pt idx="264">
                  <c:v>0.10231</c:v>
                </c:pt>
                <c:pt idx="265">
                  <c:v>0.10442</c:v>
                </c:pt>
                <c:pt idx="266">
                  <c:v>0.10854</c:v>
                </c:pt>
                <c:pt idx="267">
                  <c:v>0.11325</c:v>
                </c:pt>
                <c:pt idx="268">
                  <c:v>0.11395</c:v>
                </c:pt>
                <c:pt idx="269">
                  <c:v>0.14352999999999999</c:v>
                </c:pt>
                <c:pt idx="270">
                  <c:v>0.26429999999999998</c:v>
                </c:pt>
                <c:pt idx="271">
                  <c:v>0.28503000000000001</c:v>
                </c:pt>
                <c:pt idx="272">
                  <c:v>0.30231000000000002</c:v>
                </c:pt>
                <c:pt idx="273">
                  <c:v>0.33250000000000002</c:v>
                </c:pt>
                <c:pt idx="274">
                  <c:v>0.33367000000000002</c:v>
                </c:pt>
                <c:pt idx="275">
                  <c:v>0.33389999999999997</c:v>
                </c:pt>
                <c:pt idx="276">
                  <c:v>0.10231</c:v>
                </c:pt>
                <c:pt idx="277">
                  <c:v>0.10675999999999999</c:v>
                </c:pt>
                <c:pt idx="278">
                  <c:v>0.10854999999999999</c:v>
                </c:pt>
                <c:pt idx="279">
                  <c:v>0.12118</c:v>
                </c:pt>
                <c:pt idx="280">
                  <c:v>0.12142</c:v>
                </c:pt>
                <c:pt idx="281">
                  <c:v>0.13120000000000001</c:v>
                </c:pt>
                <c:pt idx="282">
                  <c:v>0.17627000000000001</c:v>
                </c:pt>
                <c:pt idx="283">
                  <c:v>0.30231999999999998</c:v>
                </c:pt>
                <c:pt idx="284">
                  <c:v>0.33391999999999999</c:v>
                </c:pt>
                <c:pt idx="285">
                  <c:v>0.10443</c:v>
                </c:pt>
                <c:pt idx="286">
                  <c:v>0.10495</c:v>
                </c:pt>
                <c:pt idx="287">
                  <c:v>0.10856</c:v>
                </c:pt>
                <c:pt idx="288">
                  <c:v>0.11326</c:v>
                </c:pt>
                <c:pt idx="289">
                  <c:v>0.11397</c:v>
                </c:pt>
                <c:pt idx="290">
                  <c:v>0.12119000000000001</c:v>
                </c:pt>
                <c:pt idx="291">
                  <c:v>0.12142</c:v>
                </c:pt>
                <c:pt idx="292">
                  <c:v>0.13120999999999999</c:v>
                </c:pt>
                <c:pt idx="293">
                  <c:v>0.14355000000000001</c:v>
                </c:pt>
                <c:pt idx="294">
                  <c:v>0.30234</c:v>
                </c:pt>
                <c:pt idx="295">
                  <c:v>0.31535000000000002</c:v>
                </c:pt>
                <c:pt idx="296">
                  <c:v>0.32419999999999999</c:v>
                </c:pt>
                <c:pt idx="297">
                  <c:v>0.33252999999999999</c:v>
                </c:pt>
                <c:pt idx="298">
                  <c:v>0.33393</c:v>
                </c:pt>
                <c:pt idx="299">
                  <c:v>0.10495</c:v>
                </c:pt>
                <c:pt idx="300">
                  <c:v>0.10678</c:v>
                </c:pt>
                <c:pt idx="301">
                  <c:v>0.11713999999999999</c:v>
                </c:pt>
                <c:pt idx="302">
                  <c:v>0.13122</c:v>
                </c:pt>
                <c:pt idx="303">
                  <c:v>0.14188000000000001</c:v>
                </c:pt>
                <c:pt idx="304">
                  <c:v>0.15858</c:v>
                </c:pt>
                <c:pt idx="305">
                  <c:v>0.17629</c:v>
                </c:pt>
                <c:pt idx="306">
                  <c:v>0.19649</c:v>
                </c:pt>
                <c:pt idx="307">
                  <c:v>0.30235000000000001</c:v>
                </c:pt>
                <c:pt idx="308">
                  <c:v>0.31536999999999998</c:v>
                </c:pt>
                <c:pt idx="309">
                  <c:v>0.33255000000000001</c:v>
                </c:pt>
                <c:pt idx="310">
                  <c:v>0.10234</c:v>
                </c:pt>
                <c:pt idx="311">
                  <c:v>0.10295</c:v>
                </c:pt>
                <c:pt idx="312">
                  <c:v>0.10496</c:v>
                </c:pt>
                <c:pt idx="313">
                  <c:v>0.11398</c:v>
                </c:pt>
                <c:pt idx="314">
                  <c:v>0.12144000000000001</c:v>
                </c:pt>
                <c:pt idx="315">
                  <c:v>0.17630000000000001</c:v>
                </c:pt>
                <c:pt idx="316">
                  <c:v>0.21862000000000001</c:v>
                </c:pt>
                <c:pt idx="317">
                  <c:v>0.31539</c:v>
                </c:pt>
                <c:pt idx="318">
                  <c:v>0.33373999999999998</c:v>
                </c:pt>
                <c:pt idx="319">
                  <c:v>0.10291</c:v>
                </c:pt>
                <c:pt idx="320">
                  <c:v>0.10296</c:v>
                </c:pt>
                <c:pt idx="321">
                  <c:v>0.10446</c:v>
                </c:pt>
                <c:pt idx="322">
                  <c:v>0.10496999999999999</c:v>
                </c:pt>
                <c:pt idx="323">
                  <c:v>0.10858</c:v>
                </c:pt>
                <c:pt idx="324">
                  <c:v>0.11329</c:v>
                </c:pt>
                <c:pt idx="325">
                  <c:v>0.12145</c:v>
                </c:pt>
                <c:pt idx="326">
                  <c:v>0.13124</c:v>
                </c:pt>
                <c:pt idx="327">
                  <c:v>0.17630999999999999</c:v>
                </c:pt>
                <c:pt idx="328">
                  <c:v>0.30238999999999999</c:v>
                </c:pt>
                <c:pt idx="329">
                  <c:v>0.31541000000000002</c:v>
                </c:pt>
                <c:pt idx="330">
                  <c:v>0.33376</c:v>
                </c:pt>
                <c:pt idx="331">
                  <c:v>0.33378999999999998</c:v>
                </c:pt>
                <c:pt idx="332">
                  <c:v>0.10235</c:v>
                </c:pt>
                <c:pt idx="333">
                  <c:v>0.10859000000000001</c:v>
                </c:pt>
                <c:pt idx="334">
                  <c:v>0.10979</c:v>
                </c:pt>
                <c:pt idx="335">
                  <c:v>0.1133</c:v>
                </c:pt>
                <c:pt idx="336">
                  <c:v>0.114</c:v>
                </c:pt>
                <c:pt idx="337">
                  <c:v>0.12146</c:v>
                </c:pt>
                <c:pt idx="338">
                  <c:v>0.12537000000000001</c:v>
                </c:pt>
                <c:pt idx="339">
                  <c:v>0.13779</c:v>
                </c:pt>
                <c:pt idx="340">
                  <c:v>0.14359</c:v>
                </c:pt>
                <c:pt idx="341">
                  <c:v>0.15861</c:v>
                </c:pt>
                <c:pt idx="342">
                  <c:v>0.17632999999999999</c:v>
                </c:pt>
                <c:pt idx="343">
                  <c:v>0.30241000000000001</c:v>
                </c:pt>
                <c:pt idx="344">
                  <c:v>0.32428000000000001</c:v>
                </c:pt>
                <c:pt idx="345">
                  <c:v>0.33261000000000002</c:v>
                </c:pt>
                <c:pt idx="346">
                  <c:v>0.33378000000000002</c:v>
                </c:pt>
                <c:pt idx="347">
                  <c:v>0.10236000000000001</c:v>
                </c:pt>
                <c:pt idx="348">
                  <c:v>0.10292999999999999</c:v>
                </c:pt>
                <c:pt idx="349">
                  <c:v>0.10298</c:v>
                </c:pt>
                <c:pt idx="350">
                  <c:v>0.10499</c:v>
                </c:pt>
                <c:pt idx="351">
                  <c:v>0.10979999999999999</c:v>
                </c:pt>
                <c:pt idx="352">
                  <c:v>0.11717</c:v>
                </c:pt>
                <c:pt idx="353">
                  <c:v>0.13367999999999999</c:v>
                </c:pt>
                <c:pt idx="354">
                  <c:v>0.13780000000000001</c:v>
                </c:pt>
                <c:pt idx="355">
                  <c:v>0.28514</c:v>
                </c:pt>
                <c:pt idx="356">
                  <c:v>0.30242999999999998</c:v>
                </c:pt>
                <c:pt idx="357">
                  <c:v>0.31545000000000001</c:v>
                </c:pt>
                <c:pt idx="358">
                  <c:v>0.32429999999999998</c:v>
                </c:pt>
                <c:pt idx="359">
                  <c:v>0.33383000000000002</c:v>
                </c:pt>
                <c:pt idx="360">
                  <c:v>0.33402999999999999</c:v>
                </c:pt>
                <c:pt idx="361">
                  <c:v>0.10448</c:v>
                </c:pt>
                <c:pt idx="362">
                  <c:v>0.10861</c:v>
                </c:pt>
                <c:pt idx="363">
                  <c:v>0.10981</c:v>
                </c:pt>
                <c:pt idx="364">
                  <c:v>0.11332</c:v>
                </c:pt>
                <c:pt idx="365">
                  <c:v>0.11402</c:v>
                </c:pt>
                <c:pt idx="366">
                  <c:v>0.11718000000000001</c:v>
                </c:pt>
                <c:pt idx="367">
                  <c:v>0.12125</c:v>
                </c:pt>
                <c:pt idx="368">
                  <c:v>0.12148</c:v>
                </c:pt>
                <c:pt idx="369">
                  <c:v>0.12955</c:v>
                </c:pt>
                <c:pt idx="370">
                  <c:v>0.13127</c:v>
                </c:pt>
                <c:pt idx="371">
                  <c:v>0.13780999999999999</c:v>
                </c:pt>
                <c:pt idx="372">
                  <c:v>0.14360999999999999</c:v>
                </c:pt>
                <c:pt idx="373">
                  <c:v>0.15864</c:v>
                </c:pt>
                <c:pt idx="374">
                  <c:v>0.17635999999999999</c:v>
                </c:pt>
                <c:pt idx="375">
                  <c:v>0.19656000000000001</c:v>
                </c:pt>
                <c:pt idx="376">
                  <c:v>0.21869</c:v>
                </c:pt>
                <c:pt idx="377">
                  <c:v>0.24176</c:v>
                </c:pt>
                <c:pt idx="378">
                  <c:v>0.26444000000000001</c:v>
                </c:pt>
                <c:pt idx="379">
                  <c:v>0.30245</c:v>
                </c:pt>
                <c:pt idx="380">
                  <c:v>0.31546999999999997</c:v>
                </c:pt>
                <c:pt idx="381">
                  <c:v>0.32974999999999999</c:v>
                </c:pt>
                <c:pt idx="382">
                  <c:v>0.33382000000000001</c:v>
                </c:pt>
                <c:pt idx="383">
                  <c:v>0.33384999999999998</c:v>
                </c:pt>
                <c:pt idx="384">
                  <c:v>0.33405000000000001</c:v>
                </c:pt>
                <c:pt idx="385">
                  <c:v>0.10299999999999999</c:v>
                </c:pt>
                <c:pt idx="386">
                  <c:v>0.10449</c:v>
                </c:pt>
                <c:pt idx="387">
                  <c:v>0.10501000000000001</c:v>
                </c:pt>
                <c:pt idx="388">
                  <c:v>0.10682999999999999</c:v>
                </c:pt>
                <c:pt idx="389">
                  <c:v>0.10861999999999999</c:v>
                </c:pt>
                <c:pt idx="390">
                  <c:v>0.10982</c:v>
                </c:pt>
                <c:pt idx="391">
                  <c:v>0.11333</c:v>
                </c:pt>
                <c:pt idx="392">
                  <c:v>0.11403000000000001</c:v>
                </c:pt>
                <c:pt idx="393">
                  <c:v>0.1172</c:v>
                </c:pt>
                <c:pt idx="394">
                  <c:v>0.12126000000000001</c:v>
                </c:pt>
                <c:pt idx="395">
                  <c:v>0.12149</c:v>
                </c:pt>
                <c:pt idx="396">
                  <c:v>0.12540999999999999</c:v>
                </c:pt>
                <c:pt idx="397">
                  <c:v>0.12956000000000001</c:v>
                </c:pt>
                <c:pt idx="398">
                  <c:v>0.13128000000000001</c:v>
                </c:pt>
                <c:pt idx="399">
                  <c:v>0.13782</c:v>
                </c:pt>
                <c:pt idx="400">
                  <c:v>0.14363000000000001</c:v>
                </c:pt>
                <c:pt idx="401">
                  <c:v>0.15865000000000001</c:v>
                </c:pt>
                <c:pt idx="402">
                  <c:v>0.17637</c:v>
                </c:pt>
                <c:pt idx="403">
                  <c:v>0.19658</c:v>
                </c:pt>
                <c:pt idx="404">
                  <c:v>0.26445999999999997</c:v>
                </c:pt>
                <c:pt idx="405">
                  <c:v>0.28519</c:v>
                </c:pt>
                <c:pt idx="406">
                  <c:v>0.30247000000000002</c:v>
                </c:pt>
                <c:pt idx="407">
                  <c:v>0.31548999999999999</c:v>
                </c:pt>
                <c:pt idx="408">
                  <c:v>0.32434000000000002</c:v>
                </c:pt>
                <c:pt idx="409">
                  <c:v>0.33267000000000002</c:v>
                </c:pt>
                <c:pt idx="410">
                  <c:v>0.33407999999999999</c:v>
                </c:pt>
                <c:pt idx="411">
                  <c:v>0.10296</c:v>
                </c:pt>
                <c:pt idx="412">
                  <c:v>0.10502</c:v>
                </c:pt>
                <c:pt idx="413">
                  <c:v>0.10863</c:v>
                </c:pt>
                <c:pt idx="414">
                  <c:v>0.10983</c:v>
                </c:pt>
                <c:pt idx="415">
                  <c:v>0.11334</c:v>
                </c:pt>
                <c:pt idx="416">
                  <c:v>0.11404</c:v>
                </c:pt>
                <c:pt idx="417">
                  <c:v>0.12151000000000001</c:v>
                </c:pt>
                <c:pt idx="418">
                  <c:v>0.12542</c:v>
                </c:pt>
                <c:pt idx="419">
                  <c:v>0.13371</c:v>
                </c:pt>
                <c:pt idx="420">
                  <c:v>0.14196</c:v>
                </c:pt>
                <c:pt idx="421">
                  <c:v>0.14363999999999999</c:v>
                </c:pt>
                <c:pt idx="422">
                  <c:v>0.15867000000000001</c:v>
                </c:pt>
                <c:pt idx="423">
                  <c:v>0.17638999999999999</c:v>
                </c:pt>
                <c:pt idx="424">
                  <c:v>0.24179999999999999</c:v>
                </c:pt>
                <c:pt idx="425">
                  <c:v>0.26447999999999999</c:v>
                </c:pt>
                <c:pt idx="426">
                  <c:v>0.28521000000000002</c:v>
                </c:pt>
                <c:pt idx="427">
                  <c:v>0.30249999999999999</c:v>
                </c:pt>
                <c:pt idx="428">
                  <c:v>0.31552000000000002</c:v>
                </c:pt>
                <c:pt idx="429">
                  <c:v>0.32436999999999999</c:v>
                </c:pt>
                <c:pt idx="430">
                  <c:v>0.32979000000000003</c:v>
                </c:pt>
                <c:pt idx="431">
                  <c:v>0.33387</c:v>
                </c:pt>
                <c:pt idx="432">
                  <c:v>0.33389999999999997</c:v>
                </c:pt>
                <c:pt idx="433">
                  <c:v>0.33410000000000001</c:v>
                </c:pt>
                <c:pt idx="434">
                  <c:v>0.10297000000000001</c:v>
                </c:pt>
                <c:pt idx="435">
                  <c:v>0.10451000000000001</c:v>
                </c:pt>
                <c:pt idx="436">
                  <c:v>0.10503</c:v>
                </c:pt>
                <c:pt idx="437">
                  <c:v>0.10864</c:v>
                </c:pt>
                <c:pt idx="438">
                  <c:v>0.10983999999999999</c:v>
                </c:pt>
                <c:pt idx="439">
                  <c:v>0.11405999999999999</c:v>
                </c:pt>
                <c:pt idx="440">
                  <c:v>0.11722</c:v>
                </c:pt>
                <c:pt idx="441">
                  <c:v>0.12128</c:v>
                </c:pt>
                <c:pt idx="442">
                  <c:v>0.12543000000000001</c:v>
                </c:pt>
                <c:pt idx="443">
                  <c:v>0.13131000000000001</c:v>
                </c:pt>
                <c:pt idx="444">
                  <c:v>0.13372999999999999</c:v>
                </c:pt>
                <c:pt idx="445">
                  <c:v>0.15867999999999999</c:v>
                </c:pt>
                <c:pt idx="446">
                  <c:v>0.28522999999999998</c:v>
                </c:pt>
                <c:pt idx="447">
                  <c:v>0.30252000000000001</c:v>
                </c:pt>
                <c:pt idx="448">
                  <c:v>0.31553999999999999</c:v>
                </c:pt>
                <c:pt idx="449">
                  <c:v>0.33272000000000002</c:v>
                </c:pt>
                <c:pt idx="450">
                  <c:v>0.33389999999999997</c:v>
                </c:pt>
                <c:pt idx="451">
                  <c:v>0.33412999999999998</c:v>
                </c:pt>
                <c:pt idx="452">
                  <c:v>0.10985</c:v>
                </c:pt>
                <c:pt idx="453">
                  <c:v>0.11407</c:v>
                </c:pt>
                <c:pt idx="454">
                  <c:v>0.11723</c:v>
                </c:pt>
                <c:pt idx="455">
                  <c:v>0.12544</c:v>
                </c:pt>
                <c:pt idx="456">
                  <c:v>0.13131999999999999</c:v>
                </c:pt>
                <c:pt idx="457">
                  <c:v>0.14366999999999999</c:v>
                </c:pt>
                <c:pt idx="458">
                  <c:v>0.15870000000000001</c:v>
                </c:pt>
                <c:pt idx="459">
                  <c:v>0.21876999999999999</c:v>
                </c:pt>
                <c:pt idx="460">
                  <c:v>0.28526000000000001</c:v>
                </c:pt>
                <c:pt idx="461">
                  <c:v>0.31557000000000002</c:v>
                </c:pt>
                <c:pt idx="462">
                  <c:v>0.33274999999999999</c:v>
                </c:pt>
                <c:pt idx="463">
                  <c:v>0.10242</c:v>
                </c:pt>
                <c:pt idx="464">
                  <c:v>0.10299</c:v>
                </c:pt>
                <c:pt idx="465">
                  <c:v>0.12154</c:v>
                </c:pt>
                <c:pt idx="466">
                  <c:v>0.12545999999999999</c:v>
                </c:pt>
                <c:pt idx="467">
                  <c:v>0.14368</c:v>
                </c:pt>
                <c:pt idx="468">
                  <c:v>0.15870999999999999</c:v>
                </c:pt>
                <c:pt idx="469">
                  <c:v>0.26455000000000001</c:v>
                </c:pt>
                <c:pt idx="470">
                  <c:v>0.31558999999999998</c:v>
                </c:pt>
                <c:pt idx="471">
                  <c:v>0.32445000000000002</c:v>
                </c:pt>
                <c:pt idx="472">
                  <c:v>0.12132</c:v>
                </c:pt>
                <c:pt idx="473">
                  <c:v>0.12547</c:v>
                </c:pt>
                <c:pt idx="474">
                  <c:v>0.17646000000000001</c:v>
                </c:pt>
                <c:pt idx="475">
                  <c:v>0.30259999999999998</c:v>
                </c:pt>
                <c:pt idx="476">
                  <c:v>0.33398</c:v>
                </c:pt>
                <c:pt idx="477">
                  <c:v>0.33421000000000001</c:v>
                </c:pt>
                <c:pt idx="478">
                  <c:v>0.10508000000000001</c:v>
                </c:pt>
                <c:pt idx="479">
                  <c:v>0.10989</c:v>
                </c:pt>
                <c:pt idx="480">
                  <c:v>0.12134</c:v>
                </c:pt>
                <c:pt idx="481">
                  <c:v>0.2646</c:v>
                </c:pt>
                <c:pt idx="482">
                  <c:v>0.28533999999999998</c:v>
                </c:pt>
                <c:pt idx="483">
                  <c:v>0.10458000000000001</c:v>
                </c:pt>
                <c:pt idx="484">
                  <c:v>0.11729000000000001</c:v>
                </c:pt>
                <c:pt idx="485">
                  <c:v>0.12135</c:v>
                </c:pt>
                <c:pt idx="486">
                  <c:v>0.31568000000000002</c:v>
                </c:pt>
                <c:pt idx="487">
                  <c:v>0.33404</c:v>
                </c:pt>
                <c:pt idx="488">
                  <c:v>0.1173</c:v>
                </c:pt>
                <c:pt idx="489">
                  <c:v>0.1216</c:v>
                </c:pt>
                <c:pt idx="490">
                  <c:v>0.14374999999999999</c:v>
                </c:pt>
                <c:pt idx="491">
                  <c:v>0.15878999999999999</c:v>
                </c:pt>
                <c:pt idx="492">
                  <c:v>0.26466000000000001</c:v>
                </c:pt>
                <c:pt idx="493">
                  <c:v>0.28539999999999999</c:v>
                </c:pt>
                <c:pt idx="494">
                  <c:v>0.33431</c:v>
                </c:pt>
                <c:pt idx="495">
                  <c:v>0.10249</c:v>
                </c:pt>
                <c:pt idx="496">
                  <c:v>0.10310999999999999</c:v>
                </c:pt>
                <c:pt idx="497">
                  <c:v>0.10872999999999999</c:v>
                </c:pt>
                <c:pt idx="498">
                  <c:v>0.10993</c:v>
                </c:pt>
                <c:pt idx="499">
                  <c:v>0.14377000000000001</c:v>
                </c:pt>
                <c:pt idx="500">
                  <c:v>0.30271999999999999</c:v>
                </c:pt>
                <c:pt idx="501">
                  <c:v>0.31574999999999998</c:v>
                </c:pt>
                <c:pt idx="502">
                  <c:v>0.33434000000000003</c:v>
                </c:pt>
                <c:pt idx="503">
                  <c:v>0.11416999999999999</c:v>
                </c:pt>
                <c:pt idx="504">
                  <c:v>0.12164</c:v>
                </c:pt>
                <c:pt idx="505">
                  <c:v>0.14379</c:v>
                </c:pt>
                <c:pt idx="506">
                  <c:v>0.15883</c:v>
                </c:pt>
                <c:pt idx="507">
                  <c:v>0.17657</c:v>
                </c:pt>
                <c:pt idx="508">
                  <c:v>0.19678999999999999</c:v>
                </c:pt>
                <c:pt idx="509">
                  <c:v>0.26472000000000001</c:v>
                </c:pt>
                <c:pt idx="510">
                  <c:v>0.28545999999999999</c:v>
                </c:pt>
                <c:pt idx="511">
                  <c:v>0.30275999999999997</c:v>
                </c:pt>
                <c:pt idx="512">
                  <c:v>0.32463999999999998</c:v>
                </c:pt>
                <c:pt idx="513">
                  <c:v>0.33384999999999998</c:v>
                </c:pt>
                <c:pt idx="514">
                  <c:v>0.10309</c:v>
                </c:pt>
                <c:pt idx="515">
                  <c:v>0.10314</c:v>
                </c:pt>
                <c:pt idx="516">
                  <c:v>0.10463</c:v>
                </c:pt>
                <c:pt idx="517">
                  <c:v>0.12164999999999999</c:v>
                </c:pt>
                <c:pt idx="518">
                  <c:v>0.14380999999999999</c:v>
                </c:pt>
                <c:pt idx="519">
                  <c:v>0.10253</c:v>
                </c:pt>
                <c:pt idx="520">
                  <c:v>0.10315000000000001</c:v>
                </c:pt>
                <c:pt idx="521">
                  <c:v>0.10517</c:v>
                </c:pt>
                <c:pt idx="522">
                  <c:v>0.14383000000000001</c:v>
                </c:pt>
                <c:pt idx="523">
                  <c:v>0.10518</c:v>
                </c:pt>
                <c:pt idx="524">
                  <c:v>0.10700999999999999</c:v>
                </c:pt>
                <c:pt idx="525">
                  <c:v>0.10879999999999999</c:v>
                </c:pt>
                <c:pt idx="526">
                  <c:v>0.11422</c:v>
                </c:pt>
                <c:pt idx="527">
                  <c:v>0.11738999999999999</c:v>
                </c:pt>
                <c:pt idx="528">
                  <c:v>0.13149</c:v>
                </c:pt>
                <c:pt idx="529">
                  <c:v>0.14385000000000001</c:v>
                </c:pt>
                <c:pt idx="530">
                  <c:v>0.28556999999999999</c:v>
                </c:pt>
                <c:pt idx="531">
                  <c:v>0.30286999999999997</c:v>
                </c:pt>
                <c:pt idx="532">
                  <c:v>0.10256999999999999</c:v>
                </c:pt>
                <c:pt idx="533">
                  <c:v>0.11002000000000001</c:v>
                </c:pt>
                <c:pt idx="534">
                  <c:v>0.11423999999999999</c:v>
                </c:pt>
                <c:pt idx="535">
                  <c:v>0.12171</c:v>
                </c:pt>
                <c:pt idx="536">
                  <c:v>0.13152</c:v>
                </c:pt>
                <c:pt idx="537">
                  <c:v>0.14388000000000001</c:v>
                </c:pt>
                <c:pt idx="538">
                  <c:v>0.28560000000000002</c:v>
                </c:pt>
                <c:pt idx="539">
                  <c:v>0.32479000000000002</c:v>
                </c:pt>
                <c:pt idx="540">
                  <c:v>0.33452999999999999</c:v>
                </c:pt>
                <c:pt idx="541">
                  <c:v>0.10884000000000001</c:v>
                </c:pt>
                <c:pt idx="542">
                  <c:v>0.12173</c:v>
                </c:pt>
                <c:pt idx="543">
                  <c:v>0.1439</c:v>
                </c:pt>
                <c:pt idx="544">
                  <c:v>0.28564000000000001</c:v>
                </c:pt>
                <c:pt idx="545">
                  <c:v>0.30295</c:v>
                </c:pt>
                <c:pt idx="546">
                  <c:v>0.32483000000000001</c:v>
                </c:pt>
                <c:pt idx="547">
                  <c:v>0.33405000000000001</c:v>
                </c:pt>
                <c:pt idx="548">
                  <c:v>0.10471999999999999</c:v>
                </c:pt>
                <c:pt idx="549">
                  <c:v>0.11006000000000001</c:v>
                </c:pt>
                <c:pt idx="550">
                  <c:v>0.12152</c:v>
                </c:pt>
                <c:pt idx="551">
                  <c:v>0.12175</c:v>
                </c:pt>
                <c:pt idx="552">
                  <c:v>0.15898000000000001</c:v>
                </c:pt>
                <c:pt idx="553">
                  <c:v>0.28567999999999999</c:v>
                </c:pt>
                <c:pt idx="554">
                  <c:v>0.30298999999999998</c:v>
                </c:pt>
                <c:pt idx="555">
                  <c:v>0.31602000000000002</c:v>
                </c:pt>
                <c:pt idx="556">
                  <c:v>0.32486999999999999</c:v>
                </c:pt>
                <c:pt idx="557">
                  <c:v>0.10319</c:v>
                </c:pt>
                <c:pt idx="558">
                  <c:v>0.10474</c:v>
                </c:pt>
                <c:pt idx="559">
                  <c:v>0.1143</c:v>
                </c:pt>
                <c:pt idx="560">
                  <c:v>0.13814000000000001</c:v>
                </c:pt>
                <c:pt idx="561">
                  <c:v>0.26496999999999998</c:v>
                </c:pt>
                <c:pt idx="562">
                  <c:v>0.33326</c:v>
                </c:pt>
                <c:pt idx="563">
                  <c:v>0.33443000000000001</c:v>
                </c:pt>
                <c:pt idx="564">
                  <c:v>0.33445999999999998</c:v>
                </c:pt>
                <c:pt idx="565">
                  <c:v>0.33466000000000001</c:v>
                </c:pt>
                <c:pt idx="566">
                  <c:v>0.10476000000000001</c:v>
                </c:pt>
                <c:pt idx="567">
                  <c:v>0.10889</c:v>
                </c:pt>
                <c:pt idx="568">
                  <c:v>0.31611</c:v>
                </c:pt>
                <c:pt idx="569">
                  <c:v>0.33329999999999999</c:v>
                </c:pt>
                <c:pt idx="570">
                  <c:v>0.33448</c:v>
                </c:pt>
                <c:pt idx="571">
                  <c:v>0.33450999999999997</c:v>
                </c:pt>
                <c:pt idx="572">
                  <c:v>0.10266</c:v>
                </c:pt>
                <c:pt idx="573">
                  <c:v>0.1053</c:v>
                </c:pt>
                <c:pt idx="574">
                  <c:v>0.11434</c:v>
                </c:pt>
                <c:pt idx="575">
                  <c:v>0.14399999999999999</c:v>
                </c:pt>
                <c:pt idx="576">
                  <c:v>0.26505000000000001</c:v>
                </c:pt>
                <c:pt idx="577">
                  <c:v>0.30312</c:v>
                </c:pt>
                <c:pt idx="578">
                  <c:v>0.33452999999999999</c:v>
                </c:pt>
                <c:pt idx="579">
                  <c:v>0.1033</c:v>
                </c:pt>
                <c:pt idx="580">
                  <c:v>0.1048</c:v>
                </c:pt>
                <c:pt idx="581">
                  <c:v>0.13166</c:v>
                </c:pt>
                <c:pt idx="582">
                  <c:v>0.14402999999999999</c:v>
                </c:pt>
                <c:pt idx="583">
                  <c:v>0.1971</c:v>
                </c:pt>
                <c:pt idx="584">
                  <c:v>0.31619999999999998</c:v>
                </c:pt>
                <c:pt idx="585">
                  <c:v>0.32506000000000002</c:v>
                </c:pt>
                <c:pt idx="586">
                  <c:v>0.1027</c:v>
                </c:pt>
                <c:pt idx="587">
                  <c:v>0.10332</c:v>
                </c:pt>
                <c:pt idx="588">
                  <c:v>0.11015999999999999</c:v>
                </c:pt>
                <c:pt idx="589">
                  <c:v>0.13167999999999999</c:v>
                </c:pt>
                <c:pt idx="590">
                  <c:v>0.14405999999999999</c:v>
                </c:pt>
                <c:pt idx="591">
                  <c:v>0.15912000000000001</c:v>
                </c:pt>
                <c:pt idx="592">
                  <c:v>0.30321999999999999</c:v>
                </c:pt>
                <c:pt idx="593">
                  <c:v>0.33485999999999999</c:v>
                </c:pt>
                <c:pt idx="594">
                  <c:v>0.10272000000000001</c:v>
                </c:pt>
                <c:pt idx="595">
                  <c:v>0.10536</c:v>
                </c:pt>
                <c:pt idx="596">
                  <c:v>0.10897999999999999</c:v>
                </c:pt>
                <c:pt idx="597">
                  <c:v>0.11371000000000001</c:v>
                </c:pt>
                <c:pt idx="598">
                  <c:v>0.11441</c:v>
                </c:pt>
                <c:pt idx="599">
                  <c:v>0.12189</c:v>
                </c:pt>
                <c:pt idx="600">
                  <c:v>0.13414000000000001</c:v>
                </c:pt>
                <c:pt idx="601">
                  <c:v>0.19717000000000001</c:v>
                </c:pt>
                <c:pt idx="602">
                  <c:v>0.26518999999999998</c:v>
                </c:pt>
                <c:pt idx="603">
                  <c:v>0.30326999999999998</c:v>
                </c:pt>
                <c:pt idx="604">
                  <c:v>0.31630000000000003</c:v>
                </c:pt>
                <c:pt idx="605">
                  <c:v>0.10332</c:v>
                </c:pt>
                <c:pt idx="606">
                  <c:v>0.10901</c:v>
                </c:pt>
                <c:pt idx="607">
                  <c:v>0.12192</c:v>
                </c:pt>
                <c:pt idx="608">
                  <c:v>0.13000999999999999</c:v>
                </c:pt>
                <c:pt idx="609">
                  <c:v>0.13830000000000001</c:v>
                </c:pt>
                <c:pt idx="610">
                  <c:v>0.14412</c:v>
                </c:pt>
                <c:pt idx="611">
                  <c:v>0.16855999999999999</c:v>
                </c:pt>
                <c:pt idx="612">
                  <c:v>0.26523000000000002</c:v>
                </c:pt>
                <c:pt idx="613">
                  <c:v>0.28599999999999998</c:v>
                </c:pt>
                <c:pt idx="614">
                  <c:v>0.30331999999999998</c:v>
                </c:pt>
                <c:pt idx="615">
                  <c:v>0.33473999999999998</c:v>
                </c:pt>
                <c:pt idx="616">
                  <c:v>0.33476</c:v>
                </c:pt>
                <c:pt idx="617">
                  <c:v>0.10541</c:v>
                </c:pt>
                <c:pt idx="618">
                  <c:v>0.10903</c:v>
                </c:pt>
                <c:pt idx="619">
                  <c:v>0.12171</c:v>
                </c:pt>
                <c:pt idx="620">
                  <c:v>0.12587000000000001</c:v>
                </c:pt>
                <c:pt idx="621">
                  <c:v>0.13003999999999999</c:v>
                </c:pt>
                <c:pt idx="622">
                  <c:v>0.30336999999999997</c:v>
                </c:pt>
                <c:pt idx="623">
                  <c:v>0.32527</c:v>
                </c:pt>
                <c:pt idx="624">
                  <c:v>0.33501999999999998</c:v>
                </c:pt>
                <c:pt idx="625">
                  <c:v>0.10279000000000001</c:v>
                </c:pt>
                <c:pt idx="626">
                  <c:v>0.10491</c:v>
                </c:pt>
                <c:pt idx="627">
                  <c:v>0.10725999999999999</c:v>
                </c:pt>
                <c:pt idx="628">
                  <c:v>0.10906</c:v>
                </c:pt>
                <c:pt idx="629">
                  <c:v>0.11378000000000001</c:v>
                </c:pt>
                <c:pt idx="630">
                  <c:v>0.12174</c:v>
                </c:pt>
                <c:pt idx="631">
                  <c:v>0.12590000000000001</c:v>
                </c:pt>
                <c:pt idx="632">
                  <c:v>0.14418</c:v>
                </c:pt>
                <c:pt idx="633">
                  <c:v>0.17702999999999999</c:v>
                </c:pt>
                <c:pt idx="634">
                  <c:v>0.28610999999999998</c:v>
                </c:pt>
                <c:pt idx="635">
                  <c:v>0.30342999999999998</c:v>
                </c:pt>
                <c:pt idx="636">
                  <c:v>0.31646000000000002</c:v>
                </c:pt>
                <c:pt idx="637">
                  <c:v>0.32533000000000001</c:v>
                </c:pt>
                <c:pt idx="638">
                  <c:v>0.33077000000000001</c:v>
                </c:pt>
                <c:pt idx="639">
                  <c:v>0.33367000000000002</c:v>
                </c:pt>
                <c:pt idx="640">
                  <c:v>0.33484999999999998</c:v>
                </c:pt>
                <c:pt idx="641">
                  <c:v>0.33507999999999999</c:v>
                </c:pt>
                <c:pt idx="642">
                  <c:v>0.10344</c:v>
                </c:pt>
                <c:pt idx="643">
                  <c:v>0.10546</c:v>
                </c:pt>
                <c:pt idx="644">
                  <c:v>0.10908</c:v>
                </c:pt>
                <c:pt idx="645">
                  <c:v>0.11380999999999999</c:v>
                </c:pt>
                <c:pt idx="646">
                  <c:v>0.11452</c:v>
                </c:pt>
                <c:pt idx="647">
                  <c:v>0.11769</c:v>
                </c:pt>
                <c:pt idx="648">
                  <c:v>0.12592999999999999</c:v>
                </c:pt>
                <c:pt idx="649">
                  <c:v>0.14421</c:v>
                </c:pt>
                <c:pt idx="650">
                  <c:v>0.24265</c:v>
                </c:pt>
                <c:pt idx="651">
                  <c:v>0.26539000000000001</c:v>
                </c:pt>
                <c:pt idx="652">
                  <c:v>0.28616000000000003</c:v>
                </c:pt>
                <c:pt idx="653">
                  <c:v>0.30348000000000003</c:v>
                </c:pt>
                <c:pt idx="654">
                  <c:v>0.33082</c:v>
                </c:pt>
                <c:pt idx="655">
                  <c:v>0.33490999999999999</c:v>
                </c:pt>
                <c:pt idx="656">
                  <c:v>0.33494000000000002</c:v>
                </c:pt>
                <c:pt idx="657">
                  <c:v>0.12180000000000001</c:v>
                </c:pt>
                <c:pt idx="658">
                  <c:v>0.12595999999999999</c:v>
                </c:pt>
                <c:pt idx="659">
                  <c:v>0.13013</c:v>
                </c:pt>
                <c:pt idx="660">
                  <c:v>0.15933</c:v>
                </c:pt>
                <c:pt idx="661">
                  <c:v>0.17710000000000001</c:v>
                </c:pt>
                <c:pt idx="662">
                  <c:v>0.26544000000000001</c:v>
                </c:pt>
                <c:pt idx="663">
                  <c:v>0.28621999999999997</c:v>
                </c:pt>
                <c:pt idx="664">
                  <c:v>0.30353999999999998</c:v>
                </c:pt>
                <c:pt idx="665">
                  <c:v>0.32545000000000002</c:v>
                </c:pt>
                <c:pt idx="666">
                  <c:v>0.33500000000000002</c:v>
                </c:pt>
                <c:pt idx="667">
                  <c:v>0.10287</c:v>
                </c:pt>
                <c:pt idx="668">
                  <c:v>0.10344</c:v>
                </c:pt>
                <c:pt idx="669">
                  <c:v>0.11386</c:v>
                </c:pt>
                <c:pt idx="670">
                  <c:v>0.15936</c:v>
                </c:pt>
                <c:pt idx="671">
                  <c:v>0.28627000000000002</c:v>
                </c:pt>
                <c:pt idx="672">
                  <c:v>0.11778</c:v>
                </c:pt>
                <c:pt idx="673">
                  <c:v>0.12209</c:v>
                </c:pt>
                <c:pt idx="674">
                  <c:v>0.13192000000000001</c:v>
                </c:pt>
                <c:pt idx="675">
                  <c:v>0.33509</c:v>
                </c:pt>
                <c:pt idx="676">
                  <c:v>0.10349</c:v>
                </c:pt>
                <c:pt idx="677">
                  <c:v>0.12189</c:v>
                </c:pt>
                <c:pt idx="678">
                  <c:v>0.13439000000000001</c:v>
                </c:pt>
                <c:pt idx="679">
                  <c:v>0.12216</c:v>
                </c:pt>
                <c:pt idx="680">
                  <c:v>0.14438999999999999</c:v>
                </c:pt>
                <c:pt idx="681">
                  <c:v>0.15948000000000001</c:v>
                </c:pt>
                <c:pt idx="682">
                  <c:v>0.30377999999999999</c:v>
                </c:pt>
                <c:pt idx="683">
                  <c:v>0.33545999999999998</c:v>
                </c:pt>
                <c:pt idx="684">
                  <c:v>0.10562000000000001</c:v>
                </c:pt>
                <c:pt idx="685">
                  <c:v>0.11049</c:v>
                </c:pt>
                <c:pt idx="686">
                  <c:v>0.11402</c:v>
                </c:pt>
                <c:pt idx="687">
                  <c:v>0.11472</c:v>
                </c:pt>
                <c:pt idx="688">
                  <c:v>0.12199</c:v>
                </c:pt>
                <c:pt idx="689">
                  <c:v>0.30391000000000001</c:v>
                </c:pt>
                <c:pt idx="690">
                  <c:v>0.11792999999999999</c:v>
                </c:pt>
                <c:pt idx="691">
                  <c:v>0.31702999999999998</c:v>
                </c:pt>
                <c:pt idx="692">
                  <c:v>0.33513999999999999</c:v>
                </c:pt>
                <c:pt idx="693">
                  <c:v>0.11408</c:v>
                </c:pt>
                <c:pt idx="694">
                  <c:v>0.30404999999999999</c:v>
                </c:pt>
                <c:pt idx="695">
                  <c:v>0.33433000000000002</c:v>
                </c:pt>
                <c:pt idx="696">
                  <c:v>0.10574</c:v>
                </c:pt>
                <c:pt idx="697">
                  <c:v>0.11058</c:v>
                </c:pt>
                <c:pt idx="698">
                  <c:v>0.12232999999999999</c:v>
                </c:pt>
                <c:pt idx="699">
                  <c:v>0.13217000000000001</c:v>
                </c:pt>
                <c:pt idx="700">
                  <c:v>0.14463000000000001</c:v>
                </c:pt>
                <c:pt idx="701">
                  <c:v>0.30419000000000002</c:v>
                </c:pt>
                <c:pt idx="702">
                  <c:v>0.31724999999999998</c:v>
                </c:pt>
                <c:pt idx="703">
                  <c:v>0.33156999999999998</c:v>
                </c:pt>
                <c:pt idx="704">
                  <c:v>0.10764</c:v>
                </c:pt>
                <c:pt idx="705">
                  <c:v>0.13225000000000001</c:v>
                </c:pt>
                <c:pt idx="706">
                  <c:v>0.28692000000000001</c:v>
                </c:pt>
                <c:pt idx="707">
                  <c:v>0.31731999999999999</c:v>
                </c:pt>
                <c:pt idx="708">
                  <c:v>0.33163999999999999</c:v>
                </c:pt>
                <c:pt idx="709">
                  <c:v>0.33455000000000001</c:v>
                </c:pt>
                <c:pt idx="710">
                  <c:v>0.10319</c:v>
                </c:pt>
                <c:pt idx="711">
                  <c:v>0.10381</c:v>
                </c:pt>
                <c:pt idx="712">
                  <c:v>0.10947999999999999</c:v>
                </c:pt>
                <c:pt idx="713">
                  <c:v>0.12243999999999999</c:v>
                </c:pt>
                <c:pt idx="714">
                  <c:v>0.13228999999999999</c:v>
                </c:pt>
                <c:pt idx="715">
                  <c:v>0.26617000000000002</c:v>
                </c:pt>
                <c:pt idx="716">
                  <c:v>0.33462999999999998</c:v>
                </c:pt>
                <c:pt idx="717">
                  <c:v>0.10323</c:v>
                </c:pt>
                <c:pt idx="718">
                  <c:v>0.10771</c:v>
                </c:pt>
                <c:pt idx="719">
                  <c:v>0.10951</c:v>
                </c:pt>
                <c:pt idx="720">
                  <c:v>0.11425</c:v>
                </c:pt>
                <c:pt idx="721">
                  <c:v>0.13477</c:v>
                </c:pt>
                <c:pt idx="722">
                  <c:v>0.17771000000000001</c:v>
                </c:pt>
                <c:pt idx="723">
                  <c:v>0.30441000000000001</c:v>
                </c:pt>
                <c:pt idx="724">
                  <c:v>0.10954</c:v>
                </c:pt>
                <c:pt idx="725">
                  <c:v>0.115</c:v>
                </c:pt>
                <c:pt idx="726">
                  <c:v>0.11817999999999999</c:v>
                </c:pt>
                <c:pt idx="727">
                  <c:v>0.33596999999999999</c:v>
                </c:pt>
                <c:pt idx="728">
                  <c:v>0.11504</c:v>
                </c:pt>
                <c:pt idx="729">
                  <c:v>0.19814999999999999</c:v>
                </c:pt>
                <c:pt idx="730">
                  <c:v>0.26639000000000002</c:v>
                </c:pt>
                <c:pt idx="731">
                  <c:v>0.28721000000000002</c:v>
                </c:pt>
                <c:pt idx="732">
                  <c:v>0.31763000000000002</c:v>
                </c:pt>
                <c:pt idx="733">
                  <c:v>0.33605000000000002</c:v>
                </c:pt>
                <c:pt idx="734">
                  <c:v>0.10598</c:v>
                </c:pt>
                <c:pt idx="735">
                  <c:v>0.13245999999999999</c:v>
                </c:pt>
                <c:pt idx="736">
                  <c:v>0.26645999999999997</c:v>
                </c:pt>
                <c:pt idx="737">
                  <c:v>0.28727999999999998</c:v>
                </c:pt>
                <c:pt idx="738">
                  <c:v>0.30464000000000002</c:v>
                </c:pt>
                <c:pt idx="739">
                  <c:v>0.31770999999999999</c:v>
                </c:pt>
                <c:pt idx="740">
                  <c:v>0.33204</c:v>
                </c:pt>
                <c:pt idx="741">
                  <c:v>0.33612999999999998</c:v>
                </c:pt>
                <c:pt idx="742">
                  <c:v>0.33635999999999999</c:v>
                </c:pt>
                <c:pt idx="743">
                  <c:v>0.10600999999999999</c:v>
                </c:pt>
                <c:pt idx="744">
                  <c:v>0.10785</c:v>
                </c:pt>
                <c:pt idx="745">
                  <c:v>0.11086</c:v>
                </c:pt>
                <c:pt idx="746">
                  <c:v>0.10340000000000001</c:v>
                </c:pt>
                <c:pt idx="747">
                  <c:v>0.10969</c:v>
                </c:pt>
                <c:pt idx="748">
                  <c:v>0.11444</c:v>
                </c:pt>
                <c:pt idx="749">
                  <c:v>0.12243999999999999</c:v>
                </c:pt>
                <c:pt idx="750">
                  <c:v>0.12267</c:v>
                </c:pt>
                <c:pt idx="751">
                  <c:v>0.13914000000000001</c:v>
                </c:pt>
                <c:pt idx="752">
                  <c:v>0.33221000000000001</c:v>
                </c:pt>
                <c:pt idx="753">
                  <c:v>0.33653</c:v>
                </c:pt>
                <c:pt idx="754">
                  <c:v>0.10406</c:v>
                </c:pt>
                <c:pt idx="755">
                  <c:v>0.11519</c:v>
                </c:pt>
                <c:pt idx="756">
                  <c:v>0.30488999999999999</c:v>
                </c:pt>
                <c:pt idx="757">
                  <c:v>0.31796000000000002</c:v>
                </c:pt>
                <c:pt idx="758">
                  <c:v>0.10403999999999999</c:v>
                </c:pt>
                <c:pt idx="759">
                  <c:v>0.11452</c:v>
                </c:pt>
                <c:pt idx="760">
                  <c:v>0.11523</c:v>
                </c:pt>
                <c:pt idx="761">
                  <c:v>0.12275999999999999</c:v>
                </c:pt>
                <c:pt idx="762">
                  <c:v>0.17809</c:v>
                </c:pt>
                <c:pt idx="763">
                  <c:v>0.22073000000000001</c:v>
                </c:pt>
                <c:pt idx="764">
                  <c:v>0.24395</c:v>
                </c:pt>
                <c:pt idx="765">
                  <c:v>0.28760000000000002</c:v>
                </c:pt>
                <c:pt idx="766">
                  <c:v>0.11456</c:v>
                </c:pt>
                <c:pt idx="767">
                  <c:v>0.11846</c:v>
                </c:pt>
                <c:pt idx="768">
                  <c:v>0.12280000000000001</c:v>
                </c:pt>
                <c:pt idx="769">
                  <c:v>0.28767999999999999</c:v>
                </c:pt>
                <c:pt idx="770">
                  <c:v>0.30504999999999999</c:v>
                </c:pt>
                <c:pt idx="771">
                  <c:v>0.32701999999999998</c:v>
                </c:pt>
                <c:pt idx="772">
                  <c:v>0.33246999999999999</c:v>
                </c:pt>
                <c:pt idx="773">
                  <c:v>0.33656999999999998</c:v>
                </c:pt>
                <c:pt idx="774">
                  <c:v>0.33659</c:v>
                </c:pt>
                <c:pt idx="775">
                  <c:v>0.11106000000000001</c:v>
                </c:pt>
                <c:pt idx="776">
                  <c:v>0.15195</c:v>
                </c:pt>
                <c:pt idx="777">
                  <c:v>0.22087000000000001</c:v>
                </c:pt>
                <c:pt idx="778">
                  <c:v>0.28776000000000002</c:v>
                </c:pt>
                <c:pt idx="779">
                  <c:v>0.32711000000000001</c:v>
                </c:pt>
                <c:pt idx="780">
                  <c:v>0.33546999999999999</c:v>
                </c:pt>
                <c:pt idx="781">
                  <c:v>0.33666000000000001</c:v>
                </c:pt>
                <c:pt idx="782">
                  <c:v>0.33689000000000002</c:v>
                </c:pt>
                <c:pt idx="783">
                  <c:v>0.10624</c:v>
                </c:pt>
                <c:pt idx="784">
                  <c:v>0.1111</c:v>
                </c:pt>
                <c:pt idx="785">
                  <c:v>0.11534999999999999</c:v>
                </c:pt>
                <c:pt idx="786">
                  <c:v>0.152</c:v>
                </c:pt>
                <c:pt idx="787">
                  <c:v>0.19864000000000001</c:v>
                </c:pt>
                <c:pt idx="788">
                  <c:v>0.30523</c:v>
                </c:pt>
                <c:pt idx="789">
                  <c:v>0.31830999999999998</c:v>
                </c:pt>
                <c:pt idx="790">
                  <c:v>0.32719999999999999</c:v>
                </c:pt>
                <c:pt idx="791">
                  <c:v>0.33265</c:v>
                </c:pt>
                <c:pt idx="792">
                  <c:v>0.33674999999999999</c:v>
                </c:pt>
                <c:pt idx="793">
                  <c:v>0.10419</c:v>
                </c:pt>
                <c:pt idx="794">
                  <c:v>0.10575</c:v>
                </c:pt>
                <c:pt idx="795">
                  <c:v>0.10628</c:v>
                </c:pt>
                <c:pt idx="796">
                  <c:v>0.12293</c:v>
                </c:pt>
                <c:pt idx="797">
                  <c:v>0.28793000000000002</c:v>
                </c:pt>
                <c:pt idx="798">
                  <c:v>0.30531000000000003</c:v>
                </c:pt>
                <c:pt idx="799">
                  <c:v>0.31840000000000002</c:v>
                </c:pt>
                <c:pt idx="800">
                  <c:v>0.32729000000000003</c:v>
                </c:pt>
                <c:pt idx="801">
                  <c:v>0.33706999999999998</c:v>
                </c:pt>
                <c:pt idx="802">
                  <c:v>0.10366</c:v>
                </c:pt>
                <c:pt idx="803">
                  <c:v>0.10579</c:v>
                </c:pt>
                <c:pt idx="804">
                  <c:v>0.13286999999999999</c:v>
                </c:pt>
                <c:pt idx="805">
                  <c:v>0.17838999999999999</c:v>
                </c:pt>
                <c:pt idx="806">
                  <c:v>0.10639999999999999</c:v>
                </c:pt>
                <c:pt idx="807">
                  <c:v>0.10824</c:v>
                </c:pt>
                <c:pt idx="808">
                  <c:v>0.17852000000000001</c:v>
                </c:pt>
                <c:pt idx="809">
                  <c:v>0.10378</c:v>
                </c:pt>
                <c:pt idx="810">
                  <c:v>0.12311999999999999</c:v>
                </c:pt>
                <c:pt idx="811">
                  <c:v>0.13963</c:v>
                </c:pt>
                <c:pt idx="812">
                  <c:v>0.31877</c:v>
                </c:pt>
                <c:pt idx="813">
                  <c:v>0.12712000000000001</c:v>
                </c:pt>
                <c:pt idx="814">
                  <c:v>0.13306999999999999</c:v>
                </c:pt>
                <c:pt idx="815">
                  <c:v>0.17863999999999999</c:v>
                </c:pt>
                <c:pt idx="816">
                  <c:v>0.12297</c:v>
                </c:pt>
                <c:pt idx="817">
                  <c:v>0.12321</c:v>
                </c:pt>
                <c:pt idx="818">
                  <c:v>0.13311999999999999</c:v>
                </c:pt>
                <c:pt idx="819">
                  <c:v>0.26757999999999998</c:v>
                </c:pt>
                <c:pt idx="820">
                  <c:v>0.30586000000000002</c:v>
                </c:pt>
                <c:pt idx="821">
                  <c:v>0.33765000000000001</c:v>
                </c:pt>
                <c:pt idx="822">
                  <c:v>0.10656</c:v>
                </c:pt>
                <c:pt idx="823">
                  <c:v>0.13317000000000001</c:v>
                </c:pt>
                <c:pt idx="824">
                  <c:v>0.32795999999999997</c:v>
                </c:pt>
                <c:pt idx="825">
                  <c:v>0.33751999999999999</c:v>
                </c:pt>
                <c:pt idx="826">
                  <c:v>0.11504</c:v>
                </c:pt>
                <c:pt idx="827">
                  <c:v>0.12331</c:v>
                </c:pt>
                <c:pt idx="828">
                  <c:v>0.28865000000000002</c:v>
                </c:pt>
                <c:pt idx="829">
                  <c:v>0.33761999999999998</c:v>
                </c:pt>
                <c:pt idx="830">
                  <c:v>0.10613</c:v>
                </c:pt>
                <c:pt idx="831">
                  <c:v>0.1085</c:v>
                </c:pt>
                <c:pt idx="832">
                  <c:v>0.1158</c:v>
                </c:pt>
                <c:pt idx="833">
                  <c:v>0.12336</c:v>
                </c:pt>
                <c:pt idx="834">
                  <c:v>0.14577000000000001</c:v>
                </c:pt>
                <c:pt idx="835">
                  <c:v>0.10403</c:v>
                </c:pt>
                <c:pt idx="836">
                  <c:v>0.11513</c:v>
                </c:pt>
                <c:pt idx="837">
                  <c:v>0.13333</c:v>
                </c:pt>
                <c:pt idx="838">
                  <c:v>0.14582999999999999</c:v>
                </c:pt>
                <c:pt idx="839">
                  <c:v>0.17898</c:v>
                </c:pt>
                <c:pt idx="840">
                  <c:v>0.24506</c:v>
                </c:pt>
                <c:pt idx="841">
                  <c:v>0.33805000000000002</c:v>
                </c:pt>
                <c:pt idx="842">
                  <c:v>0.10407</c:v>
                </c:pt>
                <c:pt idx="843">
                  <c:v>0.11518</c:v>
                </c:pt>
                <c:pt idx="844">
                  <c:v>0.11589000000000001</c:v>
                </c:pt>
                <c:pt idx="845">
                  <c:v>0.30635000000000001</c:v>
                </c:pt>
                <c:pt idx="846">
                  <c:v>0.12350999999999999</c:v>
                </c:pt>
                <c:pt idx="847">
                  <c:v>0.12748000000000001</c:v>
                </c:pt>
                <c:pt idx="848">
                  <c:v>0.28903000000000001</c:v>
                </c:pt>
                <c:pt idx="849">
                  <c:v>0.32846999999999998</c:v>
                </c:pt>
                <c:pt idx="850">
                  <c:v>0.33684999999999998</c:v>
                </c:pt>
                <c:pt idx="851">
                  <c:v>0.1105</c:v>
                </c:pt>
                <c:pt idx="852">
                  <c:v>0.12332</c:v>
                </c:pt>
                <c:pt idx="853">
                  <c:v>0.13349</c:v>
                </c:pt>
                <c:pt idx="854">
                  <c:v>0.14601</c:v>
                </c:pt>
                <c:pt idx="855">
                  <c:v>0.33837</c:v>
                </c:pt>
                <c:pt idx="856">
                  <c:v>0.11054</c:v>
                </c:pt>
                <c:pt idx="857">
                  <c:v>0.30664999999999998</c:v>
                </c:pt>
                <c:pt idx="858">
                  <c:v>0.10493</c:v>
                </c:pt>
                <c:pt idx="859">
                  <c:v>0.10697</c:v>
                </c:pt>
                <c:pt idx="860">
                  <c:v>0.11541999999999999</c:v>
                </c:pt>
                <c:pt idx="861">
                  <c:v>0.11613999999999999</c:v>
                </c:pt>
                <c:pt idx="862">
                  <c:v>0.12372</c:v>
                </c:pt>
                <c:pt idx="863">
                  <c:v>0.11191</c:v>
                </c:pt>
                <c:pt idx="864">
                  <c:v>0.11548</c:v>
                </c:pt>
                <c:pt idx="865">
                  <c:v>0.11619</c:v>
                </c:pt>
                <c:pt idx="866">
                  <c:v>0.14454</c:v>
                </c:pt>
                <c:pt idx="867">
                  <c:v>0.28953000000000001</c:v>
                </c:pt>
                <c:pt idx="868">
                  <c:v>0.11624</c:v>
                </c:pt>
                <c:pt idx="869">
                  <c:v>0.13377</c:v>
                </c:pt>
                <c:pt idx="870">
                  <c:v>0.28972999999999999</c:v>
                </c:pt>
                <c:pt idx="871">
                  <c:v>0.10511</c:v>
                </c:pt>
                <c:pt idx="872">
                  <c:v>0.10716000000000001</c:v>
                </c:pt>
                <c:pt idx="873">
                  <c:v>0.16170000000000001</c:v>
                </c:pt>
                <c:pt idx="874">
                  <c:v>0.28982999999999998</c:v>
                </c:pt>
                <c:pt idx="875">
                  <c:v>0.32040999999999997</c:v>
                </c:pt>
                <c:pt idx="876">
                  <c:v>0.11211</c:v>
                </c:pt>
                <c:pt idx="877">
                  <c:v>0.12375</c:v>
                </c:pt>
                <c:pt idx="878">
                  <c:v>0.12399</c:v>
                </c:pt>
                <c:pt idx="879">
                  <c:v>0.13395000000000001</c:v>
                </c:pt>
                <c:pt idx="880">
                  <c:v>0.13641</c:v>
                </c:pt>
                <c:pt idx="881">
                  <c:v>0.15332000000000001</c:v>
                </c:pt>
                <c:pt idx="882">
                  <c:v>0.28993999999999998</c:v>
                </c:pt>
                <c:pt idx="883">
                  <c:v>0.30739</c:v>
                </c:pt>
                <c:pt idx="884">
                  <c:v>0.33926000000000001</c:v>
                </c:pt>
                <c:pt idx="885">
                  <c:v>0.11573</c:v>
                </c:pt>
                <c:pt idx="886">
                  <c:v>0.11967</c:v>
                </c:pt>
                <c:pt idx="887">
                  <c:v>0.14485999999999999</c:v>
                </c:pt>
                <c:pt idx="888">
                  <c:v>0.33502999999999999</c:v>
                </c:pt>
                <c:pt idx="889">
                  <c:v>0.10731</c:v>
                </c:pt>
                <c:pt idx="890">
                  <c:v>0.11971999999999999</c:v>
                </c:pt>
                <c:pt idx="891">
                  <c:v>0.30760999999999999</c:v>
                </c:pt>
                <c:pt idx="892">
                  <c:v>0.33925</c:v>
                </c:pt>
                <c:pt idx="893">
                  <c:v>0.1053</c:v>
                </c:pt>
                <c:pt idx="894">
                  <c:v>0.11226</c:v>
                </c:pt>
                <c:pt idx="895">
                  <c:v>0.13236999999999999</c:v>
                </c:pt>
                <c:pt idx="896">
                  <c:v>0.13413</c:v>
                </c:pt>
                <c:pt idx="897">
                  <c:v>0.14668999999999999</c:v>
                </c:pt>
                <c:pt idx="898">
                  <c:v>0.29025000000000001</c:v>
                </c:pt>
                <c:pt idx="899">
                  <c:v>0.32085999999999998</c:v>
                </c:pt>
                <c:pt idx="900">
                  <c:v>0.12421</c:v>
                </c:pt>
                <c:pt idx="901">
                  <c:v>0.26939999999999997</c:v>
                </c:pt>
                <c:pt idx="902">
                  <c:v>0.14688999999999999</c:v>
                </c:pt>
                <c:pt idx="903">
                  <c:v>0.10761</c:v>
                </c:pt>
                <c:pt idx="904">
                  <c:v>0.33995999999999998</c:v>
                </c:pt>
                <c:pt idx="905">
                  <c:v>0.1056</c:v>
                </c:pt>
                <c:pt idx="906">
                  <c:v>0.29091</c:v>
                </c:pt>
                <c:pt idx="907">
                  <c:v>0.32153999999999999</c:v>
                </c:pt>
                <c:pt idx="908">
                  <c:v>0.1114</c:v>
                </c:pt>
                <c:pt idx="909">
                  <c:v>0.11694</c:v>
                </c:pt>
                <c:pt idx="910">
                  <c:v>0.20111000000000001</c:v>
                </c:pt>
                <c:pt idx="911">
                  <c:v>0.1057</c:v>
                </c:pt>
                <c:pt idx="912">
                  <c:v>0.10775999999999999</c:v>
                </c:pt>
                <c:pt idx="913">
                  <c:v>0.11144999999999999</c:v>
                </c:pt>
                <c:pt idx="914">
                  <c:v>0.11699</c:v>
                </c:pt>
                <c:pt idx="915">
                  <c:v>0.29113</c:v>
                </c:pt>
                <c:pt idx="916">
                  <c:v>0.11151</c:v>
                </c:pt>
                <c:pt idx="917">
                  <c:v>0.12028</c:v>
                </c:pt>
                <c:pt idx="918">
                  <c:v>0.12468</c:v>
                </c:pt>
                <c:pt idx="919">
                  <c:v>0.10581</c:v>
                </c:pt>
                <c:pt idx="920">
                  <c:v>0.16270000000000001</c:v>
                </c:pt>
                <c:pt idx="921">
                  <c:v>0.29135</c:v>
                </c:pt>
                <c:pt idx="922">
                  <c:v>0.12479999999999999</c:v>
                </c:pt>
                <c:pt idx="923">
                  <c:v>0.11649</c:v>
                </c:pt>
                <c:pt idx="924">
                  <c:v>0.12461</c:v>
                </c:pt>
                <c:pt idx="925">
                  <c:v>0.32224999999999998</c:v>
                </c:pt>
                <c:pt idx="926">
                  <c:v>0.33667999999999998</c:v>
                </c:pt>
                <c:pt idx="927">
                  <c:v>0.10591</c:v>
                </c:pt>
                <c:pt idx="928">
                  <c:v>0.11172</c:v>
                </c:pt>
                <c:pt idx="929">
                  <c:v>0.11661000000000001</c:v>
                </c:pt>
                <c:pt idx="930">
                  <c:v>0.12472999999999999</c:v>
                </c:pt>
                <c:pt idx="931">
                  <c:v>0.14169999999999999</c:v>
                </c:pt>
                <c:pt idx="932">
                  <c:v>0.30930999999999997</c:v>
                </c:pt>
                <c:pt idx="933">
                  <c:v>0.10543</c:v>
                </c:pt>
                <c:pt idx="934">
                  <c:v>0.1333</c:v>
                </c:pt>
                <c:pt idx="935">
                  <c:v>0.32261000000000001</c:v>
                </c:pt>
                <c:pt idx="936">
                  <c:v>0.13513</c:v>
                </c:pt>
                <c:pt idx="937">
                  <c:v>0.30954999999999999</c:v>
                </c:pt>
                <c:pt idx="938">
                  <c:v>0.33717000000000003</c:v>
                </c:pt>
                <c:pt idx="939">
                  <c:v>0.34129999999999999</c:v>
                </c:pt>
                <c:pt idx="940">
                  <c:v>0.10612000000000001</c:v>
                </c:pt>
                <c:pt idx="941">
                  <c:v>0.29225000000000001</c:v>
                </c:pt>
                <c:pt idx="942">
                  <c:v>0.10834000000000001</c:v>
                </c:pt>
                <c:pt idx="943">
                  <c:v>0.11761000000000001</c:v>
                </c:pt>
                <c:pt idx="944">
                  <c:v>0.33754000000000001</c:v>
                </c:pt>
                <c:pt idx="945">
                  <c:v>0.12534000000000001</c:v>
                </c:pt>
                <c:pt idx="946">
                  <c:v>0.14804999999999999</c:v>
                </c:pt>
                <c:pt idx="947">
                  <c:v>0.12098</c:v>
                </c:pt>
                <c:pt idx="948">
                  <c:v>0.12515000000000001</c:v>
                </c:pt>
                <c:pt idx="949">
                  <c:v>0.12540000000000001</c:v>
                </c:pt>
                <c:pt idx="950">
                  <c:v>0.14812</c:v>
                </c:pt>
                <c:pt idx="951">
                  <c:v>0.16353000000000001</c:v>
                </c:pt>
                <c:pt idx="952">
                  <c:v>0.32333000000000001</c:v>
                </c:pt>
                <c:pt idx="953">
                  <c:v>0.29271000000000003</c:v>
                </c:pt>
                <c:pt idx="954">
                  <c:v>0.10854999999999999</c:v>
                </c:pt>
                <c:pt idx="955">
                  <c:v>0.12551999999999999</c:v>
                </c:pt>
                <c:pt idx="956">
                  <c:v>0.29282999999999998</c:v>
                </c:pt>
                <c:pt idx="957">
                  <c:v>0.31037999999999999</c:v>
                </c:pt>
                <c:pt idx="958">
                  <c:v>0.32357000000000002</c:v>
                </c:pt>
                <c:pt idx="959">
                  <c:v>0.34216999999999997</c:v>
                </c:pt>
                <c:pt idx="960">
                  <c:v>0.11233</c:v>
                </c:pt>
                <c:pt idx="961">
                  <c:v>0.12534000000000001</c:v>
                </c:pt>
                <c:pt idx="962">
                  <c:v>0.10813</c:v>
                </c:pt>
                <c:pt idx="963">
                  <c:v>0.12540000000000001</c:v>
                </c:pt>
                <c:pt idx="964">
                  <c:v>0.12967000000000001</c:v>
                </c:pt>
                <c:pt idx="965">
                  <c:v>0.29304999999999998</c:v>
                </c:pt>
                <c:pt idx="966">
                  <c:v>0.31061</c:v>
                </c:pt>
                <c:pt idx="967">
                  <c:v>0.33828999999999998</c:v>
                </c:pt>
                <c:pt idx="968">
                  <c:v>0.34240999999999999</c:v>
                </c:pt>
                <c:pt idx="969">
                  <c:v>0.11244</c:v>
                </c:pt>
                <c:pt idx="970">
                  <c:v>0.14846999999999999</c:v>
                </c:pt>
                <c:pt idx="971">
                  <c:v>0.29316999999999999</c:v>
                </c:pt>
                <c:pt idx="972">
                  <c:v>0.34134999999999999</c:v>
                </c:pt>
                <c:pt idx="973">
                  <c:v>0.31097000000000002</c:v>
                </c:pt>
                <c:pt idx="974">
                  <c:v>0.33315</c:v>
                </c:pt>
                <c:pt idx="975">
                  <c:v>0.34301999999999999</c:v>
                </c:pt>
                <c:pt idx="976">
                  <c:v>0.11260000000000001</c:v>
                </c:pt>
                <c:pt idx="977">
                  <c:v>0.27240999999999999</c:v>
                </c:pt>
                <c:pt idx="978">
                  <c:v>0.29350999999999999</c:v>
                </c:pt>
                <c:pt idx="979">
                  <c:v>0.31108000000000002</c:v>
                </c:pt>
                <c:pt idx="980">
                  <c:v>0.33328000000000002</c:v>
                </c:pt>
                <c:pt idx="981">
                  <c:v>0.34294000000000002</c:v>
                </c:pt>
                <c:pt idx="982">
                  <c:v>0.11266</c:v>
                </c:pt>
                <c:pt idx="983">
                  <c:v>0.27251999999999998</c:v>
                </c:pt>
                <c:pt idx="984">
                  <c:v>0.126</c:v>
                </c:pt>
                <c:pt idx="985">
                  <c:v>0.32454</c:v>
                </c:pt>
                <c:pt idx="986">
                  <c:v>0.34340999999999999</c:v>
                </c:pt>
                <c:pt idx="987">
                  <c:v>0.11293</c:v>
                </c:pt>
                <c:pt idx="988">
                  <c:v>0.1178</c:v>
                </c:pt>
                <c:pt idx="989">
                  <c:v>0.126</c:v>
                </c:pt>
                <c:pt idx="990">
                  <c:v>0.13028999999999999</c:v>
                </c:pt>
                <c:pt idx="991">
                  <c:v>0.13636000000000001</c:v>
                </c:pt>
                <c:pt idx="992">
                  <c:v>0.29420000000000002</c:v>
                </c:pt>
                <c:pt idx="993">
                  <c:v>0.34388999999999997</c:v>
                </c:pt>
                <c:pt idx="994">
                  <c:v>0.11298999999999999</c:v>
                </c:pt>
                <c:pt idx="995">
                  <c:v>0.32513999999999998</c:v>
                </c:pt>
                <c:pt idx="996">
                  <c:v>0.11304</c:v>
                </c:pt>
                <c:pt idx="997">
                  <c:v>0.11865000000000001</c:v>
                </c:pt>
                <c:pt idx="998">
                  <c:v>0.10882</c:v>
                </c:pt>
                <c:pt idx="999">
                  <c:v>0.11310000000000001</c:v>
                </c:pt>
                <c:pt idx="1000">
                  <c:v>0.12642999999999999</c:v>
                </c:pt>
                <c:pt idx="1001">
                  <c:v>0.14929999999999999</c:v>
                </c:pt>
                <c:pt idx="1002">
                  <c:v>0.32538</c:v>
                </c:pt>
                <c:pt idx="1003">
                  <c:v>0.18315000000000001</c:v>
                </c:pt>
                <c:pt idx="1004">
                  <c:v>0.34294999999999998</c:v>
                </c:pt>
                <c:pt idx="1005">
                  <c:v>0.11135</c:v>
                </c:pt>
                <c:pt idx="1006">
                  <c:v>0.34427000000000002</c:v>
                </c:pt>
                <c:pt idx="1007">
                  <c:v>0.10679</c:v>
                </c:pt>
                <c:pt idx="1008">
                  <c:v>0.11892999999999999</c:v>
                </c:pt>
                <c:pt idx="1009">
                  <c:v>0.33485999999999999</c:v>
                </c:pt>
                <c:pt idx="1010">
                  <c:v>0.10962</c:v>
                </c:pt>
                <c:pt idx="1011">
                  <c:v>0.29509999999999997</c:v>
                </c:pt>
                <c:pt idx="1012">
                  <c:v>0.31284000000000001</c:v>
                </c:pt>
                <c:pt idx="1013">
                  <c:v>0.34478999999999999</c:v>
                </c:pt>
                <c:pt idx="1014">
                  <c:v>0.10758</c:v>
                </c:pt>
                <c:pt idx="1015">
                  <c:v>0.18362999999999999</c:v>
                </c:pt>
                <c:pt idx="1016">
                  <c:v>0.34490999999999999</c:v>
                </c:pt>
                <c:pt idx="1017">
                  <c:v>0.10924</c:v>
                </c:pt>
                <c:pt idx="1018">
                  <c:v>0.11477999999999999</c:v>
                </c:pt>
                <c:pt idx="1019">
                  <c:v>0.13705999999999999</c:v>
                </c:pt>
                <c:pt idx="1020">
                  <c:v>0.22742000000000001</c:v>
                </c:pt>
                <c:pt idx="1021">
                  <c:v>0.34097</c:v>
                </c:pt>
                <c:pt idx="1022">
                  <c:v>0.13725000000000001</c:v>
                </c:pt>
                <c:pt idx="1023">
                  <c:v>0.16561999999999999</c:v>
                </c:pt>
                <c:pt idx="1024">
                  <c:v>0.31341000000000002</c:v>
                </c:pt>
                <c:pt idx="1025">
                  <c:v>0.34416000000000002</c:v>
                </c:pt>
                <c:pt idx="1026">
                  <c:v>0.11864</c:v>
                </c:pt>
                <c:pt idx="1027">
                  <c:v>0.22770000000000001</c:v>
                </c:pt>
                <c:pt idx="1028">
                  <c:v>0.31352999999999998</c:v>
                </c:pt>
                <c:pt idx="1029">
                  <c:v>0.34427999999999997</c:v>
                </c:pt>
                <c:pt idx="1030">
                  <c:v>0.13558000000000001</c:v>
                </c:pt>
                <c:pt idx="1031">
                  <c:v>0.31363999999999997</c:v>
                </c:pt>
                <c:pt idx="1032">
                  <c:v>0.32690999999999998</c:v>
                </c:pt>
                <c:pt idx="1033">
                  <c:v>0.11881</c:v>
                </c:pt>
                <c:pt idx="1034">
                  <c:v>0.16591</c:v>
                </c:pt>
                <c:pt idx="1035">
                  <c:v>0.31385999999999997</c:v>
                </c:pt>
                <c:pt idx="1036">
                  <c:v>0.22806000000000001</c:v>
                </c:pt>
                <c:pt idx="1037">
                  <c:v>0.11892</c:v>
                </c:pt>
                <c:pt idx="1038">
                  <c:v>0.10975</c:v>
                </c:pt>
                <c:pt idx="1039">
                  <c:v>0.13768</c:v>
                </c:pt>
                <c:pt idx="1040">
                  <c:v>0.34498000000000001</c:v>
                </c:pt>
                <c:pt idx="1041">
                  <c:v>0.16200999999999999</c:v>
                </c:pt>
                <c:pt idx="1042">
                  <c:v>0.12311</c:v>
                </c:pt>
                <c:pt idx="1043">
                  <c:v>0.13780000000000001</c:v>
                </c:pt>
                <c:pt idx="1044">
                  <c:v>0.16627</c:v>
                </c:pt>
                <c:pt idx="1045">
                  <c:v>0.10768999999999999</c:v>
                </c:pt>
                <c:pt idx="1046">
                  <c:v>0.32780999999999999</c:v>
                </c:pt>
                <c:pt idx="1047">
                  <c:v>0.33683999999999997</c:v>
                </c:pt>
                <c:pt idx="1048">
                  <c:v>0.32802999999999999</c:v>
                </c:pt>
                <c:pt idx="1049">
                  <c:v>0.11249000000000001</c:v>
                </c:pt>
                <c:pt idx="1050">
                  <c:v>0.16653999999999999</c:v>
                </c:pt>
                <c:pt idx="1051">
                  <c:v>0.10857</c:v>
                </c:pt>
                <c:pt idx="1052">
                  <c:v>0.12012</c:v>
                </c:pt>
                <c:pt idx="1053">
                  <c:v>0.31505</c:v>
                </c:pt>
                <c:pt idx="1054">
                  <c:v>0.32835999999999999</c:v>
                </c:pt>
                <c:pt idx="1055">
                  <c:v>0.12354</c:v>
                </c:pt>
                <c:pt idx="1056">
                  <c:v>0.32856999999999997</c:v>
                </c:pt>
                <c:pt idx="1057">
                  <c:v>0.12809000000000001</c:v>
                </c:pt>
                <c:pt idx="1058">
                  <c:v>0.29765000000000003</c:v>
                </c:pt>
                <c:pt idx="1059">
                  <c:v>0.34764</c:v>
                </c:pt>
                <c:pt idx="1060">
                  <c:v>0.10871</c:v>
                </c:pt>
                <c:pt idx="1061">
                  <c:v>0.13222999999999999</c:v>
                </c:pt>
                <c:pt idx="1062">
                  <c:v>0.12823999999999999</c:v>
                </c:pt>
                <c:pt idx="1063">
                  <c:v>0.15139</c:v>
                </c:pt>
                <c:pt idx="1064">
                  <c:v>0.32899</c:v>
                </c:pt>
                <c:pt idx="1065">
                  <c:v>0.12805</c:v>
                </c:pt>
                <c:pt idx="1066">
                  <c:v>0.33812999999999999</c:v>
                </c:pt>
                <c:pt idx="1067">
                  <c:v>0.10897</c:v>
                </c:pt>
                <c:pt idx="1068">
                  <c:v>0.33854000000000001</c:v>
                </c:pt>
                <c:pt idx="1069">
                  <c:v>0.34848000000000001</c:v>
                </c:pt>
                <c:pt idx="1070">
                  <c:v>0.11126999999999999</c:v>
                </c:pt>
                <c:pt idx="1071">
                  <c:v>0.32968999999999998</c:v>
                </c:pt>
                <c:pt idx="1072">
                  <c:v>0.11323</c:v>
                </c:pt>
                <c:pt idx="1073">
                  <c:v>0.34734999999999999</c:v>
                </c:pt>
                <c:pt idx="1074">
                  <c:v>0.33893000000000001</c:v>
                </c:pt>
                <c:pt idx="1075">
                  <c:v>0.10928</c:v>
                </c:pt>
                <c:pt idx="1076">
                  <c:v>0.34754000000000002</c:v>
                </c:pt>
                <c:pt idx="1077">
                  <c:v>0.15201999999999999</c:v>
                </c:pt>
                <c:pt idx="1078">
                  <c:v>0.27762999999999999</c:v>
                </c:pt>
                <c:pt idx="1079">
                  <c:v>0.33922000000000002</c:v>
                </c:pt>
                <c:pt idx="1080">
                  <c:v>0.10876</c:v>
                </c:pt>
                <c:pt idx="1081">
                  <c:v>0.31691000000000003</c:v>
                </c:pt>
                <c:pt idx="1082">
                  <c:v>0.34905999999999998</c:v>
                </c:pt>
                <c:pt idx="1083">
                  <c:v>0.13741999999999999</c:v>
                </c:pt>
                <c:pt idx="1084">
                  <c:v>0.34936</c:v>
                </c:pt>
                <c:pt idx="1085">
                  <c:v>0.15223999999999999</c:v>
                </c:pt>
                <c:pt idx="1086">
                  <c:v>0.29941000000000001</c:v>
                </c:pt>
                <c:pt idx="1087">
                  <c:v>0.20773</c:v>
                </c:pt>
                <c:pt idx="1088">
                  <c:v>0.34941</c:v>
                </c:pt>
                <c:pt idx="1089">
                  <c:v>0.11365</c:v>
                </c:pt>
                <c:pt idx="1090">
                  <c:v>0.13941999999999999</c:v>
                </c:pt>
                <c:pt idx="1091">
                  <c:v>0.18670999999999999</c:v>
                </c:pt>
                <c:pt idx="1092">
                  <c:v>0.31735000000000002</c:v>
                </c:pt>
                <c:pt idx="1093">
                  <c:v>0.13947000000000001</c:v>
                </c:pt>
                <c:pt idx="1094">
                  <c:v>0.31752000000000002</c:v>
                </c:pt>
                <c:pt idx="1095">
                  <c:v>0.34549999999999997</c:v>
                </c:pt>
                <c:pt idx="1096">
                  <c:v>0.34967999999999999</c:v>
                </c:pt>
                <c:pt idx="1097">
                  <c:v>0.11377</c:v>
                </c:pt>
                <c:pt idx="1098">
                  <c:v>0.13775000000000001</c:v>
                </c:pt>
                <c:pt idx="1099">
                  <c:v>0.34976000000000002</c:v>
                </c:pt>
                <c:pt idx="1100">
                  <c:v>0.12068</c:v>
                </c:pt>
                <c:pt idx="1101">
                  <c:v>0.29991000000000001</c:v>
                </c:pt>
                <c:pt idx="1102">
                  <c:v>0.10979999999999999</c:v>
                </c:pt>
                <c:pt idx="1103">
                  <c:v>0.11141</c:v>
                </c:pt>
                <c:pt idx="1104">
                  <c:v>0.31785000000000002</c:v>
                </c:pt>
                <c:pt idx="1105">
                  <c:v>0.33122000000000001</c:v>
                </c:pt>
                <c:pt idx="1106">
                  <c:v>0.11149000000000001</c:v>
                </c:pt>
                <c:pt idx="1107">
                  <c:v>0.11584999999999999</c:v>
                </c:pt>
                <c:pt idx="1108">
                  <c:v>0.27889999999999998</c:v>
                </c:pt>
                <c:pt idx="1109">
                  <c:v>0.1172</c:v>
                </c:pt>
                <c:pt idx="1110">
                  <c:v>0.30037000000000003</c:v>
                </c:pt>
                <c:pt idx="1111">
                  <c:v>0.31817000000000001</c:v>
                </c:pt>
                <c:pt idx="1112">
                  <c:v>0.15293000000000001</c:v>
                </c:pt>
                <c:pt idx="1113">
                  <c:v>0.27904000000000001</c:v>
                </c:pt>
                <c:pt idx="1114">
                  <c:v>0.31824999999999998</c:v>
                </c:pt>
                <c:pt idx="1115">
                  <c:v>0.33162000000000003</c:v>
                </c:pt>
                <c:pt idx="1116">
                  <c:v>0.13375000000000001</c:v>
                </c:pt>
                <c:pt idx="1117">
                  <c:v>0.20865</c:v>
                </c:pt>
                <c:pt idx="1118">
                  <c:v>0.12184</c:v>
                </c:pt>
                <c:pt idx="1119">
                  <c:v>0.16893</c:v>
                </c:pt>
                <c:pt idx="1120">
                  <c:v>0.12952</c:v>
                </c:pt>
                <c:pt idx="1121">
                  <c:v>0.13833999999999999</c:v>
                </c:pt>
                <c:pt idx="1122">
                  <c:v>0.14016000000000001</c:v>
                </c:pt>
                <c:pt idx="1123">
                  <c:v>0.30087000000000003</c:v>
                </c:pt>
                <c:pt idx="1124">
                  <c:v>0.1212</c:v>
                </c:pt>
                <c:pt idx="1125">
                  <c:v>0.12959000000000001</c:v>
                </c:pt>
                <c:pt idx="1126">
                  <c:v>0.30092999999999998</c:v>
                </c:pt>
                <c:pt idx="1127">
                  <c:v>0.20891000000000001</c:v>
                </c:pt>
                <c:pt idx="1128">
                  <c:v>0.11243</c:v>
                </c:pt>
                <c:pt idx="1129">
                  <c:v>0.11437</c:v>
                </c:pt>
                <c:pt idx="1130">
                  <c:v>0.11754000000000001</c:v>
                </c:pt>
                <c:pt idx="1131">
                  <c:v>0.12995000000000001</c:v>
                </c:pt>
                <c:pt idx="1132">
                  <c:v>0.15157999999999999</c:v>
                </c:pt>
                <c:pt idx="1133">
                  <c:v>0.35116999999999998</c:v>
                </c:pt>
                <c:pt idx="1134">
                  <c:v>0.11036</c:v>
                </c:pt>
                <c:pt idx="1135">
                  <c:v>0.30142999999999998</c:v>
                </c:pt>
                <c:pt idx="1136">
                  <c:v>0.11044</c:v>
                </c:pt>
                <c:pt idx="1137">
                  <c:v>0.11647</c:v>
                </c:pt>
                <c:pt idx="1138">
                  <c:v>0.12153</c:v>
                </c:pt>
                <c:pt idx="1139">
                  <c:v>0.16950000000000001</c:v>
                </c:pt>
                <c:pt idx="1140">
                  <c:v>0.13023000000000001</c:v>
                </c:pt>
                <c:pt idx="1141">
                  <c:v>0.11058999999999999</c:v>
                </c:pt>
                <c:pt idx="1142">
                  <c:v>0.30170000000000002</c:v>
                </c:pt>
                <c:pt idx="1143">
                  <c:v>0.33294000000000001</c:v>
                </c:pt>
                <c:pt idx="1144">
                  <c:v>0.11276</c:v>
                </c:pt>
                <c:pt idx="1145">
                  <c:v>0.11064</c:v>
                </c:pt>
                <c:pt idx="1146">
                  <c:v>0.12243</c:v>
                </c:pt>
                <c:pt idx="1147">
                  <c:v>0.12579000000000001</c:v>
                </c:pt>
                <c:pt idx="1148">
                  <c:v>0.30193999999999999</c:v>
                </c:pt>
                <c:pt idx="1149">
                  <c:v>0.34233999999999998</c:v>
                </c:pt>
                <c:pt idx="1150">
                  <c:v>0.11075</c:v>
                </c:pt>
                <c:pt idx="1151">
                  <c:v>0.11674</c:v>
                </c:pt>
                <c:pt idx="1152">
                  <c:v>0.1225</c:v>
                </c:pt>
                <c:pt idx="1153">
                  <c:v>0.11071</c:v>
                </c:pt>
                <c:pt idx="1154">
                  <c:v>0.12589</c:v>
                </c:pt>
                <c:pt idx="1155">
                  <c:v>0.30210999999999999</c:v>
                </c:pt>
                <c:pt idx="1156">
                  <c:v>0.11806999999999999</c:v>
                </c:pt>
                <c:pt idx="1157">
                  <c:v>0.13466</c:v>
                </c:pt>
                <c:pt idx="1158">
                  <c:v>0.33341999999999999</c:v>
                </c:pt>
                <c:pt idx="1159">
                  <c:v>0.35255999999999998</c:v>
                </c:pt>
                <c:pt idx="1160">
                  <c:v>0.33350000000000002</c:v>
                </c:pt>
                <c:pt idx="1161">
                  <c:v>0.15407000000000001</c:v>
                </c:pt>
                <c:pt idx="1162">
                  <c:v>0.12601999999999999</c:v>
                </c:pt>
                <c:pt idx="1163">
                  <c:v>0.18870000000000001</c:v>
                </c:pt>
                <c:pt idx="1164">
                  <c:v>0.33361000000000002</c:v>
                </c:pt>
                <c:pt idx="1165">
                  <c:v>0.16123999999999999</c:v>
                </c:pt>
                <c:pt idx="1166">
                  <c:v>0.11093</c:v>
                </c:pt>
                <c:pt idx="1167">
                  <c:v>0.1227</c:v>
                </c:pt>
                <c:pt idx="1168">
                  <c:v>0.11092</c:v>
                </c:pt>
                <c:pt idx="1169">
                  <c:v>0.14366999999999999</c:v>
                </c:pt>
                <c:pt idx="1170">
                  <c:v>0.34289999999999998</c:v>
                </c:pt>
                <c:pt idx="1171">
                  <c:v>0.33382000000000001</c:v>
                </c:pt>
                <c:pt idx="1172">
                  <c:v>0.33387</c:v>
                </c:pt>
                <c:pt idx="1173">
                  <c:v>0.3528</c:v>
                </c:pt>
                <c:pt idx="1174">
                  <c:v>0.35302</c:v>
                </c:pt>
                <c:pt idx="1175">
                  <c:v>0.12617999999999999</c:v>
                </c:pt>
                <c:pt idx="1176">
                  <c:v>0.34304000000000001</c:v>
                </c:pt>
                <c:pt idx="1177">
                  <c:v>0.35164000000000001</c:v>
                </c:pt>
                <c:pt idx="1178">
                  <c:v>0.14815</c:v>
                </c:pt>
                <c:pt idx="1179">
                  <c:v>0.35165000000000002</c:v>
                </c:pt>
                <c:pt idx="1180">
                  <c:v>0.13938999999999999</c:v>
                </c:pt>
                <c:pt idx="1181">
                  <c:v>0.35313</c:v>
                </c:pt>
                <c:pt idx="1182">
                  <c:v>0.33401999999999998</c:v>
                </c:pt>
                <c:pt idx="1183">
                  <c:v>0.11516999999999999</c:v>
                </c:pt>
                <c:pt idx="1184">
                  <c:v>0.1394</c:v>
                </c:pt>
                <c:pt idx="1185">
                  <c:v>0.13499</c:v>
                </c:pt>
                <c:pt idx="1186">
                  <c:v>0.28125</c:v>
                </c:pt>
                <c:pt idx="1187">
                  <c:v>0.35293999999999998</c:v>
                </c:pt>
                <c:pt idx="1188">
                  <c:v>0.34875</c:v>
                </c:pt>
                <c:pt idx="1189">
                  <c:v>0.1171</c:v>
                </c:pt>
                <c:pt idx="1190">
                  <c:v>0.12212000000000001</c:v>
                </c:pt>
                <c:pt idx="1191">
                  <c:v>0.11323999999999999</c:v>
                </c:pt>
                <c:pt idx="1192">
                  <c:v>0.21029999999999999</c:v>
                </c:pt>
                <c:pt idx="1193">
                  <c:v>0.35294999999999999</c:v>
                </c:pt>
                <c:pt idx="1194">
                  <c:v>0.35317999999999999</c:v>
                </c:pt>
                <c:pt idx="1195">
                  <c:v>0.11108999999999999</c:v>
                </c:pt>
                <c:pt idx="1196">
                  <c:v>0.1171</c:v>
                </c:pt>
                <c:pt idx="1197">
                  <c:v>0.28126000000000001</c:v>
                </c:pt>
                <c:pt idx="1198">
                  <c:v>0.35317999999999999</c:v>
                </c:pt>
                <c:pt idx="1199">
                  <c:v>0.11518</c:v>
                </c:pt>
                <c:pt idx="1200">
                  <c:v>0.11709</c:v>
                </c:pt>
                <c:pt idx="1201">
                  <c:v>0.12212000000000001</c:v>
                </c:pt>
                <c:pt idx="1202">
                  <c:v>0.34316999999999998</c:v>
                </c:pt>
                <c:pt idx="1203">
                  <c:v>0.34315000000000001</c:v>
                </c:pt>
                <c:pt idx="1204">
                  <c:v>0.33404</c:v>
                </c:pt>
                <c:pt idx="1205">
                  <c:v>0.18897</c:v>
                </c:pt>
                <c:pt idx="1206">
                  <c:v>0.21021000000000001</c:v>
                </c:pt>
                <c:pt idx="1207">
                  <c:v>0.28115000000000001</c:v>
                </c:pt>
                <c:pt idx="1208">
                  <c:v>0.32052000000000003</c:v>
                </c:pt>
                <c:pt idx="1209">
                  <c:v>0.21018999999999999</c:v>
                </c:pt>
                <c:pt idx="1210">
                  <c:v>0.1183</c:v>
                </c:pt>
                <c:pt idx="1211">
                  <c:v>0.12612999999999999</c:v>
                </c:pt>
                <c:pt idx="1212">
                  <c:v>0.14111000000000001</c:v>
                </c:pt>
                <c:pt idx="1213">
                  <c:v>0.11506</c:v>
                </c:pt>
                <c:pt idx="1214">
                  <c:v>0.35288999999999998</c:v>
                </c:pt>
                <c:pt idx="1215">
                  <c:v>0.3528</c:v>
                </c:pt>
                <c:pt idx="1216">
                  <c:v>0.15235000000000001</c:v>
                </c:pt>
                <c:pt idx="1217">
                  <c:v>0.15676000000000001</c:v>
                </c:pt>
                <c:pt idx="1218">
                  <c:v>0.32024999999999998</c:v>
                </c:pt>
                <c:pt idx="1219">
                  <c:v>0.13475000000000001</c:v>
                </c:pt>
                <c:pt idx="1220">
                  <c:v>0.12263</c:v>
                </c:pt>
                <c:pt idx="1221">
                  <c:v>0.32007999999999998</c:v>
                </c:pt>
                <c:pt idx="1222">
                  <c:v>0.11015999999999999</c:v>
                </c:pt>
                <c:pt idx="1223">
                  <c:v>0.14091000000000001</c:v>
                </c:pt>
                <c:pt idx="1224">
                  <c:v>0.12181</c:v>
                </c:pt>
                <c:pt idx="1225">
                  <c:v>0.13048999999999999</c:v>
                </c:pt>
                <c:pt idx="1226">
                  <c:v>0.13047</c:v>
                </c:pt>
                <c:pt idx="1227">
                  <c:v>0.11070000000000001</c:v>
                </c:pt>
                <c:pt idx="1228">
                  <c:v>0.33318999999999999</c:v>
                </c:pt>
                <c:pt idx="1229">
                  <c:v>0.3422</c:v>
                </c:pt>
                <c:pt idx="1230">
                  <c:v>0.14069999999999999</c:v>
                </c:pt>
                <c:pt idx="1231">
                  <c:v>0.18831999999999999</c:v>
                </c:pt>
                <c:pt idx="1232">
                  <c:v>0.13028000000000001</c:v>
                </c:pt>
                <c:pt idx="1233">
                  <c:v>0.35209000000000001</c:v>
                </c:pt>
                <c:pt idx="1234">
                  <c:v>0.11271</c:v>
                </c:pt>
                <c:pt idx="1235">
                  <c:v>0.12231</c:v>
                </c:pt>
                <c:pt idx="1236">
                  <c:v>0.13023000000000001</c:v>
                </c:pt>
                <c:pt idx="1237">
                  <c:v>0.15361</c:v>
                </c:pt>
                <c:pt idx="1238">
                  <c:v>0.13866999999999999</c:v>
                </c:pt>
                <c:pt idx="1239">
                  <c:v>0.33261000000000002</c:v>
                </c:pt>
                <c:pt idx="1240">
                  <c:v>0.12998999999999999</c:v>
                </c:pt>
                <c:pt idx="1241">
                  <c:v>0.12986</c:v>
                </c:pt>
                <c:pt idx="1242">
                  <c:v>0.13839000000000001</c:v>
                </c:pt>
                <c:pt idx="1243">
                  <c:v>0.34978999999999999</c:v>
                </c:pt>
                <c:pt idx="1244">
                  <c:v>0.13396</c:v>
                </c:pt>
                <c:pt idx="1245">
                  <c:v>0.34117999999999998</c:v>
                </c:pt>
                <c:pt idx="1246">
                  <c:v>0.30082999999999999</c:v>
                </c:pt>
                <c:pt idx="1247">
                  <c:v>0.31863999999999998</c:v>
                </c:pt>
                <c:pt idx="1248">
                  <c:v>0.11015999999999999</c:v>
                </c:pt>
                <c:pt idx="1249">
                  <c:v>0.16889999999999999</c:v>
                </c:pt>
                <c:pt idx="1250">
                  <c:v>0.11605</c:v>
                </c:pt>
                <c:pt idx="1251">
                  <c:v>0.34638000000000002</c:v>
                </c:pt>
                <c:pt idx="1252">
                  <c:v>0.12171</c:v>
                </c:pt>
                <c:pt idx="1253">
                  <c:v>0.34919</c:v>
                </c:pt>
                <c:pt idx="1254">
                  <c:v>0.35054999999999997</c:v>
                </c:pt>
                <c:pt idx="1255">
                  <c:v>0.34050000000000002</c:v>
                </c:pt>
                <c:pt idx="1256">
                  <c:v>0.12156</c:v>
                </c:pt>
                <c:pt idx="1257">
                  <c:v>0.31764999999999999</c:v>
                </c:pt>
                <c:pt idx="1258">
                  <c:v>0.13938999999999999</c:v>
                </c:pt>
                <c:pt idx="1259">
                  <c:v>0.34823999999999999</c:v>
                </c:pt>
                <c:pt idx="1260">
                  <c:v>0.12452000000000001</c:v>
                </c:pt>
                <c:pt idx="1261">
                  <c:v>0.27807999999999999</c:v>
                </c:pt>
                <c:pt idx="1262">
                  <c:v>0.10945000000000001</c:v>
                </c:pt>
                <c:pt idx="1263">
                  <c:v>0.34949000000000002</c:v>
                </c:pt>
                <c:pt idx="1264">
                  <c:v>0.14610999999999999</c:v>
                </c:pt>
                <c:pt idx="1265">
                  <c:v>0.13302</c:v>
                </c:pt>
                <c:pt idx="1266">
                  <c:v>0.12855</c:v>
                </c:pt>
                <c:pt idx="1267">
                  <c:v>0.12091</c:v>
                </c:pt>
                <c:pt idx="1268">
                  <c:v>0.11516</c:v>
                </c:pt>
                <c:pt idx="1269">
                  <c:v>0.13270000000000001</c:v>
                </c:pt>
                <c:pt idx="1270">
                  <c:v>0.13700999999999999</c:v>
                </c:pt>
                <c:pt idx="1271">
                  <c:v>0.13880999999999999</c:v>
                </c:pt>
                <c:pt idx="1272">
                  <c:v>0.12366000000000001</c:v>
                </c:pt>
                <c:pt idx="1273">
                  <c:v>0.12809999999999999</c:v>
                </c:pt>
                <c:pt idx="1274">
                  <c:v>0.13653999999999999</c:v>
                </c:pt>
                <c:pt idx="1275">
                  <c:v>0.10798000000000001</c:v>
                </c:pt>
                <c:pt idx="1276">
                  <c:v>0.11073</c:v>
                </c:pt>
                <c:pt idx="1277">
                  <c:v>0.11057</c:v>
                </c:pt>
                <c:pt idx="1278">
                  <c:v>0.10777</c:v>
                </c:pt>
                <c:pt idx="1279">
                  <c:v>0.1143</c:v>
                </c:pt>
                <c:pt idx="1280">
                  <c:v>0.13796</c:v>
                </c:pt>
                <c:pt idx="1281">
                  <c:v>0.34244000000000002</c:v>
                </c:pt>
                <c:pt idx="1282">
                  <c:v>0.34231</c:v>
                </c:pt>
                <c:pt idx="1283">
                  <c:v>0.11904000000000001</c:v>
                </c:pt>
                <c:pt idx="1284">
                  <c:v>0.33666000000000001</c:v>
                </c:pt>
                <c:pt idx="1285">
                  <c:v>0.32700000000000001</c:v>
                </c:pt>
                <c:pt idx="1286">
                  <c:v>0.13735</c:v>
                </c:pt>
                <c:pt idx="1287">
                  <c:v>0.13707</c:v>
                </c:pt>
                <c:pt idx="1288">
                  <c:v>0.32634999999999997</c:v>
                </c:pt>
                <c:pt idx="1289">
                  <c:v>0.13499</c:v>
                </c:pt>
                <c:pt idx="1290">
                  <c:v>0.16497999999999999</c:v>
                </c:pt>
                <c:pt idx="1291">
                  <c:v>0.12198000000000001</c:v>
                </c:pt>
                <c:pt idx="1292">
                  <c:v>0.11856999999999999</c:v>
                </c:pt>
                <c:pt idx="1293">
                  <c:v>0.29398999999999997</c:v>
                </c:pt>
                <c:pt idx="1294">
                  <c:v>0.13422999999999999</c:v>
                </c:pt>
                <c:pt idx="1295">
                  <c:v>0.11815000000000001</c:v>
                </c:pt>
                <c:pt idx="1296">
                  <c:v>0.11058999999999999</c:v>
                </c:pt>
                <c:pt idx="1297">
                  <c:v>0.11728</c:v>
                </c:pt>
                <c:pt idx="1298">
                  <c:v>0.12127</c:v>
                </c:pt>
                <c:pt idx="1299">
                  <c:v>0.34255000000000002</c:v>
                </c:pt>
                <c:pt idx="1300">
                  <c:v>0.10593</c:v>
                </c:pt>
                <c:pt idx="1301">
                  <c:v>0.1638</c:v>
                </c:pt>
                <c:pt idx="1302">
                  <c:v>0.31057000000000001</c:v>
                </c:pt>
                <c:pt idx="1303">
                  <c:v>0.34205999999999998</c:v>
                </c:pt>
                <c:pt idx="1304">
                  <c:v>0.31012000000000001</c:v>
                </c:pt>
                <c:pt idx="1305">
                  <c:v>0.30997000000000002</c:v>
                </c:pt>
                <c:pt idx="1306">
                  <c:v>0.16322999999999999</c:v>
                </c:pt>
                <c:pt idx="1307">
                  <c:v>0.32207000000000002</c:v>
                </c:pt>
                <c:pt idx="1308">
                  <c:v>0.30748999999999999</c:v>
                </c:pt>
                <c:pt idx="1309">
                  <c:v>0.11637</c:v>
                </c:pt>
                <c:pt idx="1310">
                  <c:v>0.11078</c:v>
                </c:pt>
                <c:pt idx="1311">
                  <c:v>0.10881</c:v>
                </c:pt>
                <c:pt idx="1312">
                  <c:v>0.16122</c:v>
                </c:pt>
                <c:pt idx="1313">
                  <c:v>0.19961000000000001</c:v>
                </c:pt>
                <c:pt idx="1314">
                  <c:v>0.1333</c:v>
                </c:pt>
                <c:pt idx="1315">
                  <c:v>0.33723999999999998</c:v>
                </c:pt>
                <c:pt idx="1316">
                  <c:v>0.11479</c:v>
                </c:pt>
                <c:pt idx="1317">
                  <c:v>0.28814000000000001</c:v>
                </c:pt>
                <c:pt idx="1318">
                  <c:v>0.28798000000000001</c:v>
                </c:pt>
                <c:pt idx="1319">
                  <c:v>0.30470000000000003</c:v>
                </c:pt>
                <c:pt idx="1320">
                  <c:v>0.11430999999999999</c:v>
                </c:pt>
                <c:pt idx="1321">
                  <c:v>0.30436000000000002</c:v>
                </c:pt>
                <c:pt idx="1322">
                  <c:v>0.11796</c:v>
                </c:pt>
                <c:pt idx="1323">
                  <c:v>0.31707999999999997</c:v>
                </c:pt>
                <c:pt idx="1324">
                  <c:v>0.11461</c:v>
                </c:pt>
                <c:pt idx="1325">
                  <c:v>0.12211</c:v>
                </c:pt>
                <c:pt idx="1326">
                  <c:v>0.3256</c:v>
                </c:pt>
                <c:pt idx="1327">
                  <c:v>0.1091</c:v>
                </c:pt>
                <c:pt idx="1328">
                  <c:v>0.10878</c:v>
                </c:pt>
                <c:pt idx="1329">
                  <c:v>0.10296</c:v>
                </c:pt>
                <c:pt idx="1330">
                  <c:v>0.12118</c:v>
                </c:pt>
                <c:pt idx="1331">
                  <c:v>0.12109</c:v>
                </c:pt>
                <c:pt idx="1332">
                  <c:v>0.12515000000000001</c:v>
                </c:pt>
                <c:pt idx="1333">
                  <c:v>0.30198000000000003</c:v>
                </c:pt>
                <c:pt idx="1334">
                  <c:v>0.30163000000000001</c:v>
                </c:pt>
                <c:pt idx="1335">
                  <c:v>0.33178999999999997</c:v>
                </c:pt>
                <c:pt idx="1336">
                  <c:v>0.10233</c:v>
                </c:pt>
                <c:pt idx="1337">
                  <c:v>0.2999</c:v>
                </c:pt>
                <c:pt idx="1338">
                  <c:v>0.1032</c:v>
                </c:pt>
                <c:pt idx="1339">
                  <c:v>0.10104</c:v>
                </c:pt>
                <c:pt idx="1340">
                  <c:v>0.12961</c:v>
                </c:pt>
                <c:pt idx="1341">
                  <c:v>0.11953</c:v>
                </c:pt>
                <c:pt idx="1342">
                  <c:v>0.32948</c:v>
                </c:pt>
                <c:pt idx="1343">
                  <c:v>0.11891</c:v>
                </c:pt>
                <c:pt idx="1344">
                  <c:v>0.29747000000000001</c:v>
                </c:pt>
                <c:pt idx="1345">
                  <c:v>0.10062</c:v>
                </c:pt>
                <c:pt idx="1346">
                  <c:v>0.31786999999999999</c:v>
                </c:pt>
                <c:pt idx="1347">
                  <c:v>0.32751000000000002</c:v>
                </c:pt>
                <c:pt idx="1348">
                  <c:v>0.1021</c:v>
                </c:pt>
                <c:pt idx="1349">
                  <c:v>0.32695999999999997</c:v>
                </c:pt>
                <c:pt idx="1350">
                  <c:v>0.11065999999999999</c:v>
                </c:pt>
                <c:pt idx="1351">
                  <c:v>0.25792999999999999</c:v>
                </c:pt>
                <c:pt idx="1352">
                  <c:v>0.29520999999999997</c:v>
                </c:pt>
                <c:pt idx="1353">
                  <c:v>0.15397</c:v>
                </c:pt>
                <c:pt idx="1354">
                  <c:v>0.27766999999999997</c:v>
                </c:pt>
                <c:pt idx="1355">
                  <c:v>0.10476000000000001</c:v>
                </c:pt>
                <c:pt idx="1356">
                  <c:v>0.10592</c:v>
                </c:pt>
                <c:pt idx="1357">
                  <c:v>0.10437</c:v>
                </c:pt>
                <c:pt idx="1358">
                  <c:v>0.10491</c:v>
                </c:pt>
                <c:pt idx="1359">
                  <c:v>0.30453000000000002</c:v>
                </c:pt>
                <c:pt idx="1360">
                  <c:v>0.11910999999999999</c:v>
                </c:pt>
                <c:pt idx="1361">
                  <c:v>0.27223000000000003</c:v>
                </c:pt>
                <c:pt idx="1362">
                  <c:v>0.10745</c:v>
                </c:pt>
                <c:pt idx="1363">
                  <c:v>0.14971000000000001</c:v>
                </c:pt>
                <c:pt idx="1364">
                  <c:v>0.30070000000000002</c:v>
                </c:pt>
                <c:pt idx="1365">
                  <c:v>0.12185</c:v>
                </c:pt>
                <c:pt idx="1366">
                  <c:v>0.27061000000000002</c:v>
                </c:pt>
                <c:pt idx="1367">
                  <c:v>0.28737000000000001</c:v>
                </c:pt>
                <c:pt idx="1368">
                  <c:v>0.28653000000000001</c:v>
                </c:pt>
                <c:pt idx="1369">
                  <c:v>0.10238999999999999</c:v>
                </c:pt>
                <c:pt idx="1370">
                  <c:v>0.10119</c:v>
                </c:pt>
                <c:pt idx="1371">
                  <c:v>0.26884000000000002</c:v>
                </c:pt>
                <c:pt idx="1372">
                  <c:v>0.30670999999999998</c:v>
                </c:pt>
                <c:pt idx="1373">
                  <c:v>0.12216</c:v>
                </c:pt>
                <c:pt idx="1374">
                  <c:v>0.24873000000000001</c:v>
                </c:pt>
                <c:pt idx="1375">
                  <c:v>9.4979999999999995E-2</c:v>
                </c:pt>
                <c:pt idx="1376">
                  <c:v>0.10581</c:v>
                </c:pt>
                <c:pt idx="1377">
                  <c:v>0.10037</c:v>
                </c:pt>
                <c:pt idx="1378">
                  <c:v>0.11105</c:v>
                </c:pt>
                <c:pt idx="1379">
                  <c:v>0.11119</c:v>
                </c:pt>
                <c:pt idx="1380">
                  <c:v>0.28156999999999999</c:v>
                </c:pt>
                <c:pt idx="1381">
                  <c:v>0.10406</c:v>
                </c:pt>
                <c:pt idx="1382">
                  <c:v>9.375E-2</c:v>
                </c:pt>
                <c:pt idx="1383">
                  <c:v>0.13117000000000001</c:v>
                </c:pt>
                <c:pt idx="1384">
                  <c:v>9.3609999999999999E-2</c:v>
                </c:pt>
                <c:pt idx="1385">
                  <c:v>0.28060000000000002</c:v>
                </c:pt>
                <c:pt idx="1386">
                  <c:v>0.12156</c:v>
                </c:pt>
                <c:pt idx="1387">
                  <c:v>0.10614</c:v>
                </c:pt>
                <c:pt idx="1388">
                  <c:v>0.3004</c:v>
                </c:pt>
                <c:pt idx="1389">
                  <c:v>9.4780000000000003E-2</c:v>
                </c:pt>
                <c:pt idx="1390">
                  <c:v>0.10281</c:v>
                </c:pt>
                <c:pt idx="1391">
                  <c:v>0.27853</c:v>
                </c:pt>
                <c:pt idx="1392">
                  <c:v>9.1920000000000002E-2</c:v>
                </c:pt>
                <c:pt idx="1393">
                  <c:v>0.27790999999999999</c:v>
                </c:pt>
                <c:pt idx="1394">
                  <c:v>0.10231</c:v>
                </c:pt>
                <c:pt idx="1395">
                  <c:v>0.11258</c:v>
                </c:pt>
                <c:pt idx="1396">
                  <c:v>0.12759000000000001</c:v>
                </c:pt>
                <c:pt idx="1397">
                  <c:v>0.23927000000000001</c:v>
                </c:pt>
                <c:pt idx="1398">
                  <c:v>0.15728</c:v>
                </c:pt>
                <c:pt idx="1399">
                  <c:v>9.9839999999999998E-2</c:v>
                </c:pt>
                <c:pt idx="1400">
                  <c:v>0.28555000000000003</c:v>
                </c:pt>
                <c:pt idx="1401">
                  <c:v>0.30218</c:v>
                </c:pt>
                <c:pt idx="1402">
                  <c:v>8.9599999999999999E-2</c:v>
                </c:pt>
                <c:pt idx="1403">
                  <c:v>0.12611</c:v>
                </c:pt>
                <c:pt idx="1404">
                  <c:v>0.10555</c:v>
                </c:pt>
                <c:pt idx="1405">
                  <c:v>9.5320000000000002E-2</c:v>
                </c:pt>
                <c:pt idx="1406">
                  <c:v>0.29021999999999998</c:v>
                </c:pt>
                <c:pt idx="1407">
                  <c:v>9.4700000000000006E-2</c:v>
                </c:pt>
                <c:pt idx="1408">
                  <c:v>9.4589999999999994E-2</c:v>
                </c:pt>
                <c:pt idx="1409">
                  <c:v>0.29796</c:v>
                </c:pt>
                <c:pt idx="1410">
                  <c:v>0.25241999999999998</c:v>
                </c:pt>
                <c:pt idx="1411">
                  <c:v>9.7850000000000006E-2</c:v>
                </c:pt>
                <c:pt idx="1412">
                  <c:v>0.26762000000000002</c:v>
                </c:pt>
                <c:pt idx="1413">
                  <c:v>0.28749999999999998</c:v>
                </c:pt>
                <c:pt idx="1414">
                  <c:v>8.9719999999999994E-2</c:v>
                </c:pt>
                <c:pt idx="1415">
                  <c:v>8.9230000000000004E-2</c:v>
                </c:pt>
                <c:pt idx="1416">
                  <c:v>0.29493000000000003</c:v>
                </c:pt>
                <c:pt idx="1417">
                  <c:v>0.11212</c:v>
                </c:pt>
                <c:pt idx="1418">
                  <c:v>9.2369999999999994E-2</c:v>
                </c:pt>
                <c:pt idx="1419">
                  <c:v>8.8730000000000003E-2</c:v>
                </c:pt>
                <c:pt idx="1420">
                  <c:v>0.11144</c:v>
                </c:pt>
                <c:pt idx="1421">
                  <c:v>0.10265000000000001</c:v>
                </c:pt>
                <c:pt idx="1422">
                  <c:v>9.6180000000000002E-2</c:v>
                </c:pt>
                <c:pt idx="1423">
                  <c:v>0.11101</c:v>
                </c:pt>
                <c:pt idx="1424">
                  <c:v>0.1051</c:v>
                </c:pt>
                <c:pt idx="1425">
                  <c:v>0.108</c:v>
                </c:pt>
                <c:pt idx="1426">
                  <c:v>0.10108</c:v>
                </c:pt>
                <c:pt idx="1427">
                  <c:v>0.10083</c:v>
                </c:pt>
                <c:pt idx="1428">
                  <c:v>0.28044999999999998</c:v>
                </c:pt>
                <c:pt idx="1429">
                  <c:v>0.10777</c:v>
                </c:pt>
                <c:pt idx="1430">
                  <c:v>0.22523000000000001</c:v>
                </c:pt>
                <c:pt idx="1431">
                  <c:v>8.9469999999999994E-2</c:v>
                </c:pt>
                <c:pt idx="1432">
                  <c:v>8.4610000000000005E-2</c:v>
                </c:pt>
                <c:pt idx="1433">
                  <c:v>0.27853</c:v>
                </c:pt>
                <c:pt idx="1434">
                  <c:v>0.10308</c:v>
                </c:pt>
                <c:pt idx="1435">
                  <c:v>0.10796</c:v>
                </c:pt>
                <c:pt idx="1436">
                  <c:v>0.24168999999999999</c:v>
                </c:pt>
                <c:pt idx="1437">
                  <c:v>9.5850000000000005E-2</c:v>
                </c:pt>
                <c:pt idx="1438">
                  <c:v>0.14521000000000001</c:v>
                </c:pt>
                <c:pt idx="1439">
                  <c:v>0.27515000000000001</c:v>
                </c:pt>
                <c:pt idx="1440">
                  <c:v>8.6379999999999998E-2</c:v>
                </c:pt>
                <c:pt idx="1441">
                  <c:v>8.7830000000000005E-2</c:v>
                </c:pt>
                <c:pt idx="1442">
                  <c:v>0.25489000000000001</c:v>
                </c:pt>
                <c:pt idx="1443">
                  <c:v>0.10829</c:v>
                </c:pt>
                <c:pt idx="1444">
                  <c:v>9.4439999999999996E-2</c:v>
                </c:pt>
                <c:pt idx="1445">
                  <c:v>8.8330000000000006E-2</c:v>
                </c:pt>
                <c:pt idx="1446">
                  <c:v>0.11615</c:v>
                </c:pt>
                <c:pt idx="1447">
                  <c:v>0.12855</c:v>
                </c:pt>
                <c:pt idx="1448">
                  <c:v>8.3610000000000004E-2</c:v>
                </c:pt>
                <c:pt idx="1449">
                  <c:v>8.6790000000000006E-2</c:v>
                </c:pt>
                <c:pt idx="1450">
                  <c:v>0.12803</c:v>
                </c:pt>
                <c:pt idx="1451">
                  <c:v>8.7249999999999994E-2</c:v>
                </c:pt>
                <c:pt idx="1452">
                  <c:v>0.10482</c:v>
                </c:pt>
                <c:pt idx="1453">
                  <c:v>8.1600000000000006E-2</c:v>
                </c:pt>
                <c:pt idx="1454">
                  <c:v>0.14194000000000001</c:v>
                </c:pt>
                <c:pt idx="1455">
                  <c:v>8.2669999999999993E-2</c:v>
                </c:pt>
                <c:pt idx="1456">
                  <c:v>9.9699999999999997E-2</c:v>
                </c:pt>
                <c:pt idx="1457">
                  <c:v>9.0410000000000004E-2</c:v>
                </c:pt>
                <c:pt idx="1458">
                  <c:v>9.0389999999999998E-2</c:v>
                </c:pt>
                <c:pt idx="1459">
                  <c:v>8.1390000000000004E-2</c:v>
                </c:pt>
                <c:pt idx="1460">
                  <c:v>0.10446999999999999</c:v>
                </c:pt>
                <c:pt idx="1461">
                  <c:v>0.11461</c:v>
                </c:pt>
                <c:pt idx="1462">
                  <c:v>0.10644000000000001</c:v>
                </c:pt>
                <c:pt idx="1463">
                  <c:v>8.1379999999999994E-2</c:v>
                </c:pt>
                <c:pt idx="1464">
                  <c:v>8.1390000000000004E-2</c:v>
                </c:pt>
                <c:pt idx="1465">
                  <c:v>0.10306999999999999</c:v>
                </c:pt>
                <c:pt idx="1466">
                  <c:v>8.2659999999999997E-2</c:v>
                </c:pt>
                <c:pt idx="1467">
                  <c:v>0.10453</c:v>
                </c:pt>
                <c:pt idx="1468">
                  <c:v>0.10453999999999999</c:v>
                </c:pt>
                <c:pt idx="1469">
                  <c:v>9.0459999999999999E-2</c:v>
                </c:pt>
                <c:pt idx="1470">
                  <c:v>0.10458000000000001</c:v>
                </c:pt>
                <c:pt idx="1471">
                  <c:v>9.3079999999999996E-2</c:v>
                </c:pt>
                <c:pt idx="1472">
                  <c:v>9.9790000000000004E-2</c:v>
                </c:pt>
                <c:pt idx="1473">
                  <c:v>0.23715</c:v>
                </c:pt>
                <c:pt idx="1474">
                  <c:v>8.2540000000000002E-2</c:v>
                </c:pt>
                <c:pt idx="1475">
                  <c:v>0.23821999999999999</c:v>
                </c:pt>
                <c:pt idx="1476">
                  <c:v>0.10113999999999999</c:v>
                </c:pt>
                <c:pt idx="1477">
                  <c:v>0.27485999999999999</c:v>
                </c:pt>
                <c:pt idx="1478">
                  <c:v>0.28665000000000002</c:v>
                </c:pt>
                <c:pt idx="1479">
                  <c:v>0.10063999999999999</c:v>
                </c:pt>
                <c:pt idx="1480">
                  <c:v>0.10142</c:v>
                </c:pt>
                <c:pt idx="1481">
                  <c:v>9.7350000000000006E-2</c:v>
                </c:pt>
                <c:pt idx="1482">
                  <c:v>9.6170000000000005E-2</c:v>
                </c:pt>
                <c:pt idx="1483">
                  <c:v>0.10059999999999999</c:v>
                </c:pt>
                <c:pt idx="1484">
                  <c:v>0.10861999999999999</c:v>
                </c:pt>
                <c:pt idx="1485">
                  <c:v>0.11379</c:v>
                </c:pt>
                <c:pt idx="1486">
                  <c:v>0.16893</c:v>
                </c:pt>
                <c:pt idx="1487">
                  <c:v>0.13064999999999999</c:v>
                </c:pt>
                <c:pt idx="1488">
                  <c:v>0.25386999999999998</c:v>
                </c:pt>
              </c:numCache>
            </c:numRef>
          </c:yVal>
          <c:smooth val="0"/>
          <c:extLst>
            <c:ext xmlns:c16="http://schemas.microsoft.com/office/drawing/2014/chart" uri="{C3380CC4-5D6E-409C-BE32-E72D297353CC}">
              <c16:uniqueId val="{00000000-8916-4EEC-B5F9-62E0C102F7EA}"/>
            </c:ext>
          </c:extLst>
        </c:ser>
        <c:ser>
          <c:idx val="1"/>
          <c:order val="1"/>
          <c:tx>
            <c:v>Girls</c:v>
          </c:tx>
          <c:spPr>
            <a:ln w="25400" cap="rnd">
              <a:noFill/>
              <a:round/>
            </a:ln>
            <a:effectLst/>
          </c:spPr>
          <c:marker>
            <c:symbol val="circle"/>
            <c:size val="5"/>
            <c:spPr>
              <a:solidFill>
                <a:srgbClr val="CC99FF"/>
              </a:solidFill>
              <a:ln w="9525">
                <a:solidFill>
                  <a:srgbClr val="7D3B78"/>
                </a:solidFill>
              </a:ln>
              <a:effectLst/>
            </c:spPr>
          </c:marker>
          <c:trendline>
            <c:spPr>
              <a:ln w="19050" cap="rnd">
                <a:solidFill>
                  <a:srgbClr val="7030A0"/>
                </a:solidFill>
                <a:prstDash val="sysDot"/>
              </a:ln>
              <a:effectLst/>
            </c:spPr>
            <c:trendlineType val="poly"/>
            <c:order val="2"/>
            <c:dispRSqr val="0"/>
            <c:dispEq val="0"/>
          </c:trendline>
          <c:xVal>
            <c:numRef>
              <c:f>'Grade 8 RW by Sex'!$C$1493:$C$2916</c:f>
              <c:numCache>
                <c:formatCode>General</c:formatCode>
                <c:ptCount val="142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2</c:v>
                </c:pt>
                <c:pt idx="74">
                  <c:v>2</c:v>
                </c:pt>
                <c:pt idx="75">
                  <c:v>2</c:v>
                </c:pt>
                <c:pt idx="76">
                  <c:v>2</c:v>
                </c:pt>
                <c:pt idx="77">
                  <c:v>2</c:v>
                </c:pt>
                <c:pt idx="78">
                  <c:v>2</c:v>
                </c:pt>
                <c:pt idx="79">
                  <c:v>2</c:v>
                </c:pt>
                <c:pt idx="80">
                  <c:v>2</c:v>
                </c:pt>
                <c:pt idx="81">
                  <c:v>2</c:v>
                </c:pt>
                <c:pt idx="82">
                  <c:v>2</c:v>
                </c:pt>
                <c:pt idx="83">
                  <c:v>2</c:v>
                </c:pt>
                <c:pt idx="84">
                  <c:v>2</c:v>
                </c:pt>
                <c:pt idx="85">
                  <c:v>2</c:v>
                </c:pt>
                <c:pt idx="86">
                  <c:v>2</c:v>
                </c:pt>
                <c:pt idx="87">
                  <c:v>2</c:v>
                </c:pt>
                <c:pt idx="88">
                  <c:v>2</c:v>
                </c:pt>
                <c:pt idx="89">
                  <c:v>2</c:v>
                </c:pt>
                <c:pt idx="90">
                  <c:v>2</c:v>
                </c:pt>
                <c:pt idx="91">
                  <c:v>2</c:v>
                </c:pt>
                <c:pt idx="92">
                  <c:v>2</c:v>
                </c:pt>
                <c:pt idx="93">
                  <c:v>2</c:v>
                </c:pt>
                <c:pt idx="94">
                  <c:v>2</c:v>
                </c:pt>
                <c:pt idx="95">
                  <c:v>2</c:v>
                </c:pt>
                <c:pt idx="96">
                  <c:v>2</c:v>
                </c:pt>
                <c:pt idx="97">
                  <c:v>3</c:v>
                </c:pt>
                <c:pt idx="98">
                  <c:v>3</c:v>
                </c:pt>
                <c:pt idx="99">
                  <c:v>3</c:v>
                </c:pt>
                <c:pt idx="100">
                  <c:v>3</c:v>
                </c:pt>
                <c:pt idx="101">
                  <c:v>3</c:v>
                </c:pt>
                <c:pt idx="102">
                  <c:v>3</c:v>
                </c:pt>
                <c:pt idx="103">
                  <c:v>3</c:v>
                </c:pt>
                <c:pt idx="104">
                  <c:v>3</c:v>
                </c:pt>
                <c:pt idx="105">
                  <c:v>3</c:v>
                </c:pt>
                <c:pt idx="106">
                  <c:v>3</c:v>
                </c:pt>
                <c:pt idx="107">
                  <c:v>3</c:v>
                </c:pt>
                <c:pt idx="108">
                  <c:v>3</c:v>
                </c:pt>
                <c:pt idx="109">
                  <c:v>3</c:v>
                </c:pt>
                <c:pt idx="110">
                  <c:v>3</c:v>
                </c:pt>
                <c:pt idx="111">
                  <c:v>3</c:v>
                </c:pt>
                <c:pt idx="112">
                  <c:v>3</c:v>
                </c:pt>
                <c:pt idx="113">
                  <c:v>3</c:v>
                </c:pt>
                <c:pt idx="114">
                  <c:v>4</c:v>
                </c:pt>
                <c:pt idx="115">
                  <c:v>4</c:v>
                </c:pt>
                <c:pt idx="116">
                  <c:v>4</c:v>
                </c:pt>
                <c:pt idx="117">
                  <c:v>4</c:v>
                </c:pt>
                <c:pt idx="118">
                  <c:v>4</c:v>
                </c:pt>
                <c:pt idx="119">
                  <c:v>4</c:v>
                </c:pt>
                <c:pt idx="120">
                  <c:v>4</c:v>
                </c:pt>
                <c:pt idx="121">
                  <c:v>4</c:v>
                </c:pt>
                <c:pt idx="122">
                  <c:v>4</c:v>
                </c:pt>
                <c:pt idx="123">
                  <c:v>4</c:v>
                </c:pt>
                <c:pt idx="124">
                  <c:v>4</c:v>
                </c:pt>
                <c:pt idx="125">
                  <c:v>4</c:v>
                </c:pt>
                <c:pt idx="126">
                  <c:v>4</c:v>
                </c:pt>
                <c:pt idx="127">
                  <c:v>4</c:v>
                </c:pt>
                <c:pt idx="128">
                  <c:v>4</c:v>
                </c:pt>
                <c:pt idx="129">
                  <c:v>5</c:v>
                </c:pt>
                <c:pt idx="130">
                  <c:v>5</c:v>
                </c:pt>
                <c:pt idx="131">
                  <c:v>5</c:v>
                </c:pt>
                <c:pt idx="132">
                  <c:v>5</c:v>
                </c:pt>
                <c:pt idx="133">
                  <c:v>5</c:v>
                </c:pt>
                <c:pt idx="134">
                  <c:v>5</c:v>
                </c:pt>
                <c:pt idx="135">
                  <c:v>5</c:v>
                </c:pt>
                <c:pt idx="136">
                  <c:v>5</c:v>
                </c:pt>
                <c:pt idx="137">
                  <c:v>5</c:v>
                </c:pt>
                <c:pt idx="138">
                  <c:v>5</c:v>
                </c:pt>
                <c:pt idx="139">
                  <c:v>5</c:v>
                </c:pt>
                <c:pt idx="140">
                  <c:v>5</c:v>
                </c:pt>
                <c:pt idx="141">
                  <c:v>5</c:v>
                </c:pt>
                <c:pt idx="142">
                  <c:v>5</c:v>
                </c:pt>
                <c:pt idx="143">
                  <c:v>5</c:v>
                </c:pt>
                <c:pt idx="144">
                  <c:v>6</c:v>
                </c:pt>
                <c:pt idx="145">
                  <c:v>6</c:v>
                </c:pt>
                <c:pt idx="146">
                  <c:v>6</c:v>
                </c:pt>
                <c:pt idx="147">
                  <c:v>6</c:v>
                </c:pt>
                <c:pt idx="148">
                  <c:v>6</c:v>
                </c:pt>
                <c:pt idx="149">
                  <c:v>6</c:v>
                </c:pt>
                <c:pt idx="150">
                  <c:v>6</c:v>
                </c:pt>
                <c:pt idx="151">
                  <c:v>6</c:v>
                </c:pt>
                <c:pt idx="152">
                  <c:v>6</c:v>
                </c:pt>
                <c:pt idx="153">
                  <c:v>6</c:v>
                </c:pt>
                <c:pt idx="154">
                  <c:v>6</c:v>
                </c:pt>
                <c:pt idx="155">
                  <c:v>6</c:v>
                </c:pt>
                <c:pt idx="156">
                  <c:v>6</c:v>
                </c:pt>
                <c:pt idx="157">
                  <c:v>6</c:v>
                </c:pt>
                <c:pt idx="158">
                  <c:v>7</c:v>
                </c:pt>
                <c:pt idx="159">
                  <c:v>7</c:v>
                </c:pt>
                <c:pt idx="160">
                  <c:v>7</c:v>
                </c:pt>
                <c:pt idx="161">
                  <c:v>7</c:v>
                </c:pt>
                <c:pt idx="162">
                  <c:v>7</c:v>
                </c:pt>
                <c:pt idx="163">
                  <c:v>7</c:v>
                </c:pt>
                <c:pt idx="164">
                  <c:v>7</c:v>
                </c:pt>
                <c:pt idx="165">
                  <c:v>7</c:v>
                </c:pt>
                <c:pt idx="166">
                  <c:v>7</c:v>
                </c:pt>
                <c:pt idx="167">
                  <c:v>7</c:v>
                </c:pt>
                <c:pt idx="168">
                  <c:v>7</c:v>
                </c:pt>
                <c:pt idx="169">
                  <c:v>8</c:v>
                </c:pt>
                <c:pt idx="170">
                  <c:v>8</c:v>
                </c:pt>
                <c:pt idx="171">
                  <c:v>8</c:v>
                </c:pt>
                <c:pt idx="172">
                  <c:v>8</c:v>
                </c:pt>
                <c:pt idx="173">
                  <c:v>8</c:v>
                </c:pt>
                <c:pt idx="174">
                  <c:v>8</c:v>
                </c:pt>
                <c:pt idx="175">
                  <c:v>8</c:v>
                </c:pt>
                <c:pt idx="176">
                  <c:v>8</c:v>
                </c:pt>
                <c:pt idx="177">
                  <c:v>8</c:v>
                </c:pt>
                <c:pt idx="178">
                  <c:v>9</c:v>
                </c:pt>
                <c:pt idx="179">
                  <c:v>9</c:v>
                </c:pt>
                <c:pt idx="180">
                  <c:v>9</c:v>
                </c:pt>
                <c:pt idx="181">
                  <c:v>9</c:v>
                </c:pt>
                <c:pt idx="182">
                  <c:v>9</c:v>
                </c:pt>
                <c:pt idx="183">
                  <c:v>9</c:v>
                </c:pt>
                <c:pt idx="184">
                  <c:v>9</c:v>
                </c:pt>
                <c:pt idx="185">
                  <c:v>9</c:v>
                </c:pt>
                <c:pt idx="186">
                  <c:v>10</c:v>
                </c:pt>
                <c:pt idx="187">
                  <c:v>10</c:v>
                </c:pt>
                <c:pt idx="188">
                  <c:v>10</c:v>
                </c:pt>
                <c:pt idx="189">
                  <c:v>10</c:v>
                </c:pt>
                <c:pt idx="190">
                  <c:v>10</c:v>
                </c:pt>
                <c:pt idx="191">
                  <c:v>10</c:v>
                </c:pt>
                <c:pt idx="192">
                  <c:v>10</c:v>
                </c:pt>
                <c:pt idx="193">
                  <c:v>10</c:v>
                </c:pt>
                <c:pt idx="194">
                  <c:v>10</c:v>
                </c:pt>
                <c:pt idx="195">
                  <c:v>10</c:v>
                </c:pt>
                <c:pt idx="196">
                  <c:v>10</c:v>
                </c:pt>
                <c:pt idx="197">
                  <c:v>11</c:v>
                </c:pt>
                <c:pt idx="198">
                  <c:v>11</c:v>
                </c:pt>
                <c:pt idx="199">
                  <c:v>11</c:v>
                </c:pt>
                <c:pt idx="200">
                  <c:v>11</c:v>
                </c:pt>
                <c:pt idx="201">
                  <c:v>11</c:v>
                </c:pt>
                <c:pt idx="202">
                  <c:v>11</c:v>
                </c:pt>
                <c:pt idx="203">
                  <c:v>11</c:v>
                </c:pt>
                <c:pt idx="204">
                  <c:v>11</c:v>
                </c:pt>
                <c:pt idx="205">
                  <c:v>11</c:v>
                </c:pt>
                <c:pt idx="206">
                  <c:v>11</c:v>
                </c:pt>
                <c:pt idx="207">
                  <c:v>11</c:v>
                </c:pt>
                <c:pt idx="208">
                  <c:v>11</c:v>
                </c:pt>
                <c:pt idx="209">
                  <c:v>11</c:v>
                </c:pt>
                <c:pt idx="210">
                  <c:v>11</c:v>
                </c:pt>
                <c:pt idx="211">
                  <c:v>12</c:v>
                </c:pt>
                <c:pt idx="212">
                  <c:v>12</c:v>
                </c:pt>
                <c:pt idx="213">
                  <c:v>12</c:v>
                </c:pt>
                <c:pt idx="214">
                  <c:v>12</c:v>
                </c:pt>
                <c:pt idx="215">
                  <c:v>12</c:v>
                </c:pt>
                <c:pt idx="216">
                  <c:v>12</c:v>
                </c:pt>
                <c:pt idx="217">
                  <c:v>12</c:v>
                </c:pt>
                <c:pt idx="218">
                  <c:v>12</c:v>
                </c:pt>
                <c:pt idx="219">
                  <c:v>12</c:v>
                </c:pt>
                <c:pt idx="220">
                  <c:v>12</c:v>
                </c:pt>
                <c:pt idx="221">
                  <c:v>12</c:v>
                </c:pt>
                <c:pt idx="222">
                  <c:v>12</c:v>
                </c:pt>
                <c:pt idx="223">
                  <c:v>13</c:v>
                </c:pt>
                <c:pt idx="224">
                  <c:v>13</c:v>
                </c:pt>
                <c:pt idx="225">
                  <c:v>13</c:v>
                </c:pt>
                <c:pt idx="226">
                  <c:v>13</c:v>
                </c:pt>
                <c:pt idx="227">
                  <c:v>13</c:v>
                </c:pt>
                <c:pt idx="228">
                  <c:v>13</c:v>
                </c:pt>
                <c:pt idx="229">
                  <c:v>13</c:v>
                </c:pt>
                <c:pt idx="230">
                  <c:v>13</c:v>
                </c:pt>
                <c:pt idx="231">
                  <c:v>13</c:v>
                </c:pt>
                <c:pt idx="232">
                  <c:v>13</c:v>
                </c:pt>
                <c:pt idx="233">
                  <c:v>13</c:v>
                </c:pt>
                <c:pt idx="234">
                  <c:v>13</c:v>
                </c:pt>
                <c:pt idx="235">
                  <c:v>14</c:v>
                </c:pt>
                <c:pt idx="236">
                  <c:v>14</c:v>
                </c:pt>
                <c:pt idx="237">
                  <c:v>14</c:v>
                </c:pt>
                <c:pt idx="238">
                  <c:v>14</c:v>
                </c:pt>
                <c:pt idx="239">
                  <c:v>14</c:v>
                </c:pt>
                <c:pt idx="240">
                  <c:v>14</c:v>
                </c:pt>
                <c:pt idx="241">
                  <c:v>14</c:v>
                </c:pt>
                <c:pt idx="242">
                  <c:v>14</c:v>
                </c:pt>
                <c:pt idx="243">
                  <c:v>14</c:v>
                </c:pt>
                <c:pt idx="244">
                  <c:v>14</c:v>
                </c:pt>
                <c:pt idx="245">
                  <c:v>14</c:v>
                </c:pt>
                <c:pt idx="246">
                  <c:v>15</c:v>
                </c:pt>
                <c:pt idx="247">
                  <c:v>15</c:v>
                </c:pt>
                <c:pt idx="248">
                  <c:v>15</c:v>
                </c:pt>
                <c:pt idx="249">
                  <c:v>15</c:v>
                </c:pt>
                <c:pt idx="250">
                  <c:v>15</c:v>
                </c:pt>
                <c:pt idx="251">
                  <c:v>15</c:v>
                </c:pt>
                <c:pt idx="252">
                  <c:v>15</c:v>
                </c:pt>
                <c:pt idx="253">
                  <c:v>15</c:v>
                </c:pt>
                <c:pt idx="254">
                  <c:v>16</c:v>
                </c:pt>
                <c:pt idx="255">
                  <c:v>16</c:v>
                </c:pt>
                <c:pt idx="256">
                  <c:v>16</c:v>
                </c:pt>
                <c:pt idx="257">
                  <c:v>16</c:v>
                </c:pt>
                <c:pt idx="258">
                  <c:v>16</c:v>
                </c:pt>
                <c:pt idx="259">
                  <c:v>16</c:v>
                </c:pt>
                <c:pt idx="260">
                  <c:v>16</c:v>
                </c:pt>
                <c:pt idx="261">
                  <c:v>16</c:v>
                </c:pt>
                <c:pt idx="262">
                  <c:v>17</c:v>
                </c:pt>
                <c:pt idx="263">
                  <c:v>17</c:v>
                </c:pt>
                <c:pt idx="264">
                  <c:v>17</c:v>
                </c:pt>
                <c:pt idx="265">
                  <c:v>17</c:v>
                </c:pt>
                <c:pt idx="266">
                  <c:v>17</c:v>
                </c:pt>
                <c:pt idx="267">
                  <c:v>17</c:v>
                </c:pt>
                <c:pt idx="268">
                  <c:v>17</c:v>
                </c:pt>
                <c:pt idx="269">
                  <c:v>17</c:v>
                </c:pt>
                <c:pt idx="270">
                  <c:v>17</c:v>
                </c:pt>
                <c:pt idx="271">
                  <c:v>17</c:v>
                </c:pt>
                <c:pt idx="272">
                  <c:v>17</c:v>
                </c:pt>
                <c:pt idx="273">
                  <c:v>17</c:v>
                </c:pt>
                <c:pt idx="274">
                  <c:v>18</c:v>
                </c:pt>
                <c:pt idx="275">
                  <c:v>18</c:v>
                </c:pt>
                <c:pt idx="276">
                  <c:v>18</c:v>
                </c:pt>
                <c:pt idx="277">
                  <c:v>18</c:v>
                </c:pt>
                <c:pt idx="278">
                  <c:v>18</c:v>
                </c:pt>
                <c:pt idx="279">
                  <c:v>18</c:v>
                </c:pt>
                <c:pt idx="280">
                  <c:v>18</c:v>
                </c:pt>
                <c:pt idx="281">
                  <c:v>18</c:v>
                </c:pt>
                <c:pt idx="282">
                  <c:v>18</c:v>
                </c:pt>
                <c:pt idx="283">
                  <c:v>18</c:v>
                </c:pt>
                <c:pt idx="284">
                  <c:v>18</c:v>
                </c:pt>
                <c:pt idx="285">
                  <c:v>18</c:v>
                </c:pt>
                <c:pt idx="286">
                  <c:v>18</c:v>
                </c:pt>
                <c:pt idx="287">
                  <c:v>18</c:v>
                </c:pt>
                <c:pt idx="288">
                  <c:v>18</c:v>
                </c:pt>
                <c:pt idx="289">
                  <c:v>18</c:v>
                </c:pt>
                <c:pt idx="290">
                  <c:v>18</c:v>
                </c:pt>
                <c:pt idx="291">
                  <c:v>18</c:v>
                </c:pt>
                <c:pt idx="292">
                  <c:v>18</c:v>
                </c:pt>
                <c:pt idx="293">
                  <c:v>19</c:v>
                </c:pt>
                <c:pt idx="294">
                  <c:v>19</c:v>
                </c:pt>
                <c:pt idx="295">
                  <c:v>19</c:v>
                </c:pt>
                <c:pt idx="296">
                  <c:v>19</c:v>
                </c:pt>
                <c:pt idx="297">
                  <c:v>19</c:v>
                </c:pt>
                <c:pt idx="298">
                  <c:v>19</c:v>
                </c:pt>
                <c:pt idx="299">
                  <c:v>19</c:v>
                </c:pt>
                <c:pt idx="300">
                  <c:v>19</c:v>
                </c:pt>
                <c:pt idx="301">
                  <c:v>19</c:v>
                </c:pt>
                <c:pt idx="302">
                  <c:v>19</c:v>
                </c:pt>
                <c:pt idx="303">
                  <c:v>19</c:v>
                </c:pt>
                <c:pt idx="304">
                  <c:v>19</c:v>
                </c:pt>
                <c:pt idx="305">
                  <c:v>19</c:v>
                </c:pt>
                <c:pt idx="306">
                  <c:v>20</c:v>
                </c:pt>
                <c:pt idx="307">
                  <c:v>20</c:v>
                </c:pt>
                <c:pt idx="308">
                  <c:v>20</c:v>
                </c:pt>
                <c:pt idx="309">
                  <c:v>20</c:v>
                </c:pt>
                <c:pt idx="310">
                  <c:v>20</c:v>
                </c:pt>
                <c:pt idx="311">
                  <c:v>20</c:v>
                </c:pt>
                <c:pt idx="312">
                  <c:v>20</c:v>
                </c:pt>
                <c:pt idx="313">
                  <c:v>20</c:v>
                </c:pt>
                <c:pt idx="314">
                  <c:v>20</c:v>
                </c:pt>
                <c:pt idx="315">
                  <c:v>20</c:v>
                </c:pt>
                <c:pt idx="316">
                  <c:v>20</c:v>
                </c:pt>
                <c:pt idx="317">
                  <c:v>20</c:v>
                </c:pt>
                <c:pt idx="318">
                  <c:v>20</c:v>
                </c:pt>
                <c:pt idx="319">
                  <c:v>20</c:v>
                </c:pt>
                <c:pt idx="320">
                  <c:v>20</c:v>
                </c:pt>
                <c:pt idx="321">
                  <c:v>21</c:v>
                </c:pt>
                <c:pt idx="322">
                  <c:v>21</c:v>
                </c:pt>
                <c:pt idx="323">
                  <c:v>21</c:v>
                </c:pt>
                <c:pt idx="324">
                  <c:v>21</c:v>
                </c:pt>
                <c:pt idx="325">
                  <c:v>21</c:v>
                </c:pt>
                <c:pt idx="326">
                  <c:v>21</c:v>
                </c:pt>
                <c:pt idx="327">
                  <c:v>21</c:v>
                </c:pt>
                <c:pt idx="328">
                  <c:v>21</c:v>
                </c:pt>
                <c:pt idx="329">
                  <c:v>21</c:v>
                </c:pt>
                <c:pt idx="330">
                  <c:v>21</c:v>
                </c:pt>
                <c:pt idx="331">
                  <c:v>21</c:v>
                </c:pt>
                <c:pt idx="332">
                  <c:v>21</c:v>
                </c:pt>
                <c:pt idx="333">
                  <c:v>21</c:v>
                </c:pt>
                <c:pt idx="334">
                  <c:v>21</c:v>
                </c:pt>
                <c:pt idx="335">
                  <c:v>21</c:v>
                </c:pt>
                <c:pt idx="336">
                  <c:v>21</c:v>
                </c:pt>
                <c:pt idx="337">
                  <c:v>22</c:v>
                </c:pt>
                <c:pt idx="338">
                  <c:v>22</c:v>
                </c:pt>
                <c:pt idx="339">
                  <c:v>22</c:v>
                </c:pt>
                <c:pt idx="340">
                  <c:v>22</c:v>
                </c:pt>
                <c:pt idx="341">
                  <c:v>22</c:v>
                </c:pt>
                <c:pt idx="342">
                  <c:v>22</c:v>
                </c:pt>
                <c:pt idx="343">
                  <c:v>22</c:v>
                </c:pt>
                <c:pt idx="344">
                  <c:v>22</c:v>
                </c:pt>
                <c:pt idx="345">
                  <c:v>22</c:v>
                </c:pt>
                <c:pt idx="346">
                  <c:v>22</c:v>
                </c:pt>
                <c:pt idx="347">
                  <c:v>22</c:v>
                </c:pt>
                <c:pt idx="348">
                  <c:v>22</c:v>
                </c:pt>
                <c:pt idx="349">
                  <c:v>23</c:v>
                </c:pt>
                <c:pt idx="350">
                  <c:v>23</c:v>
                </c:pt>
                <c:pt idx="351">
                  <c:v>23</c:v>
                </c:pt>
                <c:pt idx="352">
                  <c:v>23</c:v>
                </c:pt>
                <c:pt idx="353">
                  <c:v>23</c:v>
                </c:pt>
                <c:pt idx="354">
                  <c:v>23</c:v>
                </c:pt>
                <c:pt idx="355">
                  <c:v>23</c:v>
                </c:pt>
                <c:pt idx="356">
                  <c:v>23</c:v>
                </c:pt>
                <c:pt idx="357">
                  <c:v>23</c:v>
                </c:pt>
                <c:pt idx="358">
                  <c:v>23</c:v>
                </c:pt>
                <c:pt idx="359">
                  <c:v>23</c:v>
                </c:pt>
                <c:pt idx="360">
                  <c:v>23</c:v>
                </c:pt>
                <c:pt idx="361">
                  <c:v>23</c:v>
                </c:pt>
                <c:pt idx="362">
                  <c:v>23</c:v>
                </c:pt>
                <c:pt idx="363">
                  <c:v>23</c:v>
                </c:pt>
                <c:pt idx="364">
                  <c:v>23</c:v>
                </c:pt>
                <c:pt idx="365">
                  <c:v>23</c:v>
                </c:pt>
                <c:pt idx="366">
                  <c:v>24</c:v>
                </c:pt>
                <c:pt idx="367">
                  <c:v>24</c:v>
                </c:pt>
                <c:pt idx="368">
                  <c:v>24</c:v>
                </c:pt>
                <c:pt idx="369">
                  <c:v>24</c:v>
                </c:pt>
                <c:pt idx="370">
                  <c:v>24</c:v>
                </c:pt>
                <c:pt idx="371">
                  <c:v>24</c:v>
                </c:pt>
                <c:pt idx="372">
                  <c:v>24</c:v>
                </c:pt>
                <c:pt idx="373">
                  <c:v>24</c:v>
                </c:pt>
                <c:pt idx="374">
                  <c:v>24</c:v>
                </c:pt>
                <c:pt idx="375">
                  <c:v>24</c:v>
                </c:pt>
                <c:pt idx="376">
                  <c:v>24</c:v>
                </c:pt>
                <c:pt idx="377">
                  <c:v>24</c:v>
                </c:pt>
                <c:pt idx="378">
                  <c:v>24</c:v>
                </c:pt>
                <c:pt idx="379">
                  <c:v>24</c:v>
                </c:pt>
                <c:pt idx="380">
                  <c:v>24</c:v>
                </c:pt>
                <c:pt idx="381">
                  <c:v>24</c:v>
                </c:pt>
                <c:pt idx="382">
                  <c:v>24</c:v>
                </c:pt>
                <c:pt idx="383">
                  <c:v>24</c:v>
                </c:pt>
                <c:pt idx="384">
                  <c:v>24</c:v>
                </c:pt>
                <c:pt idx="385">
                  <c:v>24</c:v>
                </c:pt>
                <c:pt idx="386">
                  <c:v>24</c:v>
                </c:pt>
                <c:pt idx="387">
                  <c:v>24</c:v>
                </c:pt>
                <c:pt idx="388">
                  <c:v>24</c:v>
                </c:pt>
                <c:pt idx="389">
                  <c:v>25</c:v>
                </c:pt>
                <c:pt idx="390">
                  <c:v>25</c:v>
                </c:pt>
                <c:pt idx="391">
                  <c:v>25</c:v>
                </c:pt>
                <c:pt idx="392">
                  <c:v>25</c:v>
                </c:pt>
                <c:pt idx="393">
                  <c:v>25</c:v>
                </c:pt>
                <c:pt idx="394">
                  <c:v>25</c:v>
                </c:pt>
                <c:pt idx="395">
                  <c:v>25</c:v>
                </c:pt>
                <c:pt idx="396">
                  <c:v>25</c:v>
                </c:pt>
                <c:pt idx="397">
                  <c:v>25</c:v>
                </c:pt>
                <c:pt idx="398">
                  <c:v>25</c:v>
                </c:pt>
                <c:pt idx="399">
                  <c:v>25</c:v>
                </c:pt>
                <c:pt idx="400">
                  <c:v>25</c:v>
                </c:pt>
                <c:pt idx="401">
                  <c:v>25</c:v>
                </c:pt>
                <c:pt idx="402">
                  <c:v>25</c:v>
                </c:pt>
                <c:pt idx="403">
                  <c:v>25</c:v>
                </c:pt>
                <c:pt idx="404">
                  <c:v>25</c:v>
                </c:pt>
                <c:pt idx="405">
                  <c:v>25</c:v>
                </c:pt>
                <c:pt idx="406">
                  <c:v>25</c:v>
                </c:pt>
                <c:pt idx="407">
                  <c:v>25</c:v>
                </c:pt>
                <c:pt idx="408">
                  <c:v>25</c:v>
                </c:pt>
                <c:pt idx="409">
                  <c:v>25</c:v>
                </c:pt>
                <c:pt idx="410">
                  <c:v>25</c:v>
                </c:pt>
                <c:pt idx="411">
                  <c:v>26</c:v>
                </c:pt>
                <c:pt idx="412">
                  <c:v>26</c:v>
                </c:pt>
                <c:pt idx="413">
                  <c:v>26</c:v>
                </c:pt>
                <c:pt idx="414">
                  <c:v>26</c:v>
                </c:pt>
                <c:pt idx="415">
                  <c:v>26</c:v>
                </c:pt>
                <c:pt idx="416">
                  <c:v>26</c:v>
                </c:pt>
                <c:pt idx="417">
                  <c:v>26</c:v>
                </c:pt>
                <c:pt idx="418">
                  <c:v>26</c:v>
                </c:pt>
                <c:pt idx="419">
                  <c:v>26</c:v>
                </c:pt>
                <c:pt idx="420">
                  <c:v>26</c:v>
                </c:pt>
                <c:pt idx="421">
                  <c:v>26</c:v>
                </c:pt>
                <c:pt idx="422">
                  <c:v>26</c:v>
                </c:pt>
                <c:pt idx="423">
                  <c:v>26</c:v>
                </c:pt>
                <c:pt idx="424">
                  <c:v>26</c:v>
                </c:pt>
                <c:pt idx="425">
                  <c:v>26</c:v>
                </c:pt>
                <c:pt idx="426">
                  <c:v>26</c:v>
                </c:pt>
                <c:pt idx="427">
                  <c:v>26</c:v>
                </c:pt>
                <c:pt idx="428">
                  <c:v>27</c:v>
                </c:pt>
                <c:pt idx="429">
                  <c:v>27</c:v>
                </c:pt>
                <c:pt idx="430">
                  <c:v>27</c:v>
                </c:pt>
                <c:pt idx="431">
                  <c:v>27</c:v>
                </c:pt>
                <c:pt idx="432">
                  <c:v>27</c:v>
                </c:pt>
                <c:pt idx="433">
                  <c:v>28</c:v>
                </c:pt>
                <c:pt idx="434">
                  <c:v>28</c:v>
                </c:pt>
                <c:pt idx="435">
                  <c:v>28</c:v>
                </c:pt>
                <c:pt idx="436">
                  <c:v>28</c:v>
                </c:pt>
                <c:pt idx="437">
                  <c:v>28</c:v>
                </c:pt>
                <c:pt idx="438">
                  <c:v>28</c:v>
                </c:pt>
                <c:pt idx="439">
                  <c:v>28</c:v>
                </c:pt>
                <c:pt idx="440">
                  <c:v>28</c:v>
                </c:pt>
                <c:pt idx="441">
                  <c:v>28</c:v>
                </c:pt>
                <c:pt idx="442">
                  <c:v>28</c:v>
                </c:pt>
                <c:pt idx="443">
                  <c:v>29</c:v>
                </c:pt>
                <c:pt idx="444">
                  <c:v>29</c:v>
                </c:pt>
                <c:pt idx="445">
                  <c:v>29</c:v>
                </c:pt>
                <c:pt idx="446">
                  <c:v>29</c:v>
                </c:pt>
                <c:pt idx="447">
                  <c:v>29</c:v>
                </c:pt>
                <c:pt idx="448">
                  <c:v>29</c:v>
                </c:pt>
                <c:pt idx="449">
                  <c:v>29</c:v>
                </c:pt>
                <c:pt idx="450">
                  <c:v>29</c:v>
                </c:pt>
                <c:pt idx="451">
                  <c:v>29</c:v>
                </c:pt>
                <c:pt idx="452">
                  <c:v>30</c:v>
                </c:pt>
                <c:pt idx="453">
                  <c:v>30</c:v>
                </c:pt>
                <c:pt idx="454">
                  <c:v>30</c:v>
                </c:pt>
                <c:pt idx="455">
                  <c:v>30</c:v>
                </c:pt>
                <c:pt idx="456">
                  <c:v>30</c:v>
                </c:pt>
                <c:pt idx="457">
                  <c:v>30</c:v>
                </c:pt>
                <c:pt idx="458">
                  <c:v>30</c:v>
                </c:pt>
                <c:pt idx="459">
                  <c:v>30</c:v>
                </c:pt>
                <c:pt idx="460">
                  <c:v>30</c:v>
                </c:pt>
                <c:pt idx="461">
                  <c:v>30</c:v>
                </c:pt>
                <c:pt idx="462">
                  <c:v>30</c:v>
                </c:pt>
                <c:pt idx="463">
                  <c:v>31</c:v>
                </c:pt>
                <c:pt idx="464">
                  <c:v>31</c:v>
                </c:pt>
                <c:pt idx="465">
                  <c:v>31</c:v>
                </c:pt>
                <c:pt idx="466">
                  <c:v>31</c:v>
                </c:pt>
                <c:pt idx="467">
                  <c:v>31</c:v>
                </c:pt>
                <c:pt idx="468">
                  <c:v>31</c:v>
                </c:pt>
                <c:pt idx="469">
                  <c:v>31</c:v>
                </c:pt>
                <c:pt idx="470">
                  <c:v>32</c:v>
                </c:pt>
                <c:pt idx="471">
                  <c:v>32</c:v>
                </c:pt>
                <c:pt idx="472">
                  <c:v>32</c:v>
                </c:pt>
                <c:pt idx="473">
                  <c:v>32</c:v>
                </c:pt>
                <c:pt idx="474">
                  <c:v>32</c:v>
                </c:pt>
                <c:pt idx="475">
                  <c:v>32</c:v>
                </c:pt>
                <c:pt idx="476">
                  <c:v>32</c:v>
                </c:pt>
                <c:pt idx="477">
                  <c:v>32</c:v>
                </c:pt>
                <c:pt idx="478">
                  <c:v>33</c:v>
                </c:pt>
                <c:pt idx="479">
                  <c:v>33</c:v>
                </c:pt>
                <c:pt idx="480">
                  <c:v>33</c:v>
                </c:pt>
                <c:pt idx="481">
                  <c:v>33</c:v>
                </c:pt>
                <c:pt idx="482">
                  <c:v>33</c:v>
                </c:pt>
                <c:pt idx="483">
                  <c:v>33</c:v>
                </c:pt>
                <c:pt idx="484">
                  <c:v>34</c:v>
                </c:pt>
                <c:pt idx="485">
                  <c:v>34</c:v>
                </c:pt>
                <c:pt idx="486">
                  <c:v>34</c:v>
                </c:pt>
                <c:pt idx="487">
                  <c:v>35</c:v>
                </c:pt>
                <c:pt idx="488">
                  <c:v>35</c:v>
                </c:pt>
                <c:pt idx="489">
                  <c:v>35</c:v>
                </c:pt>
                <c:pt idx="490">
                  <c:v>35</c:v>
                </c:pt>
                <c:pt idx="491">
                  <c:v>35</c:v>
                </c:pt>
                <c:pt idx="492">
                  <c:v>35</c:v>
                </c:pt>
                <c:pt idx="493">
                  <c:v>35</c:v>
                </c:pt>
                <c:pt idx="494">
                  <c:v>36</c:v>
                </c:pt>
                <c:pt idx="495">
                  <c:v>36</c:v>
                </c:pt>
                <c:pt idx="496">
                  <c:v>36</c:v>
                </c:pt>
                <c:pt idx="497">
                  <c:v>36</c:v>
                </c:pt>
                <c:pt idx="498">
                  <c:v>36</c:v>
                </c:pt>
                <c:pt idx="499">
                  <c:v>36</c:v>
                </c:pt>
                <c:pt idx="500">
                  <c:v>36</c:v>
                </c:pt>
                <c:pt idx="501">
                  <c:v>36</c:v>
                </c:pt>
                <c:pt idx="502">
                  <c:v>37</c:v>
                </c:pt>
                <c:pt idx="503">
                  <c:v>37</c:v>
                </c:pt>
                <c:pt idx="504">
                  <c:v>37</c:v>
                </c:pt>
                <c:pt idx="505">
                  <c:v>37</c:v>
                </c:pt>
                <c:pt idx="506">
                  <c:v>37</c:v>
                </c:pt>
                <c:pt idx="507">
                  <c:v>37</c:v>
                </c:pt>
                <c:pt idx="508">
                  <c:v>38</c:v>
                </c:pt>
                <c:pt idx="509">
                  <c:v>38</c:v>
                </c:pt>
                <c:pt idx="510">
                  <c:v>38</c:v>
                </c:pt>
                <c:pt idx="511">
                  <c:v>38</c:v>
                </c:pt>
                <c:pt idx="512">
                  <c:v>38</c:v>
                </c:pt>
                <c:pt idx="513">
                  <c:v>38</c:v>
                </c:pt>
                <c:pt idx="514">
                  <c:v>38</c:v>
                </c:pt>
                <c:pt idx="515">
                  <c:v>38</c:v>
                </c:pt>
                <c:pt idx="516">
                  <c:v>39</c:v>
                </c:pt>
                <c:pt idx="517">
                  <c:v>39</c:v>
                </c:pt>
                <c:pt idx="518">
                  <c:v>39</c:v>
                </c:pt>
                <c:pt idx="519">
                  <c:v>39</c:v>
                </c:pt>
                <c:pt idx="520">
                  <c:v>39</c:v>
                </c:pt>
                <c:pt idx="521">
                  <c:v>40</c:v>
                </c:pt>
                <c:pt idx="522">
                  <c:v>40</c:v>
                </c:pt>
                <c:pt idx="523">
                  <c:v>40</c:v>
                </c:pt>
                <c:pt idx="524">
                  <c:v>40</c:v>
                </c:pt>
                <c:pt idx="525">
                  <c:v>40</c:v>
                </c:pt>
                <c:pt idx="526">
                  <c:v>40</c:v>
                </c:pt>
                <c:pt idx="527">
                  <c:v>40</c:v>
                </c:pt>
                <c:pt idx="528">
                  <c:v>41</c:v>
                </c:pt>
                <c:pt idx="529">
                  <c:v>41</c:v>
                </c:pt>
                <c:pt idx="530">
                  <c:v>41</c:v>
                </c:pt>
                <c:pt idx="531">
                  <c:v>41</c:v>
                </c:pt>
                <c:pt idx="532">
                  <c:v>41</c:v>
                </c:pt>
                <c:pt idx="533">
                  <c:v>41</c:v>
                </c:pt>
                <c:pt idx="534">
                  <c:v>41</c:v>
                </c:pt>
                <c:pt idx="535">
                  <c:v>41</c:v>
                </c:pt>
                <c:pt idx="536">
                  <c:v>42</c:v>
                </c:pt>
                <c:pt idx="537">
                  <c:v>42</c:v>
                </c:pt>
                <c:pt idx="538">
                  <c:v>42</c:v>
                </c:pt>
                <c:pt idx="539">
                  <c:v>42</c:v>
                </c:pt>
                <c:pt idx="540">
                  <c:v>42</c:v>
                </c:pt>
                <c:pt idx="541">
                  <c:v>42</c:v>
                </c:pt>
                <c:pt idx="542">
                  <c:v>42</c:v>
                </c:pt>
                <c:pt idx="543">
                  <c:v>42</c:v>
                </c:pt>
                <c:pt idx="544">
                  <c:v>42</c:v>
                </c:pt>
                <c:pt idx="545">
                  <c:v>42</c:v>
                </c:pt>
                <c:pt idx="546">
                  <c:v>42</c:v>
                </c:pt>
                <c:pt idx="547">
                  <c:v>42</c:v>
                </c:pt>
                <c:pt idx="548">
                  <c:v>43</c:v>
                </c:pt>
                <c:pt idx="549">
                  <c:v>43</c:v>
                </c:pt>
                <c:pt idx="550">
                  <c:v>43</c:v>
                </c:pt>
                <c:pt idx="551">
                  <c:v>43</c:v>
                </c:pt>
                <c:pt idx="552">
                  <c:v>43</c:v>
                </c:pt>
                <c:pt idx="553">
                  <c:v>44</c:v>
                </c:pt>
                <c:pt idx="554">
                  <c:v>44</c:v>
                </c:pt>
                <c:pt idx="555">
                  <c:v>44</c:v>
                </c:pt>
                <c:pt idx="556">
                  <c:v>44</c:v>
                </c:pt>
                <c:pt idx="557">
                  <c:v>44</c:v>
                </c:pt>
                <c:pt idx="558">
                  <c:v>44</c:v>
                </c:pt>
                <c:pt idx="559">
                  <c:v>45</c:v>
                </c:pt>
                <c:pt idx="560">
                  <c:v>45</c:v>
                </c:pt>
                <c:pt idx="561">
                  <c:v>45</c:v>
                </c:pt>
                <c:pt idx="562">
                  <c:v>45</c:v>
                </c:pt>
                <c:pt idx="563">
                  <c:v>45</c:v>
                </c:pt>
                <c:pt idx="564">
                  <c:v>45</c:v>
                </c:pt>
                <c:pt idx="565">
                  <c:v>45</c:v>
                </c:pt>
                <c:pt idx="566">
                  <c:v>45</c:v>
                </c:pt>
                <c:pt idx="567">
                  <c:v>46</c:v>
                </c:pt>
                <c:pt idx="568">
                  <c:v>46</c:v>
                </c:pt>
                <c:pt idx="569">
                  <c:v>46</c:v>
                </c:pt>
                <c:pt idx="570">
                  <c:v>46</c:v>
                </c:pt>
                <c:pt idx="571">
                  <c:v>46</c:v>
                </c:pt>
                <c:pt idx="572">
                  <c:v>47</c:v>
                </c:pt>
                <c:pt idx="573">
                  <c:v>47</c:v>
                </c:pt>
                <c:pt idx="574">
                  <c:v>47</c:v>
                </c:pt>
                <c:pt idx="575">
                  <c:v>47</c:v>
                </c:pt>
                <c:pt idx="576">
                  <c:v>47</c:v>
                </c:pt>
                <c:pt idx="577">
                  <c:v>47</c:v>
                </c:pt>
                <c:pt idx="578">
                  <c:v>47</c:v>
                </c:pt>
                <c:pt idx="579">
                  <c:v>47</c:v>
                </c:pt>
                <c:pt idx="580">
                  <c:v>47</c:v>
                </c:pt>
                <c:pt idx="581">
                  <c:v>47</c:v>
                </c:pt>
                <c:pt idx="582">
                  <c:v>47</c:v>
                </c:pt>
                <c:pt idx="583">
                  <c:v>47</c:v>
                </c:pt>
                <c:pt idx="584">
                  <c:v>47</c:v>
                </c:pt>
                <c:pt idx="585">
                  <c:v>47</c:v>
                </c:pt>
                <c:pt idx="586">
                  <c:v>47</c:v>
                </c:pt>
                <c:pt idx="587">
                  <c:v>48</c:v>
                </c:pt>
                <c:pt idx="588">
                  <c:v>48</c:v>
                </c:pt>
                <c:pt idx="589">
                  <c:v>48</c:v>
                </c:pt>
                <c:pt idx="590">
                  <c:v>48</c:v>
                </c:pt>
                <c:pt idx="591">
                  <c:v>48</c:v>
                </c:pt>
                <c:pt idx="592">
                  <c:v>48</c:v>
                </c:pt>
                <c:pt idx="593">
                  <c:v>48</c:v>
                </c:pt>
                <c:pt idx="594">
                  <c:v>48</c:v>
                </c:pt>
                <c:pt idx="595">
                  <c:v>48</c:v>
                </c:pt>
                <c:pt idx="596">
                  <c:v>48</c:v>
                </c:pt>
                <c:pt idx="597">
                  <c:v>49</c:v>
                </c:pt>
                <c:pt idx="598">
                  <c:v>49</c:v>
                </c:pt>
                <c:pt idx="599">
                  <c:v>49</c:v>
                </c:pt>
                <c:pt idx="600">
                  <c:v>49</c:v>
                </c:pt>
                <c:pt idx="601">
                  <c:v>49</c:v>
                </c:pt>
                <c:pt idx="602">
                  <c:v>49</c:v>
                </c:pt>
                <c:pt idx="603">
                  <c:v>49</c:v>
                </c:pt>
                <c:pt idx="604">
                  <c:v>49</c:v>
                </c:pt>
                <c:pt idx="605">
                  <c:v>49</c:v>
                </c:pt>
                <c:pt idx="606">
                  <c:v>49</c:v>
                </c:pt>
                <c:pt idx="607">
                  <c:v>49</c:v>
                </c:pt>
                <c:pt idx="608">
                  <c:v>49</c:v>
                </c:pt>
                <c:pt idx="609">
                  <c:v>49</c:v>
                </c:pt>
                <c:pt idx="610">
                  <c:v>49</c:v>
                </c:pt>
                <c:pt idx="611">
                  <c:v>49</c:v>
                </c:pt>
                <c:pt idx="612">
                  <c:v>49</c:v>
                </c:pt>
                <c:pt idx="613">
                  <c:v>49</c:v>
                </c:pt>
                <c:pt idx="614">
                  <c:v>49</c:v>
                </c:pt>
                <c:pt idx="615">
                  <c:v>49</c:v>
                </c:pt>
                <c:pt idx="616">
                  <c:v>49</c:v>
                </c:pt>
                <c:pt idx="617">
                  <c:v>49</c:v>
                </c:pt>
                <c:pt idx="618">
                  <c:v>50</c:v>
                </c:pt>
                <c:pt idx="619">
                  <c:v>50</c:v>
                </c:pt>
                <c:pt idx="620">
                  <c:v>50</c:v>
                </c:pt>
                <c:pt idx="621">
                  <c:v>50</c:v>
                </c:pt>
                <c:pt idx="622">
                  <c:v>50</c:v>
                </c:pt>
                <c:pt idx="623">
                  <c:v>50</c:v>
                </c:pt>
                <c:pt idx="624">
                  <c:v>50</c:v>
                </c:pt>
                <c:pt idx="625">
                  <c:v>50</c:v>
                </c:pt>
                <c:pt idx="626">
                  <c:v>50</c:v>
                </c:pt>
                <c:pt idx="627">
                  <c:v>50</c:v>
                </c:pt>
                <c:pt idx="628">
                  <c:v>51</c:v>
                </c:pt>
                <c:pt idx="629">
                  <c:v>51</c:v>
                </c:pt>
                <c:pt idx="630">
                  <c:v>51</c:v>
                </c:pt>
                <c:pt idx="631">
                  <c:v>51</c:v>
                </c:pt>
                <c:pt idx="632">
                  <c:v>51</c:v>
                </c:pt>
                <c:pt idx="633">
                  <c:v>51</c:v>
                </c:pt>
                <c:pt idx="634">
                  <c:v>51</c:v>
                </c:pt>
                <c:pt idx="635">
                  <c:v>51</c:v>
                </c:pt>
                <c:pt idx="636">
                  <c:v>52</c:v>
                </c:pt>
                <c:pt idx="637">
                  <c:v>52</c:v>
                </c:pt>
                <c:pt idx="638">
                  <c:v>52</c:v>
                </c:pt>
                <c:pt idx="639">
                  <c:v>53</c:v>
                </c:pt>
                <c:pt idx="640">
                  <c:v>53</c:v>
                </c:pt>
                <c:pt idx="641">
                  <c:v>53</c:v>
                </c:pt>
                <c:pt idx="642">
                  <c:v>53</c:v>
                </c:pt>
                <c:pt idx="643">
                  <c:v>53</c:v>
                </c:pt>
                <c:pt idx="644">
                  <c:v>53</c:v>
                </c:pt>
                <c:pt idx="645">
                  <c:v>53</c:v>
                </c:pt>
                <c:pt idx="646">
                  <c:v>53</c:v>
                </c:pt>
                <c:pt idx="647">
                  <c:v>54</c:v>
                </c:pt>
                <c:pt idx="648">
                  <c:v>54</c:v>
                </c:pt>
                <c:pt idx="649">
                  <c:v>54</c:v>
                </c:pt>
                <c:pt idx="650">
                  <c:v>54</c:v>
                </c:pt>
                <c:pt idx="651">
                  <c:v>55</c:v>
                </c:pt>
                <c:pt idx="652">
                  <c:v>55</c:v>
                </c:pt>
                <c:pt idx="653">
                  <c:v>55</c:v>
                </c:pt>
                <c:pt idx="654">
                  <c:v>55</c:v>
                </c:pt>
                <c:pt idx="655">
                  <c:v>55</c:v>
                </c:pt>
                <c:pt idx="656">
                  <c:v>55</c:v>
                </c:pt>
                <c:pt idx="657">
                  <c:v>56</c:v>
                </c:pt>
                <c:pt idx="658">
                  <c:v>56</c:v>
                </c:pt>
                <c:pt idx="659">
                  <c:v>56</c:v>
                </c:pt>
                <c:pt idx="660">
                  <c:v>56</c:v>
                </c:pt>
                <c:pt idx="661">
                  <c:v>56</c:v>
                </c:pt>
                <c:pt idx="662">
                  <c:v>57</c:v>
                </c:pt>
                <c:pt idx="663">
                  <c:v>57</c:v>
                </c:pt>
                <c:pt idx="664">
                  <c:v>57</c:v>
                </c:pt>
                <c:pt idx="665">
                  <c:v>58</c:v>
                </c:pt>
                <c:pt idx="666">
                  <c:v>58</c:v>
                </c:pt>
                <c:pt idx="667">
                  <c:v>58</c:v>
                </c:pt>
                <c:pt idx="668">
                  <c:v>58</c:v>
                </c:pt>
                <c:pt idx="669">
                  <c:v>59</c:v>
                </c:pt>
                <c:pt idx="670">
                  <c:v>59</c:v>
                </c:pt>
                <c:pt idx="671">
                  <c:v>59</c:v>
                </c:pt>
                <c:pt idx="672">
                  <c:v>60</c:v>
                </c:pt>
                <c:pt idx="673">
                  <c:v>60</c:v>
                </c:pt>
                <c:pt idx="674">
                  <c:v>60</c:v>
                </c:pt>
                <c:pt idx="675">
                  <c:v>60</c:v>
                </c:pt>
                <c:pt idx="676">
                  <c:v>61</c:v>
                </c:pt>
                <c:pt idx="677">
                  <c:v>61</c:v>
                </c:pt>
                <c:pt idx="678">
                  <c:v>61</c:v>
                </c:pt>
                <c:pt idx="679">
                  <c:v>61</c:v>
                </c:pt>
                <c:pt idx="680">
                  <c:v>62</c:v>
                </c:pt>
                <c:pt idx="681">
                  <c:v>62</c:v>
                </c:pt>
                <c:pt idx="682">
                  <c:v>62</c:v>
                </c:pt>
                <c:pt idx="683">
                  <c:v>63</c:v>
                </c:pt>
                <c:pt idx="684">
                  <c:v>63</c:v>
                </c:pt>
                <c:pt idx="685">
                  <c:v>63</c:v>
                </c:pt>
                <c:pt idx="686">
                  <c:v>63</c:v>
                </c:pt>
                <c:pt idx="687">
                  <c:v>63</c:v>
                </c:pt>
                <c:pt idx="688">
                  <c:v>64</c:v>
                </c:pt>
                <c:pt idx="689">
                  <c:v>64</c:v>
                </c:pt>
                <c:pt idx="690">
                  <c:v>64</c:v>
                </c:pt>
                <c:pt idx="691">
                  <c:v>64</c:v>
                </c:pt>
                <c:pt idx="692">
                  <c:v>64</c:v>
                </c:pt>
                <c:pt idx="693">
                  <c:v>64</c:v>
                </c:pt>
                <c:pt idx="694">
                  <c:v>65</c:v>
                </c:pt>
                <c:pt idx="695">
                  <c:v>65</c:v>
                </c:pt>
                <c:pt idx="696">
                  <c:v>65</c:v>
                </c:pt>
                <c:pt idx="697">
                  <c:v>66</c:v>
                </c:pt>
                <c:pt idx="698">
                  <c:v>66</c:v>
                </c:pt>
                <c:pt idx="699">
                  <c:v>66</c:v>
                </c:pt>
                <c:pt idx="700">
                  <c:v>66</c:v>
                </c:pt>
                <c:pt idx="701">
                  <c:v>67</c:v>
                </c:pt>
                <c:pt idx="702">
                  <c:v>67</c:v>
                </c:pt>
                <c:pt idx="703">
                  <c:v>67</c:v>
                </c:pt>
                <c:pt idx="704">
                  <c:v>67</c:v>
                </c:pt>
                <c:pt idx="705">
                  <c:v>67</c:v>
                </c:pt>
                <c:pt idx="706">
                  <c:v>67</c:v>
                </c:pt>
                <c:pt idx="707">
                  <c:v>67</c:v>
                </c:pt>
                <c:pt idx="708">
                  <c:v>68</c:v>
                </c:pt>
                <c:pt idx="709">
                  <c:v>68</c:v>
                </c:pt>
                <c:pt idx="710">
                  <c:v>68</c:v>
                </c:pt>
                <c:pt idx="711">
                  <c:v>68</c:v>
                </c:pt>
                <c:pt idx="712">
                  <c:v>68</c:v>
                </c:pt>
                <c:pt idx="713">
                  <c:v>68</c:v>
                </c:pt>
                <c:pt idx="714">
                  <c:v>68</c:v>
                </c:pt>
                <c:pt idx="715">
                  <c:v>69</c:v>
                </c:pt>
                <c:pt idx="716">
                  <c:v>69</c:v>
                </c:pt>
                <c:pt idx="717">
                  <c:v>69</c:v>
                </c:pt>
                <c:pt idx="718">
                  <c:v>69</c:v>
                </c:pt>
                <c:pt idx="719">
                  <c:v>69</c:v>
                </c:pt>
                <c:pt idx="720">
                  <c:v>70</c:v>
                </c:pt>
                <c:pt idx="721">
                  <c:v>70</c:v>
                </c:pt>
                <c:pt idx="722">
                  <c:v>70</c:v>
                </c:pt>
                <c:pt idx="723">
                  <c:v>70</c:v>
                </c:pt>
                <c:pt idx="724">
                  <c:v>71</c:v>
                </c:pt>
                <c:pt idx="725">
                  <c:v>71</c:v>
                </c:pt>
                <c:pt idx="726">
                  <c:v>71</c:v>
                </c:pt>
                <c:pt idx="727">
                  <c:v>71</c:v>
                </c:pt>
                <c:pt idx="728">
                  <c:v>71</c:v>
                </c:pt>
                <c:pt idx="729">
                  <c:v>71</c:v>
                </c:pt>
                <c:pt idx="730">
                  <c:v>71</c:v>
                </c:pt>
                <c:pt idx="731">
                  <c:v>72</c:v>
                </c:pt>
                <c:pt idx="732">
                  <c:v>72</c:v>
                </c:pt>
                <c:pt idx="733">
                  <c:v>72</c:v>
                </c:pt>
                <c:pt idx="734">
                  <c:v>72</c:v>
                </c:pt>
                <c:pt idx="735">
                  <c:v>72</c:v>
                </c:pt>
                <c:pt idx="736">
                  <c:v>72</c:v>
                </c:pt>
                <c:pt idx="737">
                  <c:v>72</c:v>
                </c:pt>
                <c:pt idx="738">
                  <c:v>73</c:v>
                </c:pt>
                <c:pt idx="739">
                  <c:v>73</c:v>
                </c:pt>
                <c:pt idx="740">
                  <c:v>73</c:v>
                </c:pt>
                <c:pt idx="741">
                  <c:v>73</c:v>
                </c:pt>
                <c:pt idx="742">
                  <c:v>73</c:v>
                </c:pt>
                <c:pt idx="743">
                  <c:v>73</c:v>
                </c:pt>
                <c:pt idx="744">
                  <c:v>73</c:v>
                </c:pt>
                <c:pt idx="745">
                  <c:v>74</c:v>
                </c:pt>
                <c:pt idx="746">
                  <c:v>74</c:v>
                </c:pt>
                <c:pt idx="747">
                  <c:v>74</c:v>
                </c:pt>
                <c:pt idx="748">
                  <c:v>74</c:v>
                </c:pt>
                <c:pt idx="749">
                  <c:v>74</c:v>
                </c:pt>
                <c:pt idx="750">
                  <c:v>74</c:v>
                </c:pt>
                <c:pt idx="751">
                  <c:v>74</c:v>
                </c:pt>
                <c:pt idx="752">
                  <c:v>74</c:v>
                </c:pt>
                <c:pt idx="753">
                  <c:v>74</c:v>
                </c:pt>
                <c:pt idx="754">
                  <c:v>75</c:v>
                </c:pt>
                <c:pt idx="755">
                  <c:v>75</c:v>
                </c:pt>
                <c:pt idx="756">
                  <c:v>75</c:v>
                </c:pt>
                <c:pt idx="757">
                  <c:v>75</c:v>
                </c:pt>
                <c:pt idx="758">
                  <c:v>75</c:v>
                </c:pt>
                <c:pt idx="759">
                  <c:v>75</c:v>
                </c:pt>
                <c:pt idx="760">
                  <c:v>75</c:v>
                </c:pt>
                <c:pt idx="761">
                  <c:v>75</c:v>
                </c:pt>
                <c:pt idx="762">
                  <c:v>75</c:v>
                </c:pt>
                <c:pt idx="763">
                  <c:v>75</c:v>
                </c:pt>
                <c:pt idx="764">
                  <c:v>75</c:v>
                </c:pt>
                <c:pt idx="765">
                  <c:v>76</c:v>
                </c:pt>
                <c:pt idx="766">
                  <c:v>76</c:v>
                </c:pt>
                <c:pt idx="767">
                  <c:v>76</c:v>
                </c:pt>
                <c:pt idx="768">
                  <c:v>76</c:v>
                </c:pt>
                <c:pt idx="769">
                  <c:v>76</c:v>
                </c:pt>
                <c:pt idx="770">
                  <c:v>77</c:v>
                </c:pt>
                <c:pt idx="771">
                  <c:v>77</c:v>
                </c:pt>
                <c:pt idx="772">
                  <c:v>77</c:v>
                </c:pt>
                <c:pt idx="773">
                  <c:v>77</c:v>
                </c:pt>
                <c:pt idx="774">
                  <c:v>78</c:v>
                </c:pt>
                <c:pt idx="775">
                  <c:v>79</c:v>
                </c:pt>
                <c:pt idx="776">
                  <c:v>79</c:v>
                </c:pt>
                <c:pt idx="777">
                  <c:v>79</c:v>
                </c:pt>
                <c:pt idx="778">
                  <c:v>79</c:v>
                </c:pt>
                <c:pt idx="779">
                  <c:v>80</c:v>
                </c:pt>
                <c:pt idx="780">
                  <c:v>80</c:v>
                </c:pt>
                <c:pt idx="781">
                  <c:v>80</c:v>
                </c:pt>
                <c:pt idx="782">
                  <c:v>80</c:v>
                </c:pt>
                <c:pt idx="783">
                  <c:v>80</c:v>
                </c:pt>
                <c:pt idx="784">
                  <c:v>80</c:v>
                </c:pt>
                <c:pt idx="785">
                  <c:v>80</c:v>
                </c:pt>
                <c:pt idx="786">
                  <c:v>81</c:v>
                </c:pt>
                <c:pt idx="787">
                  <c:v>81</c:v>
                </c:pt>
                <c:pt idx="788">
                  <c:v>81</c:v>
                </c:pt>
                <c:pt idx="789">
                  <c:v>82</c:v>
                </c:pt>
                <c:pt idx="790">
                  <c:v>82</c:v>
                </c:pt>
                <c:pt idx="791">
                  <c:v>82</c:v>
                </c:pt>
                <c:pt idx="792">
                  <c:v>83</c:v>
                </c:pt>
                <c:pt idx="793">
                  <c:v>84</c:v>
                </c:pt>
                <c:pt idx="794">
                  <c:v>84</c:v>
                </c:pt>
                <c:pt idx="795">
                  <c:v>84</c:v>
                </c:pt>
                <c:pt idx="796">
                  <c:v>84</c:v>
                </c:pt>
                <c:pt idx="797">
                  <c:v>84</c:v>
                </c:pt>
                <c:pt idx="798">
                  <c:v>85</c:v>
                </c:pt>
                <c:pt idx="799">
                  <c:v>85</c:v>
                </c:pt>
                <c:pt idx="800">
                  <c:v>85</c:v>
                </c:pt>
                <c:pt idx="801">
                  <c:v>86</c:v>
                </c:pt>
                <c:pt idx="802">
                  <c:v>86</c:v>
                </c:pt>
                <c:pt idx="803">
                  <c:v>86</c:v>
                </c:pt>
                <c:pt idx="804">
                  <c:v>87</c:v>
                </c:pt>
                <c:pt idx="805">
                  <c:v>88</c:v>
                </c:pt>
                <c:pt idx="806">
                  <c:v>88</c:v>
                </c:pt>
                <c:pt idx="807">
                  <c:v>88</c:v>
                </c:pt>
                <c:pt idx="808">
                  <c:v>88</c:v>
                </c:pt>
                <c:pt idx="809">
                  <c:v>88</c:v>
                </c:pt>
                <c:pt idx="810">
                  <c:v>89</c:v>
                </c:pt>
                <c:pt idx="811">
                  <c:v>89</c:v>
                </c:pt>
                <c:pt idx="812">
                  <c:v>89</c:v>
                </c:pt>
                <c:pt idx="813">
                  <c:v>89</c:v>
                </c:pt>
                <c:pt idx="814">
                  <c:v>89</c:v>
                </c:pt>
                <c:pt idx="815">
                  <c:v>90</c:v>
                </c:pt>
                <c:pt idx="816">
                  <c:v>90</c:v>
                </c:pt>
                <c:pt idx="817">
                  <c:v>90</c:v>
                </c:pt>
                <c:pt idx="818">
                  <c:v>90</c:v>
                </c:pt>
                <c:pt idx="819">
                  <c:v>90</c:v>
                </c:pt>
                <c:pt idx="820">
                  <c:v>91</c:v>
                </c:pt>
                <c:pt idx="821">
                  <c:v>92</c:v>
                </c:pt>
                <c:pt idx="822">
                  <c:v>92</c:v>
                </c:pt>
                <c:pt idx="823">
                  <c:v>93</c:v>
                </c:pt>
                <c:pt idx="824">
                  <c:v>93</c:v>
                </c:pt>
                <c:pt idx="825">
                  <c:v>93</c:v>
                </c:pt>
                <c:pt idx="826">
                  <c:v>93</c:v>
                </c:pt>
                <c:pt idx="827">
                  <c:v>93</c:v>
                </c:pt>
                <c:pt idx="828">
                  <c:v>93</c:v>
                </c:pt>
                <c:pt idx="829">
                  <c:v>93</c:v>
                </c:pt>
                <c:pt idx="830">
                  <c:v>93</c:v>
                </c:pt>
                <c:pt idx="831">
                  <c:v>94</c:v>
                </c:pt>
                <c:pt idx="832">
                  <c:v>94</c:v>
                </c:pt>
                <c:pt idx="833">
                  <c:v>94</c:v>
                </c:pt>
                <c:pt idx="834">
                  <c:v>94</c:v>
                </c:pt>
                <c:pt idx="835">
                  <c:v>95</c:v>
                </c:pt>
                <c:pt idx="836">
                  <c:v>96</c:v>
                </c:pt>
                <c:pt idx="837">
                  <c:v>97</c:v>
                </c:pt>
                <c:pt idx="838">
                  <c:v>97</c:v>
                </c:pt>
                <c:pt idx="839">
                  <c:v>97</c:v>
                </c:pt>
                <c:pt idx="840">
                  <c:v>97</c:v>
                </c:pt>
                <c:pt idx="841">
                  <c:v>98</c:v>
                </c:pt>
                <c:pt idx="842">
                  <c:v>98</c:v>
                </c:pt>
                <c:pt idx="843">
                  <c:v>98</c:v>
                </c:pt>
                <c:pt idx="844">
                  <c:v>99</c:v>
                </c:pt>
                <c:pt idx="845">
                  <c:v>99</c:v>
                </c:pt>
                <c:pt idx="846">
                  <c:v>99</c:v>
                </c:pt>
                <c:pt idx="847">
                  <c:v>99</c:v>
                </c:pt>
                <c:pt idx="848">
                  <c:v>99</c:v>
                </c:pt>
                <c:pt idx="849">
                  <c:v>99</c:v>
                </c:pt>
                <c:pt idx="850">
                  <c:v>99</c:v>
                </c:pt>
                <c:pt idx="851">
                  <c:v>99</c:v>
                </c:pt>
                <c:pt idx="852">
                  <c:v>99</c:v>
                </c:pt>
                <c:pt idx="853">
                  <c:v>100</c:v>
                </c:pt>
                <c:pt idx="854">
                  <c:v>100</c:v>
                </c:pt>
                <c:pt idx="855">
                  <c:v>100</c:v>
                </c:pt>
                <c:pt idx="856">
                  <c:v>100</c:v>
                </c:pt>
                <c:pt idx="857">
                  <c:v>100</c:v>
                </c:pt>
                <c:pt idx="858">
                  <c:v>100</c:v>
                </c:pt>
                <c:pt idx="859">
                  <c:v>100</c:v>
                </c:pt>
                <c:pt idx="860">
                  <c:v>101</c:v>
                </c:pt>
                <c:pt idx="861">
                  <c:v>101</c:v>
                </c:pt>
                <c:pt idx="862">
                  <c:v>102</c:v>
                </c:pt>
                <c:pt idx="863">
                  <c:v>102</c:v>
                </c:pt>
                <c:pt idx="864">
                  <c:v>102</c:v>
                </c:pt>
                <c:pt idx="865">
                  <c:v>102</c:v>
                </c:pt>
                <c:pt idx="866">
                  <c:v>102</c:v>
                </c:pt>
                <c:pt idx="867">
                  <c:v>103</c:v>
                </c:pt>
                <c:pt idx="868">
                  <c:v>103</c:v>
                </c:pt>
                <c:pt idx="869">
                  <c:v>103</c:v>
                </c:pt>
                <c:pt idx="870">
                  <c:v>104</c:v>
                </c:pt>
                <c:pt idx="871">
                  <c:v>104</c:v>
                </c:pt>
                <c:pt idx="872">
                  <c:v>104</c:v>
                </c:pt>
                <c:pt idx="873">
                  <c:v>105</c:v>
                </c:pt>
                <c:pt idx="874">
                  <c:v>106</c:v>
                </c:pt>
                <c:pt idx="875">
                  <c:v>106</c:v>
                </c:pt>
                <c:pt idx="876">
                  <c:v>106</c:v>
                </c:pt>
                <c:pt idx="877">
                  <c:v>106</c:v>
                </c:pt>
                <c:pt idx="878">
                  <c:v>107</c:v>
                </c:pt>
                <c:pt idx="879">
                  <c:v>107</c:v>
                </c:pt>
                <c:pt idx="880">
                  <c:v>107</c:v>
                </c:pt>
                <c:pt idx="881">
                  <c:v>107</c:v>
                </c:pt>
                <c:pt idx="882">
                  <c:v>107</c:v>
                </c:pt>
                <c:pt idx="883">
                  <c:v>108</c:v>
                </c:pt>
                <c:pt idx="884">
                  <c:v>108</c:v>
                </c:pt>
                <c:pt idx="885">
                  <c:v>109</c:v>
                </c:pt>
                <c:pt idx="886">
                  <c:v>109</c:v>
                </c:pt>
                <c:pt idx="887">
                  <c:v>110</c:v>
                </c:pt>
                <c:pt idx="888">
                  <c:v>110</c:v>
                </c:pt>
                <c:pt idx="889">
                  <c:v>110</c:v>
                </c:pt>
                <c:pt idx="890">
                  <c:v>110</c:v>
                </c:pt>
                <c:pt idx="891">
                  <c:v>110</c:v>
                </c:pt>
                <c:pt idx="892">
                  <c:v>111</c:v>
                </c:pt>
                <c:pt idx="893">
                  <c:v>111</c:v>
                </c:pt>
                <c:pt idx="894">
                  <c:v>112</c:v>
                </c:pt>
                <c:pt idx="895">
                  <c:v>112</c:v>
                </c:pt>
                <c:pt idx="896">
                  <c:v>113</c:v>
                </c:pt>
                <c:pt idx="897">
                  <c:v>113</c:v>
                </c:pt>
                <c:pt idx="898">
                  <c:v>113</c:v>
                </c:pt>
                <c:pt idx="899">
                  <c:v>113</c:v>
                </c:pt>
                <c:pt idx="900">
                  <c:v>114</c:v>
                </c:pt>
                <c:pt idx="901">
                  <c:v>114</c:v>
                </c:pt>
                <c:pt idx="902">
                  <c:v>114</c:v>
                </c:pt>
                <c:pt idx="903">
                  <c:v>115</c:v>
                </c:pt>
                <c:pt idx="904">
                  <c:v>116</c:v>
                </c:pt>
                <c:pt idx="905">
                  <c:v>116</c:v>
                </c:pt>
                <c:pt idx="906">
                  <c:v>117</c:v>
                </c:pt>
                <c:pt idx="907">
                  <c:v>117</c:v>
                </c:pt>
                <c:pt idx="908">
                  <c:v>117</c:v>
                </c:pt>
                <c:pt idx="909">
                  <c:v>118</c:v>
                </c:pt>
                <c:pt idx="910">
                  <c:v>118</c:v>
                </c:pt>
                <c:pt idx="911">
                  <c:v>118</c:v>
                </c:pt>
                <c:pt idx="912">
                  <c:v>118</c:v>
                </c:pt>
                <c:pt idx="913">
                  <c:v>118</c:v>
                </c:pt>
                <c:pt idx="914">
                  <c:v>119</c:v>
                </c:pt>
                <c:pt idx="915">
                  <c:v>119</c:v>
                </c:pt>
                <c:pt idx="916">
                  <c:v>119</c:v>
                </c:pt>
                <c:pt idx="917">
                  <c:v>119</c:v>
                </c:pt>
                <c:pt idx="918">
                  <c:v>119</c:v>
                </c:pt>
                <c:pt idx="919">
                  <c:v>119</c:v>
                </c:pt>
                <c:pt idx="920">
                  <c:v>120</c:v>
                </c:pt>
                <c:pt idx="921">
                  <c:v>120</c:v>
                </c:pt>
                <c:pt idx="922">
                  <c:v>121</c:v>
                </c:pt>
                <c:pt idx="923">
                  <c:v>122</c:v>
                </c:pt>
                <c:pt idx="924">
                  <c:v>122</c:v>
                </c:pt>
                <c:pt idx="925">
                  <c:v>122</c:v>
                </c:pt>
                <c:pt idx="926">
                  <c:v>122</c:v>
                </c:pt>
                <c:pt idx="927">
                  <c:v>123</c:v>
                </c:pt>
                <c:pt idx="928">
                  <c:v>123</c:v>
                </c:pt>
                <c:pt idx="929">
                  <c:v>124</c:v>
                </c:pt>
                <c:pt idx="930">
                  <c:v>124</c:v>
                </c:pt>
                <c:pt idx="931">
                  <c:v>124</c:v>
                </c:pt>
                <c:pt idx="932">
                  <c:v>125</c:v>
                </c:pt>
                <c:pt idx="933">
                  <c:v>125</c:v>
                </c:pt>
                <c:pt idx="934">
                  <c:v>125</c:v>
                </c:pt>
                <c:pt idx="935">
                  <c:v>125</c:v>
                </c:pt>
                <c:pt idx="936">
                  <c:v>126</c:v>
                </c:pt>
                <c:pt idx="937">
                  <c:v>126</c:v>
                </c:pt>
                <c:pt idx="938">
                  <c:v>127</c:v>
                </c:pt>
                <c:pt idx="939">
                  <c:v>128</c:v>
                </c:pt>
                <c:pt idx="940">
                  <c:v>128</c:v>
                </c:pt>
                <c:pt idx="941">
                  <c:v>128</c:v>
                </c:pt>
                <c:pt idx="942">
                  <c:v>128</c:v>
                </c:pt>
                <c:pt idx="943">
                  <c:v>129</c:v>
                </c:pt>
                <c:pt idx="944">
                  <c:v>130</c:v>
                </c:pt>
                <c:pt idx="945">
                  <c:v>130</c:v>
                </c:pt>
                <c:pt idx="946">
                  <c:v>130</c:v>
                </c:pt>
                <c:pt idx="947">
                  <c:v>130</c:v>
                </c:pt>
                <c:pt idx="948">
                  <c:v>131</c:v>
                </c:pt>
                <c:pt idx="949">
                  <c:v>132</c:v>
                </c:pt>
                <c:pt idx="950">
                  <c:v>133</c:v>
                </c:pt>
                <c:pt idx="951">
                  <c:v>133</c:v>
                </c:pt>
                <c:pt idx="952">
                  <c:v>133</c:v>
                </c:pt>
                <c:pt idx="953">
                  <c:v>133</c:v>
                </c:pt>
                <c:pt idx="954">
                  <c:v>134</c:v>
                </c:pt>
                <c:pt idx="955">
                  <c:v>134</c:v>
                </c:pt>
                <c:pt idx="956">
                  <c:v>135</c:v>
                </c:pt>
                <c:pt idx="957">
                  <c:v>135</c:v>
                </c:pt>
                <c:pt idx="958">
                  <c:v>137</c:v>
                </c:pt>
                <c:pt idx="959">
                  <c:v>137</c:v>
                </c:pt>
                <c:pt idx="960">
                  <c:v>139</c:v>
                </c:pt>
                <c:pt idx="961">
                  <c:v>140</c:v>
                </c:pt>
                <c:pt idx="962">
                  <c:v>141</c:v>
                </c:pt>
                <c:pt idx="963">
                  <c:v>141</c:v>
                </c:pt>
                <c:pt idx="964">
                  <c:v>141</c:v>
                </c:pt>
                <c:pt idx="965">
                  <c:v>141</c:v>
                </c:pt>
                <c:pt idx="966">
                  <c:v>141</c:v>
                </c:pt>
                <c:pt idx="967">
                  <c:v>142</c:v>
                </c:pt>
                <c:pt idx="968">
                  <c:v>142</c:v>
                </c:pt>
                <c:pt idx="969">
                  <c:v>142</c:v>
                </c:pt>
                <c:pt idx="970">
                  <c:v>143</c:v>
                </c:pt>
                <c:pt idx="971">
                  <c:v>144</c:v>
                </c:pt>
                <c:pt idx="972">
                  <c:v>144</c:v>
                </c:pt>
                <c:pt idx="973">
                  <c:v>144</c:v>
                </c:pt>
                <c:pt idx="974">
                  <c:v>145</c:v>
                </c:pt>
                <c:pt idx="975">
                  <c:v>146</c:v>
                </c:pt>
                <c:pt idx="976">
                  <c:v>146</c:v>
                </c:pt>
                <c:pt idx="977">
                  <c:v>146</c:v>
                </c:pt>
                <c:pt idx="978">
                  <c:v>146</c:v>
                </c:pt>
                <c:pt idx="979">
                  <c:v>147</c:v>
                </c:pt>
                <c:pt idx="980">
                  <c:v>147</c:v>
                </c:pt>
                <c:pt idx="981">
                  <c:v>148</c:v>
                </c:pt>
                <c:pt idx="982">
                  <c:v>148</c:v>
                </c:pt>
                <c:pt idx="983">
                  <c:v>149</c:v>
                </c:pt>
                <c:pt idx="984">
                  <c:v>149</c:v>
                </c:pt>
                <c:pt idx="985">
                  <c:v>149</c:v>
                </c:pt>
                <c:pt idx="986">
                  <c:v>149</c:v>
                </c:pt>
                <c:pt idx="987">
                  <c:v>149</c:v>
                </c:pt>
                <c:pt idx="988">
                  <c:v>149</c:v>
                </c:pt>
                <c:pt idx="989">
                  <c:v>150</c:v>
                </c:pt>
                <c:pt idx="990">
                  <c:v>151</c:v>
                </c:pt>
                <c:pt idx="991">
                  <c:v>151</c:v>
                </c:pt>
                <c:pt idx="992">
                  <c:v>152</c:v>
                </c:pt>
                <c:pt idx="993">
                  <c:v>152</c:v>
                </c:pt>
                <c:pt idx="994">
                  <c:v>152</c:v>
                </c:pt>
                <c:pt idx="995">
                  <c:v>152</c:v>
                </c:pt>
                <c:pt idx="996">
                  <c:v>153</c:v>
                </c:pt>
                <c:pt idx="997">
                  <c:v>154</c:v>
                </c:pt>
                <c:pt idx="998">
                  <c:v>156</c:v>
                </c:pt>
                <c:pt idx="999">
                  <c:v>156</c:v>
                </c:pt>
                <c:pt idx="1000">
                  <c:v>157</c:v>
                </c:pt>
                <c:pt idx="1001">
                  <c:v>158</c:v>
                </c:pt>
                <c:pt idx="1002">
                  <c:v>160</c:v>
                </c:pt>
                <c:pt idx="1003">
                  <c:v>161</c:v>
                </c:pt>
                <c:pt idx="1004">
                  <c:v>162</c:v>
                </c:pt>
                <c:pt idx="1005">
                  <c:v>163</c:v>
                </c:pt>
                <c:pt idx="1006">
                  <c:v>164</c:v>
                </c:pt>
                <c:pt idx="1007">
                  <c:v>164</c:v>
                </c:pt>
                <c:pt idx="1008">
                  <c:v>164</c:v>
                </c:pt>
                <c:pt idx="1009">
                  <c:v>166</c:v>
                </c:pt>
                <c:pt idx="1010">
                  <c:v>167</c:v>
                </c:pt>
                <c:pt idx="1011">
                  <c:v>167</c:v>
                </c:pt>
                <c:pt idx="1012">
                  <c:v>167</c:v>
                </c:pt>
                <c:pt idx="1013">
                  <c:v>168</c:v>
                </c:pt>
                <c:pt idx="1014">
                  <c:v>168</c:v>
                </c:pt>
                <c:pt idx="1015">
                  <c:v>168</c:v>
                </c:pt>
                <c:pt idx="1016">
                  <c:v>168</c:v>
                </c:pt>
                <c:pt idx="1017">
                  <c:v>169</c:v>
                </c:pt>
                <c:pt idx="1018">
                  <c:v>169</c:v>
                </c:pt>
                <c:pt idx="1019">
                  <c:v>169</c:v>
                </c:pt>
                <c:pt idx="1020">
                  <c:v>170</c:v>
                </c:pt>
                <c:pt idx="1021">
                  <c:v>170</c:v>
                </c:pt>
                <c:pt idx="1022">
                  <c:v>170</c:v>
                </c:pt>
                <c:pt idx="1023">
                  <c:v>171</c:v>
                </c:pt>
                <c:pt idx="1024">
                  <c:v>171</c:v>
                </c:pt>
                <c:pt idx="1025">
                  <c:v>172</c:v>
                </c:pt>
                <c:pt idx="1026">
                  <c:v>173</c:v>
                </c:pt>
                <c:pt idx="1027">
                  <c:v>176</c:v>
                </c:pt>
                <c:pt idx="1028">
                  <c:v>176</c:v>
                </c:pt>
                <c:pt idx="1029">
                  <c:v>177</c:v>
                </c:pt>
                <c:pt idx="1030">
                  <c:v>179</c:v>
                </c:pt>
                <c:pt idx="1031">
                  <c:v>179</c:v>
                </c:pt>
                <c:pt idx="1032">
                  <c:v>181</c:v>
                </c:pt>
                <c:pt idx="1033">
                  <c:v>181</c:v>
                </c:pt>
                <c:pt idx="1034">
                  <c:v>182</c:v>
                </c:pt>
                <c:pt idx="1035">
                  <c:v>182</c:v>
                </c:pt>
                <c:pt idx="1036">
                  <c:v>183</c:v>
                </c:pt>
                <c:pt idx="1037">
                  <c:v>184</c:v>
                </c:pt>
                <c:pt idx="1038">
                  <c:v>186</c:v>
                </c:pt>
                <c:pt idx="1039">
                  <c:v>186</c:v>
                </c:pt>
                <c:pt idx="1040">
                  <c:v>187</c:v>
                </c:pt>
                <c:pt idx="1041">
                  <c:v>188</c:v>
                </c:pt>
                <c:pt idx="1042">
                  <c:v>190</c:v>
                </c:pt>
                <c:pt idx="1043">
                  <c:v>191</c:v>
                </c:pt>
                <c:pt idx="1044">
                  <c:v>191</c:v>
                </c:pt>
                <c:pt idx="1045">
                  <c:v>192</c:v>
                </c:pt>
                <c:pt idx="1046">
                  <c:v>193</c:v>
                </c:pt>
                <c:pt idx="1047">
                  <c:v>193</c:v>
                </c:pt>
                <c:pt idx="1048">
                  <c:v>193</c:v>
                </c:pt>
                <c:pt idx="1049">
                  <c:v>194</c:v>
                </c:pt>
                <c:pt idx="1050">
                  <c:v>194</c:v>
                </c:pt>
                <c:pt idx="1051">
                  <c:v>196</c:v>
                </c:pt>
                <c:pt idx="1052">
                  <c:v>196</c:v>
                </c:pt>
                <c:pt idx="1053">
                  <c:v>198</c:v>
                </c:pt>
                <c:pt idx="1054">
                  <c:v>200</c:v>
                </c:pt>
                <c:pt idx="1055">
                  <c:v>200</c:v>
                </c:pt>
                <c:pt idx="1056">
                  <c:v>200</c:v>
                </c:pt>
                <c:pt idx="1057">
                  <c:v>200</c:v>
                </c:pt>
                <c:pt idx="1058">
                  <c:v>201</c:v>
                </c:pt>
                <c:pt idx="1059">
                  <c:v>201</c:v>
                </c:pt>
                <c:pt idx="1060">
                  <c:v>201</c:v>
                </c:pt>
                <c:pt idx="1061">
                  <c:v>202</c:v>
                </c:pt>
                <c:pt idx="1062">
                  <c:v>203</c:v>
                </c:pt>
                <c:pt idx="1063">
                  <c:v>204</c:v>
                </c:pt>
                <c:pt idx="1064">
                  <c:v>204</c:v>
                </c:pt>
                <c:pt idx="1065">
                  <c:v>205</c:v>
                </c:pt>
                <c:pt idx="1066">
                  <c:v>205</c:v>
                </c:pt>
                <c:pt idx="1067">
                  <c:v>206</c:v>
                </c:pt>
                <c:pt idx="1068">
                  <c:v>207</c:v>
                </c:pt>
                <c:pt idx="1069">
                  <c:v>207</c:v>
                </c:pt>
                <c:pt idx="1070">
                  <c:v>207</c:v>
                </c:pt>
                <c:pt idx="1071">
                  <c:v>207</c:v>
                </c:pt>
                <c:pt idx="1072">
                  <c:v>208</c:v>
                </c:pt>
                <c:pt idx="1073">
                  <c:v>209</c:v>
                </c:pt>
                <c:pt idx="1074">
                  <c:v>210</c:v>
                </c:pt>
                <c:pt idx="1075">
                  <c:v>211</c:v>
                </c:pt>
                <c:pt idx="1076">
                  <c:v>212</c:v>
                </c:pt>
                <c:pt idx="1077">
                  <c:v>212</c:v>
                </c:pt>
                <c:pt idx="1078">
                  <c:v>212</c:v>
                </c:pt>
                <c:pt idx="1079">
                  <c:v>213</c:v>
                </c:pt>
                <c:pt idx="1080">
                  <c:v>213</c:v>
                </c:pt>
                <c:pt idx="1081">
                  <c:v>213</c:v>
                </c:pt>
                <c:pt idx="1082">
                  <c:v>213</c:v>
                </c:pt>
                <c:pt idx="1083">
                  <c:v>215</c:v>
                </c:pt>
                <c:pt idx="1084">
                  <c:v>215</c:v>
                </c:pt>
                <c:pt idx="1085">
                  <c:v>215</c:v>
                </c:pt>
                <c:pt idx="1086">
                  <c:v>216</c:v>
                </c:pt>
                <c:pt idx="1087">
                  <c:v>218</c:v>
                </c:pt>
                <c:pt idx="1088">
                  <c:v>219</c:v>
                </c:pt>
                <c:pt idx="1089">
                  <c:v>219</c:v>
                </c:pt>
                <c:pt idx="1090">
                  <c:v>221</c:v>
                </c:pt>
                <c:pt idx="1091">
                  <c:v>221</c:v>
                </c:pt>
                <c:pt idx="1092">
                  <c:v>221</c:v>
                </c:pt>
                <c:pt idx="1093">
                  <c:v>221</c:v>
                </c:pt>
                <c:pt idx="1094">
                  <c:v>222</c:v>
                </c:pt>
                <c:pt idx="1095">
                  <c:v>223</c:v>
                </c:pt>
                <c:pt idx="1096">
                  <c:v>223</c:v>
                </c:pt>
                <c:pt idx="1097">
                  <c:v>225</c:v>
                </c:pt>
                <c:pt idx="1098">
                  <c:v>225</c:v>
                </c:pt>
                <c:pt idx="1099">
                  <c:v>225</c:v>
                </c:pt>
                <c:pt idx="1100">
                  <c:v>227</c:v>
                </c:pt>
                <c:pt idx="1101">
                  <c:v>228</c:v>
                </c:pt>
                <c:pt idx="1102">
                  <c:v>230</c:v>
                </c:pt>
                <c:pt idx="1103">
                  <c:v>230</c:v>
                </c:pt>
                <c:pt idx="1104">
                  <c:v>231</c:v>
                </c:pt>
                <c:pt idx="1105">
                  <c:v>231</c:v>
                </c:pt>
                <c:pt idx="1106">
                  <c:v>232</c:v>
                </c:pt>
                <c:pt idx="1107">
                  <c:v>233</c:v>
                </c:pt>
                <c:pt idx="1108">
                  <c:v>233</c:v>
                </c:pt>
                <c:pt idx="1109">
                  <c:v>233</c:v>
                </c:pt>
                <c:pt idx="1110">
                  <c:v>234</c:v>
                </c:pt>
                <c:pt idx="1111">
                  <c:v>234</c:v>
                </c:pt>
                <c:pt idx="1112">
                  <c:v>234</c:v>
                </c:pt>
                <c:pt idx="1113">
                  <c:v>236</c:v>
                </c:pt>
                <c:pt idx="1114">
                  <c:v>236</c:v>
                </c:pt>
                <c:pt idx="1115">
                  <c:v>237</c:v>
                </c:pt>
                <c:pt idx="1116">
                  <c:v>238</c:v>
                </c:pt>
                <c:pt idx="1117">
                  <c:v>239</c:v>
                </c:pt>
                <c:pt idx="1118">
                  <c:v>240</c:v>
                </c:pt>
                <c:pt idx="1119">
                  <c:v>242</c:v>
                </c:pt>
                <c:pt idx="1120">
                  <c:v>244</c:v>
                </c:pt>
                <c:pt idx="1121">
                  <c:v>247</c:v>
                </c:pt>
                <c:pt idx="1122">
                  <c:v>253</c:v>
                </c:pt>
                <c:pt idx="1123">
                  <c:v>254</c:v>
                </c:pt>
                <c:pt idx="1124">
                  <c:v>254</c:v>
                </c:pt>
                <c:pt idx="1125">
                  <c:v>255</c:v>
                </c:pt>
                <c:pt idx="1126">
                  <c:v>255</c:v>
                </c:pt>
                <c:pt idx="1127">
                  <c:v>257</c:v>
                </c:pt>
                <c:pt idx="1128">
                  <c:v>258</c:v>
                </c:pt>
                <c:pt idx="1129">
                  <c:v>258</c:v>
                </c:pt>
                <c:pt idx="1130">
                  <c:v>259</c:v>
                </c:pt>
                <c:pt idx="1131">
                  <c:v>260</c:v>
                </c:pt>
                <c:pt idx="1132">
                  <c:v>260</c:v>
                </c:pt>
                <c:pt idx="1133">
                  <c:v>261</c:v>
                </c:pt>
                <c:pt idx="1134">
                  <c:v>262</c:v>
                </c:pt>
                <c:pt idx="1135">
                  <c:v>264</c:v>
                </c:pt>
                <c:pt idx="1136">
                  <c:v>265</c:v>
                </c:pt>
                <c:pt idx="1137">
                  <c:v>265</c:v>
                </c:pt>
                <c:pt idx="1138">
                  <c:v>266</c:v>
                </c:pt>
                <c:pt idx="1139">
                  <c:v>266</c:v>
                </c:pt>
                <c:pt idx="1140">
                  <c:v>267</c:v>
                </c:pt>
                <c:pt idx="1141">
                  <c:v>268</c:v>
                </c:pt>
                <c:pt idx="1142">
                  <c:v>270</c:v>
                </c:pt>
                <c:pt idx="1143">
                  <c:v>271</c:v>
                </c:pt>
                <c:pt idx="1144">
                  <c:v>272</c:v>
                </c:pt>
                <c:pt idx="1145">
                  <c:v>273</c:v>
                </c:pt>
                <c:pt idx="1146">
                  <c:v>275</c:v>
                </c:pt>
                <c:pt idx="1147">
                  <c:v>277</c:v>
                </c:pt>
                <c:pt idx="1148">
                  <c:v>281</c:v>
                </c:pt>
                <c:pt idx="1149">
                  <c:v>283</c:v>
                </c:pt>
                <c:pt idx="1150">
                  <c:v>284</c:v>
                </c:pt>
                <c:pt idx="1151">
                  <c:v>285</c:v>
                </c:pt>
                <c:pt idx="1152">
                  <c:v>285</c:v>
                </c:pt>
                <c:pt idx="1153">
                  <c:v>285</c:v>
                </c:pt>
                <c:pt idx="1154">
                  <c:v>286</c:v>
                </c:pt>
                <c:pt idx="1155">
                  <c:v>289</c:v>
                </c:pt>
                <c:pt idx="1156">
                  <c:v>290</c:v>
                </c:pt>
                <c:pt idx="1157">
                  <c:v>290</c:v>
                </c:pt>
                <c:pt idx="1158">
                  <c:v>290</c:v>
                </c:pt>
                <c:pt idx="1159">
                  <c:v>291</c:v>
                </c:pt>
                <c:pt idx="1160">
                  <c:v>292</c:v>
                </c:pt>
                <c:pt idx="1161">
                  <c:v>293</c:v>
                </c:pt>
                <c:pt idx="1162">
                  <c:v>293</c:v>
                </c:pt>
                <c:pt idx="1163">
                  <c:v>295</c:v>
                </c:pt>
                <c:pt idx="1164">
                  <c:v>296</c:v>
                </c:pt>
                <c:pt idx="1165">
                  <c:v>296</c:v>
                </c:pt>
                <c:pt idx="1166">
                  <c:v>299</c:v>
                </c:pt>
                <c:pt idx="1167">
                  <c:v>299</c:v>
                </c:pt>
                <c:pt idx="1168">
                  <c:v>300</c:v>
                </c:pt>
                <c:pt idx="1169">
                  <c:v>300</c:v>
                </c:pt>
                <c:pt idx="1170">
                  <c:v>301</c:v>
                </c:pt>
                <c:pt idx="1171">
                  <c:v>305</c:v>
                </c:pt>
                <c:pt idx="1172">
                  <c:v>307</c:v>
                </c:pt>
                <c:pt idx="1173">
                  <c:v>307</c:v>
                </c:pt>
                <c:pt idx="1174">
                  <c:v>307</c:v>
                </c:pt>
                <c:pt idx="1175">
                  <c:v>308</c:v>
                </c:pt>
                <c:pt idx="1176">
                  <c:v>308</c:v>
                </c:pt>
                <c:pt idx="1177">
                  <c:v>308</c:v>
                </c:pt>
                <c:pt idx="1178">
                  <c:v>309</c:v>
                </c:pt>
                <c:pt idx="1179">
                  <c:v>311</c:v>
                </c:pt>
                <c:pt idx="1180">
                  <c:v>311</c:v>
                </c:pt>
                <c:pt idx="1181">
                  <c:v>312</c:v>
                </c:pt>
                <c:pt idx="1182">
                  <c:v>318</c:v>
                </c:pt>
                <c:pt idx="1183">
                  <c:v>319</c:v>
                </c:pt>
                <c:pt idx="1184">
                  <c:v>320</c:v>
                </c:pt>
                <c:pt idx="1185">
                  <c:v>320</c:v>
                </c:pt>
                <c:pt idx="1186">
                  <c:v>320</c:v>
                </c:pt>
                <c:pt idx="1187">
                  <c:v>322</c:v>
                </c:pt>
                <c:pt idx="1188">
                  <c:v>324</c:v>
                </c:pt>
                <c:pt idx="1189">
                  <c:v>324</c:v>
                </c:pt>
                <c:pt idx="1190">
                  <c:v>325</c:v>
                </c:pt>
                <c:pt idx="1191">
                  <c:v>327</c:v>
                </c:pt>
                <c:pt idx="1192">
                  <c:v>329</c:v>
                </c:pt>
                <c:pt idx="1193">
                  <c:v>329</c:v>
                </c:pt>
                <c:pt idx="1194">
                  <c:v>330</c:v>
                </c:pt>
                <c:pt idx="1195">
                  <c:v>331</c:v>
                </c:pt>
                <c:pt idx="1196">
                  <c:v>332</c:v>
                </c:pt>
                <c:pt idx="1197">
                  <c:v>334</c:v>
                </c:pt>
                <c:pt idx="1198">
                  <c:v>338</c:v>
                </c:pt>
                <c:pt idx="1199">
                  <c:v>341</c:v>
                </c:pt>
                <c:pt idx="1200">
                  <c:v>342</c:v>
                </c:pt>
                <c:pt idx="1201">
                  <c:v>343</c:v>
                </c:pt>
                <c:pt idx="1202">
                  <c:v>346</c:v>
                </c:pt>
                <c:pt idx="1203">
                  <c:v>346</c:v>
                </c:pt>
                <c:pt idx="1204">
                  <c:v>349</c:v>
                </c:pt>
                <c:pt idx="1205">
                  <c:v>350</c:v>
                </c:pt>
                <c:pt idx="1206">
                  <c:v>352</c:v>
                </c:pt>
                <c:pt idx="1207">
                  <c:v>353</c:v>
                </c:pt>
                <c:pt idx="1208">
                  <c:v>353</c:v>
                </c:pt>
                <c:pt idx="1209">
                  <c:v>354</c:v>
                </c:pt>
                <c:pt idx="1210">
                  <c:v>354</c:v>
                </c:pt>
                <c:pt idx="1211">
                  <c:v>355</c:v>
                </c:pt>
                <c:pt idx="1212">
                  <c:v>355</c:v>
                </c:pt>
                <c:pt idx="1213">
                  <c:v>356</c:v>
                </c:pt>
                <c:pt idx="1214">
                  <c:v>356</c:v>
                </c:pt>
                <c:pt idx="1215">
                  <c:v>358</c:v>
                </c:pt>
                <c:pt idx="1216">
                  <c:v>359</c:v>
                </c:pt>
                <c:pt idx="1217">
                  <c:v>360</c:v>
                </c:pt>
                <c:pt idx="1218">
                  <c:v>364</c:v>
                </c:pt>
                <c:pt idx="1219">
                  <c:v>372</c:v>
                </c:pt>
                <c:pt idx="1220">
                  <c:v>375</c:v>
                </c:pt>
                <c:pt idx="1221">
                  <c:v>375</c:v>
                </c:pt>
                <c:pt idx="1222">
                  <c:v>375</c:v>
                </c:pt>
                <c:pt idx="1223">
                  <c:v>376</c:v>
                </c:pt>
                <c:pt idx="1224">
                  <c:v>377</c:v>
                </c:pt>
                <c:pt idx="1225">
                  <c:v>379</c:v>
                </c:pt>
                <c:pt idx="1226">
                  <c:v>381</c:v>
                </c:pt>
                <c:pt idx="1227">
                  <c:v>382</c:v>
                </c:pt>
                <c:pt idx="1228">
                  <c:v>382</c:v>
                </c:pt>
                <c:pt idx="1229">
                  <c:v>382</c:v>
                </c:pt>
                <c:pt idx="1230">
                  <c:v>385</c:v>
                </c:pt>
                <c:pt idx="1231">
                  <c:v>386</c:v>
                </c:pt>
                <c:pt idx="1232">
                  <c:v>386</c:v>
                </c:pt>
                <c:pt idx="1233">
                  <c:v>391</c:v>
                </c:pt>
                <c:pt idx="1234">
                  <c:v>391</c:v>
                </c:pt>
                <c:pt idx="1235">
                  <c:v>393</c:v>
                </c:pt>
                <c:pt idx="1236">
                  <c:v>393</c:v>
                </c:pt>
                <c:pt idx="1237">
                  <c:v>393</c:v>
                </c:pt>
                <c:pt idx="1238">
                  <c:v>396</c:v>
                </c:pt>
                <c:pt idx="1239">
                  <c:v>398</c:v>
                </c:pt>
                <c:pt idx="1240">
                  <c:v>400</c:v>
                </c:pt>
                <c:pt idx="1241">
                  <c:v>400</c:v>
                </c:pt>
                <c:pt idx="1242">
                  <c:v>401</c:v>
                </c:pt>
                <c:pt idx="1243">
                  <c:v>402</c:v>
                </c:pt>
                <c:pt idx="1244">
                  <c:v>406</c:v>
                </c:pt>
                <c:pt idx="1245">
                  <c:v>409</c:v>
                </c:pt>
                <c:pt idx="1246">
                  <c:v>410</c:v>
                </c:pt>
                <c:pt idx="1247">
                  <c:v>417</c:v>
                </c:pt>
                <c:pt idx="1248">
                  <c:v>418</c:v>
                </c:pt>
                <c:pt idx="1249">
                  <c:v>419</c:v>
                </c:pt>
                <c:pt idx="1250">
                  <c:v>420</c:v>
                </c:pt>
                <c:pt idx="1251">
                  <c:v>420</c:v>
                </c:pt>
                <c:pt idx="1252">
                  <c:v>421</c:v>
                </c:pt>
                <c:pt idx="1253">
                  <c:v>422</c:v>
                </c:pt>
                <c:pt idx="1254">
                  <c:v>425</c:v>
                </c:pt>
                <c:pt idx="1255">
                  <c:v>427</c:v>
                </c:pt>
                <c:pt idx="1256">
                  <c:v>427</c:v>
                </c:pt>
                <c:pt idx="1257">
                  <c:v>429</c:v>
                </c:pt>
                <c:pt idx="1258">
                  <c:v>429</c:v>
                </c:pt>
                <c:pt idx="1259">
                  <c:v>432</c:v>
                </c:pt>
                <c:pt idx="1260">
                  <c:v>433</c:v>
                </c:pt>
                <c:pt idx="1261">
                  <c:v>433</c:v>
                </c:pt>
                <c:pt idx="1262">
                  <c:v>433</c:v>
                </c:pt>
                <c:pt idx="1263">
                  <c:v>437</c:v>
                </c:pt>
                <c:pt idx="1264">
                  <c:v>440</c:v>
                </c:pt>
                <c:pt idx="1265">
                  <c:v>441</c:v>
                </c:pt>
                <c:pt idx="1266">
                  <c:v>442</c:v>
                </c:pt>
                <c:pt idx="1267">
                  <c:v>443</c:v>
                </c:pt>
                <c:pt idx="1268">
                  <c:v>444</c:v>
                </c:pt>
                <c:pt idx="1269">
                  <c:v>444</c:v>
                </c:pt>
                <c:pt idx="1270">
                  <c:v>445</c:v>
                </c:pt>
                <c:pt idx="1271">
                  <c:v>448</c:v>
                </c:pt>
                <c:pt idx="1272">
                  <c:v>450</c:v>
                </c:pt>
                <c:pt idx="1273">
                  <c:v>451</c:v>
                </c:pt>
                <c:pt idx="1274">
                  <c:v>452</c:v>
                </c:pt>
                <c:pt idx="1275">
                  <c:v>455</c:v>
                </c:pt>
                <c:pt idx="1276">
                  <c:v>456</c:v>
                </c:pt>
                <c:pt idx="1277">
                  <c:v>460</c:v>
                </c:pt>
                <c:pt idx="1278">
                  <c:v>462</c:v>
                </c:pt>
                <c:pt idx="1279">
                  <c:v>462</c:v>
                </c:pt>
                <c:pt idx="1280">
                  <c:v>462</c:v>
                </c:pt>
                <c:pt idx="1281">
                  <c:v>463</c:v>
                </c:pt>
                <c:pt idx="1282">
                  <c:v>463</c:v>
                </c:pt>
                <c:pt idx="1283">
                  <c:v>467</c:v>
                </c:pt>
                <c:pt idx="1284">
                  <c:v>474</c:v>
                </c:pt>
                <c:pt idx="1285">
                  <c:v>474</c:v>
                </c:pt>
                <c:pt idx="1286">
                  <c:v>476</c:v>
                </c:pt>
                <c:pt idx="1287">
                  <c:v>476</c:v>
                </c:pt>
                <c:pt idx="1288">
                  <c:v>478</c:v>
                </c:pt>
                <c:pt idx="1289">
                  <c:v>483</c:v>
                </c:pt>
                <c:pt idx="1290">
                  <c:v>483</c:v>
                </c:pt>
                <c:pt idx="1291">
                  <c:v>483</c:v>
                </c:pt>
                <c:pt idx="1292">
                  <c:v>485</c:v>
                </c:pt>
                <c:pt idx="1293">
                  <c:v>485</c:v>
                </c:pt>
                <c:pt idx="1294">
                  <c:v>492</c:v>
                </c:pt>
                <c:pt idx="1295">
                  <c:v>493</c:v>
                </c:pt>
                <c:pt idx="1296">
                  <c:v>493</c:v>
                </c:pt>
                <c:pt idx="1297">
                  <c:v>494</c:v>
                </c:pt>
                <c:pt idx="1298">
                  <c:v>500</c:v>
                </c:pt>
                <c:pt idx="1299">
                  <c:v>500</c:v>
                </c:pt>
                <c:pt idx="1300">
                  <c:v>500</c:v>
                </c:pt>
                <c:pt idx="1301">
                  <c:v>505</c:v>
                </c:pt>
                <c:pt idx="1302">
                  <c:v>511</c:v>
                </c:pt>
                <c:pt idx="1303">
                  <c:v>511</c:v>
                </c:pt>
                <c:pt idx="1304">
                  <c:v>512</c:v>
                </c:pt>
                <c:pt idx="1305">
                  <c:v>512</c:v>
                </c:pt>
                <c:pt idx="1306">
                  <c:v>517</c:v>
                </c:pt>
                <c:pt idx="1307">
                  <c:v>524</c:v>
                </c:pt>
                <c:pt idx="1308">
                  <c:v>526</c:v>
                </c:pt>
                <c:pt idx="1309">
                  <c:v>526</c:v>
                </c:pt>
                <c:pt idx="1310">
                  <c:v>528</c:v>
                </c:pt>
                <c:pt idx="1311">
                  <c:v>532</c:v>
                </c:pt>
                <c:pt idx="1312">
                  <c:v>537</c:v>
                </c:pt>
                <c:pt idx="1313">
                  <c:v>539</c:v>
                </c:pt>
                <c:pt idx="1314">
                  <c:v>542</c:v>
                </c:pt>
                <c:pt idx="1315">
                  <c:v>543</c:v>
                </c:pt>
                <c:pt idx="1316">
                  <c:v>548</c:v>
                </c:pt>
                <c:pt idx="1317">
                  <c:v>552</c:v>
                </c:pt>
                <c:pt idx="1318">
                  <c:v>565</c:v>
                </c:pt>
                <c:pt idx="1319">
                  <c:v>567</c:v>
                </c:pt>
                <c:pt idx="1320">
                  <c:v>569</c:v>
                </c:pt>
                <c:pt idx="1321">
                  <c:v>572</c:v>
                </c:pt>
                <c:pt idx="1322">
                  <c:v>580</c:v>
                </c:pt>
                <c:pt idx="1323">
                  <c:v>583</c:v>
                </c:pt>
                <c:pt idx="1324">
                  <c:v>584</c:v>
                </c:pt>
                <c:pt idx="1325">
                  <c:v>587</c:v>
                </c:pt>
                <c:pt idx="1326">
                  <c:v>591</c:v>
                </c:pt>
                <c:pt idx="1327">
                  <c:v>592</c:v>
                </c:pt>
                <c:pt idx="1328">
                  <c:v>593</c:v>
                </c:pt>
                <c:pt idx="1329">
                  <c:v>593</c:v>
                </c:pt>
                <c:pt idx="1330">
                  <c:v>598</c:v>
                </c:pt>
                <c:pt idx="1331">
                  <c:v>603</c:v>
                </c:pt>
                <c:pt idx="1332">
                  <c:v>607</c:v>
                </c:pt>
                <c:pt idx="1333">
                  <c:v>608</c:v>
                </c:pt>
                <c:pt idx="1334">
                  <c:v>609</c:v>
                </c:pt>
                <c:pt idx="1335">
                  <c:v>611</c:v>
                </c:pt>
                <c:pt idx="1336">
                  <c:v>616</c:v>
                </c:pt>
                <c:pt idx="1337">
                  <c:v>619</c:v>
                </c:pt>
                <c:pt idx="1338">
                  <c:v>626</c:v>
                </c:pt>
                <c:pt idx="1339">
                  <c:v>627</c:v>
                </c:pt>
                <c:pt idx="1340">
                  <c:v>646</c:v>
                </c:pt>
                <c:pt idx="1341">
                  <c:v>649</c:v>
                </c:pt>
                <c:pt idx="1342">
                  <c:v>650</c:v>
                </c:pt>
                <c:pt idx="1343">
                  <c:v>650</c:v>
                </c:pt>
                <c:pt idx="1344">
                  <c:v>655</c:v>
                </c:pt>
                <c:pt idx="1345">
                  <c:v>667</c:v>
                </c:pt>
                <c:pt idx="1346">
                  <c:v>671</c:v>
                </c:pt>
                <c:pt idx="1347">
                  <c:v>671</c:v>
                </c:pt>
                <c:pt idx="1348">
                  <c:v>679</c:v>
                </c:pt>
                <c:pt idx="1349">
                  <c:v>679</c:v>
                </c:pt>
                <c:pt idx="1350">
                  <c:v>680</c:v>
                </c:pt>
                <c:pt idx="1351">
                  <c:v>685</c:v>
                </c:pt>
                <c:pt idx="1352">
                  <c:v>695</c:v>
                </c:pt>
                <c:pt idx="1353">
                  <c:v>696</c:v>
                </c:pt>
                <c:pt idx="1354">
                  <c:v>698</c:v>
                </c:pt>
                <c:pt idx="1355">
                  <c:v>699</c:v>
                </c:pt>
                <c:pt idx="1356">
                  <c:v>704</c:v>
                </c:pt>
                <c:pt idx="1357">
                  <c:v>708</c:v>
                </c:pt>
                <c:pt idx="1358">
                  <c:v>710</c:v>
                </c:pt>
                <c:pt idx="1359">
                  <c:v>714</c:v>
                </c:pt>
                <c:pt idx="1360">
                  <c:v>717</c:v>
                </c:pt>
                <c:pt idx="1361">
                  <c:v>717</c:v>
                </c:pt>
                <c:pt idx="1362">
                  <c:v>719</c:v>
                </c:pt>
                <c:pt idx="1363">
                  <c:v>719</c:v>
                </c:pt>
                <c:pt idx="1364">
                  <c:v>724</c:v>
                </c:pt>
                <c:pt idx="1365">
                  <c:v>731</c:v>
                </c:pt>
                <c:pt idx="1366">
                  <c:v>740</c:v>
                </c:pt>
                <c:pt idx="1367">
                  <c:v>741</c:v>
                </c:pt>
                <c:pt idx="1368">
                  <c:v>757</c:v>
                </c:pt>
                <c:pt idx="1369">
                  <c:v>759</c:v>
                </c:pt>
                <c:pt idx="1370">
                  <c:v>763</c:v>
                </c:pt>
                <c:pt idx="1371">
                  <c:v>764</c:v>
                </c:pt>
                <c:pt idx="1372">
                  <c:v>772</c:v>
                </c:pt>
                <c:pt idx="1373">
                  <c:v>775</c:v>
                </c:pt>
                <c:pt idx="1374">
                  <c:v>777</c:v>
                </c:pt>
                <c:pt idx="1375">
                  <c:v>788</c:v>
                </c:pt>
                <c:pt idx="1376">
                  <c:v>789</c:v>
                </c:pt>
                <c:pt idx="1377">
                  <c:v>794</c:v>
                </c:pt>
                <c:pt idx="1378">
                  <c:v>799</c:v>
                </c:pt>
                <c:pt idx="1379">
                  <c:v>809</c:v>
                </c:pt>
                <c:pt idx="1380">
                  <c:v>809</c:v>
                </c:pt>
                <c:pt idx="1381">
                  <c:v>810</c:v>
                </c:pt>
                <c:pt idx="1382">
                  <c:v>813</c:v>
                </c:pt>
                <c:pt idx="1383">
                  <c:v>815</c:v>
                </c:pt>
                <c:pt idx="1384">
                  <c:v>826</c:v>
                </c:pt>
                <c:pt idx="1385">
                  <c:v>828</c:v>
                </c:pt>
                <c:pt idx="1386">
                  <c:v>833</c:v>
                </c:pt>
                <c:pt idx="1387">
                  <c:v>838</c:v>
                </c:pt>
                <c:pt idx="1388">
                  <c:v>846</c:v>
                </c:pt>
                <c:pt idx="1389">
                  <c:v>856</c:v>
                </c:pt>
                <c:pt idx="1390">
                  <c:v>872</c:v>
                </c:pt>
                <c:pt idx="1391">
                  <c:v>874</c:v>
                </c:pt>
                <c:pt idx="1392">
                  <c:v>876</c:v>
                </c:pt>
                <c:pt idx="1393">
                  <c:v>893</c:v>
                </c:pt>
                <c:pt idx="1394">
                  <c:v>906</c:v>
                </c:pt>
                <c:pt idx="1395">
                  <c:v>910</c:v>
                </c:pt>
                <c:pt idx="1396">
                  <c:v>911</c:v>
                </c:pt>
                <c:pt idx="1397">
                  <c:v>923</c:v>
                </c:pt>
                <c:pt idx="1398">
                  <c:v>924</c:v>
                </c:pt>
                <c:pt idx="1399">
                  <c:v>936</c:v>
                </c:pt>
                <c:pt idx="1400">
                  <c:v>937</c:v>
                </c:pt>
                <c:pt idx="1401">
                  <c:v>940</c:v>
                </c:pt>
                <c:pt idx="1402">
                  <c:v>942</c:v>
                </c:pt>
                <c:pt idx="1403">
                  <c:v>945</c:v>
                </c:pt>
                <c:pt idx="1404">
                  <c:v>958</c:v>
                </c:pt>
                <c:pt idx="1405">
                  <c:v>969</c:v>
                </c:pt>
                <c:pt idx="1406">
                  <c:v>978</c:v>
                </c:pt>
                <c:pt idx="1407">
                  <c:v>981</c:v>
                </c:pt>
                <c:pt idx="1408">
                  <c:v>999</c:v>
                </c:pt>
                <c:pt idx="1409">
                  <c:v>1012</c:v>
                </c:pt>
                <c:pt idx="1410">
                  <c:v>1019</c:v>
                </c:pt>
                <c:pt idx="1411">
                  <c:v>1044</c:v>
                </c:pt>
                <c:pt idx="1412">
                  <c:v>1057</c:v>
                </c:pt>
                <c:pt idx="1413">
                  <c:v>1062</c:v>
                </c:pt>
                <c:pt idx="1414">
                  <c:v>1090</c:v>
                </c:pt>
                <c:pt idx="1415">
                  <c:v>1132</c:v>
                </c:pt>
                <c:pt idx="1416">
                  <c:v>1138</c:v>
                </c:pt>
                <c:pt idx="1417">
                  <c:v>1178</c:v>
                </c:pt>
                <c:pt idx="1418">
                  <c:v>1189</c:v>
                </c:pt>
                <c:pt idx="1419">
                  <c:v>1231</c:v>
                </c:pt>
                <c:pt idx="1420">
                  <c:v>1250</c:v>
                </c:pt>
                <c:pt idx="1421">
                  <c:v>1275</c:v>
                </c:pt>
                <c:pt idx="1422">
                  <c:v>1608</c:v>
                </c:pt>
                <c:pt idx="1423">
                  <c:v>1879</c:v>
                </c:pt>
              </c:numCache>
            </c:numRef>
          </c:xVal>
          <c:yVal>
            <c:numRef>
              <c:f>'Grade 8 RW by Sex'!$D$1493:$D$2916</c:f>
              <c:numCache>
                <c:formatCode>General</c:formatCode>
                <c:ptCount val="1424"/>
                <c:pt idx="0">
                  <c:v>0.18598000000000001</c:v>
                </c:pt>
                <c:pt idx="1">
                  <c:v>0.18964</c:v>
                </c:pt>
                <c:pt idx="2">
                  <c:v>0.19336</c:v>
                </c:pt>
                <c:pt idx="3">
                  <c:v>0.19711999999999999</c:v>
                </c:pt>
                <c:pt idx="4">
                  <c:v>0.20093</c:v>
                </c:pt>
                <c:pt idx="5">
                  <c:v>0.20476</c:v>
                </c:pt>
                <c:pt idx="6">
                  <c:v>0.20862</c:v>
                </c:pt>
                <c:pt idx="7">
                  <c:v>0.21246000000000001</c:v>
                </c:pt>
                <c:pt idx="8">
                  <c:v>0.21626999999999999</c:v>
                </c:pt>
                <c:pt idx="9">
                  <c:v>0.21997</c:v>
                </c:pt>
                <c:pt idx="10">
                  <c:v>0.2235</c:v>
                </c:pt>
                <c:pt idx="11">
                  <c:v>0.22672999999999999</c:v>
                </c:pt>
                <c:pt idx="12">
                  <c:v>0.22953999999999999</c:v>
                </c:pt>
                <c:pt idx="13">
                  <c:v>0.23188</c:v>
                </c:pt>
                <c:pt idx="14">
                  <c:v>0.23379</c:v>
                </c:pt>
                <c:pt idx="15">
                  <c:v>0.23536000000000001</c:v>
                </c:pt>
                <c:pt idx="16">
                  <c:v>0.23677999999999999</c:v>
                </c:pt>
                <c:pt idx="17">
                  <c:v>0.23829</c:v>
                </c:pt>
                <c:pt idx="18">
                  <c:v>0.24010000000000001</c:v>
                </c:pt>
                <c:pt idx="19">
                  <c:v>0.2424</c:v>
                </c:pt>
                <c:pt idx="20">
                  <c:v>0.24543000000000001</c:v>
                </c:pt>
                <c:pt idx="21">
                  <c:v>0.24940000000000001</c:v>
                </c:pt>
                <c:pt idx="22">
                  <c:v>0.25463999999999998</c:v>
                </c:pt>
                <c:pt idx="23">
                  <c:v>0.26157000000000002</c:v>
                </c:pt>
                <c:pt idx="24">
                  <c:v>0.27065</c:v>
                </c:pt>
                <c:pt idx="25">
                  <c:v>0.28227999999999998</c:v>
                </c:pt>
                <c:pt idx="26">
                  <c:v>0.29683999999999999</c:v>
                </c:pt>
                <c:pt idx="27">
                  <c:v>0.3145</c:v>
                </c:pt>
                <c:pt idx="28">
                  <c:v>0.3352</c:v>
                </c:pt>
                <c:pt idx="29">
                  <c:v>0.35861999999999999</c:v>
                </c:pt>
                <c:pt idx="30">
                  <c:v>0.38416</c:v>
                </c:pt>
                <c:pt idx="31">
                  <c:v>0.41089999999999999</c:v>
                </c:pt>
                <c:pt idx="32">
                  <c:v>0.43765999999999999</c:v>
                </c:pt>
                <c:pt idx="33">
                  <c:v>0.46317999999999998</c:v>
                </c:pt>
                <c:pt idx="34">
                  <c:v>0.48627999999999999</c:v>
                </c:pt>
                <c:pt idx="35">
                  <c:v>0.50593999999999995</c:v>
                </c:pt>
                <c:pt idx="36">
                  <c:v>0.52195999999999998</c:v>
                </c:pt>
                <c:pt idx="37">
                  <c:v>0.53493999999999997</c:v>
                </c:pt>
                <c:pt idx="38">
                  <c:v>0.54564999999999997</c:v>
                </c:pt>
                <c:pt idx="39">
                  <c:v>0.55481999999999998</c:v>
                </c:pt>
                <c:pt idx="40">
                  <c:v>0.56303999999999998</c:v>
                </c:pt>
                <c:pt idx="41">
                  <c:v>0.57084000000000001</c:v>
                </c:pt>
                <c:pt idx="42">
                  <c:v>0.57847999999999999</c:v>
                </c:pt>
                <c:pt idx="43">
                  <c:v>0.58606999999999998</c:v>
                </c:pt>
                <c:pt idx="44">
                  <c:v>0.21207000000000001</c:v>
                </c:pt>
                <c:pt idx="45">
                  <c:v>0.22309999999999999</c:v>
                </c:pt>
                <c:pt idx="46">
                  <c:v>0.22631999999999999</c:v>
                </c:pt>
                <c:pt idx="47">
                  <c:v>0.22911999999999999</c:v>
                </c:pt>
                <c:pt idx="48">
                  <c:v>0.23147000000000001</c:v>
                </c:pt>
                <c:pt idx="49">
                  <c:v>0.23336999999999999</c:v>
                </c:pt>
                <c:pt idx="50">
                  <c:v>0.23494000000000001</c:v>
                </c:pt>
                <c:pt idx="51">
                  <c:v>0.23635999999999999</c:v>
                </c:pt>
                <c:pt idx="52">
                  <c:v>0.23785999999999999</c:v>
                </c:pt>
                <c:pt idx="53">
                  <c:v>0.24198</c:v>
                </c:pt>
                <c:pt idx="54">
                  <c:v>0.245</c:v>
                </c:pt>
                <c:pt idx="55">
                  <c:v>0.24895999999999999</c:v>
                </c:pt>
                <c:pt idx="56">
                  <c:v>0.26112000000000002</c:v>
                </c:pt>
                <c:pt idx="57">
                  <c:v>0.27017999999999998</c:v>
                </c:pt>
                <c:pt idx="58">
                  <c:v>0.28179999999999999</c:v>
                </c:pt>
                <c:pt idx="59">
                  <c:v>0.29635</c:v>
                </c:pt>
                <c:pt idx="60">
                  <c:v>0.31398999999999999</c:v>
                </c:pt>
                <c:pt idx="61">
                  <c:v>0.33467000000000002</c:v>
                </c:pt>
                <c:pt idx="62">
                  <c:v>0.35808000000000001</c:v>
                </c:pt>
                <c:pt idx="63">
                  <c:v>0.38361000000000001</c:v>
                </c:pt>
                <c:pt idx="64">
                  <c:v>0.41033999999999998</c:v>
                </c:pt>
                <c:pt idx="65">
                  <c:v>0.46260000000000001</c:v>
                </c:pt>
                <c:pt idx="66">
                  <c:v>0.48570000000000002</c:v>
                </c:pt>
                <c:pt idx="67">
                  <c:v>0.50534999999999997</c:v>
                </c:pt>
                <c:pt idx="68">
                  <c:v>0.52137999999999995</c:v>
                </c:pt>
                <c:pt idx="69">
                  <c:v>0.54507000000000005</c:v>
                </c:pt>
                <c:pt idx="70">
                  <c:v>0.55423999999999995</c:v>
                </c:pt>
                <c:pt idx="71">
                  <c:v>0.56247000000000003</c:v>
                </c:pt>
                <c:pt idx="72">
                  <c:v>0.57791000000000003</c:v>
                </c:pt>
                <c:pt idx="73">
                  <c:v>0.21917</c:v>
                </c:pt>
                <c:pt idx="74">
                  <c:v>0.22269</c:v>
                </c:pt>
                <c:pt idx="75">
                  <c:v>0.23294999999999999</c:v>
                </c:pt>
                <c:pt idx="76">
                  <c:v>0.23744000000000001</c:v>
                </c:pt>
                <c:pt idx="77">
                  <c:v>0.23924000000000001</c:v>
                </c:pt>
                <c:pt idx="78">
                  <c:v>0.24154999999999999</c:v>
                </c:pt>
                <c:pt idx="79">
                  <c:v>0.24456</c:v>
                </c:pt>
                <c:pt idx="80">
                  <c:v>0.24851999999999999</c:v>
                </c:pt>
                <c:pt idx="81">
                  <c:v>0.25374999999999998</c:v>
                </c:pt>
                <c:pt idx="82">
                  <c:v>0.26066</c:v>
                </c:pt>
                <c:pt idx="83">
                  <c:v>0.26972000000000002</c:v>
                </c:pt>
                <c:pt idx="84">
                  <c:v>0.28133000000000002</c:v>
                </c:pt>
                <c:pt idx="85">
                  <c:v>0.31348999999999999</c:v>
                </c:pt>
                <c:pt idx="86">
                  <c:v>0.33415</c:v>
                </c:pt>
                <c:pt idx="87">
                  <c:v>0.35754999999999998</c:v>
                </c:pt>
                <c:pt idx="88">
                  <c:v>0.38306000000000001</c:v>
                </c:pt>
                <c:pt idx="89">
                  <c:v>0.43651000000000001</c:v>
                </c:pt>
                <c:pt idx="90">
                  <c:v>0.46201999999999999</c:v>
                </c:pt>
                <c:pt idx="91">
                  <c:v>0.48510999999999999</c:v>
                </c:pt>
                <c:pt idx="92">
                  <c:v>0.50477000000000005</c:v>
                </c:pt>
                <c:pt idx="93">
                  <c:v>0.52078999999999998</c:v>
                </c:pt>
                <c:pt idx="94">
                  <c:v>0.54449000000000003</c:v>
                </c:pt>
                <c:pt idx="95">
                  <c:v>0.55366000000000004</c:v>
                </c:pt>
                <c:pt idx="96">
                  <c:v>0.56189</c:v>
                </c:pt>
                <c:pt idx="97">
                  <c:v>0.22550000000000001</c:v>
                </c:pt>
                <c:pt idx="98">
                  <c:v>0.23063</c:v>
                </c:pt>
                <c:pt idx="99">
                  <c:v>0.23252999999999999</c:v>
                </c:pt>
                <c:pt idx="100">
                  <c:v>0.2341</c:v>
                </c:pt>
                <c:pt idx="101">
                  <c:v>0.23701</c:v>
                </c:pt>
                <c:pt idx="102">
                  <c:v>0.23882</c:v>
                </c:pt>
                <c:pt idx="103">
                  <c:v>0.24112</c:v>
                </c:pt>
                <c:pt idx="104">
                  <c:v>0.25330999999999998</c:v>
                </c:pt>
                <c:pt idx="105">
                  <c:v>0.26021</c:v>
                </c:pt>
                <c:pt idx="106">
                  <c:v>0.26926</c:v>
                </c:pt>
                <c:pt idx="107">
                  <c:v>0.29537000000000002</c:v>
                </c:pt>
                <c:pt idx="108">
                  <c:v>0.31297999999999998</c:v>
                </c:pt>
                <c:pt idx="109">
                  <c:v>0.48453000000000002</c:v>
                </c:pt>
                <c:pt idx="110">
                  <c:v>0.50417999999999996</c:v>
                </c:pt>
                <c:pt idx="111">
                  <c:v>0.55308000000000002</c:v>
                </c:pt>
                <c:pt idx="112">
                  <c:v>0.56130999999999998</c:v>
                </c:pt>
                <c:pt idx="113">
                  <c:v>0.56911999999999996</c:v>
                </c:pt>
                <c:pt idx="114">
                  <c:v>0.21468999999999999</c:v>
                </c:pt>
                <c:pt idx="115">
                  <c:v>0.21837000000000001</c:v>
                </c:pt>
                <c:pt idx="116">
                  <c:v>0.22187999999999999</c:v>
                </c:pt>
                <c:pt idx="117">
                  <c:v>0.23022000000000001</c:v>
                </c:pt>
                <c:pt idx="118">
                  <c:v>0.23368</c:v>
                </c:pt>
                <c:pt idx="119">
                  <c:v>0.23508999999999999</c:v>
                </c:pt>
                <c:pt idx="120">
                  <c:v>0.23658999999999999</c:v>
                </c:pt>
                <c:pt idx="121">
                  <c:v>0.23838999999999999</c:v>
                </c:pt>
                <c:pt idx="122">
                  <c:v>0.24068999999999999</c:v>
                </c:pt>
                <c:pt idx="123">
                  <c:v>0.29488999999999999</c:v>
                </c:pt>
                <c:pt idx="124">
                  <c:v>0.35647000000000001</c:v>
                </c:pt>
                <c:pt idx="125">
                  <c:v>0.46085999999999999</c:v>
                </c:pt>
                <c:pt idx="126">
                  <c:v>0.48394999999999999</c:v>
                </c:pt>
                <c:pt idx="127">
                  <c:v>0.54332999999999998</c:v>
                </c:pt>
                <c:pt idx="128">
                  <c:v>0.55249999999999999</c:v>
                </c:pt>
                <c:pt idx="129">
                  <c:v>0.21797</c:v>
                </c:pt>
                <c:pt idx="130">
                  <c:v>0.23169999999999999</c:v>
                </c:pt>
                <c:pt idx="131">
                  <c:v>0.24026</c:v>
                </c:pt>
                <c:pt idx="132">
                  <c:v>0.24722</c:v>
                </c:pt>
                <c:pt idx="133">
                  <c:v>0.25242999999999999</c:v>
                </c:pt>
                <c:pt idx="134">
                  <c:v>0.25931999999999999</c:v>
                </c:pt>
                <c:pt idx="135">
                  <c:v>0.26834000000000002</c:v>
                </c:pt>
                <c:pt idx="136">
                  <c:v>0.27990999999999999</c:v>
                </c:pt>
                <c:pt idx="137">
                  <c:v>0.31197999999999998</c:v>
                </c:pt>
                <c:pt idx="138">
                  <c:v>0.38140000000000002</c:v>
                </c:pt>
                <c:pt idx="139">
                  <c:v>0.46028000000000002</c:v>
                </c:pt>
                <c:pt idx="140">
                  <c:v>0.48336000000000001</c:v>
                </c:pt>
                <c:pt idx="141">
                  <c:v>0.50300999999999996</c:v>
                </c:pt>
                <c:pt idx="142">
                  <c:v>0.55193000000000003</c:v>
                </c:pt>
                <c:pt idx="143">
                  <c:v>0.56796999999999997</c:v>
                </c:pt>
                <c:pt idx="144">
                  <c:v>0.23283999999999999</c:v>
                </c:pt>
                <c:pt idx="145">
                  <c:v>0.23425000000000001</c:v>
                </c:pt>
                <c:pt idx="146">
                  <c:v>0.23574999999999999</c:v>
                </c:pt>
                <c:pt idx="147">
                  <c:v>0.23755000000000001</c:v>
                </c:pt>
                <c:pt idx="148">
                  <c:v>0.23984</c:v>
                </c:pt>
                <c:pt idx="149">
                  <c:v>0.24284</c:v>
                </c:pt>
                <c:pt idx="150">
                  <c:v>0.24678</c:v>
                </c:pt>
                <c:pt idx="151">
                  <c:v>0.25198999999999999</c:v>
                </c:pt>
                <c:pt idx="152">
                  <c:v>0.25886999999999999</c:v>
                </c:pt>
                <c:pt idx="153">
                  <c:v>0.27944000000000002</c:v>
                </c:pt>
                <c:pt idx="154">
                  <c:v>0.29392000000000001</c:v>
                </c:pt>
                <c:pt idx="155">
                  <c:v>0.31147999999999998</c:v>
                </c:pt>
                <c:pt idx="156">
                  <c:v>0.54217000000000004</c:v>
                </c:pt>
                <c:pt idx="157">
                  <c:v>0.55959000000000003</c:v>
                </c:pt>
                <c:pt idx="158">
                  <c:v>0.22388</c:v>
                </c:pt>
                <c:pt idx="159">
                  <c:v>0.22897999999999999</c:v>
                </c:pt>
                <c:pt idx="160">
                  <c:v>0.23086999999999999</c:v>
                </c:pt>
                <c:pt idx="161">
                  <c:v>0.23941000000000001</c:v>
                </c:pt>
                <c:pt idx="162">
                  <c:v>0.25841999999999998</c:v>
                </c:pt>
                <c:pt idx="163">
                  <c:v>0.27897</c:v>
                </c:pt>
                <c:pt idx="164">
                  <c:v>0.29343000000000002</c:v>
                </c:pt>
                <c:pt idx="165">
                  <c:v>0.38030000000000003</c:v>
                </c:pt>
                <c:pt idx="166">
                  <c:v>0.43364000000000003</c:v>
                </c:pt>
                <c:pt idx="167">
                  <c:v>0.45911999999999997</c:v>
                </c:pt>
                <c:pt idx="168">
                  <c:v>0.55076999999999998</c:v>
                </c:pt>
                <c:pt idx="169">
                  <c:v>0.23200999999999999</c:v>
                </c:pt>
                <c:pt idx="170">
                  <c:v>0.23899000000000001</c:v>
                </c:pt>
                <c:pt idx="171">
                  <c:v>0.24199000000000001</c:v>
                </c:pt>
                <c:pt idx="172">
                  <c:v>0.24592</c:v>
                </c:pt>
                <c:pt idx="173">
                  <c:v>0.25111</c:v>
                </c:pt>
                <c:pt idx="174">
                  <c:v>0.33104</c:v>
                </c:pt>
                <c:pt idx="175">
                  <c:v>0.40638999999999997</c:v>
                </c:pt>
                <c:pt idx="176">
                  <c:v>0.48161999999999999</c:v>
                </c:pt>
                <c:pt idx="177">
                  <c:v>0.51729999999999998</c:v>
                </c:pt>
                <c:pt idx="178">
                  <c:v>0.23300000000000001</c:v>
                </c:pt>
                <c:pt idx="179">
                  <c:v>0.24549000000000001</c:v>
                </c:pt>
                <c:pt idx="180">
                  <c:v>0.25752999999999998</c:v>
                </c:pt>
                <c:pt idx="181">
                  <c:v>0.29247000000000001</c:v>
                </c:pt>
                <c:pt idx="182">
                  <c:v>0.33052999999999999</c:v>
                </c:pt>
                <c:pt idx="183">
                  <c:v>0.40583000000000002</c:v>
                </c:pt>
                <c:pt idx="184">
                  <c:v>0.48104000000000002</c:v>
                </c:pt>
                <c:pt idx="185">
                  <c:v>0.54962</c:v>
                </c:pt>
                <c:pt idx="186">
                  <c:v>0.22544</c:v>
                </c:pt>
                <c:pt idx="187">
                  <c:v>0.23587</c:v>
                </c:pt>
                <c:pt idx="188">
                  <c:v>0.24506</c:v>
                </c:pt>
                <c:pt idx="189">
                  <c:v>0.25024000000000002</c:v>
                </c:pt>
                <c:pt idx="190">
                  <c:v>0.25708999999999999</c:v>
                </c:pt>
                <c:pt idx="191">
                  <c:v>0.30948999999999999</c:v>
                </c:pt>
                <c:pt idx="192">
                  <c:v>0.40527000000000002</c:v>
                </c:pt>
                <c:pt idx="193">
                  <c:v>0.50011000000000005</c:v>
                </c:pt>
                <c:pt idx="194">
                  <c:v>0.52912999999999999</c:v>
                </c:pt>
                <c:pt idx="195">
                  <c:v>0.55730000000000002</c:v>
                </c:pt>
                <c:pt idx="196">
                  <c:v>0.56511999999999996</c:v>
                </c:pt>
                <c:pt idx="197">
                  <c:v>0.22503999999999999</c:v>
                </c:pt>
                <c:pt idx="198">
                  <c:v>0.23077</c:v>
                </c:pt>
                <c:pt idx="199">
                  <c:v>0.23218</c:v>
                </c:pt>
                <c:pt idx="200">
                  <c:v>0.24071000000000001</c:v>
                </c:pt>
                <c:pt idx="201">
                  <c:v>0.25664999999999999</c:v>
                </c:pt>
                <c:pt idx="202">
                  <c:v>0.26561000000000001</c:v>
                </c:pt>
                <c:pt idx="203">
                  <c:v>0.27711000000000002</c:v>
                </c:pt>
                <c:pt idx="204">
                  <c:v>0.29150999999999999</c:v>
                </c:pt>
                <c:pt idx="205">
                  <c:v>0.30898999999999999</c:v>
                </c:pt>
                <c:pt idx="206">
                  <c:v>0.35275000000000001</c:v>
                </c:pt>
                <c:pt idx="207">
                  <c:v>0.47987999999999997</c:v>
                </c:pt>
                <c:pt idx="208">
                  <c:v>0.49952999999999997</c:v>
                </c:pt>
                <c:pt idx="209">
                  <c:v>0.51556000000000002</c:v>
                </c:pt>
                <c:pt idx="210">
                  <c:v>0.56455</c:v>
                </c:pt>
                <c:pt idx="211">
                  <c:v>0.22463</c:v>
                </c:pt>
                <c:pt idx="212">
                  <c:v>0.23502999999999999</c:v>
                </c:pt>
                <c:pt idx="213">
                  <c:v>0.23730999999999999</c:v>
                </c:pt>
                <c:pt idx="214">
                  <c:v>0.2442</c:v>
                </c:pt>
                <c:pt idx="215">
                  <c:v>0.24937000000000001</c:v>
                </c:pt>
                <c:pt idx="216">
                  <c:v>0.26516000000000001</c:v>
                </c:pt>
                <c:pt idx="217">
                  <c:v>0.3085</c:v>
                </c:pt>
                <c:pt idx="218">
                  <c:v>0.45623999999999998</c:v>
                </c:pt>
                <c:pt idx="219">
                  <c:v>0.4793</c:v>
                </c:pt>
                <c:pt idx="220">
                  <c:v>0.49895</c:v>
                </c:pt>
                <c:pt idx="221">
                  <c:v>0.51497999999999999</c:v>
                </c:pt>
                <c:pt idx="222">
                  <c:v>0.55615999999999999</c:v>
                </c:pt>
                <c:pt idx="223">
                  <c:v>0.21482999999999999</c:v>
                </c:pt>
                <c:pt idx="224">
                  <c:v>0.22423000000000001</c:v>
                </c:pt>
                <c:pt idx="225">
                  <c:v>0.22996</c:v>
                </c:pt>
                <c:pt idx="226">
                  <c:v>0.23136000000000001</c:v>
                </c:pt>
                <c:pt idx="227">
                  <c:v>0.23987</c:v>
                </c:pt>
                <c:pt idx="228">
                  <c:v>0.25577</c:v>
                </c:pt>
                <c:pt idx="229">
                  <c:v>0.27618999999999999</c:v>
                </c:pt>
                <c:pt idx="230">
                  <c:v>0.29055999999999998</c:v>
                </c:pt>
                <c:pt idx="231">
                  <c:v>0.32849</c:v>
                </c:pt>
                <c:pt idx="232">
                  <c:v>0.47872999999999999</c:v>
                </c:pt>
                <c:pt idx="233">
                  <c:v>0.53815000000000002</c:v>
                </c:pt>
                <c:pt idx="234">
                  <c:v>0.54732999999999998</c:v>
                </c:pt>
                <c:pt idx="235">
                  <c:v>0.21790999999999999</c:v>
                </c:pt>
                <c:pt idx="236">
                  <c:v>0.22108</c:v>
                </c:pt>
                <c:pt idx="237">
                  <c:v>0.22383</c:v>
                </c:pt>
                <c:pt idx="238">
                  <c:v>0.22614000000000001</c:v>
                </c:pt>
                <c:pt idx="239">
                  <c:v>0.22800999999999999</c:v>
                </c:pt>
                <c:pt idx="240">
                  <c:v>0.25533</c:v>
                </c:pt>
                <c:pt idx="241">
                  <c:v>0.27572999999999998</c:v>
                </c:pt>
                <c:pt idx="242">
                  <c:v>0.29009000000000001</c:v>
                </c:pt>
                <c:pt idx="243">
                  <c:v>0.4551</c:v>
                </c:pt>
                <c:pt idx="244">
                  <c:v>0.51383999999999996</c:v>
                </c:pt>
                <c:pt idx="245">
                  <c:v>0.55501999999999996</c:v>
                </c:pt>
                <c:pt idx="246">
                  <c:v>0.22067999999999999</c:v>
                </c:pt>
                <c:pt idx="247">
                  <c:v>0.23202</c:v>
                </c:pt>
                <c:pt idx="248">
                  <c:v>0.24293999999999999</c:v>
                </c:pt>
                <c:pt idx="249">
                  <c:v>0.24809</c:v>
                </c:pt>
                <c:pt idx="250">
                  <c:v>0.25490000000000002</c:v>
                </c:pt>
                <c:pt idx="251">
                  <c:v>0.28961999999999999</c:v>
                </c:pt>
                <c:pt idx="252">
                  <c:v>0.55445</c:v>
                </c:pt>
                <c:pt idx="253">
                  <c:v>0.56228999999999996</c:v>
                </c:pt>
                <c:pt idx="254">
                  <c:v>0.22534000000000001</c:v>
                </c:pt>
                <c:pt idx="255">
                  <c:v>0.23338999999999999</c:v>
                </c:pt>
                <c:pt idx="256">
                  <c:v>0.25446000000000002</c:v>
                </c:pt>
                <c:pt idx="257">
                  <c:v>0.26338</c:v>
                </c:pt>
                <c:pt idx="258">
                  <c:v>0.28915000000000002</c:v>
                </c:pt>
                <c:pt idx="259">
                  <c:v>0.30654999999999999</c:v>
                </c:pt>
                <c:pt idx="260">
                  <c:v>0.47702</c:v>
                </c:pt>
                <c:pt idx="261">
                  <c:v>0.53644000000000003</c:v>
                </c:pt>
                <c:pt idx="262">
                  <c:v>0.21673999999999999</c:v>
                </c:pt>
                <c:pt idx="263">
                  <c:v>0.22681000000000001</c:v>
                </c:pt>
                <c:pt idx="264">
                  <c:v>0.23524999999999999</c:v>
                </c:pt>
                <c:pt idx="265">
                  <c:v>0.25402999999999998</c:v>
                </c:pt>
                <c:pt idx="266">
                  <c:v>0.28867999999999999</c:v>
                </c:pt>
                <c:pt idx="267">
                  <c:v>0.30607000000000001</c:v>
                </c:pt>
                <c:pt idx="268">
                  <c:v>0.32647999999999999</c:v>
                </c:pt>
                <c:pt idx="269">
                  <c:v>0.34960999999999998</c:v>
                </c:pt>
                <c:pt idx="270">
                  <c:v>0.40139999999999998</c:v>
                </c:pt>
                <c:pt idx="271">
                  <c:v>0.49608999999999998</c:v>
                </c:pt>
                <c:pt idx="272">
                  <c:v>0.54507000000000005</c:v>
                </c:pt>
                <c:pt idx="273">
                  <c:v>0.55332999999999999</c:v>
                </c:pt>
                <c:pt idx="274">
                  <c:v>0.19061</c:v>
                </c:pt>
                <c:pt idx="275">
                  <c:v>0.21290999999999999</c:v>
                </c:pt>
                <c:pt idx="276">
                  <c:v>0.21636</c:v>
                </c:pt>
                <c:pt idx="277">
                  <c:v>0.22225</c:v>
                </c:pt>
                <c:pt idx="278">
                  <c:v>0.22641</c:v>
                </c:pt>
                <c:pt idx="279">
                  <c:v>0.22794</c:v>
                </c:pt>
                <c:pt idx="280">
                  <c:v>0.23258000000000001</c:v>
                </c:pt>
                <c:pt idx="281">
                  <c:v>0.23483999999999999</c:v>
                </c:pt>
                <c:pt idx="282">
                  <c:v>0.24681</c:v>
                </c:pt>
                <c:pt idx="283">
                  <c:v>0.25359999999999999</c:v>
                </c:pt>
                <c:pt idx="284">
                  <c:v>0.26250000000000001</c:v>
                </c:pt>
                <c:pt idx="285">
                  <c:v>0.27390999999999999</c:v>
                </c:pt>
                <c:pt idx="286">
                  <c:v>0.30558999999999997</c:v>
                </c:pt>
                <c:pt idx="287">
                  <c:v>0.45284000000000002</c:v>
                </c:pt>
                <c:pt idx="288">
                  <c:v>0.47588000000000003</c:v>
                </c:pt>
                <c:pt idx="289">
                  <c:v>0.49552000000000002</c:v>
                </c:pt>
                <c:pt idx="290">
                  <c:v>0.51156000000000001</c:v>
                </c:pt>
                <c:pt idx="291">
                  <c:v>0.54451000000000005</c:v>
                </c:pt>
                <c:pt idx="292">
                  <c:v>0.56061000000000005</c:v>
                </c:pt>
                <c:pt idx="293">
                  <c:v>0.19397</c:v>
                </c:pt>
                <c:pt idx="294">
                  <c:v>0.22186</c:v>
                </c:pt>
                <c:pt idx="295">
                  <c:v>0.22414999999999999</c:v>
                </c:pt>
                <c:pt idx="296">
                  <c:v>0.22600999999999999</c:v>
                </c:pt>
                <c:pt idx="297">
                  <c:v>0.22894</c:v>
                </c:pt>
                <c:pt idx="298">
                  <c:v>0.23218</c:v>
                </c:pt>
                <c:pt idx="299">
                  <c:v>0.24640000000000001</c:v>
                </c:pt>
                <c:pt idx="300">
                  <c:v>0.27345999999999998</c:v>
                </c:pt>
                <c:pt idx="301">
                  <c:v>0.28775000000000001</c:v>
                </c:pt>
                <c:pt idx="302">
                  <c:v>0.42687999999999998</c:v>
                </c:pt>
                <c:pt idx="303">
                  <c:v>0.45229000000000003</c:v>
                </c:pt>
                <c:pt idx="304">
                  <c:v>0.47532000000000002</c:v>
                </c:pt>
                <c:pt idx="305">
                  <c:v>0.49496000000000001</c:v>
                </c:pt>
                <c:pt idx="306">
                  <c:v>0.20855000000000001</c:v>
                </c:pt>
                <c:pt idx="307">
                  <c:v>0.22561999999999999</c:v>
                </c:pt>
                <c:pt idx="308">
                  <c:v>0.22714999999999999</c:v>
                </c:pt>
                <c:pt idx="309">
                  <c:v>0.22853999999999999</c:v>
                </c:pt>
                <c:pt idx="310">
                  <c:v>0.23177</c:v>
                </c:pt>
                <c:pt idx="311">
                  <c:v>0.23402999999999999</c:v>
                </c:pt>
                <c:pt idx="312">
                  <c:v>0.24085999999999999</c:v>
                </c:pt>
                <c:pt idx="313">
                  <c:v>0.30463000000000001</c:v>
                </c:pt>
                <c:pt idx="314">
                  <c:v>0.32499</c:v>
                </c:pt>
                <c:pt idx="315">
                  <c:v>0.34806999999999999</c:v>
                </c:pt>
                <c:pt idx="316">
                  <c:v>0.39978000000000002</c:v>
                </c:pt>
                <c:pt idx="317">
                  <c:v>0.49440000000000001</c:v>
                </c:pt>
                <c:pt idx="318">
                  <c:v>0.51043000000000005</c:v>
                </c:pt>
                <c:pt idx="319">
                  <c:v>0.55164999999999997</c:v>
                </c:pt>
                <c:pt idx="320">
                  <c:v>0.56718999999999997</c:v>
                </c:pt>
                <c:pt idx="321">
                  <c:v>0.20448</c:v>
                </c:pt>
                <c:pt idx="322">
                  <c:v>0.21521999999999999</c:v>
                </c:pt>
                <c:pt idx="323">
                  <c:v>0.21836</c:v>
                </c:pt>
                <c:pt idx="324">
                  <c:v>0.22109000000000001</c:v>
                </c:pt>
                <c:pt idx="325">
                  <c:v>0.22523000000000001</c:v>
                </c:pt>
                <c:pt idx="326">
                  <c:v>0.23363</c:v>
                </c:pt>
                <c:pt idx="327">
                  <c:v>0.24556</c:v>
                </c:pt>
                <c:pt idx="328">
                  <c:v>0.25233</c:v>
                </c:pt>
                <c:pt idx="329">
                  <c:v>0.26119999999999999</c:v>
                </c:pt>
                <c:pt idx="330">
                  <c:v>0.30414999999999998</c:v>
                </c:pt>
                <c:pt idx="331">
                  <c:v>0.32450000000000001</c:v>
                </c:pt>
                <c:pt idx="332">
                  <c:v>0.47420000000000001</c:v>
                </c:pt>
                <c:pt idx="333">
                  <c:v>0.49384</c:v>
                </c:pt>
                <c:pt idx="334">
                  <c:v>0.50987000000000005</c:v>
                </c:pt>
                <c:pt idx="335">
                  <c:v>0.54283000000000003</c:v>
                </c:pt>
                <c:pt idx="336">
                  <c:v>0.55893999999999999</c:v>
                </c:pt>
                <c:pt idx="337">
                  <c:v>0.22484000000000001</c:v>
                </c:pt>
                <c:pt idx="338">
                  <c:v>0.22636999999999999</c:v>
                </c:pt>
                <c:pt idx="339">
                  <c:v>0.22922000000000001</c:v>
                </c:pt>
                <c:pt idx="340">
                  <c:v>0.23097999999999999</c:v>
                </c:pt>
                <c:pt idx="341">
                  <c:v>0.25191000000000002</c:v>
                </c:pt>
                <c:pt idx="342">
                  <c:v>0.28638000000000002</c:v>
                </c:pt>
                <c:pt idx="343">
                  <c:v>0.34705999999999998</c:v>
                </c:pt>
                <c:pt idx="344">
                  <c:v>0.37225999999999998</c:v>
                </c:pt>
                <c:pt idx="345">
                  <c:v>0.42524000000000001</c:v>
                </c:pt>
                <c:pt idx="346">
                  <c:v>0.49328</c:v>
                </c:pt>
                <c:pt idx="347">
                  <c:v>0.54227999999999998</c:v>
                </c:pt>
                <c:pt idx="348">
                  <c:v>0.55054999999999998</c:v>
                </c:pt>
                <c:pt idx="349">
                  <c:v>0.18165000000000001</c:v>
                </c:pt>
                <c:pt idx="350">
                  <c:v>0.22031999999999999</c:v>
                </c:pt>
                <c:pt idx="351">
                  <c:v>0.22259999999999999</c:v>
                </c:pt>
                <c:pt idx="352">
                  <c:v>0.22445000000000001</c:v>
                </c:pt>
                <c:pt idx="353">
                  <c:v>0.23058000000000001</c:v>
                </c:pt>
                <c:pt idx="354">
                  <c:v>0.23283000000000001</c:v>
                </c:pt>
                <c:pt idx="355">
                  <c:v>0.23577000000000001</c:v>
                </c:pt>
                <c:pt idx="356">
                  <c:v>0.23963000000000001</c:v>
                </c:pt>
                <c:pt idx="357">
                  <c:v>0.24474000000000001</c:v>
                </c:pt>
                <c:pt idx="358">
                  <c:v>0.25148999999999999</c:v>
                </c:pt>
                <c:pt idx="359">
                  <c:v>0.26034000000000002</c:v>
                </c:pt>
                <c:pt idx="360">
                  <c:v>0.27168999999999999</c:v>
                </c:pt>
                <c:pt idx="361">
                  <c:v>0.32351999999999997</c:v>
                </c:pt>
                <c:pt idx="362">
                  <c:v>0.45007000000000003</c:v>
                </c:pt>
                <c:pt idx="363">
                  <c:v>0.49271999999999999</c:v>
                </c:pt>
                <c:pt idx="364">
                  <c:v>0.50875999999999999</c:v>
                </c:pt>
                <c:pt idx="365">
                  <c:v>0.54171999999999998</c:v>
                </c:pt>
                <c:pt idx="366">
                  <c:v>0.20338999999999999</c:v>
                </c:pt>
                <c:pt idx="367">
                  <c:v>0.20707999999999999</c:v>
                </c:pt>
                <c:pt idx="368">
                  <c:v>0.21994</c:v>
                </c:pt>
                <c:pt idx="369">
                  <c:v>0.22222</c:v>
                </c:pt>
                <c:pt idx="370">
                  <c:v>0.22406999999999999</c:v>
                </c:pt>
                <c:pt idx="371">
                  <c:v>0.23019000000000001</c:v>
                </c:pt>
                <c:pt idx="372">
                  <c:v>0.23243</c:v>
                </c:pt>
                <c:pt idx="373">
                  <c:v>0.24432999999999999</c:v>
                </c:pt>
                <c:pt idx="374">
                  <c:v>0.25107000000000002</c:v>
                </c:pt>
                <c:pt idx="375">
                  <c:v>0.25990999999999997</c:v>
                </c:pt>
                <c:pt idx="376">
                  <c:v>0.27124999999999999</c:v>
                </c:pt>
                <c:pt idx="377">
                  <c:v>0.30274000000000001</c:v>
                </c:pt>
                <c:pt idx="378">
                  <c:v>0.32303999999999999</c:v>
                </c:pt>
                <c:pt idx="379">
                  <c:v>0.39763999999999999</c:v>
                </c:pt>
                <c:pt idx="380">
                  <c:v>0.42415999999999998</c:v>
                </c:pt>
                <c:pt idx="381">
                  <c:v>0.44951999999999998</c:v>
                </c:pt>
                <c:pt idx="382">
                  <c:v>0.47254000000000002</c:v>
                </c:pt>
                <c:pt idx="383">
                  <c:v>0.49217</c:v>
                </c:pt>
                <c:pt idx="384">
                  <c:v>0.50821000000000005</c:v>
                </c:pt>
                <c:pt idx="385">
                  <c:v>0.53197000000000005</c:v>
                </c:pt>
                <c:pt idx="386">
                  <c:v>0.54117000000000004</c:v>
                </c:pt>
                <c:pt idx="387">
                  <c:v>0.54944999999999999</c:v>
                </c:pt>
                <c:pt idx="388">
                  <c:v>0.55730000000000002</c:v>
                </c:pt>
                <c:pt idx="389">
                  <c:v>0.21371999999999999</c:v>
                </c:pt>
                <c:pt idx="390">
                  <c:v>0.21956000000000001</c:v>
                </c:pt>
                <c:pt idx="391">
                  <c:v>0.22184000000000001</c:v>
                </c:pt>
                <c:pt idx="392">
                  <c:v>0.22367999999999999</c:v>
                </c:pt>
                <c:pt idx="393">
                  <c:v>0.22520999999999999</c:v>
                </c:pt>
                <c:pt idx="394">
                  <c:v>0.22658</c:v>
                </c:pt>
                <c:pt idx="395">
                  <c:v>0.23497999999999999</c:v>
                </c:pt>
                <c:pt idx="396">
                  <c:v>0.24392</c:v>
                </c:pt>
                <c:pt idx="397">
                  <c:v>0.25065999999999999</c:v>
                </c:pt>
                <c:pt idx="398">
                  <c:v>0.25949</c:v>
                </c:pt>
                <c:pt idx="399">
                  <c:v>0.27082000000000001</c:v>
                </c:pt>
                <c:pt idx="400">
                  <c:v>0.28502</c:v>
                </c:pt>
                <c:pt idx="401">
                  <c:v>0.32255</c:v>
                </c:pt>
                <c:pt idx="402">
                  <c:v>0.34555999999999998</c:v>
                </c:pt>
                <c:pt idx="403">
                  <c:v>0.42362</c:v>
                </c:pt>
                <c:pt idx="404">
                  <c:v>0.44897999999999999</c:v>
                </c:pt>
                <c:pt idx="405">
                  <c:v>0.47199000000000002</c:v>
                </c:pt>
                <c:pt idx="406">
                  <c:v>0.49162</c:v>
                </c:pt>
                <c:pt idx="407">
                  <c:v>0.50765000000000005</c:v>
                </c:pt>
                <c:pt idx="408">
                  <c:v>0.52066000000000001</c:v>
                </c:pt>
                <c:pt idx="409">
                  <c:v>0.53142</c:v>
                </c:pt>
                <c:pt idx="410">
                  <c:v>0.54890000000000005</c:v>
                </c:pt>
                <c:pt idx="411">
                  <c:v>0.21647</c:v>
                </c:pt>
                <c:pt idx="412">
                  <c:v>0.21919</c:v>
                </c:pt>
                <c:pt idx="413">
                  <c:v>0.22145999999999999</c:v>
                </c:pt>
                <c:pt idx="414">
                  <c:v>0.2233</c:v>
                </c:pt>
                <c:pt idx="415">
                  <c:v>0.22481999999999999</c:v>
                </c:pt>
                <c:pt idx="416">
                  <c:v>0.22620000000000001</c:v>
                </c:pt>
                <c:pt idx="417">
                  <c:v>0.22941</c:v>
                </c:pt>
                <c:pt idx="418">
                  <c:v>0.24351999999999999</c:v>
                </c:pt>
                <c:pt idx="419">
                  <c:v>0.25024000000000002</c:v>
                </c:pt>
                <c:pt idx="420">
                  <c:v>0.25907000000000002</c:v>
                </c:pt>
                <c:pt idx="421">
                  <c:v>0.30181999999999998</c:v>
                </c:pt>
                <c:pt idx="422">
                  <c:v>0.32207000000000002</c:v>
                </c:pt>
                <c:pt idx="423">
                  <c:v>0.42308000000000001</c:v>
                </c:pt>
                <c:pt idx="424">
                  <c:v>0.44843</c:v>
                </c:pt>
                <c:pt idx="425">
                  <c:v>0.47144000000000003</c:v>
                </c:pt>
                <c:pt idx="426">
                  <c:v>0.54008</c:v>
                </c:pt>
                <c:pt idx="427">
                  <c:v>0.54835999999999996</c:v>
                </c:pt>
                <c:pt idx="428">
                  <c:v>0.23802999999999999</c:v>
                </c:pt>
                <c:pt idx="429">
                  <c:v>0.24310999999999999</c:v>
                </c:pt>
                <c:pt idx="430">
                  <c:v>0.24983</c:v>
                </c:pt>
                <c:pt idx="431">
                  <c:v>0.26995000000000002</c:v>
                </c:pt>
                <c:pt idx="432">
                  <c:v>0.47089999999999999</c:v>
                </c:pt>
                <c:pt idx="433">
                  <c:v>0.21844</c:v>
                </c:pt>
                <c:pt idx="434">
                  <c:v>0.22255</c:v>
                </c:pt>
                <c:pt idx="435">
                  <c:v>0.22689000000000001</c:v>
                </c:pt>
                <c:pt idx="436">
                  <c:v>0.22864000000000001</c:v>
                </c:pt>
                <c:pt idx="437">
                  <c:v>0.23763999999999999</c:v>
                </c:pt>
                <c:pt idx="438">
                  <c:v>0.28369</c:v>
                </c:pt>
                <c:pt idx="439">
                  <c:v>0.32112000000000002</c:v>
                </c:pt>
                <c:pt idx="440">
                  <c:v>0.48998000000000003</c:v>
                </c:pt>
                <c:pt idx="441">
                  <c:v>0.52978999999999998</c:v>
                </c:pt>
                <c:pt idx="442">
                  <c:v>0.54727999999999999</c:v>
                </c:pt>
                <c:pt idx="443">
                  <c:v>0.23724999999999999</c:v>
                </c:pt>
                <c:pt idx="444">
                  <c:v>0.25780999999999998</c:v>
                </c:pt>
                <c:pt idx="445">
                  <c:v>0.26910000000000001</c:v>
                </c:pt>
                <c:pt idx="446">
                  <c:v>0.32064999999999999</c:v>
                </c:pt>
                <c:pt idx="447">
                  <c:v>0.42148999999999998</c:v>
                </c:pt>
                <c:pt idx="448">
                  <c:v>0.44681999999999999</c:v>
                </c:pt>
                <c:pt idx="449">
                  <c:v>0.46981000000000001</c:v>
                </c:pt>
                <c:pt idx="450">
                  <c:v>0.53846000000000005</c:v>
                </c:pt>
                <c:pt idx="451">
                  <c:v>0.55459999999999998</c:v>
                </c:pt>
                <c:pt idx="452">
                  <c:v>0.2218</c:v>
                </c:pt>
                <c:pt idx="453">
                  <c:v>0.22331000000000001</c:v>
                </c:pt>
                <c:pt idx="454">
                  <c:v>0.22467999999999999</c:v>
                </c:pt>
                <c:pt idx="455">
                  <c:v>0.22788</c:v>
                </c:pt>
                <c:pt idx="456">
                  <c:v>0.23011000000000001</c:v>
                </c:pt>
                <c:pt idx="457">
                  <c:v>0.23685999999999999</c:v>
                </c:pt>
                <c:pt idx="458">
                  <c:v>0.24192</c:v>
                </c:pt>
                <c:pt idx="459">
                  <c:v>0.26867000000000002</c:v>
                </c:pt>
                <c:pt idx="460">
                  <c:v>0.28281000000000001</c:v>
                </c:pt>
                <c:pt idx="461">
                  <c:v>0.29998999999999998</c:v>
                </c:pt>
                <c:pt idx="462">
                  <c:v>0.53791999999999995</c:v>
                </c:pt>
                <c:pt idx="463">
                  <c:v>0.24822</c:v>
                </c:pt>
                <c:pt idx="464">
                  <c:v>0.26824999999999999</c:v>
                </c:pt>
                <c:pt idx="465">
                  <c:v>0.28238000000000002</c:v>
                </c:pt>
                <c:pt idx="466">
                  <c:v>0.31970999999999999</c:v>
                </c:pt>
                <c:pt idx="467">
                  <c:v>0.44575999999999999</c:v>
                </c:pt>
                <c:pt idx="468">
                  <c:v>0.48836000000000002</c:v>
                </c:pt>
                <c:pt idx="469">
                  <c:v>0.53739000000000003</c:v>
                </c:pt>
                <c:pt idx="470">
                  <c:v>0.21923000000000001</c:v>
                </c:pt>
                <c:pt idx="471">
                  <c:v>0.22106000000000001</c:v>
                </c:pt>
                <c:pt idx="472">
                  <c:v>0.22713</c:v>
                </c:pt>
                <c:pt idx="473">
                  <c:v>0.26783000000000001</c:v>
                </c:pt>
                <c:pt idx="474">
                  <c:v>0.31924999999999998</c:v>
                </c:pt>
                <c:pt idx="475">
                  <c:v>0.50387000000000004</c:v>
                </c:pt>
                <c:pt idx="476">
                  <c:v>0.53686</c:v>
                </c:pt>
                <c:pt idx="477">
                  <c:v>0.55301</c:v>
                </c:pt>
                <c:pt idx="478">
                  <c:v>0.23189000000000001</c:v>
                </c:pt>
                <c:pt idx="479">
                  <c:v>0.25618000000000002</c:v>
                </c:pt>
                <c:pt idx="480">
                  <c:v>0.29865000000000003</c:v>
                </c:pt>
                <c:pt idx="481">
                  <c:v>0.48730000000000001</c:v>
                </c:pt>
                <c:pt idx="482">
                  <c:v>0.50334000000000001</c:v>
                </c:pt>
                <c:pt idx="483">
                  <c:v>0.51634999999999998</c:v>
                </c:pt>
                <c:pt idx="484">
                  <c:v>0.21626000000000001</c:v>
                </c:pt>
                <c:pt idx="485">
                  <c:v>0.24703</c:v>
                </c:pt>
                <c:pt idx="486">
                  <c:v>0.46716000000000002</c:v>
                </c:pt>
                <c:pt idx="487">
                  <c:v>0.21013000000000001</c:v>
                </c:pt>
                <c:pt idx="488">
                  <c:v>0.22428000000000001</c:v>
                </c:pt>
                <c:pt idx="489">
                  <c:v>0.22602</c:v>
                </c:pt>
                <c:pt idx="490">
                  <c:v>0.23998</c:v>
                </c:pt>
                <c:pt idx="491">
                  <c:v>0.26658999999999999</c:v>
                </c:pt>
                <c:pt idx="492">
                  <c:v>0.34071000000000001</c:v>
                </c:pt>
                <c:pt idx="493">
                  <c:v>0.44367000000000001</c:v>
                </c:pt>
                <c:pt idx="494">
                  <c:v>0.21779000000000001</c:v>
                </c:pt>
                <c:pt idx="495">
                  <c:v>0.22248000000000001</c:v>
                </c:pt>
                <c:pt idx="496">
                  <c:v>0.22564999999999999</c:v>
                </c:pt>
                <c:pt idx="497">
                  <c:v>0.25497999999999998</c:v>
                </c:pt>
                <c:pt idx="498">
                  <c:v>0.31741999999999998</c:v>
                </c:pt>
                <c:pt idx="499">
                  <c:v>0.44314999999999999</c:v>
                </c:pt>
                <c:pt idx="500">
                  <c:v>0.48573</c:v>
                </c:pt>
                <c:pt idx="501">
                  <c:v>0.54305999999999999</c:v>
                </c:pt>
                <c:pt idx="502">
                  <c:v>0.20607</c:v>
                </c:pt>
                <c:pt idx="503">
                  <c:v>0.21926000000000001</c:v>
                </c:pt>
                <c:pt idx="504">
                  <c:v>0.22528999999999999</c:v>
                </c:pt>
                <c:pt idx="505">
                  <c:v>0.22750000000000001</c:v>
                </c:pt>
                <c:pt idx="506">
                  <c:v>0.25458999999999998</c:v>
                </c:pt>
                <c:pt idx="507">
                  <c:v>0.27982000000000001</c:v>
                </c:pt>
                <c:pt idx="508">
                  <c:v>0.19858999999999999</c:v>
                </c:pt>
                <c:pt idx="509">
                  <c:v>0.22040999999999999</c:v>
                </c:pt>
                <c:pt idx="510">
                  <c:v>0.22176000000000001</c:v>
                </c:pt>
                <c:pt idx="511">
                  <c:v>0.22492999999999999</c:v>
                </c:pt>
                <c:pt idx="512">
                  <c:v>0.22714000000000001</c:v>
                </c:pt>
                <c:pt idx="513">
                  <c:v>0.24549000000000001</c:v>
                </c:pt>
                <c:pt idx="514">
                  <c:v>0.26538</c:v>
                </c:pt>
                <c:pt idx="515">
                  <c:v>0.27940999999999999</c:v>
                </c:pt>
                <c:pt idx="516">
                  <c:v>0.23346</c:v>
                </c:pt>
                <c:pt idx="517">
                  <c:v>0.23846999999999999</c:v>
                </c:pt>
                <c:pt idx="518">
                  <c:v>0.31608000000000003</c:v>
                </c:pt>
                <c:pt idx="519">
                  <c:v>0.46457999999999999</c:v>
                </c:pt>
                <c:pt idx="520">
                  <c:v>0.53322999999999998</c:v>
                </c:pt>
                <c:pt idx="521">
                  <c:v>0.20841999999999999</c:v>
                </c:pt>
                <c:pt idx="522">
                  <c:v>0.21640000000000001</c:v>
                </c:pt>
                <c:pt idx="523">
                  <c:v>0.23810000000000001</c:v>
                </c:pt>
                <c:pt idx="524">
                  <c:v>0.25341999999999998</c:v>
                </c:pt>
                <c:pt idx="525">
                  <c:v>0.27857999999999999</c:v>
                </c:pt>
                <c:pt idx="526">
                  <c:v>0.36331999999999998</c:v>
                </c:pt>
                <c:pt idx="527">
                  <c:v>0.46406999999999998</c:v>
                </c:pt>
                <c:pt idx="528">
                  <c:v>0.20122000000000001</c:v>
                </c:pt>
                <c:pt idx="529">
                  <c:v>0.22070999999999999</c:v>
                </c:pt>
                <c:pt idx="530">
                  <c:v>0.22387000000000001</c:v>
                </c:pt>
                <c:pt idx="531">
                  <c:v>0.23774000000000001</c:v>
                </c:pt>
                <c:pt idx="532">
                  <c:v>0.25303999999999999</c:v>
                </c:pt>
                <c:pt idx="533">
                  <c:v>0.31520999999999999</c:v>
                </c:pt>
                <c:pt idx="534">
                  <c:v>0.53220999999999996</c:v>
                </c:pt>
                <c:pt idx="535">
                  <c:v>0.54051000000000005</c:v>
                </c:pt>
                <c:pt idx="536">
                  <c:v>0.2009</c:v>
                </c:pt>
                <c:pt idx="537">
                  <c:v>0.21751999999999999</c:v>
                </c:pt>
                <c:pt idx="538">
                  <c:v>0.22036</c:v>
                </c:pt>
                <c:pt idx="539">
                  <c:v>0.2218</c:v>
                </c:pt>
                <c:pt idx="540">
                  <c:v>0.22570999999999999</c:v>
                </c:pt>
                <c:pt idx="541">
                  <c:v>0.23737</c:v>
                </c:pt>
                <c:pt idx="542">
                  <c:v>0.24398</c:v>
                </c:pt>
                <c:pt idx="543">
                  <c:v>0.27777000000000002</c:v>
                </c:pt>
                <c:pt idx="544">
                  <c:v>0.52248000000000006</c:v>
                </c:pt>
                <c:pt idx="545">
                  <c:v>0.53171000000000002</c:v>
                </c:pt>
                <c:pt idx="546">
                  <c:v>0.54000999999999999</c:v>
                </c:pt>
                <c:pt idx="547">
                  <c:v>0.54788999999999999</c:v>
                </c:pt>
                <c:pt idx="548">
                  <c:v>0.19334000000000001</c:v>
                </c:pt>
                <c:pt idx="549">
                  <c:v>0.21315000000000001</c:v>
                </c:pt>
                <c:pt idx="550">
                  <c:v>0.22536</c:v>
                </c:pt>
                <c:pt idx="551">
                  <c:v>0.25228</c:v>
                </c:pt>
                <c:pt idx="552">
                  <c:v>0.46256999999999998</c:v>
                </c:pt>
                <c:pt idx="553">
                  <c:v>0.21684</c:v>
                </c:pt>
                <c:pt idx="554">
                  <c:v>0.24324999999999999</c:v>
                </c:pt>
                <c:pt idx="555">
                  <c:v>0.27696999999999999</c:v>
                </c:pt>
                <c:pt idx="556">
                  <c:v>0.36146</c:v>
                </c:pt>
                <c:pt idx="557">
                  <c:v>0.43913999999999997</c:v>
                </c:pt>
                <c:pt idx="558">
                  <c:v>0.53071999999999997</c:v>
                </c:pt>
                <c:pt idx="559">
                  <c:v>0.17837</c:v>
                </c:pt>
                <c:pt idx="560">
                  <c:v>0.22076999999999999</c:v>
                </c:pt>
                <c:pt idx="561">
                  <c:v>0.26263999999999998</c:v>
                </c:pt>
                <c:pt idx="562">
                  <c:v>0.27657999999999999</c:v>
                </c:pt>
                <c:pt idx="563">
                  <c:v>0.31347999999999998</c:v>
                </c:pt>
                <c:pt idx="564">
                  <c:v>0.36099999999999999</c:v>
                </c:pt>
                <c:pt idx="565">
                  <c:v>0.46157999999999999</c:v>
                </c:pt>
                <c:pt idx="566">
                  <c:v>0.52098999999999995</c:v>
                </c:pt>
                <c:pt idx="567">
                  <c:v>0.219</c:v>
                </c:pt>
                <c:pt idx="568">
                  <c:v>0.23594000000000001</c:v>
                </c:pt>
                <c:pt idx="569">
                  <c:v>0.29313</c:v>
                </c:pt>
                <c:pt idx="570">
                  <c:v>0.43817</c:v>
                </c:pt>
                <c:pt idx="571">
                  <c:v>0.46109</c:v>
                </c:pt>
                <c:pt idx="572">
                  <c:v>0.17430999999999999</c:v>
                </c:pt>
                <c:pt idx="573">
                  <c:v>0.19574</c:v>
                </c:pt>
                <c:pt idx="574">
                  <c:v>0.20280999999999999</c:v>
                </c:pt>
                <c:pt idx="575">
                  <c:v>0.21732000000000001</c:v>
                </c:pt>
                <c:pt idx="576">
                  <c:v>0.23061000000000001</c:v>
                </c:pt>
                <c:pt idx="577">
                  <c:v>0.24215999999999999</c:v>
                </c:pt>
                <c:pt idx="578">
                  <c:v>0.27578999999999998</c:v>
                </c:pt>
                <c:pt idx="579">
                  <c:v>0.31263999999999997</c:v>
                </c:pt>
                <c:pt idx="580">
                  <c:v>0.36009999999999998</c:v>
                </c:pt>
                <c:pt idx="581">
                  <c:v>0.41249000000000002</c:v>
                </c:pt>
                <c:pt idx="582">
                  <c:v>0.43769000000000002</c:v>
                </c:pt>
                <c:pt idx="583">
                  <c:v>0.46061000000000002</c:v>
                </c:pt>
                <c:pt idx="584">
                  <c:v>0.48019000000000001</c:v>
                </c:pt>
                <c:pt idx="585">
                  <c:v>0.52925</c:v>
                </c:pt>
                <c:pt idx="586">
                  <c:v>0.53754999999999997</c:v>
                </c:pt>
                <c:pt idx="587">
                  <c:v>0.19900999999999999</c:v>
                </c:pt>
                <c:pt idx="588">
                  <c:v>0.21551000000000001</c:v>
                </c:pt>
                <c:pt idx="589">
                  <c:v>0.21698999999999999</c:v>
                </c:pt>
                <c:pt idx="590">
                  <c:v>0.22364999999999999</c:v>
                </c:pt>
                <c:pt idx="591">
                  <c:v>0.23524</c:v>
                </c:pt>
                <c:pt idx="592">
                  <c:v>0.25042999999999999</c:v>
                </c:pt>
                <c:pt idx="593">
                  <c:v>0.26150000000000001</c:v>
                </c:pt>
                <c:pt idx="594">
                  <c:v>0.46011999999999997</c:v>
                </c:pt>
                <c:pt idx="595">
                  <c:v>0.47971000000000003</c:v>
                </c:pt>
                <c:pt idx="596">
                  <c:v>0.53707000000000005</c:v>
                </c:pt>
                <c:pt idx="597">
                  <c:v>0.18790999999999999</c:v>
                </c:pt>
                <c:pt idx="598">
                  <c:v>0.20218</c:v>
                </c:pt>
                <c:pt idx="599">
                  <c:v>0.20854</c:v>
                </c:pt>
                <c:pt idx="600">
                  <c:v>0.21118000000000001</c:v>
                </c:pt>
                <c:pt idx="601">
                  <c:v>0.21339</c:v>
                </c:pt>
                <c:pt idx="602">
                  <c:v>0.21518999999999999</c:v>
                </c:pt>
                <c:pt idx="603">
                  <c:v>0.21801000000000001</c:v>
                </c:pt>
                <c:pt idx="604">
                  <c:v>0.21942999999999999</c:v>
                </c:pt>
                <c:pt idx="605">
                  <c:v>0.22114</c:v>
                </c:pt>
                <c:pt idx="606">
                  <c:v>0.22331999999999999</c:v>
                </c:pt>
                <c:pt idx="607">
                  <c:v>0.22617999999999999</c:v>
                </c:pt>
                <c:pt idx="608">
                  <c:v>0.22993</c:v>
                </c:pt>
                <c:pt idx="609">
                  <c:v>0.24145</c:v>
                </c:pt>
                <c:pt idx="610">
                  <c:v>0.25007000000000001</c:v>
                </c:pt>
                <c:pt idx="611">
                  <c:v>0.27501999999999999</c:v>
                </c:pt>
                <c:pt idx="612">
                  <c:v>0.29192000000000001</c:v>
                </c:pt>
                <c:pt idx="613">
                  <c:v>0.41155000000000003</c:v>
                </c:pt>
                <c:pt idx="614">
                  <c:v>0.43674000000000002</c:v>
                </c:pt>
                <c:pt idx="615">
                  <c:v>0.45965</c:v>
                </c:pt>
                <c:pt idx="616">
                  <c:v>0.47922999999999999</c:v>
                </c:pt>
                <c:pt idx="617">
                  <c:v>0.51905000000000001</c:v>
                </c:pt>
                <c:pt idx="618">
                  <c:v>0.21634</c:v>
                </c:pt>
                <c:pt idx="619">
                  <c:v>0.22958999999999999</c:v>
                </c:pt>
                <c:pt idx="620">
                  <c:v>0.24970999999999999</c:v>
                </c:pt>
                <c:pt idx="621">
                  <c:v>0.35876999999999998</c:v>
                </c:pt>
                <c:pt idx="622">
                  <c:v>0.38484000000000002</c:v>
                </c:pt>
                <c:pt idx="623">
                  <c:v>0.43626999999999999</c:v>
                </c:pt>
                <c:pt idx="624">
                  <c:v>0.45917000000000002</c:v>
                </c:pt>
                <c:pt idx="625">
                  <c:v>0.47875000000000001</c:v>
                </c:pt>
                <c:pt idx="626">
                  <c:v>0.49476999999999999</c:v>
                </c:pt>
                <c:pt idx="627">
                  <c:v>0.52781</c:v>
                </c:pt>
                <c:pt idx="628">
                  <c:v>0.21878</c:v>
                </c:pt>
                <c:pt idx="629">
                  <c:v>0.22048000000000001</c:v>
                </c:pt>
                <c:pt idx="630">
                  <c:v>0.22925000000000001</c:v>
                </c:pt>
                <c:pt idx="631">
                  <c:v>0.29113</c:v>
                </c:pt>
                <c:pt idx="632">
                  <c:v>0.41063</c:v>
                </c:pt>
                <c:pt idx="633">
                  <c:v>0.43580000000000002</c:v>
                </c:pt>
                <c:pt idx="634">
                  <c:v>0.50731999999999999</c:v>
                </c:pt>
                <c:pt idx="635">
                  <c:v>0.53564000000000001</c:v>
                </c:pt>
                <c:pt idx="636">
                  <c:v>0.21421999999999999</c:v>
                </c:pt>
                <c:pt idx="637">
                  <c:v>0.2157</c:v>
                </c:pt>
                <c:pt idx="638">
                  <c:v>0.29074</c:v>
                </c:pt>
                <c:pt idx="639">
                  <c:v>0.20729</c:v>
                </c:pt>
                <c:pt idx="640">
                  <c:v>0.20992</c:v>
                </c:pt>
                <c:pt idx="641">
                  <c:v>0.21672</c:v>
                </c:pt>
                <c:pt idx="642">
                  <c:v>0.23352999999999999</c:v>
                </c:pt>
                <c:pt idx="643">
                  <c:v>0.33273999999999998</c:v>
                </c:pt>
                <c:pt idx="644">
                  <c:v>0.40971999999999997</c:v>
                </c:pt>
                <c:pt idx="645">
                  <c:v>0.47733999999999999</c:v>
                </c:pt>
                <c:pt idx="646">
                  <c:v>0.51715999999999995</c:v>
                </c:pt>
                <c:pt idx="647">
                  <c:v>0.27313999999999999</c:v>
                </c:pt>
                <c:pt idx="648">
                  <c:v>0.35704000000000002</c:v>
                </c:pt>
                <c:pt idx="649">
                  <c:v>0.43441999999999997</c:v>
                </c:pt>
                <c:pt idx="650">
                  <c:v>0.52593000000000001</c:v>
                </c:pt>
                <c:pt idx="651">
                  <c:v>0.19691</c:v>
                </c:pt>
                <c:pt idx="652">
                  <c:v>0.20669000000000001</c:v>
                </c:pt>
                <c:pt idx="653">
                  <c:v>0.21149999999999999</c:v>
                </c:pt>
                <c:pt idx="654">
                  <c:v>0.23938999999999999</c:v>
                </c:pt>
                <c:pt idx="655">
                  <c:v>0.27278000000000002</c:v>
                </c:pt>
                <c:pt idx="656">
                  <c:v>0.49242999999999998</c:v>
                </c:pt>
                <c:pt idx="657">
                  <c:v>0.21298</c:v>
                </c:pt>
                <c:pt idx="658">
                  <c:v>0.21578</c:v>
                </c:pt>
                <c:pt idx="659">
                  <c:v>0.23905999999999999</c:v>
                </c:pt>
                <c:pt idx="660">
                  <c:v>0.51576999999999995</c:v>
                </c:pt>
                <c:pt idx="661">
                  <c:v>0.54122000000000003</c:v>
                </c:pt>
                <c:pt idx="662">
                  <c:v>0.21546999999999999</c:v>
                </c:pt>
                <c:pt idx="663">
                  <c:v>0.22728999999999999</c:v>
                </c:pt>
                <c:pt idx="664">
                  <c:v>0.30861</c:v>
                </c:pt>
                <c:pt idx="665">
                  <c:v>0.21059</c:v>
                </c:pt>
                <c:pt idx="666">
                  <c:v>0.21237</c:v>
                </c:pt>
                <c:pt idx="667">
                  <c:v>0.22325999999999999</c:v>
                </c:pt>
                <c:pt idx="668">
                  <c:v>0.45549000000000001</c:v>
                </c:pt>
                <c:pt idx="669">
                  <c:v>0.21626999999999999</c:v>
                </c:pt>
                <c:pt idx="670">
                  <c:v>0.33030999999999999</c:v>
                </c:pt>
                <c:pt idx="671">
                  <c:v>0.38091000000000003</c:v>
                </c:pt>
                <c:pt idx="672">
                  <c:v>0.21177000000000001</c:v>
                </c:pt>
                <c:pt idx="673">
                  <c:v>0.23774999999999999</c:v>
                </c:pt>
                <c:pt idx="674">
                  <c:v>0.24628</c:v>
                </c:pt>
                <c:pt idx="675">
                  <c:v>0.52322000000000002</c:v>
                </c:pt>
                <c:pt idx="676">
                  <c:v>0.20971000000000001</c:v>
                </c:pt>
                <c:pt idx="677">
                  <c:v>0.23743</c:v>
                </c:pt>
                <c:pt idx="678">
                  <c:v>0.24595</c:v>
                </c:pt>
                <c:pt idx="679">
                  <c:v>0.47371000000000002</c:v>
                </c:pt>
                <c:pt idx="680">
                  <c:v>0.21920999999999999</c:v>
                </c:pt>
                <c:pt idx="681">
                  <c:v>0.23710999999999999</c:v>
                </c:pt>
                <c:pt idx="682">
                  <c:v>0.24562</c:v>
                </c:pt>
                <c:pt idx="683">
                  <c:v>0.21088999999999999</c:v>
                </c:pt>
                <c:pt idx="684">
                  <c:v>0.22173000000000001</c:v>
                </c:pt>
                <c:pt idx="685">
                  <c:v>0.23680000000000001</c:v>
                </c:pt>
                <c:pt idx="686">
                  <c:v>0.45329000000000003</c:v>
                </c:pt>
                <c:pt idx="687">
                  <c:v>0.53022000000000002</c:v>
                </c:pt>
                <c:pt idx="688">
                  <c:v>0.21647</c:v>
                </c:pt>
                <c:pt idx="689">
                  <c:v>0.22142999999999999</c:v>
                </c:pt>
                <c:pt idx="690">
                  <c:v>0.30597999999999997</c:v>
                </c:pt>
                <c:pt idx="691">
                  <c:v>0.43002000000000001</c:v>
                </c:pt>
                <c:pt idx="692">
                  <c:v>0.47241</c:v>
                </c:pt>
                <c:pt idx="693">
                  <c:v>0.51222000000000001</c:v>
                </c:pt>
                <c:pt idx="694">
                  <c:v>0.21032000000000001</c:v>
                </c:pt>
                <c:pt idx="695">
                  <c:v>0.45244000000000001</c:v>
                </c:pt>
                <c:pt idx="696">
                  <c:v>0.48798999999999998</c:v>
                </c:pt>
                <c:pt idx="697">
                  <c:v>0.19727</c:v>
                </c:pt>
                <c:pt idx="698">
                  <c:v>0.21149000000000001</c:v>
                </c:pt>
                <c:pt idx="699">
                  <c:v>0.47155999999999998</c:v>
                </c:pt>
                <c:pt idx="700">
                  <c:v>0.52893000000000001</c:v>
                </c:pt>
                <c:pt idx="701">
                  <c:v>0.19700000000000001</c:v>
                </c:pt>
                <c:pt idx="702">
                  <c:v>0.20976</c:v>
                </c:pt>
                <c:pt idx="703">
                  <c:v>0.21392</c:v>
                </c:pt>
                <c:pt idx="704">
                  <c:v>0.24403</c:v>
                </c:pt>
                <c:pt idx="705">
                  <c:v>0.42876999999999998</c:v>
                </c:pt>
                <c:pt idx="706">
                  <c:v>0.47112999999999999</c:v>
                </c:pt>
                <c:pt idx="707">
                  <c:v>0.52851000000000004</c:v>
                </c:pt>
                <c:pt idx="708">
                  <c:v>0.20948</c:v>
                </c:pt>
                <c:pt idx="709">
                  <c:v>0.21224999999999999</c:v>
                </c:pt>
                <c:pt idx="710">
                  <c:v>0.28492000000000001</c:v>
                </c:pt>
                <c:pt idx="711">
                  <c:v>0.30453000000000002</c:v>
                </c:pt>
                <c:pt idx="712">
                  <c:v>0.47072000000000003</c:v>
                </c:pt>
                <c:pt idx="713">
                  <c:v>0.48671999999999999</c:v>
                </c:pt>
                <c:pt idx="714">
                  <c:v>0.51976999999999995</c:v>
                </c:pt>
                <c:pt idx="715">
                  <c:v>0.23496</c:v>
                </c:pt>
                <c:pt idx="716">
                  <c:v>0.26794000000000001</c:v>
                </c:pt>
                <c:pt idx="717">
                  <c:v>0.45077</c:v>
                </c:pt>
                <c:pt idx="718">
                  <c:v>0.4703</c:v>
                </c:pt>
                <c:pt idx="719">
                  <c:v>0.52768000000000004</c:v>
                </c:pt>
                <c:pt idx="720">
                  <c:v>0.20243</c:v>
                </c:pt>
                <c:pt idx="721">
                  <c:v>0.22822000000000001</c:v>
                </c:pt>
                <c:pt idx="722">
                  <c:v>0.26762000000000002</c:v>
                </c:pt>
                <c:pt idx="723">
                  <c:v>0.45035999999999998</c:v>
                </c:pt>
                <c:pt idx="724">
                  <c:v>0.21940999999999999</c:v>
                </c:pt>
                <c:pt idx="725">
                  <c:v>0.22794</c:v>
                </c:pt>
                <c:pt idx="726">
                  <c:v>0.25366</c:v>
                </c:pt>
                <c:pt idx="727">
                  <c:v>0.28391</c:v>
                </c:pt>
                <c:pt idx="728">
                  <c:v>0.42714000000000002</c:v>
                </c:pt>
                <c:pt idx="729">
                  <c:v>0.48548000000000002</c:v>
                </c:pt>
                <c:pt idx="730">
                  <c:v>0.51853000000000005</c:v>
                </c:pt>
                <c:pt idx="731">
                  <c:v>0.20838999999999999</c:v>
                </c:pt>
                <c:pt idx="732">
                  <c:v>0.20982999999999999</c:v>
                </c:pt>
                <c:pt idx="733">
                  <c:v>0.21912999999999999</c:v>
                </c:pt>
                <c:pt idx="734">
                  <c:v>0.22764999999999999</c:v>
                </c:pt>
                <c:pt idx="735">
                  <c:v>0.23407</c:v>
                </c:pt>
                <c:pt idx="736">
                  <c:v>0.34988999999999998</c:v>
                </c:pt>
                <c:pt idx="737">
                  <c:v>0.46906999999999999</c:v>
                </c:pt>
                <c:pt idx="738">
                  <c:v>0.19203999999999999</c:v>
                </c:pt>
                <c:pt idx="739">
                  <c:v>0.19867000000000001</c:v>
                </c:pt>
                <c:pt idx="740">
                  <c:v>0.20637</c:v>
                </c:pt>
                <c:pt idx="741">
                  <c:v>0.22736000000000001</c:v>
                </c:pt>
                <c:pt idx="742">
                  <c:v>0.37531999999999999</c:v>
                </c:pt>
                <c:pt idx="743">
                  <c:v>0.46866999999999998</c:v>
                </c:pt>
                <c:pt idx="744">
                  <c:v>0.48466999999999999</c:v>
                </c:pt>
                <c:pt idx="745">
                  <c:v>0.20610999999999999</c:v>
                </c:pt>
                <c:pt idx="746">
                  <c:v>0.20930000000000001</c:v>
                </c:pt>
                <c:pt idx="747">
                  <c:v>0.21579000000000001</c:v>
                </c:pt>
                <c:pt idx="748">
                  <c:v>0.26634999999999998</c:v>
                </c:pt>
                <c:pt idx="749">
                  <c:v>0.42596000000000001</c:v>
                </c:pt>
                <c:pt idx="750">
                  <c:v>0.44874999999999998</c:v>
                </c:pt>
                <c:pt idx="751">
                  <c:v>0.46827000000000002</c:v>
                </c:pt>
                <c:pt idx="752">
                  <c:v>0.48426999999999998</c:v>
                </c:pt>
                <c:pt idx="753">
                  <c:v>0.49729000000000001</c:v>
                </c:pt>
                <c:pt idx="754">
                  <c:v>0.20111999999999999</c:v>
                </c:pt>
                <c:pt idx="755">
                  <c:v>0.20369999999999999</c:v>
                </c:pt>
                <c:pt idx="756">
                  <c:v>0.20585000000000001</c:v>
                </c:pt>
                <c:pt idx="757">
                  <c:v>0.21034</c:v>
                </c:pt>
                <c:pt idx="758">
                  <c:v>0.22195999999999999</c:v>
                </c:pt>
                <c:pt idx="759">
                  <c:v>0.26602999999999999</c:v>
                </c:pt>
                <c:pt idx="760">
                  <c:v>0.44835999999999998</c:v>
                </c:pt>
                <c:pt idx="761">
                  <c:v>0.46787000000000001</c:v>
                </c:pt>
                <c:pt idx="762">
                  <c:v>0.48387000000000002</c:v>
                </c:pt>
                <c:pt idx="763">
                  <c:v>0.50766999999999995</c:v>
                </c:pt>
                <c:pt idx="764">
                  <c:v>0.52524999999999999</c:v>
                </c:pt>
                <c:pt idx="765">
                  <c:v>0.18432999999999999</c:v>
                </c:pt>
                <c:pt idx="766">
                  <c:v>0.20344000000000001</c:v>
                </c:pt>
                <c:pt idx="767">
                  <c:v>0.20732999999999999</c:v>
                </c:pt>
                <c:pt idx="768">
                  <c:v>0.21146999999999999</c:v>
                </c:pt>
                <c:pt idx="769">
                  <c:v>0.23293</c:v>
                </c:pt>
                <c:pt idx="770">
                  <c:v>0.22142000000000001</c:v>
                </c:pt>
                <c:pt idx="771">
                  <c:v>0.23265</c:v>
                </c:pt>
                <c:pt idx="772">
                  <c:v>0.24104999999999999</c:v>
                </c:pt>
                <c:pt idx="773">
                  <c:v>0.26541999999999999</c:v>
                </c:pt>
                <c:pt idx="774">
                  <c:v>0.26512000000000002</c:v>
                </c:pt>
                <c:pt idx="775">
                  <c:v>0.19395999999999999</c:v>
                </c:pt>
                <c:pt idx="776">
                  <c:v>0.2321</c:v>
                </c:pt>
                <c:pt idx="777">
                  <c:v>0.42403999999999997</c:v>
                </c:pt>
                <c:pt idx="778">
                  <c:v>0.46632000000000001</c:v>
                </c:pt>
                <c:pt idx="779">
                  <c:v>0.19988</c:v>
                </c:pt>
                <c:pt idx="780">
                  <c:v>0.20632</c:v>
                </c:pt>
                <c:pt idx="781">
                  <c:v>0.21209</c:v>
                </c:pt>
                <c:pt idx="782">
                  <c:v>0.30048000000000002</c:v>
                </c:pt>
                <c:pt idx="783">
                  <c:v>0.44642999999999999</c:v>
                </c:pt>
                <c:pt idx="784">
                  <c:v>0.46594000000000002</c:v>
                </c:pt>
                <c:pt idx="785">
                  <c:v>0.50573000000000001</c:v>
                </c:pt>
                <c:pt idx="786">
                  <c:v>0.20219000000000001</c:v>
                </c:pt>
                <c:pt idx="787">
                  <c:v>0.51459999999999995</c:v>
                </c:pt>
                <c:pt idx="788">
                  <c:v>0.53085000000000004</c:v>
                </c:pt>
                <c:pt idx="789">
                  <c:v>0.20408999999999999</c:v>
                </c:pt>
                <c:pt idx="790">
                  <c:v>0.20856</c:v>
                </c:pt>
                <c:pt idx="791">
                  <c:v>0.51422000000000001</c:v>
                </c:pt>
                <c:pt idx="792">
                  <c:v>0.21621000000000001</c:v>
                </c:pt>
                <c:pt idx="793">
                  <c:v>0.20943999999999999</c:v>
                </c:pt>
                <c:pt idx="794">
                  <c:v>0.22439999999999999</c:v>
                </c:pt>
                <c:pt idx="795">
                  <c:v>0.23910999999999999</c:v>
                </c:pt>
                <c:pt idx="796">
                  <c:v>0.26334999999999997</c:v>
                </c:pt>
                <c:pt idx="797">
                  <c:v>0.50422999999999996</c:v>
                </c:pt>
                <c:pt idx="798">
                  <c:v>0.21934000000000001</c:v>
                </c:pt>
                <c:pt idx="799">
                  <c:v>0.23884</c:v>
                </c:pt>
                <c:pt idx="800">
                  <c:v>0.24956999999999999</c:v>
                </c:pt>
                <c:pt idx="801">
                  <c:v>0.23857999999999999</c:v>
                </c:pt>
                <c:pt idx="802">
                  <c:v>0.27922000000000002</c:v>
                </c:pt>
                <c:pt idx="803">
                  <c:v>0.44423000000000001</c:v>
                </c:pt>
                <c:pt idx="804">
                  <c:v>0.27893000000000001</c:v>
                </c:pt>
                <c:pt idx="805">
                  <c:v>0.21221999999999999</c:v>
                </c:pt>
                <c:pt idx="806">
                  <c:v>0.22972000000000001</c:v>
                </c:pt>
                <c:pt idx="807">
                  <c:v>0.23805000000000001</c:v>
                </c:pt>
                <c:pt idx="808">
                  <c:v>0.44351000000000002</c:v>
                </c:pt>
                <c:pt idx="809">
                  <c:v>0.47898000000000002</c:v>
                </c:pt>
                <c:pt idx="810">
                  <c:v>0.17452000000000001</c:v>
                </c:pt>
                <c:pt idx="811">
                  <c:v>0.39552999999999999</c:v>
                </c:pt>
                <c:pt idx="812">
                  <c:v>0.42043000000000003</c:v>
                </c:pt>
                <c:pt idx="813">
                  <c:v>0.46264</c:v>
                </c:pt>
                <c:pt idx="814">
                  <c:v>0.47861999999999999</c:v>
                </c:pt>
                <c:pt idx="815">
                  <c:v>0.18467</c:v>
                </c:pt>
                <c:pt idx="816">
                  <c:v>0.22289</c:v>
                </c:pt>
                <c:pt idx="817">
                  <c:v>0.22922000000000001</c:v>
                </c:pt>
                <c:pt idx="818">
                  <c:v>0.24823000000000001</c:v>
                </c:pt>
                <c:pt idx="819">
                  <c:v>0.42009000000000002</c:v>
                </c:pt>
                <c:pt idx="820">
                  <c:v>0.21151</c:v>
                </c:pt>
                <c:pt idx="821">
                  <c:v>0.27750999999999998</c:v>
                </c:pt>
                <c:pt idx="822">
                  <c:v>0.47756999999999999</c:v>
                </c:pt>
                <c:pt idx="823">
                  <c:v>0.19688</c:v>
                </c:pt>
                <c:pt idx="824">
                  <c:v>0.20324999999999999</c:v>
                </c:pt>
                <c:pt idx="825">
                  <c:v>0.20466999999999999</c:v>
                </c:pt>
                <c:pt idx="826">
                  <c:v>0.22217000000000001</c:v>
                </c:pt>
                <c:pt idx="827">
                  <c:v>0.23677999999999999</c:v>
                </c:pt>
                <c:pt idx="828">
                  <c:v>0.24745</c:v>
                </c:pt>
                <c:pt idx="829">
                  <c:v>0.41907</c:v>
                </c:pt>
                <c:pt idx="830">
                  <c:v>0.44178000000000001</c:v>
                </c:pt>
                <c:pt idx="831">
                  <c:v>0.20573</c:v>
                </c:pt>
                <c:pt idx="832">
                  <c:v>0.41874</c:v>
                </c:pt>
                <c:pt idx="833">
                  <c:v>0.46090999999999999</c:v>
                </c:pt>
                <c:pt idx="834">
                  <c:v>0.50992999999999999</c:v>
                </c:pt>
                <c:pt idx="835">
                  <c:v>0.50958999999999999</c:v>
                </c:pt>
                <c:pt idx="836">
                  <c:v>0.44078000000000001</c:v>
                </c:pt>
                <c:pt idx="837">
                  <c:v>0.20238</c:v>
                </c:pt>
                <c:pt idx="838">
                  <c:v>0.23580999999999999</c:v>
                </c:pt>
                <c:pt idx="839">
                  <c:v>0.24645</c:v>
                </c:pt>
                <c:pt idx="840">
                  <c:v>0.25983000000000001</c:v>
                </c:pt>
                <c:pt idx="841">
                  <c:v>0.20216000000000001</c:v>
                </c:pt>
                <c:pt idx="842">
                  <c:v>0.25957000000000002</c:v>
                </c:pt>
                <c:pt idx="843">
                  <c:v>0.44012000000000001</c:v>
                </c:pt>
                <c:pt idx="844">
                  <c:v>0.22078</c:v>
                </c:pt>
                <c:pt idx="845">
                  <c:v>0.22706999999999999</c:v>
                </c:pt>
                <c:pt idx="846">
                  <c:v>0.23533000000000001</c:v>
                </c:pt>
                <c:pt idx="847">
                  <c:v>0.24596000000000001</c:v>
                </c:pt>
                <c:pt idx="848">
                  <c:v>0.34095999999999999</c:v>
                </c:pt>
                <c:pt idx="849">
                  <c:v>0.41711999999999999</c:v>
                </c:pt>
                <c:pt idx="850">
                  <c:v>0.47521999999999998</c:v>
                </c:pt>
                <c:pt idx="851">
                  <c:v>0.49901000000000001</c:v>
                </c:pt>
                <c:pt idx="852">
                  <c:v>0.53232000000000002</c:v>
                </c:pt>
                <c:pt idx="853">
                  <c:v>0.20174</c:v>
                </c:pt>
                <c:pt idx="854">
                  <c:v>0.22684000000000001</c:v>
                </c:pt>
                <c:pt idx="855">
                  <c:v>0.29459999999999997</c:v>
                </c:pt>
                <c:pt idx="856">
                  <c:v>0.43947999999999998</c:v>
                </c:pt>
                <c:pt idx="857">
                  <c:v>0.47489999999999999</c:v>
                </c:pt>
                <c:pt idx="858">
                  <c:v>0.50793999999999995</c:v>
                </c:pt>
                <c:pt idx="859">
                  <c:v>0.51627999999999996</c:v>
                </c:pt>
                <c:pt idx="860">
                  <c:v>0.22034000000000001</c:v>
                </c:pt>
                <c:pt idx="861">
                  <c:v>0.47458</c:v>
                </c:pt>
                <c:pt idx="862">
                  <c:v>0.23463999999999999</c:v>
                </c:pt>
                <c:pt idx="863">
                  <c:v>0.39135999999999999</c:v>
                </c:pt>
                <c:pt idx="864">
                  <c:v>0.43885000000000002</c:v>
                </c:pt>
                <c:pt idx="865">
                  <c:v>0.45829999999999999</c:v>
                </c:pt>
                <c:pt idx="866">
                  <c:v>0.49803999999999998</c:v>
                </c:pt>
                <c:pt idx="867">
                  <c:v>0.20887</c:v>
                </c:pt>
                <c:pt idx="868">
                  <c:v>0.21159</c:v>
                </c:pt>
                <c:pt idx="869">
                  <c:v>0.22617000000000001</c:v>
                </c:pt>
                <c:pt idx="870">
                  <c:v>0.19173000000000001</c:v>
                </c:pt>
                <c:pt idx="871">
                  <c:v>0.23418</c:v>
                </c:pt>
                <c:pt idx="872">
                  <c:v>0.45767000000000002</c:v>
                </c:pt>
                <c:pt idx="873">
                  <c:v>0.22572999999999999</c:v>
                </c:pt>
                <c:pt idx="874">
                  <c:v>0.20455999999999999</c:v>
                </c:pt>
                <c:pt idx="875">
                  <c:v>0.21926000000000001</c:v>
                </c:pt>
                <c:pt idx="876">
                  <c:v>0.24432000000000001</c:v>
                </c:pt>
                <c:pt idx="877">
                  <c:v>0.50605</c:v>
                </c:pt>
                <c:pt idx="878">
                  <c:v>0.19114999999999999</c:v>
                </c:pt>
                <c:pt idx="879">
                  <c:v>0.21904999999999999</c:v>
                </c:pt>
                <c:pt idx="880">
                  <c:v>0.23352000000000001</c:v>
                </c:pt>
                <c:pt idx="881">
                  <c:v>0.3387</c:v>
                </c:pt>
                <c:pt idx="882">
                  <c:v>0.45674999999999999</c:v>
                </c:pt>
                <c:pt idx="883">
                  <c:v>0.49618000000000001</c:v>
                </c:pt>
                <c:pt idx="884">
                  <c:v>0.52171000000000001</c:v>
                </c:pt>
                <c:pt idx="885">
                  <c:v>0.20135</c:v>
                </c:pt>
                <c:pt idx="886">
                  <c:v>0.43672</c:v>
                </c:pt>
                <c:pt idx="887">
                  <c:v>0.20746000000000001</c:v>
                </c:pt>
                <c:pt idx="888">
                  <c:v>0.21017</c:v>
                </c:pt>
                <c:pt idx="889">
                  <c:v>0.24343000000000001</c:v>
                </c:pt>
                <c:pt idx="890">
                  <c:v>0.33789999999999998</c:v>
                </c:pt>
                <c:pt idx="891">
                  <c:v>0.51317999999999997</c:v>
                </c:pt>
                <c:pt idx="892">
                  <c:v>0.20996999999999999</c:v>
                </c:pt>
                <c:pt idx="893">
                  <c:v>0.25647999999999999</c:v>
                </c:pt>
                <c:pt idx="894">
                  <c:v>0.19309999999999999</c:v>
                </c:pt>
                <c:pt idx="895">
                  <c:v>0.25625999999999999</c:v>
                </c:pt>
                <c:pt idx="896">
                  <c:v>0.18365000000000001</c:v>
                </c:pt>
                <c:pt idx="897">
                  <c:v>0.19750000000000001</c:v>
                </c:pt>
                <c:pt idx="898">
                  <c:v>0.21314</c:v>
                </c:pt>
                <c:pt idx="899">
                  <c:v>0.24278</c:v>
                </c:pt>
                <c:pt idx="900">
                  <c:v>0.23205000000000001</c:v>
                </c:pt>
                <c:pt idx="901">
                  <c:v>0.31286000000000003</c:v>
                </c:pt>
                <c:pt idx="902">
                  <c:v>0.41266999999999998</c:v>
                </c:pt>
                <c:pt idx="903">
                  <c:v>0.41238999999999998</c:v>
                </c:pt>
                <c:pt idx="904">
                  <c:v>0.43473000000000001</c:v>
                </c:pt>
                <c:pt idx="905">
                  <c:v>0.49386000000000002</c:v>
                </c:pt>
                <c:pt idx="906">
                  <c:v>0.21238000000000001</c:v>
                </c:pt>
                <c:pt idx="907">
                  <c:v>0.45387</c:v>
                </c:pt>
                <c:pt idx="908">
                  <c:v>0.50283999999999995</c:v>
                </c:pt>
                <c:pt idx="909">
                  <c:v>0.18281</c:v>
                </c:pt>
                <c:pt idx="910">
                  <c:v>0.21687999999999999</c:v>
                </c:pt>
                <c:pt idx="911">
                  <c:v>0.23125000000000001</c:v>
                </c:pt>
                <c:pt idx="912">
                  <c:v>0.25496999999999997</c:v>
                </c:pt>
                <c:pt idx="913">
                  <c:v>0.43419000000000002</c:v>
                </c:pt>
                <c:pt idx="914">
                  <c:v>0.2167</c:v>
                </c:pt>
                <c:pt idx="915">
                  <c:v>0.22289999999999999</c:v>
                </c:pt>
                <c:pt idx="916">
                  <c:v>0.23105999999999999</c:v>
                </c:pt>
                <c:pt idx="917">
                  <c:v>0.27088000000000001</c:v>
                </c:pt>
                <c:pt idx="918">
                  <c:v>0.43391999999999997</c:v>
                </c:pt>
                <c:pt idx="919">
                  <c:v>0.51063000000000003</c:v>
                </c:pt>
                <c:pt idx="920">
                  <c:v>0.19935</c:v>
                </c:pt>
                <c:pt idx="921">
                  <c:v>0.20061000000000001</c:v>
                </c:pt>
                <c:pt idx="922">
                  <c:v>0.23068</c:v>
                </c:pt>
                <c:pt idx="923">
                  <c:v>0.19592999999999999</c:v>
                </c:pt>
                <c:pt idx="924">
                  <c:v>0.20526</c:v>
                </c:pt>
                <c:pt idx="925">
                  <c:v>0.41054000000000002</c:v>
                </c:pt>
                <c:pt idx="926">
                  <c:v>0.43313000000000001</c:v>
                </c:pt>
                <c:pt idx="927">
                  <c:v>0.45227000000000001</c:v>
                </c:pt>
                <c:pt idx="928">
                  <c:v>0.46821000000000002</c:v>
                </c:pt>
                <c:pt idx="929">
                  <c:v>0.20286999999999999</c:v>
                </c:pt>
                <c:pt idx="930">
                  <c:v>0.35972999999999999</c:v>
                </c:pt>
                <c:pt idx="931">
                  <c:v>0.46794999999999998</c:v>
                </c:pt>
                <c:pt idx="932">
                  <c:v>0.17837</c:v>
                </c:pt>
                <c:pt idx="933">
                  <c:v>0.2404</c:v>
                </c:pt>
                <c:pt idx="934">
                  <c:v>0.45175999999999999</c:v>
                </c:pt>
                <c:pt idx="935">
                  <c:v>0.46768999999999999</c:v>
                </c:pt>
                <c:pt idx="936">
                  <c:v>0.22162999999999999</c:v>
                </c:pt>
                <c:pt idx="937">
                  <c:v>0.33398</c:v>
                </c:pt>
                <c:pt idx="938">
                  <c:v>0.35903000000000002</c:v>
                </c:pt>
                <c:pt idx="939">
                  <c:v>0.22939999999999999</c:v>
                </c:pt>
                <c:pt idx="940">
                  <c:v>0.25298999999999999</c:v>
                </c:pt>
                <c:pt idx="941">
                  <c:v>0.45101000000000002</c:v>
                </c:pt>
                <c:pt idx="942">
                  <c:v>0.46694000000000002</c:v>
                </c:pt>
                <c:pt idx="943">
                  <c:v>0.23966000000000001</c:v>
                </c:pt>
                <c:pt idx="944">
                  <c:v>0.19633999999999999</c:v>
                </c:pt>
                <c:pt idx="945">
                  <c:v>0.21479000000000001</c:v>
                </c:pt>
                <c:pt idx="946">
                  <c:v>0.50780999999999998</c:v>
                </c:pt>
                <c:pt idx="947">
                  <c:v>0.51573999999999998</c:v>
                </c:pt>
                <c:pt idx="948">
                  <c:v>0.45029000000000002</c:v>
                </c:pt>
                <c:pt idx="949">
                  <c:v>0.23913999999999999</c:v>
                </c:pt>
                <c:pt idx="950">
                  <c:v>0.18969</c:v>
                </c:pt>
                <c:pt idx="951">
                  <c:v>0.22855</c:v>
                </c:pt>
                <c:pt idx="952">
                  <c:v>0.35769000000000001</c:v>
                </c:pt>
                <c:pt idx="953">
                  <c:v>0.46573999999999999</c:v>
                </c:pt>
                <c:pt idx="954">
                  <c:v>0.38302000000000003</c:v>
                </c:pt>
                <c:pt idx="955">
                  <c:v>0.44958999999999999</c:v>
                </c:pt>
                <c:pt idx="956">
                  <c:v>0.19392000000000001</c:v>
                </c:pt>
                <c:pt idx="957">
                  <c:v>0.30824000000000001</c:v>
                </c:pt>
                <c:pt idx="958">
                  <c:v>0.22789999999999999</c:v>
                </c:pt>
                <c:pt idx="959">
                  <c:v>0.49782999999999999</c:v>
                </c:pt>
                <c:pt idx="960">
                  <c:v>0.33126</c:v>
                </c:pt>
                <c:pt idx="961">
                  <c:v>0.19489000000000001</c:v>
                </c:pt>
                <c:pt idx="962">
                  <c:v>0.15334</c:v>
                </c:pt>
                <c:pt idx="963">
                  <c:v>0.18578</c:v>
                </c:pt>
                <c:pt idx="964">
                  <c:v>0.21310000000000001</c:v>
                </c:pt>
                <c:pt idx="965">
                  <c:v>0.21923000000000001</c:v>
                </c:pt>
                <c:pt idx="966">
                  <c:v>0.26667999999999997</c:v>
                </c:pt>
                <c:pt idx="967">
                  <c:v>0.21908</c:v>
                </c:pt>
                <c:pt idx="968">
                  <c:v>0.30692000000000003</c:v>
                </c:pt>
                <c:pt idx="969">
                  <c:v>0.44783000000000001</c:v>
                </c:pt>
                <c:pt idx="970">
                  <c:v>0.40575</c:v>
                </c:pt>
                <c:pt idx="971">
                  <c:v>0.19436</c:v>
                </c:pt>
                <c:pt idx="972">
                  <c:v>0.42807000000000001</c:v>
                </c:pt>
                <c:pt idx="973">
                  <c:v>0.44741999999999998</c:v>
                </c:pt>
                <c:pt idx="974">
                  <c:v>0.46311999999999998</c:v>
                </c:pt>
                <c:pt idx="975">
                  <c:v>0.19411</c:v>
                </c:pt>
                <c:pt idx="976">
                  <c:v>0.20779</c:v>
                </c:pt>
                <c:pt idx="977">
                  <c:v>0.21240000000000001</c:v>
                </c:pt>
                <c:pt idx="978">
                  <c:v>0.21851999999999999</c:v>
                </c:pt>
                <c:pt idx="979">
                  <c:v>0.20416999999999999</c:v>
                </c:pt>
                <c:pt idx="980">
                  <c:v>0.40495999999999999</c:v>
                </c:pt>
                <c:pt idx="981">
                  <c:v>0.19015000000000001</c:v>
                </c:pt>
                <c:pt idx="982">
                  <c:v>0.20752000000000001</c:v>
                </c:pt>
                <c:pt idx="983">
                  <c:v>0.18759000000000001</c:v>
                </c:pt>
                <c:pt idx="984">
                  <c:v>0.19373000000000001</c:v>
                </c:pt>
                <c:pt idx="985">
                  <c:v>0.23648</c:v>
                </c:pt>
                <c:pt idx="986">
                  <c:v>0.2495</c:v>
                </c:pt>
                <c:pt idx="987">
                  <c:v>0.40458</c:v>
                </c:pt>
                <c:pt idx="988">
                  <c:v>0.42708000000000002</c:v>
                </c:pt>
                <c:pt idx="989">
                  <c:v>0.50346999999999997</c:v>
                </c:pt>
                <c:pt idx="990">
                  <c:v>0.40421000000000001</c:v>
                </c:pt>
                <c:pt idx="991">
                  <c:v>0.46195000000000003</c:v>
                </c:pt>
                <c:pt idx="992">
                  <c:v>0.15532000000000001</c:v>
                </c:pt>
                <c:pt idx="993">
                  <c:v>0.20702000000000001</c:v>
                </c:pt>
                <c:pt idx="994">
                  <c:v>0.21772</c:v>
                </c:pt>
                <c:pt idx="995">
                  <c:v>0.40403</c:v>
                </c:pt>
                <c:pt idx="996">
                  <c:v>0.19586999999999999</c:v>
                </c:pt>
                <c:pt idx="997">
                  <c:v>0.51066</c:v>
                </c:pt>
                <c:pt idx="998">
                  <c:v>0.42581000000000002</c:v>
                </c:pt>
                <c:pt idx="999">
                  <c:v>0.49402000000000001</c:v>
                </c:pt>
                <c:pt idx="1000">
                  <c:v>0.23541000000000001</c:v>
                </c:pt>
                <c:pt idx="1001">
                  <c:v>0.18379000000000001</c:v>
                </c:pt>
                <c:pt idx="1002">
                  <c:v>0.44445000000000001</c:v>
                </c:pt>
                <c:pt idx="1003">
                  <c:v>0.46017999999999998</c:v>
                </c:pt>
                <c:pt idx="1004">
                  <c:v>0.44413000000000002</c:v>
                </c:pt>
                <c:pt idx="1005">
                  <c:v>0.40218999999999999</c:v>
                </c:pt>
                <c:pt idx="1006">
                  <c:v>0.19344</c:v>
                </c:pt>
                <c:pt idx="1007">
                  <c:v>0.19467999999999999</c:v>
                </c:pt>
                <c:pt idx="1008">
                  <c:v>0.30347000000000002</c:v>
                </c:pt>
                <c:pt idx="1009">
                  <c:v>0.2631</c:v>
                </c:pt>
                <c:pt idx="1010">
                  <c:v>0.21598999999999999</c:v>
                </c:pt>
                <c:pt idx="1011">
                  <c:v>0.37706000000000001</c:v>
                </c:pt>
                <c:pt idx="1012">
                  <c:v>0.42403000000000002</c:v>
                </c:pt>
                <c:pt idx="1013">
                  <c:v>0.17979000000000001</c:v>
                </c:pt>
                <c:pt idx="1014">
                  <c:v>0.19716</c:v>
                </c:pt>
                <c:pt idx="1015">
                  <c:v>0.21587999999999999</c:v>
                </c:pt>
                <c:pt idx="1016">
                  <c:v>0.40143000000000001</c:v>
                </c:pt>
                <c:pt idx="1017">
                  <c:v>0.42373</c:v>
                </c:pt>
                <c:pt idx="1018">
                  <c:v>0.50022999999999995</c:v>
                </c:pt>
                <c:pt idx="1019">
                  <c:v>0.50817000000000001</c:v>
                </c:pt>
                <c:pt idx="1020">
                  <c:v>0.19539999999999999</c:v>
                </c:pt>
                <c:pt idx="1021">
                  <c:v>0.37663999999999997</c:v>
                </c:pt>
                <c:pt idx="1022">
                  <c:v>0.49174000000000001</c:v>
                </c:pt>
                <c:pt idx="1023">
                  <c:v>0.18978</c:v>
                </c:pt>
                <c:pt idx="1024">
                  <c:v>0.45862999999999998</c:v>
                </c:pt>
                <c:pt idx="1025">
                  <c:v>0.45849000000000001</c:v>
                </c:pt>
                <c:pt idx="1026">
                  <c:v>0.18959999999999999</c:v>
                </c:pt>
                <c:pt idx="1027">
                  <c:v>0.44205</c:v>
                </c:pt>
                <c:pt idx="1028">
                  <c:v>0.49088999999999999</c:v>
                </c:pt>
                <c:pt idx="1029">
                  <c:v>0.42263000000000001</c:v>
                </c:pt>
                <c:pt idx="1030">
                  <c:v>0.42237000000000002</c:v>
                </c:pt>
                <c:pt idx="1031">
                  <c:v>0.49884000000000001</c:v>
                </c:pt>
                <c:pt idx="1032">
                  <c:v>0.19192999999999999</c:v>
                </c:pt>
                <c:pt idx="1033">
                  <c:v>0.49024000000000001</c:v>
                </c:pt>
                <c:pt idx="1034">
                  <c:v>0.20055000000000001</c:v>
                </c:pt>
                <c:pt idx="1035">
                  <c:v>0.45715</c:v>
                </c:pt>
                <c:pt idx="1036">
                  <c:v>0.20846000000000001</c:v>
                </c:pt>
                <c:pt idx="1037">
                  <c:v>0.45690999999999998</c:v>
                </c:pt>
                <c:pt idx="1038">
                  <c:v>0.20821999999999999</c:v>
                </c:pt>
                <c:pt idx="1039">
                  <c:v>0.45667000000000002</c:v>
                </c:pt>
                <c:pt idx="1040">
                  <c:v>0.19755</c:v>
                </c:pt>
                <c:pt idx="1041">
                  <c:v>0.48938999999999999</c:v>
                </c:pt>
                <c:pt idx="1042">
                  <c:v>0.24492</c:v>
                </c:pt>
                <c:pt idx="1043">
                  <c:v>0.39856000000000003</c:v>
                </c:pt>
                <c:pt idx="1044">
                  <c:v>0.44024000000000002</c:v>
                </c:pt>
                <c:pt idx="1045">
                  <c:v>0.19364999999999999</c:v>
                </c:pt>
                <c:pt idx="1046">
                  <c:v>0.21371999999999999</c:v>
                </c:pt>
                <c:pt idx="1047">
                  <c:v>0.22164</c:v>
                </c:pt>
                <c:pt idx="1048">
                  <c:v>0.44002999999999998</c:v>
                </c:pt>
                <c:pt idx="1049">
                  <c:v>0.19222</c:v>
                </c:pt>
                <c:pt idx="1050">
                  <c:v>0.24460000000000001</c:v>
                </c:pt>
                <c:pt idx="1051">
                  <c:v>0.19692999999999999</c:v>
                </c:pt>
                <c:pt idx="1052">
                  <c:v>0.43972</c:v>
                </c:pt>
                <c:pt idx="1053">
                  <c:v>0.19941</c:v>
                </c:pt>
                <c:pt idx="1054">
                  <c:v>0.16785</c:v>
                </c:pt>
                <c:pt idx="1055">
                  <c:v>0.42005999999999999</c:v>
                </c:pt>
                <c:pt idx="1056">
                  <c:v>0.46812999999999999</c:v>
                </c:pt>
                <c:pt idx="1057">
                  <c:v>0.50441000000000003</c:v>
                </c:pt>
                <c:pt idx="1058">
                  <c:v>0.20263999999999999</c:v>
                </c:pt>
                <c:pt idx="1059">
                  <c:v>0.21318000000000001</c:v>
                </c:pt>
                <c:pt idx="1060">
                  <c:v>0.25975999999999999</c:v>
                </c:pt>
                <c:pt idx="1061">
                  <c:v>0.20258000000000001</c:v>
                </c:pt>
                <c:pt idx="1062">
                  <c:v>0.49619000000000002</c:v>
                </c:pt>
                <c:pt idx="1063">
                  <c:v>0.27810000000000001</c:v>
                </c:pt>
                <c:pt idx="1064">
                  <c:v>0.43896000000000002</c:v>
                </c:pt>
                <c:pt idx="1065">
                  <c:v>0.17407</c:v>
                </c:pt>
                <c:pt idx="1066">
                  <c:v>0.19156000000000001</c:v>
                </c:pt>
                <c:pt idx="1067">
                  <c:v>0.41952</c:v>
                </c:pt>
                <c:pt idx="1068">
                  <c:v>0.18525</c:v>
                </c:pt>
                <c:pt idx="1069">
                  <c:v>0.19145000000000001</c:v>
                </c:pt>
                <c:pt idx="1070">
                  <c:v>0.22070000000000001</c:v>
                </c:pt>
                <c:pt idx="1071">
                  <c:v>0.48748000000000002</c:v>
                </c:pt>
                <c:pt idx="1072">
                  <c:v>0.22064</c:v>
                </c:pt>
                <c:pt idx="1073">
                  <c:v>0.19263</c:v>
                </c:pt>
                <c:pt idx="1074">
                  <c:v>0.17696000000000001</c:v>
                </c:pt>
                <c:pt idx="1075">
                  <c:v>0.18504999999999999</c:v>
                </c:pt>
                <c:pt idx="1076">
                  <c:v>0.19402</c:v>
                </c:pt>
                <c:pt idx="1077">
                  <c:v>0.22040999999999999</c:v>
                </c:pt>
                <c:pt idx="1078">
                  <c:v>0.43826999999999999</c:v>
                </c:pt>
                <c:pt idx="1079">
                  <c:v>0.19595000000000001</c:v>
                </c:pt>
                <c:pt idx="1080">
                  <c:v>0.20196</c:v>
                </c:pt>
                <c:pt idx="1081">
                  <c:v>0.23050999999999999</c:v>
                </c:pt>
                <c:pt idx="1082">
                  <c:v>0.25895000000000001</c:v>
                </c:pt>
                <c:pt idx="1083">
                  <c:v>0.21237</c:v>
                </c:pt>
                <c:pt idx="1084">
                  <c:v>0.22023999999999999</c:v>
                </c:pt>
                <c:pt idx="1085">
                  <c:v>0.23039000000000001</c:v>
                </c:pt>
                <c:pt idx="1086">
                  <c:v>0.19227</c:v>
                </c:pt>
                <c:pt idx="1087">
                  <c:v>0.47733999999999999</c:v>
                </c:pt>
                <c:pt idx="1088">
                  <c:v>0.19213</c:v>
                </c:pt>
                <c:pt idx="1089">
                  <c:v>0.21215999999999999</c:v>
                </c:pt>
                <c:pt idx="1090">
                  <c:v>0.17011000000000001</c:v>
                </c:pt>
                <c:pt idx="1091">
                  <c:v>0.19203999999999999</c:v>
                </c:pt>
                <c:pt idx="1092">
                  <c:v>0.21206</c:v>
                </c:pt>
                <c:pt idx="1093">
                  <c:v>0.21992999999999999</c:v>
                </c:pt>
                <c:pt idx="1094">
                  <c:v>0.19070000000000001</c:v>
                </c:pt>
                <c:pt idx="1095">
                  <c:v>0.24274000000000001</c:v>
                </c:pt>
                <c:pt idx="1096">
                  <c:v>0.41819000000000001</c:v>
                </c:pt>
                <c:pt idx="1097">
                  <c:v>0.19339999999999999</c:v>
                </c:pt>
                <c:pt idx="1098">
                  <c:v>0.3957</c:v>
                </c:pt>
                <c:pt idx="1099">
                  <c:v>0.49441000000000002</c:v>
                </c:pt>
                <c:pt idx="1100">
                  <c:v>0.17621000000000001</c:v>
                </c:pt>
                <c:pt idx="1101">
                  <c:v>0.19525000000000001</c:v>
                </c:pt>
                <c:pt idx="1102">
                  <c:v>0.20566000000000001</c:v>
                </c:pt>
                <c:pt idx="1103">
                  <c:v>0.27646999999999999</c:v>
                </c:pt>
                <c:pt idx="1104">
                  <c:v>0.18615000000000001</c:v>
                </c:pt>
                <c:pt idx="1105">
                  <c:v>0.21159</c:v>
                </c:pt>
                <c:pt idx="1106">
                  <c:v>0.19508</c:v>
                </c:pt>
                <c:pt idx="1107">
                  <c:v>0.24224000000000001</c:v>
                </c:pt>
                <c:pt idx="1108">
                  <c:v>0.39518999999999999</c:v>
                </c:pt>
                <c:pt idx="1109">
                  <c:v>0.43676999999999999</c:v>
                </c:pt>
                <c:pt idx="1110">
                  <c:v>0.20099</c:v>
                </c:pt>
                <c:pt idx="1111">
                  <c:v>0.21931999999999999</c:v>
                </c:pt>
                <c:pt idx="1112">
                  <c:v>0.39512999999999998</c:v>
                </c:pt>
                <c:pt idx="1113">
                  <c:v>0.18595999999999999</c:v>
                </c:pt>
                <c:pt idx="1114">
                  <c:v>0.21923000000000001</c:v>
                </c:pt>
                <c:pt idx="1115">
                  <c:v>0.18393000000000001</c:v>
                </c:pt>
                <c:pt idx="1116">
                  <c:v>0.20083000000000001</c:v>
                </c:pt>
                <c:pt idx="1117">
                  <c:v>0.39483000000000001</c:v>
                </c:pt>
                <c:pt idx="1118">
                  <c:v>0.19126000000000001</c:v>
                </c:pt>
                <c:pt idx="1119">
                  <c:v>0.41699999999999998</c:v>
                </c:pt>
                <c:pt idx="1120">
                  <c:v>0.19463</c:v>
                </c:pt>
                <c:pt idx="1121">
                  <c:v>0.22889999999999999</c:v>
                </c:pt>
                <c:pt idx="1122">
                  <c:v>0.45147999999999999</c:v>
                </c:pt>
                <c:pt idx="1123">
                  <c:v>0.21071000000000001</c:v>
                </c:pt>
                <c:pt idx="1124">
                  <c:v>0.22864000000000001</c:v>
                </c:pt>
                <c:pt idx="1125">
                  <c:v>0.21068000000000001</c:v>
                </c:pt>
                <c:pt idx="1126">
                  <c:v>0.45138</c:v>
                </c:pt>
                <c:pt idx="1127">
                  <c:v>0.48419000000000001</c:v>
                </c:pt>
                <c:pt idx="1128">
                  <c:v>0.21840999999999999</c:v>
                </c:pt>
                <c:pt idx="1129">
                  <c:v>0.24121999999999999</c:v>
                </c:pt>
                <c:pt idx="1130">
                  <c:v>0.27517000000000003</c:v>
                </c:pt>
                <c:pt idx="1131">
                  <c:v>0.19061</c:v>
                </c:pt>
                <c:pt idx="1132">
                  <c:v>0.21052000000000001</c:v>
                </c:pt>
                <c:pt idx="1133">
                  <c:v>0.18515000000000001</c:v>
                </c:pt>
                <c:pt idx="1134">
                  <c:v>0.21828</c:v>
                </c:pt>
                <c:pt idx="1135">
                  <c:v>0.2104</c:v>
                </c:pt>
                <c:pt idx="1136">
                  <c:v>0.17796000000000001</c:v>
                </c:pt>
                <c:pt idx="1137">
                  <c:v>0.18919</c:v>
                </c:pt>
                <c:pt idx="1138">
                  <c:v>0.19044</c:v>
                </c:pt>
                <c:pt idx="1139">
                  <c:v>0.19198000000000001</c:v>
                </c:pt>
                <c:pt idx="1140">
                  <c:v>0.19988</c:v>
                </c:pt>
                <c:pt idx="1141">
                  <c:v>0.21809999999999999</c:v>
                </c:pt>
                <c:pt idx="1142">
                  <c:v>0.18490999999999999</c:v>
                </c:pt>
                <c:pt idx="1143">
                  <c:v>0.39330999999999999</c:v>
                </c:pt>
                <c:pt idx="1144">
                  <c:v>0.49186000000000002</c:v>
                </c:pt>
                <c:pt idx="1145">
                  <c:v>0.17168</c:v>
                </c:pt>
                <c:pt idx="1146">
                  <c:v>0.21790999999999999</c:v>
                </c:pt>
                <c:pt idx="1147">
                  <c:v>0.18768000000000001</c:v>
                </c:pt>
                <c:pt idx="1148">
                  <c:v>0.4632</c:v>
                </c:pt>
                <c:pt idx="1149">
                  <c:v>0.24046000000000001</c:v>
                </c:pt>
                <c:pt idx="1150">
                  <c:v>0.43435000000000001</c:v>
                </c:pt>
                <c:pt idx="1151">
                  <c:v>0.17749999999999999</c:v>
                </c:pt>
                <c:pt idx="1152">
                  <c:v>0.19605</c:v>
                </c:pt>
                <c:pt idx="1153">
                  <c:v>0.41510000000000002</c:v>
                </c:pt>
                <c:pt idx="1154">
                  <c:v>0.18615000000000001</c:v>
                </c:pt>
                <c:pt idx="1155">
                  <c:v>0.49123</c:v>
                </c:pt>
                <c:pt idx="1156">
                  <c:v>0.16172</c:v>
                </c:pt>
                <c:pt idx="1157">
                  <c:v>0.19932</c:v>
                </c:pt>
                <c:pt idx="1158">
                  <c:v>0.49120000000000003</c:v>
                </c:pt>
                <c:pt idx="1159">
                  <c:v>0.18443999999999999</c:v>
                </c:pt>
                <c:pt idx="1160">
                  <c:v>0.18603</c:v>
                </c:pt>
                <c:pt idx="1161">
                  <c:v>0.18006</c:v>
                </c:pt>
                <c:pt idx="1162">
                  <c:v>0.43403999999999998</c:v>
                </c:pt>
                <c:pt idx="1163">
                  <c:v>0.48270000000000002</c:v>
                </c:pt>
                <c:pt idx="1164">
                  <c:v>0.21740999999999999</c:v>
                </c:pt>
                <c:pt idx="1165">
                  <c:v>0.43395</c:v>
                </c:pt>
                <c:pt idx="1166">
                  <c:v>0.19575999999999999</c:v>
                </c:pt>
                <c:pt idx="1167">
                  <c:v>0.39235999999999999</c:v>
                </c:pt>
                <c:pt idx="1168">
                  <c:v>0.22736999999999999</c:v>
                </c:pt>
                <c:pt idx="1169">
                  <c:v>0.43382999999999999</c:v>
                </c:pt>
                <c:pt idx="1170">
                  <c:v>0.27390999999999999</c:v>
                </c:pt>
                <c:pt idx="1171">
                  <c:v>0.19902</c:v>
                </c:pt>
                <c:pt idx="1172">
                  <c:v>0.17413000000000001</c:v>
                </c:pt>
                <c:pt idx="1173">
                  <c:v>0.19561000000000001</c:v>
                </c:pt>
                <c:pt idx="1174">
                  <c:v>0.20344999999999999</c:v>
                </c:pt>
                <c:pt idx="1175">
                  <c:v>0.18215000000000001</c:v>
                </c:pt>
                <c:pt idx="1176">
                  <c:v>0.19106999999999999</c:v>
                </c:pt>
                <c:pt idx="1177">
                  <c:v>0.41439999999999999</c:v>
                </c:pt>
                <c:pt idx="1178">
                  <c:v>0.18951999999999999</c:v>
                </c:pt>
                <c:pt idx="1179">
                  <c:v>0.17974000000000001</c:v>
                </c:pt>
                <c:pt idx="1180">
                  <c:v>0.18407000000000001</c:v>
                </c:pt>
                <c:pt idx="1181">
                  <c:v>0.18947</c:v>
                </c:pt>
                <c:pt idx="1182">
                  <c:v>0.20918</c:v>
                </c:pt>
                <c:pt idx="1183">
                  <c:v>0.18554999999999999</c:v>
                </c:pt>
                <c:pt idx="1184">
                  <c:v>0.17959</c:v>
                </c:pt>
                <c:pt idx="1185">
                  <c:v>0.23963999999999999</c:v>
                </c:pt>
                <c:pt idx="1186">
                  <c:v>0.41408</c:v>
                </c:pt>
                <c:pt idx="1187">
                  <c:v>0.49025999999999997</c:v>
                </c:pt>
                <c:pt idx="1188">
                  <c:v>0.25505</c:v>
                </c:pt>
                <c:pt idx="1189">
                  <c:v>0.43317</c:v>
                </c:pt>
                <c:pt idx="1190">
                  <c:v>0.20906</c:v>
                </c:pt>
                <c:pt idx="1191">
                  <c:v>0.48180000000000001</c:v>
                </c:pt>
                <c:pt idx="1192">
                  <c:v>0.25495000000000001</c:v>
                </c:pt>
                <c:pt idx="1193">
                  <c:v>0.39156999999999997</c:v>
                </c:pt>
                <c:pt idx="1194">
                  <c:v>0.20896999999999999</c:v>
                </c:pt>
                <c:pt idx="1195">
                  <c:v>0.36724000000000001</c:v>
                </c:pt>
                <c:pt idx="1196">
                  <c:v>0.49</c:v>
                </c:pt>
                <c:pt idx="1197">
                  <c:v>0.22672</c:v>
                </c:pt>
                <c:pt idx="1198">
                  <c:v>0.18167</c:v>
                </c:pt>
                <c:pt idx="1199">
                  <c:v>0.21656</c:v>
                </c:pt>
                <c:pt idx="1200">
                  <c:v>0.18770000000000001</c:v>
                </c:pt>
                <c:pt idx="1201">
                  <c:v>0.20282</c:v>
                </c:pt>
                <c:pt idx="1202">
                  <c:v>0.41339999999999999</c:v>
                </c:pt>
                <c:pt idx="1203">
                  <c:v>0.43258999999999997</c:v>
                </c:pt>
                <c:pt idx="1204">
                  <c:v>0.27285999999999999</c:v>
                </c:pt>
                <c:pt idx="1205">
                  <c:v>0.19231000000000001</c:v>
                </c:pt>
                <c:pt idx="1206">
                  <c:v>0.1888</c:v>
                </c:pt>
                <c:pt idx="1207">
                  <c:v>0.20855000000000001</c:v>
                </c:pt>
                <c:pt idx="1208">
                  <c:v>0.36667</c:v>
                </c:pt>
                <c:pt idx="1209">
                  <c:v>0.18497</c:v>
                </c:pt>
                <c:pt idx="1210">
                  <c:v>0.19028999999999999</c:v>
                </c:pt>
                <c:pt idx="1211">
                  <c:v>0.18747</c:v>
                </c:pt>
                <c:pt idx="1212">
                  <c:v>0.2026</c:v>
                </c:pt>
                <c:pt idx="1213">
                  <c:v>0.18332999999999999</c:v>
                </c:pt>
                <c:pt idx="1214">
                  <c:v>0.19220000000000001</c:v>
                </c:pt>
                <c:pt idx="1215">
                  <c:v>0.48093000000000002</c:v>
                </c:pt>
                <c:pt idx="1216">
                  <c:v>0.2162</c:v>
                </c:pt>
                <c:pt idx="1217">
                  <c:v>0.43218000000000001</c:v>
                </c:pt>
                <c:pt idx="1218">
                  <c:v>0.18729999999999999</c:v>
                </c:pt>
                <c:pt idx="1219">
                  <c:v>0.17599999999999999</c:v>
                </c:pt>
                <c:pt idx="1220">
                  <c:v>0.17299</c:v>
                </c:pt>
                <c:pt idx="1221">
                  <c:v>0.20218</c:v>
                </c:pt>
                <c:pt idx="1222">
                  <c:v>0.21584</c:v>
                </c:pt>
                <c:pt idx="1223">
                  <c:v>0.18096999999999999</c:v>
                </c:pt>
                <c:pt idx="1224">
                  <c:v>0.39018000000000003</c:v>
                </c:pt>
                <c:pt idx="1225">
                  <c:v>0.20798</c:v>
                </c:pt>
                <c:pt idx="1226">
                  <c:v>0.21568999999999999</c:v>
                </c:pt>
                <c:pt idx="1227">
                  <c:v>0.18819</c:v>
                </c:pt>
                <c:pt idx="1228">
                  <c:v>0.20791000000000001</c:v>
                </c:pt>
                <c:pt idx="1229">
                  <c:v>0.41226000000000002</c:v>
                </c:pt>
                <c:pt idx="1230">
                  <c:v>0.22559000000000001</c:v>
                </c:pt>
                <c:pt idx="1231">
                  <c:v>0.20191999999999999</c:v>
                </c:pt>
                <c:pt idx="1232">
                  <c:v>0.43129000000000001</c:v>
                </c:pt>
                <c:pt idx="1233">
                  <c:v>0.21543999999999999</c:v>
                </c:pt>
                <c:pt idx="1234">
                  <c:v>0.49604999999999999</c:v>
                </c:pt>
                <c:pt idx="1235">
                  <c:v>0.20175000000000001</c:v>
                </c:pt>
                <c:pt idx="1236">
                  <c:v>0.41186</c:v>
                </c:pt>
                <c:pt idx="1237">
                  <c:v>0.43103000000000002</c:v>
                </c:pt>
                <c:pt idx="1238">
                  <c:v>0.36527999999999999</c:v>
                </c:pt>
                <c:pt idx="1239">
                  <c:v>0.19717999999999999</c:v>
                </c:pt>
                <c:pt idx="1240">
                  <c:v>0.17809</c:v>
                </c:pt>
                <c:pt idx="1241">
                  <c:v>0.48776000000000003</c:v>
                </c:pt>
                <c:pt idx="1242">
                  <c:v>0.16936000000000001</c:v>
                </c:pt>
                <c:pt idx="1243">
                  <c:v>0.23771999999999999</c:v>
                </c:pt>
                <c:pt idx="1244">
                  <c:v>0.43052000000000001</c:v>
                </c:pt>
                <c:pt idx="1245">
                  <c:v>0.21495</c:v>
                </c:pt>
                <c:pt idx="1246">
                  <c:v>0.43036000000000002</c:v>
                </c:pt>
                <c:pt idx="1247">
                  <c:v>0.41091</c:v>
                </c:pt>
                <c:pt idx="1248">
                  <c:v>0.20696000000000001</c:v>
                </c:pt>
                <c:pt idx="1249">
                  <c:v>0.21465999999999999</c:v>
                </c:pt>
                <c:pt idx="1250">
                  <c:v>0.18725</c:v>
                </c:pt>
                <c:pt idx="1251">
                  <c:v>0.47858000000000001</c:v>
                </c:pt>
                <c:pt idx="1252">
                  <c:v>0.48687000000000002</c:v>
                </c:pt>
                <c:pt idx="1253">
                  <c:v>0.47849000000000003</c:v>
                </c:pt>
                <c:pt idx="1254">
                  <c:v>0.23701</c:v>
                </c:pt>
                <c:pt idx="1255">
                  <c:v>0.18461</c:v>
                </c:pt>
                <c:pt idx="1256">
                  <c:v>0.41048000000000001</c:v>
                </c:pt>
                <c:pt idx="1257">
                  <c:v>0.41038999999999998</c:v>
                </c:pt>
                <c:pt idx="1258">
                  <c:v>0.49445</c:v>
                </c:pt>
                <c:pt idx="1259">
                  <c:v>0.38804</c:v>
                </c:pt>
                <c:pt idx="1260">
                  <c:v>0.18312999999999999</c:v>
                </c:pt>
                <c:pt idx="1261">
                  <c:v>0.19034999999999999</c:v>
                </c:pt>
                <c:pt idx="1262">
                  <c:v>0.21424000000000001</c:v>
                </c:pt>
                <c:pt idx="1263">
                  <c:v>0.18303</c:v>
                </c:pt>
                <c:pt idx="1264">
                  <c:v>0.38768999999999998</c:v>
                </c:pt>
                <c:pt idx="1265">
                  <c:v>0.40986</c:v>
                </c:pt>
                <c:pt idx="1266">
                  <c:v>0.23644999999999999</c:v>
                </c:pt>
                <c:pt idx="1267">
                  <c:v>0.21393000000000001</c:v>
                </c:pt>
                <c:pt idx="1268">
                  <c:v>0.40972999999999998</c:v>
                </c:pt>
                <c:pt idx="1269">
                  <c:v>0.47749999999999998</c:v>
                </c:pt>
                <c:pt idx="1270">
                  <c:v>0.42881999999999998</c:v>
                </c:pt>
                <c:pt idx="1271">
                  <c:v>0.17418</c:v>
                </c:pt>
                <c:pt idx="1272">
                  <c:v>0.20601</c:v>
                </c:pt>
                <c:pt idx="1273">
                  <c:v>0.15865000000000001</c:v>
                </c:pt>
                <c:pt idx="1274">
                  <c:v>0.23612</c:v>
                </c:pt>
                <c:pt idx="1275">
                  <c:v>0.42836999999999997</c:v>
                </c:pt>
                <c:pt idx="1276">
                  <c:v>0.18092</c:v>
                </c:pt>
                <c:pt idx="1277">
                  <c:v>0.1837</c:v>
                </c:pt>
                <c:pt idx="1278">
                  <c:v>0.18759999999999999</c:v>
                </c:pt>
                <c:pt idx="1279">
                  <c:v>0.18953</c:v>
                </c:pt>
                <c:pt idx="1280">
                  <c:v>0.19539000000000001</c:v>
                </c:pt>
                <c:pt idx="1281">
                  <c:v>0.18606</c:v>
                </c:pt>
                <c:pt idx="1282">
                  <c:v>0.23574999999999999</c:v>
                </c:pt>
                <c:pt idx="1283">
                  <c:v>0.19964999999999999</c:v>
                </c:pt>
                <c:pt idx="1284">
                  <c:v>0.19503999999999999</c:v>
                </c:pt>
                <c:pt idx="1285">
                  <c:v>0.40838999999999998</c:v>
                </c:pt>
                <c:pt idx="1286">
                  <c:v>0.20523</c:v>
                </c:pt>
                <c:pt idx="1287">
                  <c:v>0.49229000000000001</c:v>
                </c:pt>
                <c:pt idx="1288">
                  <c:v>0.48426000000000002</c:v>
                </c:pt>
                <c:pt idx="1289">
                  <c:v>0.17824000000000001</c:v>
                </c:pt>
                <c:pt idx="1290">
                  <c:v>0.20501</c:v>
                </c:pt>
                <c:pt idx="1291">
                  <c:v>0.40798000000000001</c:v>
                </c:pt>
                <c:pt idx="1292">
                  <c:v>0.16411000000000001</c:v>
                </c:pt>
                <c:pt idx="1293">
                  <c:v>0.40788999999999997</c:v>
                </c:pt>
                <c:pt idx="1294">
                  <c:v>0.36127999999999999</c:v>
                </c:pt>
                <c:pt idx="1295">
                  <c:v>0.19447999999999999</c:v>
                </c:pt>
                <c:pt idx="1296">
                  <c:v>0.22226000000000001</c:v>
                </c:pt>
                <c:pt idx="1297">
                  <c:v>0.19445000000000001</c:v>
                </c:pt>
                <c:pt idx="1298">
                  <c:v>0.17544000000000001</c:v>
                </c:pt>
                <c:pt idx="1299">
                  <c:v>0.17774999999999999</c:v>
                </c:pt>
                <c:pt idx="1300">
                  <c:v>0.17968999999999999</c:v>
                </c:pt>
                <c:pt idx="1301">
                  <c:v>0.44180999999999998</c:v>
                </c:pt>
                <c:pt idx="1302">
                  <c:v>0.17512</c:v>
                </c:pt>
                <c:pt idx="1303">
                  <c:v>0.24934000000000001</c:v>
                </c:pt>
                <c:pt idx="1304">
                  <c:v>0.24929999999999999</c:v>
                </c:pt>
                <c:pt idx="1305">
                  <c:v>0.40660000000000002</c:v>
                </c:pt>
                <c:pt idx="1306">
                  <c:v>0.19372</c:v>
                </c:pt>
                <c:pt idx="1307">
                  <c:v>0.40598000000000001</c:v>
                </c:pt>
                <c:pt idx="1308">
                  <c:v>0.15983</c:v>
                </c:pt>
                <c:pt idx="1309">
                  <c:v>0.17888999999999999</c:v>
                </c:pt>
                <c:pt idx="1310">
                  <c:v>0.31034</c:v>
                </c:pt>
                <c:pt idx="1311">
                  <c:v>0.21099999999999999</c:v>
                </c:pt>
                <c:pt idx="1312">
                  <c:v>0.42435</c:v>
                </c:pt>
                <c:pt idx="1313">
                  <c:v>0.17845</c:v>
                </c:pt>
                <c:pt idx="1314">
                  <c:v>0.24804999999999999</c:v>
                </c:pt>
                <c:pt idx="1315">
                  <c:v>0.17831</c:v>
                </c:pt>
                <c:pt idx="1316">
                  <c:v>0.22020000000000001</c:v>
                </c:pt>
                <c:pt idx="1317">
                  <c:v>0.24759</c:v>
                </c:pt>
                <c:pt idx="1318">
                  <c:v>0.18276999999999999</c:v>
                </c:pt>
                <c:pt idx="1319">
                  <c:v>0.23172999999999999</c:v>
                </c:pt>
                <c:pt idx="1320">
                  <c:v>0.24678</c:v>
                </c:pt>
                <c:pt idx="1321">
                  <c:v>0.38107000000000002</c:v>
                </c:pt>
                <c:pt idx="1322">
                  <c:v>0.20141000000000001</c:v>
                </c:pt>
                <c:pt idx="1323">
                  <c:v>0.19553000000000001</c:v>
                </c:pt>
                <c:pt idx="1324">
                  <c:v>0.46067000000000002</c:v>
                </c:pt>
                <c:pt idx="1325">
                  <c:v>0.20866999999999999</c:v>
                </c:pt>
                <c:pt idx="1326">
                  <c:v>0.40188000000000001</c:v>
                </c:pt>
                <c:pt idx="1327">
                  <c:v>0.17222999999999999</c:v>
                </c:pt>
                <c:pt idx="1328">
                  <c:v>0.24554999999999999</c:v>
                </c:pt>
                <c:pt idx="1329">
                  <c:v>0.42077999999999999</c:v>
                </c:pt>
                <c:pt idx="1330">
                  <c:v>0.24528</c:v>
                </c:pt>
                <c:pt idx="1331">
                  <c:v>0.45929999999999999</c:v>
                </c:pt>
                <c:pt idx="1332">
                  <c:v>0.21743999999999999</c:v>
                </c:pt>
                <c:pt idx="1333">
                  <c:v>0.22967000000000001</c:v>
                </c:pt>
                <c:pt idx="1334">
                  <c:v>0.18428</c:v>
                </c:pt>
                <c:pt idx="1335">
                  <c:v>0.24454999999999999</c:v>
                </c:pt>
                <c:pt idx="1336">
                  <c:v>0.16277</c:v>
                </c:pt>
                <c:pt idx="1337">
                  <c:v>0.41887000000000002</c:v>
                </c:pt>
                <c:pt idx="1338">
                  <c:v>0.22867999999999999</c:v>
                </c:pt>
                <c:pt idx="1339">
                  <c:v>0.17488000000000001</c:v>
                </c:pt>
                <c:pt idx="1340">
                  <c:v>0.39776</c:v>
                </c:pt>
                <c:pt idx="1341">
                  <c:v>0.17902000000000001</c:v>
                </c:pt>
                <c:pt idx="1342">
                  <c:v>0.18476000000000001</c:v>
                </c:pt>
                <c:pt idx="1343">
                  <c:v>0.37547999999999998</c:v>
                </c:pt>
                <c:pt idx="1344">
                  <c:v>0.18018000000000001</c:v>
                </c:pt>
                <c:pt idx="1345">
                  <c:v>0.19703999999999999</c:v>
                </c:pt>
                <c:pt idx="1346">
                  <c:v>0.17277000000000001</c:v>
                </c:pt>
                <c:pt idx="1347">
                  <c:v>0.18690999999999999</c:v>
                </c:pt>
                <c:pt idx="1348">
                  <c:v>0.15992999999999999</c:v>
                </c:pt>
                <c:pt idx="1349">
                  <c:v>0.18082999999999999</c:v>
                </c:pt>
                <c:pt idx="1350">
                  <c:v>0.18323</c:v>
                </c:pt>
                <c:pt idx="1351">
                  <c:v>0.21309</c:v>
                </c:pt>
                <c:pt idx="1352">
                  <c:v>0.21251999999999999</c:v>
                </c:pt>
                <c:pt idx="1353">
                  <c:v>0.17812</c:v>
                </c:pt>
                <c:pt idx="1354">
                  <c:v>0.16736000000000001</c:v>
                </c:pt>
                <c:pt idx="1355">
                  <c:v>0.22437000000000001</c:v>
                </c:pt>
                <c:pt idx="1356">
                  <c:v>0.18944</c:v>
                </c:pt>
                <c:pt idx="1357">
                  <c:v>0.22384999999999999</c:v>
                </c:pt>
                <c:pt idx="1358">
                  <c:v>0.17927999999999999</c:v>
                </c:pt>
                <c:pt idx="1359">
                  <c:v>0.37040000000000001</c:v>
                </c:pt>
                <c:pt idx="1360">
                  <c:v>0.21129000000000001</c:v>
                </c:pt>
                <c:pt idx="1361">
                  <c:v>0.42652000000000001</c:v>
                </c:pt>
                <c:pt idx="1362">
                  <c:v>0.17699999999999999</c:v>
                </c:pt>
                <c:pt idx="1363">
                  <c:v>0.25551000000000001</c:v>
                </c:pt>
                <c:pt idx="1364">
                  <c:v>0.16081999999999999</c:v>
                </c:pt>
                <c:pt idx="1365">
                  <c:v>0.17643</c:v>
                </c:pt>
                <c:pt idx="1366">
                  <c:v>0.17100000000000001</c:v>
                </c:pt>
                <c:pt idx="1367">
                  <c:v>0.17094999999999999</c:v>
                </c:pt>
                <c:pt idx="1368">
                  <c:v>0.19237000000000001</c:v>
                </c:pt>
                <c:pt idx="1369">
                  <c:v>0.19227</c:v>
                </c:pt>
                <c:pt idx="1370">
                  <c:v>0.16847999999999999</c:v>
                </c:pt>
                <c:pt idx="1371">
                  <c:v>0.17230000000000001</c:v>
                </c:pt>
                <c:pt idx="1372">
                  <c:v>0.38785999999999998</c:v>
                </c:pt>
                <c:pt idx="1373">
                  <c:v>0.47077999999999998</c:v>
                </c:pt>
                <c:pt idx="1374">
                  <c:v>0.18590000000000001</c:v>
                </c:pt>
                <c:pt idx="1375">
                  <c:v>0.17573</c:v>
                </c:pt>
                <c:pt idx="1376">
                  <c:v>0.18121999999999999</c:v>
                </c:pt>
                <c:pt idx="1377">
                  <c:v>0.19070000000000001</c:v>
                </c:pt>
                <c:pt idx="1378">
                  <c:v>0.19777</c:v>
                </c:pt>
                <c:pt idx="1379">
                  <c:v>0.18459</c:v>
                </c:pt>
                <c:pt idx="1380">
                  <c:v>0.36376999999999998</c:v>
                </c:pt>
                <c:pt idx="1381">
                  <c:v>0.23308999999999999</c:v>
                </c:pt>
                <c:pt idx="1382">
                  <c:v>0.18995000000000001</c:v>
                </c:pt>
                <c:pt idx="1383">
                  <c:v>0.19713</c:v>
                </c:pt>
                <c:pt idx="1384">
                  <c:v>0.16883999999999999</c:v>
                </c:pt>
                <c:pt idx="1385">
                  <c:v>0.154</c:v>
                </c:pt>
                <c:pt idx="1386">
                  <c:v>0.24939</c:v>
                </c:pt>
                <c:pt idx="1387">
                  <c:v>0.17635000000000001</c:v>
                </c:pt>
                <c:pt idx="1388">
                  <c:v>0.15351000000000001</c:v>
                </c:pt>
                <c:pt idx="1389">
                  <c:v>0.18307000000000001</c:v>
                </c:pt>
                <c:pt idx="1390">
                  <c:v>0.23083999999999999</c:v>
                </c:pt>
                <c:pt idx="1391">
                  <c:v>0.18262</c:v>
                </c:pt>
                <c:pt idx="1392">
                  <c:v>0.16483</c:v>
                </c:pt>
                <c:pt idx="1393">
                  <c:v>0.16599</c:v>
                </c:pt>
                <c:pt idx="1394">
                  <c:v>0.16578999999999999</c:v>
                </c:pt>
                <c:pt idx="1395">
                  <c:v>0.18196000000000001</c:v>
                </c:pt>
                <c:pt idx="1396">
                  <c:v>0.18739</c:v>
                </c:pt>
                <c:pt idx="1397">
                  <c:v>0.24693999999999999</c:v>
                </c:pt>
                <c:pt idx="1398">
                  <c:v>0.17224</c:v>
                </c:pt>
                <c:pt idx="1399">
                  <c:v>0.22964999999999999</c:v>
                </c:pt>
                <c:pt idx="1400">
                  <c:v>0.17033000000000001</c:v>
                </c:pt>
                <c:pt idx="1401">
                  <c:v>0.17030999999999999</c:v>
                </c:pt>
                <c:pt idx="1402">
                  <c:v>0.17752000000000001</c:v>
                </c:pt>
                <c:pt idx="1403">
                  <c:v>0.19420999999999999</c:v>
                </c:pt>
                <c:pt idx="1404">
                  <c:v>0.16880000000000001</c:v>
                </c:pt>
                <c:pt idx="1405">
                  <c:v>0.22943</c:v>
                </c:pt>
                <c:pt idx="1406">
                  <c:v>0.17427999999999999</c:v>
                </c:pt>
                <c:pt idx="1407">
                  <c:v>0.20332</c:v>
                </c:pt>
                <c:pt idx="1408">
                  <c:v>0.17194000000000001</c:v>
                </c:pt>
                <c:pt idx="1409">
                  <c:v>0.16650999999999999</c:v>
                </c:pt>
                <c:pt idx="1410">
                  <c:v>0.15473000000000001</c:v>
                </c:pt>
                <c:pt idx="1411">
                  <c:v>0.13472000000000001</c:v>
                </c:pt>
                <c:pt idx="1412">
                  <c:v>0.19425999999999999</c:v>
                </c:pt>
                <c:pt idx="1413">
                  <c:v>0.16003000000000001</c:v>
                </c:pt>
                <c:pt idx="1414">
                  <c:v>0.17036000000000001</c:v>
                </c:pt>
                <c:pt idx="1415">
                  <c:v>0.17019999999999999</c:v>
                </c:pt>
                <c:pt idx="1416">
                  <c:v>0.39922999999999997</c:v>
                </c:pt>
                <c:pt idx="1417">
                  <c:v>0.15135999999999999</c:v>
                </c:pt>
                <c:pt idx="1418">
                  <c:v>0.16125999999999999</c:v>
                </c:pt>
                <c:pt idx="1419">
                  <c:v>0.24407999999999999</c:v>
                </c:pt>
                <c:pt idx="1420">
                  <c:v>0.20049</c:v>
                </c:pt>
                <c:pt idx="1421">
                  <c:v>0.16195000000000001</c:v>
                </c:pt>
                <c:pt idx="1422">
                  <c:v>0.13971</c:v>
                </c:pt>
                <c:pt idx="1423">
                  <c:v>0.12422999999999999</c:v>
                </c:pt>
              </c:numCache>
            </c:numRef>
          </c:yVal>
          <c:smooth val="0"/>
          <c:extLst>
            <c:ext xmlns:c16="http://schemas.microsoft.com/office/drawing/2014/chart" uri="{C3380CC4-5D6E-409C-BE32-E72D297353CC}">
              <c16:uniqueId val="{00000001-8916-4EEC-B5F9-62E0C102F7EA}"/>
            </c:ext>
          </c:extLst>
        </c:ser>
        <c:dLbls>
          <c:showLegendKey val="0"/>
          <c:showVal val="0"/>
          <c:showCatName val="0"/>
          <c:showSerName val="0"/>
          <c:showPercent val="0"/>
          <c:showBubbleSize val="0"/>
        </c:dLbls>
        <c:axId val="774259400"/>
        <c:axId val="774262680"/>
      </c:scatterChart>
      <c:valAx>
        <c:axId val="774259400"/>
        <c:scaling>
          <c:orientation val="minMax"/>
          <c:max val="600"/>
        </c:scaling>
        <c:delete val="0"/>
        <c:axPos val="b"/>
        <c:title>
          <c:tx>
            <c:rich>
              <a:bodyPr rot="0" spcFirstLastPara="1" vertOverflow="ellipsis" vert="horz" wrap="square" anchor="ctr" anchorCtr="1"/>
              <a:lstStyle/>
              <a:p>
                <a:pPr>
                  <a:defRPr sz="1400" b="1" i="0" u="none" strike="noStrike" kern="1200" baseline="0">
                    <a:solidFill>
                      <a:schemeClr val="tx1"/>
                    </a:solidFill>
                    <a:latin typeface="+mn-lt"/>
                    <a:ea typeface="+mn-ea"/>
                    <a:cs typeface="+mn-cs"/>
                  </a:defRPr>
                </a:pPr>
                <a:r>
                  <a:rPr lang="en-CA" sz="1400" b="1" dirty="0">
                    <a:solidFill>
                      <a:schemeClr val="tx1"/>
                    </a:solidFill>
                  </a:rPr>
                  <a:t>Number of </a:t>
                </a:r>
                <a:r>
                  <a:rPr lang="en-CA" sz="1400" b="1" dirty="0" smtClean="0">
                    <a:solidFill>
                      <a:schemeClr val="tx1"/>
                    </a:solidFill>
                  </a:rPr>
                  <a:t>BGCW Visits</a:t>
                </a:r>
                <a:endParaRPr lang="en-CA" sz="1400" b="1" dirty="0">
                  <a:solidFill>
                    <a:schemeClr val="tx1"/>
                  </a:solidFill>
                </a:endParaRPr>
              </a:p>
            </c:rich>
          </c:tx>
          <c:layout>
            <c:manualLayout>
              <c:xMode val="edge"/>
              <c:yMode val="edge"/>
              <c:x val="0.29550438668788909"/>
              <c:y val="0.79002325847788946"/>
            </c:manualLayout>
          </c:layout>
          <c:overlay val="0"/>
          <c:spPr>
            <a:noFill/>
            <a:ln>
              <a:noFill/>
            </a:ln>
            <a:effectLst/>
          </c:spPr>
          <c:txPr>
            <a:bodyPr rot="0" spcFirstLastPara="1" vertOverflow="ellipsis" vert="horz" wrap="square" anchor="ctr" anchorCtr="1"/>
            <a:lstStyle/>
            <a:p>
              <a:pPr>
                <a:defRPr sz="14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crossAx val="774262680"/>
        <c:crosses val="autoZero"/>
        <c:crossBetween val="midCat"/>
      </c:valAx>
      <c:valAx>
        <c:axId val="774262680"/>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crossAx val="774259400"/>
        <c:crosses val="autoZero"/>
        <c:crossBetween val="midCat"/>
      </c:valAx>
      <c:spPr>
        <a:noFill/>
        <a:ln>
          <a:solidFill>
            <a:schemeClr val="bg1">
              <a:lumMod val="85000"/>
            </a:schemeClr>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Age 12-17</c:v>
          </c:tx>
          <c:spPr>
            <a:solidFill>
              <a:schemeClr val="accent1"/>
            </a:solidFill>
            <a:ln>
              <a:noFill/>
            </a:ln>
            <a:effectLst/>
          </c:spPr>
          <c:invertIfNegative val="0"/>
          <c:dPt>
            <c:idx val="0"/>
            <c:invertIfNegative val="0"/>
            <c:bubble3D val="0"/>
            <c:spPr>
              <a:solidFill>
                <a:srgbClr val="BB63CD"/>
              </a:solidFill>
              <a:ln>
                <a:solidFill>
                  <a:srgbClr val="9D39B1"/>
                </a:solidFill>
              </a:ln>
              <a:effectLst/>
            </c:spPr>
            <c:extLst>
              <c:ext xmlns:c16="http://schemas.microsoft.com/office/drawing/2014/chart" uri="{C3380CC4-5D6E-409C-BE32-E72D297353CC}">
                <c16:uniqueId val="{00000001-D99F-482E-9D7A-1FE055CECF01}"/>
              </c:ext>
            </c:extLst>
          </c:dPt>
          <c:dPt>
            <c:idx val="1"/>
            <c:invertIfNegative val="0"/>
            <c:bubble3D val="0"/>
            <c:spPr>
              <a:solidFill>
                <a:schemeClr val="accent1"/>
              </a:solidFill>
              <a:ln>
                <a:solidFill>
                  <a:srgbClr val="2D72B1"/>
                </a:solidFill>
              </a:ln>
              <a:effectLst/>
            </c:spPr>
            <c:extLst>
              <c:ext xmlns:c16="http://schemas.microsoft.com/office/drawing/2014/chart" uri="{C3380CC4-5D6E-409C-BE32-E72D297353CC}">
                <c16:uniqueId val="{00000003-D99F-482E-9D7A-1FE055CECF01}"/>
              </c:ext>
            </c:extLst>
          </c:dPt>
          <c:dPt>
            <c:idx val="2"/>
            <c:invertIfNegative val="0"/>
            <c:bubble3D val="0"/>
            <c:spPr>
              <a:solidFill>
                <a:srgbClr val="29679F"/>
              </a:solidFill>
              <a:ln>
                <a:solidFill>
                  <a:srgbClr val="194165"/>
                </a:solidFill>
              </a:ln>
              <a:effectLst/>
            </c:spPr>
            <c:extLst>
              <c:ext xmlns:c16="http://schemas.microsoft.com/office/drawing/2014/chart" uri="{C3380CC4-5D6E-409C-BE32-E72D297353CC}">
                <c16:uniqueId val="{00000005-D99F-482E-9D7A-1FE055CECF01}"/>
              </c:ext>
            </c:extLst>
          </c:dPt>
          <c:errBars>
            <c:errBarType val="both"/>
            <c:errValType val="cust"/>
            <c:noEndCap val="0"/>
            <c:plus>
              <c:numRef>
                <c:f>(Justice!$H$3,Justice!$H$5,Justice!$H$7)</c:f>
                <c:numCache>
                  <c:formatCode>General</c:formatCode>
                  <c:ptCount val="3"/>
                  <c:pt idx="0">
                    <c:v>7.0000000000000007E-2</c:v>
                  </c:pt>
                  <c:pt idx="1">
                    <c:v>0.05</c:v>
                  </c:pt>
                  <c:pt idx="2">
                    <c:v>1.4999999999999999E-2</c:v>
                  </c:pt>
                </c:numCache>
              </c:numRef>
            </c:plus>
            <c:minus>
              <c:numRef>
                <c:f>(Justice!$I$3,Justice!$I$5,Justice!$I$7)</c:f>
                <c:numCache>
                  <c:formatCode>General</c:formatCode>
                  <c:ptCount val="3"/>
                  <c:pt idx="0">
                    <c:v>7.0000000000000007E-2</c:v>
                  </c:pt>
                  <c:pt idx="1">
                    <c:v>0.05</c:v>
                  </c:pt>
                  <c:pt idx="2">
                    <c:v>1.4999999999999999E-2</c:v>
                  </c:pt>
                </c:numCache>
              </c:numRef>
            </c:minus>
            <c:spPr>
              <a:noFill/>
              <a:ln w="9525" cap="flat" cmpd="sng" algn="ctr">
                <a:solidFill>
                  <a:schemeClr val="tx1">
                    <a:lumMod val="65000"/>
                    <a:lumOff val="35000"/>
                  </a:schemeClr>
                </a:solidFill>
                <a:round/>
              </a:ln>
              <a:effectLst/>
            </c:spPr>
          </c:errBars>
          <c:cat>
            <c:strRef>
              <c:f>(Justice!$B$3,Justice!$B$5,Justice!$B$7)</c:f>
              <c:strCache>
                <c:ptCount val="3"/>
                <c:pt idx="0">
                  <c:v>Crude Model</c:v>
                </c:pt>
                <c:pt idx="1">
                  <c:v>Adjusted Model
(1)</c:v>
                </c:pt>
                <c:pt idx="2">
                  <c:v>Adjusted Model
(2)</c:v>
                </c:pt>
              </c:strCache>
            </c:strRef>
          </c:cat>
          <c:val>
            <c:numRef>
              <c:f>(Justice!$D$3,Justice!$D$5,Justice!$E$7)</c:f>
              <c:numCache>
                <c:formatCode>General</c:formatCode>
                <c:ptCount val="3"/>
                <c:pt idx="0">
                  <c:v>1.61</c:v>
                </c:pt>
                <c:pt idx="1">
                  <c:v>1.34</c:v>
                </c:pt>
                <c:pt idx="2">
                  <c:v>0.97</c:v>
                </c:pt>
              </c:numCache>
            </c:numRef>
          </c:val>
          <c:extLst>
            <c:ext xmlns:c16="http://schemas.microsoft.com/office/drawing/2014/chart" uri="{C3380CC4-5D6E-409C-BE32-E72D297353CC}">
              <c16:uniqueId val="{00000006-D99F-482E-9D7A-1FE055CECF01}"/>
            </c:ext>
          </c:extLst>
        </c:ser>
        <c:dLbls>
          <c:showLegendKey val="0"/>
          <c:showVal val="0"/>
          <c:showCatName val="0"/>
          <c:showSerName val="0"/>
          <c:showPercent val="0"/>
          <c:showBubbleSize val="0"/>
        </c:dLbls>
        <c:gapWidth val="25"/>
        <c:overlap val="-8"/>
        <c:axId val="396895448"/>
        <c:axId val="396901024"/>
      </c:barChart>
      <c:catAx>
        <c:axId val="396895448"/>
        <c:scaling>
          <c:orientation val="minMax"/>
        </c:scaling>
        <c:delete val="0"/>
        <c:axPos val="b"/>
        <c:numFmt formatCode="General" sourceLinked="1"/>
        <c:majorTickMark val="none"/>
        <c:minorTickMark val="none"/>
        <c:tickLblPos val="nextTo"/>
        <c:spPr>
          <a:noFill/>
          <a:ln w="9525" cap="flat" cmpd="sng" algn="ctr">
            <a:solidFill>
              <a:schemeClr val="bg2">
                <a:lumMod val="25000"/>
              </a:schemeClr>
            </a:solidFill>
            <a:round/>
          </a:ln>
          <a:effectLst/>
        </c:spPr>
        <c:txPr>
          <a:bodyPr rot="-60000000" spcFirstLastPara="1" vertOverflow="ellipsis" vert="horz" wrap="square" anchor="ctr" anchorCtr="1"/>
          <a:lstStyle/>
          <a:p>
            <a:pPr>
              <a:defRPr sz="1300" b="0" i="0" u="none" strike="noStrike" kern="1200" baseline="0">
                <a:solidFill>
                  <a:schemeClr val="tx1">
                    <a:lumMod val="65000"/>
                    <a:lumOff val="35000"/>
                  </a:schemeClr>
                </a:solidFill>
                <a:latin typeface="+mn-lt"/>
                <a:ea typeface="+mn-ea"/>
                <a:cs typeface="+mn-cs"/>
              </a:defRPr>
            </a:pPr>
            <a:endParaRPr lang="en-US"/>
          </a:p>
        </c:txPr>
        <c:crossAx val="396901024"/>
        <c:crossesAt val="1"/>
        <c:auto val="1"/>
        <c:lblAlgn val="ctr"/>
        <c:lblOffset val="100"/>
        <c:noMultiLvlLbl val="0"/>
      </c:catAx>
      <c:valAx>
        <c:axId val="396901024"/>
        <c:scaling>
          <c:orientation val="minMax"/>
          <c:max val="1.8"/>
          <c:min val="0.8"/>
        </c:scaling>
        <c:delete val="0"/>
        <c:axPos val="l"/>
        <c:majorGridlines>
          <c:spPr>
            <a:ln w="9525" cap="flat" cmpd="sng" algn="ctr">
              <a:solidFill>
                <a:schemeClr val="tx1">
                  <a:lumMod val="15000"/>
                  <a:lumOff val="85000"/>
                </a:schemeClr>
              </a:solidFill>
              <a:round/>
            </a:ln>
            <a:effectLst/>
          </c:spPr>
        </c:majorGridlines>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396895448"/>
        <c:crosses val="autoZero"/>
        <c:crossBetween val="between"/>
        <c:majorUnit val="0.2"/>
      </c:valAx>
      <c:spPr>
        <a:noFill/>
        <a:ln>
          <a:solidFill>
            <a:schemeClr val="bg1">
              <a:lumMod val="75000"/>
            </a:schemeClr>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13512545493495"/>
          <c:y val="5.9499058334817743E-2"/>
          <c:w val="0.86119652849641093"/>
          <c:h val="0.89798021897822844"/>
        </c:manualLayout>
      </c:layout>
      <c:barChart>
        <c:barDir val="col"/>
        <c:grouping val="clustered"/>
        <c:varyColors val="0"/>
        <c:ser>
          <c:idx val="0"/>
          <c:order val="0"/>
          <c:tx>
            <c:strRef>
              <c:f>Justice!$B$9</c:f>
              <c:strCache>
                <c:ptCount val="1"/>
                <c:pt idx="0">
                  <c:v>Age 18-24</c:v>
                </c:pt>
              </c:strCache>
            </c:strRef>
          </c:tx>
          <c:spPr>
            <a:solidFill>
              <a:srgbClr val="BB63CD"/>
            </a:solidFill>
            <a:ln>
              <a:solidFill>
                <a:srgbClr val="9D39B1"/>
              </a:solidFill>
            </a:ln>
            <a:effectLst/>
          </c:spPr>
          <c:invertIfNegative val="0"/>
          <c:dPt>
            <c:idx val="1"/>
            <c:invertIfNegative val="0"/>
            <c:bubble3D val="0"/>
            <c:spPr>
              <a:solidFill>
                <a:schemeClr val="accent1"/>
              </a:solidFill>
              <a:ln>
                <a:solidFill>
                  <a:srgbClr val="29679F"/>
                </a:solidFill>
              </a:ln>
              <a:effectLst/>
            </c:spPr>
            <c:extLst>
              <c:ext xmlns:c16="http://schemas.microsoft.com/office/drawing/2014/chart" uri="{C3380CC4-5D6E-409C-BE32-E72D297353CC}">
                <c16:uniqueId val="{00000001-B19C-4B2C-8544-F197DE30AD8C}"/>
              </c:ext>
            </c:extLst>
          </c:dPt>
          <c:dPt>
            <c:idx val="2"/>
            <c:invertIfNegative val="0"/>
            <c:bubble3D val="0"/>
            <c:spPr>
              <a:solidFill>
                <a:srgbClr val="29679F"/>
              </a:solidFill>
              <a:ln>
                <a:solidFill>
                  <a:srgbClr val="194165"/>
                </a:solidFill>
              </a:ln>
              <a:effectLst/>
            </c:spPr>
            <c:extLst>
              <c:ext xmlns:c16="http://schemas.microsoft.com/office/drawing/2014/chart" uri="{C3380CC4-5D6E-409C-BE32-E72D297353CC}">
                <c16:uniqueId val="{00000003-B19C-4B2C-8544-F197DE30AD8C}"/>
              </c:ext>
            </c:extLst>
          </c:dPt>
          <c:errBars>
            <c:errBarType val="both"/>
            <c:errValType val="cust"/>
            <c:noEndCap val="0"/>
            <c:plus>
              <c:numRef>
                <c:f>(Justice!$H$3,Justice!$H$5,Justice!$H$7)</c:f>
                <c:numCache>
                  <c:formatCode>General</c:formatCode>
                  <c:ptCount val="3"/>
                  <c:pt idx="0">
                    <c:v>7.0000000000000007E-2</c:v>
                  </c:pt>
                  <c:pt idx="1">
                    <c:v>0.05</c:v>
                  </c:pt>
                  <c:pt idx="2">
                    <c:v>1.4999999999999999E-2</c:v>
                  </c:pt>
                </c:numCache>
              </c:numRef>
            </c:plus>
            <c:minus>
              <c:numRef>
                <c:f>(Justice!$I$3,Justice!$I$5,Justice!$I$7)</c:f>
                <c:numCache>
                  <c:formatCode>General</c:formatCode>
                  <c:ptCount val="3"/>
                  <c:pt idx="0">
                    <c:v>7.0000000000000007E-2</c:v>
                  </c:pt>
                  <c:pt idx="1">
                    <c:v>0.05</c:v>
                  </c:pt>
                  <c:pt idx="2">
                    <c:v>1.4999999999999999E-2</c:v>
                  </c:pt>
                </c:numCache>
              </c:numRef>
            </c:minus>
            <c:spPr>
              <a:noFill/>
              <a:ln w="9525" cap="flat" cmpd="sng" algn="ctr">
                <a:solidFill>
                  <a:schemeClr val="tx1">
                    <a:lumMod val="65000"/>
                    <a:lumOff val="35000"/>
                  </a:schemeClr>
                </a:solidFill>
                <a:round/>
              </a:ln>
              <a:effectLst/>
            </c:spPr>
          </c:errBars>
          <c:cat>
            <c:strRef>
              <c:f>(Justice!$B$3,Justice!$B$5,Justice!$B$7)</c:f>
              <c:strCache>
                <c:ptCount val="3"/>
                <c:pt idx="0">
                  <c:v>Crude Model</c:v>
                </c:pt>
                <c:pt idx="1">
                  <c:v>Adjusted Model
(1)</c:v>
                </c:pt>
                <c:pt idx="2">
                  <c:v>Adjusted Model
(2)</c:v>
                </c:pt>
              </c:strCache>
            </c:strRef>
          </c:cat>
          <c:val>
            <c:numRef>
              <c:f>(Justice!$D$10,Justice!$D$12,Justice!$E$14)</c:f>
              <c:numCache>
                <c:formatCode>General</c:formatCode>
                <c:ptCount val="3"/>
                <c:pt idx="0">
                  <c:v>1.77</c:v>
                </c:pt>
                <c:pt idx="1">
                  <c:v>1.135</c:v>
                </c:pt>
                <c:pt idx="2">
                  <c:v>0.97</c:v>
                </c:pt>
              </c:numCache>
            </c:numRef>
          </c:val>
          <c:extLst>
            <c:ext xmlns:c16="http://schemas.microsoft.com/office/drawing/2014/chart" uri="{C3380CC4-5D6E-409C-BE32-E72D297353CC}">
              <c16:uniqueId val="{00000004-B19C-4B2C-8544-F197DE30AD8C}"/>
            </c:ext>
          </c:extLst>
        </c:ser>
        <c:dLbls>
          <c:showLegendKey val="0"/>
          <c:showVal val="0"/>
          <c:showCatName val="0"/>
          <c:showSerName val="0"/>
          <c:showPercent val="0"/>
          <c:showBubbleSize val="0"/>
        </c:dLbls>
        <c:gapWidth val="25"/>
        <c:overlap val="-8"/>
        <c:axId val="396895448"/>
        <c:axId val="396901024"/>
      </c:barChart>
      <c:catAx>
        <c:axId val="396895448"/>
        <c:scaling>
          <c:orientation val="minMax"/>
        </c:scaling>
        <c:delete val="0"/>
        <c:axPos val="b"/>
        <c:numFmt formatCode="General" sourceLinked="1"/>
        <c:majorTickMark val="none"/>
        <c:minorTickMark val="none"/>
        <c:tickLblPos val="nextTo"/>
        <c:spPr>
          <a:noFill/>
          <a:ln w="9525" cap="flat" cmpd="sng" algn="ctr">
            <a:solidFill>
              <a:schemeClr val="bg2">
                <a:lumMod val="25000"/>
              </a:schemeClr>
            </a:solidFill>
            <a:round/>
          </a:ln>
          <a:effectLst/>
        </c:spPr>
        <c:txPr>
          <a:bodyPr rot="-60000000" spcFirstLastPara="1" vertOverflow="ellipsis" vert="horz" wrap="square" anchor="ctr" anchorCtr="1"/>
          <a:lstStyle/>
          <a:p>
            <a:pPr>
              <a:defRPr sz="1300" b="0" i="0" u="none" strike="noStrike" kern="1200" baseline="0">
                <a:solidFill>
                  <a:schemeClr val="tx1">
                    <a:lumMod val="65000"/>
                    <a:lumOff val="35000"/>
                  </a:schemeClr>
                </a:solidFill>
                <a:latin typeface="+mn-lt"/>
                <a:ea typeface="+mn-ea"/>
                <a:cs typeface="+mn-cs"/>
              </a:defRPr>
            </a:pPr>
            <a:endParaRPr lang="en-US"/>
          </a:p>
        </c:txPr>
        <c:crossAx val="396901024"/>
        <c:crossesAt val="1"/>
        <c:auto val="1"/>
        <c:lblAlgn val="ctr"/>
        <c:lblOffset val="100"/>
        <c:noMultiLvlLbl val="0"/>
      </c:catAx>
      <c:valAx>
        <c:axId val="396901024"/>
        <c:scaling>
          <c:orientation val="minMax"/>
          <c:max val="2"/>
          <c:min val="0.8"/>
        </c:scaling>
        <c:delete val="0"/>
        <c:axPos val="l"/>
        <c:majorGridlines>
          <c:spPr>
            <a:ln w="9525" cap="flat" cmpd="sng" algn="ctr">
              <a:solidFill>
                <a:schemeClr val="tx1">
                  <a:lumMod val="15000"/>
                  <a:lumOff val="85000"/>
                </a:schemeClr>
              </a:solidFill>
              <a:round/>
            </a:ln>
            <a:effectLst/>
          </c:spPr>
        </c:majorGridlines>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396895448"/>
        <c:crosses val="autoZero"/>
        <c:crossBetween val="between"/>
        <c:majorUnit val="0.2"/>
      </c:valAx>
      <c:spPr>
        <a:noFill/>
        <a:ln>
          <a:solidFill>
            <a:schemeClr val="bg1">
              <a:lumMod val="75000"/>
            </a:schemeClr>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Justice!$B$16</c:f>
              <c:strCache>
                <c:ptCount val="1"/>
                <c:pt idx="0">
                  <c:v>Age 18-24 w prior incident</c:v>
                </c:pt>
              </c:strCache>
            </c:strRef>
          </c:tx>
          <c:spPr>
            <a:solidFill>
              <a:schemeClr val="accent1"/>
            </a:solidFill>
            <a:ln>
              <a:noFill/>
            </a:ln>
            <a:effectLst/>
          </c:spPr>
          <c:invertIfNegative val="0"/>
          <c:dPt>
            <c:idx val="0"/>
            <c:invertIfNegative val="0"/>
            <c:bubble3D val="0"/>
            <c:spPr>
              <a:solidFill>
                <a:srgbClr val="BB63CD"/>
              </a:solidFill>
              <a:ln>
                <a:solidFill>
                  <a:srgbClr val="9D39B1"/>
                </a:solidFill>
              </a:ln>
              <a:effectLst/>
            </c:spPr>
            <c:extLst>
              <c:ext xmlns:c16="http://schemas.microsoft.com/office/drawing/2014/chart" uri="{C3380CC4-5D6E-409C-BE32-E72D297353CC}">
                <c16:uniqueId val="{00000001-D9A9-44C3-99D1-5D2730F76023}"/>
              </c:ext>
            </c:extLst>
          </c:dPt>
          <c:dPt>
            <c:idx val="1"/>
            <c:invertIfNegative val="0"/>
            <c:bubble3D val="0"/>
            <c:spPr>
              <a:solidFill>
                <a:schemeClr val="accent1"/>
              </a:solidFill>
              <a:ln>
                <a:solidFill>
                  <a:srgbClr val="194165"/>
                </a:solidFill>
              </a:ln>
              <a:effectLst/>
            </c:spPr>
            <c:extLst>
              <c:ext xmlns:c16="http://schemas.microsoft.com/office/drawing/2014/chart" uri="{C3380CC4-5D6E-409C-BE32-E72D297353CC}">
                <c16:uniqueId val="{00000003-D9A9-44C3-99D1-5D2730F76023}"/>
              </c:ext>
            </c:extLst>
          </c:dPt>
          <c:dPt>
            <c:idx val="2"/>
            <c:invertIfNegative val="0"/>
            <c:bubble3D val="0"/>
            <c:spPr>
              <a:solidFill>
                <a:srgbClr val="29679F"/>
              </a:solidFill>
              <a:ln>
                <a:solidFill>
                  <a:srgbClr val="194165"/>
                </a:solidFill>
              </a:ln>
              <a:effectLst/>
            </c:spPr>
            <c:extLst>
              <c:ext xmlns:c16="http://schemas.microsoft.com/office/drawing/2014/chart" uri="{C3380CC4-5D6E-409C-BE32-E72D297353CC}">
                <c16:uniqueId val="{00000005-D9A9-44C3-99D1-5D2730F76023}"/>
              </c:ext>
            </c:extLst>
          </c:dPt>
          <c:errBars>
            <c:errBarType val="both"/>
            <c:errValType val="cust"/>
            <c:noEndCap val="0"/>
            <c:plus>
              <c:numRef>
                <c:f>(Justice!$H$17,Justice!$H$19,Justice!$H$21)</c:f>
                <c:numCache>
                  <c:formatCode>General</c:formatCode>
                  <c:ptCount val="3"/>
                  <c:pt idx="0">
                    <c:v>0.08</c:v>
                  </c:pt>
                  <c:pt idx="1">
                    <c:v>0.04</c:v>
                  </c:pt>
                  <c:pt idx="2">
                    <c:v>0.01</c:v>
                  </c:pt>
                </c:numCache>
              </c:numRef>
            </c:plus>
            <c:minus>
              <c:numRef>
                <c:f>(Justice!$I$17,Justice!$I$19,Justice!$I$21)</c:f>
                <c:numCache>
                  <c:formatCode>General</c:formatCode>
                  <c:ptCount val="3"/>
                  <c:pt idx="0">
                    <c:v>0.08</c:v>
                  </c:pt>
                  <c:pt idx="1">
                    <c:v>0.04</c:v>
                  </c:pt>
                  <c:pt idx="2">
                    <c:v>0.01</c:v>
                  </c:pt>
                </c:numCache>
              </c:numRef>
            </c:minus>
            <c:spPr>
              <a:noFill/>
              <a:ln w="9525" cap="flat" cmpd="sng" algn="ctr">
                <a:solidFill>
                  <a:schemeClr val="tx1">
                    <a:lumMod val="65000"/>
                    <a:lumOff val="35000"/>
                  </a:schemeClr>
                </a:solidFill>
                <a:round/>
              </a:ln>
              <a:effectLst/>
            </c:spPr>
          </c:errBars>
          <c:cat>
            <c:strRef>
              <c:f>(Justice!$B$3,Justice!$B$5,Justice!$B$7)</c:f>
              <c:strCache>
                <c:ptCount val="3"/>
                <c:pt idx="0">
                  <c:v>Crude Model</c:v>
                </c:pt>
                <c:pt idx="1">
                  <c:v>Adjusted Model
(1)</c:v>
                </c:pt>
                <c:pt idx="2">
                  <c:v>Adjusted Model
(2)</c:v>
                </c:pt>
              </c:strCache>
            </c:strRef>
          </c:cat>
          <c:val>
            <c:numRef>
              <c:f>(Justice!$D$17,Justice!$D$19,Justice!$E$21)</c:f>
              <c:numCache>
                <c:formatCode>General</c:formatCode>
                <c:ptCount val="3"/>
                <c:pt idx="0">
                  <c:v>1.6</c:v>
                </c:pt>
                <c:pt idx="1">
                  <c:v>1.06</c:v>
                </c:pt>
                <c:pt idx="2">
                  <c:v>0.98</c:v>
                </c:pt>
              </c:numCache>
            </c:numRef>
          </c:val>
          <c:extLst>
            <c:ext xmlns:c16="http://schemas.microsoft.com/office/drawing/2014/chart" uri="{C3380CC4-5D6E-409C-BE32-E72D297353CC}">
              <c16:uniqueId val="{00000006-D9A9-44C3-99D1-5D2730F76023}"/>
            </c:ext>
          </c:extLst>
        </c:ser>
        <c:dLbls>
          <c:showLegendKey val="0"/>
          <c:showVal val="0"/>
          <c:showCatName val="0"/>
          <c:showSerName val="0"/>
          <c:showPercent val="0"/>
          <c:showBubbleSize val="0"/>
        </c:dLbls>
        <c:gapWidth val="25"/>
        <c:overlap val="-8"/>
        <c:axId val="396895448"/>
        <c:axId val="396901024"/>
      </c:barChart>
      <c:catAx>
        <c:axId val="396895448"/>
        <c:scaling>
          <c:orientation val="minMax"/>
        </c:scaling>
        <c:delete val="0"/>
        <c:axPos val="b"/>
        <c:numFmt formatCode="General" sourceLinked="1"/>
        <c:majorTickMark val="none"/>
        <c:minorTickMark val="none"/>
        <c:tickLblPos val="nextTo"/>
        <c:spPr>
          <a:noFill/>
          <a:ln w="9525" cap="flat" cmpd="sng" algn="ctr">
            <a:solidFill>
              <a:schemeClr val="bg2">
                <a:lumMod val="25000"/>
              </a:schemeClr>
            </a:solidFill>
            <a:round/>
          </a:ln>
          <a:effectLst/>
        </c:spPr>
        <c:txPr>
          <a:bodyPr rot="-60000000" spcFirstLastPara="1" vertOverflow="ellipsis" vert="horz" wrap="square" anchor="ctr" anchorCtr="1"/>
          <a:lstStyle/>
          <a:p>
            <a:pPr>
              <a:defRPr sz="1300" b="0" i="0" u="none" strike="noStrike" kern="1200" baseline="0">
                <a:solidFill>
                  <a:schemeClr val="tx1">
                    <a:lumMod val="65000"/>
                    <a:lumOff val="35000"/>
                  </a:schemeClr>
                </a:solidFill>
                <a:latin typeface="+mn-lt"/>
                <a:ea typeface="+mn-ea"/>
                <a:cs typeface="+mn-cs"/>
              </a:defRPr>
            </a:pPr>
            <a:endParaRPr lang="en-US"/>
          </a:p>
        </c:txPr>
        <c:crossAx val="396901024"/>
        <c:crossesAt val="1"/>
        <c:auto val="1"/>
        <c:lblAlgn val="ctr"/>
        <c:lblOffset val="100"/>
        <c:noMultiLvlLbl val="0"/>
      </c:catAx>
      <c:valAx>
        <c:axId val="396901024"/>
        <c:scaling>
          <c:orientation val="minMax"/>
          <c:max val="1.8"/>
          <c:min val="0.8"/>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396895448"/>
        <c:crosses val="autoZero"/>
        <c:crossBetween val="between"/>
        <c:majorUnit val="0.2"/>
      </c:valAx>
      <c:spPr>
        <a:noFill/>
        <a:ln>
          <a:solidFill>
            <a:schemeClr val="bg1">
              <a:lumMod val="75000"/>
            </a:schemeClr>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533084015502873"/>
          <c:y val="3.3248874046386226E-2"/>
          <c:w val="0.86353414710792065"/>
          <c:h val="0.9140469989889396"/>
        </c:manualLayout>
      </c:layout>
      <c:barChart>
        <c:barDir val="col"/>
        <c:grouping val="clustered"/>
        <c:varyColors val="0"/>
        <c:ser>
          <c:idx val="1"/>
          <c:order val="0"/>
          <c:tx>
            <c:v>Teen Pregnancy</c:v>
          </c:tx>
          <c:spPr>
            <a:solidFill>
              <a:srgbClr val="BB63CD"/>
            </a:solidFill>
            <a:ln>
              <a:solidFill>
                <a:srgbClr val="9D39B1"/>
              </a:solidFill>
            </a:ln>
            <a:effectLst/>
          </c:spPr>
          <c:invertIfNegative val="0"/>
          <c:dPt>
            <c:idx val="1"/>
            <c:invertIfNegative val="0"/>
            <c:bubble3D val="0"/>
            <c:spPr>
              <a:solidFill>
                <a:schemeClr val="accent1"/>
              </a:solidFill>
              <a:ln>
                <a:solidFill>
                  <a:schemeClr val="accent1">
                    <a:lumMod val="75000"/>
                  </a:schemeClr>
                </a:solidFill>
              </a:ln>
              <a:effectLst/>
            </c:spPr>
            <c:extLst>
              <c:ext xmlns:c16="http://schemas.microsoft.com/office/drawing/2014/chart" uri="{C3380CC4-5D6E-409C-BE32-E72D297353CC}">
                <c16:uniqueId val="{00000001-432C-4F29-B2F1-9FA88CDB1AE3}"/>
              </c:ext>
            </c:extLst>
          </c:dPt>
          <c:dPt>
            <c:idx val="2"/>
            <c:invertIfNegative val="0"/>
            <c:bubble3D val="0"/>
            <c:spPr>
              <a:solidFill>
                <a:srgbClr val="0070C0"/>
              </a:solidFill>
              <a:ln>
                <a:solidFill>
                  <a:schemeClr val="accent1">
                    <a:lumMod val="50000"/>
                  </a:schemeClr>
                </a:solidFill>
              </a:ln>
              <a:effectLst/>
            </c:spPr>
            <c:extLst>
              <c:ext xmlns:c16="http://schemas.microsoft.com/office/drawing/2014/chart" uri="{C3380CC4-5D6E-409C-BE32-E72D297353CC}">
                <c16:uniqueId val="{00000002-432C-4F29-B2F1-9FA88CDB1AE3}"/>
              </c:ext>
            </c:extLst>
          </c:dPt>
          <c:errBars>
            <c:errBarType val="both"/>
            <c:errValType val="cust"/>
            <c:noEndCap val="0"/>
            <c:plus>
              <c:numRef>
                <c:f>(Health!$G$4,Health!$G$6,Health!$G$8)</c:f>
                <c:numCache>
                  <c:formatCode>General</c:formatCode>
                  <c:ptCount val="3"/>
                  <c:pt idx="0">
                    <c:v>7.0000000000000007E-2</c:v>
                  </c:pt>
                  <c:pt idx="1">
                    <c:v>0.06</c:v>
                  </c:pt>
                  <c:pt idx="2">
                    <c:v>0.01</c:v>
                  </c:pt>
                </c:numCache>
              </c:numRef>
            </c:plus>
            <c:minus>
              <c:numRef>
                <c:f>(Health!$H$4,Health!$H$6,Health!$H$8)</c:f>
                <c:numCache>
                  <c:formatCode>General</c:formatCode>
                  <c:ptCount val="3"/>
                  <c:pt idx="0">
                    <c:v>7.0000000000000007E-2</c:v>
                  </c:pt>
                  <c:pt idx="1">
                    <c:v>0.06</c:v>
                  </c:pt>
                  <c:pt idx="2">
                    <c:v>0.02</c:v>
                  </c:pt>
                </c:numCache>
              </c:numRef>
            </c:minus>
            <c:spPr>
              <a:noFill/>
              <a:ln w="9525" cap="flat" cmpd="sng" algn="ctr">
                <a:solidFill>
                  <a:schemeClr val="tx1">
                    <a:lumMod val="65000"/>
                    <a:lumOff val="35000"/>
                  </a:schemeClr>
                </a:solidFill>
                <a:round/>
              </a:ln>
              <a:effectLst/>
            </c:spPr>
          </c:errBars>
          <c:cat>
            <c:strRef>
              <c:f>(Health!$B$4,Health!$B$6,Health!$B$8)</c:f>
              <c:strCache>
                <c:ptCount val="3"/>
                <c:pt idx="0">
                  <c:v>Crude Model</c:v>
                </c:pt>
                <c:pt idx="1">
                  <c:v>Adjusted Model
(1)</c:v>
                </c:pt>
                <c:pt idx="2">
                  <c:v>Adjusted Model
(2)</c:v>
                </c:pt>
              </c:strCache>
            </c:strRef>
          </c:cat>
          <c:val>
            <c:numRef>
              <c:f>(Health!$D$4,Health!$D$6,Health!$D$8)</c:f>
              <c:numCache>
                <c:formatCode>General</c:formatCode>
                <c:ptCount val="3"/>
                <c:pt idx="0">
                  <c:v>1.7669999999999999</c:v>
                </c:pt>
                <c:pt idx="1">
                  <c:v>1.4790000000000001</c:v>
                </c:pt>
                <c:pt idx="2">
                  <c:v>0.97</c:v>
                </c:pt>
              </c:numCache>
            </c:numRef>
          </c:val>
          <c:extLst>
            <c:ext xmlns:c16="http://schemas.microsoft.com/office/drawing/2014/chart" uri="{C3380CC4-5D6E-409C-BE32-E72D297353CC}">
              <c16:uniqueId val="{00000000-432C-4F29-B2F1-9FA88CDB1AE3}"/>
            </c:ext>
          </c:extLst>
        </c:ser>
        <c:dLbls>
          <c:showLegendKey val="0"/>
          <c:showVal val="0"/>
          <c:showCatName val="0"/>
          <c:showSerName val="0"/>
          <c:showPercent val="0"/>
          <c:showBubbleSize val="0"/>
        </c:dLbls>
        <c:gapWidth val="25"/>
        <c:overlap val="-8"/>
        <c:axId val="396895448"/>
        <c:axId val="396901024"/>
      </c:barChart>
      <c:catAx>
        <c:axId val="396895448"/>
        <c:scaling>
          <c:orientation val="minMax"/>
        </c:scaling>
        <c:delete val="0"/>
        <c:axPos val="b"/>
        <c:numFmt formatCode="General" sourceLinked="1"/>
        <c:majorTickMark val="none"/>
        <c:minorTickMark val="none"/>
        <c:tickLblPos val="nextTo"/>
        <c:spPr>
          <a:noFill/>
          <a:ln w="9525" cap="flat" cmpd="sng" algn="ctr">
            <a:solidFill>
              <a:schemeClr val="bg2">
                <a:lumMod val="25000"/>
              </a:schemeClr>
            </a:solidFill>
            <a:round/>
          </a:ln>
          <a:effectLst/>
        </c:spPr>
        <c:txPr>
          <a:bodyPr rot="-60000000" spcFirstLastPara="1" vertOverflow="ellipsis" vert="horz" wrap="square" anchor="ctr" anchorCtr="1"/>
          <a:lstStyle/>
          <a:p>
            <a:pPr>
              <a:defRPr sz="1300" b="0" i="0" u="none" strike="noStrike" kern="1200" baseline="0">
                <a:solidFill>
                  <a:schemeClr val="tx1">
                    <a:lumMod val="65000"/>
                    <a:lumOff val="35000"/>
                  </a:schemeClr>
                </a:solidFill>
                <a:latin typeface="+mn-lt"/>
                <a:ea typeface="+mn-ea"/>
                <a:cs typeface="+mn-cs"/>
              </a:defRPr>
            </a:pPr>
            <a:endParaRPr lang="en-US"/>
          </a:p>
        </c:txPr>
        <c:crossAx val="396901024"/>
        <c:crossesAt val="1"/>
        <c:auto val="1"/>
        <c:lblAlgn val="ctr"/>
        <c:lblOffset val="100"/>
        <c:noMultiLvlLbl val="0"/>
      </c:catAx>
      <c:valAx>
        <c:axId val="396901024"/>
        <c:scaling>
          <c:orientation val="minMax"/>
          <c:max val="2"/>
          <c:min val="0.8"/>
        </c:scaling>
        <c:delete val="0"/>
        <c:axPos val="l"/>
        <c:majorGridlines>
          <c:spPr>
            <a:ln w="9525" cap="flat" cmpd="sng" algn="ctr">
              <a:solidFill>
                <a:schemeClr val="tx1">
                  <a:lumMod val="15000"/>
                  <a:lumOff val="85000"/>
                </a:schemeClr>
              </a:solidFill>
              <a:round/>
            </a:ln>
            <a:effectLst/>
          </c:spPr>
        </c:majorGridlines>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396895448"/>
        <c:crosses val="autoZero"/>
        <c:crossBetween val="between"/>
        <c:majorUnit val="0.2"/>
      </c:valAx>
      <c:spPr>
        <a:noFill/>
        <a:ln>
          <a:solidFill>
            <a:schemeClr val="bg1">
              <a:lumMod val="75000"/>
            </a:schemeClr>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0"/>
          <c:tx>
            <c:strRef>
              <c:f>Health!$B$10</c:f>
              <c:strCache>
                <c:ptCount val="1"/>
                <c:pt idx="0">
                  <c:v>STI Test</c:v>
                </c:pt>
              </c:strCache>
            </c:strRef>
          </c:tx>
          <c:spPr>
            <a:solidFill>
              <a:schemeClr val="accent2"/>
            </a:solidFill>
            <a:ln>
              <a:noFill/>
            </a:ln>
            <a:effectLst/>
          </c:spPr>
          <c:invertIfNegative val="0"/>
          <c:dPt>
            <c:idx val="0"/>
            <c:invertIfNegative val="0"/>
            <c:bubble3D val="0"/>
            <c:spPr>
              <a:solidFill>
                <a:srgbClr val="BB63CD"/>
              </a:solidFill>
              <a:ln>
                <a:solidFill>
                  <a:srgbClr val="9D39B1"/>
                </a:solidFill>
              </a:ln>
              <a:effectLst/>
            </c:spPr>
            <c:extLst>
              <c:ext xmlns:c16="http://schemas.microsoft.com/office/drawing/2014/chart" uri="{C3380CC4-5D6E-409C-BE32-E72D297353CC}">
                <c16:uniqueId val="{00000001-26BE-4A55-A835-CBD6B0F47414}"/>
              </c:ext>
            </c:extLst>
          </c:dPt>
          <c:dPt>
            <c:idx val="1"/>
            <c:invertIfNegative val="0"/>
            <c:bubble3D val="0"/>
            <c:spPr>
              <a:solidFill>
                <a:schemeClr val="accent1"/>
              </a:solidFill>
              <a:ln>
                <a:solidFill>
                  <a:schemeClr val="accent1">
                    <a:lumMod val="75000"/>
                  </a:schemeClr>
                </a:solidFill>
              </a:ln>
              <a:effectLst/>
            </c:spPr>
            <c:extLst>
              <c:ext xmlns:c16="http://schemas.microsoft.com/office/drawing/2014/chart" uri="{C3380CC4-5D6E-409C-BE32-E72D297353CC}">
                <c16:uniqueId val="{00000002-26BE-4A55-A835-CBD6B0F47414}"/>
              </c:ext>
            </c:extLst>
          </c:dPt>
          <c:dPt>
            <c:idx val="2"/>
            <c:invertIfNegative val="0"/>
            <c:bubble3D val="0"/>
            <c:spPr>
              <a:solidFill>
                <a:schemeClr val="accent1">
                  <a:lumMod val="75000"/>
                </a:schemeClr>
              </a:solidFill>
              <a:ln>
                <a:solidFill>
                  <a:schemeClr val="accent1">
                    <a:lumMod val="50000"/>
                  </a:schemeClr>
                </a:solidFill>
              </a:ln>
              <a:effectLst/>
            </c:spPr>
            <c:extLst>
              <c:ext xmlns:c16="http://schemas.microsoft.com/office/drawing/2014/chart" uri="{C3380CC4-5D6E-409C-BE32-E72D297353CC}">
                <c16:uniqueId val="{00000003-26BE-4A55-A835-CBD6B0F47414}"/>
              </c:ext>
            </c:extLst>
          </c:dPt>
          <c:errBars>
            <c:errBarType val="both"/>
            <c:errValType val="cust"/>
            <c:noEndCap val="0"/>
            <c:plus>
              <c:numRef>
                <c:f>(Health!$G$4,Health!$G$6,Health!$G$8)</c:f>
                <c:numCache>
                  <c:formatCode>General</c:formatCode>
                  <c:ptCount val="3"/>
                  <c:pt idx="0">
                    <c:v>7.0000000000000007E-2</c:v>
                  </c:pt>
                  <c:pt idx="1">
                    <c:v>0.06</c:v>
                  </c:pt>
                  <c:pt idx="2">
                    <c:v>0.01</c:v>
                  </c:pt>
                </c:numCache>
              </c:numRef>
            </c:plus>
            <c:minus>
              <c:numRef>
                <c:f>(Health!$H$4,Health!$H$6,Health!$H$8)</c:f>
                <c:numCache>
                  <c:formatCode>General</c:formatCode>
                  <c:ptCount val="3"/>
                  <c:pt idx="0">
                    <c:v>7.0000000000000007E-2</c:v>
                  </c:pt>
                  <c:pt idx="1">
                    <c:v>0.06</c:v>
                  </c:pt>
                  <c:pt idx="2">
                    <c:v>0.02</c:v>
                  </c:pt>
                </c:numCache>
              </c:numRef>
            </c:minus>
            <c:spPr>
              <a:noFill/>
              <a:ln w="9525" cap="flat" cmpd="sng" algn="ctr">
                <a:solidFill>
                  <a:schemeClr val="tx1">
                    <a:lumMod val="65000"/>
                    <a:lumOff val="35000"/>
                  </a:schemeClr>
                </a:solidFill>
                <a:round/>
              </a:ln>
              <a:effectLst/>
            </c:spPr>
          </c:errBars>
          <c:cat>
            <c:strRef>
              <c:f>(Health!$B$4,Health!$B$6,Health!$B$8)</c:f>
              <c:strCache>
                <c:ptCount val="3"/>
                <c:pt idx="0">
                  <c:v>Crude Model</c:v>
                </c:pt>
                <c:pt idx="1">
                  <c:v>Adjusted Model
(1)</c:v>
                </c:pt>
                <c:pt idx="2">
                  <c:v>Adjusted Model
(2)</c:v>
                </c:pt>
              </c:strCache>
            </c:strRef>
          </c:cat>
          <c:val>
            <c:numRef>
              <c:f>(Health!$D$11,Health!$D$13,Health!$D$15)</c:f>
              <c:numCache>
                <c:formatCode>General</c:formatCode>
                <c:ptCount val="3"/>
                <c:pt idx="0">
                  <c:v>1.794</c:v>
                </c:pt>
                <c:pt idx="1">
                  <c:v>1.538</c:v>
                </c:pt>
                <c:pt idx="2">
                  <c:v>0.97</c:v>
                </c:pt>
              </c:numCache>
            </c:numRef>
          </c:val>
          <c:extLst>
            <c:ext xmlns:c16="http://schemas.microsoft.com/office/drawing/2014/chart" uri="{C3380CC4-5D6E-409C-BE32-E72D297353CC}">
              <c16:uniqueId val="{00000000-26BE-4A55-A835-CBD6B0F47414}"/>
            </c:ext>
          </c:extLst>
        </c:ser>
        <c:dLbls>
          <c:showLegendKey val="0"/>
          <c:showVal val="0"/>
          <c:showCatName val="0"/>
          <c:showSerName val="0"/>
          <c:showPercent val="0"/>
          <c:showBubbleSize val="0"/>
        </c:dLbls>
        <c:gapWidth val="25"/>
        <c:overlap val="-8"/>
        <c:axId val="396895448"/>
        <c:axId val="396901024"/>
      </c:barChart>
      <c:catAx>
        <c:axId val="396895448"/>
        <c:scaling>
          <c:orientation val="minMax"/>
        </c:scaling>
        <c:delete val="0"/>
        <c:axPos val="b"/>
        <c:numFmt formatCode="General" sourceLinked="1"/>
        <c:majorTickMark val="none"/>
        <c:minorTickMark val="none"/>
        <c:tickLblPos val="nextTo"/>
        <c:spPr>
          <a:noFill/>
          <a:ln w="9525" cap="flat" cmpd="sng" algn="ctr">
            <a:solidFill>
              <a:schemeClr val="bg2">
                <a:lumMod val="25000"/>
              </a:schemeClr>
            </a:solidFill>
            <a:round/>
          </a:ln>
          <a:effectLst/>
        </c:spPr>
        <c:txPr>
          <a:bodyPr rot="-60000000" spcFirstLastPara="1" vertOverflow="ellipsis" vert="horz" wrap="square" anchor="ctr" anchorCtr="1"/>
          <a:lstStyle/>
          <a:p>
            <a:pPr>
              <a:defRPr sz="1300" b="0" i="0" u="none" strike="noStrike" kern="1200" baseline="0">
                <a:solidFill>
                  <a:schemeClr val="tx1">
                    <a:lumMod val="65000"/>
                    <a:lumOff val="35000"/>
                  </a:schemeClr>
                </a:solidFill>
                <a:latin typeface="+mn-lt"/>
                <a:ea typeface="+mn-ea"/>
                <a:cs typeface="+mn-cs"/>
              </a:defRPr>
            </a:pPr>
            <a:endParaRPr lang="en-US"/>
          </a:p>
        </c:txPr>
        <c:crossAx val="396901024"/>
        <c:crossesAt val="1"/>
        <c:auto val="1"/>
        <c:lblAlgn val="ctr"/>
        <c:lblOffset val="100"/>
        <c:noMultiLvlLbl val="0"/>
      </c:catAx>
      <c:valAx>
        <c:axId val="396901024"/>
        <c:scaling>
          <c:orientation val="minMax"/>
          <c:max val="2"/>
          <c:min val="0.8"/>
        </c:scaling>
        <c:delete val="0"/>
        <c:axPos val="l"/>
        <c:majorGridlines>
          <c:spPr>
            <a:ln w="9525" cap="flat" cmpd="sng" algn="ctr">
              <a:solidFill>
                <a:schemeClr val="tx1">
                  <a:lumMod val="15000"/>
                  <a:lumOff val="85000"/>
                </a:schemeClr>
              </a:solidFill>
              <a:round/>
            </a:ln>
            <a:effectLst/>
          </c:spPr>
        </c:majorGridlines>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396895448"/>
        <c:crosses val="autoZero"/>
        <c:crossBetween val="between"/>
        <c:majorUnit val="0.2"/>
      </c:valAx>
      <c:spPr>
        <a:noFill/>
        <a:ln>
          <a:solidFill>
            <a:schemeClr val="bg1">
              <a:lumMod val="75000"/>
            </a:schemeClr>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094071852735215"/>
          <c:y val="7.3322611861846201E-2"/>
          <c:w val="0.8148703482863443"/>
          <c:h val="0.88127766522553386"/>
        </c:manualLayout>
      </c:layout>
      <c:areaChart>
        <c:grouping val="standard"/>
        <c:varyColors val="0"/>
        <c:ser>
          <c:idx val="1"/>
          <c:order val="1"/>
          <c:tx>
            <c:v>Upper Limit</c:v>
          </c:tx>
          <c:spPr>
            <a:solidFill>
              <a:schemeClr val="accent1">
                <a:lumMod val="40000"/>
                <a:lumOff val="60000"/>
                <a:alpha val="47000"/>
              </a:schemeClr>
            </a:solidFill>
            <a:ln>
              <a:noFill/>
            </a:ln>
            <a:effectLst/>
          </c:spPr>
          <c:cat>
            <c:numRef>
              <c:f>'Grade 3 Num'!$A$6:$A$340</c:f>
              <c:numCache>
                <c:formatCode>General</c:formatCode>
                <c:ptCount val="33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7</c:v>
                </c:pt>
                <c:pt idx="126">
                  <c:v>128</c:v>
                </c:pt>
                <c:pt idx="127">
                  <c:v>129</c:v>
                </c:pt>
                <c:pt idx="128">
                  <c:v>130</c:v>
                </c:pt>
                <c:pt idx="129">
                  <c:v>132</c:v>
                </c:pt>
                <c:pt idx="130">
                  <c:v>133</c:v>
                </c:pt>
                <c:pt idx="131">
                  <c:v>134</c:v>
                </c:pt>
                <c:pt idx="132">
                  <c:v>137</c:v>
                </c:pt>
                <c:pt idx="133">
                  <c:v>138</c:v>
                </c:pt>
                <c:pt idx="134">
                  <c:v>139</c:v>
                </c:pt>
                <c:pt idx="135">
                  <c:v>140</c:v>
                </c:pt>
                <c:pt idx="136">
                  <c:v>141</c:v>
                </c:pt>
                <c:pt idx="137">
                  <c:v>142</c:v>
                </c:pt>
                <c:pt idx="138">
                  <c:v>143</c:v>
                </c:pt>
                <c:pt idx="139">
                  <c:v>145</c:v>
                </c:pt>
                <c:pt idx="140">
                  <c:v>147</c:v>
                </c:pt>
                <c:pt idx="141">
                  <c:v>148</c:v>
                </c:pt>
                <c:pt idx="142">
                  <c:v>149</c:v>
                </c:pt>
                <c:pt idx="143">
                  <c:v>150</c:v>
                </c:pt>
                <c:pt idx="144">
                  <c:v>151</c:v>
                </c:pt>
                <c:pt idx="145">
                  <c:v>153</c:v>
                </c:pt>
                <c:pt idx="146">
                  <c:v>154</c:v>
                </c:pt>
                <c:pt idx="147">
                  <c:v>156</c:v>
                </c:pt>
                <c:pt idx="148">
                  <c:v>157</c:v>
                </c:pt>
                <c:pt idx="149">
                  <c:v>158</c:v>
                </c:pt>
                <c:pt idx="150">
                  <c:v>159</c:v>
                </c:pt>
                <c:pt idx="151">
                  <c:v>160</c:v>
                </c:pt>
                <c:pt idx="152">
                  <c:v>161</c:v>
                </c:pt>
                <c:pt idx="153">
                  <c:v>162</c:v>
                </c:pt>
                <c:pt idx="154">
                  <c:v>163</c:v>
                </c:pt>
                <c:pt idx="155">
                  <c:v>164</c:v>
                </c:pt>
                <c:pt idx="156">
                  <c:v>167</c:v>
                </c:pt>
                <c:pt idx="157">
                  <c:v>168</c:v>
                </c:pt>
                <c:pt idx="158">
                  <c:v>169</c:v>
                </c:pt>
                <c:pt idx="159">
                  <c:v>170</c:v>
                </c:pt>
                <c:pt idx="160">
                  <c:v>171</c:v>
                </c:pt>
                <c:pt idx="161">
                  <c:v>173</c:v>
                </c:pt>
                <c:pt idx="162">
                  <c:v>174</c:v>
                </c:pt>
                <c:pt idx="163">
                  <c:v>175</c:v>
                </c:pt>
                <c:pt idx="164">
                  <c:v>176</c:v>
                </c:pt>
                <c:pt idx="165">
                  <c:v>177</c:v>
                </c:pt>
                <c:pt idx="166">
                  <c:v>178</c:v>
                </c:pt>
                <c:pt idx="167">
                  <c:v>179</c:v>
                </c:pt>
                <c:pt idx="168">
                  <c:v>180</c:v>
                </c:pt>
                <c:pt idx="169">
                  <c:v>181</c:v>
                </c:pt>
                <c:pt idx="170">
                  <c:v>182</c:v>
                </c:pt>
                <c:pt idx="171">
                  <c:v>183</c:v>
                </c:pt>
                <c:pt idx="172">
                  <c:v>184</c:v>
                </c:pt>
                <c:pt idx="173">
                  <c:v>185</c:v>
                </c:pt>
                <c:pt idx="174">
                  <c:v>186</c:v>
                </c:pt>
                <c:pt idx="175">
                  <c:v>187</c:v>
                </c:pt>
                <c:pt idx="176">
                  <c:v>188</c:v>
                </c:pt>
                <c:pt idx="177">
                  <c:v>189</c:v>
                </c:pt>
                <c:pt idx="178">
                  <c:v>190</c:v>
                </c:pt>
                <c:pt idx="179">
                  <c:v>191</c:v>
                </c:pt>
                <c:pt idx="180">
                  <c:v>192</c:v>
                </c:pt>
                <c:pt idx="181">
                  <c:v>193</c:v>
                </c:pt>
                <c:pt idx="182">
                  <c:v>194</c:v>
                </c:pt>
                <c:pt idx="183">
                  <c:v>195</c:v>
                </c:pt>
                <c:pt idx="184">
                  <c:v>196</c:v>
                </c:pt>
                <c:pt idx="185">
                  <c:v>197</c:v>
                </c:pt>
                <c:pt idx="186">
                  <c:v>198</c:v>
                </c:pt>
                <c:pt idx="187">
                  <c:v>200</c:v>
                </c:pt>
                <c:pt idx="188">
                  <c:v>202</c:v>
                </c:pt>
                <c:pt idx="189">
                  <c:v>203</c:v>
                </c:pt>
                <c:pt idx="190">
                  <c:v>204</c:v>
                </c:pt>
                <c:pt idx="191">
                  <c:v>206</c:v>
                </c:pt>
                <c:pt idx="192">
                  <c:v>208</c:v>
                </c:pt>
                <c:pt idx="193">
                  <c:v>209</c:v>
                </c:pt>
                <c:pt idx="194">
                  <c:v>211</c:v>
                </c:pt>
                <c:pt idx="195">
                  <c:v>214</c:v>
                </c:pt>
                <c:pt idx="196">
                  <c:v>217</c:v>
                </c:pt>
                <c:pt idx="197">
                  <c:v>219</c:v>
                </c:pt>
                <c:pt idx="198">
                  <c:v>221</c:v>
                </c:pt>
                <c:pt idx="199">
                  <c:v>222</c:v>
                </c:pt>
                <c:pt idx="200">
                  <c:v>224</c:v>
                </c:pt>
                <c:pt idx="201">
                  <c:v>225</c:v>
                </c:pt>
                <c:pt idx="202">
                  <c:v>226</c:v>
                </c:pt>
                <c:pt idx="203">
                  <c:v>227</c:v>
                </c:pt>
                <c:pt idx="204">
                  <c:v>229</c:v>
                </c:pt>
                <c:pt idx="205">
                  <c:v>230</c:v>
                </c:pt>
                <c:pt idx="206">
                  <c:v>232</c:v>
                </c:pt>
                <c:pt idx="207">
                  <c:v>233</c:v>
                </c:pt>
                <c:pt idx="208">
                  <c:v>234</c:v>
                </c:pt>
                <c:pt idx="209">
                  <c:v>235</c:v>
                </c:pt>
                <c:pt idx="210">
                  <c:v>236</c:v>
                </c:pt>
                <c:pt idx="211">
                  <c:v>238</c:v>
                </c:pt>
                <c:pt idx="212">
                  <c:v>239</c:v>
                </c:pt>
                <c:pt idx="213">
                  <c:v>240</c:v>
                </c:pt>
                <c:pt idx="214">
                  <c:v>241</c:v>
                </c:pt>
                <c:pt idx="215">
                  <c:v>243</c:v>
                </c:pt>
                <c:pt idx="216">
                  <c:v>244</c:v>
                </c:pt>
                <c:pt idx="217">
                  <c:v>247</c:v>
                </c:pt>
                <c:pt idx="218">
                  <c:v>248</c:v>
                </c:pt>
                <c:pt idx="219">
                  <c:v>250</c:v>
                </c:pt>
                <c:pt idx="220">
                  <c:v>252</c:v>
                </c:pt>
                <c:pt idx="221">
                  <c:v>253</c:v>
                </c:pt>
                <c:pt idx="222">
                  <c:v>254</c:v>
                </c:pt>
                <c:pt idx="223">
                  <c:v>255</c:v>
                </c:pt>
                <c:pt idx="224">
                  <c:v>256</c:v>
                </c:pt>
                <c:pt idx="225">
                  <c:v>259</c:v>
                </c:pt>
                <c:pt idx="226">
                  <c:v>260</c:v>
                </c:pt>
                <c:pt idx="227">
                  <c:v>261</c:v>
                </c:pt>
                <c:pt idx="228">
                  <c:v>263</c:v>
                </c:pt>
                <c:pt idx="229">
                  <c:v>264</c:v>
                </c:pt>
                <c:pt idx="230">
                  <c:v>265</c:v>
                </c:pt>
                <c:pt idx="231">
                  <c:v>266</c:v>
                </c:pt>
                <c:pt idx="232">
                  <c:v>267</c:v>
                </c:pt>
                <c:pt idx="233">
                  <c:v>270</c:v>
                </c:pt>
                <c:pt idx="234">
                  <c:v>272</c:v>
                </c:pt>
                <c:pt idx="235">
                  <c:v>276</c:v>
                </c:pt>
                <c:pt idx="236">
                  <c:v>277</c:v>
                </c:pt>
                <c:pt idx="237">
                  <c:v>279</c:v>
                </c:pt>
                <c:pt idx="238">
                  <c:v>281</c:v>
                </c:pt>
                <c:pt idx="239">
                  <c:v>283</c:v>
                </c:pt>
                <c:pt idx="240">
                  <c:v>284</c:v>
                </c:pt>
                <c:pt idx="241">
                  <c:v>287</c:v>
                </c:pt>
                <c:pt idx="242">
                  <c:v>288</c:v>
                </c:pt>
                <c:pt idx="243">
                  <c:v>289</c:v>
                </c:pt>
                <c:pt idx="244">
                  <c:v>290</c:v>
                </c:pt>
                <c:pt idx="245">
                  <c:v>291</c:v>
                </c:pt>
                <c:pt idx="246">
                  <c:v>292</c:v>
                </c:pt>
                <c:pt idx="247">
                  <c:v>294</c:v>
                </c:pt>
                <c:pt idx="248">
                  <c:v>295</c:v>
                </c:pt>
                <c:pt idx="249">
                  <c:v>300</c:v>
                </c:pt>
                <c:pt idx="250">
                  <c:v>302</c:v>
                </c:pt>
                <c:pt idx="251">
                  <c:v>303</c:v>
                </c:pt>
                <c:pt idx="252">
                  <c:v>307</c:v>
                </c:pt>
                <c:pt idx="253">
                  <c:v>309</c:v>
                </c:pt>
                <c:pt idx="254">
                  <c:v>310</c:v>
                </c:pt>
                <c:pt idx="255">
                  <c:v>311</c:v>
                </c:pt>
                <c:pt idx="256">
                  <c:v>314</c:v>
                </c:pt>
                <c:pt idx="257">
                  <c:v>315</c:v>
                </c:pt>
                <c:pt idx="258">
                  <c:v>316</c:v>
                </c:pt>
                <c:pt idx="259">
                  <c:v>318</c:v>
                </c:pt>
                <c:pt idx="260">
                  <c:v>326</c:v>
                </c:pt>
                <c:pt idx="261">
                  <c:v>327</c:v>
                </c:pt>
                <c:pt idx="262">
                  <c:v>333</c:v>
                </c:pt>
                <c:pt idx="263">
                  <c:v>336</c:v>
                </c:pt>
                <c:pt idx="264">
                  <c:v>337</c:v>
                </c:pt>
                <c:pt idx="265">
                  <c:v>338</c:v>
                </c:pt>
                <c:pt idx="266">
                  <c:v>340</c:v>
                </c:pt>
                <c:pt idx="267">
                  <c:v>341</c:v>
                </c:pt>
                <c:pt idx="268">
                  <c:v>343</c:v>
                </c:pt>
                <c:pt idx="269">
                  <c:v>344</c:v>
                </c:pt>
                <c:pt idx="270">
                  <c:v>347</c:v>
                </c:pt>
                <c:pt idx="271">
                  <c:v>354</c:v>
                </c:pt>
                <c:pt idx="272">
                  <c:v>356</c:v>
                </c:pt>
                <c:pt idx="273">
                  <c:v>357</c:v>
                </c:pt>
                <c:pt idx="274">
                  <c:v>358</c:v>
                </c:pt>
                <c:pt idx="275">
                  <c:v>369</c:v>
                </c:pt>
                <c:pt idx="276">
                  <c:v>373</c:v>
                </c:pt>
                <c:pt idx="277">
                  <c:v>375</c:v>
                </c:pt>
                <c:pt idx="278">
                  <c:v>376</c:v>
                </c:pt>
                <c:pt idx="279">
                  <c:v>377</c:v>
                </c:pt>
                <c:pt idx="280">
                  <c:v>379</c:v>
                </c:pt>
                <c:pt idx="281">
                  <c:v>382</c:v>
                </c:pt>
                <c:pt idx="282">
                  <c:v>384</c:v>
                </c:pt>
                <c:pt idx="283">
                  <c:v>385</c:v>
                </c:pt>
                <c:pt idx="284">
                  <c:v>389</c:v>
                </c:pt>
                <c:pt idx="285">
                  <c:v>393</c:v>
                </c:pt>
                <c:pt idx="286">
                  <c:v>395</c:v>
                </c:pt>
                <c:pt idx="287">
                  <c:v>400</c:v>
                </c:pt>
                <c:pt idx="288">
                  <c:v>401</c:v>
                </c:pt>
                <c:pt idx="289">
                  <c:v>404</c:v>
                </c:pt>
                <c:pt idx="290">
                  <c:v>405</c:v>
                </c:pt>
                <c:pt idx="291">
                  <c:v>407</c:v>
                </c:pt>
                <c:pt idx="292">
                  <c:v>408</c:v>
                </c:pt>
                <c:pt idx="293">
                  <c:v>409</c:v>
                </c:pt>
                <c:pt idx="294">
                  <c:v>413</c:v>
                </c:pt>
                <c:pt idx="295">
                  <c:v>414</c:v>
                </c:pt>
                <c:pt idx="296">
                  <c:v>420</c:v>
                </c:pt>
                <c:pt idx="297">
                  <c:v>427</c:v>
                </c:pt>
                <c:pt idx="298">
                  <c:v>430</c:v>
                </c:pt>
                <c:pt idx="299">
                  <c:v>432</c:v>
                </c:pt>
                <c:pt idx="300">
                  <c:v>439</c:v>
                </c:pt>
                <c:pt idx="301">
                  <c:v>440</c:v>
                </c:pt>
                <c:pt idx="302">
                  <c:v>441</c:v>
                </c:pt>
                <c:pt idx="303">
                  <c:v>445</c:v>
                </c:pt>
                <c:pt idx="304">
                  <c:v>446</c:v>
                </c:pt>
                <c:pt idx="305">
                  <c:v>451</c:v>
                </c:pt>
                <c:pt idx="306">
                  <c:v>452</c:v>
                </c:pt>
                <c:pt idx="307">
                  <c:v>453</c:v>
                </c:pt>
                <c:pt idx="308">
                  <c:v>457</c:v>
                </c:pt>
                <c:pt idx="309">
                  <c:v>459</c:v>
                </c:pt>
                <c:pt idx="310">
                  <c:v>461</c:v>
                </c:pt>
                <c:pt idx="311">
                  <c:v>468</c:v>
                </c:pt>
                <c:pt idx="312">
                  <c:v>471</c:v>
                </c:pt>
                <c:pt idx="313">
                  <c:v>472</c:v>
                </c:pt>
                <c:pt idx="314">
                  <c:v>499</c:v>
                </c:pt>
                <c:pt idx="315">
                  <c:v>519</c:v>
                </c:pt>
                <c:pt idx="316">
                  <c:v>524</c:v>
                </c:pt>
                <c:pt idx="317">
                  <c:v>528</c:v>
                </c:pt>
                <c:pt idx="318">
                  <c:v>534</c:v>
                </c:pt>
                <c:pt idx="319">
                  <c:v>536</c:v>
                </c:pt>
                <c:pt idx="320">
                  <c:v>540</c:v>
                </c:pt>
                <c:pt idx="321">
                  <c:v>541</c:v>
                </c:pt>
                <c:pt idx="322">
                  <c:v>550</c:v>
                </c:pt>
                <c:pt idx="323">
                  <c:v>554</c:v>
                </c:pt>
                <c:pt idx="324">
                  <c:v>558</c:v>
                </c:pt>
                <c:pt idx="325">
                  <c:v>560</c:v>
                </c:pt>
                <c:pt idx="326">
                  <c:v>563</c:v>
                </c:pt>
                <c:pt idx="327">
                  <c:v>573</c:v>
                </c:pt>
                <c:pt idx="328">
                  <c:v>581</c:v>
                </c:pt>
                <c:pt idx="329">
                  <c:v>591</c:v>
                </c:pt>
                <c:pt idx="330">
                  <c:v>634</c:v>
                </c:pt>
                <c:pt idx="331">
                  <c:v>642</c:v>
                </c:pt>
                <c:pt idx="332">
                  <c:v>665</c:v>
                </c:pt>
                <c:pt idx="333">
                  <c:v>764</c:v>
                </c:pt>
                <c:pt idx="334">
                  <c:v>804</c:v>
                </c:pt>
              </c:numCache>
            </c:numRef>
          </c:cat>
          <c:val>
            <c:numRef>
              <c:f>'Grade 3 Num'!$D$6:$D$311</c:f>
              <c:numCache>
                <c:formatCode>General</c:formatCode>
                <c:ptCount val="306"/>
                <c:pt idx="0">
                  <c:v>-4.442011E-3</c:v>
                </c:pt>
                <c:pt idx="1">
                  <c:v>-2.8813039999999999E-3</c:v>
                </c:pt>
                <c:pt idx="2">
                  <c:v>-1.235587E-3</c:v>
                </c:pt>
                <c:pt idx="3">
                  <c:v>6.901772E-4</c:v>
                </c:pt>
                <c:pt idx="4">
                  <c:v>3.7387344000000002E-3</c:v>
                </c:pt>
                <c:pt idx="5">
                  <c:v>8.5160033E-3</c:v>
                </c:pt>
                <c:pt idx="6">
                  <c:v>1.3916194200000001E-2</c:v>
                </c:pt>
                <c:pt idx="7">
                  <c:v>1.9468418500000001E-2</c:v>
                </c:pt>
                <c:pt idx="8">
                  <c:v>2.50702462E-2</c:v>
                </c:pt>
                <c:pt idx="9">
                  <c:v>3.0690780500000001E-2</c:v>
                </c:pt>
                <c:pt idx="10">
                  <c:v>3.6317446099999998E-2</c:v>
                </c:pt>
                <c:pt idx="11">
                  <c:v>4.19438959E-2</c:v>
                </c:pt>
                <c:pt idx="12">
                  <c:v>4.7566189000000002E-2</c:v>
                </c:pt>
                <c:pt idx="13">
                  <c:v>5.3181409200000002E-2</c:v>
                </c:pt>
                <c:pt idx="14">
                  <c:v>5.8787297000000002E-2</c:v>
                </c:pt>
                <c:pt idx="15">
                  <c:v>6.43818892E-2</c:v>
                </c:pt>
                <c:pt idx="16">
                  <c:v>6.9963373100000004E-2</c:v>
                </c:pt>
                <c:pt idx="17">
                  <c:v>7.5529946299999998E-2</c:v>
                </c:pt>
                <c:pt idx="18">
                  <c:v>8.1079771999999994E-2</c:v>
                </c:pt>
                <c:pt idx="19">
                  <c:v>8.6610866100000003E-2</c:v>
                </c:pt>
                <c:pt idx="20">
                  <c:v>9.2121084399999997E-2</c:v>
                </c:pt>
                <c:pt idx="21">
                  <c:v>9.7608251899999998E-2</c:v>
                </c:pt>
                <c:pt idx="22">
                  <c:v>0.1030701901</c:v>
                </c:pt>
                <c:pt idx="23">
                  <c:v>0.1085045466</c:v>
                </c:pt>
                <c:pt idx="24">
                  <c:v>0.1139085418</c:v>
                </c:pt>
                <c:pt idx="25">
                  <c:v>0.1192790063</c:v>
                </c:pt>
                <c:pt idx="26">
                  <c:v>0.12461285499999999</c:v>
                </c:pt>
                <c:pt idx="27">
                  <c:v>0.12990739300000001</c:v>
                </c:pt>
                <c:pt idx="28">
                  <c:v>0.13516147079999999</c:v>
                </c:pt>
                <c:pt idx="29">
                  <c:v>0.14037428639999999</c:v>
                </c:pt>
                <c:pt idx="30">
                  <c:v>0.1455448832</c:v>
                </c:pt>
                <c:pt idx="31">
                  <c:v>0.15067223560000001</c:v>
                </c:pt>
                <c:pt idx="32">
                  <c:v>0.1557552693</c:v>
                </c:pt>
                <c:pt idx="33">
                  <c:v>0.16079289159999999</c:v>
                </c:pt>
                <c:pt idx="34">
                  <c:v>0.16578391810000001</c:v>
                </c:pt>
                <c:pt idx="35">
                  <c:v>0.17072706479999999</c:v>
                </c:pt>
                <c:pt idx="36">
                  <c:v>0.1756209829</c:v>
                </c:pt>
                <c:pt idx="37">
                  <c:v>0.18046426369999999</c:v>
                </c:pt>
                <c:pt idx="38">
                  <c:v>0.18525543380000001</c:v>
                </c:pt>
                <c:pt idx="39">
                  <c:v>0.18999310520000001</c:v>
                </c:pt>
                <c:pt idx="40">
                  <c:v>0.19467600879999999</c:v>
                </c:pt>
                <c:pt idx="41">
                  <c:v>0.19930293339999999</c:v>
                </c:pt>
                <c:pt idx="42">
                  <c:v>0.20387269299999999</c:v>
                </c:pt>
                <c:pt idx="43">
                  <c:v>0.2083840136</c:v>
                </c:pt>
                <c:pt idx="44">
                  <c:v>0.21283534530000001</c:v>
                </c:pt>
                <c:pt idx="45">
                  <c:v>0.21722495629999999</c:v>
                </c:pt>
                <c:pt idx="46">
                  <c:v>0.22155126110000001</c:v>
                </c:pt>
                <c:pt idx="47">
                  <c:v>0.2258127576</c:v>
                </c:pt>
                <c:pt idx="48">
                  <c:v>0.2300080682</c:v>
                </c:pt>
                <c:pt idx="49">
                  <c:v>0.23413600100000001</c:v>
                </c:pt>
                <c:pt idx="50">
                  <c:v>0.23819579930000001</c:v>
                </c:pt>
                <c:pt idx="51">
                  <c:v>0.2421873199</c:v>
                </c:pt>
                <c:pt idx="52">
                  <c:v>0.24611155239999999</c:v>
                </c:pt>
                <c:pt idx="53">
                  <c:v>0.249969625</c:v>
                </c:pt>
                <c:pt idx="54">
                  <c:v>0.25376261179999998</c:v>
                </c:pt>
                <c:pt idx="55">
                  <c:v>0.2574916726</c:v>
                </c:pt>
                <c:pt idx="56">
                  <c:v>0.26115796099999999</c:v>
                </c:pt>
                <c:pt idx="57">
                  <c:v>0.26476255450000002</c:v>
                </c:pt>
                <c:pt idx="58">
                  <c:v>0.26830650900000003</c:v>
                </c:pt>
                <c:pt idx="59">
                  <c:v>0.27179081919999998</c:v>
                </c:pt>
                <c:pt idx="60">
                  <c:v>0.2751546574</c:v>
                </c:pt>
                <c:pt idx="61">
                  <c:v>0.27948881790000002</c:v>
                </c:pt>
                <c:pt idx="62">
                  <c:v>0.28189557659999998</c:v>
                </c:pt>
                <c:pt idx="63">
                  <c:v>0.28515142910000002</c:v>
                </c:pt>
                <c:pt idx="64">
                  <c:v>0.2883528997</c:v>
                </c:pt>
                <c:pt idx="65">
                  <c:v>0.2915009891</c:v>
                </c:pt>
                <c:pt idx="66">
                  <c:v>0.29459664740000002</c:v>
                </c:pt>
                <c:pt idx="67">
                  <c:v>0.29764081250000002</c:v>
                </c:pt>
                <c:pt idx="68">
                  <c:v>0.30063440619999998</c:v>
                </c:pt>
                <c:pt idx="69">
                  <c:v>0.30357826640000002</c:v>
                </c:pt>
                <c:pt idx="70">
                  <c:v>0.30647318379999999</c:v>
                </c:pt>
                <c:pt idx="71">
                  <c:v>0.30931989910000002</c:v>
                </c:pt>
                <c:pt idx="72">
                  <c:v>0.31211906820000002</c:v>
                </c:pt>
                <c:pt idx="73">
                  <c:v>0.31487131509999999</c:v>
                </c:pt>
                <c:pt idx="74">
                  <c:v>0.31757713040000002</c:v>
                </c:pt>
                <c:pt idx="75">
                  <c:v>0.32023695330000002</c:v>
                </c:pt>
                <c:pt idx="76">
                  <c:v>0.3228513221</c:v>
                </c:pt>
                <c:pt idx="77">
                  <c:v>0.32542095259999998</c:v>
                </c:pt>
                <c:pt idx="78">
                  <c:v>0.32794662149999998</c:v>
                </c:pt>
                <c:pt idx="79">
                  <c:v>0.33042914569999998</c:v>
                </c:pt>
                <c:pt idx="80">
                  <c:v>0.33286942470000003</c:v>
                </c:pt>
                <c:pt idx="81">
                  <c:v>0.3352684246</c:v>
                </c:pt>
                <c:pt idx="82">
                  <c:v>0.33762705770000001</c:v>
                </c:pt>
                <c:pt idx="83">
                  <c:v>0.33994617659999998</c:v>
                </c:pt>
                <c:pt idx="84">
                  <c:v>0.34222670199999999</c:v>
                </c:pt>
                <c:pt idx="85">
                  <c:v>0.34446951349999999</c:v>
                </c:pt>
                <c:pt idx="86">
                  <c:v>0.34667552299999999</c:v>
                </c:pt>
                <c:pt idx="87">
                  <c:v>0.34884561060000002</c:v>
                </c:pt>
                <c:pt idx="88">
                  <c:v>0.35098060269999998</c:v>
                </c:pt>
                <c:pt idx="89">
                  <c:v>0.3530812854</c:v>
                </c:pt>
                <c:pt idx="90">
                  <c:v>0.3551483896</c:v>
                </c:pt>
                <c:pt idx="91">
                  <c:v>0.35718256640000001</c:v>
                </c:pt>
                <c:pt idx="92">
                  <c:v>0.3591844891</c:v>
                </c:pt>
                <c:pt idx="93">
                  <c:v>0.36115488000000001</c:v>
                </c:pt>
                <c:pt idx="94">
                  <c:v>0.3630944747</c:v>
                </c:pt>
                <c:pt idx="95">
                  <c:v>0.36500399059999999</c:v>
                </c:pt>
                <c:pt idx="96">
                  <c:v>0.36688415990000001</c:v>
                </c:pt>
                <c:pt idx="97">
                  <c:v>0.368735755</c:v>
                </c:pt>
                <c:pt idx="98">
                  <c:v>0.37055953809999997</c:v>
                </c:pt>
                <c:pt idx="99">
                  <c:v>0.37272472699999998</c:v>
                </c:pt>
                <c:pt idx="100">
                  <c:v>0.37412668939999999</c:v>
                </c:pt>
                <c:pt idx="101">
                  <c:v>0.3758715426</c:v>
                </c:pt>
                <c:pt idx="102">
                  <c:v>0.37786889080000002</c:v>
                </c:pt>
                <c:pt idx="103">
                  <c:v>0.37928715200000002</c:v>
                </c:pt>
                <c:pt idx="104">
                  <c:v>0.38095914310000001</c:v>
                </c:pt>
                <c:pt idx="105">
                  <c:v>0.3826080831</c:v>
                </c:pt>
                <c:pt idx="106">
                  <c:v>0.38490438560000001</c:v>
                </c:pt>
                <c:pt idx="107">
                  <c:v>0.38742226569999999</c:v>
                </c:pt>
                <c:pt idx="108">
                  <c:v>0.38898446599999997</c:v>
                </c:pt>
                <c:pt idx="109">
                  <c:v>0.39052624070000003</c:v>
                </c:pt>
                <c:pt idx="110">
                  <c:v>0.39204808470000002</c:v>
                </c:pt>
                <c:pt idx="111">
                  <c:v>0.3935505158</c:v>
                </c:pt>
                <c:pt idx="112">
                  <c:v>0.39503399169999998</c:v>
                </c:pt>
                <c:pt idx="113">
                  <c:v>0.39649888830000002</c:v>
                </c:pt>
                <c:pt idx="114">
                  <c:v>0.39794555180000002</c:v>
                </c:pt>
                <c:pt idx="115">
                  <c:v>0.39937435900000001</c:v>
                </c:pt>
                <c:pt idx="116">
                  <c:v>0.40078573820000002</c:v>
                </c:pt>
                <c:pt idx="117">
                  <c:v>0.40218017290000002</c:v>
                </c:pt>
                <c:pt idx="118">
                  <c:v>0.40355817440000002</c:v>
                </c:pt>
                <c:pt idx="119">
                  <c:v>0.40492017730000002</c:v>
                </c:pt>
                <c:pt idx="120">
                  <c:v>0.40626656379999998</c:v>
                </c:pt>
                <c:pt idx="121">
                  <c:v>0.40759777899999999</c:v>
                </c:pt>
                <c:pt idx="122">
                  <c:v>0.40891431420000002</c:v>
                </c:pt>
                <c:pt idx="123">
                  <c:v>0.41021661609999999</c:v>
                </c:pt>
                <c:pt idx="124">
                  <c:v>0.41150508019999998</c:v>
                </c:pt>
                <c:pt idx="125">
                  <c:v>0.41404188559999999</c:v>
                </c:pt>
                <c:pt idx="126">
                  <c:v>0.41529094379999998</c:v>
                </c:pt>
                <c:pt idx="127">
                  <c:v>0.41652750900000002</c:v>
                </c:pt>
                <c:pt idx="128">
                  <c:v>0.41775180509999998</c:v>
                </c:pt>
                <c:pt idx="129">
                  <c:v>0.42016423780000001</c:v>
                </c:pt>
                <c:pt idx="130">
                  <c:v>0.42135267100000001</c:v>
                </c:pt>
                <c:pt idx="131">
                  <c:v>0.42252955240000001</c:v>
                </c:pt>
                <c:pt idx="132">
                  <c:v>0.42599387509999997</c:v>
                </c:pt>
                <c:pt idx="133">
                  <c:v>0.42712747620000002</c:v>
                </c:pt>
                <c:pt idx="134">
                  <c:v>0.42825092390000002</c:v>
                </c:pt>
                <c:pt idx="135">
                  <c:v>0.42936444470000001</c:v>
                </c:pt>
                <c:pt idx="136">
                  <c:v>0.43046824020000002</c:v>
                </c:pt>
                <c:pt idx="137">
                  <c:v>0.431562479</c:v>
                </c:pt>
                <c:pt idx="138">
                  <c:v>0.43264727749999998</c:v>
                </c:pt>
                <c:pt idx="139">
                  <c:v>0.4347889895</c:v>
                </c:pt>
                <c:pt idx="140">
                  <c:v>0.43689398569999999</c:v>
                </c:pt>
                <c:pt idx="141">
                  <c:v>0.43793280969999998</c:v>
                </c:pt>
                <c:pt idx="142">
                  <c:v>0.43896253210000002</c:v>
                </c:pt>
                <c:pt idx="143">
                  <c:v>0.43998315399999999</c:v>
                </c:pt>
                <c:pt idx="144">
                  <c:v>0.44099464630000001</c:v>
                </c:pt>
                <c:pt idx="145">
                  <c:v>0.44298993640000001</c:v>
                </c:pt>
                <c:pt idx="146">
                  <c:v>0.44397354100000003</c:v>
                </c:pt>
                <c:pt idx="147">
                  <c:v>0.44591216340000001</c:v>
                </c:pt>
                <c:pt idx="148">
                  <c:v>0.44686693599999999</c:v>
                </c:pt>
                <c:pt idx="149">
                  <c:v>0.4478119539</c:v>
                </c:pt>
                <c:pt idx="150">
                  <c:v>0.44874720089999998</c:v>
                </c:pt>
                <c:pt idx="151">
                  <c:v>0.44967260819999999</c:v>
                </c:pt>
                <c:pt idx="152">
                  <c:v>0.45058811929999998</c:v>
                </c:pt>
                <c:pt idx="153">
                  <c:v>0.45149364260000002</c:v>
                </c:pt>
                <c:pt idx="154">
                  <c:v>0.45238907540000001</c:v>
                </c:pt>
                <c:pt idx="155">
                  <c:v>0.45327437599999998</c:v>
                </c:pt>
                <c:pt idx="156">
                  <c:v>0.45586907970000001</c:v>
                </c:pt>
                <c:pt idx="157">
                  <c:v>0.4567133759</c:v>
                </c:pt>
                <c:pt idx="158">
                  <c:v>0.45754733710000001</c:v>
                </c:pt>
                <c:pt idx="159">
                  <c:v>0.45837111330000002</c:v>
                </c:pt>
                <c:pt idx="160">
                  <c:v>0.45918491140000001</c:v>
                </c:pt>
                <c:pt idx="161">
                  <c:v>0.4607835434</c:v>
                </c:pt>
                <c:pt idx="162">
                  <c:v>0.46156883809999999</c:v>
                </c:pt>
                <c:pt idx="163">
                  <c:v>0.46234515170000001</c:v>
                </c:pt>
                <c:pt idx="164">
                  <c:v>0.46311285619999998</c:v>
                </c:pt>
                <c:pt idx="165">
                  <c:v>0.46387229940000002</c:v>
                </c:pt>
                <c:pt idx="166">
                  <c:v>0.46462374540000001</c:v>
                </c:pt>
                <c:pt idx="167">
                  <c:v>0.46536737620000002</c:v>
                </c:pt>
                <c:pt idx="168">
                  <c:v>0.46610328159999997</c:v>
                </c:pt>
                <c:pt idx="169">
                  <c:v>0.46683144450000003</c:v>
                </c:pt>
                <c:pt idx="170">
                  <c:v>0.46755178780000001</c:v>
                </c:pt>
                <c:pt idx="171">
                  <c:v>0.46826421260000001</c:v>
                </c:pt>
                <c:pt idx="172">
                  <c:v>0.46896862220000002</c:v>
                </c:pt>
                <c:pt idx="173">
                  <c:v>0.46966489239999998</c:v>
                </c:pt>
                <c:pt idx="174">
                  <c:v>0.47035290810000002</c:v>
                </c:pt>
                <c:pt idx="175">
                  <c:v>0.47103264239999998</c:v>
                </c:pt>
                <c:pt idx="176">
                  <c:v>0.47170407139999998</c:v>
                </c:pt>
                <c:pt idx="177">
                  <c:v>0.4723671545</c:v>
                </c:pt>
                <c:pt idx="178">
                  <c:v>0.47302188519999999</c:v>
                </c:pt>
                <c:pt idx="179">
                  <c:v>0.47366825309999999</c:v>
                </c:pt>
                <c:pt idx="180">
                  <c:v>0.47430626409999999</c:v>
                </c:pt>
                <c:pt idx="181">
                  <c:v>0.4749359091</c:v>
                </c:pt>
                <c:pt idx="182">
                  <c:v>0.47555720689999997</c:v>
                </c:pt>
                <c:pt idx="183">
                  <c:v>0.47617020180000003</c:v>
                </c:pt>
                <c:pt idx="184">
                  <c:v>0.47677495869999997</c:v>
                </c:pt>
                <c:pt idx="185">
                  <c:v>0.4773715442</c:v>
                </c:pt>
                <c:pt idx="186">
                  <c:v>0.47796006200000002</c:v>
                </c:pt>
                <c:pt idx="187">
                  <c:v>0.47911328800000003</c:v>
                </c:pt>
                <c:pt idx="188">
                  <c:v>0.48023544379999999</c:v>
                </c:pt>
                <c:pt idx="189">
                  <c:v>0.4807851018</c:v>
                </c:pt>
                <c:pt idx="190">
                  <c:v>0.48132730419999997</c:v>
                </c:pt>
                <c:pt idx="191">
                  <c:v>0.48238975020000002</c:v>
                </c:pt>
                <c:pt idx="192">
                  <c:v>0.48342350839999998</c:v>
                </c:pt>
                <c:pt idx="193">
                  <c:v>0.48392995300000002</c:v>
                </c:pt>
                <c:pt idx="194">
                  <c:v>0.4849228062</c:v>
                </c:pt>
                <c:pt idx="195">
                  <c:v>0.48636423760000003</c:v>
                </c:pt>
                <c:pt idx="196">
                  <c:v>0.48775100799999999</c:v>
                </c:pt>
                <c:pt idx="197">
                  <c:v>0.48864602559999998</c:v>
                </c:pt>
                <c:pt idx="198">
                  <c:v>0.48951813779999998</c:v>
                </c:pt>
                <c:pt idx="199">
                  <c:v>0.48994570589999997</c:v>
                </c:pt>
                <c:pt idx="200">
                  <c:v>0.49078383840000001</c:v>
                </c:pt>
                <c:pt idx="201">
                  <c:v>0.49119429240000001</c:v>
                </c:pt>
                <c:pt idx="202">
                  <c:v>0.49159887769999999</c:v>
                </c:pt>
                <c:pt idx="203">
                  <c:v>0.49199748809999999</c:v>
                </c:pt>
                <c:pt idx="204">
                  <c:v>0.49277683589999999</c:v>
                </c:pt>
                <c:pt idx="205">
                  <c:v>0.49315773000000002</c:v>
                </c:pt>
                <c:pt idx="206">
                  <c:v>0.49390254290000002</c:v>
                </c:pt>
                <c:pt idx="207">
                  <c:v>0.4942666926</c:v>
                </c:pt>
                <c:pt idx="208">
                  <c:v>0.49462552539999999</c:v>
                </c:pt>
                <c:pt idx="209">
                  <c:v>0.4949791704</c:v>
                </c:pt>
                <c:pt idx="210">
                  <c:v>0.4953277197</c:v>
                </c:pt>
                <c:pt idx="211">
                  <c:v>0.49600986000000002</c:v>
                </c:pt>
                <c:pt idx="212">
                  <c:v>0.49634367410000002</c:v>
                </c:pt>
                <c:pt idx="213">
                  <c:v>0.49667277929999998</c:v>
                </c:pt>
                <c:pt idx="214">
                  <c:v>0.49699726840000003</c:v>
                </c:pt>
                <c:pt idx="215">
                  <c:v>0.49763305190000001</c:v>
                </c:pt>
                <c:pt idx="216">
                  <c:v>0.49794463439999997</c:v>
                </c:pt>
                <c:pt idx="217">
                  <c:v>0.49885526149999998</c:v>
                </c:pt>
                <c:pt idx="218">
                  <c:v>0.49915087990000001</c:v>
                </c:pt>
                <c:pt idx="219">
                  <c:v>0.49973036370000001</c:v>
                </c:pt>
                <c:pt idx="220">
                  <c:v>0.50029413219999996</c:v>
                </c:pt>
                <c:pt idx="221">
                  <c:v>0.5005701789</c:v>
                </c:pt>
                <c:pt idx="222">
                  <c:v>0.50084230699999999</c:v>
                </c:pt>
                <c:pt idx="223">
                  <c:v>0.50111047809999998</c:v>
                </c:pt>
                <c:pt idx="224">
                  <c:v>0.50137471420000002</c:v>
                </c:pt>
                <c:pt idx="225">
                  <c:v>0.50214493680000005</c:v>
                </c:pt>
                <c:pt idx="226">
                  <c:v>0.5023945393</c:v>
                </c:pt>
                <c:pt idx="227">
                  <c:v>0.50264071970000002</c:v>
                </c:pt>
                <c:pt idx="228">
                  <c:v>0.50312309060000004</c:v>
                </c:pt>
                <c:pt idx="229">
                  <c:v>0.50335945630000001</c:v>
                </c:pt>
                <c:pt idx="230">
                  <c:v>0.50359266339999997</c:v>
                </c:pt>
                <c:pt idx="231">
                  <c:v>0.50382269869999996</c:v>
                </c:pt>
                <c:pt idx="232">
                  <c:v>0.50404951939999998</c:v>
                </c:pt>
                <c:pt idx="233">
                  <c:v>0.5047105811</c:v>
                </c:pt>
                <c:pt idx="234">
                  <c:v>0.50513492879999999</c:v>
                </c:pt>
                <c:pt idx="235">
                  <c:v>0.50594277509999996</c:v>
                </c:pt>
                <c:pt idx="236">
                  <c:v>0.50613584629999997</c:v>
                </c:pt>
                <c:pt idx="237">
                  <c:v>0.50651070450000002</c:v>
                </c:pt>
                <c:pt idx="238">
                  <c:v>0.50686962059999996</c:v>
                </c:pt>
                <c:pt idx="239">
                  <c:v>0.50721123050000005</c:v>
                </c:pt>
                <c:pt idx="240">
                  <c:v>0.50737501860000001</c:v>
                </c:pt>
                <c:pt idx="241">
                  <c:v>0.50783566849999995</c:v>
                </c:pt>
                <c:pt idx="242">
                  <c:v>0.50797820979999997</c:v>
                </c:pt>
                <c:pt idx="243">
                  <c:v>0.50811491040000001</c:v>
                </c:pt>
                <c:pt idx="244">
                  <c:v>0.508245579</c:v>
                </c:pt>
                <c:pt idx="245">
                  <c:v>0.50837000359999995</c:v>
                </c:pt>
                <c:pt idx="246">
                  <c:v>0.51249647890000005</c:v>
                </c:pt>
                <c:pt idx="247">
                  <c:v>0.508703723</c:v>
                </c:pt>
                <c:pt idx="248">
                  <c:v>0.50880112219999996</c:v>
                </c:pt>
                <c:pt idx="249">
                  <c:v>0.50917381419999996</c:v>
                </c:pt>
                <c:pt idx="250">
                  <c:v>0.50926461879999996</c:v>
                </c:pt>
                <c:pt idx="251">
                  <c:v>0.50929633429999999</c:v>
                </c:pt>
                <c:pt idx="252">
                  <c:v>0.5093245676</c:v>
                </c:pt>
                <c:pt idx="253">
                  <c:v>0.50927561480000005</c:v>
                </c:pt>
                <c:pt idx="254">
                  <c:v>0.50923451939999997</c:v>
                </c:pt>
                <c:pt idx="255">
                  <c:v>0.5091820923</c:v>
                </c:pt>
                <c:pt idx="256">
                  <c:v>0.50895521939999999</c:v>
                </c:pt>
                <c:pt idx="257">
                  <c:v>0.50885596320000004</c:v>
                </c:pt>
                <c:pt idx="258">
                  <c:v>0.50874471870000004</c:v>
                </c:pt>
                <c:pt idx="259">
                  <c:v>0.50848621589999998</c:v>
                </c:pt>
                <c:pt idx="260">
                  <c:v>0.50697584630000003</c:v>
                </c:pt>
                <c:pt idx="261">
                  <c:v>0.50673376380000001</c:v>
                </c:pt>
                <c:pt idx="262">
                  <c:v>0.50503075939999997</c:v>
                </c:pt>
                <c:pt idx="263">
                  <c:v>0.50401550120000005</c:v>
                </c:pt>
                <c:pt idx="264">
                  <c:v>0.50365237149999997</c:v>
                </c:pt>
                <c:pt idx="265">
                  <c:v>0.50327684319999999</c:v>
                </c:pt>
                <c:pt idx="266">
                  <c:v>0.50248890160000004</c:v>
                </c:pt>
                <c:pt idx="267">
                  <c:v>0.50207659120000003</c:v>
                </c:pt>
                <c:pt idx="268">
                  <c:v>0.50121530800000003</c:v>
                </c:pt>
                <c:pt idx="269">
                  <c:v>0.50076629510000004</c:v>
                </c:pt>
                <c:pt idx="270">
                  <c:v>0.499346291</c:v>
                </c:pt>
                <c:pt idx="271">
                  <c:v>0.4956233954</c:v>
                </c:pt>
                <c:pt idx="272">
                  <c:v>0.49446030429999999</c:v>
                </c:pt>
                <c:pt idx="273">
                  <c:v>0.49386312900000001</c:v>
                </c:pt>
                <c:pt idx="274">
                  <c:v>0.49325576430000001</c:v>
                </c:pt>
                <c:pt idx="275">
                  <c:v>0.4761590939</c:v>
                </c:pt>
                <c:pt idx="276">
                  <c:v>0.483053122</c:v>
                </c:pt>
                <c:pt idx="277">
                  <c:v>0.48156039020000002</c:v>
                </c:pt>
                <c:pt idx="278">
                  <c:v>0.4808044883</c:v>
                </c:pt>
                <c:pt idx="279">
                  <c:v>0.48004247560000002</c:v>
                </c:pt>
                <c:pt idx="280">
                  <c:v>0.47850066569999999</c:v>
                </c:pt>
                <c:pt idx="281">
                  <c:v>0.4761455751</c:v>
                </c:pt>
                <c:pt idx="282">
                  <c:v>0.47454945399999998</c:v>
                </c:pt>
                <c:pt idx="283">
                  <c:v>0.47374415460000002</c:v>
                </c:pt>
                <c:pt idx="284">
                  <c:v>0.47048106740000001</c:v>
                </c:pt>
                <c:pt idx="285">
                  <c:v>0.46716592340000002</c:v>
                </c:pt>
                <c:pt idx="286">
                  <c:v>0.4654946982</c:v>
                </c:pt>
                <c:pt idx="287">
                  <c:v>0.4612920519</c:v>
                </c:pt>
                <c:pt idx="288">
                  <c:v>0.46044897559999998</c:v>
                </c:pt>
                <c:pt idx="289">
                  <c:v>0.45791831799999999</c:v>
                </c:pt>
                <c:pt idx="290">
                  <c:v>0.45707505189999997</c:v>
                </c:pt>
                <c:pt idx="291">
                  <c:v>0.45539048920000003</c:v>
                </c:pt>
                <c:pt idx="292">
                  <c:v>0.45454971020000001</c:v>
                </c:pt>
                <c:pt idx="293">
                  <c:v>0.45371025399999998</c:v>
                </c:pt>
                <c:pt idx="294">
                  <c:v>0.4503696841</c:v>
                </c:pt>
                <c:pt idx="295">
                  <c:v>0.44953979100000002</c:v>
                </c:pt>
                <c:pt idx="296">
                  <c:v>0.44461639149999999</c:v>
                </c:pt>
                <c:pt idx="297">
                  <c:v>0.43901889119999998</c:v>
                </c:pt>
                <c:pt idx="298">
                  <c:v>0.43667548979999998</c:v>
                </c:pt>
                <c:pt idx="299">
                  <c:v>0.43513299719999998</c:v>
                </c:pt>
                <c:pt idx="300">
                  <c:v>0.42986504539999998</c:v>
                </c:pt>
                <c:pt idx="301">
                  <c:v>0.4291299543</c:v>
                </c:pt>
                <c:pt idx="302">
                  <c:v>0.42839940589999997</c:v>
                </c:pt>
                <c:pt idx="303">
                  <c:v>0.4255241105</c:v>
                </c:pt>
                <c:pt idx="304">
                  <c:v>0.42481731499999997</c:v>
                </c:pt>
                <c:pt idx="305">
                  <c:v>0.42135713740000003</c:v>
                </c:pt>
              </c:numCache>
            </c:numRef>
          </c:val>
          <c:extLst>
            <c:ext xmlns:c16="http://schemas.microsoft.com/office/drawing/2014/chart" uri="{C3380CC4-5D6E-409C-BE32-E72D297353CC}">
              <c16:uniqueId val="{00000000-E390-4426-BA77-B6D38FC02B3D}"/>
            </c:ext>
          </c:extLst>
        </c:ser>
        <c:ser>
          <c:idx val="2"/>
          <c:order val="2"/>
          <c:tx>
            <c:v>Lower Limit</c:v>
          </c:tx>
          <c:spPr>
            <a:solidFill>
              <a:schemeClr val="bg1"/>
            </a:solidFill>
            <a:ln>
              <a:noFill/>
            </a:ln>
            <a:effectLst/>
          </c:spPr>
          <c:cat>
            <c:numRef>
              <c:f>'Grade 3 Num'!$A$6:$A$340</c:f>
              <c:numCache>
                <c:formatCode>General</c:formatCode>
                <c:ptCount val="33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7</c:v>
                </c:pt>
                <c:pt idx="126">
                  <c:v>128</c:v>
                </c:pt>
                <c:pt idx="127">
                  <c:v>129</c:v>
                </c:pt>
                <c:pt idx="128">
                  <c:v>130</c:v>
                </c:pt>
                <c:pt idx="129">
                  <c:v>132</c:v>
                </c:pt>
                <c:pt idx="130">
                  <c:v>133</c:v>
                </c:pt>
                <c:pt idx="131">
                  <c:v>134</c:v>
                </c:pt>
                <c:pt idx="132">
                  <c:v>137</c:v>
                </c:pt>
                <c:pt idx="133">
                  <c:v>138</c:v>
                </c:pt>
                <c:pt idx="134">
                  <c:v>139</c:v>
                </c:pt>
                <c:pt idx="135">
                  <c:v>140</c:v>
                </c:pt>
                <c:pt idx="136">
                  <c:v>141</c:v>
                </c:pt>
                <c:pt idx="137">
                  <c:v>142</c:v>
                </c:pt>
                <c:pt idx="138">
                  <c:v>143</c:v>
                </c:pt>
                <c:pt idx="139">
                  <c:v>145</c:v>
                </c:pt>
                <c:pt idx="140">
                  <c:v>147</c:v>
                </c:pt>
                <c:pt idx="141">
                  <c:v>148</c:v>
                </c:pt>
                <c:pt idx="142">
                  <c:v>149</c:v>
                </c:pt>
                <c:pt idx="143">
                  <c:v>150</c:v>
                </c:pt>
                <c:pt idx="144">
                  <c:v>151</c:v>
                </c:pt>
                <c:pt idx="145">
                  <c:v>153</c:v>
                </c:pt>
                <c:pt idx="146">
                  <c:v>154</c:v>
                </c:pt>
                <c:pt idx="147">
                  <c:v>156</c:v>
                </c:pt>
                <c:pt idx="148">
                  <c:v>157</c:v>
                </c:pt>
                <c:pt idx="149">
                  <c:v>158</c:v>
                </c:pt>
                <c:pt idx="150">
                  <c:v>159</c:v>
                </c:pt>
                <c:pt idx="151">
                  <c:v>160</c:v>
                </c:pt>
                <c:pt idx="152">
                  <c:v>161</c:v>
                </c:pt>
                <c:pt idx="153">
                  <c:v>162</c:v>
                </c:pt>
                <c:pt idx="154">
                  <c:v>163</c:v>
                </c:pt>
                <c:pt idx="155">
                  <c:v>164</c:v>
                </c:pt>
                <c:pt idx="156">
                  <c:v>167</c:v>
                </c:pt>
                <c:pt idx="157">
                  <c:v>168</c:v>
                </c:pt>
                <c:pt idx="158">
                  <c:v>169</c:v>
                </c:pt>
                <c:pt idx="159">
                  <c:v>170</c:v>
                </c:pt>
                <c:pt idx="160">
                  <c:v>171</c:v>
                </c:pt>
                <c:pt idx="161">
                  <c:v>173</c:v>
                </c:pt>
                <c:pt idx="162">
                  <c:v>174</c:v>
                </c:pt>
                <c:pt idx="163">
                  <c:v>175</c:v>
                </c:pt>
                <c:pt idx="164">
                  <c:v>176</c:v>
                </c:pt>
                <c:pt idx="165">
                  <c:v>177</c:v>
                </c:pt>
                <c:pt idx="166">
                  <c:v>178</c:v>
                </c:pt>
                <c:pt idx="167">
                  <c:v>179</c:v>
                </c:pt>
                <c:pt idx="168">
                  <c:v>180</c:v>
                </c:pt>
                <c:pt idx="169">
                  <c:v>181</c:v>
                </c:pt>
                <c:pt idx="170">
                  <c:v>182</c:v>
                </c:pt>
                <c:pt idx="171">
                  <c:v>183</c:v>
                </c:pt>
                <c:pt idx="172">
                  <c:v>184</c:v>
                </c:pt>
                <c:pt idx="173">
                  <c:v>185</c:v>
                </c:pt>
                <c:pt idx="174">
                  <c:v>186</c:v>
                </c:pt>
                <c:pt idx="175">
                  <c:v>187</c:v>
                </c:pt>
                <c:pt idx="176">
                  <c:v>188</c:v>
                </c:pt>
                <c:pt idx="177">
                  <c:v>189</c:v>
                </c:pt>
                <c:pt idx="178">
                  <c:v>190</c:v>
                </c:pt>
                <c:pt idx="179">
                  <c:v>191</c:v>
                </c:pt>
                <c:pt idx="180">
                  <c:v>192</c:v>
                </c:pt>
                <c:pt idx="181">
                  <c:v>193</c:v>
                </c:pt>
                <c:pt idx="182">
                  <c:v>194</c:v>
                </c:pt>
                <c:pt idx="183">
                  <c:v>195</c:v>
                </c:pt>
                <c:pt idx="184">
                  <c:v>196</c:v>
                </c:pt>
                <c:pt idx="185">
                  <c:v>197</c:v>
                </c:pt>
                <c:pt idx="186">
                  <c:v>198</c:v>
                </c:pt>
                <c:pt idx="187">
                  <c:v>200</c:v>
                </c:pt>
                <c:pt idx="188">
                  <c:v>202</c:v>
                </c:pt>
                <c:pt idx="189">
                  <c:v>203</c:v>
                </c:pt>
                <c:pt idx="190">
                  <c:v>204</c:v>
                </c:pt>
                <c:pt idx="191">
                  <c:v>206</c:v>
                </c:pt>
                <c:pt idx="192">
                  <c:v>208</c:v>
                </c:pt>
                <c:pt idx="193">
                  <c:v>209</c:v>
                </c:pt>
                <c:pt idx="194">
                  <c:v>211</c:v>
                </c:pt>
                <c:pt idx="195">
                  <c:v>214</c:v>
                </c:pt>
                <c:pt idx="196">
                  <c:v>217</c:v>
                </c:pt>
                <c:pt idx="197">
                  <c:v>219</c:v>
                </c:pt>
                <c:pt idx="198">
                  <c:v>221</c:v>
                </c:pt>
                <c:pt idx="199">
                  <c:v>222</c:v>
                </c:pt>
                <c:pt idx="200">
                  <c:v>224</c:v>
                </c:pt>
                <c:pt idx="201">
                  <c:v>225</c:v>
                </c:pt>
                <c:pt idx="202">
                  <c:v>226</c:v>
                </c:pt>
                <c:pt idx="203">
                  <c:v>227</c:v>
                </c:pt>
                <c:pt idx="204">
                  <c:v>229</c:v>
                </c:pt>
                <c:pt idx="205">
                  <c:v>230</c:v>
                </c:pt>
                <c:pt idx="206">
                  <c:v>232</c:v>
                </c:pt>
                <c:pt idx="207">
                  <c:v>233</c:v>
                </c:pt>
                <c:pt idx="208">
                  <c:v>234</c:v>
                </c:pt>
                <c:pt idx="209">
                  <c:v>235</c:v>
                </c:pt>
                <c:pt idx="210">
                  <c:v>236</c:v>
                </c:pt>
                <c:pt idx="211">
                  <c:v>238</c:v>
                </c:pt>
                <c:pt idx="212">
                  <c:v>239</c:v>
                </c:pt>
                <c:pt idx="213">
                  <c:v>240</c:v>
                </c:pt>
                <c:pt idx="214">
                  <c:v>241</c:v>
                </c:pt>
                <c:pt idx="215">
                  <c:v>243</c:v>
                </c:pt>
                <c:pt idx="216">
                  <c:v>244</c:v>
                </c:pt>
                <c:pt idx="217">
                  <c:v>247</c:v>
                </c:pt>
                <c:pt idx="218">
                  <c:v>248</c:v>
                </c:pt>
                <c:pt idx="219">
                  <c:v>250</c:v>
                </c:pt>
                <c:pt idx="220">
                  <c:v>252</c:v>
                </c:pt>
                <c:pt idx="221">
                  <c:v>253</c:v>
                </c:pt>
                <c:pt idx="222">
                  <c:v>254</c:v>
                </c:pt>
                <c:pt idx="223">
                  <c:v>255</c:v>
                </c:pt>
                <c:pt idx="224">
                  <c:v>256</c:v>
                </c:pt>
                <c:pt idx="225">
                  <c:v>259</c:v>
                </c:pt>
                <c:pt idx="226">
                  <c:v>260</c:v>
                </c:pt>
                <c:pt idx="227">
                  <c:v>261</c:v>
                </c:pt>
                <c:pt idx="228">
                  <c:v>263</c:v>
                </c:pt>
                <c:pt idx="229">
                  <c:v>264</c:v>
                </c:pt>
                <c:pt idx="230">
                  <c:v>265</c:v>
                </c:pt>
                <c:pt idx="231">
                  <c:v>266</c:v>
                </c:pt>
                <c:pt idx="232">
                  <c:v>267</c:v>
                </c:pt>
                <c:pt idx="233">
                  <c:v>270</c:v>
                </c:pt>
                <c:pt idx="234">
                  <c:v>272</c:v>
                </c:pt>
                <c:pt idx="235">
                  <c:v>276</c:v>
                </c:pt>
                <c:pt idx="236">
                  <c:v>277</c:v>
                </c:pt>
                <c:pt idx="237">
                  <c:v>279</c:v>
                </c:pt>
                <c:pt idx="238">
                  <c:v>281</c:v>
                </c:pt>
                <c:pt idx="239">
                  <c:v>283</c:v>
                </c:pt>
                <c:pt idx="240">
                  <c:v>284</c:v>
                </c:pt>
                <c:pt idx="241">
                  <c:v>287</c:v>
                </c:pt>
                <c:pt idx="242">
                  <c:v>288</c:v>
                </c:pt>
                <c:pt idx="243">
                  <c:v>289</c:v>
                </c:pt>
                <c:pt idx="244">
                  <c:v>290</c:v>
                </c:pt>
                <c:pt idx="245">
                  <c:v>291</c:v>
                </c:pt>
                <c:pt idx="246">
                  <c:v>292</c:v>
                </c:pt>
                <c:pt idx="247">
                  <c:v>294</c:v>
                </c:pt>
                <c:pt idx="248">
                  <c:v>295</c:v>
                </c:pt>
                <c:pt idx="249">
                  <c:v>300</c:v>
                </c:pt>
                <c:pt idx="250">
                  <c:v>302</c:v>
                </c:pt>
                <c:pt idx="251">
                  <c:v>303</c:v>
                </c:pt>
                <c:pt idx="252">
                  <c:v>307</c:v>
                </c:pt>
                <c:pt idx="253">
                  <c:v>309</c:v>
                </c:pt>
                <c:pt idx="254">
                  <c:v>310</c:v>
                </c:pt>
                <c:pt idx="255">
                  <c:v>311</c:v>
                </c:pt>
                <c:pt idx="256">
                  <c:v>314</c:v>
                </c:pt>
                <c:pt idx="257">
                  <c:v>315</c:v>
                </c:pt>
                <c:pt idx="258">
                  <c:v>316</c:v>
                </c:pt>
                <c:pt idx="259">
                  <c:v>318</c:v>
                </c:pt>
                <c:pt idx="260">
                  <c:v>326</c:v>
                </c:pt>
                <c:pt idx="261">
                  <c:v>327</c:v>
                </c:pt>
                <c:pt idx="262">
                  <c:v>333</c:v>
                </c:pt>
                <c:pt idx="263">
                  <c:v>336</c:v>
                </c:pt>
                <c:pt idx="264">
                  <c:v>337</c:v>
                </c:pt>
                <c:pt idx="265">
                  <c:v>338</c:v>
                </c:pt>
                <c:pt idx="266">
                  <c:v>340</c:v>
                </c:pt>
                <c:pt idx="267">
                  <c:v>341</c:v>
                </c:pt>
                <c:pt idx="268">
                  <c:v>343</c:v>
                </c:pt>
                <c:pt idx="269">
                  <c:v>344</c:v>
                </c:pt>
                <c:pt idx="270">
                  <c:v>347</c:v>
                </c:pt>
                <c:pt idx="271">
                  <c:v>354</c:v>
                </c:pt>
                <c:pt idx="272">
                  <c:v>356</c:v>
                </c:pt>
                <c:pt idx="273">
                  <c:v>357</c:v>
                </c:pt>
                <c:pt idx="274">
                  <c:v>358</c:v>
                </c:pt>
                <c:pt idx="275">
                  <c:v>369</c:v>
                </c:pt>
                <c:pt idx="276">
                  <c:v>373</c:v>
                </c:pt>
                <c:pt idx="277">
                  <c:v>375</c:v>
                </c:pt>
                <c:pt idx="278">
                  <c:v>376</c:v>
                </c:pt>
                <c:pt idx="279">
                  <c:v>377</c:v>
                </c:pt>
                <c:pt idx="280">
                  <c:v>379</c:v>
                </c:pt>
                <c:pt idx="281">
                  <c:v>382</c:v>
                </c:pt>
                <c:pt idx="282">
                  <c:v>384</c:v>
                </c:pt>
                <c:pt idx="283">
                  <c:v>385</c:v>
                </c:pt>
                <c:pt idx="284">
                  <c:v>389</c:v>
                </c:pt>
                <c:pt idx="285">
                  <c:v>393</c:v>
                </c:pt>
                <c:pt idx="286">
                  <c:v>395</c:v>
                </c:pt>
                <c:pt idx="287">
                  <c:v>400</c:v>
                </c:pt>
                <c:pt idx="288">
                  <c:v>401</c:v>
                </c:pt>
                <c:pt idx="289">
                  <c:v>404</c:v>
                </c:pt>
                <c:pt idx="290">
                  <c:v>405</c:v>
                </c:pt>
                <c:pt idx="291">
                  <c:v>407</c:v>
                </c:pt>
                <c:pt idx="292">
                  <c:v>408</c:v>
                </c:pt>
                <c:pt idx="293">
                  <c:v>409</c:v>
                </c:pt>
                <c:pt idx="294">
                  <c:v>413</c:v>
                </c:pt>
                <c:pt idx="295">
                  <c:v>414</c:v>
                </c:pt>
                <c:pt idx="296">
                  <c:v>420</c:v>
                </c:pt>
                <c:pt idx="297">
                  <c:v>427</c:v>
                </c:pt>
                <c:pt idx="298">
                  <c:v>430</c:v>
                </c:pt>
                <c:pt idx="299">
                  <c:v>432</c:v>
                </c:pt>
                <c:pt idx="300">
                  <c:v>439</c:v>
                </c:pt>
                <c:pt idx="301">
                  <c:v>440</c:v>
                </c:pt>
                <c:pt idx="302">
                  <c:v>441</c:v>
                </c:pt>
                <c:pt idx="303">
                  <c:v>445</c:v>
                </c:pt>
                <c:pt idx="304">
                  <c:v>446</c:v>
                </c:pt>
                <c:pt idx="305">
                  <c:v>451</c:v>
                </c:pt>
                <c:pt idx="306">
                  <c:v>452</c:v>
                </c:pt>
                <c:pt idx="307">
                  <c:v>453</c:v>
                </c:pt>
                <c:pt idx="308">
                  <c:v>457</c:v>
                </c:pt>
                <c:pt idx="309">
                  <c:v>459</c:v>
                </c:pt>
                <c:pt idx="310">
                  <c:v>461</c:v>
                </c:pt>
                <c:pt idx="311">
                  <c:v>468</c:v>
                </c:pt>
                <c:pt idx="312">
                  <c:v>471</c:v>
                </c:pt>
                <c:pt idx="313">
                  <c:v>472</c:v>
                </c:pt>
                <c:pt idx="314">
                  <c:v>499</c:v>
                </c:pt>
                <c:pt idx="315">
                  <c:v>519</c:v>
                </c:pt>
                <c:pt idx="316">
                  <c:v>524</c:v>
                </c:pt>
                <c:pt idx="317">
                  <c:v>528</c:v>
                </c:pt>
                <c:pt idx="318">
                  <c:v>534</c:v>
                </c:pt>
                <c:pt idx="319">
                  <c:v>536</c:v>
                </c:pt>
                <c:pt idx="320">
                  <c:v>540</c:v>
                </c:pt>
                <c:pt idx="321">
                  <c:v>541</c:v>
                </c:pt>
                <c:pt idx="322">
                  <c:v>550</c:v>
                </c:pt>
                <c:pt idx="323">
                  <c:v>554</c:v>
                </c:pt>
                <c:pt idx="324">
                  <c:v>558</c:v>
                </c:pt>
                <c:pt idx="325">
                  <c:v>560</c:v>
                </c:pt>
                <c:pt idx="326">
                  <c:v>563</c:v>
                </c:pt>
                <c:pt idx="327">
                  <c:v>573</c:v>
                </c:pt>
                <c:pt idx="328">
                  <c:v>581</c:v>
                </c:pt>
                <c:pt idx="329">
                  <c:v>591</c:v>
                </c:pt>
                <c:pt idx="330">
                  <c:v>634</c:v>
                </c:pt>
                <c:pt idx="331">
                  <c:v>642</c:v>
                </c:pt>
                <c:pt idx="332">
                  <c:v>665</c:v>
                </c:pt>
                <c:pt idx="333">
                  <c:v>764</c:v>
                </c:pt>
                <c:pt idx="334">
                  <c:v>804</c:v>
                </c:pt>
              </c:numCache>
            </c:numRef>
          </c:cat>
          <c:val>
            <c:numRef>
              <c:f>'Grade 3 Num'!$C$6:$C$311</c:f>
              <c:numCache>
                <c:formatCode>General</c:formatCode>
                <c:ptCount val="306"/>
                <c:pt idx="0">
                  <c:v>-2.0848986999999999E-2</c:v>
                </c:pt>
                <c:pt idx="1">
                  <c:v>-1.5246203E-2</c:v>
                </c:pt>
                <c:pt idx="2">
                  <c:v>-9.7273340000000007E-3</c:v>
                </c:pt>
                <c:pt idx="3">
                  <c:v>-4.486683E-3</c:v>
                </c:pt>
                <c:pt idx="4">
                  <c:v>-3.6662700000000001E-4</c:v>
                </c:pt>
                <c:pt idx="5">
                  <c:v>2.0271896000000002E-3</c:v>
                </c:pt>
                <c:pt idx="6">
                  <c:v>3.8006736999999999E-3</c:v>
                </c:pt>
                <c:pt idx="7">
                  <c:v>5.4248591000000002E-3</c:v>
                </c:pt>
                <c:pt idx="8">
                  <c:v>7.0023765999999996E-3</c:v>
                </c:pt>
                <c:pt idx="9">
                  <c:v>8.5640227999999995E-3</c:v>
                </c:pt>
                <c:pt idx="10">
                  <c:v>1.01221735E-2</c:v>
                </c:pt>
                <c:pt idx="11">
                  <c:v>1.16829763E-2</c:v>
                </c:pt>
                <c:pt idx="12">
                  <c:v>1.3249868600000001E-2</c:v>
                </c:pt>
                <c:pt idx="13">
                  <c:v>1.48248949E-2</c:v>
                </c:pt>
                <c:pt idx="14">
                  <c:v>1.64094888E-2</c:v>
                </c:pt>
                <c:pt idx="15">
                  <c:v>1.80046689E-2</c:v>
                </c:pt>
                <c:pt idx="16">
                  <c:v>1.9611146699999998E-2</c:v>
                </c:pt>
                <c:pt idx="17">
                  <c:v>2.1229359499999999E-2</c:v>
                </c:pt>
                <c:pt idx="18">
                  <c:v>2.2859502100000002E-2</c:v>
                </c:pt>
                <c:pt idx="19">
                  <c:v>2.4501451899999999E-2</c:v>
                </c:pt>
                <c:pt idx="20">
                  <c:v>2.6154796599999999E-2</c:v>
                </c:pt>
                <c:pt idx="21">
                  <c:v>2.78189553E-2</c:v>
                </c:pt>
                <c:pt idx="22">
                  <c:v>2.9493201199999999E-2</c:v>
                </c:pt>
                <c:pt idx="23">
                  <c:v>3.11765258E-2</c:v>
                </c:pt>
                <c:pt idx="24">
                  <c:v>3.2867406600000003E-2</c:v>
                </c:pt>
                <c:pt idx="25">
                  <c:v>3.4563766500000002E-2</c:v>
                </c:pt>
                <c:pt idx="26">
                  <c:v>3.6263343699999999E-2</c:v>
                </c:pt>
                <c:pt idx="27">
                  <c:v>3.79639409E-2</c:v>
                </c:pt>
                <c:pt idx="28">
                  <c:v>3.9664637000000003E-2</c:v>
                </c:pt>
                <c:pt idx="29">
                  <c:v>4.1364799899999999E-2</c:v>
                </c:pt>
                <c:pt idx="30">
                  <c:v>4.3063654700000002E-2</c:v>
                </c:pt>
                <c:pt idx="31">
                  <c:v>4.4760370000000001E-2</c:v>
                </c:pt>
                <c:pt idx="32">
                  <c:v>4.6454051400000002E-2</c:v>
                </c:pt>
                <c:pt idx="33">
                  <c:v>4.8143792099999999E-2</c:v>
                </c:pt>
                <c:pt idx="34">
                  <c:v>4.9828608500000003E-2</c:v>
                </c:pt>
                <c:pt idx="35">
                  <c:v>5.1507424599999997E-2</c:v>
                </c:pt>
                <c:pt idx="36">
                  <c:v>5.3179081500000003E-2</c:v>
                </c:pt>
                <c:pt idx="37">
                  <c:v>5.48423673E-2</c:v>
                </c:pt>
                <c:pt idx="38">
                  <c:v>5.6496013499999997E-2</c:v>
                </c:pt>
                <c:pt idx="39">
                  <c:v>5.8138816000000003E-2</c:v>
                </c:pt>
                <c:pt idx="40">
                  <c:v>5.9769682499999997E-2</c:v>
                </c:pt>
                <c:pt idx="41">
                  <c:v>6.1387574600000001E-2</c:v>
                </c:pt>
                <c:pt idx="42">
                  <c:v>6.2991486099999994E-2</c:v>
                </c:pt>
                <c:pt idx="43">
                  <c:v>6.4580321800000007E-2</c:v>
                </c:pt>
                <c:pt idx="44">
                  <c:v>6.6152723100000005E-2</c:v>
                </c:pt>
                <c:pt idx="45">
                  <c:v>6.7707139599999994E-2</c:v>
                </c:pt>
                <c:pt idx="46">
                  <c:v>6.9242109699999999E-2</c:v>
                </c:pt>
                <c:pt idx="47">
                  <c:v>7.0756216999999996E-2</c:v>
                </c:pt>
                <c:pt idx="48">
                  <c:v>7.22481014E-2</c:v>
                </c:pt>
                <c:pt idx="49">
                  <c:v>7.3716509299999997E-2</c:v>
                </c:pt>
                <c:pt idx="50">
                  <c:v>7.5160535000000001E-2</c:v>
                </c:pt>
                <c:pt idx="51">
                  <c:v>7.65797743E-2</c:v>
                </c:pt>
                <c:pt idx="52">
                  <c:v>7.7974709599999997E-2</c:v>
                </c:pt>
                <c:pt idx="53">
                  <c:v>7.9345904999999994E-2</c:v>
                </c:pt>
                <c:pt idx="54">
                  <c:v>8.0693879999999996E-2</c:v>
                </c:pt>
                <c:pt idx="55">
                  <c:v>8.2019230900000004E-2</c:v>
                </c:pt>
                <c:pt idx="56">
                  <c:v>8.3322551300000006E-2</c:v>
                </c:pt>
                <c:pt idx="57">
                  <c:v>8.4604372900000002E-2</c:v>
                </c:pt>
                <c:pt idx="58">
                  <c:v>8.5865220899999997E-2</c:v>
                </c:pt>
                <c:pt idx="59">
                  <c:v>8.7105570899999998E-2</c:v>
                </c:pt>
                <c:pt idx="60">
                  <c:v>8.8387572499999997E-2</c:v>
                </c:pt>
                <c:pt idx="61">
                  <c:v>8.8621966499999996E-2</c:v>
                </c:pt>
                <c:pt idx="62">
                  <c:v>9.0708217100000002E-2</c:v>
                </c:pt>
                <c:pt idx="63">
                  <c:v>9.1871536599999998E-2</c:v>
                </c:pt>
                <c:pt idx="64">
                  <c:v>9.3017026500000002E-2</c:v>
                </c:pt>
                <c:pt idx="65">
                  <c:v>9.4145190000000004E-2</c:v>
                </c:pt>
                <c:pt idx="66">
                  <c:v>9.5256492499999998E-2</c:v>
                </c:pt>
                <c:pt idx="67">
                  <c:v>9.6351389100000004E-2</c:v>
                </c:pt>
                <c:pt idx="68">
                  <c:v>9.7430322299999997E-2</c:v>
                </c:pt>
                <c:pt idx="69">
                  <c:v>9.8493661800000007E-2</c:v>
                </c:pt>
                <c:pt idx="70">
                  <c:v>9.9541719900000006E-2</c:v>
                </c:pt>
                <c:pt idx="71">
                  <c:v>0.100574755</c:v>
                </c:pt>
                <c:pt idx="72">
                  <c:v>0.1015929539</c:v>
                </c:pt>
                <c:pt idx="73">
                  <c:v>0.1025964749</c:v>
                </c:pt>
                <c:pt idx="74">
                  <c:v>0.103585363</c:v>
                </c:pt>
                <c:pt idx="75">
                  <c:v>0.10455961530000001</c:v>
                </c:pt>
                <c:pt idx="76">
                  <c:v>0.1055192813</c:v>
                </c:pt>
                <c:pt idx="77">
                  <c:v>0.1064645629</c:v>
                </c:pt>
                <c:pt idx="78">
                  <c:v>0.107395723</c:v>
                </c:pt>
                <c:pt idx="79">
                  <c:v>0.10831305519999999</c:v>
                </c:pt>
                <c:pt idx="80">
                  <c:v>0.10921691209999999</c:v>
                </c:pt>
                <c:pt idx="81">
                  <c:v>0.1101077196</c:v>
                </c:pt>
                <c:pt idx="82">
                  <c:v>0.11098586470000001</c:v>
                </c:pt>
                <c:pt idx="83">
                  <c:v>0.1118516832</c:v>
                </c:pt>
                <c:pt idx="84">
                  <c:v>0.11270555929999999</c:v>
                </c:pt>
                <c:pt idx="85">
                  <c:v>0.1135478457</c:v>
                </c:pt>
                <c:pt idx="86">
                  <c:v>0.1143789385</c:v>
                </c:pt>
                <c:pt idx="87">
                  <c:v>0.1151992152</c:v>
                </c:pt>
                <c:pt idx="88">
                  <c:v>0.1160090137</c:v>
                </c:pt>
                <c:pt idx="89">
                  <c:v>0.11680864389999999</c:v>
                </c:pt>
                <c:pt idx="90">
                  <c:v>0.117598375</c:v>
                </c:pt>
                <c:pt idx="91">
                  <c:v>0.1183784113</c:v>
                </c:pt>
                <c:pt idx="92">
                  <c:v>0.1191489793</c:v>
                </c:pt>
                <c:pt idx="93">
                  <c:v>0.11991036200000001</c:v>
                </c:pt>
                <c:pt idx="94">
                  <c:v>0.120662859</c:v>
                </c:pt>
                <c:pt idx="95">
                  <c:v>0.1214067573</c:v>
                </c:pt>
                <c:pt idx="96">
                  <c:v>0.1221423541</c:v>
                </c:pt>
                <c:pt idx="97">
                  <c:v>0.1228699754</c:v>
                </c:pt>
                <c:pt idx="98">
                  <c:v>0.1235899392</c:v>
                </c:pt>
                <c:pt idx="99">
                  <c:v>0.12393407820000001</c:v>
                </c:pt>
                <c:pt idx="100">
                  <c:v>0.1250080667</c:v>
                </c:pt>
                <c:pt idx="101">
                  <c:v>0.12570675749999999</c:v>
                </c:pt>
                <c:pt idx="102">
                  <c:v>0.1261214256</c:v>
                </c:pt>
                <c:pt idx="103">
                  <c:v>0.127084419</c:v>
                </c:pt>
                <c:pt idx="104">
                  <c:v>0.12776371189999999</c:v>
                </c:pt>
                <c:pt idx="105">
                  <c:v>0.12843686139999999</c:v>
                </c:pt>
                <c:pt idx="106">
                  <c:v>0.12843418840000001</c:v>
                </c:pt>
                <c:pt idx="107">
                  <c:v>0.1304207164</c:v>
                </c:pt>
                <c:pt idx="108">
                  <c:v>0.1310704056</c:v>
                </c:pt>
                <c:pt idx="109">
                  <c:v>0.1317144207</c:v>
                </c:pt>
                <c:pt idx="110">
                  <c:v>0.13235283070000001</c:v>
                </c:pt>
                <c:pt idx="111">
                  <c:v>0.1329857414</c:v>
                </c:pt>
                <c:pt idx="112">
                  <c:v>0.1336132162</c:v>
                </c:pt>
                <c:pt idx="113">
                  <c:v>0.13423525389999999</c:v>
                </c:pt>
                <c:pt idx="114">
                  <c:v>0.13485183519999999</c:v>
                </c:pt>
                <c:pt idx="115">
                  <c:v>0.13546297660000001</c:v>
                </c:pt>
                <c:pt idx="116">
                  <c:v>0.1360687424</c:v>
                </c:pt>
                <c:pt idx="117">
                  <c:v>0.13666923410000001</c:v>
                </c:pt>
                <c:pt idx="118">
                  <c:v>0.1372645703</c:v>
                </c:pt>
                <c:pt idx="119">
                  <c:v>0.13785480820000001</c:v>
                </c:pt>
                <c:pt idx="120">
                  <c:v>0.13843996149999999</c:v>
                </c:pt>
                <c:pt idx="121">
                  <c:v>0.1390200757</c:v>
                </c:pt>
                <c:pt idx="122">
                  <c:v>0.13959523130000001</c:v>
                </c:pt>
                <c:pt idx="123">
                  <c:v>0.14016547639999999</c:v>
                </c:pt>
                <c:pt idx="124">
                  <c:v>0.1407308223</c:v>
                </c:pt>
                <c:pt idx="125">
                  <c:v>0.14184671730000001</c:v>
                </c:pt>
                <c:pt idx="126">
                  <c:v>0.14239723879999999</c:v>
                </c:pt>
                <c:pt idx="127">
                  <c:v>0.14294274009999999</c:v>
                </c:pt>
                <c:pt idx="128">
                  <c:v>0.143483113</c:v>
                </c:pt>
                <c:pt idx="129">
                  <c:v>0.14454787089999999</c:v>
                </c:pt>
                <c:pt idx="130">
                  <c:v>0.1450719576</c:v>
                </c:pt>
                <c:pt idx="131">
                  <c:v>0.14559044970000001</c:v>
                </c:pt>
                <c:pt idx="132">
                  <c:v>0.1471128531</c:v>
                </c:pt>
                <c:pt idx="133">
                  <c:v>0.1476094553</c:v>
                </c:pt>
                <c:pt idx="134">
                  <c:v>0.14810069619999999</c:v>
                </c:pt>
                <c:pt idx="135">
                  <c:v>0.14858660300000001</c:v>
                </c:pt>
                <c:pt idx="136">
                  <c:v>0.14906718499999999</c:v>
                </c:pt>
                <c:pt idx="137">
                  <c:v>0.1495424118</c:v>
                </c:pt>
                <c:pt idx="138">
                  <c:v>0.1500122129</c:v>
                </c:pt>
                <c:pt idx="139">
                  <c:v>0.15093527209999999</c:v>
                </c:pt>
                <c:pt idx="140">
                  <c:v>0.15183569329999999</c:v>
                </c:pt>
                <c:pt idx="141">
                  <c:v>0.15227716029999999</c:v>
                </c:pt>
                <c:pt idx="142">
                  <c:v>0.15271264509999999</c:v>
                </c:pt>
                <c:pt idx="143">
                  <c:v>0.1531420195</c:v>
                </c:pt>
                <c:pt idx="144">
                  <c:v>0.15356513459999999</c:v>
                </c:pt>
                <c:pt idx="145">
                  <c:v>0.15439187069999999</c:v>
                </c:pt>
                <c:pt idx="146">
                  <c:v>0.15479511630000001</c:v>
                </c:pt>
                <c:pt idx="147">
                  <c:v>0.1555803929</c:v>
                </c:pt>
                <c:pt idx="148">
                  <c:v>0.15596201749999999</c:v>
                </c:pt>
                <c:pt idx="149">
                  <c:v>0.1563361455</c:v>
                </c:pt>
                <c:pt idx="150">
                  <c:v>0.1567026765</c:v>
                </c:pt>
                <c:pt idx="151">
                  <c:v>0.15706145960000001</c:v>
                </c:pt>
                <c:pt idx="152">
                  <c:v>0.1574123452</c:v>
                </c:pt>
                <c:pt idx="153">
                  <c:v>0.15775515549999999</c:v>
                </c:pt>
                <c:pt idx="154">
                  <c:v>0.1580897084</c:v>
                </c:pt>
                <c:pt idx="155">
                  <c:v>0.15841587430000001</c:v>
                </c:pt>
                <c:pt idx="156">
                  <c:v>0.15934261390000001</c:v>
                </c:pt>
                <c:pt idx="157">
                  <c:v>0.15963375420000001</c:v>
                </c:pt>
                <c:pt idx="158">
                  <c:v>0.15991584289999999</c:v>
                </c:pt>
                <c:pt idx="159">
                  <c:v>0.16018897330000001</c:v>
                </c:pt>
                <c:pt idx="160">
                  <c:v>0.16045327649999999</c:v>
                </c:pt>
                <c:pt idx="161">
                  <c:v>0.16095597019999999</c:v>
                </c:pt>
                <c:pt idx="162">
                  <c:v>0.16119462540000001</c:v>
                </c:pt>
                <c:pt idx="163">
                  <c:v>0.16142503429999999</c:v>
                </c:pt>
                <c:pt idx="164">
                  <c:v>0.16164741890000001</c:v>
                </c:pt>
                <c:pt idx="165">
                  <c:v>0.16186197960000001</c:v>
                </c:pt>
                <c:pt idx="166">
                  <c:v>0.16206885009999999</c:v>
                </c:pt>
                <c:pt idx="167">
                  <c:v>0.16226809680000001</c:v>
                </c:pt>
                <c:pt idx="168">
                  <c:v>0.1624597129</c:v>
                </c:pt>
                <c:pt idx="169">
                  <c:v>0.1626436054</c:v>
                </c:pt>
                <c:pt idx="170">
                  <c:v>0.16281963350000001</c:v>
                </c:pt>
                <c:pt idx="171">
                  <c:v>0.16298763929999999</c:v>
                </c:pt>
                <c:pt idx="172">
                  <c:v>0.16314745920000001</c:v>
                </c:pt>
                <c:pt idx="173">
                  <c:v>0.1632989037</c:v>
                </c:pt>
                <c:pt idx="174">
                  <c:v>0.1634417836</c:v>
                </c:pt>
                <c:pt idx="175">
                  <c:v>0.16357600680000001</c:v>
                </c:pt>
                <c:pt idx="176">
                  <c:v>0.1637014936</c:v>
                </c:pt>
                <c:pt idx="177">
                  <c:v>0.16381815650000001</c:v>
                </c:pt>
                <c:pt idx="178">
                  <c:v>0.16392595209999999</c:v>
                </c:pt>
                <c:pt idx="179">
                  <c:v>0.16402484019999999</c:v>
                </c:pt>
                <c:pt idx="180">
                  <c:v>0.16411479670000001</c:v>
                </c:pt>
                <c:pt idx="181">
                  <c:v>0.16419578800000001</c:v>
                </c:pt>
                <c:pt idx="182">
                  <c:v>0.1642678015</c:v>
                </c:pt>
                <c:pt idx="183">
                  <c:v>0.16433083130000001</c:v>
                </c:pt>
                <c:pt idx="184">
                  <c:v>0.1643848708</c:v>
                </c:pt>
                <c:pt idx="185">
                  <c:v>0.16442991700000001</c:v>
                </c:pt>
                <c:pt idx="186">
                  <c:v>0.16446601399999999</c:v>
                </c:pt>
                <c:pt idx="187">
                  <c:v>0.1645114969</c:v>
                </c:pt>
                <c:pt idx="188">
                  <c:v>0.1645214924</c:v>
                </c:pt>
                <c:pt idx="189">
                  <c:v>0.16451321569999999</c:v>
                </c:pt>
                <c:pt idx="190">
                  <c:v>0.16449613090000001</c:v>
                </c:pt>
                <c:pt idx="191">
                  <c:v>0.16443561039999999</c:v>
                </c:pt>
                <c:pt idx="192">
                  <c:v>0.1643400699</c:v>
                </c:pt>
                <c:pt idx="193">
                  <c:v>0.1642793377</c:v>
                </c:pt>
                <c:pt idx="194">
                  <c:v>0.164132482</c:v>
                </c:pt>
                <c:pt idx="195">
                  <c:v>0.16385021850000001</c:v>
                </c:pt>
                <c:pt idx="196">
                  <c:v>0.16349554529999999</c:v>
                </c:pt>
                <c:pt idx="197">
                  <c:v>0.16321959029999999</c:v>
                </c:pt>
                <c:pt idx="198">
                  <c:v>0.16291282900000001</c:v>
                </c:pt>
                <c:pt idx="199">
                  <c:v>0.16274807720000001</c:v>
                </c:pt>
                <c:pt idx="200">
                  <c:v>0.1623960425</c:v>
                </c:pt>
                <c:pt idx="201">
                  <c:v>0.16220877310000001</c:v>
                </c:pt>
                <c:pt idx="202">
                  <c:v>0.16201396749999999</c:v>
                </c:pt>
                <c:pt idx="203">
                  <c:v>0.16181157460000001</c:v>
                </c:pt>
                <c:pt idx="204">
                  <c:v>0.16138425100000001</c:v>
                </c:pt>
                <c:pt idx="205">
                  <c:v>0.16115950530000001</c:v>
                </c:pt>
                <c:pt idx="206">
                  <c:v>0.1606885418</c:v>
                </c:pt>
                <c:pt idx="207">
                  <c:v>0.1604426269</c:v>
                </c:pt>
                <c:pt idx="208">
                  <c:v>0.16019000859999999</c:v>
                </c:pt>
                <c:pt idx="209">
                  <c:v>0.15993087780000001</c:v>
                </c:pt>
                <c:pt idx="210">
                  <c:v>0.15966539900000001</c:v>
                </c:pt>
                <c:pt idx="211">
                  <c:v>0.15911606880000001</c:v>
                </c:pt>
                <c:pt idx="212">
                  <c:v>0.15883263489999999</c:v>
                </c:pt>
                <c:pt idx="213">
                  <c:v>0.1585436258</c:v>
                </c:pt>
                <c:pt idx="214">
                  <c:v>0.1582492439</c:v>
                </c:pt>
                <c:pt idx="215">
                  <c:v>0.1576453733</c:v>
                </c:pt>
                <c:pt idx="216">
                  <c:v>0.15733635200000001</c:v>
                </c:pt>
                <c:pt idx="217">
                  <c:v>0.15638280700000001</c:v>
                </c:pt>
                <c:pt idx="218">
                  <c:v>0.15605645709999999</c:v>
                </c:pt>
                <c:pt idx="219">
                  <c:v>0.15539147750000001</c:v>
                </c:pt>
                <c:pt idx="220">
                  <c:v>0.15471044849999999</c:v>
                </c:pt>
                <c:pt idx="221">
                  <c:v>0.15436408560000001</c:v>
                </c:pt>
                <c:pt idx="222">
                  <c:v>0.15401386140000001</c:v>
                </c:pt>
                <c:pt idx="223">
                  <c:v>0.15365976440000001</c:v>
                </c:pt>
                <c:pt idx="224">
                  <c:v>0.1533018357</c:v>
                </c:pt>
                <c:pt idx="225">
                  <c:v>0.15220607559999999</c:v>
                </c:pt>
                <c:pt idx="226">
                  <c:v>0.15183381930000001</c:v>
                </c:pt>
                <c:pt idx="227">
                  <c:v>0.15145819999999999</c:v>
                </c:pt>
                <c:pt idx="228">
                  <c:v>0.15069712369999999</c:v>
                </c:pt>
                <c:pt idx="229">
                  <c:v>0.15031180029999999</c:v>
                </c:pt>
                <c:pt idx="230">
                  <c:v>0.1499233257</c:v>
                </c:pt>
                <c:pt idx="231">
                  <c:v>0.14953168729999999</c:v>
                </c:pt>
                <c:pt idx="232">
                  <c:v>0.14913685300000001</c:v>
                </c:pt>
                <c:pt idx="233">
                  <c:v>0.1479332901</c:v>
                </c:pt>
                <c:pt idx="234">
                  <c:v>0.14711513779999999</c:v>
                </c:pt>
                <c:pt idx="235">
                  <c:v>0.14544081659999999</c:v>
                </c:pt>
                <c:pt idx="236">
                  <c:v>0.1450142224</c:v>
                </c:pt>
                <c:pt idx="237">
                  <c:v>0.14415120779999999</c:v>
                </c:pt>
                <c:pt idx="238">
                  <c:v>0.14327466650000001</c:v>
                </c:pt>
                <c:pt idx="239">
                  <c:v>0.14238387559999999</c:v>
                </c:pt>
                <c:pt idx="240">
                  <c:v>0.14193282700000001</c:v>
                </c:pt>
                <c:pt idx="241">
                  <c:v>0.14055513350000001</c:v>
                </c:pt>
                <c:pt idx="242">
                  <c:v>0.1400871326</c:v>
                </c:pt>
                <c:pt idx="243">
                  <c:v>0.1396145154</c:v>
                </c:pt>
                <c:pt idx="244">
                  <c:v>0.13913716449999999</c:v>
                </c:pt>
                <c:pt idx="245">
                  <c:v>0.13865494689999999</c:v>
                </c:pt>
                <c:pt idx="246">
                  <c:v>0.13415921380000001</c:v>
                </c:pt>
                <c:pt idx="247">
                  <c:v>0.13717791130000001</c:v>
                </c:pt>
                <c:pt idx="248">
                  <c:v>0.13667511839999999</c:v>
                </c:pt>
                <c:pt idx="249">
                  <c:v>0.13407732389999999</c:v>
                </c:pt>
                <c:pt idx="250">
                  <c:v>0.13299640830000001</c:v>
                </c:pt>
                <c:pt idx="251">
                  <c:v>0.13244631170000001</c:v>
                </c:pt>
                <c:pt idx="252">
                  <c:v>0.1301770857</c:v>
                </c:pt>
                <c:pt idx="253">
                  <c:v>0.12899861970000001</c:v>
                </c:pt>
                <c:pt idx="254">
                  <c:v>0.1283978563</c:v>
                </c:pt>
                <c:pt idx="255">
                  <c:v>0.12778925720000001</c:v>
                </c:pt>
                <c:pt idx="256">
                  <c:v>0.12591573189999999</c:v>
                </c:pt>
                <c:pt idx="257">
                  <c:v>0.12527518430000001</c:v>
                </c:pt>
                <c:pt idx="258">
                  <c:v>0.1246265604</c:v>
                </c:pt>
                <c:pt idx="259">
                  <c:v>0.1233052701</c:v>
                </c:pt>
                <c:pt idx="260">
                  <c:v>0.1177133246</c:v>
                </c:pt>
                <c:pt idx="261">
                  <c:v>0.11698125500000001</c:v>
                </c:pt>
                <c:pt idx="262">
                  <c:v>0.11244026660000001</c:v>
                </c:pt>
                <c:pt idx="263">
                  <c:v>0.1100749889</c:v>
                </c:pt>
                <c:pt idx="264">
                  <c:v>0.1092725619</c:v>
                </c:pt>
                <c:pt idx="265">
                  <c:v>0.1084631489</c:v>
                </c:pt>
                <c:pt idx="266">
                  <c:v>0.1068234721</c:v>
                </c:pt>
                <c:pt idx="267">
                  <c:v>0.10599319929999999</c:v>
                </c:pt>
                <c:pt idx="268">
                  <c:v>0.1043115449</c:v>
                </c:pt>
                <c:pt idx="269">
                  <c:v>0.10346001689999999</c:v>
                </c:pt>
                <c:pt idx="270">
                  <c:v>0.10086199379999999</c:v>
                </c:pt>
                <c:pt idx="271">
                  <c:v>9.4546126499999994E-2</c:v>
                </c:pt>
                <c:pt idx="272">
                  <c:v>9.2677398699999997E-2</c:v>
                </c:pt>
                <c:pt idx="273">
                  <c:v>9.1732447699999997E-2</c:v>
                </c:pt>
                <c:pt idx="274">
                  <c:v>9.0780406300000005E-2</c:v>
                </c:pt>
                <c:pt idx="275">
                  <c:v>8.9635555000000006E-2</c:v>
                </c:pt>
                <c:pt idx="276">
                  <c:v>7.5648642099999996E-2</c:v>
                </c:pt>
                <c:pt idx="277">
                  <c:v>7.3512206799999993E-2</c:v>
                </c:pt>
                <c:pt idx="278">
                  <c:v>7.2433724699999993E-2</c:v>
                </c:pt>
                <c:pt idx="279">
                  <c:v>7.1348362499999998E-2</c:v>
                </c:pt>
                <c:pt idx="280">
                  <c:v>6.9156715199999996E-2</c:v>
                </c:pt>
                <c:pt idx="281">
                  <c:v>6.5815566399999997E-2</c:v>
                </c:pt>
                <c:pt idx="282">
                  <c:v>6.3551281299999998E-2</c:v>
                </c:pt>
                <c:pt idx="283">
                  <c:v>6.2407785299999997E-2</c:v>
                </c:pt>
                <c:pt idx="284">
                  <c:v>5.7756796999999999E-2</c:v>
                </c:pt>
                <c:pt idx="285">
                  <c:v>5.2981558999999998E-2</c:v>
                </c:pt>
                <c:pt idx="286">
                  <c:v>5.0546594399999999E-2</c:v>
                </c:pt>
                <c:pt idx="287">
                  <c:v>4.4315663999999998E-2</c:v>
                </c:pt>
                <c:pt idx="288">
                  <c:v>4.3044014700000001E-2</c:v>
                </c:pt>
                <c:pt idx="289">
                  <c:v>3.9176282600000001E-2</c:v>
                </c:pt>
                <c:pt idx="290">
                  <c:v>3.7869239899999997E-2</c:v>
                </c:pt>
                <c:pt idx="291">
                  <c:v>3.5228338200000001E-2</c:v>
                </c:pt>
                <c:pt idx="292">
                  <c:v>3.3894468900000002E-2</c:v>
                </c:pt>
                <c:pt idx="293">
                  <c:v>3.2551631099999999E-2</c:v>
                </c:pt>
                <c:pt idx="294">
                  <c:v>2.7089699200000001E-2</c:v>
                </c:pt>
                <c:pt idx="295">
                  <c:v>2.5701310599999999E-2</c:v>
                </c:pt>
                <c:pt idx="296">
                  <c:v>1.7173098000000001E-2</c:v>
                </c:pt>
                <c:pt idx="297">
                  <c:v>6.7764360000000003E-3</c:v>
                </c:pt>
                <c:pt idx="298">
                  <c:v>2.1657044000000002E-3</c:v>
                </c:pt>
                <c:pt idx="299">
                  <c:v>-9.6180500000000004E-4</c:v>
                </c:pt>
                <c:pt idx="300">
                  <c:v>-1.2256504999999999E-2</c:v>
                </c:pt>
                <c:pt idx="301">
                  <c:v>-1.391481E-2</c:v>
                </c:pt>
                <c:pt idx="302">
                  <c:v>-1.55844E-2</c:v>
                </c:pt>
                <c:pt idx="303">
                  <c:v>-2.2375184999999999E-2</c:v>
                </c:pt>
                <c:pt idx="304">
                  <c:v>-2.4100880000000002E-2</c:v>
                </c:pt>
                <c:pt idx="305">
                  <c:v>-3.2896781999999999E-2</c:v>
                </c:pt>
              </c:numCache>
            </c:numRef>
          </c:val>
          <c:extLst>
            <c:ext xmlns:c16="http://schemas.microsoft.com/office/drawing/2014/chart" uri="{C3380CC4-5D6E-409C-BE32-E72D297353CC}">
              <c16:uniqueId val="{00000001-E390-4426-BA77-B6D38FC02B3D}"/>
            </c:ext>
          </c:extLst>
        </c:ser>
        <c:dLbls>
          <c:showLegendKey val="0"/>
          <c:showVal val="0"/>
          <c:showCatName val="0"/>
          <c:showSerName val="0"/>
          <c:showPercent val="0"/>
          <c:showBubbleSize val="0"/>
        </c:dLbls>
        <c:axId val="497182696"/>
        <c:axId val="497184664"/>
      </c:areaChart>
      <c:lineChart>
        <c:grouping val="standard"/>
        <c:varyColors val="0"/>
        <c:ser>
          <c:idx val="0"/>
          <c:order val="0"/>
          <c:tx>
            <c:v>Probability</c:v>
          </c:tx>
          <c:spPr>
            <a:ln w="22225" cap="rnd">
              <a:solidFill>
                <a:schemeClr val="accent1">
                  <a:lumMod val="75000"/>
                </a:schemeClr>
              </a:solidFill>
              <a:round/>
            </a:ln>
            <a:effectLst/>
          </c:spPr>
          <c:marker>
            <c:symbol val="none"/>
          </c:marker>
          <c:cat>
            <c:numRef>
              <c:f>'Grade 3 Num'!$A$6:$A$340</c:f>
              <c:numCache>
                <c:formatCode>General</c:formatCode>
                <c:ptCount val="33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7</c:v>
                </c:pt>
                <c:pt idx="126">
                  <c:v>128</c:v>
                </c:pt>
                <c:pt idx="127">
                  <c:v>129</c:v>
                </c:pt>
                <c:pt idx="128">
                  <c:v>130</c:v>
                </c:pt>
                <c:pt idx="129">
                  <c:v>132</c:v>
                </c:pt>
                <c:pt idx="130">
                  <c:v>133</c:v>
                </c:pt>
                <c:pt idx="131">
                  <c:v>134</c:v>
                </c:pt>
                <c:pt idx="132">
                  <c:v>137</c:v>
                </c:pt>
                <c:pt idx="133">
                  <c:v>138</c:v>
                </c:pt>
                <c:pt idx="134">
                  <c:v>139</c:v>
                </c:pt>
                <c:pt idx="135">
                  <c:v>140</c:v>
                </c:pt>
                <c:pt idx="136">
                  <c:v>141</c:v>
                </c:pt>
                <c:pt idx="137">
                  <c:v>142</c:v>
                </c:pt>
                <c:pt idx="138">
                  <c:v>143</c:v>
                </c:pt>
                <c:pt idx="139">
                  <c:v>145</c:v>
                </c:pt>
                <c:pt idx="140">
                  <c:v>147</c:v>
                </c:pt>
                <c:pt idx="141">
                  <c:v>148</c:v>
                </c:pt>
                <c:pt idx="142">
                  <c:v>149</c:v>
                </c:pt>
                <c:pt idx="143">
                  <c:v>150</c:v>
                </c:pt>
                <c:pt idx="144">
                  <c:v>151</c:v>
                </c:pt>
                <c:pt idx="145">
                  <c:v>153</c:v>
                </c:pt>
                <c:pt idx="146">
                  <c:v>154</c:v>
                </c:pt>
                <c:pt idx="147">
                  <c:v>156</c:v>
                </c:pt>
                <c:pt idx="148">
                  <c:v>157</c:v>
                </c:pt>
                <c:pt idx="149">
                  <c:v>158</c:v>
                </c:pt>
                <c:pt idx="150">
                  <c:v>159</c:v>
                </c:pt>
                <c:pt idx="151">
                  <c:v>160</c:v>
                </c:pt>
                <c:pt idx="152">
                  <c:v>161</c:v>
                </c:pt>
                <c:pt idx="153">
                  <c:v>162</c:v>
                </c:pt>
                <c:pt idx="154">
                  <c:v>163</c:v>
                </c:pt>
                <c:pt idx="155">
                  <c:v>164</c:v>
                </c:pt>
                <c:pt idx="156">
                  <c:v>167</c:v>
                </c:pt>
                <c:pt idx="157">
                  <c:v>168</c:v>
                </c:pt>
                <c:pt idx="158">
                  <c:v>169</c:v>
                </c:pt>
                <c:pt idx="159">
                  <c:v>170</c:v>
                </c:pt>
                <c:pt idx="160">
                  <c:v>171</c:v>
                </c:pt>
                <c:pt idx="161">
                  <c:v>173</c:v>
                </c:pt>
                <c:pt idx="162">
                  <c:v>174</c:v>
                </c:pt>
                <c:pt idx="163">
                  <c:v>175</c:v>
                </c:pt>
                <c:pt idx="164">
                  <c:v>176</c:v>
                </c:pt>
                <c:pt idx="165">
                  <c:v>177</c:v>
                </c:pt>
                <c:pt idx="166">
                  <c:v>178</c:v>
                </c:pt>
                <c:pt idx="167">
                  <c:v>179</c:v>
                </c:pt>
                <c:pt idx="168">
                  <c:v>180</c:v>
                </c:pt>
                <c:pt idx="169">
                  <c:v>181</c:v>
                </c:pt>
                <c:pt idx="170">
                  <c:v>182</c:v>
                </c:pt>
                <c:pt idx="171">
                  <c:v>183</c:v>
                </c:pt>
                <c:pt idx="172">
                  <c:v>184</c:v>
                </c:pt>
                <c:pt idx="173">
                  <c:v>185</c:v>
                </c:pt>
                <c:pt idx="174">
                  <c:v>186</c:v>
                </c:pt>
                <c:pt idx="175">
                  <c:v>187</c:v>
                </c:pt>
                <c:pt idx="176">
                  <c:v>188</c:v>
                </c:pt>
                <c:pt idx="177">
                  <c:v>189</c:v>
                </c:pt>
                <c:pt idx="178">
                  <c:v>190</c:v>
                </c:pt>
                <c:pt idx="179">
                  <c:v>191</c:v>
                </c:pt>
                <c:pt idx="180">
                  <c:v>192</c:v>
                </c:pt>
                <c:pt idx="181">
                  <c:v>193</c:v>
                </c:pt>
                <c:pt idx="182">
                  <c:v>194</c:v>
                </c:pt>
                <c:pt idx="183">
                  <c:v>195</c:v>
                </c:pt>
                <c:pt idx="184">
                  <c:v>196</c:v>
                </c:pt>
                <c:pt idx="185">
                  <c:v>197</c:v>
                </c:pt>
                <c:pt idx="186">
                  <c:v>198</c:v>
                </c:pt>
                <c:pt idx="187">
                  <c:v>200</c:v>
                </c:pt>
                <c:pt idx="188">
                  <c:v>202</c:v>
                </c:pt>
                <c:pt idx="189">
                  <c:v>203</c:v>
                </c:pt>
                <c:pt idx="190">
                  <c:v>204</c:v>
                </c:pt>
                <c:pt idx="191">
                  <c:v>206</c:v>
                </c:pt>
                <c:pt idx="192">
                  <c:v>208</c:v>
                </c:pt>
                <c:pt idx="193">
                  <c:v>209</c:v>
                </c:pt>
                <c:pt idx="194">
                  <c:v>211</c:v>
                </c:pt>
                <c:pt idx="195">
                  <c:v>214</c:v>
                </c:pt>
                <c:pt idx="196">
                  <c:v>217</c:v>
                </c:pt>
                <c:pt idx="197">
                  <c:v>219</c:v>
                </c:pt>
                <c:pt idx="198">
                  <c:v>221</c:v>
                </c:pt>
                <c:pt idx="199">
                  <c:v>222</c:v>
                </c:pt>
                <c:pt idx="200">
                  <c:v>224</c:v>
                </c:pt>
                <c:pt idx="201">
                  <c:v>225</c:v>
                </c:pt>
                <c:pt idx="202">
                  <c:v>226</c:v>
                </c:pt>
                <c:pt idx="203">
                  <c:v>227</c:v>
                </c:pt>
                <c:pt idx="204">
                  <c:v>229</c:v>
                </c:pt>
                <c:pt idx="205">
                  <c:v>230</c:v>
                </c:pt>
                <c:pt idx="206">
                  <c:v>232</c:v>
                </c:pt>
                <c:pt idx="207">
                  <c:v>233</c:v>
                </c:pt>
                <c:pt idx="208">
                  <c:v>234</c:v>
                </c:pt>
                <c:pt idx="209">
                  <c:v>235</c:v>
                </c:pt>
                <c:pt idx="210">
                  <c:v>236</c:v>
                </c:pt>
                <c:pt idx="211">
                  <c:v>238</c:v>
                </c:pt>
                <c:pt idx="212">
                  <c:v>239</c:v>
                </c:pt>
                <c:pt idx="213">
                  <c:v>240</c:v>
                </c:pt>
                <c:pt idx="214">
                  <c:v>241</c:v>
                </c:pt>
                <c:pt idx="215">
                  <c:v>243</c:v>
                </c:pt>
                <c:pt idx="216">
                  <c:v>244</c:v>
                </c:pt>
                <c:pt idx="217">
                  <c:v>247</c:v>
                </c:pt>
                <c:pt idx="218">
                  <c:v>248</c:v>
                </c:pt>
                <c:pt idx="219">
                  <c:v>250</c:v>
                </c:pt>
                <c:pt idx="220">
                  <c:v>252</c:v>
                </c:pt>
                <c:pt idx="221">
                  <c:v>253</c:v>
                </c:pt>
                <c:pt idx="222">
                  <c:v>254</c:v>
                </c:pt>
                <c:pt idx="223">
                  <c:v>255</c:v>
                </c:pt>
                <c:pt idx="224">
                  <c:v>256</c:v>
                </c:pt>
                <c:pt idx="225">
                  <c:v>259</c:v>
                </c:pt>
                <c:pt idx="226">
                  <c:v>260</c:v>
                </c:pt>
                <c:pt idx="227">
                  <c:v>261</c:v>
                </c:pt>
                <c:pt idx="228">
                  <c:v>263</c:v>
                </c:pt>
                <c:pt idx="229">
                  <c:v>264</c:v>
                </c:pt>
                <c:pt idx="230">
                  <c:v>265</c:v>
                </c:pt>
                <c:pt idx="231">
                  <c:v>266</c:v>
                </c:pt>
                <c:pt idx="232">
                  <c:v>267</c:v>
                </c:pt>
                <c:pt idx="233">
                  <c:v>270</c:v>
                </c:pt>
                <c:pt idx="234">
                  <c:v>272</c:v>
                </c:pt>
                <c:pt idx="235">
                  <c:v>276</c:v>
                </c:pt>
                <c:pt idx="236">
                  <c:v>277</c:v>
                </c:pt>
                <c:pt idx="237">
                  <c:v>279</c:v>
                </c:pt>
                <c:pt idx="238">
                  <c:v>281</c:v>
                </c:pt>
                <c:pt idx="239">
                  <c:v>283</c:v>
                </c:pt>
                <c:pt idx="240">
                  <c:v>284</c:v>
                </c:pt>
                <c:pt idx="241">
                  <c:v>287</c:v>
                </c:pt>
                <c:pt idx="242">
                  <c:v>288</c:v>
                </c:pt>
                <c:pt idx="243">
                  <c:v>289</c:v>
                </c:pt>
                <c:pt idx="244">
                  <c:v>290</c:v>
                </c:pt>
                <c:pt idx="245">
                  <c:v>291</c:v>
                </c:pt>
                <c:pt idx="246">
                  <c:v>292</c:v>
                </c:pt>
                <c:pt idx="247">
                  <c:v>294</c:v>
                </c:pt>
                <c:pt idx="248">
                  <c:v>295</c:v>
                </c:pt>
                <c:pt idx="249">
                  <c:v>300</c:v>
                </c:pt>
                <c:pt idx="250">
                  <c:v>302</c:v>
                </c:pt>
                <c:pt idx="251">
                  <c:v>303</c:v>
                </c:pt>
                <c:pt idx="252">
                  <c:v>307</c:v>
                </c:pt>
                <c:pt idx="253">
                  <c:v>309</c:v>
                </c:pt>
                <c:pt idx="254">
                  <c:v>310</c:v>
                </c:pt>
                <c:pt idx="255">
                  <c:v>311</c:v>
                </c:pt>
                <c:pt idx="256">
                  <c:v>314</c:v>
                </c:pt>
                <c:pt idx="257">
                  <c:v>315</c:v>
                </c:pt>
                <c:pt idx="258">
                  <c:v>316</c:v>
                </c:pt>
                <c:pt idx="259">
                  <c:v>318</c:v>
                </c:pt>
                <c:pt idx="260">
                  <c:v>326</c:v>
                </c:pt>
                <c:pt idx="261">
                  <c:v>327</c:v>
                </c:pt>
                <c:pt idx="262">
                  <c:v>333</c:v>
                </c:pt>
                <c:pt idx="263">
                  <c:v>336</c:v>
                </c:pt>
                <c:pt idx="264">
                  <c:v>337</c:v>
                </c:pt>
                <c:pt idx="265">
                  <c:v>338</c:v>
                </c:pt>
                <c:pt idx="266">
                  <c:v>340</c:v>
                </c:pt>
                <c:pt idx="267">
                  <c:v>341</c:v>
                </c:pt>
                <c:pt idx="268">
                  <c:v>343</c:v>
                </c:pt>
                <c:pt idx="269">
                  <c:v>344</c:v>
                </c:pt>
                <c:pt idx="270">
                  <c:v>347</c:v>
                </c:pt>
                <c:pt idx="271">
                  <c:v>354</c:v>
                </c:pt>
                <c:pt idx="272">
                  <c:v>356</c:v>
                </c:pt>
                <c:pt idx="273">
                  <c:v>357</c:v>
                </c:pt>
                <c:pt idx="274">
                  <c:v>358</c:v>
                </c:pt>
                <c:pt idx="275">
                  <c:v>369</c:v>
                </c:pt>
                <c:pt idx="276">
                  <c:v>373</c:v>
                </c:pt>
                <c:pt idx="277">
                  <c:v>375</c:v>
                </c:pt>
                <c:pt idx="278">
                  <c:v>376</c:v>
                </c:pt>
                <c:pt idx="279">
                  <c:v>377</c:v>
                </c:pt>
                <c:pt idx="280">
                  <c:v>379</c:v>
                </c:pt>
                <c:pt idx="281">
                  <c:v>382</c:v>
                </c:pt>
                <c:pt idx="282">
                  <c:v>384</c:v>
                </c:pt>
                <c:pt idx="283">
                  <c:v>385</c:v>
                </c:pt>
                <c:pt idx="284">
                  <c:v>389</c:v>
                </c:pt>
                <c:pt idx="285">
                  <c:v>393</c:v>
                </c:pt>
                <c:pt idx="286">
                  <c:v>395</c:v>
                </c:pt>
                <c:pt idx="287">
                  <c:v>400</c:v>
                </c:pt>
                <c:pt idx="288">
                  <c:v>401</c:v>
                </c:pt>
                <c:pt idx="289">
                  <c:v>404</c:v>
                </c:pt>
                <c:pt idx="290">
                  <c:v>405</c:v>
                </c:pt>
                <c:pt idx="291">
                  <c:v>407</c:v>
                </c:pt>
                <c:pt idx="292">
                  <c:v>408</c:v>
                </c:pt>
                <c:pt idx="293">
                  <c:v>409</c:v>
                </c:pt>
                <c:pt idx="294">
                  <c:v>413</c:v>
                </c:pt>
                <c:pt idx="295">
                  <c:v>414</c:v>
                </c:pt>
                <c:pt idx="296">
                  <c:v>420</c:v>
                </c:pt>
                <c:pt idx="297">
                  <c:v>427</c:v>
                </c:pt>
                <c:pt idx="298">
                  <c:v>430</c:v>
                </c:pt>
                <c:pt idx="299">
                  <c:v>432</c:v>
                </c:pt>
                <c:pt idx="300">
                  <c:v>439</c:v>
                </c:pt>
                <c:pt idx="301">
                  <c:v>440</c:v>
                </c:pt>
                <c:pt idx="302">
                  <c:v>441</c:v>
                </c:pt>
                <c:pt idx="303">
                  <c:v>445</c:v>
                </c:pt>
                <c:pt idx="304">
                  <c:v>446</c:v>
                </c:pt>
                <c:pt idx="305">
                  <c:v>451</c:v>
                </c:pt>
                <c:pt idx="306">
                  <c:v>452</c:v>
                </c:pt>
                <c:pt idx="307">
                  <c:v>453</c:v>
                </c:pt>
                <c:pt idx="308">
                  <c:v>457</c:v>
                </c:pt>
                <c:pt idx="309">
                  <c:v>459</c:v>
                </c:pt>
                <c:pt idx="310">
                  <c:v>461</c:v>
                </c:pt>
                <c:pt idx="311">
                  <c:v>468</c:v>
                </c:pt>
                <c:pt idx="312">
                  <c:v>471</c:v>
                </c:pt>
                <c:pt idx="313">
                  <c:v>472</c:v>
                </c:pt>
                <c:pt idx="314">
                  <c:v>499</c:v>
                </c:pt>
                <c:pt idx="315">
                  <c:v>519</c:v>
                </c:pt>
                <c:pt idx="316">
                  <c:v>524</c:v>
                </c:pt>
                <c:pt idx="317">
                  <c:v>528</c:v>
                </c:pt>
                <c:pt idx="318">
                  <c:v>534</c:v>
                </c:pt>
                <c:pt idx="319">
                  <c:v>536</c:v>
                </c:pt>
                <c:pt idx="320">
                  <c:v>540</c:v>
                </c:pt>
                <c:pt idx="321">
                  <c:v>541</c:v>
                </c:pt>
                <c:pt idx="322">
                  <c:v>550</c:v>
                </c:pt>
                <c:pt idx="323">
                  <c:v>554</c:v>
                </c:pt>
                <c:pt idx="324">
                  <c:v>558</c:v>
                </c:pt>
                <c:pt idx="325">
                  <c:v>560</c:v>
                </c:pt>
                <c:pt idx="326">
                  <c:v>563</c:v>
                </c:pt>
                <c:pt idx="327">
                  <c:v>573</c:v>
                </c:pt>
                <c:pt idx="328">
                  <c:v>581</c:v>
                </c:pt>
                <c:pt idx="329">
                  <c:v>591</c:v>
                </c:pt>
                <c:pt idx="330">
                  <c:v>634</c:v>
                </c:pt>
                <c:pt idx="331">
                  <c:v>642</c:v>
                </c:pt>
                <c:pt idx="332">
                  <c:v>665</c:v>
                </c:pt>
                <c:pt idx="333">
                  <c:v>764</c:v>
                </c:pt>
                <c:pt idx="334">
                  <c:v>804</c:v>
                </c:pt>
              </c:numCache>
            </c:numRef>
          </c:cat>
          <c:val>
            <c:numRef>
              <c:f>'Grade 3 Num'!$B$6:$B$311</c:f>
              <c:numCache>
                <c:formatCode>General</c:formatCode>
                <c:ptCount val="306"/>
                <c:pt idx="0">
                  <c:v>-1.2645498999999999E-2</c:v>
                </c:pt>
                <c:pt idx="1">
                  <c:v>-9.0637540000000003E-3</c:v>
                </c:pt>
                <c:pt idx="2">
                  <c:v>-5.481461E-3</c:v>
                </c:pt>
                <c:pt idx="3">
                  <c:v>-1.8982529999999999E-3</c:v>
                </c:pt>
                <c:pt idx="4">
                  <c:v>1.6860535E-3</c:v>
                </c:pt>
                <c:pt idx="5">
                  <c:v>5.2715964000000001E-3</c:v>
                </c:pt>
                <c:pt idx="6">
                  <c:v>8.8584340000000001E-3</c:v>
                </c:pt>
                <c:pt idx="7">
                  <c:v>1.24466388E-2</c:v>
                </c:pt>
                <c:pt idx="8">
                  <c:v>1.6036311399999999E-2</c:v>
                </c:pt>
                <c:pt idx="9">
                  <c:v>1.96274016E-2</c:v>
                </c:pt>
                <c:pt idx="10">
                  <c:v>2.3219809800000001E-2</c:v>
                </c:pt>
                <c:pt idx="11">
                  <c:v>2.6813436100000001E-2</c:v>
                </c:pt>
                <c:pt idx="12">
                  <c:v>3.04080288E-2</c:v>
                </c:pt>
                <c:pt idx="13">
                  <c:v>3.4003152000000002E-2</c:v>
                </c:pt>
                <c:pt idx="14">
                  <c:v>3.7598392899999999E-2</c:v>
                </c:pt>
                <c:pt idx="15">
                  <c:v>4.1193279100000001E-2</c:v>
                </c:pt>
                <c:pt idx="16">
                  <c:v>4.4787259900000001E-2</c:v>
                </c:pt>
                <c:pt idx="17">
                  <c:v>4.83796529E-2</c:v>
                </c:pt>
                <c:pt idx="18">
                  <c:v>5.1969636999999999E-2</c:v>
                </c:pt>
                <c:pt idx="19">
                  <c:v>5.5556159000000001E-2</c:v>
                </c:pt>
                <c:pt idx="20">
                  <c:v>5.91379405E-2</c:v>
                </c:pt>
                <c:pt idx="21">
                  <c:v>6.2713603600000001E-2</c:v>
                </c:pt>
                <c:pt idx="22">
                  <c:v>6.6281695700000004E-2</c:v>
                </c:pt>
                <c:pt idx="23">
                  <c:v>6.9840536199999997E-2</c:v>
                </c:pt>
                <c:pt idx="24">
                  <c:v>7.3387974199999997E-2</c:v>
                </c:pt>
                <c:pt idx="25">
                  <c:v>7.69213864E-2</c:v>
                </c:pt>
                <c:pt idx="26">
                  <c:v>8.0438099400000004E-2</c:v>
                </c:pt>
                <c:pt idx="27">
                  <c:v>8.3935667000000005E-2</c:v>
                </c:pt>
                <c:pt idx="28">
                  <c:v>8.7413053899999996E-2</c:v>
                </c:pt>
                <c:pt idx="29">
                  <c:v>9.08695432E-2</c:v>
                </c:pt>
                <c:pt idx="30">
                  <c:v>9.4304268999999996E-2</c:v>
                </c:pt>
                <c:pt idx="31">
                  <c:v>9.7716302800000002E-2</c:v>
                </c:pt>
                <c:pt idx="32">
                  <c:v>0.1011046604</c:v>
                </c:pt>
                <c:pt idx="33">
                  <c:v>0.1044683418</c:v>
                </c:pt>
                <c:pt idx="34">
                  <c:v>0.1078062633</c:v>
                </c:pt>
                <c:pt idx="35">
                  <c:v>0.11111724470000001</c:v>
                </c:pt>
                <c:pt idx="36">
                  <c:v>0.1144000322</c:v>
                </c:pt>
                <c:pt idx="37">
                  <c:v>0.11765331549999999</c:v>
                </c:pt>
                <c:pt idx="38">
                  <c:v>0.1208757236</c:v>
                </c:pt>
                <c:pt idx="39">
                  <c:v>0.1240659606</c:v>
                </c:pt>
                <c:pt idx="40">
                  <c:v>0.1272228457</c:v>
                </c:pt>
                <c:pt idx="41">
                  <c:v>0.13034525399999999</c:v>
                </c:pt>
                <c:pt idx="42">
                  <c:v>0.13343208949999999</c:v>
                </c:pt>
                <c:pt idx="43">
                  <c:v>0.13648216769999999</c:v>
                </c:pt>
                <c:pt idx="44">
                  <c:v>0.13949403420000001</c:v>
                </c:pt>
                <c:pt idx="45">
                  <c:v>0.14246604800000001</c:v>
                </c:pt>
                <c:pt idx="46">
                  <c:v>0.1453966854</c:v>
                </c:pt>
                <c:pt idx="47">
                  <c:v>0.14828448729999999</c:v>
                </c:pt>
                <c:pt idx="48">
                  <c:v>0.15112808480000001</c:v>
                </c:pt>
                <c:pt idx="49">
                  <c:v>0.15392625509999999</c:v>
                </c:pt>
                <c:pt idx="50">
                  <c:v>0.15667816709999999</c:v>
                </c:pt>
                <c:pt idx="51">
                  <c:v>0.15938354709999999</c:v>
                </c:pt>
                <c:pt idx="52">
                  <c:v>0.16204313100000001</c:v>
                </c:pt>
                <c:pt idx="53">
                  <c:v>0.16465776500000001</c:v>
                </c:pt>
                <c:pt idx="54">
                  <c:v>0.16722824589999999</c:v>
                </c:pt>
                <c:pt idx="55">
                  <c:v>0.1697554517</c:v>
                </c:pt>
                <c:pt idx="56">
                  <c:v>0.17224025609999999</c:v>
                </c:pt>
                <c:pt idx="57">
                  <c:v>0.17468346370000001</c:v>
                </c:pt>
                <c:pt idx="58">
                  <c:v>0.17708586500000001</c:v>
                </c:pt>
                <c:pt idx="59">
                  <c:v>0.17944819510000001</c:v>
                </c:pt>
                <c:pt idx="60">
                  <c:v>0.1817711149</c:v>
                </c:pt>
                <c:pt idx="61">
                  <c:v>0.1840553922</c:v>
                </c:pt>
                <c:pt idx="62">
                  <c:v>0.18630189690000001</c:v>
                </c:pt>
                <c:pt idx="63">
                  <c:v>0.18851148279999999</c:v>
                </c:pt>
                <c:pt idx="64">
                  <c:v>0.19068496309999999</c:v>
                </c:pt>
                <c:pt idx="65">
                  <c:v>0.19282308949999999</c:v>
                </c:pt>
                <c:pt idx="66">
                  <c:v>0.19492656999999999</c:v>
                </c:pt>
                <c:pt idx="67">
                  <c:v>0.19699610079999999</c:v>
                </c:pt>
                <c:pt idx="68">
                  <c:v>0.19903236429999999</c:v>
                </c:pt>
                <c:pt idx="69">
                  <c:v>0.20103596409999999</c:v>
                </c:pt>
                <c:pt idx="70">
                  <c:v>0.2030074519</c:v>
                </c:pt>
                <c:pt idx="71">
                  <c:v>0.20494732700000001</c:v>
                </c:pt>
                <c:pt idx="72">
                  <c:v>0.20685601109999999</c:v>
                </c:pt>
                <c:pt idx="73">
                  <c:v>0.208733895</c:v>
                </c:pt>
                <c:pt idx="74">
                  <c:v>0.2105812467</c:v>
                </c:pt>
                <c:pt idx="75">
                  <c:v>0.21239828429999999</c:v>
                </c:pt>
                <c:pt idx="76">
                  <c:v>0.2141853017</c:v>
                </c:pt>
                <c:pt idx="77">
                  <c:v>0.21594275769999999</c:v>
                </c:pt>
                <c:pt idx="78">
                  <c:v>0.21767117229999999</c:v>
                </c:pt>
                <c:pt idx="79">
                  <c:v>0.2193711005</c:v>
                </c:pt>
                <c:pt idx="80">
                  <c:v>0.22104316839999999</c:v>
                </c:pt>
                <c:pt idx="81">
                  <c:v>0.2226880721</c:v>
                </c:pt>
                <c:pt idx="82">
                  <c:v>0.2243064612</c:v>
                </c:pt>
                <c:pt idx="83">
                  <c:v>0.22589892989999999</c:v>
                </c:pt>
                <c:pt idx="84">
                  <c:v>0.22746613060000001</c:v>
                </c:pt>
                <c:pt idx="85">
                  <c:v>0.22900867959999999</c:v>
                </c:pt>
                <c:pt idx="86">
                  <c:v>0.23052723080000001</c:v>
                </c:pt>
                <c:pt idx="87">
                  <c:v>0.2320224129</c:v>
                </c:pt>
                <c:pt idx="88">
                  <c:v>0.23349480819999999</c:v>
                </c:pt>
                <c:pt idx="89">
                  <c:v>0.23494496470000001</c:v>
                </c:pt>
                <c:pt idx="90">
                  <c:v>0.23637338229999999</c:v>
                </c:pt>
                <c:pt idx="91">
                  <c:v>0.2377804889</c:v>
                </c:pt>
                <c:pt idx="92">
                  <c:v>0.23916673420000001</c:v>
                </c:pt>
                <c:pt idx="93">
                  <c:v>0.240532621</c:v>
                </c:pt>
                <c:pt idx="94">
                  <c:v>0.24187866690000001</c:v>
                </c:pt>
                <c:pt idx="95">
                  <c:v>0.243205374</c:v>
                </c:pt>
                <c:pt idx="96">
                  <c:v>0.24451325700000001</c:v>
                </c:pt>
                <c:pt idx="97">
                  <c:v>0.2458028652</c:v>
                </c:pt>
                <c:pt idx="98">
                  <c:v>0.24707473869999999</c:v>
                </c:pt>
                <c:pt idx="99">
                  <c:v>0.2483294026</c:v>
                </c:pt>
                <c:pt idx="100">
                  <c:v>0.24956737809999999</c:v>
                </c:pt>
                <c:pt idx="101">
                  <c:v>0.25078915000000002</c:v>
                </c:pt>
                <c:pt idx="102">
                  <c:v>0.25199515820000001</c:v>
                </c:pt>
                <c:pt idx="103">
                  <c:v>0.25318578549999998</c:v>
                </c:pt>
                <c:pt idx="104">
                  <c:v>0.25436142750000001</c:v>
                </c:pt>
                <c:pt idx="105">
                  <c:v>0.25552247220000002</c:v>
                </c:pt>
                <c:pt idx="106">
                  <c:v>0.25666928700000002</c:v>
                </c:pt>
                <c:pt idx="107">
                  <c:v>0.25892149110000001</c:v>
                </c:pt>
                <c:pt idx="108">
                  <c:v>0.26002743579999998</c:v>
                </c:pt>
                <c:pt idx="109">
                  <c:v>0.26112033070000001</c:v>
                </c:pt>
                <c:pt idx="110">
                  <c:v>0.2622004577</c:v>
                </c:pt>
                <c:pt idx="111">
                  <c:v>0.26326812859999998</c:v>
                </c:pt>
                <c:pt idx="112">
                  <c:v>0.26432360399999999</c:v>
                </c:pt>
                <c:pt idx="113">
                  <c:v>0.26536707110000002</c:v>
                </c:pt>
                <c:pt idx="114">
                  <c:v>0.26639869350000001</c:v>
                </c:pt>
                <c:pt idx="115">
                  <c:v>0.26741866780000001</c:v>
                </c:pt>
                <c:pt idx="116">
                  <c:v>0.26842724029999998</c:v>
                </c:pt>
                <c:pt idx="117">
                  <c:v>0.26942470349999997</c:v>
                </c:pt>
                <c:pt idx="118">
                  <c:v>0.27041137230000001</c:v>
                </c:pt>
                <c:pt idx="119">
                  <c:v>0.27138749280000002</c:v>
                </c:pt>
                <c:pt idx="120">
                  <c:v>0.27235326259999998</c:v>
                </c:pt>
                <c:pt idx="121">
                  <c:v>0.2733089273</c:v>
                </c:pt>
                <c:pt idx="122">
                  <c:v>0.27425477269999998</c:v>
                </c:pt>
                <c:pt idx="123">
                  <c:v>0.27519104630000002</c:v>
                </c:pt>
                <c:pt idx="124">
                  <c:v>0.2761179513</c:v>
                </c:pt>
                <c:pt idx="125">
                  <c:v>0.27794430149999999</c:v>
                </c:pt>
                <c:pt idx="126">
                  <c:v>0.27884409129999999</c:v>
                </c:pt>
                <c:pt idx="127">
                  <c:v>0.2797351246</c:v>
                </c:pt>
                <c:pt idx="128">
                  <c:v>0.28061745910000002</c:v>
                </c:pt>
                <c:pt idx="129">
                  <c:v>0.2823560544</c:v>
                </c:pt>
                <c:pt idx="130">
                  <c:v>0.28321231429999999</c:v>
                </c:pt>
                <c:pt idx="131">
                  <c:v>0.28406000100000001</c:v>
                </c:pt>
                <c:pt idx="132">
                  <c:v>0.28655336409999999</c:v>
                </c:pt>
                <c:pt idx="133">
                  <c:v>0.28736846579999997</c:v>
                </c:pt>
                <c:pt idx="134">
                  <c:v>0.28817581009999998</c:v>
                </c:pt>
                <c:pt idx="135">
                  <c:v>0.28897552380000002</c:v>
                </c:pt>
                <c:pt idx="136">
                  <c:v>0.2897677126</c:v>
                </c:pt>
                <c:pt idx="137">
                  <c:v>0.29055244540000003</c:v>
                </c:pt>
                <c:pt idx="138">
                  <c:v>0.29132974519999999</c:v>
                </c:pt>
                <c:pt idx="139">
                  <c:v>0.29286213080000001</c:v>
                </c:pt>
                <c:pt idx="140">
                  <c:v>0.29436483949999998</c:v>
                </c:pt>
                <c:pt idx="141">
                  <c:v>0.29510498499999999</c:v>
                </c:pt>
                <c:pt idx="142">
                  <c:v>0.29583758859999998</c:v>
                </c:pt>
                <c:pt idx="143">
                  <c:v>0.29656258670000002</c:v>
                </c:pt>
                <c:pt idx="144">
                  <c:v>0.29727989040000002</c:v>
                </c:pt>
                <c:pt idx="145">
                  <c:v>0.2986909036</c:v>
                </c:pt>
                <c:pt idx="146">
                  <c:v>0.29938432860000003</c:v>
                </c:pt>
                <c:pt idx="147">
                  <c:v>0.30074627819999999</c:v>
                </c:pt>
                <c:pt idx="148">
                  <c:v>0.3014144768</c:v>
                </c:pt>
                <c:pt idx="149">
                  <c:v>0.30207404970000001</c:v>
                </c:pt>
                <c:pt idx="150">
                  <c:v>0.3027249387</c:v>
                </c:pt>
                <c:pt idx="151">
                  <c:v>0.30336703390000003</c:v>
                </c:pt>
                <c:pt idx="152">
                  <c:v>0.3040002322</c:v>
                </c:pt>
                <c:pt idx="153">
                  <c:v>0.3046243991</c:v>
                </c:pt>
                <c:pt idx="154">
                  <c:v>0.30523939189999999</c:v>
                </c:pt>
                <c:pt idx="155">
                  <c:v>0.30584512520000001</c:v>
                </c:pt>
                <c:pt idx="156">
                  <c:v>0.30760584680000003</c:v>
                </c:pt>
                <c:pt idx="157">
                  <c:v>0.30817356509999999</c:v>
                </c:pt>
                <c:pt idx="158">
                  <c:v>0.30873159</c:v>
                </c:pt>
                <c:pt idx="159">
                  <c:v>0.30928004329999997</c:v>
                </c:pt>
                <c:pt idx="160">
                  <c:v>0.30981909390000001</c:v>
                </c:pt>
                <c:pt idx="161">
                  <c:v>0.31086975680000001</c:v>
                </c:pt>
                <c:pt idx="162">
                  <c:v>0.3113817317</c:v>
                </c:pt>
                <c:pt idx="163">
                  <c:v>0.311885093</c:v>
                </c:pt>
                <c:pt idx="164">
                  <c:v>0.3123801376</c:v>
                </c:pt>
                <c:pt idx="165">
                  <c:v>0.3128671395</c:v>
                </c:pt>
                <c:pt idx="166">
                  <c:v>0.3133462977</c:v>
                </c:pt>
                <c:pt idx="167">
                  <c:v>0.3138177365</c:v>
                </c:pt>
                <c:pt idx="168">
                  <c:v>0.31428149729999999</c:v>
                </c:pt>
                <c:pt idx="169">
                  <c:v>0.31473752490000001</c:v>
                </c:pt>
                <c:pt idx="170">
                  <c:v>0.3151857106</c:v>
                </c:pt>
                <c:pt idx="171">
                  <c:v>0.31562592589999999</c:v>
                </c:pt>
                <c:pt idx="172">
                  <c:v>0.31605804069999999</c:v>
                </c:pt>
                <c:pt idx="173">
                  <c:v>0.31648189799999998</c:v>
                </c:pt>
                <c:pt idx="174">
                  <c:v>0.31689734580000001</c:v>
                </c:pt>
                <c:pt idx="175">
                  <c:v>0.31730432460000002</c:v>
                </c:pt>
                <c:pt idx="176">
                  <c:v>0.3177027825</c:v>
                </c:pt>
                <c:pt idx="177">
                  <c:v>0.31809265549999999</c:v>
                </c:pt>
                <c:pt idx="178">
                  <c:v>0.31847391860000002</c:v>
                </c:pt>
                <c:pt idx="179">
                  <c:v>0.31884654670000001</c:v>
                </c:pt>
                <c:pt idx="180">
                  <c:v>0.31921053040000003</c:v>
                </c:pt>
                <c:pt idx="181">
                  <c:v>0.31956584859999998</c:v>
                </c:pt>
                <c:pt idx="182">
                  <c:v>0.3199125042</c:v>
                </c:pt>
                <c:pt idx="183">
                  <c:v>0.32025051659999998</c:v>
                </c:pt>
                <c:pt idx="184">
                  <c:v>0.32057991470000002</c:v>
                </c:pt>
                <c:pt idx="185">
                  <c:v>0.32090073060000002</c:v>
                </c:pt>
                <c:pt idx="186">
                  <c:v>0.32121303800000001</c:v>
                </c:pt>
                <c:pt idx="187">
                  <c:v>0.32181239249999999</c:v>
                </c:pt>
                <c:pt idx="188">
                  <c:v>0.32237846809999998</c:v>
                </c:pt>
                <c:pt idx="189">
                  <c:v>0.3226491588</c:v>
                </c:pt>
                <c:pt idx="190">
                  <c:v>0.32291171759999998</c:v>
                </c:pt>
                <c:pt idx="191">
                  <c:v>0.32341268029999998</c:v>
                </c:pt>
                <c:pt idx="192">
                  <c:v>0.32388178919999999</c:v>
                </c:pt>
                <c:pt idx="193">
                  <c:v>0.32410464529999999</c:v>
                </c:pt>
                <c:pt idx="194">
                  <c:v>0.32452764410000001</c:v>
                </c:pt>
                <c:pt idx="195">
                  <c:v>0.32510722800000003</c:v>
                </c:pt>
                <c:pt idx="196">
                  <c:v>0.32562327660000001</c:v>
                </c:pt>
                <c:pt idx="197">
                  <c:v>0.32593280800000002</c:v>
                </c:pt>
                <c:pt idx="198">
                  <c:v>0.32621548340000001</c:v>
                </c:pt>
                <c:pt idx="199">
                  <c:v>0.32634689160000002</c:v>
                </c:pt>
                <c:pt idx="200">
                  <c:v>0.32658994050000001</c:v>
                </c:pt>
                <c:pt idx="201">
                  <c:v>0.32670153270000002</c:v>
                </c:pt>
                <c:pt idx="202">
                  <c:v>0.32680642259999998</c:v>
                </c:pt>
                <c:pt idx="203">
                  <c:v>0.32690453139999998</c:v>
                </c:pt>
                <c:pt idx="204">
                  <c:v>0.32708054339999998</c:v>
                </c:pt>
                <c:pt idx="205">
                  <c:v>0.32715861759999998</c:v>
                </c:pt>
                <c:pt idx="206">
                  <c:v>0.32729554239999997</c:v>
                </c:pt>
                <c:pt idx="207">
                  <c:v>0.3273546598</c:v>
                </c:pt>
                <c:pt idx="208">
                  <c:v>0.32740776700000002</c:v>
                </c:pt>
                <c:pt idx="209">
                  <c:v>0.32745502409999999</c:v>
                </c:pt>
                <c:pt idx="210">
                  <c:v>0.32749655929999999</c:v>
                </c:pt>
                <c:pt idx="211">
                  <c:v>0.32756296439999999</c:v>
                </c:pt>
                <c:pt idx="212">
                  <c:v>0.32758815450000001</c:v>
                </c:pt>
                <c:pt idx="213">
                  <c:v>0.32760820260000001</c:v>
                </c:pt>
                <c:pt idx="214">
                  <c:v>0.32762325609999998</c:v>
                </c:pt>
                <c:pt idx="215">
                  <c:v>0.32763921260000001</c:v>
                </c:pt>
                <c:pt idx="216">
                  <c:v>0.32764049319999999</c:v>
                </c:pt>
                <c:pt idx="217">
                  <c:v>0.3276190343</c:v>
                </c:pt>
                <c:pt idx="218">
                  <c:v>0.3276036685</c:v>
                </c:pt>
                <c:pt idx="219">
                  <c:v>0.32756092060000003</c:v>
                </c:pt>
                <c:pt idx="220">
                  <c:v>0.32750229040000001</c:v>
                </c:pt>
                <c:pt idx="221">
                  <c:v>0.32746713230000002</c:v>
                </c:pt>
                <c:pt idx="222">
                  <c:v>0.32742808420000002</c:v>
                </c:pt>
                <c:pt idx="223">
                  <c:v>0.32738512120000002</c:v>
                </c:pt>
                <c:pt idx="224">
                  <c:v>0.3273382749</c:v>
                </c:pt>
                <c:pt idx="225">
                  <c:v>0.32717550620000002</c:v>
                </c:pt>
                <c:pt idx="226">
                  <c:v>0.32711417929999997</c:v>
                </c:pt>
                <c:pt idx="227">
                  <c:v>0.3270494598</c:v>
                </c:pt>
                <c:pt idx="228">
                  <c:v>0.32691010720000002</c:v>
                </c:pt>
                <c:pt idx="229">
                  <c:v>0.32683562830000001</c:v>
                </c:pt>
                <c:pt idx="230">
                  <c:v>0.32675799449999998</c:v>
                </c:pt>
                <c:pt idx="231">
                  <c:v>0.32667719299999998</c:v>
                </c:pt>
                <c:pt idx="232">
                  <c:v>0.3265931862</c:v>
                </c:pt>
                <c:pt idx="233">
                  <c:v>0.3263219356</c:v>
                </c:pt>
                <c:pt idx="234">
                  <c:v>0.32612503329999998</c:v>
                </c:pt>
                <c:pt idx="235">
                  <c:v>0.32569179590000003</c:v>
                </c:pt>
                <c:pt idx="236">
                  <c:v>0.32557503440000002</c:v>
                </c:pt>
                <c:pt idx="237">
                  <c:v>0.32533095620000002</c:v>
                </c:pt>
                <c:pt idx="238">
                  <c:v>0.32507214350000002</c:v>
                </c:pt>
                <c:pt idx="239">
                  <c:v>0.32479755300000002</c:v>
                </c:pt>
                <c:pt idx="240">
                  <c:v>0.32465392279999999</c:v>
                </c:pt>
                <c:pt idx="241">
                  <c:v>0.32419540099999999</c:v>
                </c:pt>
                <c:pt idx="242">
                  <c:v>0.32403267120000001</c:v>
                </c:pt>
                <c:pt idx="243">
                  <c:v>0.32386471290000002</c:v>
                </c:pt>
                <c:pt idx="244">
                  <c:v>0.32369137170000001</c:v>
                </c:pt>
                <c:pt idx="245">
                  <c:v>0.32351247529999999</c:v>
                </c:pt>
                <c:pt idx="246">
                  <c:v>0.3233278463</c:v>
                </c:pt>
                <c:pt idx="247">
                  <c:v>0.3229408171</c:v>
                </c:pt>
                <c:pt idx="248">
                  <c:v>0.32273812029999999</c:v>
                </c:pt>
                <c:pt idx="249">
                  <c:v>0.32162556910000001</c:v>
                </c:pt>
                <c:pt idx="250">
                  <c:v>0.32113051349999999</c:v>
                </c:pt>
                <c:pt idx="251">
                  <c:v>0.32087132299999999</c:v>
                </c:pt>
                <c:pt idx="252">
                  <c:v>0.31975082669999999</c:v>
                </c:pt>
                <c:pt idx="253">
                  <c:v>0.31913711719999999</c:v>
                </c:pt>
                <c:pt idx="254">
                  <c:v>0.31881618789999999</c:v>
                </c:pt>
                <c:pt idx="255">
                  <c:v>0.3184856747</c:v>
                </c:pt>
                <c:pt idx="256">
                  <c:v>0.31743547560000002</c:v>
                </c:pt>
                <c:pt idx="257">
                  <c:v>0.31706557369999999</c:v>
                </c:pt>
                <c:pt idx="258">
                  <c:v>0.31668563960000001</c:v>
                </c:pt>
                <c:pt idx="259">
                  <c:v>0.31589574300000001</c:v>
                </c:pt>
                <c:pt idx="260">
                  <c:v>0.31234458549999999</c:v>
                </c:pt>
                <c:pt idx="261">
                  <c:v>0.31185750940000001</c:v>
                </c:pt>
                <c:pt idx="262">
                  <c:v>0.30873551300000002</c:v>
                </c:pt>
                <c:pt idx="263">
                  <c:v>0.30704524509999997</c:v>
                </c:pt>
                <c:pt idx="264">
                  <c:v>0.30646246669999999</c:v>
                </c:pt>
                <c:pt idx="265">
                  <c:v>0.30586999599999998</c:v>
                </c:pt>
                <c:pt idx="266">
                  <c:v>0.30465618680000001</c:v>
                </c:pt>
                <c:pt idx="267">
                  <c:v>0.30403489519999999</c:v>
                </c:pt>
                <c:pt idx="268">
                  <c:v>0.30276342649999999</c:v>
                </c:pt>
                <c:pt idx="269">
                  <c:v>0.30211315599999999</c:v>
                </c:pt>
                <c:pt idx="270">
                  <c:v>0.3001041424</c:v>
                </c:pt>
                <c:pt idx="271">
                  <c:v>0.29508476090000002</c:v>
                </c:pt>
                <c:pt idx="272">
                  <c:v>0.29356885150000001</c:v>
                </c:pt>
                <c:pt idx="273">
                  <c:v>0.29279778829999997</c:v>
                </c:pt>
                <c:pt idx="274">
                  <c:v>0.29201808530000001</c:v>
                </c:pt>
                <c:pt idx="275">
                  <c:v>0.28289732449999999</c:v>
                </c:pt>
                <c:pt idx="276">
                  <c:v>0.27935088200000002</c:v>
                </c:pt>
                <c:pt idx="277">
                  <c:v>0.2775362985</c:v>
                </c:pt>
                <c:pt idx="278">
                  <c:v>0.27661910649999999</c:v>
                </c:pt>
                <c:pt idx="279">
                  <c:v>0.275695419</c:v>
                </c:pt>
                <c:pt idx="280">
                  <c:v>0.27382869050000003</c:v>
                </c:pt>
                <c:pt idx="281">
                  <c:v>0.27098057069999998</c:v>
                </c:pt>
                <c:pt idx="282">
                  <c:v>0.26905036770000001</c:v>
                </c:pt>
                <c:pt idx="283">
                  <c:v>0.26807597</c:v>
                </c:pt>
                <c:pt idx="284">
                  <c:v>0.26411893219999999</c:v>
                </c:pt>
                <c:pt idx="285">
                  <c:v>0.26007374119999999</c:v>
                </c:pt>
                <c:pt idx="286">
                  <c:v>0.25802064629999999</c:v>
                </c:pt>
                <c:pt idx="287">
                  <c:v>0.25280385799999999</c:v>
                </c:pt>
                <c:pt idx="288">
                  <c:v>0.25174649510000002</c:v>
                </c:pt>
                <c:pt idx="289">
                  <c:v>0.2485473003</c:v>
                </c:pt>
                <c:pt idx="290">
                  <c:v>0.2474721459</c:v>
                </c:pt>
                <c:pt idx="291">
                  <c:v>0.24530941370000001</c:v>
                </c:pt>
                <c:pt idx="292">
                  <c:v>0.24422208949999999</c:v>
                </c:pt>
                <c:pt idx="293">
                  <c:v>0.2431309425</c:v>
                </c:pt>
                <c:pt idx="294">
                  <c:v>0.23872969159999999</c:v>
                </c:pt>
                <c:pt idx="295">
                  <c:v>0.2376205508</c:v>
                </c:pt>
                <c:pt idx="296">
                  <c:v>0.23089474469999999</c:v>
                </c:pt>
                <c:pt idx="297">
                  <c:v>0.22289766359999999</c:v>
                </c:pt>
                <c:pt idx="298">
                  <c:v>0.2194205971</c:v>
                </c:pt>
                <c:pt idx="299">
                  <c:v>0.2170855961</c:v>
                </c:pt>
                <c:pt idx="300">
                  <c:v>0.20880427009999999</c:v>
                </c:pt>
                <c:pt idx="301">
                  <c:v>0.20760757199999999</c:v>
                </c:pt>
                <c:pt idx="302">
                  <c:v>0.2064075027</c:v>
                </c:pt>
                <c:pt idx="303">
                  <c:v>0.2015744629</c:v>
                </c:pt>
                <c:pt idx="304">
                  <c:v>0.2003582173</c:v>
                </c:pt>
                <c:pt idx="305">
                  <c:v>0.19423017770000001</c:v>
                </c:pt>
              </c:numCache>
            </c:numRef>
          </c:val>
          <c:smooth val="0"/>
          <c:extLst>
            <c:ext xmlns:c16="http://schemas.microsoft.com/office/drawing/2014/chart" uri="{C3380CC4-5D6E-409C-BE32-E72D297353CC}">
              <c16:uniqueId val="{00000002-E390-4426-BA77-B6D38FC02B3D}"/>
            </c:ext>
          </c:extLst>
        </c:ser>
        <c:dLbls>
          <c:showLegendKey val="0"/>
          <c:showVal val="0"/>
          <c:showCatName val="0"/>
          <c:showSerName val="0"/>
          <c:showPercent val="0"/>
          <c:showBubbleSize val="0"/>
        </c:dLbls>
        <c:marker val="1"/>
        <c:smooth val="0"/>
        <c:axId val="497182696"/>
        <c:axId val="497184664"/>
      </c:lineChart>
      <c:catAx>
        <c:axId val="497182696"/>
        <c:scaling>
          <c:orientation val="minMax"/>
        </c:scaling>
        <c:delete val="0"/>
        <c:axPos val="b"/>
        <c:majorGridlines>
          <c:spPr>
            <a:ln w="9525" cap="flat" cmpd="sng" algn="ctr">
              <a:noFill/>
              <a:round/>
            </a:ln>
            <a:effectLst/>
          </c:spPr>
        </c:majorGridlines>
        <c:numFmt formatCode="General" sourceLinked="1"/>
        <c:majorTickMark val="out"/>
        <c:minorTickMark val="none"/>
        <c:tickLblPos val="nextTo"/>
        <c:spPr>
          <a:noFill/>
          <a:ln w="9525" cap="flat" cmpd="sng" algn="ctr">
            <a:solidFill>
              <a:schemeClr val="tx1">
                <a:lumMod val="50000"/>
                <a:lumOff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alpha val="0"/>
                  </a:schemeClr>
                </a:solidFill>
                <a:latin typeface="+mn-lt"/>
                <a:ea typeface="+mn-ea"/>
                <a:cs typeface="+mn-cs"/>
              </a:defRPr>
            </a:pPr>
            <a:endParaRPr lang="en-US"/>
          </a:p>
        </c:txPr>
        <c:crossAx val="497184664"/>
        <c:crosses val="autoZero"/>
        <c:auto val="1"/>
        <c:lblAlgn val="ctr"/>
        <c:lblOffset val="100"/>
        <c:tickLblSkip val="50"/>
        <c:tickMarkSkip val="50"/>
        <c:noMultiLvlLbl val="0"/>
      </c:catAx>
      <c:valAx>
        <c:axId val="497184664"/>
        <c:scaling>
          <c:orientation val="minMax"/>
          <c:max val="0.60000000000000009"/>
          <c:min val="-0.60000000000000009"/>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crossAx val="497182696"/>
        <c:crossesAt val="1"/>
        <c:crossBetween val="between"/>
      </c:valAx>
      <c:spPr>
        <a:noFill/>
        <a:ln>
          <a:solidFill>
            <a:schemeClr val="bg1">
              <a:lumMod val="85000"/>
            </a:schemeClr>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91140813162322"/>
          <c:y val="8.7910756717540478E-2"/>
          <c:w val="0.80956646640390362"/>
          <c:h val="0.7940309236493367"/>
        </c:manualLayout>
      </c:layout>
      <c:scatterChart>
        <c:scatterStyle val="lineMarker"/>
        <c:varyColors val="0"/>
        <c:ser>
          <c:idx val="0"/>
          <c:order val="0"/>
          <c:tx>
            <c:v>Boys</c:v>
          </c:tx>
          <c:spPr>
            <a:ln w="19050" cap="rnd">
              <a:noFill/>
              <a:round/>
            </a:ln>
            <a:effectLst/>
          </c:spPr>
          <c:marker>
            <c:symbol val="circle"/>
            <c:size val="5"/>
            <c:spPr>
              <a:solidFill>
                <a:schemeClr val="accent1"/>
              </a:solidFill>
              <a:ln w="9525">
                <a:solidFill>
                  <a:schemeClr val="accent1">
                    <a:lumMod val="50000"/>
                  </a:schemeClr>
                </a:solidFill>
              </a:ln>
              <a:effectLst/>
            </c:spPr>
          </c:marker>
          <c:trendline>
            <c:spPr>
              <a:ln w="25400" cap="rnd">
                <a:solidFill>
                  <a:schemeClr val="accent1">
                    <a:lumMod val="50000"/>
                  </a:schemeClr>
                </a:solidFill>
                <a:prstDash val="sysDot"/>
              </a:ln>
              <a:effectLst/>
            </c:spPr>
            <c:trendlineType val="poly"/>
            <c:order val="2"/>
            <c:dispRSqr val="0"/>
            <c:dispEq val="0"/>
          </c:trendline>
          <c:xVal>
            <c:numRef>
              <c:f>'Grade 3 Num by Sex'!$C$4:$C$663</c:f>
              <c:numCache>
                <c:formatCode>General</c:formatCode>
                <c:ptCount val="66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2</c:v>
                </c:pt>
                <c:pt idx="39">
                  <c:v>2</c:v>
                </c:pt>
                <c:pt idx="40">
                  <c:v>2</c:v>
                </c:pt>
                <c:pt idx="41">
                  <c:v>2</c:v>
                </c:pt>
                <c:pt idx="42">
                  <c:v>2</c:v>
                </c:pt>
                <c:pt idx="43">
                  <c:v>2</c:v>
                </c:pt>
                <c:pt idx="44">
                  <c:v>2</c:v>
                </c:pt>
                <c:pt idx="45">
                  <c:v>2</c:v>
                </c:pt>
                <c:pt idx="46">
                  <c:v>2</c:v>
                </c:pt>
                <c:pt idx="47">
                  <c:v>2</c:v>
                </c:pt>
                <c:pt idx="48">
                  <c:v>3</c:v>
                </c:pt>
                <c:pt idx="49">
                  <c:v>3</c:v>
                </c:pt>
                <c:pt idx="50">
                  <c:v>3</c:v>
                </c:pt>
                <c:pt idx="51">
                  <c:v>3</c:v>
                </c:pt>
                <c:pt idx="52">
                  <c:v>3</c:v>
                </c:pt>
                <c:pt idx="53">
                  <c:v>3</c:v>
                </c:pt>
                <c:pt idx="54">
                  <c:v>4</c:v>
                </c:pt>
                <c:pt idx="55">
                  <c:v>4</c:v>
                </c:pt>
                <c:pt idx="56">
                  <c:v>4</c:v>
                </c:pt>
                <c:pt idx="57">
                  <c:v>4</c:v>
                </c:pt>
                <c:pt idx="58">
                  <c:v>4</c:v>
                </c:pt>
                <c:pt idx="59">
                  <c:v>5</c:v>
                </c:pt>
                <c:pt idx="60">
                  <c:v>5</c:v>
                </c:pt>
                <c:pt idx="61">
                  <c:v>5</c:v>
                </c:pt>
                <c:pt idx="62">
                  <c:v>5</c:v>
                </c:pt>
                <c:pt idx="63">
                  <c:v>5</c:v>
                </c:pt>
                <c:pt idx="64">
                  <c:v>5</c:v>
                </c:pt>
                <c:pt idx="65">
                  <c:v>5</c:v>
                </c:pt>
                <c:pt idx="66">
                  <c:v>6</c:v>
                </c:pt>
                <c:pt idx="67">
                  <c:v>6</c:v>
                </c:pt>
                <c:pt idx="68">
                  <c:v>6</c:v>
                </c:pt>
                <c:pt idx="69">
                  <c:v>6</c:v>
                </c:pt>
                <c:pt idx="70">
                  <c:v>6</c:v>
                </c:pt>
                <c:pt idx="71">
                  <c:v>6</c:v>
                </c:pt>
                <c:pt idx="72">
                  <c:v>7</c:v>
                </c:pt>
                <c:pt idx="73">
                  <c:v>7</c:v>
                </c:pt>
                <c:pt idx="74">
                  <c:v>7</c:v>
                </c:pt>
                <c:pt idx="75">
                  <c:v>7</c:v>
                </c:pt>
                <c:pt idx="76">
                  <c:v>7</c:v>
                </c:pt>
                <c:pt idx="77">
                  <c:v>7</c:v>
                </c:pt>
                <c:pt idx="78">
                  <c:v>7</c:v>
                </c:pt>
                <c:pt idx="79">
                  <c:v>8</c:v>
                </c:pt>
                <c:pt idx="80">
                  <c:v>8</c:v>
                </c:pt>
                <c:pt idx="81">
                  <c:v>8</c:v>
                </c:pt>
                <c:pt idx="82">
                  <c:v>8</c:v>
                </c:pt>
                <c:pt idx="83">
                  <c:v>8</c:v>
                </c:pt>
                <c:pt idx="84">
                  <c:v>9</c:v>
                </c:pt>
                <c:pt idx="85">
                  <c:v>9</c:v>
                </c:pt>
                <c:pt idx="86">
                  <c:v>9</c:v>
                </c:pt>
                <c:pt idx="87">
                  <c:v>9</c:v>
                </c:pt>
                <c:pt idx="88">
                  <c:v>9</c:v>
                </c:pt>
                <c:pt idx="89">
                  <c:v>10</c:v>
                </c:pt>
                <c:pt idx="90">
                  <c:v>10</c:v>
                </c:pt>
                <c:pt idx="91">
                  <c:v>10</c:v>
                </c:pt>
                <c:pt idx="92">
                  <c:v>10</c:v>
                </c:pt>
                <c:pt idx="93">
                  <c:v>10</c:v>
                </c:pt>
                <c:pt idx="94">
                  <c:v>11</c:v>
                </c:pt>
                <c:pt idx="95">
                  <c:v>11</c:v>
                </c:pt>
                <c:pt idx="96">
                  <c:v>11</c:v>
                </c:pt>
                <c:pt idx="97">
                  <c:v>11</c:v>
                </c:pt>
                <c:pt idx="98">
                  <c:v>11</c:v>
                </c:pt>
                <c:pt idx="99">
                  <c:v>12</c:v>
                </c:pt>
                <c:pt idx="100">
                  <c:v>12</c:v>
                </c:pt>
                <c:pt idx="101">
                  <c:v>12</c:v>
                </c:pt>
                <c:pt idx="102">
                  <c:v>12</c:v>
                </c:pt>
                <c:pt idx="103">
                  <c:v>12</c:v>
                </c:pt>
                <c:pt idx="104">
                  <c:v>12</c:v>
                </c:pt>
                <c:pt idx="105">
                  <c:v>12</c:v>
                </c:pt>
                <c:pt idx="106">
                  <c:v>13</c:v>
                </c:pt>
                <c:pt idx="107">
                  <c:v>13</c:v>
                </c:pt>
                <c:pt idx="108">
                  <c:v>13</c:v>
                </c:pt>
                <c:pt idx="109">
                  <c:v>13</c:v>
                </c:pt>
                <c:pt idx="110">
                  <c:v>13</c:v>
                </c:pt>
                <c:pt idx="111">
                  <c:v>14</c:v>
                </c:pt>
                <c:pt idx="112">
                  <c:v>14</c:v>
                </c:pt>
                <c:pt idx="113">
                  <c:v>14</c:v>
                </c:pt>
                <c:pt idx="114">
                  <c:v>15</c:v>
                </c:pt>
                <c:pt idx="115">
                  <c:v>15</c:v>
                </c:pt>
                <c:pt idx="116">
                  <c:v>15</c:v>
                </c:pt>
                <c:pt idx="117">
                  <c:v>15</c:v>
                </c:pt>
                <c:pt idx="118">
                  <c:v>16</c:v>
                </c:pt>
                <c:pt idx="119">
                  <c:v>16</c:v>
                </c:pt>
                <c:pt idx="120">
                  <c:v>16</c:v>
                </c:pt>
                <c:pt idx="121">
                  <c:v>16</c:v>
                </c:pt>
                <c:pt idx="122">
                  <c:v>17</c:v>
                </c:pt>
                <c:pt idx="123">
                  <c:v>17</c:v>
                </c:pt>
                <c:pt idx="124">
                  <c:v>17</c:v>
                </c:pt>
                <c:pt idx="125">
                  <c:v>17</c:v>
                </c:pt>
                <c:pt idx="126">
                  <c:v>17</c:v>
                </c:pt>
                <c:pt idx="127">
                  <c:v>17</c:v>
                </c:pt>
                <c:pt idx="128">
                  <c:v>18</c:v>
                </c:pt>
                <c:pt idx="129">
                  <c:v>18</c:v>
                </c:pt>
                <c:pt idx="130">
                  <c:v>18</c:v>
                </c:pt>
                <c:pt idx="131">
                  <c:v>18</c:v>
                </c:pt>
                <c:pt idx="132">
                  <c:v>18</c:v>
                </c:pt>
                <c:pt idx="133">
                  <c:v>18</c:v>
                </c:pt>
                <c:pt idx="134">
                  <c:v>18</c:v>
                </c:pt>
                <c:pt idx="135">
                  <c:v>19</c:v>
                </c:pt>
                <c:pt idx="136">
                  <c:v>19</c:v>
                </c:pt>
                <c:pt idx="137">
                  <c:v>19</c:v>
                </c:pt>
                <c:pt idx="138">
                  <c:v>19</c:v>
                </c:pt>
                <c:pt idx="139">
                  <c:v>19</c:v>
                </c:pt>
                <c:pt idx="140">
                  <c:v>19</c:v>
                </c:pt>
                <c:pt idx="141">
                  <c:v>19</c:v>
                </c:pt>
                <c:pt idx="142">
                  <c:v>19</c:v>
                </c:pt>
                <c:pt idx="143">
                  <c:v>19</c:v>
                </c:pt>
                <c:pt idx="144">
                  <c:v>20</c:v>
                </c:pt>
                <c:pt idx="145">
                  <c:v>20</c:v>
                </c:pt>
                <c:pt idx="146">
                  <c:v>20</c:v>
                </c:pt>
                <c:pt idx="147">
                  <c:v>20</c:v>
                </c:pt>
                <c:pt idx="148">
                  <c:v>20</c:v>
                </c:pt>
                <c:pt idx="149">
                  <c:v>20</c:v>
                </c:pt>
                <c:pt idx="150">
                  <c:v>20</c:v>
                </c:pt>
                <c:pt idx="151">
                  <c:v>20</c:v>
                </c:pt>
                <c:pt idx="152">
                  <c:v>20</c:v>
                </c:pt>
                <c:pt idx="153">
                  <c:v>20</c:v>
                </c:pt>
                <c:pt idx="154">
                  <c:v>20</c:v>
                </c:pt>
                <c:pt idx="155">
                  <c:v>20</c:v>
                </c:pt>
                <c:pt idx="156">
                  <c:v>20</c:v>
                </c:pt>
                <c:pt idx="157">
                  <c:v>21</c:v>
                </c:pt>
                <c:pt idx="158">
                  <c:v>21</c:v>
                </c:pt>
                <c:pt idx="159">
                  <c:v>21</c:v>
                </c:pt>
                <c:pt idx="160">
                  <c:v>21</c:v>
                </c:pt>
                <c:pt idx="161">
                  <c:v>21</c:v>
                </c:pt>
                <c:pt idx="162">
                  <c:v>21</c:v>
                </c:pt>
                <c:pt idx="163">
                  <c:v>21</c:v>
                </c:pt>
                <c:pt idx="164">
                  <c:v>21</c:v>
                </c:pt>
                <c:pt idx="165">
                  <c:v>21</c:v>
                </c:pt>
                <c:pt idx="166">
                  <c:v>21</c:v>
                </c:pt>
                <c:pt idx="167">
                  <c:v>22</c:v>
                </c:pt>
                <c:pt idx="168">
                  <c:v>22</c:v>
                </c:pt>
                <c:pt idx="169">
                  <c:v>22</c:v>
                </c:pt>
                <c:pt idx="170">
                  <c:v>22</c:v>
                </c:pt>
                <c:pt idx="171">
                  <c:v>22</c:v>
                </c:pt>
                <c:pt idx="172">
                  <c:v>22</c:v>
                </c:pt>
                <c:pt idx="173">
                  <c:v>22</c:v>
                </c:pt>
                <c:pt idx="174">
                  <c:v>22</c:v>
                </c:pt>
                <c:pt idx="175">
                  <c:v>22</c:v>
                </c:pt>
                <c:pt idx="176">
                  <c:v>22</c:v>
                </c:pt>
                <c:pt idx="177">
                  <c:v>22</c:v>
                </c:pt>
                <c:pt idx="178">
                  <c:v>22</c:v>
                </c:pt>
                <c:pt idx="179">
                  <c:v>23</c:v>
                </c:pt>
                <c:pt idx="180">
                  <c:v>23</c:v>
                </c:pt>
                <c:pt idx="181">
                  <c:v>23</c:v>
                </c:pt>
                <c:pt idx="182">
                  <c:v>23</c:v>
                </c:pt>
                <c:pt idx="183">
                  <c:v>23</c:v>
                </c:pt>
                <c:pt idx="184">
                  <c:v>23</c:v>
                </c:pt>
                <c:pt idx="185">
                  <c:v>23</c:v>
                </c:pt>
                <c:pt idx="186">
                  <c:v>23</c:v>
                </c:pt>
                <c:pt idx="187">
                  <c:v>23</c:v>
                </c:pt>
                <c:pt idx="188">
                  <c:v>23</c:v>
                </c:pt>
                <c:pt idx="189">
                  <c:v>23</c:v>
                </c:pt>
                <c:pt idx="190">
                  <c:v>23</c:v>
                </c:pt>
                <c:pt idx="191">
                  <c:v>23</c:v>
                </c:pt>
                <c:pt idx="192">
                  <c:v>23</c:v>
                </c:pt>
                <c:pt idx="193">
                  <c:v>23</c:v>
                </c:pt>
                <c:pt idx="194">
                  <c:v>24</c:v>
                </c:pt>
                <c:pt idx="195">
                  <c:v>24</c:v>
                </c:pt>
                <c:pt idx="196">
                  <c:v>24</c:v>
                </c:pt>
                <c:pt idx="197">
                  <c:v>24</c:v>
                </c:pt>
                <c:pt idx="198">
                  <c:v>24</c:v>
                </c:pt>
                <c:pt idx="199">
                  <c:v>24</c:v>
                </c:pt>
                <c:pt idx="200">
                  <c:v>24</c:v>
                </c:pt>
                <c:pt idx="201">
                  <c:v>24</c:v>
                </c:pt>
                <c:pt idx="202">
                  <c:v>24</c:v>
                </c:pt>
                <c:pt idx="203">
                  <c:v>24</c:v>
                </c:pt>
                <c:pt idx="204">
                  <c:v>24</c:v>
                </c:pt>
                <c:pt idx="205">
                  <c:v>24</c:v>
                </c:pt>
                <c:pt idx="206">
                  <c:v>24</c:v>
                </c:pt>
                <c:pt idx="207">
                  <c:v>24</c:v>
                </c:pt>
                <c:pt idx="208">
                  <c:v>24</c:v>
                </c:pt>
                <c:pt idx="209">
                  <c:v>24</c:v>
                </c:pt>
                <c:pt idx="210">
                  <c:v>24</c:v>
                </c:pt>
                <c:pt idx="211">
                  <c:v>25</c:v>
                </c:pt>
                <c:pt idx="212">
                  <c:v>25</c:v>
                </c:pt>
                <c:pt idx="213">
                  <c:v>25</c:v>
                </c:pt>
                <c:pt idx="214">
                  <c:v>25</c:v>
                </c:pt>
                <c:pt idx="215">
                  <c:v>25</c:v>
                </c:pt>
                <c:pt idx="216">
                  <c:v>25</c:v>
                </c:pt>
                <c:pt idx="217">
                  <c:v>25</c:v>
                </c:pt>
                <c:pt idx="218">
                  <c:v>25</c:v>
                </c:pt>
                <c:pt idx="219">
                  <c:v>25</c:v>
                </c:pt>
                <c:pt idx="220">
                  <c:v>25</c:v>
                </c:pt>
                <c:pt idx="221">
                  <c:v>25</c:v>
                </c:pt>
                <c:pt idx="222">
                  <c:v>25</c:v>
                </c:pt>
                <c:pt idx="223">
                  <c:v>25</c:v>
                </c:pt>
                <c:pt idx="224">
                  <c:v>25</c:v>
                </c:pt>
                <c:pt idx="225">
                  <c:v>25</c:v>
                </c:pt>
                <c:pt idx="226">
                  <c:v>25</c:v>
                </c:pt>
                <c:pt idx="227">
                  <c:v>25</c:v>
                </c:pt>
                <c:pt idx="228">
                  <c:v>25</c:v>
                </c:pt>
                <c:pt idx="229">
                  <c:v>25</c:v>
                </c:pt>
                <c:pt idx="230">
                  <c:v>26</c:v>
                </c:pt>
                <c:pt idx="231">
                  <c:v>26</c:v>
                </c:pt>
                <c:pt idx="232">
                  <c:v>26</c:v>
                </c:pt>
                <c:pt idx="233">
                  <c:v>26</c:v>
                </c:pt>
                <c:pt idx="234">
                  <c:v>26</c:v>
                </c:pt>
                <c:pt idx="235">
                  <c:v>26</c:v>
                </c:pt>
                <c:pt idx="236">
                  <c:v>26</c:v>
                </c:pt>
                <c:pt idx="237">
                  <c:v>26</c:v>
                </c:pt>
                <c:pt idx="238">
                  <c:v>26</c:v>
                </c:pt>
                <c:pt idx="239">
                  <c:v>26</c:v>
                </c:pt>
                <c:pt idx="240">
                  <c:v>26</c:v>
                </c:pt>
                <c:pt idx="241">
                  <c:v>26</c:v>
                </c:pt>
                <c:pt idx="242">
                  <c:v>26</c:v>
                </c:pt>
                <c:pt idx="243">
                  <c:v>26</c:v>
                </c:pt>
                <c:pt idx="244">
                  <c:v>26</c:v>
                </c:pt>
                <c:pt idx="245">
                  <c:v>26</c:v>
                </c:pt>
                <c:pt idx="246">
                  <c:v>26</c:v>
                </c:pt>
                <c:pt idx="247">
                  <c:v>26</c:v>
                </c:pt>
                <c:pt idx="248">
                  <c:v>27</c:v>
                </c:pt>
                <c:pt idx="249">
                  <c:v>28</c:v>
                </c:pt>
                <c:pt idx="250">
                  <c:v>28</c:v>
                </c:pt>
                <c:pt idx="251">
                  <c:v>28</c:v>
                </c:pt>
                <c:pt idx="252">
                  <c:v>30</c:v>
                </c:pt>
                <c:pt idx="253">
                  <c:v>30</c:v>
                </c:pt>
                <c:pt idx="254">
                  <c:v>31</c:v>
                </c:pt>
                <c:pt idx="255">
                  <c:v>32</c:v>
                </c:pt>
                <c:pt idx="256">
                  <c:v>33</c:v>
                </c:pt>
                <c:pt idx="257">
                  <c:v>33</c:v>
                </c:pt>
                <c:pt idx="258">
                  <c:v>33</c:v>
                </c:pt>
                <c:pt idx="259">
                  <c:v>33</c:v>
                </c:pt>
                <c:pt idx="260">
                  <c:v>34</c:v>
                </c:pt>
                <c:pt idx="261">
                  <c:v>34</c:v>
                </c:pt>
                <c:pt idx="262">
                  <c:v>34</c:v>
                </c:pt>
                <c:pt idx="263">
                  <c:v>35</c:v>
                </c:pt>
                <c:pt idx="264">
                  <c:v>35</c:v>
                </c:pt>
                <c:pt idx="265">
                  <c:v>35</c:v>
                </c:pt>
                <c:pt idx="266">
                  <c:v>35</c:v>
                </c:pt>
                <c:pt idx="267">
                  <c:v>35</c:v>
                </c:pt>
                <c:pt idx="268">
                  <c:v>36</c:v>
                </c:pt>
                <c:pt idx="269">
                  <c:v>36</c:v>
                </c:pt>
                <c:pt idx="270">
                  <c:v>37</c:v>
                </c:pt>
                <c:pt idx="271">
                  <c:v>37</c:v>
                </c:pt>
                <c:pt idx="272">
                  <c:v>37</c:v>
                </c:pt>
                <c:pt idx="273">
                  <c:v>37</c:v>
                </c:pt>
                <c:pt idx="274">
                  <c:v>37</c:v>
                </c:pt>
                <c:pt idx="275">
                  <c:v>38</c:v>
                </c:pt>
                <c:pt idx="276">
                  <c:v>38</c:v>
                </c:pt>
                <c:pt idx="277">
                  <c:v>38</c:v>
                </c:pt>
                <c:pt idx="278">
                  <c:v>38</c:v>
                </c:pt>
                <c:pt idx="279">
                  <c:v>39</c:v>
                </c:pt>
                <c:pt idx="280">
                  <c:v>40</c:v>
                </c:pt>
                <c:pt idx="281">
                  <c:v>40</c:v>
                </c:pt>
                <c:pt idx="282">
                  <c:v>40</c:v>
                </c:pt>
                <c:pt idx="283">
                  <c:v>40</c:v>
                </c:pt>
                <c:pt idx="284">
                  <c:v>41</c:v>
                </c:pt>
                <c:pt idx="285">
                  <c:v>41</c:v>
                </c:pt>
                <c:pt idx="286">
                  <c:v>41</c:v>
                </c:pt>
                <c:pt idx="287">
                  <c:v>42</c:v>
                </c:pt>
                <c:pt idx="288">
                  <c:v>42</c:v>
                </c:pt>
                <c:pt idx="289">
                  <c:v>42</c:v>
                </c:pt>
                <c:pt idx="290">
                  <c:v>42</c:v>
                </c:pt>
                <c:pt idx="291">
                  <c:v>42</c:v>
                </c:pt>
                <c:pt idx="292">
                  <c:v>42</c:v>
                </c:pt>
                <c:pt idx="293">
                  <c:v>43</c:v>
                </c:pt>
                <c:pt idx="294">
                  <c:v>43</c:v>
                </c:pt>
                <c:pt idx="295">
                  <c:v>43</c:v>
                </c:pt>
                <c:pt idx="296">
                  <c:v>43</c:v>
                </c:pt>
                <c:pt idx="297">
                  <c:v>43</c:v>
                </c:pt>
                <c:pt idx="298">
                  <c:v>44</c:v>
                </c:pt>
                <c:pt idx="299">
                  <c:v>44</c:v>
                </c:pt>
                <c:pt idx="300">
                  <c:v>44</c:v>
                </c:pt>
                <c:pt idx="301">
                  <c:v>44</c:v>
                </c:pt>
                <c:pt idx="302">
                  <c:v>44</c:v>
                </c:pt>
                <c:pt idx="303">
                  <c:v>44</c:v>
                </c:pt>
                <c:pt idx="304">
                  <c:v>44</c:v>
                </c:pt>
                <c:pt idx="305">
                  <c:v>44</c:v>
                </c:pt>
                <c:pt idx="306">
                  <c:v>44</c:v>
                </c:pt>
                <c:pt idx="307">
                  <c:v>44</c:v>
                </c:pt>
                <c:pt idx="308">
                  <c:v>45</c:v>
                </c:pt>
                <c:pt idx="309">
                  <c:v>45</c:v>
                </c:pt>
                <c:pt idx="310">
                  <c:v>45</c:v>
                </c:pt>
                <c:pt idx="311">
                  <c:v>45</c:v>
                </c:pt>
                <c:pt idx="312">
                  <c:v>45</c:v>
                </c:pt>
                <c:pt idx="313">
                  <c:v>45</c:v>
                </c:pt>
                <c:pt idx="314">
                  <c:v>45</c:v>
                </c:pt>
                <c:pt idx="315">
                  <c:v>46</c:v>
                </c:pt>
                <c:pt idx="316">
                  <c:v>46</c:v>
                </c:pt>
                <c:pt idx="317">
                  <c:v>46</c:v>
                </c:pt>
                <c:pt idx="318">
                  <c:v>46</c:v>
                </c:pt>
                <c:pt idx="319">
                  <c:v>46</c:v>
                </c:pt>
                <c:pt idx="320">
                  <c:v>46</c:v>
                </c:pt>
                <c:pt idx="321">
                  <c:v>46</c:v>
                </c:pt>
                <c:pt idx="322">
                  <c:v>46</c:v>
                </c:pt>
                <c:pt idx="323">
                  <c:v>47</c:v>
                </c:pt>
                <c:pt idx="324">
                  <c:v>47</c:v>
                </c:pt>
                <c:pt idx="325">
                  <c:v>47</c:v>
                </c:pt>
                <c:pt idx="326">
                  <c:v>47</c:v>
                </c:pt>
                <c:pt idx="327">
                  <c:v>47</c:v>
                </c:pt>
                <c:pt idx="328">
                  <c:v>47</c:v>
                </c:pt>
                <c:pt idx="329">
                  <c:v>47</c:v>
                </c:pt>
                <c:pt idx="330">
                  <c:v>47</c:v>
                </c:pt>
                <c:pt idx="331">
                  <c:v>47</c:v>
                </c:pt>
                <c:pt idx="332">
                  <c:v>47</c:v>
                </c:pt>
                <c:pt idx="333">
                  <c:v>47</c:v>
                </c:pt>
                <c:pt idx="334">
                  <c:v>47</c:v>
                </c:pt>
                <c:pt idx="335">
                  <c:v>48</c:v>
                </c:pt>
                <c:pt idx="336">
                  <c:v>48</c:v>
                </c:pt>
                <c:pt idx="337">
                  <c:v>48</c:v>
                </c:pt>
                <c:pt idx="338">
                  <c:v>48</c:v>
                </c:pt>
                <c:pt idx="339">
                  <c:v>48</c:v>
                </c:pt>
                <c:pt idx="340">
                  <c:v>48</c:v>
                </c:pt>
                <c:pt idx="341">
                  <c:v>49</c:v>
                </c:pt>
                <c:pt idx="342">
                  <c:v>49</c:v>
                </c:pt>
                <c:pt idx="343">
                  <c:v>49</c:v>
                </c:pt>
                <c:pt idx="344">
                  <c:v>49</c:v>
                </c:pt>
                <c:pt idx="345">
                  <c:v>49</c:v>
                </c:pt>
                <c:pt idx="346">
                  <c:v>49</c:v>
                </c:pt>
                <c:pt idx="347">
                  <c:v>49</c:v>
                </c:pt>
                <c:pt idx="348">
                  <c:v>49</c:v>
                </c:pt>
                <c:pt idx="349">
                  <c:v>49</c:v>
                </c:pt>
                <c:pt idx="350">
                  <c:v>49</c:v>
                </c:pt>
                <c:pt idx="351">
                  <c:v>49</c:v>
                </c:pt>
                <c:pt idx="352">
                  <c:v>49</c:v>
                </c:pt>
                <c:pt idx="353">
                  <c:v>49</c:v>
                </c:pt>
                <c:pt idx="354">
                  <c:v>49</c:v>
                </c:pt>
                <c:pt idx="355">
                  <c:v>49</c:v>
                </c:pt>
                <c:pt idx="356">
                  <c:v>50</c:v>
                </c:pt>
                <c:pt idx="357">
                  <c:v>50</c:v>
                </c:pt>
                <c:pt idx="358">
                  <c:v>50</c:v>
                </c:pt>
                <c:pt idx="359">
                  <c:v>50</c:v>
                </c:pt>
                <c:pt idx="360">
                  <c:v>50</c:v>
                </c:pt>
                <c:pt idx="361">
                  <c:v>50</c:v>
                </c:pt>
                <c:pt idx="362">
                  <c:v>50</c:v>
                </c:pt>
                <c:pt idx="363">
                  <c:v>50</c:v>
                </c:pt>
                <c:pt idx="364">
                  <c:v>50</c:v>
                </c:pt>
                <c:pt idx="365">
                  <c:v>50</c:v>
                </c:pt>
                <c:pt idx="366">
                  <c:v>50</c:v>
                </c:pt>
                <c:pt idx="367">
                  <c:v>50</c:v>
                </c:pt>
                <c:pt idx="368">
                  <c:v>50</c:v>
                </c:pt>
                <c:pt idx="369">
                  <c:v>50</c:v>
                </c:pt>
                <c:pt idx="370">
                  <c:v>50</c:v>
                </c:pt>
                <c:pt idx="371">
                  <c:v>50</c:v>
                </c:pt>
                <c:pt idx="372">
                  <c:v>50</c:v>
                </c:pt>
                <c:pt idx="373">
                  <c:v>51</c:v>
                </c:pt>
                <c:pt idx="374">
                  <c:v>51</c:v>
                </c:pt>
                <c:pt idx="375">
                  <c:v>51</c:v>
                </c:pt>
                <c:pt idx="376">
                  <c:v>51</c:v>
                </c:pt>
                <c:pt idx="377">
                  <c:v>51</c:v>
                </c:pt>
                <c:pt idx="378">
                  <c:v>52</c:v>
                </c:pt>
                <c:pt idx="379">
                  <c:v>53</c:v>
                </c:pt>
                <c:pt idx="380">
                  <c:v>53</c:v>
                </c:pt>
                <c:pt idx="381">
                  <c:v>53</c:v>
                </c:pt>
                <c:pt idx="382">
                  <c:v>54</c:v>
                </c:pt>
                <c:pt idx="383">
                  <c:v>55</c:v>
                </c:pt>
                <c:pt idx="384">
                  <c:v>55</c:v>
                </c:pt>
                <c:pt idx="385">
                  <c:v>56</c:v>
                </c:pt>
                <c:pt idx="386">
                  <c:v>56</c:v>
                </c:pt>
                <c:pt idx="387">
                  <c:v>57</c:v>
                </c:pt>
                <c:pt idx="388">
                  <c:v>57</c:v>
                </c:pt>
                <c:pt idx="389">
                  <c:v>57</c:v>
                </c:pt>
                <c:pt idx="390">
                  <c:v>57</c:v>
                </c:pt>
                <c:pt idx="391">
                  <c:v>58</c:v>
                </c:pt>
                <c:pt idx="392">
                  <c:v>58</c:v>
                </c:pt>
                <c:pt idx="393">
                  <c:v>58</c:v>
                </c:pt>
                <c:pt idx="394">
                  <c:v>58</c:v>
                </c:pt>
                <c:pt idx="395">
                  <c:v>59</c:v>
                </c:pt>
                <c:pt idx="396">
                  <c:v>59</c:v>
                </c:pt>
                <c:pt idx="397">
                  <c:v>59</c:v>
                </c:pt>
                <c:pt idx="398">
                  <c:v>59</c:v>
                </c:pt>
                <c:pt idx="399">
                  <c:v>60</c:v>
                </c:pt>
                <c:pt idx="400">
                  <c:v>60</c:v>
                </c:pt>
                <c:pt idx="401">
                  <c:v>61</c:v>
                </c:pt>
                <c:pt idx="402">
                  <c:v>61</c:v>
                </c:pt>
                <c:pt idx="403">
                  <c:v>62</c:v>
                </c:pt>
                <c:pt idx="404">
                  <c:v>62</c:v>
                </c:pt>
                <c:pt idx="405">
                  <c:v>62</c:v>
                </c:pt>
                <c:pt idx="406">
                  <c:v>62</c:v>
                </c:pt>
                <c:pt idx="407">
                  <c:v>64</c:v>
                </c:pt>
                <c:pt idx="408">
                  <c:v>64</c:v>
                </c:pt>
                <c:pt idx="409">
                  <c:v>66</c:v>
                </c:pt>
                <c:pt idx="410">
                  <c:v>66</c:v>
                </c:pt>
                <c:pt idx="411">
                  <c:v>66</c:v>
                </c:pt>
                <c:pt idx="412">
                  <c:v>66</c:v>
                </c:pt>
                <c:pt idx="413">
                  <c:v>66</c:v>
                </c:pt>
                <c:pt idx="414">
                  <c:v>67</c:v>
                </c:pt>
                <c:pt idx="415">
                  <c:v>67</c:v>
                </c:pt>
                <c:pt idx="416">
                  <c:v>68</c:v>
                </c:pt>
                <c:pt idx="417">
                  <c:v>68</c:v>
                </c:pt>
                <c:pt idx="418">
                  <c:v>68</c:v>
                </c:pt>
                <c:pt idx="419">
                  <c:v>68</c:v>
                </c:pt>
                <c:pt idx="420">
                  <c:v>69</c:v>
                </c:pt>
                <c:pt idx="421">
                  <c:v>69</c:v>
                </c:pt>
                <c:pt idx="422">
                  <c:v>69</c:v>
                </c:pt>
                <c:pt idx="423">
                  <c:v>70</c:v>
                </c:pt>
                <c:pt idx="424">
                  <c:v>71</c:v>
                </c:pt>
                <c:pt idx="425">
                  <c:v>71</c:v>
                </c:pt>
                <c:pt idx="426">
                  <c:v>72</c:v>
                </c:pt>
                <c:pt idx="427">
                  <c:v>72</c:v>
                </c:pt>
                <c:pt idx="428">
                  <c:v>72</c:v>
                </c:pt>
                <c:pt idx="429">
                  <c:v>72</c:v>
                </c:pt>
                <c:pt idx="430">
                  <c:v>74</c:v>
                </c:pt>
                <c:pt idx="431">
                  <c:v>74</c:v>
                </c:pt>
                <c:pt idx="432">
                  <c:v>74</c:v>
                </c:pt>
                <c:pt idx="433">
                  <c:v>74</c:v>
                </c:pt>
                <c:pt idx="434">
                  <c:v>74</c:v>
                </c:pt>
                <c:pt idx="435">
                  <c:v>74</c:v>
                </c:pt>
                <c:pt idx="436">
                  <c:v>75</c:v>
                </c:pt>
                <c:pt idx="437">
                  <c:v>75</c:v>
                </c:pt>
                <c:pt idx="438">
                  <c:v>75</c:v>
                </c:pt>
                <c:pt idx="439">
                  <c:v>75</c:v>
                </c:pt>
                <c:pt idx="440">
                  <c:v>76</c:v>
                </c:pt>
                <c:pt idx="441">
                  <c:v>78</c:v>
                </c:pt>
                <c:pt idx="442">
                  <c:v>78</c:v>
                </c:pt>
                <c:pt idx="443">
                  <c:v>78</c:v>
                </c:pt>
                <c:pt idx="444">
                  <c:v>79</c:v>
                </c:pt>
                <c:pt idx="445">
                  <c:v>79</c:v>
                </c:pt>
                <c:pt idx="446">
                  <c:v>79</c:v>
                </c:pt>
                <c:pt idx="447">
                  <c:v>80</c:v>
                </c:pt>
                <c:pt idx="448">
                  <c:v>81</c:v>
                </c:pt>
                <c:pt idx="449">
                  <c:v>82</c:v>
                </c:pt>
                <c:pt idx="450">
                  <c:v>82</c:v>
                </c:pt>
                <c:pt idx="451">
                  <c:v>83</c:v>
                </c:pt>
                <c:pt idx="452">
                  <c:v>83</c:v>
                </c:pt>
                <c:pt idx="453">
                  <c:v>84</c:v>
                </c:pt>
                <c:pt idx="454">
                  <c:v>84</c:v>
                </c:pt>
                <c:pt idx="455">
                  <c:v>86</c:v>
                </c:pt>
                <c:pt idx="456">
                  <c:v>88</c:v>
                </c:pt>
                <c:pt idx="457">
                  <c:v>88</c:v>
                </c:pt>
                <c:pt idx="458">
                  <c:v>89</c:v>
                </c:pt>
                <c:pt idx="459">
                  <c:v>89</c:v>
                </c:pt>
                <c:pt idx="460">
                  <c:v>90</c:v>
                </c:pt>
                <c:pt idx="461">
                  <c:v>90</c:v>
                </c:pt>
                <c:pt idx="462">
                  <c:v>94</c:v>
                </c:pt>
                <c:pt idx="463">
                  <c:v>94</c:v>
                </c:pt>
                <c:pt idx="464">
                  <c:v>95</c:v>
                </c:pt>
                <c:pt idx="465">
                  <c:v>95</c:v>
                </c:pt>
                <c:pt idx="466">
                  <c:v>96</c:v>
                </c:pt>
                <c:pt idx="467">
                  <c:v>97</c:v>
                </c:pt>
                <c:pt idx="468">
                  <c:v>97</c:v>
                </c:pt>
                <c:pt idx="469">
                  <c:v>98</c:v>
                </c:pt>
                <c:pt idx="470">
                  <c:v>98</c:v>
                </c:pt>
                <c:pt idx="471">
                  <c:v>98</c:v>
                </c:pt>
                <c:pt idx="472">
                  <c:v>99</c:v>
                </c:pt>
                <c:pt idx="473">
                  <c:v>100</c:v>
                </c:pt>
                <c:pt idx="474">
                  <c:v>103</c:v>
                </c:pt>
                <c:pt idx="475">
                  <c:v>104</c:v>
                </c:pt>
                <c:pt idx="476">
                  <c:v>105</c:v>
                </c:pt>
                <c:pt idx="477">
                  <c:v>106</c:v>
                </c:pt>
                <c:pt idx="478">
                  <c:v>108</c:v>
                </c:pt>
                <c:pt idx="479">
                  <c:v>108</c:v>
                </c:pt>
                <c:pt idx="480">
                  <c:v>108</c:v>
                </c:pt>
                <c:pt idx="481">
                  <c:v>108</c:v>
                </c:pt>
                <c:pt idx="482">
                  <c:v>109</c:v>
                </c:pt>
                <c:pt idx="483">
                  <c:v>111</c:v>
                </c:pt>
                <c:pt idx="484">
                  <c:v>111</c:v>
                </c:pt>
                <c:pt idx="485">
                  <c:v>111</c:v>
                </c:pt>
                <c:pt idx="486">
                  <c:v>112</c:v>
                </c:pt>
                <c:pt idx="487">
                  <c:v>113</c:v>
                </c:pt>
                <c:pt idx="488">
                  <c:v>114</c:v>
                </c:pt>
                <c:pt idx="489">
                  <c:v>115</c:v>
                </c:pt>
                <c:pt idx="490">
                  <c:v>115</c:v>
                </c:pt>
                <c:pt idx="491">
                  <c:v>117</c:v>
                </c:pt>
                <c:pt idx="492">
                  <c:v>119</c:v>
                </c:pt>
                <c:pt idx="493">
                  <c:v>120</c:v>
                </c:pt>
                <c:pt idx="494">
                  <c:v>120</c:v>
                </c:pt>
                <c:pt idx="495">
                  <c:v>120</c:v>
                </c:pt>
                <c:pt idx="496">
                  <c:v>121</c:v>
                </c:pt>
                <c:pt idx="497">
                  <c:v>121</c:v>
                </c:pt>
                <c:pt idx="498">
                  <c:v>121</c:v>
                </c:pt>
                <c:pt idx="499">
                  <c:v>121</c:v>
                </c:pt>
                <c:pt idx="500">
                  <c:v>122</c:v>
                </c:pt>
                <c:pt idx="501">
                  <c:v>122</c:v>
                </c:pt>
                <c:pt idx="502">
                  <c:v>124</c:v>
                </c:pt>
                <c:pt idx="503">
                  <c:v>124</c:v>
                </c:pt>
                <c:pt idx="504">
                  <c:v>124</c:v>
                </c:pt>
                <c:pt idx="505">
                  <c:v>127</c:v>
                </c:pt>
                <c:pt idx="506">
                  <c:v>127</c:v>
                </c:pt>
                <c:pt idx="507">
                  <c:v>128</c:v>
                </c:pt>
                <c:pt idx="508">
                  <c:v>134</c:v>
                </c:pt>
                <c:pt idx="509">
                  <c:v>137</c:v>
                </c:pt>
                <c:pt idx="510">
                  <c:v>138</c:v>
                </c:pt>
                <c:pt idx="511">
                  <c:v>139</c:v>
                </c:pt>
                <c:pt idx="512">
                  <c:v>140</c:v>
                </c:pt>
                <c:pt idx="513">
                  <c:v>140</c:v>
                </c:pt>
                <c:pt idx="514">
                  <c:v>140</c:v>
                </c:pt>
                <c:pt idx="515">
                  <c:v>141</c:v>
                </c:pt>
                <c:pt idx="516">
                  <c:v>141</c:v>
                </c:pt>
                <c:pt idx="517">
                  <c:v>142</c:v>
                </c:pt>
                <c:pt idx="518">
                  <c:v>143</c:v>
                </c:pt>
                <c:pt idx="519">
                  <c:v>143</c:v>
                </c:pt>
                <c:pt idx="520">
                  <c:v>148</c:v>
                </c:pt>
                <c:pt idx="521">
                  <c:v>148</c:v>
                </c:pt>
                <c:pt idx="522">
                  <c:v>151</c:v>
                </c:pt>
                <c:pt idx="523">
                  <c:v>153</c:v>
                </c:pt>
                <c:pt idx="524">
                  <c:v>156</c:v>
                </c:pt>
                <c:pt idx="525">
                  <c:v>157</c:v>
                </c:pt>
                <c:pt idx="526">
                  <c:v>157</c:v>
                </c:pt>
                <c:pt idx="527">
                  <c:v>158</c:v>
                </c:pt>
                <c:pt idx="528">
                  <c:v>159</c:v>
                </c:pt>
                <c:pt idx="529">
                  <c:v>160</c:v>
                </c:pt>
                <c:pt idx="530">
                  <c:v>161</c:v>
                </c:pt>
                <c:pt idx="531">
                  <c:v>162</c:v>
                </c:pt>
                <c:pt idx="532">
                  <c:v>164</c:v>
                </c:pt>
                <c:pt idx="533">
                  <c:v>168</c:v>
                </c:pt>
                <c:pt idx="534">
                  <c:v>169</c:v>
                </c:pt>
                <c:pt idx="535">
                  <c:v>169</c:v>
                </c:pt>
                <c:pt idx="536">
                  <c:v>169</c:v>
                </c:pt>
                <c:pt idx="537">
                  <c:v>170</c:v>
                </c:pt>
                <c:pt idx="538">
                  <c:v>171</c:v>
                </c:pt>
                <c:pt idx="539">
                  <c:v>173</c:v>
                </c:pt>
                <c:pt idx="540">
                  <c:v>174</c:v>
                </c:pt>
                <c:pt idx="541">
                  <c:v>174</c:v>
                </c:pt>
                <c:pt idx="542">
                  <c:v>174</c:v>
                </c:pt>
                <c:pt idx="543">
                  <c:v>175</c:v>
                </c:pt>
                <c:pt idx="544">
                  <c:v>175</c:v>
                </c:pt>
                <c:pt idx="545">
                  <c:v>177</c:v>
                </c:pt>
                <c:pt idx="546">
                  <c:v>177</c:v>
                </c:pt>
                <c:pt idx="547">
                  <c:v>177</c:v>
                </c:pt>
                <c:pt idx="548">
                  <c:v>178</c:v>
                </c:pt>
                <c:pt idx="549">
                  <c:v>178</c:v>
                </c:pt>
                <c:pt idx="550">
                  <c:v>179</c:v>
                </c:pt>
                <c:pt idx="551">
                  <c:v>179</c:v>
                </c:pt>
                <c:pt idx="552">
                  <c:v>180</c:v>
                </c:pt>
                <c:pt idx="553">
                  <c:v>180</c:v>
                </c:pt>
                <c:pt idx="554">
                  <c:v>181</c:v>
                </c:pt>
                <c:pt idx="555">
                  <c:v>182</c:v>
                </c:pt>
                <c:pt idx="556">
                  <c:v>182</c:v>
                </c:pt>
                <c:pt idx="557">
                  <c:v>183</c:v>
                </c:pt>
                <c:pt idx="558">
                  <c:v>184</c:v>
                </c:pt>
                <c:pt idx="559">
                  <c:v>184</c:v>
                </c:pt>
                <c:pt idx="560">
                  <c:v>185</c:v>
                </c:pt>
                <c:pt idx="561">
                  <c:v>186</c:v>
                </c:pt>
                <c:pt idx="562">
                  <c:v>187</c:v>
                </c:pt>
                <c:pt idx="563">
                  <c:v>188</c:v>
                </c:pt>
                <c:pt idx="564">
                  <c:v>189</c:v>
                </c:pt>
                <c:pt idx="565">
                  <c:v>190</c:v>
                </c:pt>
                <c:pt idx="566">
                  <c:v>193</c:v>
                </c:pt>
                <c:pt idx="567">
                  <c:v>194</c:v>
                </c:pt>
                <c:pt idx="568">
                  <c:v>198</c:v>
                </c:pt>
                <c:pt idx="569">
                  <c:v>202</c:v>
                </c:pt>
                <c:pt idx="570">
                  <c:v>204</c:v>
                </c:pt>
                <c:pt idx="571">
                  <c:v>211</c:v>
                </c:pt>
                <c:pt idx="572">
                  <c:v>219</c:v>
                </c:pt>
                <c:pt idx="573">
                  <c:v>224</c:v>
                </c:pt>
                <c:pt idx="574">
                  <c:v>230</c:v>
                </c:pt>
                <c:pt idx="575">
                  <c:v>234</c:v>
                </c:pt>
                <c:pt idx="576">
                  <c:v>235</c:v>
                </c:pt>
                <c:pt idx="577">
                  <c:v>239</c:v>
                </c:pt>
                <c:pt idx="578">
                  <c:v>240</c:v>
                </c:pt>
                <c:pt idx="579">
                  <c:v>240</c:v>
                </c:pt>
                <c:pt idx="580">
                  <c:v>240</c:v>
                </c:pt>
                <c:pt idx="581">
                  <c:v>241</c:v>
                </c:pt>
                <c:pt idx="582">
                  <c:v>243</c:v>
                </c:pt>
                <c:pt idx="583">
                  <c:v>243</c:v>
                </c:pt>
                <c:pt idx="584">
                  <c:v>243</c:v>
                </c:pt>
                <c:pt idx="585">
                  <c:v>244</c:v>
                </c:pt>
                <c:pt idx="586">
                  <c:v>244</c:v>
                </c:pt>
                <c:pt idx="587">
                  <c:v>247</c:v>
                </c:pt>
                <c:pt idx="588">
                  <c:v>248</c:v>
                </c:pt>
                <c:pt idx="589">
                  <c:v>250</c:v>
                </c:pt>
                <c:pt idx="590">
                  <c:v>252</c:v>
                </c:pt>
                <c:pt idx="591">
                  <c:v>253</c:v>
                </c:pt>
                <c:pt idx="592">
                  <c:v>259</c:v>
                </c:pt>
                <c:pt idx="593">
                  <c:v>260</c:v>
                </c:pt>
                <c:pt idx="594">
                  <c:v>261</c:v>
                </c:pt>
                <c:pt idx="595">
                  <c:v>261</c:v>
                </c:pt>
                <c:pt idx="596">
                  <c:v>263</c:v>
                </c:pt>
                <c:pt idx="597">
                  <c:v>267</c:v>
                </c:pt>
                <c:pt idx="598">
                  <c:v>279</c:v>
                </c:pt>
                <c:pt idx="599">
                  <c:v>281</c:v>
                </c:pt>
                <c:pt idx="600">
                  <c:v>283</c:v>
                </c:pt>
                <c:pt idx="601">
                  <c:v>290</c:v>
                </c:pt>
                <c:pt idx="602">
                  <c:v>291</c:v>
                </c:pt>
                <c:pt idx="603">
                  <c:v>292</c:v>
                </c:pt>
                <c:pt idx="604">
                  <c:v>295</c:v>
                </c:pt>
                <c:pt idx="605">
                  <c:v>302</c:v>
                </c:pt>
                <c:pt idx="606">
                  <c:v>303</c:v>
                </c:pt>
                <c:pt idx="607">
                  <c:v>303</c:v>
                </c:pt>
                <c:pt idx="608">
                  <c:v>307</c:v>
                </c:pt>
                <c:pt idx="609">
                  <c:v>309</c:v>
                </c:pt>
                <c:pt idx="610">
                  <c:v>311</c:v>
                </c:pt>
                <c:pt idx="611">
                  <c:v>314</c:v>
                </c:pt>
                <c:pt idx="612">
                  <c:v>318</c:v>
                </c:pt>
                <c:pt idx="613">
                  <c:v>326</c:v>
                </c:pt>
                <c:pt idx="614">
                  <c:v>336</c:v>
                </c:pt>
                <c:pt idx="615">
                  <c:v>337</c:v>
                </c:pt>
                <c:pt idx="616">
                  <c:v>337</c:v>
                </c:pt>
                <c:pt idx="617">
                  <c:v>337</c:v>
                </c:pt>
                <c:pt idx="618">
                  <c:v>338</c:v>
                </c:pt>
                <c:pt idx="619">
                  <c:v>340</c:v>
                </c:pt>
                <c:pt idx="620">
                  <c:v>343</c:v>
                </c:pt>
                <c:pt idx="621">
                  <c:v>344</c:v>
                </c:pt>
                <c:pt idx="622">
                  <c:v>354</c:v>
                </c:pt>
                <c:pt idx="623">
                  <c:v>354</c:v>
                </c:pt>
                <c:pt idx="624">
                  <c:v>356</c:v>
                </c:pt>
                <c:pt idx="625">
                  <c:v>369</c:v>
                </c:pt>
                <c:pt idx="626">
                  <c:v>373</c:v>
                </c:pt>
                <c:pt idx="627">
                  <c:v>373</c:v>
                </c:pt>
                <c:pt idx="628">
                  <c:v>375</c:v>
                </c:pt>
                <c:pt idx="629">
                  <c:v>376</c:v>
                </c:pt>
                <c:pt idx="630">
                  <c:v>379</c:v>
                </c:pt>
                <c:pt idx="631">
                  <c:v>382</c:v>
                </c:pt>
                <c:pt idx="632">
                  <c:v>384</c:v>
                </c:pt>
                <c:pt idx="633">
                  <c:v>385</c:v>
                </c:pt>
                <c:pt idx="634">
                  <c:v>389</c:v>
                </c:pt>
                <c:pt idx="635">
                  <c:v>393</c:v>
                </c:pt>
                <c:pt idx="636">
                  <c:v>395</c:v>
                </c:pt>
                <c:pt idx="637">
                  <c:v>404</c:v>
                </c:pt>
                <c:pt idx="638">
                  <c:v>405</c:v>
                </c:pt>
                <c:pt idx="639">
                  <c:v>409</c:v>
                </c:pt>
                <c:pt idx="640">
                  <c:v>413</c:v>
                </c:pt>
                <c:pt idx="641">
                  <c:v>414</c:v>
                </c:pt>
                <c:pt idx="642">
                  <c:v>427</c:v>
                </c:pt>
                <c:pt idx="643">
                  <c:v>439</c:v>
                </c:pt>
                <c:pt idx="644">
                  <c:v>440</c:v>
                </c:pt>
                <c:pt idx="645">
                  <c:v>441</c:v>
                </c:pt>
                <c:pt idx="646">
                  <c:v>446</c:v>
                </c:pt>
                <c:pt idx="647">
                  <c:v>453</c:v>
                </c:pt>
                <c:pt idx="648">
                  <c:v>468</c:v>
                </c:pt>
                <c:pt idx="649">
                  <c:v>499</c:v>
                </c:pt>
                <c:pt idx="650">
                  <c:v>528</c:v>
                </c:pt>
                <c:pt idx="651">
                  <c:v>536</c:v>
                </c:pt>
                <c:pt idx="652">
                  <c:v>536</c:v>
                </c:pt>
                <c:pt idx="653">
                  <c:v>541</c:v>
                </c:pt>
                <c:pt idx="654">
                  <c:v>550</c:v>
                </c:pt>
                <c:pt idx="655">
                  <c:v>558</c:v>
                </c:pt>
                <c:pt idx="656">
                  <c:v>591</c:v>
                </c:pt>
                <c:pt idx="657">
                  <c:v>634</c:v>
                </c:pt>
                <c:pt idx="658">
                  <c:v>665</c:v>
                </c:pt>
                <c:pt idx="659">
                  <c:v>804</c:v>
                </c:pt>
              </c:numCache>
            </c:numRef>
          </c:xVal>
          <c:yVal>
            <c:numRef>
              <c:f>'Grade 3 Num by Sex'!$D$4:$D$663</c:f>
              <c:numCache>
                <c:formatCode>General</c:formatCode>
                <c:ptCount val="660"/>
                <c:pt idx="0">
                  <c:v>0.10728</c:v>
                </c:pt>
                <c:pt idx="1">
                  <c:v>0.11223</c:v>
                </c:pt>
                <c:pt idx="2">
                  <c:v>0.11733</c:v>
                </c:pt>
                <c:pt idx="3">
                  <c:v>0.12252</c:v>
                </c:pt>
                <c:pt idx="4">
                  <c:v>0.12776000000000001</c:v>
                </c:pt>
                <c:pt idx="5">
                  <c:v>0.13300000000000001</c:v>
                </c:pt>
                <c:pt idx="6">
                  <c:v>0.13827999999999999</c:v>
                </c:pt>
                <c:pt idx="7">
                  <c:v>0.14374999999999999</c:v>
                </c:pt>
                <c:pt idx="8">
                  <c:v>0.14949999999999999</c:v>
                </c:pt>
                <c:pt idx="9">
                  <c:v>0.15623000000000001</c:v>
                </c:pt>
                <c:pt idx="10">
                  <c:v>0.16500000000000001</c:v>
                </c:pt>
                <c:pt idx="11">
                  <c:v>0.17685999999999999</c:v>
                </c:pt>
                <c:pt idx="12">
                  <c:v>0.19259000000000001</c:v>
                </c:pt>
                <c:pt idx="13">
                  <c:v>0.21265000000000001</c:v>
                </c:pt>
                <c:pt idx="14">
                  <c:v>0.23630000000000001</c:v>
                </c:pt>
                <c:pt idx="15">
                  <c:v>0.25054999999999999</c:v>
                </c:pt>
                <c:pt idx="16">
                  <c:v>0.25900000000000001</c:v>
                </c:pt>
                <c:pt idx="17">
                  <c:v>0.26001999999999997</c:v>
                </c:pt>
                <c:pt idx="18">
                  <c:v>0.26790999999999998</c:v>
                </c:pt>
                <c:pt idx="19">
                  <c:v>0.27726000000000001</c:v>
                </c:pt>
                <c:pt idx="20">
                  <c:v>0.27856999999999998</c:v>
                </c:pt>
                <c:pt idx="21">
                  <c:v>0.28584999999999999</c:v>
                </c:pt>
                <c:pt idx="22">
                  <c:v>0.28915000000000002</c:v>
                </c:pt>
                <c:pt idx="23">
                  <c:v>0.29093999999999998</c:v>
                </c:pt>
                <c:pt idx="24">
                  <c:v>0.13353999999999999</c:v>
                </c:pt>
                <c:pt idx="25">
                  <c:v>0.14433000000000001</c:v>
                </c:pt>
                <c:pt idx="26">
                  <c:v>0.15010000000000001</c:v>
                </c:pt>
                <c:pt idx="27">
                  <c:v>0.15686</c:v>
                </c:pt>
                <c:pt idx="28">
                  <c:v>0.16564999999999999</c:v>
                </c:pt>
                <c:pt idx="29">
                  <c:v>0.17754</c:v>
                </c:pt>
                <c:pt idx="30">
                  <c:v>0.19333</c:v>
                </c:pt>
                <c:pt idx="31">
                  <c:v>0.21343999999999999</c:v>
                </c:pt>
                <c:pt idx="32">
                  <c:v>0.23716000000000001</c:v>
                </c:pt>
                <c:pt idx="33">
                  <c:v>0.26091999999999999</c:v>
                </c:pt>
                <c:pt idx="34">
                  <c:v>0.27951999999999999</c:v>
                </c:pt>
                <c:pt idx="35">
                  <c:v>0.28681000000000001</c:v>
                </c:pt>
                <c:pt idx="36">
                  <c:v>0.29011999999999999</c:v>
                </c:pt>
                <c:pt idx="37">
                  <c:v>0.29191</c:v>
                </c:pt>
                <c:pt idx="38">
                  <c:v>0.1507</c:v>
                </c:pt>
                <c:pt idx="39">
                  <c:v>0.15748000000000001</c:v>
                </c:pt>
                <c:pt idx="40">
                  <c:v>0.1663</c:v>
                </c:pt>
                <c:pt idx="41">
                  <c:v>0.17823</c:v>
                </c:pt>
                <c:pt idx="42">
                  <c:v>0.19406999999999999</c:v>
                </c:pt>
                <c:pt idx="43">
                  <c:v>0.23801</c:v>
                </c:pt>
                <c:pt idx="44">
                  <c:v>0.26184000000000002</c:v>
                </c:pt>
                <c:pt idx="45">
                  <c:v>0.28047</c:v>
                </c:pt>
                <c:pt idx="46">
                  <c:v>0.28777999999999998</c:v>
                </c:pt>
                <c:pt idx="47">
                  <c:v>0.29288999999999998</c:v>
                </c:pt>
                <c:pt idx="48">
                  <c:v>0.15811</c:v>
                </c:pt>
                <c:pt idx="49">
                  <c:v>0.17893000000000001</c:v>
                </c:pt>
                <c:pt idx="50">
                  <c:v>0.23887</c:v>
                </c:pt>
                <c:pt idx="51">
                  <c:v>0.26274999999999998</c:v>
                </c:pt>
                <c:pt idx="52">
                  <c:v>0.28142</c:v>
                </c:pt>
                <c:pt idx="53">
                  <c:v>0.29387000000000002</c:v>
                </c:pt>
                <c:pt idx="54">
                  <c:v>0.12987000000000001</c:v>
                </c:pt>
                <c:pt idx="55">
                  <c:v>0.17962</c:v>
                </c:pt>
                <c:pt idx="56">
                  <c:v>0.21582000000000001</c:v>
                </c:pt>
                <c:pt idx="57">
                  <c:v>0.26366000000000001</c:v>
                </c:pt>
                <c:pt idx="58">
                  <c:v>0.29304999999999998</c:v>
                </c:pt>
                <c:pt idx="59">
                  <c:v>0.15937000000000001</c:v>
                </c:pt>
                <c:pt idx="60">
                  <c:v>0.16827</c:v>
                </c:pt>
                <c:pt idx="61">
                  <c:v>0.18032000000000001</c:v>
                </c:pt>
                <c:pt idx="62">
                  <c:v>0.19628999999999999</c:v>
                </c:pt>
                <c:pt idx="63">
                  <c:v>0.21662000000000001</c:v>
                </c:pt>
                <c:pt idx="64">
                  <c:v>0.24057999999999999</c:v>
                </c:pt>
                <c:pt idx="65">
                  <c:v>0.29582999999999998</c:v>
                </c:pt>
                <c:pt idx="66">
                  <c:v>0.15312999999999999</c:v>
                </c:pt>
                <c:pt idx="67">
                  <c:v>0.16893</c:v>
                </c:pt>
                <c:pt idx="68">
                  <c:v>0.19703000000000001</c:v>
                </c:pt>
                <c:pt idx="69">
                  <c:v>0.28295999999999999</c:v>
                </c:pt>
                <c:pt idx="70">
                  <c:v>0.29165999999999997</c:v>
                </c:pt>
                <c:pt idx="71">
                  <c:v>0.29499999999999998</c:v>
                </c:pt>
                <c:pt idx="72">
                  <c:v>0.12611</c:v>
                </c:pt>
                <c:pt idx="73">
                  <c:v>0.13148000000000001</c:v>
                </c:pt>
                <c:pt idx="74">
                  <c:v>0.15373999999999999</c:v>
                </c:pt>
                <c:pt idx="75">
                  <c:v>0.16063</c:v>
                </c:pt>
                <c:pt idx="76">
                  <c:v>0.18171000000000001</c:v>
                </c:pt>
                <c:pt idx="77">
                  <c:v>0.24231</c:v>
                </c:pt>
                <c:pt idx="78">
                  <c:v>0.26640999999999998</c:v>
                </c:pt>
                <c:pt idx="79">
                  <c:v>0.13200999999999999</c:v>
                </c:pt>
                <c:pt idx="80">
                  <c:v>0.15434999999999999</c:v>
                </c:pt>
                <c:pt idx="81">
                  <c:v>0.19852</c:v>
                </c:pt>
                <c:pt idx="82">
                  <c:v>0.26733000000000001</c:v>
                </c:pt>
                <c:pt idx="83">
                  <c:v>0.28620000000000001</c:v>
                </c:pt>
                <c:pt idx="84">
                  <c:v>0.18310999999999999</c:v>
                </c:pt>
                <c:pt idx="85">
                  <c:v>0.19925999999999999</c:v>
                </c:pt>
                <c:pt idx="86">
                  <c:v>0.21981999999999999</c:v>
                </c:pt>
                <c:pt idx="87">
                  <c:v>0.29792999999999997</c:v>
                </c:pt>
                <c:pt idx="88">
                  <c:v>0.29975000000000002</c:v>
                </c:pt>
                <c:pt idx="89">
                  <c:v>0.15557000000000001</c:v>
                </c:pt>
                <c:pt idx="90">
                  <c:v>0.17158000000000001</c:v>
                </c:pt>
                <c:pt idx="91">
                  <c:v>0.18379999999999999</c:v>
                </c:pt>
                <c:pt idx="92">
                  <c:v>0.20000999999999999</c:v>
                </c:pt>
                <c:pt idx="93">
                  <c:v>0.24489</c:v>
                </c:pt>
                <c:pt idx="94">
                  <c:v>0.15021999999999999</c:v>
                </c:pt>
                <c:pt idx="95">
                  <c:v>0.20075999999999999</c:v>
                </c:pt>
                <c:pt idx="96">
                  <c:v>0.22142999999999999</c:v>
                </c:pt>
                <c:pt idx="97">
                  <c:v>0.27007999999999999</c:v>
                </c:pt>
                <c:pt idx="98">
                  <c:v>0.29988999999999999</c:v>
                </c:pt>
                <c:pt idx="99">
                  <c:v>0.15679999999999999</c:v>
                </c:pt>
                <c:pt idx="100">
                  <c:v>0.1638</c:v>
                </c:pt>
                <c:pt idx="101">
                  <c:v>0.1852</c:v>
                </c:pt>
                <c:pt idx="102">
                  <c:v>0.20150000000000001</c:v>
                </c:pt>
                <c:pt idx="103">
                  <c:v>0.22223000000000001</c:v>
                </c:pt>
                <c:pt idx="104">
                  <c:v>0.29748000000000002</c:v>
                </c:pt>
                <c:pt idx="105">
                  <c:v>0.30269000000000001</c:v>
                </c:pt>
                <c:pt idx="106">
                  <c:v>0.17355999999999999</c:v>
                </c:pt>
                <c:pt idx="107">
                  <c:v>0.20225000000000001</c:v>
                </c:pt>
                <c:pt idx="108">
                  <c:v>0.22303000000000001</c:v>
                </c:pt>
                <c:pt idx="109">
                  <c:v>0.27190999999999999</c:v>
                </c:pt>
                <c:pt idx="110">
                  <c:v>0.29098000000000002</c:v>
                </c:pt>
                <c:pt idx="111">
                  <c:v>0.17423</c:v>
                </c:pt>
                <c:pt idx="112">
                  <c:v>0.27282000000000001</c:v>
                </c:pt>
                <c:pt idx="113">
                  <c:v>0.29193000000000002</c:v>
                </c:pt>
                <c:pt idx="114">
                  <c:v>0.14129</c:v>
                </c:pt>
                <c:pt idx="115">
                  <c:v>0.17488999999999999</c:v>
                </c:pt>
                <c:pt idx="116">
                  <c:v>0.22461999999999999</c:v>
                </c:pt>
                <c:pt idx="117">
                  <c:v>0.30376999999999998</c:v>
                </c:pt>
                <c:pt idx="118">
                  <c:v>0.14742</c:v>
                </c:pt>
                <c:pt idx="119">
                  <c:v>0.16633000000000001</c:v>
                </c:pt>
                <c:pt idx="120">
                  <c:v>0.22542000000000001</c:v>
                </c:pt>
                <c:pt idx="121">
                  <c:v>0.29382000000000003</c:v>
                </c:pt>
                <c:pt idx="122">
                  <c:v>0.16696</c:v>
                </c:pt>
                <c:pt idx="123">
                  <c:v>0.18869</c:v>
                </c:pt>
                <c:pt idx="124">
                  <c:v>0.25090000000000001</c:v>
                </c:pt>
                <c:pt idx="125">
                  <c:v>0.29476999999999998</c:v>
                </c:pt>
                <c:pt idx="126">
                  <c:v>0.30570000000000003</c:v>
                </c:pt>
                <c:pt idx="127">
                  <c:v>0.30754999999999999</c:v>
                </c:pt>
                <c:pt idx="128">
                  <c:v>0.15436</c:v>
                </c:pt>
                <c:pt idx="129">
                  <c:v>0.16045999999999999</c:v>
                </c:pt>
                <c:pt idx="130">
                  <c:v>0.18937999999999999</c:v>
                </c:pt>
                <c:pt idx="131">
                  <c:v>0.22700000000000001</c:v>
                </c:pt>
                <c:pt idx="132">
                  <c:v>0.25174000000000002</c:v>
                </c:pt>
                <c:pt idx="133">
                  <c:v>0.29570999999999997</c:v>
                </c:pt>
                <c:pt idx="134">
                  <c:v>0.30665999999999999</c:v>
                </c:pt>
                <c:pt idx="135">
                  <c:v>0.14913000000000001</c:v>
                </c:pt>
                <c:pt idx="136">
                  <c:v>0.16106000000000001</c:v>
                </c:pt>
                <c:pt idx="137">
                  <c:v>0.17751</c:v>
                </c:pt>
                <c:pt idx="138">
                  <c:v>0.19006999999999999</c:v>
                </c:pt>
                <c:pt idx="139">
                  <c:v>0.20668</c:v>
                </c:pt>
                <c:pt idx="140">
                  <c:v>0.22778999999999999</c:v>
                </c:pt>
                <c:pt idx="141">
                  <c:v>0.25258999999999998</c:v>
                </c:pt>
                <c:pt idx="142">
                  <c:v>0.29664000000000001</c:v>
                </c:pt>
                <c:pt idx="143">
                  <c:v>0.30947000000000002</c:v>
                </c:pt>
                <c:pt idx="144">
                  <c:v>0.13844000000000001</c:v>
                </c:pt>
                <c:pt idx="145">
                  <c:v>0.14405000000000001</c:v>
                </c:pt>
                <c:pt idx="146">
                  <c:v>0.1497</c:v>
                </c:pt>
                <c:pt idx="147">
                  <c:v>0.16883999999999999</c:v>
                </c:pt>
                <c:pt idx="148">
                  <c:v>0.17816000000000001</c:v>
                </c:pt>
                <c:pt idx="149">
                  <c:v>0.22858000000000001</c:v>
                </c:pt>
                <c:pt idx="150">
                  <c:v>0.25342999999999999</c:v>
                </c:pt>
                <c:pt idx="151">
                  <c:v>0.27823999999999999</c:v>
                </c:pt>
                <c:pt idx="152">
                  <c:v>0.29620999999999997</c:v>
                </c:pt>
                <c:pt idx="153">
                  <c:v>0.29757</c:v>
                </c:pt>
                <c:pt idx="154">
                  <c:v>0.30514000000000002</c:v>
                </c:pt>
                <c:pt idx="155">
                  <c:v>0.30857000000000001</c:v>
                </c:pt>
                <c:pt idx="156">
                  <c:v>0.31041999999999997</c:v>
                </c:pt>
                <c:pt idx="157">
                  <c:v>0.15026</c:v>
                </c:pt>
                <c:pt idx="158">
                  <c:v>0.16946</c:v>
                </c:pt>
                <c:pt idx="159">
                  <c:v>0.19144</c:v>
                </c:pt>
                <c:pt idx="160">
                  <c:v>0.22936000000000001</c:v>
                </c:pt>
                <c:pt idx="161">
                  <c:v>0.25427</c:v>
                </c:pt>
                <c:pt idx="162">
                  <c:v>0.27912999999999999</c:v>
                </c:pt>
                <c:pt idx="163">
                  <c:v>0.29713000000000001</c:v>
                </c:pt>
                <c:pt idx="164">
                  <c:v>0.29849999999999999</c:v>
                </c:pt>
                <c:pt idx="165">
                  <c:v>0.30951000000000001</c:v>
                </c:pt>
                <c:pt idx="166">
                  <c:v>0.31136999999999998</c:v>
                </c:pt>
                <c:pt idx="167">
                  <c:v>0.13950000000000001</c:v>
                </c:pt>
                <c:pt idx="168">
                  <c:v>0.15670000000000001</c:v>
                </c:pt>
                <c:pt idx="169">
                  <c:v>0.16286999999999999</c:v>
                </c:pt>
                <c:pt idx="170">
                  <c:v>0.17008000000000001</c:v>
                </c:pt>
                <c:pt idx="171">
                  <c:v>0.19212000000000001</c:v>
                </c:pt>
                <c:pt idx="172">
                  <c:v>0.23013</c:v>
                </c:pt>
                <c:pt idx="173">
                  <c:v>0.25511</c:v>
                </c:pt>
                <c:pt idx="174">
                  <c:v>0.28000999999999998</c:v>
                </c:pt>
                <c:pt idx="175">
                  <c:v>0.29942000000000002</c:v>
                </c:pt>
                <c:pt idx="176">
                  <c:v>0.30701000000000001</c:v>
                </c:pt>
                <c:pt idx="177">
                  <c:v>0.31045</c:v>
                </c:pt>
                <c:pt idx="178">
                  <c:v>0.31230999999999998</c:v>
                </c:pt>
                <c:pt idx="179">
                  <c:v>0.14002000000000001</c:v>
                </c:pt>
                <c:pt idx="180">
                  <c:v>0.15137999999999999</c:v>
                </c:pt>
                <c:pt idx="181">
                  <c:v>0.15726999999999999</c:v>
                </c:pt>
                <c:pt idx="182">
                  <c:v>0.16345999999999999</c:v>
                </c:pt>
                <c:pt idx="183">
                  <c:v>0.17069999999999999</c:v>
                </c:pt>
                <c:pt idx="184">
                  <c:v>0.18010000000000001</c:v>
                </c:pt>
                <c:pt idx="185">
                  <c:v>0.1928</c:v>
                </c:pt>
                <c:pt idx="186">
                  <c:v>0.20959</c:v>
                </c:pt>
                <c:pt idx="187">
                  <c:v>0.23091</c:v>
                </c:pt>
                <c:pt idx="188">
                  <c:v>0.25592999999999999</c:v>
                </c:pt>
                <c:pt idx="189">
                  <c:v>0.28088999999999997</c:v>
                </c:pt>
                <c:pt idx="190">
                  <c:v>0.30032999999999999</c:v>
                </c:pt>
                <c:pt idx="191">
                  <c:v>0.30793999999999999</c:v>
                </c:pt>
                <c:pt idx="192">
                  <c:v>0.31139</c:v>
                </c:pt>
                <c:pt idx="193">
                  <c:v>0.31324999999999997</c:v>
                </c:pt>
                <c:pt idx="194">
                  <c:v>0.12923000000000001</c:v>
                </c:pt>
                <c:pt idx="195">
                  <c:v>0.14621999999999999</c:v>
                </c:pt>
                <c:pt idx="196">
                  <c:v>0.15193999999999999</c:v>
                </c:pt>
                <c:pt idx="197">
                  <c:v>0.15784999999999999</c:v>
                </c:pt>
                <c:pt idx="198">
                  <c:v>0.16405</c:v>
                </c:pt>
                <c:pt idx="199">
                  <c:v>0.17130999999999999</c:v>
                </c:pt>
                <c:pt idx="200">
                  <c:v>0.18074000000000001</c:v>
                </c:pt>
                <c:pt idx="201">
                  <c:v>0.19347</c:v>
                </c:pt>
                <c:pt idx="202">
                  <c:v>0.21031</c:v>
                </c:pt>
                <c:pt idx="203">
                  <c:v>0.23168</c:v>
                </c:pt>
                <c:pt idx="204">
                  <c:v>0.25675999999999999</c:v>
                </c:pt>
                <c:pt idx="205">
                  <c:v>0.28177000000000002</c:v>
                </c:pt>
                <c:pt idx="206">
                  <c:v>0.29987000000000003</c:v>
                </c:pt>
                <c:pt idx="207">
                  <c:v>0.30124000000000001</c:v>
                </c:pt>
                <c:pt idx="208">
                  <c:v>0.30886000000000002</c:v>
                </c:pt>
                <c:pt idx="209">
                  <c:v>0.31230999999999998</c:v>
                </c:pt>
                <c:pt idx="210">
                  <c:v>0.31418000000000001</c:v>
                </c:pt>
                <c:pt idx="211">
                  <c:v>0.12415</c:v>
                </c:pt>
                <c:pt idx="212">
                  <c:v>0.14105999999999999</c:v>
                </c:pt>
                <c:pt idx="213">
                  <c:v>0.14676</c:v>
                </c:pt>
                <c:pt idx="214">
                  <c:v>0.15248999999999999</c:v>
                </c:pt>
                <c:pt idx="215">
                  <c:v>0.15842000000000001</c:v>
                </c:pt>
                <c:pt idx="216">
                  <c:v>0.16464000000000001</c:v>
                </c:pt>
                <c:pt idx="217">
                  <c:v>0.17191999999999999</c:v>
                </c:pt>
                <c:pt idx="218">
                  <c:v>0.18138000000000001</c:v>
                </c:pt>
                <c:pt idx="219">
                  <c:v>0.19414000000000001</c:v>
                </c:pt>
                <c:pt idx="220">
                  <c:v>0.21102000000000001</c:v>
                </c:pt>
                <c:pt idx="221">
                  <c:v>0.23244000000000001</c:v>
                </c:pt>
                <c:pt idx="222">
                  <c:v>0.25757999999999998</c:v>
                </c:pt>
                <c:pt idx="223">
                  <c:v>0.28262999999999999</c:v>
                </c:pt>
                <c:pt idx="224">
                  <c:v>0.29094999999999999</c:v>
                </c:pt>
                <c:pt idx="225">
                  <c:v>0.30076999999999998</c:v>
                </c:pt>
                <c:pt idx="226">
                  <c:v>0.30214000000000002</c:v>
                </c:pt>
                <c:pt idx="227">
                  <c:v>0.30976999999999999</c:v>
                </c:pt>
                <c:pt idx="228">
                  <c:v>0.31323000000000001</c:v>
                </c:pt>
                <c:pt idx="229">
                  <c:v>0.31509999999999999</c:v>
                </c:pt>
                <c:pt idx="230">
                  <c:v>0.13019</c:v>
                </c:pt>
                <c:pt idx="231">
                  <c:v>0.13586999999999999</c:v>
                </c:pt>
                <c:pt idx="232">
                  <c:v>0.14158000000000001</c:v>
                </c:pt>
                <c:pt idx="233">
                  <c:v>0.14729</c:v>
                </c:pt>
                <c:pt idx="234">
                  <c:v>0.15898000000000001</c:v>
                </c:pt>
                <c:pt idx="235">
                  <c:v>0.16522000000000001</c:v>
                </c:pt>
                <c:pt idx="236">
                  <c:v>0.17252000000000001</c:v>
                </c:pt>
                <c:pt idx="237">
                  <c:v>0.18201000000000001</c:v>
                </c:pt>
                <c:pt idx="238">
                  <c:v>0.1948</c:v>
                </c:pt>
                <c:pt idx="239">
                  <c:v>0.21171999999999999</c:v>
                </c:pt>
                <c:pt idx="240">
                  <c:v>0.23319000000000001</c:v>
                </c:pt>
                <c:pt idx="241">
                  <c:v>0.25839000000000001</c:v>
                </c:pt>
                <c:pt idx="242">
                  <c:v>0.28349000000000002</c:v>
                </c:pt>
                <c:pt idx="243">
                  <c:v>0.30165999999999998</c:v>
                </c:pt>
                <c:pt idx="244">
                  <c:v>0.30303999999999998</c:v>
                </c:pt>
                <c:pt idx="245">
                  <c:v>0.31068000000000001</c:v>
                </c:pt>
                <c:pt idx="246">
                  <c:v>0.31413999999999997</c:v>
                </c:pt>
                <c:pt idx="247">
                  <c:v>0.31602000000000002</c:v>
                </c:pt>
                <c:pt idx="248">
                  <c:v>0.28433999999999998</c:v>
                </c:pt>
                <c:pt idx="249">
                  <c:v>0.16009999999999999</c:v>
                </c:pt>
                <c:pt idx="250">
                  <c:v>0.25997999999999999</c:v>
                </c:pt>
                <c:pt idx="251">
                  <c:v>0.31594</c:v>
                </c:pt>
                <c:pt idx="252">
                  <c:v>0.30514000000000002</c:v>
                </c:pt>
                <c:pt idx="253">
                  <c:v>0.30652000000000001</c:v>
                </c:pt>
                <c:pt idx="254">
                  <c:v>0.23687</c:v>
                </c:pt>
                <c:pt idx="255">
                  <c:v>0.28847</c:v>
                </c:pt>
                <c:pt idx="256">
                  <c:v>0.16278999999999999</c:v>
                </c:pt>
                <c:pt idx="257">
                  <c:v>0.18625</c:v>
                </c:pt>
                <c:pt idx="258">
                  <c:v>0.23827999999999999</c:v>
                </c:pt>
                <c:pt idx="259">
                  <c:v>0.32214999999999999</c:v>
                </c:pt>
                <c:pt idx="260">
                  <c:v>0.17715</c:v>
                </c:pt>
                <c:pt idx="261">
                  <c:v>0.29004999999999997</c:v>
                </c:pt>
                <c:pt idx="262">
                  <c:v>0.30985000000000001</c:v>
                </c:pt>
                <c:pt idx="263">
                  <c:v>0.15773999999999999</c:v>
                </c:pt>
                <c:pt idx="264">
                  <c:v>0.17022999999999999</c:v>
                </c:pt>
                <c:pt idx="265">
                  <c:v>0.18740000000000001</c:v>
                </c:pt>
                <c:pt idx="266">
                  <c:v>0.20047999999999999</c:v>
                </c:pt>
                <c:pt idx="267">
                  <c:v>0.26530999999999999</c:v>
                </c:pt>
                <c:pt idx="268">
                  <c:v>0.18797</c:v>
                </c:pt>
                <c:pt idx="269">
                  <c:v>0.24034</c:v>
                </c:pt>
                <c:pt idx="270">
                  <c:v>0.17127000000000001</c:v>
                </c:pt>
                <c:pt idx="271">
                  <c:v>0.18851999999999999</c:v>
                </c:pt>
                <c:pt idx="272">
                  <c:v>0.20166000000000001</c:v>
                </c:pt>
                <c:pt idx="273">
                  <c:v>0.26674999999999999</c:v>
                </c:pt>
                <c:pt idx="274">
                  <c:v>0.29233999999999999</c:v>
                </c:pt>
                <c:pt idx="275">
                  <c:v>0.17177000000000001</c:v>
                </c:pt>
                <c:pt idx="276">
                  <c:v>0.29309000000000002</c:v>
                </c:pt>
                <c:pt idx="277">
                  <c:v>0.32430999999999999</c:v>
                </c:pt>
                <c:pt idx="278">
                  <c:v>0.32621</c:v>
                </c:pt>
                <c:pt idx="279">
                  <c:v>0.16582</c:v>
                </c:pt>
                <c:pt idx="280">
                  <c:v>0.18032999999999999</c:v>
                </c:pt>
                <c:pt idx="281">
                  <c:v>0.22083</c:v>
                </c:pt>
                <c:pt idx="282">
                  <c:v>0.29453000000000001</c:v>
                </c:pt>
                <c:pt idx="283">
                  <c:v>0.32583000000000001</c:v>
                </c:pt>
                <c:pt idx="284">
                  <c:v>0.20391999999999999</c:v>
                </c:pt>
                <c:pt idx="285">
                  <c:v>0.22141</c:v>
                </c:pt>
                <c:pt idx="286">
                  <c:v>0.24356</c:v>
                </c:pt>
                <c:pt idx="287">
                  <c:v>0.19117999999999999</c:v>
                </c:pt>
                <c:pt idx="288">
                  <c:v>0.22198999999999999</c:v>
                </c:pt>
                <c:pt idx="289">
                  <c:v>0.29593000000000003</c:v>
                </c:pt>
                <c:pt idx="290">
                  <c:v>0.31453999999999999</c:v>
                </c:pt>
                <c:pt idx="291">
                  <c:v>0.31595000000000001</c:v>
                </c:pt>
                <c:pt idx="292">
                  <c:v>0.32377</c:v>
                </c:pt>
                <c:pt idx="293">
                  <c:v>0.29659999999999997</c:v>
                </c:pt>
                <c:pt idx="294">
                  <c:v>0.31524000000000002</c:v>
                </c:pt>
                <c:pt idx="295">
                  <c:v>0.31664999999999999</c:v>
                </c:pt>
                <c:pt idx="296">
                  <c:v>0.32801999999999998</c:v>
                </c:pt>
                <c:pt idx="297">
                  <c:v>0.32994000000000001</c:v>
                </c:pt>
                <c:pt idx="298">
                  <c:v>0.14391000000000001</c:v>
                </c:pt>
                <c:pt idx="299">
                  <c:v>0.17465</c:v>
                </c:pt>
                <c:pt idx="300">
                  <c:v>0.18228</c:v>
                </c:pt>
                <c:pt idx="301">
                  <c:v>0.19217000000000001</c:v>
                </c:pt>
                <c:pt idx="302">
                  <c:v>0.20549999999999999</c:v>
                </c:pt>
                <c:pt idx="303">
                  <c:v>0.22309999999999999</c:v>
                </c:pt>
                <c:pt idx="304">
                  <c:v>0.29726000000000002</c:v>
                </c:pt>
                <c:pt idx="305">
                  <c:v>0.31591999999999998</c:v>
                </c:pt>
                <c:pt idx="306">
                  <c:v>0.32872000000000001</c:v>
                </c:pt>
                <c:pt idx="307">
                  <c:v>0.33063999999999999</c:v>
                </c:pt>
                <c:pt idx="308">
                  <c:v>0.14429</c:v>
                </c:pt>
                <c:pt idx="309">
                  <c:v>0.18274000000000001</c:v>
                </c:pt>
                <c:pt idx="310">
                  <c:v>0.19264999999999999</c:v>
                </c:pt>
                <c:pt idx="311">
                  <c:v>0.24593000000000001</c:v>
                </c:pt>
                <c:pt idx="312">
                  <c:v>0.29791000000000001</c:v>
                </c:pt>
                <c:pt idx="313">
                  <c:v>0.32940999999999998</c:v>
                </c:pt>
                <c:pt idx="314">
                  <c:v>0.33132</c:v>
                </c:pt>
                <c:pt idx="315">
                  <c:v>0.17554</c:v>
                </c:pt>
                <c:pt idx="316">
                  <c:v>0.19312000000000001</c:v>
                </c:pt>
                <c:pt idx="317">
                  <c:v>0.20649999999999999</c:v>
                </c:pt>
                <c:pt idx="318">
                  <c:v>0.22416</c:v>
                </c:pt>
                <c:pt idx="319">
                  <c:v>0.2465</c:v>
                </c:pt>
                <c:pt idx="320">
                  <c:v>0.27261000000000002</c:v>
                </c:pt>
                <c:pt idx="321">
                  <c:v>0.31867000000000001</c:v>
                </c:pt>
                <c:pt idx="322">
                  <c:v>0.33199000000000001</c:v>
                </c:pt>
                <c:pt idx="323">
                  <c:v>0.15106</c:v>
                </c:pt>
                <c:pt idx="324">
                  <c:v>0.16314000000000001</c:v>
                </c:pt>
                <c:pt idx="325">
                  <c:v>0.1694</c:v>
                </c:pt>
                <c:pt idx="326">
                  <c:v>0.19358</c:v>
                </c:pt>
                <c:pt idx="327">
                  <c:v>0.20699000000000001</c:v>
                </c:pt>
                <c:pt idx="328">
                  <c:v>0.22467000000000001</c:v>
                </c:pt>
                <c:pt idx="329">
                  <c:v>0.24704000000000001</c:v>
                </c:pt>
                <c:pt idx="330">
                  <c:v>0.2732</c:v>
                </c:pt>
                <c:pt idx="331">
                  <c:v>0.29915999999999998</c:v>
                </c:pt>
                <c:pt idx="332">
                  <c:v>0.31930999999999998</c:v>
                </c:pt>
                <c:pt idx="333">
                  <c:v>0.33073000000000002</c:v>
                </c:pt>
                <c:pt idx="334">
                  <c:v>0.33265</c:v>
                </c:pt>
                <c:pt idx="335">
                  <c:v>0.16980000000000001</c:v>
                </c:pt>
                <c:pt idx="336">
                  <c:v>0.20746000000000001</c:v>
                </c:pt>
                <c:pt idx="337">
                  <c:v>0.27377000000000001</c:v>
                </c:pt>
                <c:pt idx="338">
                  <c:v>0.29976999999999998</c:v>
                </c:pt>
                <c:pt idx="339">
                  <c:v>0.31992999999999999</c:v>
                </c:pt>
                <c:pt idx="340">
                  <c:v>0.33328999999999998</c:v>
                </c:pt>
                <c:pt idx="341">
                  <c:v>0.13378999999999999</c:v>
                </c:pt>
                <c:pt idx="342">
                  <c:v>0.14573</c:v>
                </c:pt>
                <c:pt idx="343">
                  <c:v>0.16392000000000001</c:v>
                </c:pt>
                <c:pt idx="344">
                  <c:v>0.17019999999999999</c:v>
                </c:pt>
                <c:pt idx="345">
                  <c:v>0.17679</c:v>
                </c:pt>
                <c:pt idx="346">
                  <c:v>0.18448000000000001</c:v>
                </c:pt>
                <c:pt idx="347">
                  <c:v>0.19447</c:v>
                </c:pt>
                <c:pt idx="348">
                  <c:v>0.20791999999999999</c:v>
                </c:pt>
                <c:pt idx="349">
                  <c:v>0.22566</c:v>
                </c:pt>
                <c:pt idx="350">
                  <c:v>0.24809999999999999</c:v>
                </c:pt>
                <c:pt idx="351">
                  <c:v>0.27432000000000001</c:v>
                </c:pt>
                <c:pt idx="352">
                  <c:v>0.30035000000000001</c:v>
                </c:pt>
                <c:pt idx="353">
                  <c:v>0.32053999999999999</c:v>
                </c:pt>
                <c:pt idx="354">
                  <c:v>0.33198</c:v>
                </c:pt>
                <c:pt idx="355">
                  <c:v>0.33390999999999998</c:v>
                </c:pt>
                <c:pt idx="356">
                  <c:v>0.1341</c:v>
                </c:pt>
                <c:pt idx="357">
                  <c:v>0.14004</c:v>
                </c:pt>
                <c:pt idx="358">
                  <c:v>0.15212999999999999</c:v>
                </c:pt>
                <c:pt idx="359">
                  <c:v>0.16428999999999999</c:v>
                </c:pt>
                <c:pt idx="360">
                  <c:v>0.17058000000000001</c:v>
                </c:pt>
                <c:pt idx="361">
                  <c:v>0.18489</c:v>
                </c:pt>
                <c:pt idx="362">
                  <c:v>0.19489000000000001</c:v>
                </c:pt>
                <c:pt idx="363">
                  <c:v>0.20837</c:v>
                </c:pt>
                <c:pt idx="364">
                  <c:v>0.22614000000000001</c:v>
                </c:pt>
                <c:pt idx="365">
                  <c:v>0.24861</c:v>
                </c:pt>
                <c:pt idx="366">
                  <c:v>0.27487</c:v>
                </c:pt>
                <c:pt idx="367">
                  <c:v>0.30092000000000002</c:v>
                </c:pt>
                <c:pt idx="368">
                  <c:v>0.31970999999999999</c:v>
                </c:pt>
                <c:pt idx="369">
                  <c:v>0.32113000000000003</c:v>
                </c:pt>
                <c:pt idx="370">
                  <c:v>0.32901999999999998</c:v>
                </c:pt>
                <c:pt idx="371">
                  <c:v>0.33257999999999999</c:v>
                </c:pt>
                <c:pt idx="372">
                  <c:v>0.33450999999999997</c:v>
                </c:pt>
                <c:pt idx="373">
                  <c:v>0.17094999999999999</c:v>
                </c:pt>
                <c:pt idx="374">
                  <c:v>0.20880000000000001</c:v>
                </c:pt>
                <c:pt idx="375">
                  <c:v>0.24909999999999999</c:v>
                </c:pt>
                <c:pt idx="376">
                  <c:v>0.30148000000000003</c:v>
                </c:pt>
                <c:pt idx="377">
                  <c:v>0.32171</c:v>
                </c:pt>
                <c:pt idx="378">
                  <c:v>0.33567000000000002</c:v>
                </c:pt>
                <c:pt idx="379">
                  <c:v>0.1961</c:v>
                </c:pt>
                <c:pt idx="380">
                  <c:v>0.33071</c:v>
                </c:pt>
                <c:pt idx="381">
                  <c:v>0.33428999999999998</c:v>
                </c:pt>
                <c:pt idx="382">
                  <c:v>0.18642</c:v>
                </c:pt>
                <c:pt idx="383">
                  <c:v>0.16600000000000001</c:v>
                </c:pt>
                <c:pt idx="384">
                  <c:v>0.33176</c:v>
                </c:pt>
                <c:pt idx="385">
                  <c:v>0.21079999999999999</c:v>
                </c:pt>
                <c:pt idx="386">
                  <c:v>0.25135999999999997</c:v>
                </c:pt>
                <c:pt idx="387">
                  <c:v>0.17965</c:v>
                </c:pt>
                <c:pt idx="388">
                  <c:v>0.18745000000000001</c:v>
                </c:pt>
                <c:pt idx="389">
                  <c:v>0.32482</c:v>
                </c:pt>
                <c:pt idx="390">
                  <c:v>0.33633999999999997</c:v>
                </c:pt>
                <c:pt idx="391">
                  <c:v>0.18776999999999999</c:v>
                </c:pt>
                <c:pt idx="392">
                  <c:v>0.22947999999999999</c:v>
                </c:pt>
                <c:pt idx="393">
                  <c:v>0.25217000000000001</c:v>
                </c:pt>
                <c:pt idx="394">
                  <c:v>0.32529000000000002</c:v>
                </c:pt>
                <c:pt idx="395">
                  <c:v>0.16719999999999999</c:v>
                </c:pt>
                <c:pt idx="396">
                  <c:v>0.21185999999999999</c:v>
                </c:pt>
                <c:pt idx="397">
                  <c:v>0.30536999999999997</c:v>
                </c:pt>
                <c:pt idx="398">
                  <c:v>0.33921000000000001</c:v>
                </c:pt>
                <c:pt idx="399">
                  <c:v>0.16747999999999999</c:v>
                </c:pt>
                <c:pt idx="400">
                  <c:v>0.33772000000000002</c:v>
                </c:pt>
                <c:pt idx="401">
                  <c:v>0.18867999999999999</c:v>
                </c:pt>
                <c:pt idx="402">
                  <c:v>0.34009</c:v>
                </c:pt>
                <c:pt idx="403">
                  <c:v>0.21282000000000001</c:v>
                </c:pt>
                <c:pt idx="404">
                  <c:v>0.32700000000000001</c:v>
                </c:pt>
                <c:pt idx="405">
                  <c:v>0.33856000000000003</c:v>
                </c:pt>
                <c:pt idx="406">
                  <c:v>0.34050999999999998</c:v>
                </c:pt>
                <c:pt idx="407">
                  <c:v>0.18165000000000001</c:v>
                </c:pt>
                <c:pt idx="408">
                  <c:v>0.32778000000000002</c:v>
                </c:pt>
                <c:pt idx="409">
                  <c:v>0.20022000000000001</c:v>
                </c:pt>
                <c:pt idx="410">
                  <c:v>0.21396999999999999</c:v>
                </c:pt>
                <c:pt idx="411">
                  <c:v>0.25494</c:v>
                </c:pt>
                <c:pt idx="412">
                  <c:v>0.30803999999999998</c:v>
                </c:pt>
                <c:pt idx="413">
                  <c:v>0.32851000000000002</c:v>
                </c:pt>
                <c:pt idx="414">
                  <c:v>0.19025</c:v>
                </c:pt>
                <c:pt idx="415">
                  <c:v>0.32884999999999998</c:v>
                </c:pt>
                <c:pt idx="416">
                  <c:v>0.16939000000000001</c:v>
                </c:pt>
                <c:pt idx="417">
                  <c:v>0.17582999999999999</c:v>
                </c:pt>
                <c:pt idx="418">
                  <c:v>0.21448</c:v>
                </c:pt>
                <c:pt idx="419">
                  <c:v>0.34078000000000003</c:v>
                </c:pt>
                <c:pt idx="420">
                  <c:v>0.18281</c:v>
                </c:pt>
                <c:pt idx="421">
                  <c:v>0.25580000000000003</c:v>
                </c:pt>
                <c:pt idx="422">
                  <c:v>0.32950000000000002</c:v>
                </c:pt>
                <c:pt idx="423">
                  <c:v>0.34337000000000001</c:v>
                </c:pt>
                <c:pt idx="424">
                  <c:v>0.19112999999999999</c:v>
                </c:pt>
                <c:pt idx="425">
                  <c:v>0.20139000000000001</c:v>
                </c:pt>
                <c:pt idx="426">
                  <c:v>0.21540999999999999</c:v>
                </c:pt>
                <c:pt idx="427">
                  <c:v>0.28334999999999999</c:v>
                </c:pt>
                <c:pt idx="428">
                  <c:v>0.30986999999999998</c:v>
                </c:pt>
                <c:pt idx="429">
                  <c:v>0.34200999999999998</c:v>
                </c:pt>
                <c:pt idx="430">
                  <c:v>0.23404</c:v>
                </c:pt>
                <c:pt idx="431">
                  <c:v>0.25702999999999998</c:v>
                </c:pt>
                <c:pt idx="432">
                  <c:v>0.28383999999999998</c:v>
                </c:pt>
                <c:pt idx="433">
                  <c:v>0.31039</c:v>
                </c:pt>
                <c:pt idx="434">
                  <c:v>0.33093</c:v>
                </c:pt>
                <c:pt idx="435">
                  <c:v>0.34450999999999998</c:v>
                </c:pt>
                <c:pt idx="436">
                  <c:v>0.16438</c:v>
                </c:pt>
                <c:pt idx="437">
                  <c:v>0.17715</c:v>
                </c:pt>
                <c:pt idx="438">
                  <c:v>0.31063000000000002</c:v>
                </c:pt>
                <c:pt idx="439">
                  <c:v>0.33118999999999998</c:v>
                </c:pt>
                <c:pt idx="440">
                  <c:v>0.34501999999999999</c:v>
                </c:pt>
                <c:pt idx="441">
                  <c:v>0.16481000000000001</c:v>
                </c:pt>
                <c:pt idx="442">
                  <c:v>0.25785000000000002</c:v>
                </c:pt>
                <c:pt idx="443">
                  <c:v>0.34353</c:v>
                </c:pt>
                <c:pt idx="444">
                  <c:v>0.15240000000000001</c:v>
                </c:pt>
                <c:pt idx="445">
                  <c:v>0.20283999999999999</c:v>
                </c:pt>
                <c:pt idx="446">
                  <c:v>0.28492000000000001</c:v>
                </c:pt>
                <c:pt idx="447">
                  <c:v>0.34591</c:v>
                </c:pt>
                <c:pt idx="448">
                  <c:v>0.34051999999999999</c:v>
                </c:pt>
                <c:pt idx="449">
                  <c:v>0.20326</c:v>
                </c:pt>
                <c:pt idx="450">
                  <c:v>0.31208000000000002</c:v>
                </c:pt>
                <c:pt idx="451">
                  <c:v>0.25868999999999998</c:v>
                </c:pt>
                <c:pt idx="452">
                  <c:v>0.34451999999999999</c:v>
                </c:pt>
                <c:pt idx="453">
                  <c:v>0.31241000000000002</c:v>
                </c:pt>
                <c:pt idx="454">
                  <c:v>0.34469</c:v>
                </c:pt>
                <c:pt idx="455">
                  <c:v>0.25911000000000001</c:v>
                </c:pt>
                <c:pt idx="456">
                  <c:v>0.15329000000000001</c:v>
                </c:pt>
                <c:pt idx="457">
                  <c:v>0.23621</c:v>
                </c:pt>
                <c:pt idx="458">
                  <c:v>0.25946000000000002</c:v>
                </c:pt>
                <c:pt idx="459">
                  <c:v>0.31311</c:v>
                </c:pt>
                <c:pt idx="460">
                  <c:v>0.17892</c:v>
                </c:pt>
                <c:pt idx="461">
                  <c:v>0.34554000000000001</c:v>
                </c:pt>
                <c:pt idx="462">
                  <c:v>0.23674999999999999</c:v>
                </c:pt>
                <c:pt idx="463">
                  <c:v>0.34597</c:v>
                </c:pt>
                <c:pt idx="464">
                  <c:v>0.20449999999999999</c:v>
                </c:pt>
                <c:pt idx="465">
                  <c:v>0.23683000000000001</c:v>
                </c:pt>
                <c:pt idx="466">
                  <c:v>0.26007000000000002</c:v>
                </c:pt>
                <c:pt idx="467">
                  <c:v>0.18622</c:v>
                </c:pt>
                <c:pt idx="468">
                  <c:v>0.28715000000000002</c:v>
                </c:pt>
                <c:pt idx="469">
                  <c:v>0.16019</c:v>
                </c:pt>
                <c:pt idx="470">
                  <c:v>0.1794</c:v>
                </c:pt>
                <c:pt idx="471">
                  <c:v>0.18626999999999999</c:v>
                </c:pt>
                <c:pt idx="472">
                  <c:v>0.23705999999999999</c:v>
                </c:pt>
                <c:pt idx="473">
                  <c:v>0.19436999999999999</c:v>
                </c:pt>
                <c:pt idx="474">
                  <c:v>0.19447999999999999</c:v>
                </c:pt>
                <c:pt idx="475">
                  <c:v>0.17305999999999999</c:v>
                </c:pt>
                <c:pt idx="476">
                  <c:v>0.17308000000000001</c:v>
                </c:pt>
                <c:pt idx="477">
                  <c:v>0.34865000000000002</c:v>
                </c:pt>
                <c:pt idx="478">
                  <c:v>0.17968999999999999</c:v>
                </c:pt>
                <c:pt idx="479">
                  <c:v>0.26057999999999998</c:v>
                </c:pt>
                <c:pt idx="480">
                  <c:v>0.31435999999999997</c:v>
                </c:pt>
                <c:pt idx="481">
                  <c:v>0.33504</c:v>
                </c:pt>
                <c:pt idx="482">
                  <c:v>0.16678999999999999</c:v>
                </c:pt>
                <c:pt idx="483">
                  <c:v>0.14163000000000001</c:v>
                </c:pt>
                <c:pt idx="484">
                  <c:v>0.20502999999999999</c:v>
                </c:pt>
                <c:pt idx="485">
                  <c:v>0.23741999999999999</c:v>
                </c:pt>
                <c:pt idx="486">
                  <c:v>0.34877000000000002</c:v>
                </c:pt>
                <c:pt idx="487">
                  <c:v>0.28769</c:v>
                </c:pt>
                <c:pt idx="488">
                  <c:v>0.20505000000000001</c:v>
                </c:pt>
                <c:pt idx="489">
                  <c:v>0.19464999999999999</c:v>
                </c:pt>
                <c:pt idx="490">
                  <c:v>0.26066</c:v>
                </c:pt>
                <c:pt idx="491">
                  <c:v>0.18662999999999999</c:v>
                </c:pt>
                <c:pt idx="492">
                  <c:v>0.17974999999999999</c:v>
                </c:pt>
                <c:pt idx="493">
                  <c:v>0.17318</c:v>
                </c:pt>
                <c:pt idx="494">
                  <c:v>0.23743</c:v>
                </c:pt>
                <c:pt idx="495">
                  <c:v>0.34316999999999998</c:v>
                </c:pt>
                <c:pt idx="496">
                  <c:v>0.16682</c:v>
                </c:pt>
                <c:pt idx="497">
                  <c:v>0.17318</c:v>
                </c:pt>
                <c:pt idx="498">
                  <c:v>0.33510000000000001</c:v>
                </c:pt>
                <c:pt idx="499">
                  <c:v>0.34316000000000002</c:v>
                </c:pt>
                <c:pt idx="500">
                  <c:v>0.34678999999999999</c:v>
                </c:pt>
                <c:pt idx="501">
                  <c:v>0.34876000000000001</c:v>
                </c:pt>
                <c:pt idx="502">
                  <c:v>0.17315</c:v>
                </c:pt>
                <c:pt idx="503">
                  <c:v>0.18659000000000001</c:v>
                </c:pt>
                <c:pt idx="504">
                  <c:v>0.19461000000000001</c:v>
                </c:pt>
                <c:pt idx="505">
                  <c:v>0.23735000000000001</c:v>
                </c:pt>
                <c:pt idx="506">
                  <c:v>0.33501999999999998</c:v>
                </c:pt>
                <c:pt idx="507">
                  <c:v>0.31431999999999999</c:v>
                </c:pt>
                <c:pt idx="508">
                  <c:v>0.34854000000000002</c:v>
                </c:pt>
                <c:pt idx="509">
                  <c:v>0.17954000000000001</c:v>
                </c:pt>
                <c:pt idx="510">
                  <c:v>0.19441</c:v>
                </c:pt>
                <c:pt idx="511">
                  <c:v>0.19439999999999999</c:v>
                </c:pt>
                <c:pt idx="512">
                  <c:v>0.20477000000000001</c:v>
                </c:pt>
                <c:pt idx="513">
                  <c:v>0.31407000000000002</c:v>
                </c:pt>
                <c:pt idx="514">
                  <c:v>0.34839999999999999</c:v>
                </c:pt>
                <c:pt idx="515">
                  <c:v>0.21872</c:v>
                </c:pt>
                <c:pt idx="516">
                  <c:v>0.33472000000000002</c:v>
                </c:pt>
                <c:pt idx="517">
                  <c:v>0.34638999999999998</c:v>
                </c:pt>
                <c:pt idx="518">
                  <c:v>0.18632000000000001</c:v>
                </c:pt>
                <c:pt idx="519">
                  <c:v>0.31401000000000001</c:v>
                </c:pt>
                <c:pt idx="520">
                  <c:v>0.21859999999999999</c:v>
                </c:pt>
                <c:pt idx="521">
                  <c:v>0.34261000000000003</c:v>
                </c:pt>
                <c:pt idx="522">
                  <c:v>0.1862</c:v>
                </c:pt>
                <c:pt idx="523">
                  <c:v>0.14748</c:v>
                </c:pt>
                <c:pt idx="524">
                  <c:v>0.16006000000000001</c:v>
                </c:pt>
                <c:pt idx="525">
                  <c:v>0.21845000000000001</c:v>
                </c:pt>
                <c:pt idx="526">
                  <c:v>0.28700999999999999</c:v>
                </c:pt>
                <c:pt idx="527">
                  <c:v>0.34799999999999998</c:v>
                </c:pt>
                <c:pt idx="528">
                  <c:v>0.25996999999999998</c:v>
                </c:pt>
                <c:pt idx="529">
                  <c:v>0.34599000000000002</c:v>
                </c:pt>
                <c:pt idx="530">
                  <c:v>0.23676</c:v>
                </c:pt>
                <c:pt idx="531">
                  <c:v>0.33427000000000001</c:v>
                </c:pt>
                <c:pt idx="532">
                  <c:v>0.17261000000000001</c:v>
                </c:pt>
                <c:pt idx="533">
                  <c:v>0.25979999999999998</c:v>
                </c:pt>
                <c:pt idx="534">
                  <c:v>0.17255000000000001</c:v>
                </c:pt>
                <c:pt idx="535">
                  <c:v>0.21826000000000001</c:v>
                </c:pt>
                <c:pt idx="536">
                  <c:v>0.31347999999999998</c:v>
                </c:pt>
                <c:pt idx="537">
                  <c:v>0.25977</c:v>
                </c:pt>
                <c:pt idx="538">
                  <c:v>0.15987999999999999</c:v>
                </c:pt>
                <c:pt idx="539">
                  <c:v>0.16616</c:v>
                </c:pt>
                <c:pt idx="540">
                  <c:v>0.19388</c:v>
                </c:pt>
                <c:pt idx="541">
                  <c:v>0.31337999999999999</c:v>
                </c:pt>
                <c:pt idx="542">
                  <c:v>0.33401999999999998</c:v>
                </c:pt>
                <c:pt idx="543">
                  <c:v>0.16613</c:v>
                </c:pt>
                <c:pt idx="544">
                  <c:v>0.20422999999999999</c:v>
                </c:pt>
                <c:pt idx="545">
                  <c:v>0.19383</c:v>
                </c:pt>
                <c:pt idx="546">
                  <c:v>0.20419999999999999</c:v>
                </c:pt>
                <c:pt idx="547">
                  <c:v>0.34564</c:v>
                </c:pt>
                <c:pt idx="548">
                  <c:v>0.28660999999999998</c:v>
                </c:pt>
                <c:pt idx="549">
                  <c:v>0.34759000000000001</c:v>
                </c:pt>
                <c:pt idx="550">
                  <c:v>0.31328</c:v>
                </c:pt>
                <c:pt idx="551">
                  <c:v>0.34195999999999999</c:v>
                </c:pt>
                <c:pt idx="552">
                  <c:v>0.17241000000000001</c:v>
                </c:pt>
                <c:pt idx="553">
                  <c:v>0.31325999999999998</c:v>
                </c:pt>
                <c:pt idx="554">
                  <c:v>0.21808</c:v>
                </c:pt>
                <c:pt idx="555">
                  <c:v>0.28654000000000002</c:v>
                </c:pt>
                <c:pt idx="556">
                  <c:v>0.31323000000000001</c:v>
                </c:pt>
                <c:pt idx="557">
                  <c:v>0.15973000000000001</c:v>
                </c:pt>
                <c:pt idx="558">
                  <c:v>0.21804000000000001</c:v>
                </c:pt>
                <c:pt idx="559">
                  <c:v>0.34549999999999997</c:v>
                </c:pt>
                <c:pt idx="560">
                  <c:v>0.19373000000000001</c:v>
                </c:pt>
                <c:pt idx="561">
                  <c:v>0.14710999999999999</c:v>
                </c:pt>
                <c:pt idx="562">
                  <c:v>0.34544000000000002</c:v>
                </c:pt>
                <c:pt idx="563">
                  <c:v>0.20404</c:v>
                </c:pt>
                <c:pt idx="564">
                  <c:v>0.31308999999999998</c:v>
                </c:pt>
                <c:pt idx="565">
                  <c:v>0.34538000000000002</c:v>
                </c:pt>
                <c:pt idx="566">
                  <c:v>0.23623</c:v>
                </c:pt>
                <c:pt idx="567">
                  <c:v>0.33361000000000002</c:v>
                </c:pt>
                <c:pt idx="568">
                  <c:v>0.31287999999999999</c:v>
                </c:pt>
                <c:pt idx="569">
                  <c:v>0.20379</c:v>
                </c:pt>
                <c:pt idx="570">
                  <c:v>0.33334999999999998</c:v>
                </c:pt>
                <c:pt idx="571">
                  <c:v>0.20361000000000001</c:v>
                </c:pt>
                <c:pt idx="572">
                  <c:v>0.31233</c:v>
                </c:pt>
                <c:pt idx="573">
                  <c:v>0.31223000000000001</c:v>
                </c:pt>
                <c:pt idx="574">
                  <c:v>0.31213000000000002</c:v>
                </c:pt>
                <c:pt idx="575">
                  <c:v>0.34433999999999998</c:v>
                </c:pt>
                <c:pt idx="576">
                  <c:v>0.31207000000000001</c:v>
                </c:pt>
                <c:pt idx="577">
                  <c:v>0.1716</c:v>
                </c:pt>
                <c:pt idx="578">
                  <c:v>0.15901000000000001</c:v>
                </c:pt>
                <c:pt idx="579">
                  <c:v>0.25851000000000002</c:v>
                </c:pt>
                <c:pt idx="580">
                  <c:v>0.33263999999999999</c:v>
                </c:pt>
                <c:pt idx="581">
                  <c:v>0.20322999999999999</c:v>
                </c:pt>
                <c:pt idx="582">
                  <c:v>0.21712000000000001</c:v>
                </c:pt>
                <c:pt idx="583">
                  <c:v>0.31203999999999998</c:v>
                </c:pt>
                <c:pt idx="584">
                  <c:v>0.34428999999999998</c:v>
                </c:pt>
                <c:pt idx="585">
                  <c:v>0.25851000000000002</c:v>
                </c:pt>
                <c:pt idx="586">
                  <c:v>0.33263999999999999</c:v>
                </c:pt>
                <c:pt idx="587">
                  <c:v>0.28542000000000001</c:v>
                </c:pt>
                <c:pt idx="588">
                  <c:v>0.31204999999999999</c:v>
                </c:pt>
                <c:pt idx="589">
                  <c:v>0.14030999999999999</c:v>
                </c:pt>
                <c:pt idx="590">
                  <c:v>0.21715999999999999</c:v>
                </c:pt>
                <c:pt idx="591">
                  <c:v>0.31208999999999998</c:v>
                </c:pt>
                <c:pt idx="592">
                  <c:v>0.25863000000000003</c:v>
                </c:pt>
                <c:pt idx="593">
                  <c:v>0.28556999999999999</c:v>
                </c:pt>
                <c:pt idx="594">
                  <c:v>0.15912000000000001</c:v>
                </c:pt>
                <c:pt idx="595">
                  <c:v>0.23557</c:v>
                </c:pt>
                <c:pt idx="596">
                  <c:v>0.34089999999999998</c:v>
                </c:pt>
                <c:pt idx="597">
                  <c:v>0.17180999999999999</c:v>
                </c:pt>
                <c:pt idx="598">
                  <c:v>0.34500999999999998</c:v>
                </c:pt>
                <c:pt idx="599">
                  <c:v>0.20380000000000001</c:v>
                </c:pt>
                <c:pt idx="600">
                  <c:v>0.34515000000000001</c:v>
                </c:pt>
                <c:pt idx="601">
                  <c:v>0.16594</c:v>
                </c:pt>
                <c:pt idx="602">
                  <c:v>0.34538999999999997</c:v>
                </c:pt>
                <c:pt idx="603">
                  <c:v>0.18568999999999999</c:v>
                </c:pt>
                <c:pt idx="604">
                  <c:v>0.34549999999999997</c:v>
                </c:pt>
                <c:pt idx="605">
                  <c:v>0.23648</c:v>
                </c:pt>
                <c:pt idx="606">
                  <c:v>0.18583</c:v>
                </c:pt>
                <c:pt idx="607">
                  <c:v>0.25963999999999998</c:v>
                </c:pt>
                <c:pt idx="608">
                  <c:v>0.31333</c:v>
                </c:pt>
                <c:pt idx="609">
                  <c:v>0.34565000000000001</c:v>
                </c:pt>
                <c:pt idx="610">
                  <c:v>0.31331999999999999</c:v>
                </c:pt>
                <c:pt idx="611">
                  <c:v>0.31328</c:v>
                </c:pt>
                <c:pt idx="612">
                  <c:v>0.25953999999999999</c:v>
                </c:pt>
                <c:pt idx="613">
                  <c:v>0.28625</c:v>
                </c:pt>
                <c:pt idx="614">
                  <c:v>0.23566000000000001</c:v>
                </c:pt>
                <c:pt idx="615">
                  <c:v>0.2356</c:v>
                </c:pt>
                <c:pt idx="616">
                  <c:v>0.25869999999999999</c:v>
                </c:pt>
                <c:pt idx="617">
                  <c:v>0.34648000000000001</c:v>
                </c:pt>
                <c:pt idx="618">
                  <c:v>0.28555000000000003</c:v>
                </c:pt>
                <c:pt idx="619">
                  <c:v>0.34622999999999998</c:v>
                </c:pt>
                <c:pt idx="620">
                  <c:v>0.34594999999999998</c:v>
                </c:pt>
                <c:pt idx="621">
                  <c:v>0.34389999999999998</c:v>
                </c:pt>
                <c:pt idx="622">
                  <c:v>0.16436000000000001</c:v>
                </c:pt>
                <c:pt idx="623">
                  <c:v>0.25722</c:v>
                </c:pt>
                <c:pt idx="624">
                  <c:v>0.34253</c:v>
                </c:pt>
                <c:pt idx="625">
                  <c:v>0.34267999999999998</c:v>
                </c:pt>
                <c:pt idx="626">
                  <c:v>0.33650999999999998</c:v>
                </c:pt>
                <c:pt idx="627">
                  <c:v>0.34011999999999998</c:v>
                </c:pt>
                <c:pt idx="628">
                  <c:v>0.32823000000000002</c:v>
                </c:pt>
                <c:pt idx="629">
                  <c:v>0.34160000000000001</c:v>
                </c:pt>
                <c:pt idx="630">
                  <c:v>0.17480000000000001</c:v>
                </c:pt>
                <c:pt idx="631">
                  <c:v>0.13730999999999999</c:v>
                </c:pt>
                <c:pt idx="632">
                  <c:v>0.28005999999999998</c:v>
                </c:pt>
                <c:pt idx="633">
                  <c:v>0.32663999999999999</c:v>
                </c:pt>
                <c:pt idx="634">
                  <c:v>0.27929999999999999</c:v>
                </c:pt>
                <c:pt idx="635">
                  <c:v>0.32530999999999999</c:v>
                </c:pt>
                <c:pt idx="636">
                  <c:v>0.19766</c:v>
                </c:pt>
                <c:pt idx="637">
                  <c:v>0.33490999999999999</c:v>
                </c:pt>
                <c:pt idx="638">
                  <c:v>0.20996000000000001</c:v>
                </c:pt>
                <c:pt idx="639">
                  <c:v>0.19591</c:v>
                </c:pt>
                <c:pt idx="640">
                  <c:v>0.27551999999999999</c:v>
                </c:pt>
                <c:pt idx="641">
                  <c:v>0.19528000000000001</c:v>
                </c:pt>
                <c:pt idx="642">
                  <c:v>0.17602000000000001</c:v>
                </c:pt>
                <c:pt idx="643">
                  <c:v>0.18225</c:v>
                </c:pt>
                <c:pt idx="644">
                  <c:v>0.27121000000000001</c:v>
                </c:pt>
                <c:pt idx="645">
                  <c:v>0.29688999999999999</c:v>
                </c:pt>
                <c:pt idx="646">
                  <c:v>0.18142</c:v>
                </c:pt>
                <c:pt idx="647">
                  <c:v>0.32268999999999998</c:v>
                </c:pt>
                <c:pt idx="648">
                  <c:v>0.29243999999999998</c:v>
                </c:pt>
                <c:pt idx="649">
                  <c:v>0.17521</c:v>
                </c:pt>
                <c:pt idx="650">
                  <c:v>0.31276999999999999</c:v>
                </c:pt>
                <c:pt idx="651">
                  <c:v>0.19267999999999999</c:v>
                </c:pt>
                <c:pt idx="652">
                  <c:v>0.30018</c:v>
                </c:pt>
                <c:pt idx="653">
                  <c:v>0.16996</c:v>
                </c:pt>
                <c:pt idx="654">
                  <c:v>0.22853000000000001</c:v>
                </c:pt>
                <c:pt idx="655">
                  <c:v>0.15454000000000001</c:v>
                </c:pt>
                <c:pt idx="656">
                  <c:v>0.16359000000000001</c:v>
                </c:pt>
                <c:pt idx="657">
                  <c:v>0.29382999999999998</c:v>
                </c:pt>
                <c:pt idx="658">
                  <c:v>0.28545999999999999</c:v>
                </c:pt>
                <c:pt idx="659">
                  <c:v>0.20158999999999999</c:v>
                </c:pt>
              </c:numCache>
            </c:numRef>
          </c:yVal>
          <c:smooth val="0"/>
          <c:extLst>
            <c:ext xmlns:c16="http://schemas.microsoft.com/office/drawing/2014/chart" uri="{C3380CC4-5D6E-409C-BE32-E72D297353CC}">
              <c16:uniqueId val="{00000000-4313-4B46-BA33-D463F8D3A5DA}"/>
            </c:ext>
          </c:extLst>
        </c:ser>
        <c:ser>
          <c:idx val="1"/>
          <c:order val="1"/>
          <c:tx>
            <c:v>Girls</c:v>
          </c:tx>
          <c:spPr>
            <a:ln w="25400" cap="rnd">
              <a:noFill/>
              <a:round/>
            </a:ln>
            <a:effectLst/>
          </c:spPr>
          <c:marker>
            <c:symbol val="circle"/>
            <c:size val="5"/>
            <c:spPr>
              <a:solidFill>
                <a:srgbClr val="CC99FF"/>
              </a:solidFill>
              <a:ln w="9525">
                <a:solidFill>
                  <a:srgbClr val="7D3B78"/>
                </a:solidFill>
              </a:ln>
              <a:effectLst/>
            </c:spPr>
          </c:marker>
          <c:trendline>
            <c:spPr>
              <a:ln w="25400" cap="rnd">
                <a:solidFill>
                  <a:srgbClr val="7D3B78"/>
                </a:solidFill>
                <a:prstDash val="sysDot"/>
              </a:ln>
              <a:effectLst/>
            </c:spPr>
            <c:trendlineType val="poly"/>
            <c:order val="2"/>
            <c:dispRSqr val="0"/>
            <c:dispEq val="0"/>
          </c:trendline>
          <c:xVal>
            <c:numRef>
              <c:f>'Grade 3 Num by Sex'!$C$664:$C$1395</c:f>
              <c:numCache>
                <c:formatCode>General</c:formatCode>
                <c:ptCount val="73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2</c:v>
                </c:pt>
                <c:pt idx="41">
                  <c:v>2</c:v>
                </c:pt>
                <c:pt idx="42">
                  <c:v>2</c:v>
                </c:pt>
                <c:pt idx="43">
                  <c:v>2</c:v>
                </c:pt>
                <c:pt idx="44">
                  <c:v>2</c:v>
                </c:pt>
                <c:pt idx="45">
                  <c:v>2</c:v>
                </c:pt>
                <c:pt idx="46">
                  <c:v>2</c:v>
                </c:pt>
                <c:pt idx="47">
                  <c:v>2</c:v>
                </c:pt>
                <c:pt idx="48">
                  <c:v>2</c:v>
                </c:pt>
                <c:pt idx="49">
                  <c:v>2</c:v>
                </c:pt>
                <c:pt idx="50">
                  <c:v>3</c:v>
                </c:pt>
                <c:pt idx="51">
                  <c:v>3</c:v>
                </c:pt>
                <c:pt idx="52">
                  <c:v>3</c:v>
                </c:pt>
                <c:pt idx="53">
                  <c:v>3</c:v>
                </c:pt>
                <c:pt idx="54">
                  <c:v>3</c:v>
                </c:pt>
                <c:pt idx="55">
                  <c:v>3</c:v>
                </c:pt>
                <c:pt idx="56">
                  <c:v>3</c:v>
                </c:pt>
                <c:pt idx="57">
                  <c:v>3</c:v>
                </c:pt>
                <c:pt idx="58">
                  <c:v>4</c:v>
                </c:pt>
                <c:pt idx="59">
                  <c:v>4</c:v>
                </c:pt>
                <c:pt idx="60">
                  <c:v>4</c:v>
                </c:pt>
                <c:pt idx="61">
                  <c:v>4</c:v>
                </c:pt>
                <c:pt idx="62">
                  <c:v>4</c:v>
                </c:pt>
                <c:pt idx="63">
                  <c:v>5</c:v>
                </c:pt>
                <c:pt idx="64">
                  <c:v>5</c:v>
                </c:pt>
                <c:pt idx="65">
                  <c:v>5</c:v>
                </c:pt>
                <c:pt idx="66">
                  <c:v>5</c:v>
                </c:pt>
                <c:pt idx="67">
                  <c:v>5</c:v>
                </c:pt>
                <c:pt idx="68">
                  <c:v>5</c:v>
                </c:pt>
                <c:pt idx="69">
                  <c:v>6</c:v>
                </c:pt>
                <c:pt idx="70">
                  <c:v>6</c:v>
                </c:pt>
                <c:pt idx="71">
                  <c:v>6</c:v>
                </c:pt>
                <c:pt idx="72">
                  <c:v>6</c:v>
                </c:pt>
                <c:pt idx="73">
                  <c:v>6</c:v>
                </c:pt>
                <c:pt idx="74">
                  <c:v>6</c:v>
                </c:pt>
                <c:pt idx="75">
                  <c:v>7</c:v>
                </c:pt>
                <c:pt idx="76">
                  <c:v>7</c:v>
                </c:pt>
                <c:pt idx="77">
                  <c:v>7</c:v>
                </c:pt>
                <c:pt idx="78">
                  <c:v>7</c:v>
                </c:pt>
                <c:pt idx="79">
                  <c:v>7</c:v>
                </c:pt>
                <c:pt idx="80">
                  <c:v>7</c:v>
                </c:pt>
                <c:pt idx="81">
                  <c:v>8</c:v>
                </c:pt>
                <c:pt idx="82">
                  <c:v>8</c:v>
                </c:pt>
                <c:pt idx="83">
                  <c:v>8</c:v>
                </c:pt>
                <c:pt idx="84">
                  <c:v>8</c:v>
                </c:pt>
                <c:pt idx="85">
                  <c:v>8</c:v>
                </c:pt>
                <c:pt idx="86">
                  <c:v>8</c:v>
                </c:pt>
                <c:pt idx="87">
                  <c:v>8</c:v>
                </c:pt>
                <c:pt idx="88">
                  <c:v>9</c:v>
                </c:pt>
                <c:pt idx="89">
                  <c:v>9</c:v>
                </c:pt>
                <c:pt idx="90">
                  <c:v>9</c:v>
                </c:pt>
                <c:pt idx="91">
                  <c:v>9</c:v>
                </c:pt>
                <c:pt idx="92">
                  <c:v>9</c:v>
                </c:pt>
                <c:pt idx="93">
                  <c:v>9</c:v>
                </c:pt>
                <c:pt idx="94">
                  <c:v>10</c:v>
                </c:pt>
                <c:pt idx="95">
                  <c:v>10</c:v>
                </c:pt>
                <c:pt idx="96">
                  <c:v>10</c:v>
                </c:pt>
                <c:pt idx="97">
                  <c:v>10</c:v>
                </c:pt>
                <c:pt idx="98">
                  <c:v>10</c:v>
                </c:pt>
                <c:pt idx="99">
                  <c:v>10</c:v>
                </c:pt>
                <c:pt idx="100">
                  <c:v>10</c:v>
                </c:pt>
                <c:pt idx="101">
                  <c:v>10</c:v>
                </c:pt>
                <c:pt idx="102">
                  <c:v>11</c:v>
                </c:pt>
                <c:pt idx="103">
                  <c:v>11</c:v>
                </c:pt>
                <c:pt idx="104">
                  <c:v>11</c:v>
                </c:pt>
                <c:pt idx="105">
                  <c:v>11</c:v>
                </c:pt>
                <c:pt idx="106">
                  <c:v>11</c:v>
                </c:pt>
                <c:pt idx="107">
                  <c:v>11</c:v>
                </c:pt>
                <c:pt idx="108">
                  <c:v>12</c:v>
                </c:pt>
                <c:pt idx="109">
                  <c:v>12</c:v>
                </c:pt>
                <c:pt idx="110">
                  <c:v>12</c:v>
                </c:pt>
                <c:pt idx="111">
                  <c:v>12</c:v>
                </c:pt>
                <c:pt idx="112">
                  <c:v>12</c:v>
                </c:pt>
                <c:pt idx="113">
                  <c:v>12</c:v>
                </c:pt>
                <c:pt idx="114">
                  <c:v>13</c:v>
                </c:pt>
                <c:pt idx="115">
                  <c:v>13</c:v>
                </c:pt>
                <c:pt idx="116">
                  <c:v>13</c:v>
                </c:pt>
                <c:pt idx="117">
                  <c:v>13</c:v>
                </c:pt>
                <c:pt idx="118">
                  <c:v>13</c:v>
                </c:pt>
                <c:pt idx="119">
                  <c:v>13</c:v>
                </c:pt>
                <c:pt idx="120">
                  <c:v>13</c:v>
                </c:pt>
                <c:pt idx="121">
                  <c:v>13</c:v>
                </c:pt>
                <c:pt idx="122">
                  <c:v>14</c:v>
                </c:pt>
                <c:pt idx="123">
                  <c:v>14</c:v>
                </c:pt>
                <c:pt idx="124">
                  <c:v>14</c:v>
                </c:pt>
                <c:pt idx="125">
                  <c:v>14</c:v>
                </c:pt>
                <c:pt idx="126">
                  <c:v>15</c:v>
                </c:pt>
                <c:pt idx="127">
                  <c:v>15</c:v>
                </c:pt>
                <c:pt idx="128">
                  <c:v>15</c:v>
                </c:pt>
                <c:pt idx="129">
                  <c:v>15</c:v>
                </c:pt>
                <c:pt idx="130">
                  <c:v>15</c:v>
                </c:pt>
                <c:pt idx="131">
                  <c:v>15</c:v>
                </c:pt>
                <c:pt idx="132">
                  <c:v>15</c:v>
                </c:pt>
                <c:pt idx="133">
                  <c:v>16</c:v>
                </c:pt>
                <c:pt idx="134">
                  <c:v>16</c:v>
                </c:pt>
                <c:pt idx="135">
                  <c:v>16</c:v>
                </c:pt>
                <c:pt idx="136">
                  <c:v>16</c:v>
                </c:pt>
                <c:pt idx="137">
                  <c:v>16</c:v>
                </c:pt>
                <c:pt idx="138">
                  <c:v>16</c:v>
                </c:pt>
                <c:pt idx="139">
                  <c:v>16</c:v>
                </c:pt>
                <c:pt idx="140">
                  <c:v>17</c:v>
                </c:pt>
                <c:pt idx="141">
                  <c:v>17</c:v>
                </c:pt>
                <c:pt idx="142">
                  <c:v>17</c:v>
                </c:pt>
                <c:pt idx="143">
                  <c:v>17</c:v>
                </c:pt>
                <c:pt idx="144">
                  <c:v>17</c:v>
                </c:pt>
                <c:pt idx="145">
                  <c:v>17</c:v>
                </c:pt>
                <c:pt idx="146">
                  <c:v>17</c:v>
                </c:pt>
                <c:pt idx="147">
                  <c:v>17</c:v>
                </c:pt>
                <c:pt idx="148">
                  <c:v>17</c:v>
                </c:pt>
                <c:pt idx="149">
                  <c:v>18</c:v>
                </c:pt>
                <c:pt idx="150">
                  <c:v>18</c:v>
                </c:pt>
                <c:pt idx="151">
                  <c:v>18</c:v>
                </c:pt>
                <c:pt idx="152">
                  <c:v>18</c:v>
                </c:pt>
                <c:pt idx="153">
                  <c:v>18</c:v>
                </c:pt>
                <c:pt idx="154">
                  <c:v>19</c:v>
                </c:pt>
                <c:pt idx="155">
                  <c:v>19</c:v>
                </c:pt>
                <c:pt idx="156">
                  <c:v>19</c:v>
                </c:pt>
                <c:pt idx="157">
                  <c:v>19</c:v>
                </c:pt>
                <c:pt idx="158">
                  <c:v>19</c:v>
                </c:pt>
                <c:pt idx="159">
                  <c:v>19</c:v>
                </c:pt>
                <c:pt idx="160">
                  <c:v>19</c:v>
                </c:pt>
                <c:pt idx="161">
                  <c:v>20</c:v>
                </c:pt>
                <c:pt idx="162">
                  <c:v>20</c:v>
                </c:pt>
                <c:pt idx="163">
                  <c:v>20</c:v>
                </c:pt>
                <c:pt idx="164">
                  <c:v>20</c:v>
                </c:pt>
                <c:pt idx="165">
                  <c:v>20</c:v>
                </c:pt>
                <c:pt idx="166">
                  <c:v>20</c:v>
                </c:pt>
                <c:pt idx="167">
                  <c:v>20</c:v>
                </c:pt>
                <c:pt idx="168">
                  <c:v>20</c:v>
                </c:pt>
                <c:pt idx="169">
                  <c:v>20</c:v>
                </c:pt>
                <c:pt idx="170">
                  <c:v>20</c:v>
                </c:pt>
                <c:pt idx="171">
                  <c:v>21</c:v>
                </c:pt>
                <c:pt idx="172">
                  <c:v>21</c:v>
                </c:pt>
                <c:pt idx="173">
                  <c:v>21</c:v>
                </c:pt>
                <c:pt idx="174">
                  <c:v>21</c:v>
                </c:pt>
                <c:pt idx="175">
                  <c:v>21</c:v>
                </c:pt>
                <c:pt idx="176">
                  <c:v>21</c:v>
                </c:pt>
                <c:pt idx="177">
                  <c:v>21</c:v>
                </c:pt>
                <c:pt idx="178">
                  <c:v>21</c:v>
                </c:pt>
                <c:pt idx="179">
                  <c:v>21</c:v>
                </c:pt>
                <c:pt idx="180">
                  <c:v>21</c:v>
                </c:pt>
                <c:pt idx="181">
                  <c:v>21</c:v>
                </c:pt>
                <c:pt idx="182">
                  <c:v>21</c:v>
                </c:pt>
                <c:pt idx="183">
                  <c:v>22</c:v>
                </c:pt>
                <c:pt idx="184">
                  <c:v>22</c:v>
                </c:pt>
                <c:pt idx="185">
                  <c:v>22</c:v>
                </c:pt>
                <c:pt idx="186">
                  <c:v>22</c:v>
                </c:pt>
                <c:pt idx="187">
                  <c:v>22</c:v>
                </c:pt>
                <c:pt idx="188">
                  <c:v>22</c:v>
                </c:pt>
                <c:pt idx="189">
                  <c:v>22</c:v>
                </c:pt>
                <c:pt idx="190">
                  <c:v>22</c:v>
                </c:pt>
                <c:pt idx="191">
                  <c:v>22</c:v>
                </c:pt>
                <c:pt idx="192">
                  <c:v>22</c:v>
                </c:pt>
                <c:pt idx="193">
                  <c:v>22</c:v>
                </c:pt>
                <c:pt idx="194">
                  <c:v>22</c:v>
                </c:pt>
                <c:pt idx="195">
                  <c:v>23</c:v>
                </c:pt>
                <c:pt idx="196">
                  <c:v>23</c:v>
                </c:pt>
                <c:pt idx="197">
                  <c:v>23</c:v>
                </c:pt>
                <c:pt idx="198">
                  <c:v>23</c:v>
                </c:pt>
                <c:pt idx="199">
                  <c:v>23</c:v>
                </c:pt>
                <c:pt idx="200">
                  <c:v>23</c:v>
                </c:pt>
                <c:pt idx="201">
                  <c:v>23</c:v>
                </c:pt>
                <c:pt idx="202">
                  <c:v>23</c:v>
                </c:pt>
                <c:pt idx="203">
                  <c:v>23</c:v>
                </c:pt>
                <c:pt idx="204">
                  <c:v>23</c:v>
                </c:pt>
                <c:pt idx="205">
                  <c:v>23</c:v>
                </c:pt>
                <c:pt idx="206">
                  <c:v>23</c:v>
                </c:pt>
                <c:pt idx="207">
                  <c:v>23</c:v>
                </c:pt>
                <c:pt idx="208">
                  <c:v>23</c:v>
                </c:pt>
                <c:pt idx="209">
                  <c:v>23</c:v>
                </c:pt>
                <c:pt idx="210">
                  <c:v>24</c:v>
                </c:pt>
                <c:pt idx="211">
                  <c:v>24</c:v>
                </c:pt>
                <c:pt idx="212">
                  <c:v>24</c:v>
                </c:pt>
                <c:pt idx="213">
                  <c:v>24</c:v>
                </c:pt>
                <c:pt idx="214">
                  <c:v>24</c:v>
                </c:pt>
                <c:pt idx="215">
                  <c:v>24</c:v>
                </c:pt>
                <c:pt idx="216">
                  <c:v>24</c:v>
                </c:pt>
                <c:pt idx="217">
                  <c:v>24</c:v>
                </c:pt>
                <c:pt idx="218">
                  <c:v>24</c:v>
                </c:pt>
                <c:pt idx="219">
                  <c:v>24</c:v>
                </c:pt>
                <c:pt idx="220">
                  <c:v>24</c:v>
                </c:pt>
                <c:pt idx="221">
                  <c:v>24</c:v>
                </c:pt>
                <c:pt idx="222">
                  <c:v>24</c:v>
                </c:pt>
                <c:pt idx="223">
                  <c:v>24</c:v>
                </c:pt>
                <c:pt idx="224">
                  <c:v>24</c:v>
                </c:pt>
                <c:pt idx="225">
                  <c:v>24</c:v>
                </c:pt>
                <c:pt idx="226">
                  <c:v>24</c:v>
                </c:pt>
                <c:pt idx="227">
                  <c:v>24</c:v>
                </c:pt>
                <c:pt idx="228">
                  <c:v>25</c:v>
                </c:pt>
                <c:pt idx="229">
                  <c:v>25</c:v>
                </c:pt>
                <c:pt idx="230">
                  <c:v>25</c:v>
                </c:pt>
                <c:pt idx="231">
                  <c:v>25</c:v>
                </c:pt>
                <c:pt idx="232">
                  <c:v>25</c:v>
                </c:pt>
                <c:pt idx="233">
                  <c:v>25</c:v>
                </c:pt>
                <c:pt idx="234">
                  <c:v>25</c:v>
                </c:pt>
                <c:pt idx="235">
                  <c:v>25</c:v>
                </c:pt>
                <c:pt idx="236">
                  <c:v>25</c:v>
                </c:pt>
                <c:pt idx="237">
                  <c:v>25</c:v>
                </c:pt>
                <c:pt idx="238">
                  <c:v>25</c:v>
                </c:pt>
                <c:pt idx="239">
                  <c:v>25</c:v>
                </c:pt>
                <c:pt idx="240">
                  <c:v>25</c:v>
                </c:pt>
                <c:pt idx="241">
                  <c:v>25</c:v>
                </c:pt>
                <c:pt idx="242">
                  <c:v>25</c:v>
                </c:pt>
                <c:pt idx="243">
                  <c:v>25</c:v>
                </c:pt>
                <c:pt idx="244">
                  <c:v>25</c:v>
                </c:pt>
                <c:pt idx="245">
                  <c:v>26</c:v>
                </c:pt>
                <c:pt idx="246">
                  <c:v>26</c:v>
                </c:pt>
                <c:pt idx="247">
                  <c:v>26</c:v>
                </c:pt>
                <c:pt idx="248">
                  <c:v>26</c:v>
                </c:pt>
                <c:pt idx="249">
                  <c:v>26</c:v>
                </c:pt>
                <c:pt idx="250">
                  <c:v>26</c:v>
                </c:pt>
                <c:pt idx="251">
                  <c:v>26</c:v>
                </c:pt>
                <c:pt idx="252">
                  <c:v>26</c:v>
                </c:pt>
                <c:pt idx="253">
                  <c:v>26</c:v>
                </c:pt>
                <c:pt idx="254">
                  <c:v>26</c:v>
                </c:pt>
                <c:pt idx="255">
                  <c:v>26</c:v>
                </c:pt>
                <c:pt idx="256">
                  <c:v>26</c:v>
                </c:pt>
                <c:pt idx="257">
                  <c:v>26</c:v>
                </c:pt>
                <c:pt idx="258">
                  <c:v>26</c:v>
                </c:pt>
                <c:pt idx="259">
                  <c:v>26</c:v>
                </c:pt>
                <c:pt idx="260">
                  <c:v>26</c:v>
                </c:pt>
                <c:pt idx="261">
                  <c:v>26</c:v>
                </c:pt>
                <c:pt idx="262">
                  <c:v>26</c:v>
                </c:pt>
                <c:pt idx="263">
                  <c:v>27</c:v>
                </c:pt>
                <c:pt idx="264">
                  <c:v>27</c:v>
                </c:pt>
                <c:pt idx="265">
                  <c:v>28</c:v>
                </c:pt>
                <c:pt idx="266">
                  <c:v>28</c:v>
                </c:pt>
                <c:pt idx="267">
                  <c:v>28</c:v>
                </c:pt>
                <c:pt idx="268">
                  <c:v>28</c:v>
                </c:pt>
                <c:pt idx="269">
                  <c:v>28</c:v>
                </c:pt>
                <c:pt idx="270">
                  <c:v>28</c:v>
                </c:pt>
                <c:pt idx="271">
                  <c:v>29</c:v>
                </c:pt>
                <c:pt idx="272">
                  <c:v>29</c:v>
                </c:pt>
                <c:pt idx="273">
                  <c:v>29</c:v>
                </c:pt>
                <c:pt idx="274">
                  <c:v>29</c:v>
                </c:pt>
                <c:pt idx="275">
                  <c:v>29</c:v>
                </c:pt>
                <c:pt idx="276">
                  <c:v>29</c:v>
                </c:pt>
                <c:pt idx="277">
                  <c:v>29</c:v>
                </c:pt>
                <c:pt idx="278">
                  <c:v>29</c:v>
                </c:pt>
                <c:pt idx="279">
                  <c:v>30</c:v>
                </c:pt>
                <c:pt idx="280">
                  <c:v>30</c:v>
                </c:pt>
                <c:pt idx="281">
                  <c:v>30</c:v>
                </c:pt>
                <c:pt idx="282">
                  <c:v>30</c:v>
                </c:pt>
                <c:pt idx="283">
                  <c:v>31</c:v>
                </c:pt>
                <c:pt idx="284">
                  <c:v>31</c:v>
                </c:pt>
                <c:pt idx="285">
                  <c:v>31</c:v>
                </c:pt>
                <c:pt idx="286">
                  <c:v>32</c:v>
                </c:pt>
                <c:pt idx="287">
                  <c:v>32</c:v>
                </c:pt>
                <c:pt idx="288">
                  <c:v>33</c:v>
                </c:pt>
                <c:pt idx="289">
                  <c:v>34</c:v>
                </c:pt>
                <c:pt idx="290">
                  <c:v>34</c:v>
                </c:pt>
                <c:pt idx="291">
                  <c:v>34</c:v>
                </c:pt>
                <c:pt idx="292">
                  <c:v>34</c:v>
                </c:pt>
                <c:pt idx="293">
                  <c:v>35</c:v>
                </c:pt>
                <c:pt idx="294">
                  <c:v>35</c:v>
                </c:pt>
                <c:pt idx="295">
                  <c:v>35</c:v>
                </c:pt>
                <c:pt idx="296">
                  <c:v>35</c:v>
                </c:pt>
                <c:pt idx="297">
                  <c:v>35</c:v>
                </c:pt>
                <c:pt idx="298">
                  <c:v>36</c:v>
                </c:pt>
                <c:pt idx="299">
                  <c:v>36</c:v>
                </c:pt>
                <c:pt idx="300">
                  <c:v>36</c:v>
                </c:pt>
                <c:pt idx="301">
                  <c:v>36</c:v>
                </c:pt>
                <c:pt idx="302">
                  <c:v>37</c:v>
                </c:pt>
                <c:pt idx="303">
                  <c:v>37</c:v>
                </c:pt>
                <c:pt idx="304">
                  <c:v>37</c:v>
                </c:pt>
                <c:pt idx="305">
                  <c:v>37</c:v>
                </c:pt>
                <c:pt idx="306">
                  <c:v>37</c:v>
                </c:pt>
                <c:pt idx="307">
                  <c:v>37</c:v>
                </c:pt>
                <c:pt idx="308">
                  <c:v>37</c:v>
                </c:pt>
                <c:pt idx="309">
                  <c:v>38</c:v>
                </c:pt>
                <c:pt idx="310">
                  <c:v>38</c:v>
                </c:pt>
                <c:pt idx="311">
                  <c:v>39</c:v>
                </c:pt>
                <c:pt idx="312">
                  <c:v>39</c:v>
                </c:pt>
                <c:pt idx="313">
                  <c:v>40</c:v>
                </c:pt>
                <c:pt idx="314">
                  <c:v>40</c:v>
                </c:pt>
                <c:pt idx="315">
                  <c:v>40</c:v>
                </c:pt>
                <c:pt idx="316">
                  <c:v>40</c:v>
                </c:pt>
                <c:pt idx="317">
                  <c:v>40</c:v>
                </c:pt>
                <c:pt idx="318">
                  <c:v>40</c:v>
                </c:pt>
                <c:pt idx="319">
                  <c:v>40</c:v>
                </c:pt>
                <c:pt idx="320">
                  <c:v>41</c:v>
                </c:pt>
                <c:pt idx="321">
                  <c:v>41</c:v>
                </c:pt>
                <c:pt idx="322">
                  <c:v>41</c:v>
                </c:pt>
                <c:pt idx="323">
                  <c:v>41</c:v>
                </c:pt>
                <c:pt idx="324">
                  <c:v>41</c:v>
                </c:pt>
                <c:pt idx="325">
                  <c:v>41</c:v>
                </c:pt>
                <c:pt idx="326">
                  <c:v>41</c:v>
                </c:pt>
                <c:pt idx="327">
                  <c:v>41</c:v>
                </c:pt>
                <c:pt idx="328">
                  <c:v>42</c:v>
                </c:pt>
                <c:pt idx="329">
                  <c:v>42</c:v>
                </c:pt>
                <c:pt idx="330">
                  <c:v>42</c:v>
                </c:pt>
                <c:pt idx="331">
                  <c:v>42</c:v>
                </c:pt>
                <c:pt idx="332">
                  <c:v>42</c:v>
                </c:pt>
                <c:pt idx="333">
                  <c:v>42</c:v>
                </c:pt>
                <c:pt idx="334">
                  <c:v>43</c:v>
                </c:pt>
                <c:pt idx="335">
                  <c:v>43</c:v>
                </c:pt>
                <c:pt idx="336">
                  <c:v>43</c:v>
                </c:pt>
                <c:pt idx="337">
                  <c:v>43</c:v>
                </c:pt>
                <c:pt idx="338">
                  <c:v>43</c:v>
                </c:pt>
                <c:pt idx="339">
                  <c:v>44</c:v>
                </c:pt>
                <c:pt idx="340">
                  <c:v>44</c:v>
                </c:pt>
                <c:pt idx="341">
                  <c:v>44</c:v>
                </c:pt>
                <c:pt idx="342">
                  <c:v>44</c:v>
                </c:pt>
                <c:pt idx="343">
                  <c:v>44</c:v>
                </c:pt>
                <c:pt idx="344">
                  <c:v>44</c:v>
                </c:pt>
                <c:pt idx="345">
                  <c:v>44</c:v>
                </c:pt>
                <c:pt idx="346">
                  <c:v>44</c:v>
                </c:pt>
                <c:pt idx="347">
                  <c:v>45</c:v>
                </c:pt>
                <c:pt idx="348">
                  <c:v>45</c:v>
                </c:pt>
                <c:pt idx="349">
                  <c:v>45</c:v>
                </c:pt>
                <c:pt idx="350">
                  <c:v>45</c:v>
                </c:pt>
                <c:pt idx="351">
                  <c:v>45</c:v>
                </c:pt>
                <c:pt idx="352">
                  <c:v>45</c:v>
                </c:pt>
                <c:pt idx="353">
                  <c:v>46</c:v>
                </c:pt>
                <c:pt idx="354">
                  <c:v>46</c:v>
                </c:pt>
                <c:pt idx="355">
                  <c:v>46</c:v>
                </c:pt>
                <c:pt idx="356">
                  <c:v>46</c:v>
                </c:pt>
                <c:pt idx="357">
                  <c:v>46</c:v>
                </c:pt>
                <c:pt idx="358">
                  <c:v>46</c:v>
                </c:pt>
                <c:pt idx="359">
                  <c:v>47</c:v>
                </c:pt>
                <c:pt idx="360">
                  <c:v>47</c:v>
                </c:pt>
                <c:pt idx="361">
                  <c:v>47</c:v>
                </c:pt>
                <c:pt idx="362">
                  <c:v>47</c:v>
                </c:pt>
                <c:pt idx="363">
                  <c:v>47</c:v>
                </c:pt>
                <c:pt idx="364">
                  <c:v>47</c:v>
                </c:pt>
                <c:pt idx="365">
                  <c:v>47</c:v>
                </c:pt>
                <c:pt idx="366">
                  <c:v>47</c:v>
                </c:pt>
                <c:pt idx="367">
                  <c:v>47</c:v>
                </c:pt>
                <c:pt idx="368">
                  <c:v>48</c:v>
                </c:pt>
                <c:pt idx="369">
                  <c:v>48</c:v>
                </c:pt>
                <c:pt idx="370">
                  <c:v>48</c:v>
                </c:pt>
                <c:pt idx="371">
                  <c:v>48</c:v>
                </c:pt>
                <c:pt idx="372">
                  <c:v>48</c:v>
                </c:pt>
                <c:pt idx="373">
                  <c:v>48</c:v>
                </c:pt>
                <c:pt idx="374">
                  <c:v>48</c:v>
                </c:pt>
                <c:pt idx="375">
                  <c:v>48</c:v>
                </c:pt>
                <c:pt idx="376">
                  <c:v>49</c:v>
                </c:pt>
                <c:pt idx="377">
                  <c:v>49</c:v>
                </c:pt>
                <c:pt idx="378">
                  <c:v>49</c:v>
                </c:pt>
                <c:pt idx="379">
                  <c:v>49</c:v>
                </c:pt>
                <c:pt idx="380">
                  <c:v>49</c:v>
                </c:pt>
                <c:pt idx="381">
                  <c:v>49</c:v>
                </c:pt>
                <c:pt idx="382">
                  <c:v>49</c:v>
                </c:pt>
                <c:pt idx="383">
                  <c:v>49</c:v>
                </c:pt>
                <c:pt idx="384">
                  <c:v>49</c:v>
                </c:pt>
                <c:pt idx="385">
                  <c:v>49</c:v>
                </c:pt>
                <c:pt idx="386">
                  <c:v>49</c:v>
                </c:pt>
                <c:pt idx="387">
                  <c:v>49</c:v>
                </c:pt>
                <c:pt idx="388">
                  <c:v>49</c:v>
                </c:pt>
                <c:pt idx="389">
                  <c:v>49</c:v>
                </c:pt>
                <c:pt idx="390">
                  <c:v>49</c:v>
                </c:pt>
                <c:pt idx="391">
                  <c:v>50</c:v>
                </c:pt>
                <c:pt idx="392">
                  <c:v>50</c:v>
                </c:pt>
                <c:pt idx="393">
                  <c:v>50</c:v>
                </c:pt>
                <c:pt idx="394">
                  <c:v>50</c:v>
                </c:pt>
                <c:pt idx="395">
                  <c:v>50</c:v>
                </c:pt>
                <c:pt idx="396">
                  <c:v>50</c:v>
                </c:pt>
                <c:pt idx="397">
                  <c:v>50</c:v>
                </c:pt>
                <c:pt idx="398">
                  <c:v>50</c:v>
                </c:pt>
                <c:pt idx="399">
                  <c:v>50</c:v>
                </c:pt>
                <c:pt idx="400">
                  <c:v>50</c:v>
                </c:pt>
                <c:pt idx="401">
                  <c:v>50</c:v>
                </c:pt>
                <c:pt idx="402">
                  <c:v>50</c:v>
                </c:pt>
                <c:pt idx="403">
                  <c:v>50</c:v>
                </c:pt>
                <c:pt idx="404">
                  <c:v>50</c:v>
                </c:pt>
                <c:pt idx="405">
                  <c:v>51</c:v>
                </c:pt>
                <c:pt idx="406">
                  <c:v>51</c:v>
                </c:pt>
                <c:pt idx="407">
                  <c:v>51</c:v>
                </c:pt>
                <c:pt idx="408">
                  <c:v>51</c:v>
                </c:pt>
                <c:pt idx="409">
                  <c:v>51</c:v>
                </c:pt>
                <c:pt idx="410">
                  <c:v>52</c:v>
                </c:pt>
                <c:pt idx="411">
                  <c:v>52</c:v>
                </c:pt>
                <c:pt idx="412">
                  <c:v>52</c:v>
                </c:pt>
                <c:pt idx="413">
                  <c:v>52</c:v>
                </c:pt>
                <c:pt idx="414">
                  <c:v>52</c:v>
                </c:pt>
                <c:pt idx="415">
                  <c:v>52</c:v>
                </c:pt>
                <c:pt idx="416">
                  <c:v>53</c:v>
                </c:pt>
                <c:pt idx="417">
                  <c:v>54</c:v>
                </c:pt>
                <c:pt idx="418">
                  <c:v>54</c:v>
                </c:pt>
                <c:pt idx="419">
                  <c:v>54</c:v>
                </c:pt>
                <c:pt idx="420">
                  <c:v>55</c:v>
                </c:pt>
                <c:pt idx="421">
                  <c:v>55</c:v>
                </c:pt>
                <c:pt idx="422">
                  <c:v>56</c:v>
                </c:pt>
                <c:pt idx="423">
                  <c:v>57</c:v>
                </c:pt>
                <c:pt idx="424">
                  <c:v>58</c:v>
                </c:pt>
                <c:pt idx="425">
                  <c:v>58</c:v>
                </c:pt>
                <c:pt idx="426">
                  <c:v>60</c:v>
                </c:pt>
                <c:pt idx="427">
                  <c:v>62</c:v>
                </c:pt>
                <c:pt idx="428">
                  <c:v>63</c:v>
                </c:pt>
                <c:pt idx="429">
                  <c:v>63</c:v>
                </c:pt>
                <c:pt idx="430">
                  <c:v>63</c:v>
                </c:pt>
                <c:pt idx="431">
                  <c:v>65</c:v>
                </c:pt>
                <c:pt idx="432">
                  <c:v>65</c:v>
                </c:pt>
                <c:pt idx="433">
                  <c:v>66</c:v>
                </c:pt>
                <c:pt idx="434">
                  <c:v>66</c:v>
                </c:pt>
                <c:pt idx="435">
                  <c:v>66</c:v>
                </c:pt>
                <c:pt idx="436">
                  <c:v>66</c:v>
                </c:pt>
                <c:pt idx="437">
                  <c:v>66</c:v>
                </c:pt>
                <c:pt idx="438">
                  <c:v>67</c:v>
                </c:pt>
                <c:pt idx="439">
                  <c:v>67</c:v>
                </c:pt>
                <c:pt idx="440">
                  <c:v>68</c:v>
                </c:pt>
                <c:pt idx="441">
                  <c:v>68</c:v>
                </c:pt>
                <c:pt idx="442">
                  <c:v>68</c:v>
                </c:pt>
                <c:pt idx="443">
                  <c:v>69</c:v>
                </c:pt>
                <c:pt idx="444">
                  <c:v>69</c:v>
                </c:pt>
                <c:pt idx="445">
                  <c:v>70</c:v>
                </c:pt>
                <c:pt idx="446">
                  <c:v>70</c:v>
                </c:pt>
                <c:pt idx="447">
                  <c:v>71</c:v>
                </c:pt>
                <c:pt idx="448">
                  <c:v>72</c:v>
                </c:pt>
                <c:pt idx="449">
                  <c:v>72</c:v>
                </c:pt>
                <c:pt idx="450">
                  <c:v>72</c:v>
                </c:pt>
                <c:pt idx="451">
                  <c:v>72</c:v>
                </c:pt>
                <c:pt idx="452">
                  <c:v>72</c:v>
                </c:pt>
                <c:pt idx="453">
                  <c:v>72</c:v>
                </c:pt>
                <c:pt idx="454">
                  <c:v>72</c:v>
                </c:pt>
                <c:pt idx="455">
                  <c:v>73</c:v>
                </c:pt>
                <c:pt idx="456">
                  <c:v>73</c:v>
                </c:pt>
                <c:pt idx="457">
                  <c:v>74</c:v>
                </c:pt>
                <c:pt idx="458">
                  <c:v>74</c:v>
                </c:pt>
                <c:pt idx="459">
                  <c:v>74</c:v>
                </c:pt>
                <c:pt idx="460">
                  <c:v>74</c:v>
                </c:pt>
                <c:pt idx="461">
                  <c:v>75</c:v>
                </c:pt>
                <c:pt idx="462">
                  <c:v>75</c:v>
                </c:pt>
                <c:pt idx="463">
                  <c:v>75</c:v>
                </c:pt>
                <c:pt idx="464">
                  <c:v>75</c:v>
                </c:pt>
                <c:pt idx="465">
                  <c:v>75</c:v>
                </c:pt>
                <c:pt idx="466">
                  <c:v>75</c:v>
                </c:pt>
                <c:pt idx="467">
                  <c:v>75</c:v>
                </c:pt>
                <c:pt idx="468">
                  <c:v>76</c:v>
                </c:pt>
                <c:pt idx="469">
                  <c:v>76</c:v>
                </c:pt>
                <c:pt idx="470">
                  <c:v>77</c:v>
                </c:pt>
                <c:pt idx="471">
                  <c:v>77</c:v>
                </c:pt>
                <c:pt idx="472">
                  <c:v>77</c:v>
                </c:pt>
                <c:pt idx="473">
                  <c:v>78</c:v>
                </c:pt>
                <c:pt idx="474">
                  <c:v>78</c:v>
                </c:pt>
                <c:pt idx="475">
                  <c:v>80</c:v>
                </c:pt>
                <c:pt idx="476">
                  <c:v>80</c:v>
                </c:pt>
                <c:pt idx="477">
                  <c:v>81</c:v>
                </c:pt>
                <c:pt idx="478">
                  <c:v>81</c:v>
                </c:pt>
                <c:pt idx="479">
                  <c:v>81</c:v>
                </c:pt>
                <c:pt idx="480">
                  <c:v>82</c:v>
                </c:pt>
                <c:pt idx="481">
                  <c:v>82</c:v>
                </c:pt>
                <c:pt idx="482">
                  <c:v>82</c:v>
                </c:pt>
                <c:pt idx="483">
                  <c:v>83</c:v>
                </c:pt>
                <c:pt idx="484">
                  <c:v>83</c:v>
                </c:pt>
                <c:pt idx="485">
                  <c:v>83</c:v>
                </c:pt>
                <c:pt idx="486">
                  <c:v>85</c:v>
                </c:pt>
                <c:pt idx="487">
                  <c:v>85</c:v>
                </c:pt>
                <c:pt idx="488">
                  <c:v>86</c:v>
                </c:pt>
                <c:pt idx="489">
                  <c:v>87</c:v>
                </c:pt>
                <c:pt idx="490">
                  <c:v>89</c:v>
                </c:pt>
                <c:pt idx="491">
                  <c:v>89</c:v>
                </c:pt>
                <c:pt idx="492">
                  <c:v>89</c:v>
                </c:pt>
                <c:pt idx="493">
                  <c:v>91</c:v>
                </c:pt>
                <c:pt idx="494">
                  <c:v>92</c:v>
                </c:pt>
                <c:pt idx="495">
                  <c:v>92</c:v>
                </c:pt>
                <c:pt idx="496">
                  <c:v>92</c:v>
                </c:pt>
                <c:pt idx="497">
                  <c:v>93</c:v>
                </c:pt>
                <c:pt idx="498">
                  <c:v>94</c:v>
                </c:pt>
                <c:pt idx="499">
                  <c:v>94</c:v>
                </c:pt>
                <c:pt idx="500">
                  <c:v>94</c:v>
                </c:pt>
                <c:pt idx="501">
                  <c:v>94</c:v>
                </c:pt>
                <c:pt idx="502">
                  <c:v>94</c:v>
                </c:pt>
                <c:pt idx="503">
                  <c:v>97</c:v>
                </c:pt>
                <c:pt idx="504">
                  <c:v>97</c:v>
                </c:pt>
                <c:pt idx="505">
                  <c:v>97</c:v>
                </c:pt>
                <c:pt idx="506">
                  <c:v>98</c:v>
                </c:pt>
                <c:pt idx="507">
                  <c:v>98</c:v>
                </c:pt>
                <c:pt idx="508">
                  <c:v>98</c:v>
                </c:pt>
                <c:pt idx="509">
                  <c:v>98</c:v>
                </c:pt>
                <c:pt idx="510">
                  <c:v>98</c:v>
                </c:pt>
                <c:pt idx="511">
                  <c:v>99</c:v>
                </c:pt>
                <c:pt idx="512">
                  <c:v>100</c:v>
                </c:pt>
                <c:pt idx="513">
                  <c:v>101</c:v>
                </c:pt>
                <c:pt idx="514">
                  <c:v>101</c:v>
                </c:pt>
                <c:pt idx="515">
                  <c:v>101</c:v>
                </c:pt>
                <c:pt idx="516">
                  <c:v>102</c:v>
                </c:pt>
                <c:pt idx="517">
                  <c:v>102</c:v>
                </c:pt>
                <c:pt idx="518">
                  <c:v>105</c:v>
                </c:pt>
                <c:pt idx="519">
                  <c:v>106</c:v>
                </c:pt>
                <c:pt idx="520">
                  <c:v>108</c:v>
                </c:pt>
                <c:pt idx="521">
                  <c:v>108</c:v>
                </c:pt>
                <c:pt idx="522">
                  <c:v>109</c:v>
                </c:pt>
                <c:pt idx="523">
                  <c:v>109</c:v>
                </c:pt>
                <c:pt idx="524">
                  <c:v>110</c:v>
                </c:pt>
                <c:pt idx="525">
                  <c:v>112</c:v>
                </c:pt>
                <c:pt idx="526">
                  <c:v>112</c:v>
                </c:pt>
                <c:pt idx="527">
                  <c:v>114</c:v>
                </c:pt>
                <c:pt idx="528">
                  <c:v>116</c:v>
                </c:pt>
                <c:pt idx="529">
                  <c:v>116</c:v>
                </c:pt>
                <c:pt idx="530">
                  <c:v>117</c:v>
                </c:pt>
                <c:pt idx="531">
                  <c:v>118</c:v>
                </c:pt>
                <c:pt idx="532">
                  <c:v>118</c:v>
                </c:pt>
                <c:pt idx="533">
                  <c:v>118</c:v>
                </c:pt>
                <c:pt idx="534">
                  <c:v>119</c:v>
                </c:pt>
                <c:pt idx="535">
                  <c:v>119</c:v>
                </c:pt>
                <c:pt idx="536">
                  <c:v>120</c:v>
                </c:pt>
                <c:pt idx="537">
                  <c:v>120</c:v>
                </c:pt>
                <c:pt idx="538">
                  <c:v>121</c:v>
                </c:pt>
                <c:pt idx="539">
                  <c:v>123</c:v>
                </c:pt>
                <c:pt idx="540">
                  <c:v>124</c:v>
                </c:pt>
                <c:pt idx="541">
                  <c:v>125</c:v>
                </c:pt>
                <c:pt idx="542">
                  <c:v>125</c:v>
                </c:pt>
                <c:pt idx="543">
                  <c:v>127</c:v>
                </c:pt>
                <c:pt idx="544">
                  <c:v>128</c:v>
                </c:pt>
                <c:pt idx="545">
                  <c:v>129</c:v>
                </c:pt>
                <c:pt idx="546">
                  <c:v>129</c:v>
                </c:pt>
                <c:pt idx="547">
                  <c:v>130</c:v>
                </c:pt>
                <c:pt idx="548">
                  <c:v>132</c:v>
                </c:pt>
                <c:pt idx="549">
                  <c:v>132</c:v>
                </c:pt>
                <c:pt idx="550">
                  <c:v>133</c:v>
                </c:pt>
                <c:pt idx="551">
                  <c:v>140</c:v>
                </c:pt>
                <c:pt idx="552">
                  <c:v>141</c:v>
                </c:pt>
                <c:pt idx="553">
                  <c:v>142</c:v>
                </c:pt>
                <c:pt idx="554">
                  <c:v>145</c:v>
                </c:pt>
                <c:pt idx="555">
                  <c:v>147</c:v>
                </c:pt>
                <c:pt idx="556">
                  <c:v>148</c:v>
                </c:pt>
                <c:pt idx="557">
                  <c:v>148</c:v>
                </c:pt>
                <c:pt idx="558">
                  <c:v>149</c:v>
                </c:pt>
                <c:pt idx="559">
                  <c:v>150</c:v>
                </c:pt>
                <c:pt idx="560">
                  <c:v>150</c:v>
                </c:pt>
                <c:pt idx="561">
                  <c:v>153</c:v>
                </c:pt>
                <c:pt idx="562">
                  <c:v>153</c:v>
                </c:pt>
                <c:pt idx="563">
                  <c:v>154</c:v>
                </c:pt>
                <c:pt idx="564">
                  <c:v>154</c:v>
                </c:pt>
                <c:pt idx="565">
                  <c:v>156</c:v>
                </c:pt>
                <c:pt idx="566">
                  <c:v>157</c:v>
                </c:pt>
                <c:pt idx="567">
                  <c:v>157</c:v>
                </c:pt>
                <c:pt idx="568">
                  <c:v>158</c:v>
                </c:pt>
                <c:pt idx="569">
                  <c:v>158</c:v>
                </c:pt>
                <c:pt idx="570">
                  <c:v>159</c:v>
                </c:pt>
                <c:pt idx="571">
                  <c:v>160</c:v>
                </c:pt>
                <c:pt idx="572">
                  <c:v>162</c:v>
                </c:pt>
                <c:pt idx="573">
                  <c:v>162</c:v>
                </c:pt>
                <c:pt idx="574">
                  <c:v>163</c:v>
                </c:pt>
                <c:pt idx="575">
                  <c:v>163</c:v>
                </c:pt>
                <c:pt idx="576">
                  <c:v>163</c:v>
                </c:pt>
                <c:pt idx="577">
                  <c:v>164</c:v>
                </c:pt>
                <c:pt idx="578">
                  <c:v>167</c:v>
                </c:pt>
                <c:pt idx="579">
                  <c:v>168</c:v>
                </c:pt>
                <c:pt idx="580">
                  <c:v>168</c:v>
                </c:pt>
                <c:pt idx="581">
                  <c:v>169</c:v>
                </c:pt>
                <c:pt idx="582">
                  <c:v>170</c:v>
                </c:pt>
                <c:pt idx="583">
                  <c:v>170</c:v>
                </c:pt>
                <c:pt idx="584">
                  <c:v>171</c:v>
                </c:pt>
                <c:pt idx="585">
                  <c:v>173</c:v>
                </c:pt>
                <c:pt idx="586">
                  <c:v>174</c:v>
                </c:pt>
                <c:pt idx="587">
                  <c:v>174</c:v>
                </c:pt>
                <c:pt idx="588">
                  <c:v>174</c:v>
                </c:pt>
                <c:pt idx="589">
                  <c:v>176</c:v>
                </c:pt>
                <c:pt idx="590">
                  <c:v>176</c:v>
                </c:pt>
                <c:pt idx="591">
                  <c:v>176</c:v>
                </c:pt>
                <c:pt idx="592">
                  <c:v>178</c:v>
                </c:pt>
                <c:pt idx="593">
                  <c:v>179</c:v>
                </c:pt>
                <c:pt idx="594">
                  <c:v>179</c:v>
                </c:pt>
                <c:pt idx="595">
                  <c:v>182</c:v>
                </c:pt>
                <c:pt idx="596">
                  <c:v>183</c:v>
                </c:pt>
                <c:pt idx="597">
                  <c:v>184</c:v>
                </c:pt>
                <c:pt idx="598">
                  <c:v>184</c:v>
                </c:pt>
                <c:pt idx="599">
                  <c:v>185</c:v>
                </c:pt>
                <c:pt idx="600">
                  <c:v>190</c:v>
                </c:pt>
                <c:pt idx="601">
                  <c:v>191</c:v>
                </c:pt>
                <c:pt idx="602">
                  <c:v>191</c:v>
                </c:pt>
                <c:pt idx="603">
                  <c:v>192</c:v>
                </c:pt>
                <c:pt idx="604">
                  <c:v>192</c:v>
                </c:pt>
                <c:pt idx="605">
                  <c:v>193</c:v>
                </c:pt>
                <c:pt idx="606">
                  <c:v>194</c:v>
                </c:pt>
                <c:pt idx="607">
                  <c:v>194</c:v>
                </c:pt>
                <c:pt idx="608">
                  <c:v>195</c:v>
                </c:pt>
                <c:pt idx="609">
                  <c:v>196</c:v>
                </c:pt>
                <c:pt idx="610">
                  <c:v>197</c:v>
                </c:pt>
                <c:pt idx="611">
                  <c:v>198</c:v>
                </c:pt>
                <c:pt idx="612">
                  <c:v>198</c:v>
                </c:pt>
                <c:pt idx="613">
                  <c:v>200</c:v>
                </c:pt>
                <c:pt idx="614">
                  <c:v>202</c:v>
                </c:pt>
                <c:pt idx="615">
                  <c:v>203</c:v>
                </c:pt>
                <c:pt idx="616">
                  <c:v>206</c:v>
                </c:pt>
                <c:pt idx="617">
                  <c:v>208</c:v>
                </c:pt>
                <c:pt idx="618">
                  <c:v>208</c:v>
                </c:pt>
                <c:pt idx="619">
                  <c:v>209</c:v>
                </c:pt>
                <c:pt idx="620">
                  <c:v>214</c:v>
                </c:pt>
                <c:pt idx="621">
                  <c:v>214</c:v>
                </c:pt>
                <c:pt idx="622">
                  <c:v>214</c:v>
                </c:pt>
                <c:pt idx="623">
                  <c:v>217</c:v>
                </c:pt>
                <c:pt idx="624">
                  <c:v>219</c:v>
                </c:pt>
                <c:pt idx="625">
                  <c:v>221</c:v>
                </c:pt>
                <c:pt idx="626">
                  <c:v>222</c:v>
                </c:pt>
                <c:pt idx="627">
                  <c:v>222</c:v>
                </c:pt>
                <c:pt idx="628">
                  <c:v>224</c:v>
                </c:pt>
                <c:pt idx="629">
                  <c:v>225</c:v>
                </c:pt>
                <c:pt idx="630">
                  <c:v>225</c:v>
                </c:pt>
                <c:pt idx="631">
                  <c:v>225</c:v>
                </c:pt>
                <c:pt idx="632">
                  <c:v>226</c:v>
                </c:pt>
                <c:pt idx="633">
                  <c:v>226</c:v>
                </c:pt>
                <c:pt idx="634">
                  <c:v>227</c:v>
                </c:pt>
                <c:pt idx="635">
                  <c:v>227</c:v>
                </c:pt>
                <c:pt idx="636">
                  <c:v>229</c:v>
                </c:pt>
                <c:pt idx="637">
                  <c:v>232</c:v>
                </c:pt>
                <c:pt idx="638">
                  <c:v>233</c:v>
                </c:pt>
                <c:pt idx="639">
                  <c:v>236</c:v>
                </c:pt>
                <c:pt idx="640">
                  <c:v>238</c:v>
                </c:pt>
                <c:pt idx="641">
                  <c:v>241</c:v>
                </c:pt>
                <c:pt idx="642">
                  <c:v>243</c:v>
                </c:pt>
                <c:pt idx="643">
                  <c:v>243</c:v>
                </c:pt>
                <c:pt idx="644">
                  <c:v>244</c:v>
                </c:pt>
                <c:pt idx="645">
                  <c:v>247</c:v>
                </c:pt>
                <c:pt idx="646">
                  <c:v>247</c:v>
                </c:pt>
                <c:pt idx="647">
                  <c:v>248</c:v>
                </c:pt>
                <c:pt idx="648">
                  <c:v>250</c:v>
                </c:pt>
                <c:pt idx="649">
                  <c:v>252</c:v>
                </c:pt>
                <c:pt idx="650">
                  <c:v>253</c:v>
                </c:pt>
                <c:pt idx="651">
                  <c:v>253</c:v>
                </c:pt>
                <c:pt idx="652">
                  <c:v>253</c:v>
                </c:pt>
                <c:pt idx="653">
                  <c:v>254</c:v>
                </c:pt>
                <c:pt idx="654">
                  <c:v>255</c:v>
                </c:pt>
                <c:pt idx="655">
                  <c:v>255</c:v>
                </c:pt>
                <c:pt idx="656">
                  <c:v>256</c:v>
                </c:pt>
                <c:pt idx="657">
                  <c:v>261</c:v>
                </c:pt>
                <c:pt idx="658">
                  <c:v>263</c:v>
                </c:pt>
                <c:pt idx="659">
                  <c:v>264</c:v>
                </c:pt>
                <c:pt idx="660">
                  <c:v>265</c:v>
                </c:pt>
                <c:pt idx="661">
                  <c:v>265</c:v>
                </c:pt>
                <c:pt idx="662">
                  <c:v>266</c:v>
                </c:pt>
                <c:pt idx="663">
                  <c:v>270</c:v>
                </c:pt>
                <c:pt idx="664">
                  <c:v>272</c:v>
                </c:pt>
                <c:pt idx="665">
                  <c:v>276</c:v>
                </c:pt>
                <c:pt idx="666">
                  <c:v>277</c:v>
                </c:pt>
                <c:pt idx="667">
                  <c:v>281</c:v>
                </c:pt>
                <c:pt idx="668">
                  <c:v>284</c:v>
                </c:pt>
                <c:pt idx="669">
                  <c:v>287</c:v>
                </c:pt>
                <c:pt idx="670">
                  <c:v>288</c:v>
                </c:pt>
                <c:pt idx="671">
                  <c:v>289</c:v>
                </c:pt>
                <c:pt idx="672">
                  <c:v>294</c:v>
                </c:pt>
                <c:pt idx="673">
                  <c:v>300</c:v>
                </c:pt>
                <c:pt idx="674">
                  <c:v>300</c:v>
                </c:pt>
                <c:pt idx="675">
                  <c:v>307</c:v>
                </c:pt>
                <c:pt idx="676">
                  <c:v>310</c:v>
                </c:pt>
                <c:pt idx="677">
                  <c:v>314</c:v>
                </c:pt>
                <c:pt idx="678">
                  <c:v>314</c:v>
                </c:pt>
                <c:pt idx="679">
                  <c:v>315</c:v>
                </c:pt>
                <c:pt idx="680">
                  <c:v>316</c:v>
                </c:pt>
                <c:pt idx="681">
                  <c:v>326</c:v>
                </c:pt>
                <c:pt idx="682">
                  <c:v>327</c:v>
                </c:pt>
                <c:pt idx="683">
                  <c:v>333</c:v>
                </c:pt>
                <c:pt idx="684">
                  <c:v>336</c:v>
                </c:pt>
                <c:pt idx="685">
                  <c:v>337</c:v>
                </c:pt>
                <c:pt idx="686">
                  <c:v>338</c:v>
                </c:pt>
                <c:pt idx="687">
                  <c:v>340</c:v>
                </c:pt>
                <c:pt idx="688">
                  <c:v>341</c:v>
                </c:pt>
                <c:pt idx="689">
                  <c:v>343</c:v>
                </c:pt>
                <c:pt idx="690">
                  <c:v>344</c:v>
                </c:pt>
                <c:pt idx="691">
                  <c:v>347</c:v>
                </c:pt>
                <c:pt idx="692">
                  <c:v>354</c:v>
                </c:pt>
                <c:pt idx="693">
                  <c:v>356</c:v>
                </c:pt>
                <c:pt idx="694">
                  <c:v>357</c:v>
                </c:pt>
                <c:pt idx="695">
                  <c:v>358</c:v>
                </c:pt>
                <c:pt idx="696">
                  <c:v>377</c:v>
                </c:pt>
                <c:pt idx="697">
                  <c:v>379</c:v>
                </c:pt>
                <c:pt idx="698">
                  <c:v>384</c:v>
                </c:pt>
                <c:pt idx="699">
                  <c:v>393</c:v>
                </c:pt>
                <c:pt idx="700">
                  <c:v>400</c:v>
                </c:pt>
                <c:pt idx="701">
                  <c:v>401</c:v>
                </c:pt>
                <c:pt idx="702">
                  <c:v>407</c:v>
                </c:pt>
                <c:pt idx="703">
                  <c:v>408</c:v>
                </c:pt>
                <c:pt idx="704">
                  <c:v>420</c:v>
                </c:pt>
                <c:pt idx="705">
                  <c:v>430</c:v>
                </c:pt>
                <c:pt idx="706">
                  <c:v>432</c:v>
                </c:pt>
                <c:pt idx="707">
                  <c:v>445</c:v>
                </c:pt>
                <c:pt idx="708">
                  <c:v>451</c:v>
                </c:pt>
                <c:pt idx="709">
                  <c:v>452</c:v>
                </c:pt>
                <c:pt idx="710">
                  <c:v>452</c:v>
                </c:pt>
                <c:pt idx="711">
                  <c:v>457</c:v>
                </c:pt>
                <c:pt idx="712">
                  <c:v>459</c:v>
                </c:pt>
                <c:pt idx="713">
                  <c:v>461</c:v>
                </c:pt>
                <c:pt idx="714">
                  <c:v>471</c:v>
                </c:pt>
                <c:pt idx="715">
                  <c:v>472</c:v>
                </c:pt>
                <c:pt idx="716">
                  <c:v>519</c:v>
                </c:pt>
                <c:pt idx="717">
                  <c:v>519</c:v>
                </c:pt>
                <c:pt idx="718">
                  <c:v>524</c:v>
                </c:pt>
                <c:pt idx="719">
                  <c:v>534</c:v>
                </c:pt>
                <c:pt idx="720">
                  <c:v>534</c:v>
                </c:pt>
                <c:pt idx="721">
                  <c:v>540</c:v>
                </c:pt>
                <c:pt idx="722">
                  <c:v>540</c:v>
                </c:pt>
                <c:pt idx="723">
                  <c:v>540</c:v>
                </c:pt>
                <c:pt idx="724">
                  <c:v>550</c:v>
                </c:pt>
                <c:pt idx="725">
                  <c:v>554</c:v>
                </c:pt>
                <c:pt idx="726">
                  <c:v>560</c:v>
                </c:pt>
                <c:pt idx="727">
                  <c:v>563</c:v>
                </c:pt>
                <c:pt idx="728">
                  <c:v>573</c:v>
                </c:pt>
                <c:pt idx="729">
                  <c:v>581</c:v>
                </c:pt>
                <c:pt idx="730">
                  <c:v>642</c:v>
                </c:pt>
                <c:pt idx="731">
                  <c:v>764</c:v>
                </c:pt>
              </c:numCache>
            </c:numRef>
          </c:xVal>
          <c:yVal>
            <c:numRef>
              <c:f>'Grade 3 Num by Sex'!$D$664:$D$1395</c:f>
              <c:numCache>
                <c:formatCode>General</c:formatCode>
                <c:ptCount val="732"/>
                <c:pt idx="0">
                  <c:v>0.15243000000000001</c:v>
                </c:pt>
                <c:pt idx="1">
                  <c:v>0.15311</c:v>
                </c:pt>
                <c:pt idx="2">
                  <c:v>0.15376999999999999</c:v>
                </c:pt>
                <c:pt idx="3">
                  <c:v>0.15493999999999999</c:v>
                </c:pt>
                <c:pt idx="4">
                  <c:v>0.15708</c:v>
                </c:pt>
                <c:pt idx="5">
                  <c:v>0.15790999999999999</c:v>
                </c:pt>
                <c:pt idx="6">
                  <c:v>0.15887000000000001</c:v>
                </c:pt>
                <c:pt idx="7">
                  <c:v>0.16003999999999999</c:v>
                </c:pt>
                <c:pt idx="8">
                  <c:v>0.16088</c:v>
                </c:pt>
                <c:pt idx="9">
                  <c:v>0.16148999999999999</c:v>
                </c:pt>
                <c:pt idx="10">
                  <c:v>0.16192000000000001</c:v>
                </c:pt>
                <c:pt idx="11">
                  <c:v>0.1623</c:v>
                </c:pt>
                <c:pt idx="12">
                  <c:v>0.16644</c:v>
                </c:pt>
                <c:pt idx="13">
                  <c:v>0.18104000000000001</c:v>
                </c:pt>
                <c:pt idx="14">
                  <c:v>0.20277000000000001</c:v>
                </c:pt>
                <c:pt idx="15">
                  <c:v>0.22459000000000001</c:v>
                </c:pt>
                <c:pt idx="16">
                  <c:v>0.22986000000000001</c:v>
                </c:pt>
                <c:pt idx="17">
                  <c:v>0.23527000000000001</c:v>
                </c:pt>
                <c:pt idx="18">
                  <c:v>0.24637000000000001</c:v>
                </c:pt>
                <c:pt idx="19">
                  <c:v>0.25489000000000001</c:v>
                </c:pt>
                <c:pt idx="20">
                  <c:v>0.25768999999999997</c:v>
                </c:pt>
                <c:pt idx="21">
                  <c:v>0.26785999999999999</c:v>
                </c:pt>
                <c:pt idx="22">
                  <c:v>0.26999000000000001</c:v>
                </c:pt>
                <c:pt idx="23">
                  <c:v>0.27334999999999998</c:v>
                </c:pt>
                <c:pt idx="24">
                  <c:v>0.15342</c:v>
                </c:pt>
                <c:pt idx="25">
                  <c:v>0.15407999999999999</c:v>
                </c:pt>
                <c:pt idx="26">
                  <c:v>0.15526000000000001</c:v>
                </c:pt>
                <c:pt idx="27">
                  <c:v>0.15740000000000001</c:v>
                </c:pt>
                <c:pt idx="28">
                  <c:v>0.15823999999999999</c:v>
                </c:pt>
                <c:pt idx="29">
                  <c:v>0.15919</c:v>
                </c:pt>
                <c:pt idx="30">
                  <c:v>0.16037000000000001</c:v>
                </c:pt>
                <c:pt idx="31">
                  <c:v>0.16181999999999999</c:v>
                </c:pt>
                <c:pt idx="32">
                  <c:v>0.16678000000000001</c:v>
                </c:pt>
                <c:pt idx="33">
                  <c:v>0.18140000000000001</c:v>
                </c:pt>
                <c:pt idx="34">
                  <c:v>0.20316999999999999</c:v>
                </c:pt>
                <c:pt idx="35">
                  <c:v>0.23028999999999999</c:v>
                </c:pt>
                <c:pt idx="36">
                  <c:v>0.24682000000000001</c:v>
                </c:pt>
                <c:pt idx="37">
                  <c:v>0.25535000000000002</c:v>
                </c:pt>
                <c:pt idx="38">
                  <c:v>0.27046999999999999</c:v>
                </c:pt>
                <c:pt idx="39">
                  <c:v>0.27383999999999997</c:v>
                </c:pt>
                <c:pt idx="40">
                  <c:v>0.15306</c:v>
                </c:pt>
                <c:pt idx="41">
                  <c:v>0.15440000000000001</c:v>
                </c:pt>
                <c:pt idx="42">
                  <c:v>0.15558</c:v>
                </c:pt>
                <c:pt idx="43">
                  <c:v>0.15772</c:v>
                </c:pt>
                <c:pt idx="44">
                  <c:v>0.16711999999999999</c:v>
                </c:pt>
                <c:pt idx="45">
                  <c:v>0.18176</c:v>
                </c:pt>
                <c:pt idx="46">
                  <c:v>0.20355999999999999</c:v>
                </c:pt>
                <c:pt idx="47">
                  <c:v>0.23072000000000001</c:v>
                </c:pt>
                <c:pt idx="48">
                  <c:v>0.27095000000000002</c:v>
                </c:pt>
                <c:pt idx="49">
                  <c:v>0.27432000000000001</c:v>
                </c:pt>
                <c:pt idx="50">
                  <c:v>0.15337000000000001</c:v>
                </c:pt>
                <c:pt idx="51">
                  <c:v>0.15805</c:v>
                </c:pt>
                <c:pt idx="52">
                  <c:v>0.15889</c:v>
                </c:pt>
                <c:pt idx="53">
                  <c:v>0.15984999999999999</c:v>
                </c:pt>
                <c:pt idx="54">
                  <c:v>0.16746</c:v>
                </c:pt>
                <c:pt idx="55">
                  <c:v>0.18212999999999999</c:v>
                </c:pt>
                <c:pt idx="56">
                  <c:v>0.20396</c:v>
                </c:pt>
                <c:pt idx="57">
                  <c:v>0.27143</c:v>
                </c:pt>
                <c:pt idx="58">
                  <c:v>0.15368999999999999</c:v>
                </c:pt>
                <c:pt idx="59">
                  <c:v>0.15504000000000001</c:v>
                </c:pt>
                <c:pt idx="60">
                  <c:v>0.15622</c:v>
                </c:pt>
                <c:pt idx="61">
                  <c:v>0.20436000000000001</c:v>
                </c:pt>
                <c:pt idx="62">
                  <c:v>0.23158999999999999</c:v>
                </c:pt>
                <c:pt idx="63">
                  <c:v>0.15536</c:v>
                </c:pt>
                <c:pt idx="64">
                  <c:v>0.16051000000000001</c:v>
                </c:pt>
                <c:pt idx="65">
                  <c:v>0.16814999999999999</c:v>
                </c:pt>
                <c:pt idx="66">
                  <c:v>0.18285999999999999</c:v>
                </c:pt>
                <c:pt idx="67">
                  <c:v>0.23202999999999999</c:v>
                </c:pt>
                <c:pt idx="68">
                  <c:v>0.25722</c:v>
                </c:pt>
                <c:pt idx="69">
                  <c:v>0.15569</c:v>
                </c:pt>
                <c:pt idx="70">
                  <c:v>0.15903</c:v>
                </c:pt>
                <c:pt idx="71">
                  <c:v>0.15987999999999999</c:v>
                </c:pt>
                <c:pt idx="72">
                  <c:v>0.24909999999999999</c:v>
                </c:pt>
                <c:pt idx="73">
                  <c:v>0.25768999999999997</c:v>
                </c:pt>
                <c:pt idx="74">
                  <c:v>0.27289000000000002</c:v>
                </c:pt>
                <c:pt idx="75">
                  <c:v>0.15601000000000001</c:v>
                </c:pt>
                <c:pt idx="76">
                  <c:v>0.15720000000000001</c:v>
                </c:pt>
                <c:pt idx="77">
                  <c:v>0.15936</c:v>
                </c:pt>
                <c:pt idx="78">
                  <c:v>0.16883999999999999</c:v>
                </c:pt>
                <c:pt idx="79">
                  <c:v>0.23291000000000001</c:v>
                </c:pt>
                <c:pt idx="80">
                  <c:v>0.27677000000000002</c:v>
                </c:pt>
                <c:pt idx="81">
                  <c:v>0.15567</c:v>
                </c:pt>
                <c:pt idx="82">
                  <c:v>0.16053999999999999</c:v>
                </c:pt>
                <c:pt idx="83">
                  <c:v>0.16919000000000001</c:v>
                </c:pt>
                <c:pt idx="84">
                  <c:v>0.18396999999999999</c:v>
                </c:pt>
                <c:pt idx="85">
                  <c:v>0.20596999999999999</c:v>
                </c:pt>
                <c:pt idx="86">
                  <c:v>0.23335</c:v>
                </c:pt>
                <c:pt idx="87">
                  <c:v>0.27387</c:v>
                </c:pt>
                <c:pt idx="88">
                  <c:v>0.15531</c:v>
                </c:pt>
                <c:pt idx="89">
                  <c:v>0.15786</c:v>
                </c:pt>
                <c:pt idx="90">
                  <c:v>0.16954</c:v>
                </c:pt>
                <c:pt idx="91">
                  <c:v>0.23380000000000001</c:v>
                </c:pt>
                <c:pt idx="92">
                  <c:v>0.25912000000000002</c:v>
                </c:pt>
                <c:pt idx="93">
                  <c:v>0.27223000000000003</c:v>
                </c:pt>
                <c:pt idx="94">
                  <c:v>0.15820000000000001</c:v>
                </c:pt>
                <c:pt idx="95">
                  <c:v>0.16122</c:v>
                </c:pt>
                <c:pt idx="96">
                  <c:v>0.16989000000000001</c:v>
                </c:pt>
                <c:pt idx="97">
                  <c:v>0.18472</c:v>
                </c:pt>
                <c:pt idx="98">
                  <c:v>0.20679</c:v>
                </c:pt>
                <c:pt idx="99">
                  <c:v>0.23425000000000001</c:v>
                </c:pt>
                <c:pt idx="100">
                  <c:v>0.2596</c:v>
                </c:pt>
                <c:pt idx="101">
                  <c:v>0.27272999999999997</c:v>
                </c:pt>
                <c:pt idx="102">
                  <c:v>0.15597</c:v>
                </c:pt>
                <c:pt idx="103">
                  <c:v>0.15665999999999999</c:v>
                </c:pt>
                <c:pt idx="104">
                  <c:v>0.15734000000000001</c:v>
                </c:pt>
                <c:pt idx="105">
                  <c:v>0.18509999999999999</c:v>
                </c:pt>
                <c:pt idx="106">
                  <c:v>0.26008999999999999</c:v>
                </c:pt>
                <c:pt idx="107">
                  <c:v>0.27878999999999998</c:v>
                </c:pt>
                <c:pt idx="108">
                  <c:v>0.15767999999999999</c:v>
                </c:pt>
                <c:pt idx="109">
                  <c:v>0.17061000000000001</c:v>
                </c:pt>
                <c:pt idx="110">
                  <c:v>0.20762</c:v>
                </c:pt>
                <c:pt idx="111">
                  <c:v>0.23516000000000001</c:v>
                </c:pt>
                <c:pt idx="112">
                  <c:v>0.26057999999999998</c:v>
                </c:pt>
                <c:pt idx="113">
                  <c:v>0.27929999999999999</c:v>
                </c:pt>
                <c:pt idx="114">
                  <c:v>0.15664</c:v>
                </c:pt>
                <c:pt idx="115">
                  <c:v>0.15734000000000001</c:v>
                </c:pt>
                <c:pt idx="116">
                  <c:v>0.15922</c:v>
                </c:pt>
                <c:pt idx="117">
                  <c:v>0.16139999999999999</c:v>
                </c:pt>
                <c:pt idx="118">
                  <c:v>0.17097000000000001</c:v>
                </c:pt>
                <c:pt idx="119">
                  <c:v>0.20804</c:v>
                </c:pt>
                <c:pt idx="120">
                  <c:v>0.23563000000000001</c:v>
                </c:pt>
                <c:pt idx="121">
                  <c:v>0.27639999999999998</c:v>
                </c:pt>
                <c:pt idx="122">
                  <c:v>0.15698999999999999</c:v>
                </c:pt>
                <c:pt idx="123">
                  <c:v>0.15767999999999999</c:v>
                </c:pt>
                <c:pt idx="124">
                  <c:v>0.26157000000000002</c:v>
                </c:pt>
                <c:pt idx="125">
                  <c:v>0.27692</c:v>
                </c:pt>
                <c:pt idx="126">
                  <c:v>0.15733</c:v>
                </c:pt>
                <c:pt idx="127">
                  <c:v>0.15803</c:v>
                </c:pt>
                <c:pt idx="128">
                  <c:v>0.16295999999999999</c:v>
                </c:pt>
                <c:pt idx="129">
                  <c:v>0.17171</c:v>
                </c:pt>
                <c:pt idx="130">
                  <c:v>0.18665999999999999</c:v>
                </c:pt>
                <c:pt idx="131">
                  <c:v>0.27744000000000002</c:v>
                </c:pt>
                <c:pt idx="132">
                  <c:v>0.28086</c:v>
                </c:pt>
                <c:pt idx="133">
                  <c:v>0.16331999999999999</c:v>
                </c:pt>
                <c:pt idx="134">
                  <c:v>0.18706</c:v>
                </c:pt>
                <c:pt idx="135">
                  <c:v>0.20934</c:v>
                </c:pt>
                <c:pt idx="136">
                  <c:v>0.23704</c:v>
                </c:pt>
                <c:pt idx="137">
                  <c:v>0.26257999999999998</c:v>
                </c:pt>
                <c:pt idx="138">
                  <c:v>0.27796999999999999</c:v>
                </c:pt>
                <c:pt idx="139">
                  <c:v>0.28138999999999997</c:v>
                </c:pt>
                <c:pt idx="140">
                  <c:v>0.15803</c:v>
                </c:pt>
                <c:pt idx="141">
                  <c:v>0.15873000000000001</c:v>
                </c:pt>
                <c:pt idx="142">
                  <c:v>0.15941</c:v>
                </c:pt>
                <c:pt idx="143">
                  <c:v>0.16367999999999999</c:v>
                </c:pt>
                <c:pt idx="144">
                  <c:v>0.20977000000000001</c:v>
                </c:pt>
                <c:pt idx="145">
                  <c:v>0.23752000000000001</c:v>
                </c:pt>
                <c:pt idx="146">
                  <c:v>0.2631</c:v>
                </c:pt>
                <c:pt idx="147">
                  <c:v>0.27633000000000002</c:v>
                </c:pt>
                <c:pt idx="148">
                  <c:v>0.28193000000000001</c:v>
                </c:pt>
                <c:pt idx="149">
                  <c:v>0.16624</c:v>
                </c:pt>
                <c:pt idx="150">
                  <c:v>0.16711000000000001</c:v>
                </c:pt>
                <c:pt idx="151">
                  <c:v>0.21021999999999999</c:v>
                </c:pt>
                <c:pt idx="152">
                  <c:v>0.23799999999999999</c:v>
                </c:pt>
                <c:pt idx="153">
                  <c:v>0.26362000000000002</c:v>
                </c:pt>
                <c:pt idx="154">
                  <c:v>0.15945000000000001</c:v>
                </c:pt>
                <c:pt idx="155">
                  <c:v>0.16014</c:v>
                </c:pt>
                <c:pt idx="156">
                  <c:v>0.16134999999999999</c:v>
                </c:pt>
                <c:pt idx="157">
                  <c:v>0.16661999999999999</c:v>
                </c:pt>
                <c:pt idx="158">
                  <c:v>0.16747999999999999</c:v>
                </c:pt>
                <c:pt idx="159">
                  <c:v>0.26413999999999999</c:v>
                </c:pt>
                <c:pt idx="160">
                  <c:v>0.27958</c:v>
                </c:pt>
                <c:pt idx="161">
                  <c:v>0.15981999999999999</c:v>
                </c:pt>
                <c:pt idx="162">
                  <c:v>0.1605</c:v>
                </c:pt>
                <c:pt idx="163">
                  <c:v>0.16172</c:v>
                </c:pt>
                <c:pt idx="164">
                  <c:v>0.16392999999999999</c:v>
                </c:pt>
                <c:pt idx="165">
                  <c:v>0.16478999999999999</c:v>
                </c:pt>
                <c:pt idx="166">
                  <c:v>0.21112</c:v>
                </c:pt>
                <c:pt idx="167">
                  <c:v>0.23898</c:v>
                </c:pt>
                <c:pt idx="168">
                  <c:v>0.26467000000000002</c:v>
                </c:pt>
                <c:pt idx="169">
                  <c:v>0.28011999999999998</c:v>
                </c:pt>
                <c:pt idx="170">
                  <c:v>0.28356999999999999</c:v>
                </c:pt>
                <c:pt idx="171">
                  <c:v>0.15948000000000001</c:v>
                </c:pt>
                <c:pt idx="172">
                  <c:v>0.16017999999999999</c:v>
                </c:pt>
                <c:pt idx="173">
                  <c:v>0.16087000000000001</c:v>
                </c:pt>
                <c:pt idx="174">
                  <c:v>0.16209000000000001</c:v>
                </c:pt>
                <c:pt idx="175">
                  <c:v>0.1643</c:v>
                </c:pt>
                <c:pt idx="176">
                  <c:v>0.16517000000000001</c:v>
                </c:pt>
                <c:pt idx="177">
                  <c:v>0.16736999999999999</c:v>
                </c:pt>
                <c:pt idx="178">
                  <c:v>0.17401</c:v>
                </c:pt>
                <c:pt idx="179">
                  <c:v>0.18912000000000001</c:v>
                </c:pt>
                <c:pt idx="180">
                  <c:v>0.23948</c:v>
                </c:pt>
                <c:pt idx="181">
                  <c:v>0.26519999999999999</c:v>
                </c:pt>
                <c:pt idx="182">
                  <c:v>0.28412999999999999</c:v>
                </c:pt>
                <c:pt idx="183">
                  <c:v>0.15984999999999999</c:v>
                </c:pt>
                <c:pt idx="184">
                  <c:v>0.16055</c:v>
                </c:pt>
                <c:pt idx="185">
                  <c:v>0.16123999999999999</c:v>
                </c:pt>
                <c:pt idx="186">
                  <c:v>0.16467999999999999</c:v>
                </c:pt>
                <c:pt idx="187">
                  <c:v>0.16555</c:v>
                </c:pt>
                <c:pt idx="188">
                  <c:v>0.17441000000000001</c:v>
                </c:pt>
                <c:pt idx="189">
                  <c:v>0.18953999999999999</c:v>
                </c:pt>
                <c:pt idx="190">
                  <c:v>0.21203</c:v>
                </c:pt>
                <c:pt idx="191">
                  <c:v>0.23998</c:v>
                </c:pt>
                <c:pt idx="192">
                  <c:v>0.26573999999999998</c:v>
                </c:pt>
                <c:pt idx="193">
                  <c:v>0.28122999999999998</c:v>
                </c:pt>
                <c:pt idx="194">
                  <c:v>0.28469</c:v>
                </c:pt>
                <c:pt idx="195">
                  <c:v>0.16022</c:v>
                </c:pt>
                <c:pt idx="196">
                  <c:v>0.16092999999999999</c:v>
                </c:pt>
                <c:pt idx="197">
                  <c:v>0.16162000000000001</c:v>
                </c:pt>
                <c:pt idx="198">
                  <c:v>0.16284000000000001</c:v>
                </c:pt>
                <c:pt idx="199">
                  <c:v>0.16506000000000001</c:v>
                </c:pt>
                <c:pt idx="200">
                  <c:v>0.16592999999999999</c:v>
                </c:pt>
                <c:pt idx="201">
                  <c:v>0.16693</c:v>
                </c:pt>
                <c:pt idx="202">
                  <c:v>0.16814999999999999</c:v>
                </c:pt>
                <c:pt idx="203">
                  <c:v>0.17480999999999999</c:v>
                </c:pt>
                <c:pt idx="204">
                  <c:v>0.21249999999999999</c:v>
                </c:pt>
                <c:pt idx="205">
                  <c:v>0.24049000000000001</c:v>
                </c:pt>
                <c:pt idx="206">
                  <c:v>0.26628000000000002</c:v>
                </c:pt>
                <c:pt idx="207">
                  <c:v>0.27961000000000003</c:v>
                </c:pt>
                <c:pt idx="208">
                  <c:v>0.28178999999999998</c:v>
                </c:pt>
                <c:pt idx="209">
                  <c:v>0.28525</c:v>
                </c:pt>
                <c:pt idx="210">
                  <c:v>0.16059999999999999</c:v>
                </c:pt>
                <c:pt idx="211">
                  <c:v>0.16131000000000001</c:v>
                </c:pt>
                <c:pt idx="212">
                  <c:v>0.16200000000000001</c:v>
                </c:pt>
                <c:pt idx="213">
                  <c:v>0.16322</c:v>
                </c:pt>
                <c:pt idx="214">
                  <c:v>0.16545000000000001</c:v>
                </c:pt>
                <c:pt idx="215">
                  <c:v>0.16632</c:v>
                </c:pt>
                <c:pt idx="216">
                  <c:v>0.16732</c:v>
                </c:pt>
                <c:pt idx="217">
                  <c:v>0.17005000000000001</c:v>
                </c:pt>
                <c:pt idx="218">
                  <c:v>0.17050000000000001</c:v>
                </c:pt>
                <c:pt idx="219">
                  <c:v>0.17521</c:v>
                </c:pt>
                <c:pt idx="220">
                  <c:v>0.19040000000000001</c:v>
                </c:pt>
                <c:pt idx="221">
                  <c:v>0.21296999999999999</c:v>
                </c:pt>
                <c:pt idx="222">
                  <c:v>0.24099999999999999</c:v>
                </c:pt>
                <c:pt idx="223">
                  <c:v>0.26682</c:v>
                </c:pt>
                <c:pt idx="224">
                  <c:v>0.26971000000000001</c:v>
                </c:pt>
                <c:pt idx="225">
                  <c:v>0.28017999999999998</c:v>
                </c:pt>
                <c:pt idx="226">
                  <c:v>0.28236</c:v>
                </c:pt>
                <c:pt idx="227">
                  <c:v>0.28582000000000002</c:v>
                </c:pt>
                <c:pt idx="228">
                  <c:v>0.16097</c:v>
                </c:pt>
                <c:pt idx="229">
                  <c:v>0.16169</c:v>
                </c:pt>
                <c:pt idx="230">
                  <c:v>0.16238</c:v>
                </c:pt>
                <c:pt idx="231">
                  <c:v>0.16361000000000001</c:v>
                </c:pt>
                <c:pt idx="232">
                  <c:v>0.16583999999999999</c:v>
                </c:pt>
                <c:pt idx="233">
                  <c:v>0.16671</c:v>
                </c:pt>
                <c:pt idx="234">
                  <c:v>0.16893</c:v>
                </c:pt>
                <c:pt idx="235">
                  <c:v>0.16980999999999999</c:v>
                </c:pt>
                <c:pt idx="236">
                  <c:v>0.17562</c:v>
                </c:pt>
                <c:pt idx="237">
                  <c:v>0.19083</c:v>
                </c:pt>
                <c:pt idx="238">
                  <c:v>0.21343999999999999</c:v>
                </c:pt>
                <c:pt idx="239">
                  <c:v>0.24151</c:v>
                </c:pt>
                <c:pt idx="240">
                  <c:v>0.26737</c:v>
                </c:pt>
                <c:pt idx="241">
                  <c:v>0.27026</c:v>
                </c:pt>
                <c:pt idx="242">
                  <c:v>0.28073999999999999</c:v>
                </c:pt>
                <c:pt idx="243">
                  <c:v>0.28293000000000001</c:v>
                </c:pt>
                <c:pt idx="244">
                  <c:v>0.28639999999999999</c:v>
                </c:pt>
                <c:pt idx="245">
                  <c:v>0.16136</c:v>
                </c:pt>
                <c:pt idx="246">
                  <c:v>0.16206999999999999</c:v>
                </c:pt>
                <c:pt idx="247">
                  <c:v>0.16275999999999999</c:v>
                </c:pt>
                <c:pt idx="248">
                  <c:v>0.16399</c:v>
                </c:pt>
                <c:pt idx="249">
                  <c:v>0.16622999999999999</c:v>
                </c:pt>
                <c:pt idx="250">
                  <c:v>0.1671</c:v>
                </c:pt>
                <c:pt idx="251">
                  <c:v>0.1681</c:v>
                </c:pt>
                <c:pt idx="252">
                  <c:v>0.16933000000000001</c:v>
                </c:pt>
                <c:pt idx="253">
                  <c:v>0.17021</c:v>
                </c:pt>
                <c:pt idx="254">
                  <c:v>0.17083999999999999</c:v>
                </c:pt>
                <c:pt idx="255">
                  <c:v>0.17602999999999999</c:v>
                </c:pt>
                <c:pt idx="256">
                  <c:v>0.19127</c:v>
                </c:pt>
                <c:pt idx="257">
                  <c:v>0.21390999999999999</c:v>
                </c:pt>
                <c:pt idx="258">
                  <c:v>0.24203</c:v>
                </c:pt>
                <c:pt idx="259">
                  <c:v>0.26793</c:v>
                </c:pt>
                <c:pt idx="260">
                  <c:v>0.28131</c:v>
                </c:pt>
                <c:pt idx="261">
                  <c:v>0.28349999999999997</c:v>
                </c:pt>
                <c:pt idx="262">
                  <c:v>0.28697</c:v>
                </c:pt>
                <c:pt idx="263">
                  <c:v>0.26848</c:v>
                </c:pt>
                <c:pt idx="264">
                  <c:v>0.28188999999999997</c:v>
                </c:pt>
                <c:pt idx="265">
                  <c:v>0.16789000000000001</c:v>
                </c:pt>
                <c:pt idx="266">
                  <c:v>0.17165</c:v>
                </c:pt>
                <c:pt idx="267">
                  <c:v>0.19214999999999999</c:v>
                </c:pt>
                <c:pt idx="268">
                  <c:v>0.21486</c:v>
                </c:pt>
                <c:pt idx="269">
                  <c:v>0.26904</c:v>
                </c:pt>
                <c:pt idx="270">
                  <c:v>0.27194000000000002</c:v>
                </c:pt>
                <c:pt idx="271">
                  <c:v>0.16322999999999999</c:v>
                </c:pt>
                <c:pt idx="272">
                  <c:v>0.16392999999999999</c:v>
                </c:pt>
                <c:pt idx="273">
                  <c:v>0.16516</c:v>
                </c:pt>
                <c:pt idx="274">
                  <c:v>0.16829</c:v>
                </c:pt>
                <c:pt idx="275">
                  <c:v>0.17726</c:v>
                </c:pt>
                <c:pt idx="276">
                  <c:v>0.19259000000000001</c:v>
                </c:pt>
                <c:pt idx="277">
                  <c:v>0.21535000000000001</c:v>
                </c:pt>
                <c:pt idx="278">
                  <c:v>0.28304000000000001</c:v>
                </c:pt>
                <c:pt idx="279">
                  <c:v>0.16869000000000001</c:v>
                </c:pt>
                <c:pt idx="280">
                  <c:v>0.21582999999999999</c:v>
                </c:pt>
                <c:pt idx="281">
                  <c:v>0.28582000000000002</c:v>
                </c:pt>
                <c:pt idx="282">
                  <c:v>0.28931000000000001</c:v>
                </c:pt>
                <c:pt idx="283">
                  <c:v>0.16471</c:v>
                </c:pt>
                <c:pt idx="284">
                  <c:v>0.16821</c:v>
                </c:pt>
                <c:pt idx="285">
                  <c:v>0.16908999999999999</c:v>
                </c:pt>
                <c:pt idx="286">
                  <c:v>0.27129999999999999</c:v>
                </c:pt>
                <c:pt idx="287">
                  <c:v>0.28699000000000002</c:v>
                </c:pt>
                <c:pt idx="288">
                  <c:v>0.1699</c:v>
                </c:pt>
                <c:pt idx="289">
                  <c:v>0.16447999999999999</c:v>
                </c:pt>
                <c:pt idx="290">
                  <c:v>0.16520000000000001</c:v>
                </c:pt>
                <c:pt idx="291">
                  <c:v>0.24625</c:v>
                </c:pt>
                <c:pt idx="292">
                  <c:v>0.29167999999999999</c:v>
                </c:pt>
                <c:pt idx="293">
                  <c:v>0.16486999999999999</c:v>
                </c:pt>
                <c:pt idx="294">
                  <c:v>0.17072000000000001</c:v>
                </c:pt>
                <c:pt idx="295">
                  <c:v>0.17452000000000001</c:v>
                </c:pt>
                <c:pt idx="296">
                  <c:v>0.27300999999999997</c:v>
                </c:pt>
                <c:pt idx="297">
                  <c:v>0.28876000000000002</c:v>
                </c:pt>
                <c:pt idx="298">
                  <c:v>0.16600000000000001</c:v>
                </c:pt>
                <c:pt idx="299">
                  <c:v>0.16669999999999999</c:v>
                </c:pt>
                <c:pt idx="300">
                  <c:v>0.16796</c:v>
                </c:pt>
                <c:pt idx="301">
                  <c:v>0.21876999999999999</c:v>
                </c:pt>
                <c:pt idx="302">
                  <c:v>0.16567000000000001</c:v>
                </c:pt>
                <c:pt idx="303">
                  <c:v>0.16639999999999999</c:v>
                </c:pt>
                <c:pt idx="304">
                  <c:v>0.16836000000000001</c:v>
                </c:pt>
                <c:pt idx="305">
                  <c:v>0.18065000000000001</c:v>
                </c:pt>
                <c:pt idx="306">
                  <c:v>0.21926000000000001</c:v>
                </c:pt>
                <c:pt idx="307">
                  <c:v>0.27416000000000001</c:v>
                </c:pt>
                <c:pt idx="308">
                  <c:v>0.28994999999999999</c:v>
                </c:pt>
                <c:pt idx="309">
                  <c:v>0.16607</c:v>
                </c:pt>
                <c:pt idx="310">
                  <c:v>0.29054999999999997</c:v>
                </c:pt>
                <c:pt idx="311">
                  <c:v>0.16918</c:v>
                </c:pt>
                <c:pt idx="312">
                  <c:v>0.24895</c:v>
                </c:pt>
                <c:pt idx="313">
                  <c:v>0.16832</c:v>
                </c:pt>
                <c:pt idx="314">
                  <c:v>0.17277999999999999</c:v>
                </c:pt>
                <c:pt idx="315">
                  <c:v>0.17380999999999999</c:v>
                </c:pt>
                <c:pt idx="316">
                  <c:v>0.18193999999999999</c:v>
                </c:pt>
                <c:pt idx="317">
                  <c:v>0.19757</c:v>
                </c:pt>
                <c:pt idx="318">
                  <c:v>0.22076000000000001</c:v>
                </c:pt>
                <c:pt idx="319">
                  <c:v>0.29527999999999999</c:v>
                </c:pt>
                <c:pt idx="320">
                  <c:v>0.16728000000000001</c:v>
                </c:pt>
                <c:pt idx="321">
                  <c:v>0.16802</c:v>
                </c:pt>
                <c:pt idx="322">
                  <c:v>0.16872999999999999</c:v>
                </c:pt>
                <c:pt idx="323">
                  <c:v>0.17</c:v>
                </c:pt>
                <c:pt idx="324">
                  <c:v>0.19803000000000001</c:v>
                </c:pt>
                <c:pt idx="325">
                  <c:v>0.22126000000000001</c:v>
                </c:pt>
                <c:pt idx="326">
                  <c:v>0.25003999999999998</c:v>
                </c:pt>
                <c:pt idx="327">
                  <c:v>0.29235</c:v>
                </c:pt>
                <c:pt idx="328">
                  <c:v>0.16769000000000001</c:v>
                </c:pt>
                <c:pt idx="329">
                  <c:v>0.16841999999999999</c:v>
                </c:pt>
                <c:pt idx="330">
                  <c:v>0.17041000000000001</c:v>
                </c:pt>
                <c:pt idx="331">
                  <c:v>0.19850000000000001</c:v>
                </c:pt>
                <c:pt idx="332">
                  <c:v>0.25058000000000002</c:v>
                </c:pt>
                <c:pt idx="333">
                  <c:v>0.29648999999999998</c:v>
                </c:pt>
                <c:pt idx="334">
                  <c:v>0.16808999999999999</c:v>
                </c:pt>
                <c:pt idx="335">
                  <c:v>0.16955000000000001</c:v>
                </c:pt>
                <c:pt idx="336">
                  <c:v>0.17788999999999999</c:v>
                </c:pt>
                <c:pt idx="337">
                  <c:v>0.27764</c:v>
                </c:pt>
                <c:pt idx="338">
                  <c:v>0.29709999999999998</c:v>
                </c:pt>
                <c:pt idx="339">
                  <c:v>0.16850000000000001</c:v>
                </c:pt>
                <c:pt idx="340">
                  <c:v>0.16924</c:v>
                </c:pt>
                <c:pt idx="341">
                  <c:v>0.17766000000000001</c:v>
                </c:pt>
                <c:pt idx="342">
                  <c:v>0.18368000000000001</c:v>
                </c:pt>
                <c:pt idx="343">
                  <c:v>0.19941999999999999</c:v>
                </c:pt>
                <c:pt idx="344">
                  <c:v>0.22276000000000001</c:v>
                </c:pt>
                <c:pt idx="345">
                  <c:v>0.29415999999999998</c:v>
                </c:pt>
                <c:pt idx="346">
                  <c:v>0.29770000000000002</c:v>
                </c:pt>
                <c:pt idx="347">
                  <c:v>0.16891</c:v>
                </c:pt>
                <c:pt idx="348">
                  <c:v>0.17036000000000001</c:v>
                </c:pt>
                <c:pt idx="349">
                  <c:v>0.17487</c:v>
                </c:pt>
                <c:pt idx="350">
                  <c:v>0.1759</c:v>
                </c:pt>
                <c:pt idx="351">
                  <c:v>0.27881</c:v>
                </c:pt>
                <c:pt idx="352">
                  <c:v>0.29252</c:v>
                </c:pt>
                <c:pt idx="353">
                  <c:v>0.17005000000000001</c:v>
                </c:pt>
                <c:pt idx="354">
                  <c:v>0.17077000000000001</c:v>
                </c:pt>
                <c:pt idx="355">
                  <c:v>0.17437</c:v>
                </c:pt>
                <c:pt idx="356">
                  <c:v>0.17527999999999999</c:v>
                </c:pt>
                <c:pt idx="357">
                  <c:v>0.17632</c:v>
                </c:pt>
                <c:pt idx="358">
                  <c:v>0.18454000000000001</c:v>
                </c:pt>
                <c:pt idx="359">
                  <c:v>0.17118</c:v>
                </c:pt>
                <c:pt idx="360">
                  <c:v>0.17246</c:v>
                </c:pt>
                <c:pt idx="361">
                  <c:v>0.17801</c:v>
                </c:pt>
                <c:pt idx="362">
                  <c:v>0.18498000000000001</c:v>
                </c:pt>
                <c:pt idx="363">
                  <c:v>0.20080999999999999</c:v>
                </c:pt>
                <c:pt idx="364">
                  <c:v>0.25330999999999998</c:v>
                </c:pt>
                <c:pt idx="365">
                  <c:v>0.27090999999999998</c:v>
                </c:pt>
                <c:pt idx="366">
                  <c:v>0.29596</c:v>
                </c:pt>
                <c:pt idx="367">
                  <c:v>0.29952000000000001</c:v>
                </c:pt>
                <c:pt idx="368">
                  <c:v>0.17086000000000001</c:v>
                </c:pt>
                <c:pt idx="369">
                  <c:v>0.17158999999999999</c:v>
                </c:pt>
                <c:pt idx="370">
                  <c:v>0.17843000000000001</c:v>
                </c:pt>
                <c:pt idx="371">
                  <c:v>0.18540999999999999</c:v>
                </c:pt>
                <c:pt idx="372">
                  <c:v>0.22477</c:v>
                </c:pt>
                <c:pt idx="373">
                  <c:v>0.25385000000000002</c:v>
                </c:pt>
                <c:pt idx="374">
                  <c:v>0.28055000000000002</c:v>
                </c:pt>
                <c:pt idx="375">
                  <c:v>0.29655999999999999</c:v>
                </c:pt>
                <c:pt idx="376">
                  <c:v>0.17052999999999999</c:v>
                </c:pt>
                <c:pt idx="377">
                  <c:v>0.17127000000000001</c:v>
                </c:pt>
                <c:pt idx="378">
                  <c:v>0.17199</c:v>
                </c:pt>
                <c:pt idx="379">
                  <c:v>0.17327999999999999</c:v>
                </c:pt>
                <c:pt idx="380">
                  <c:v>0.17562</c:v>
                </c:pt>
                <c:pt idx="381">
                  <c:v>0.17652999999999999</c:v>
                </c:pt>
                <c:pt idx="382">
                  <c:v>0.17757000000000001</c:v>
                </c:pt>
                <c:pt idx="383">
                  <c:v>0.18584000000000001</c:v>
                </c:pt>
                <c:pt idx="384">
                  <c:v>0.20172999999999999</c:v>
                </c:pt>
                <c:pt idx="385">
                  <c:v>0.22525999999999999</c:v>
                </c:pt>
                <c:pt idx="386">
                  <c:v>0.25440000000000002</c:v>
                </c:pt>
                <c:pt idx="387">
                  <c:v>0.27204</c:v>
                </c:pt>
                <c:pt idx="388">
                  <c:v>0.28111999999999998</c:v>
                </c:pt>
                <c:pt idx="389">
                  <c:v>0.29715000000000003</c:v>
                </c:pt>
                <c:pt idx="390">
                  <c:v>0.30071999999999999</c:v>
                </c:pt>
                <c:pt idx="391">
                  <c:v>0.17093</c:v>
                </c:pt>
                <c:pt idx="392">
                  <c:v>0.17166999999999999</c:v>
                </c:pt>
                <c:pt idx="393">
                  <c:v>0.1724</c:v>
                </c:pt>
                <c:pt idx="394">
                  <c:v>0.17369000000000001</c:v>
                </c:pt>
                <c:pt idx="395">
                  <c:v>0.17693999999999999</c:v>
                </c:pt>
                <c:pt idx="396">
                  <c:v>0.17799000000000001</c:v>
                </c:pt>
                <c:pt idx="397">
                  <c:v>0.18018999999999999</c:v>
                </c:pt>
                <c:pt idx="398">
                  <c:v>0.18626999999999999</c:v>
                </c:pt>
                <c:pt idx="399">
                  <c:v>0.22575999999999999</c:v>
                </c:pt>
                <c:pt idx="400">
                  <c:v>0.25494</c:v>
                </c:pt>
                <c:pt idx="401">
                  <c:v>0.28170000000000001</c:v>
                </c:pt>
                <c:pt idx="402">
                  <c:v>0.29549999999999998</c:v>
                </c:pt>
                <c:pt idx="403">
                  <c:v>0.29775000000000001</c:v>
                </c:pt>
                <c:pt idx="404">
                  <c:v>0.30131999999999998</c:v>
                </c:pt>
                <c:pt idx="405">
                  <c:v>0.17133000000000001</c:v>
                </c:pt>
                <c:pt idx="406">
                  <c:v>0.17644000000000001</c:v>
                </c:pt>
                <c:pt idx="407">
                  <c:v>0.20263999999999999</c:v>
                </c:pt>
                <c:pt idx="408">
                  <c:v>0.29833999999999999</c:v>
                </c:pt>
                <c:pt idx="409">
                  <c:v>0.30192000000000002</c:v>
                </c:pt>
                <c:pt idx="410">
                  <c:v>0.17247999999999999</c:v>
                </c:pt>
                <c:pt idx="411">
                  <c:v>0.17321</c:v>
                </c:pt>
                <c:pt idx="412">
                  <c:v>0.17882000000000001</c:v>
                </c:pt>
                <c:pt idx="413">
                  <c:v>0.2031</c:v>
                </c:pt>
                <c:pt idx="414">
                  <c:v>0.25601000000000002</c:v>
                </c:pt>
                <c:pt idx="415">
                  <c:v>0.28283999999999998</c:v>
                </c:pt>
                <c:pt idx="416">
                  <c:v>0.17360999999999999</c:v>
                </c:pt>
                <c:pt idx="417">
                  <c:v>0.18798999999999999</c:v>
                </c:pt>
                <c:pt idx="418">
                  <c:v>0.25707999999999998</c:v>
                </c:pt>
                <c:pt idx="419">
                  <c:v>0.30010999999999999</c:v>
                </c:pt>
                <c:pt idx="420">
                  <c:v>0.28754999999999997</c:v>
                </c:pt>
                <c:pt idx="421">
                  <c:v>0.30429</c:v>
                </c:pt>
                <c:pt idx="422">
                  <c:v>0.17482</c:v>
                </c:pt>
                <c:pt idx="423">
                  <c:v>0.25868000000000002</c:v>
                </c:pt>
                <c:pt idx="424">
                  <c:v>0.17929</c:v>
                </c:pt>
                <c:pt idx="425">
                  <c:v>0.18969</c:v>
                </c:pt>
                <c:pt idx="426">
                  <c:v>0.17566999999999999</c:v>
                </c:pt>
                <c:pt idx="427">
                  <c:v>0.1757</c:v>
                </c:pt>
                <c:pt idx="428">
                  <c:v>0.19178999999999999</c:v>
                </c:pt>
                <c:pt idx="429">
                  <c:v>0.23211000000000001</c:v>
                </c:pt>
                <c:pt idx="430">
                  <c:v>0.28904000000000002</c:v>
                </c:pt>
                <c:pt idx="431">
                  <c:v>0.20893999999999999</c:v>
                </c:pt>
                <c:pt idx="432">
                  <c:v>0.26286999999999999</c:v>
                </c:pt>
                <c:pt idx="433">
                  <c:v>0.17877999999999999</c:v>
                </c:pt>
                <c:pt idx="434">
                  <c:v>0.23355000000000001</c:v>
                </c:pt>
                <c:pt idx="435">
                  <c:v>0.26339000000000001</c:v>
                </c:pt>
                <c:pt idx="436">
                  <c:v>0.29070000000000001</c:v>
                </c:pt>
                <c:pt idx="437">
                  <c:v>0.31067</c:v>
                </c:pt>
                <c:pt idx="438">
                  <c:v>0.17842</c:v>
                </c:pt>
                <c:pt idx="439">
                  <c:v>0.17917</c:v>
                </c:pt>
                <c:pt idx="440">
                  <c:v>0.17881</c:v>
                </c:pt>
                <c:pt idx="441">
                  <c:v>0.18331</c:v>
                </c:pt>
                <c:pt idx="442">
                  <c:v>0.18425</c:v>
                </c:pt>
                <c:pt idx="443">
                  <c:v>0.21071000000000001</c:v>
                </c:pt>
                <c:pt idx="444">
                  <c:v>0.26494000000000001</c:v>
                </c:pt>
                <c:pt idx="445">
                  <c:v>0.26545999999999997</c:v>
                </c:pt>
                <c:pt idx="446">
                  <c:v>0.29288999999999998</c:v>
                </c:pt>
                <c:pt idx="447">
                  <c:v>0.31352000000000002</c:v>
                </c:pt>
                <c:pt idx="448">
                  <c:v>0.18245</c:v>
                </c:pt>
                <c:pt idx="449">
                  <c:v>0.18692</c:v>
                </c:pt>
                <c:pt idx="450">
                  <c:v>0.18920999999999999</c:v>
                </c:pt>
                <c:pt idx="451">
                  <c:v>0.19553000000000001</c:v>
                </c:pt>
                <c:pt idx="452">
                  <c:v>0.21201999999999999</c:v>
                </c:pt>
                <c:pt idx="453">
                  <c:v>0.2364</c:v>
                </c:pt>
                <c:pt idx="454">
                  <c:v>0.31408000000000003</c:v>
                </c:pt>
                <c:pt idx="455">
                  <c:v>0.18961</c:v>
                </c:pt>
                <c:pt idx="456">
                  <c:v>0.31463999999999998</c:v>
                </c:pt>
                <c:pt idx="457">
                  <c:v>0.18662999999999999</c:v>
                </c:pt>
                <c:pt idx="458">
                  <c:v>0.21289</c:v>
                </c:pt>
                <c:pt idx="459">
                  <c:v>0.23734</c:v>
                </c:pt>
                <c:pt idx="460">
                  <c:v>0.26164999999999999</c:v>
                </c:pt>
                <c:pt idx="461">
                  <c:v>0.18073</c:v>
                </c:pt>
                <c:pt idx="462">
                  <c:v>0.18362000000000001</c:v>
                </c:pt>
                <c:pt idx="463">
                  <c:v>0.18606</c:v>
                </c:pt>
                <c:pt idx="464">
                  <c:v>0.18701999999999999</c:v>
                </c:pt>
                <c:pt idx="465">
                  <c:v>0.23780999999999999</c:v>
                </c:pt>
                <c:pt idx="466">
                  <c:v>0.31208999999999998</c:v>
                </c:pt>
                <c:pt idx="467">
                  <c:v>0.31575999999999999</c:v>
                </c:pt>
                <c:pt idx="468">
                  <c:v>0.18190000000000001</c:v>
                </c:pt>
                <c:pt idx="469">
                  <c:v>0.184</c:v>
                </c:pt>
                <c:pt idx="470">
                  <c:v>0.18439</c:v>
                </c:pt>
                <c:pt idx="471">
                  <c:v>0.21418999999999999</c:v>
                </c:pt>
                <c:pt idx="472">
                  <c:v>0.26901000000000003</c:v>
                </c:pt>
                <c:pt idx="473">
                  <c:v>0.19797000000000001</c:v>
                </c:pt>
                <c:pt idx="474">
                  <c:v>0.2392</c:v>
                </c:pt>
                <c:pt idx="475">
                  <c:v>0.18340999999999999</c:v>
                </c:pt>
                <c:pt idx="476">
                  <c:v>0.21546999999999999</c:v>
                </c:pt>
                <c:pt idx="477">
                  <c:v>0.18934000000000001</c:v>
                </c:pt>
                <c:pt idx="478">
                  <c:v>0.19917000000000001</c:v>
                </c:pt>
                <c:pt idx="479">
                  <c:v>0.31536999999999998</c:v>
                </c:pt>
                <c:pt idx="480">
                  <c:v>0.18973000000000001</c:v>
                </c:pt>
                <c:pt idx="481">
                  <c:v>0.19314999999999999</c:v>
                </c:pt>
                <c:pt idx="482">
                  <c:v>0.29930000000000001</c:v>
                </c:pt>
                <c:pt idx="483">
                  <c:v>0.18375</c:v>
                </c:pt>
                <c:pt idx="484">
                  <c:v>0.19011</c:v>
                </c:pt>
                <c:pt idx="485">
                  <c:v>0.24149000000000001</c:v>
                </c:pt>
                <c:pt idx="486">
                  <c:v>0.20075000000000001</c:v>
                </c:pt>
                <c:pt idx="487">
                  <c:v>0.30085000000000001</c:v>
                </c:pt>
                <c:pt idx="488">
                  <c:v>0.27345000000000003</c:v>
                </c:pt>
                <c:pt idx="489">
                  <c:v>0.30187999999999998</c:v>
                </c:pt>
                <c:pt idx="490">
                  <c:v>0.18595999999999999</c:v>
                </c:pt>
                <c:pt idx="491">
                  <c:v>0.18753</c:v>
                </c:pt>
                <c:pt idx="492">
                  <c:v>0.24418999999999999</c:v>
                </c:pt>
                <c:pt idx="493">
                  <c:v>0.30392000000000002</c:v>
                </c:pt>
                <c:pt idx="494">
                  <c:v>0.18862000000000001</c:v>
                </c:pt>
                <c:pt idx="495">
                  <c:v>0.30442000000000002</c:v>
                </c:pt>
                <c:pt idx="496">
                  <c:v>0.32118999999999998</c:v>
                </c:pt>
                <c:pt idx="497">
                  <c:v>0.30492999999999998</c:v>
                </c:pt>
                <c:pt idx="498">
                  <c:v>0.18934999999999999</c:v>
                </c:pt>
                <c:pt idx="499">
                  <c:v>0.20424999999999999</c:v>
                </c:pt>
                <c:pt idx="500">
                  <c:v>0.22128</c:v>
                </c:pt>
                <c:pt idx="501">
                  <c:v>0.30542999999999998</c:v>
                </c:pt>
                <c:pt idx="502">
                  <c:v>0.32595000000000002</c:v>
                </c:pt>
                <c:pt idx="503">
                  <c:v>0.18884000000000001</c:v>
                </c:pt>
                <c:pt idx="504">
                  <c:v>0.2477</c:v>
                </c:pt>
                <c:pt idx="505">
                  <c:v>0.27868999999999999</c:v>
                </c:pt>
                <c:pt idx="506">
                  <c:v>0.19570000000000001</c:v>
                </c:pt>
                <c:pt idx="507">
                  <c:v>0.19683</c:v>
                </c:pt>
                <c:pt idx="508">
                  <c:v>0.27915000000000001</c:v>
                </c:pt>
                <c:pt idx="509">
                  <c:v>0.29783999999999999</c:v>
                </c:pt>
                <c:pt idx="510">
                  <c:v>0.32800000000000001</c:v>
                </c:pt>
                <c:pt idx="511">
                  <c:v>0.27961999999999998</c:v>
                </c:pt>
                <c:pt idx="512">
                  <c:v>0.20118</c:v>
                </c:pt>
                <c:pt idx="513">
                  <c:v>0.19184999999999999</c:v>
                </c:pt>
                <c:pt idx="514">
                  <c:v>0.2069</c:v>
                </c:pt>
                <c:pt idx="515">
                  <c:v>0.28054000000000001</c:v>
                </c:pt>
                <c:pt idx="516">
                  <c:v>0.19614999999999999</c:v>
                </c:pt>
                <c:pt idx="517">
                  <c:v>0.32390000000000002</c:v>
                </c:pt>
                <c:pt idx="518">
                  <c:v>0.20838000000000001</c:v>
                </c:pt>
                <c:pt idx="519">
                  <c:v>0.33201000000000003</c:v>
                </c:pt>
                <c:pt idx="520">
                  <c:v>0.19350000000000001</c:v>
                </c:pt>
                <c:pt idx="521">
                  <c:v>0.28371000000000002</c:v>
                </c:pt>
                <c:pt idx="522">
                  <c:v>0.19384000000000001</c:v>
                </c:pt>
                <c:pt idx="523">
                  <c:v>0.20391000000000001</c:v>
                </c:pt>
                <c:pt idx="524">
                  <c:v>0.19417999999999999</c:v>
                </c:pt>
                <c:pt idx="525">
                  <c:v>0.21093000000000001</c:v>
                </c:pt>
                <c:pt idx="526">
                  <c:v>0.33493000000000001</c:v>
                </c:pt>
                <c:pt idx="527">
                  <c:v>0.33210000000000001</c:v>
                </c:pt>
                <c:pt idx="528">
                  <c:v>0.19619</c:v>
                </c:pt>
                <c:pt idx="529">
                  <c:v>0.33302999999999999</c:v>
                </c:pt>
                <c:pt idx="530">
                  <c:v>0.28765000000000002</c:v>
                </c:pt>
                <c:pt idx="531">
                  <c:v>0.19602</c:v>
                </c:pt>
                <c:pt idx="532">
                  <c:v>0.31684000000000001</c:v>
                </c:pt>
                <c:pt idx="533">
                  <c:v>0.33395999999999998</c:v>
                </c:pt>
                <c:pt idx="534">
                  <c:v>0.19941999999999999</c:v>
                </c:pt>
                <c:pt idx="535">
                  <c:v>0.31729000000000002</c:v>
                </c:pt>
                <c:pt idx="536">
                  <c:v>0.19667000000000001</c:v>
                </c:pt>
                <c:pt idx="537">
                  <c:v>0.25719999999999998</c:v>
                </c:pt>
                <c:pt idx="538">
                  <c:v>0.33914</c:v>
                </c:pt>
                <c:pt idx="539">
                  <c:v>0.33622999999999997</c:v>
                </c:pt>
                <c:pt idx="540">
                  <c:v>0.1996</c:v>
                </c:pt>
                <c:pt idx="541">
                  <c:v>0.20136000000000001</c:v>
                </c:pt>
                <c:pt idx="542">
                  <c:v>0.31991999999999998</c:v>
                </c:pt>
                <c:pt idx="543">
                  <c:v>0.25988</c:v>
                </c:pt>
                <c:pt idx="544">
                  <c:v>0.20713000000000001</c:v>
                </c:pt>
                <c:pt idx="545">
                  <c:v>0.26062000000000002</c:v>
                </c:pt>
                <c:pt idx="546">
                  <c:v>0.29260000000000003</c:v>
                </c:pt>
                <c:pt idx="547">
                  <c:v>0.20147000000000001</c:v>
                </c:pt>
                <c:pt idx="548">
                  <c:v>0.20616999999999999</c:v>
                </c:pt>
                <c:pt idx="549">
                  <c:v>0.29376999999999998</c:v>
                </c:pt>
                <c:pt idx="550">
                  <c:v>0.26207000000000003</c:v>
                </c:pt>
                <c:pt idx="551">
                  <c:v>0.23812</c:v>
                </c:pt>
                <c:pt idx="552">
                  <c:v>0.20383999999999999</c:v>
                </c:pt>
                <c:pt idx="553">
                  <c:v>0.26516000000000001</c:v>
                </c:pt>
                <c:pt idx="554">
                  <c:v>0.32783000000000001</c:v>
                </c:pt>
                <c:pt idx="555">
                  <c:v>0.24024000000000001</c:v>
                </c:pt>
                <c:pt idx="556">
                  <c:v>0.20571999999999999</c:v>
                </c:pt>
                <c:pt idx="557">
                  <c:v>0.22244</c:v>
                </c:pt>
                <c:pt idx="558">
                  <c:v>0.29985000000000001</c:v>
                </c:pt>
                <c:pt idx="559">
                  <c:v>0.21124000000000001</c:v>
                </c:pt>
                <c:pt idx="560">
                  <c:v>0.22298000000000001</c:v>
                </c:pt>
                <c:pt idx="561">
                  <c:v>0.20699000000000001</c:v>
                </c:pt>
                <c:pt idx="562">
                  <c:v>0.26859</c:v>
                </c:pt>
                <c:pt idx="563">
                  <c:v>0.21226</c:v>
                </c:pt>
                <c:pt idx="564">
                  <c:v>0.33094000000000001</c:v>
                </c:pt>
                <c:pt idx="565">
                  <c:v>0.20685000000000001</c:v>
                </c:pt>
                <c:pt idx="566">
                  <c:v>0.2248</c:v>
                </c:pt>
                <c:pt idx="567">
                  <c:v>0.24302000000000001</c:v>
                </c:pt>
                <c:pt idx="568">
                  <c:v>0.20902000000000001</c:v>
                </c:pt>
                <c:pt idx="569">
                  <c:v>0.33222000000000002</c:v>
                </c:pt>
                <c:pt idx="570">
                  <c:v>0.27029999999999998</c:v>
                </c:pt>
                <c:pt idx="571">
                  <c:v>0.21475</c:v>
                </c:pt>
                <c:pt idx="572">
                  <c:v>0.33343</c:v>
                </c:pt>
                <c:pt idx="573">
                  <c:v>0.35099000000000002</c:v>
                </c:pt>
                <c:pt idx="574">
                  <c:v>0.22622999999999999</c:v>
                </c:pt>
                <c:pt idx="575">
                  <c:v>0.24453</c:v>
                </c:pt>
                <c:pt idx="576">
                  <c:v>0.33372000000000002</c:v>
                </c:pt>
                <c:pt idx="577">
                  <c:v>0.21564</c:v>
                </c:pt>
                <c:pt idx="578">
                  <c:v>0.34998000000000001</c:v>
                </c:pt>
                <c:pt idx="579">
                  <c:v>0.21034</c:v>
                </c:pt>
                <c:pt idx="580">
                  <c:v>0.33839999999999998</c:v>
                </c:pt>
                <c:pt idx="581">
                  <c:v>0.21138999999999999</c:v>
                </c:pt>
                <c:pt idx="582">
                  <c:v>0.30593999999999999</c:v>
                </c:pt>
                <c:pt idx="583">
                  <c:v>0.33563999999999999</c:v>
                </c:pt>
                <c:pt idx="584">
                  <c:v>0.21092</c:v>
                </c:pt>
                <c:pt idx="585">
                  <c:v>0.30665999999999999</c:v>
                </c:pt>
                <c:pt idx="586">
                  <c:v>0.21232999999999999</c:v>
                </c:pt>
                <c:pt idx="587">
                  <c:v>0.27395999999999998</c:v>
                </c:pt>
                <c:pt idx="588">
                  <c:v>0.30689</c:v>
                </c:pt>
                <c:pt idx="589">
                  <c:v>0.24734999999999999</c:v>
                </c:pt>
                <c:pt idx="590">
                  <c:v>0.30734</c:v>
                </c:pt>
                <c:pt idx="591">
                  <c:v>0.35476000000000002</c:v>
                </c:pt>
                <c:pt idx="592">
                  <c:v>0.21217</c:v>
                </c:pt>
                <c:pt idx="593">
                  <c:v>0.21853</c:v>
                </c:pt>
                <c:pt idx="594">
                  <c:v>0.33779999999999999</c:v>
                </c:pt>
                <c:pt idx="595">
                  <c:v>0.27556000000000003</c:v>
                </c:pt>
                <c:pt idx="596">
                  <c:v>0.21918000000000001</c:v>
                </c:pt>
                <c:pt idx="597">
                  <c:v>0.309</c:v>
                </c:pt>
                <c:pt idx="598">
                  <c:v>0.33885999999999999</c:v>
                </c:pt>
                <c:pt idx="599">
                  <c:v>0.21948999999999999</c:v>
                </c:pt>
                <c:pt idx="600">
                  <c:v>0.21486</c:v>
                </c:pt>
                <c:pt idx="601">
                  <c:v>0.21325</c:v>
                </c:pt>
                <c:pt idx="602">
                  <c:v>0.22036</c:v>
                </c:pt>
                <c:pt idx="603">
                  <c:v>0.22173000000000001</c:v>
                </c:pt>
                <c:pt idx="604">
                  <c:v>0.34037000000000001</c:v>
                </c:pt>
                <c:pt idx="605">
                  <c:v>0.34054000000000001</c:v>
                </c:pt>
                <c:pt idx="606">
                  <c:v>0.21690999999999999</c:v>
                </c:pt>
                <c:pt idx="607">
                  <c:v>0.27759</c:v>
                </c:pt>
                <c:pt idx="608">
                  <c:v>0.21465000000000001</c:v>
                </c:pt>
                <c:pt idx="609">
                  <c:v>0.21389</c:v>
                </c:pt>
                <c:pt idx="610">
                  <c:v>0.31124000000000002</c:v>
                </c:pt>
                <c:pt idx="611">
                  <c:v>0.31137999999999999</c:v>
                </c:pt>
                <c:pt idx="612">
                  <c:v>0.36303999999999997</c:v>
                </c:pt>
                <c:pt idx="613">
                  <c:v>0.22423999999999999</c:v>
                </c:pt>
                <c:pt idx="614">
                  <c:v>0.27868999999999999</c:v>
                </c:pt>
                <c:pt idx="615">
                  <c:v>0.27882000000000001</c:v>
                </c:pt>
                <c:pt idx="616">
                  <c:v>0.21586</c:v>
                </c:pt>
                <c:pt idx="617">
                  <c:v>0.21690999999999999</c:v>
                </c:pt>
                <c:pt idx="618">
                  <c:v>0.31269999999999998</c:v>
                </c:pt>
                <c:pt idx="619">
                  <c:v>0.27950000000000003</c:v>
                </c:pt>
                <c:pt idx="620">
                  <c:v>0.21565000000000001</c:v>
                </c:pt>
                <c:pt idx="621">
                  <c:v>0.22173000000000001</c:v>
                </c:pt>
                <c:pt idx="622">
                  <c:v>0.34339999999999998</c:v>
                </c:pt>
                <c:pt idx="623">
                  <c:v>0.31359999999999999</c:v>
                </c:pt>
                <c:pt idx="624">
                  <c:v>0.31375999999999998</c:v>
                </c:pt>
                <c:pt idx="625">
                  <c:v>0.21609999999999999</c:v>
                </c:pt>
                <c:pt idx="626">
                  <c:v>0.21945000000000001</c:v>
                </c:pt>
                <c:pt idx="627">
                  <c:v>0.36188999999999999</c:v>
                </c:pt>
                <c:pt idx="628">
                  <c:v>0.22620999999999999</c:v>
                </c:pt>
                <c:pt idx="629">
                  <c:v>0.21806</c:v>
                </c:pt>
                <c:pt idx="630">
                  <c:v>0.31415999999999999</c:v>
                </c:pt>
                <c:pt idx="631">
                  <c:v>0.36602000000000001</c:v>
                </c:pt>
                <c:pt idx="632">
                  <c:v>0.21809999999999999</c:v>
                </c:pt>
                <c:pt idx="633">
                  <c:v>0.22353000000000001</c:v>
                </c:pt>
                <c:pt idx="634">
                  <c:v>0.21726999999999999</c:v>
                </c:pt>
                <c:pt idx="635">
                  <c:v>0.31425999999999998</c:v>
                </c:pt>
                <c:pt idx="636">
                  <c:v>0.23472999999999999</c:v>
                </c:pt>
                <c:pt idx="637">
                  <c:v>0.31445000000000001</c:v>
                </c:pt>
                <c:pt idx="638">
                  <c:v>0.31447999999999998</c:v>
                </c:pt>
                <c:pt idx="639">
                  <c:v>0.25366</c:v>
                </c:pt>
                <c:pt idx="640">
                  <c:v>0.25368000000000002</c:v>
                </c:pt>
                <c:pt idx="641">
                  <c:v>0.34802</c:v>
                </c:pt>
                <c:pt idx="642">
                  <c:v>0.21751000000000001</c:v>
                </c:pt>
                <c:pt idx="643">
                  <c:v>0.36002000000000001</c:v>
                </c:pt>
                <c:pt idx="644">
                  <c:v>0.31455</c:v>
                </c:pt>
                <c:pt idx="645">
                  <c:v>0.34462999999999999</c:v>
                </c:pt>
                <c:pt idx="646">
                  <c:v>0.35997000000000001</c:v>
                </c:pt>
                <c:pt idx="647">
                  <c:v>0.31448999999999999</c:v>
                </c:pt>
                <c:pt idx="648">
                  <c:v>0.22370999999999999</c:v>
                </c:pt>
                <c:pt idx="649">
                  <c:v>0.34449000000000002</c:v>
                </c:pt>
                <c:pt idx="650">
                  <c:v>0.21643999999999999</c:v>
                </c:pt>
                <c:pt idx="651">
                  <c:v>0.31434000000000001</c:v>
                </c:pt>
                <c:pt idx="652">
                  <c:v>0.34445999999999999</c:v>
                </c:pt>
                <c:pt idx="653">
                  <c:v>0.34442</c:v>
                </c:pt>
                <c:pt idx="654">
                  <c:v>0.23466000000000001</c:v>
                </c:pt>
                <c:pt idx="655">
                  <c:v>0.31425999999999998</c:v>
                </c:pt>
                <c:pt idx="656">
                  <c:v>0.31422</c:v>
                </c:pt>
                <c:pt idx="657">
                  <c:v>0.21704000000000001</c:v>
                </c:pt>
                <c:pt idx="658">
                  <c:v>0.21781</c:v>
                </c:pt>
                <c:pt idx="659">
                  <c:v>0.23425000000000001</c:v>
                </c:pt>
                <c:pt idx="660">
                  <c:v>0.22777</c:v>
                </c:pt>
                <c:pt idx="661">
                  <c:v>0.35910999999999998</c:v>
                </c:pt>
                <c:pt idx="662">
                  <c:v>0.21765000000000001</c:v>
                </c:pt>
                <c:pt idx="663">
                  <c:v>0.21742</c:v>
                </c:pt>
                <c:pt idx="664">
                  <c:v>0.21729000000000001</c:v>
                </c:pt>
                <c:pt idx="665">
                  <c:v>0.21701999999999999</c:v>
                </c:pt>
                <c:pt idx="666">
                  <c:v>0.36058000000000001</c:v>
                </c:pt>
                <c:pt idx="667">
                  <c:v>0.31239</c:v>
                </c:pt>
                <c:pt idx="668">
                  <c:v>0.27883000000000002</c:v>
                </c:pt>
                <c:pt idx="669">
                  <c:v>0.22158</c:v>
                </c:pt>
                <c:pt idx="670">
                  <c:v>0.21435000000000001</c:v>
                </c:pt>
                <c:pt idx="671">
                  <c:v>0.22416</c:v>
                </c:pt>
                <c:pt idx="672">
                  <c:v>0.21471999999999999</c:v>
                </c:pt>
                <c:pt idx="673">
                  <c:v>0.31030999999999997</c:v>
                </c:pt>
                <c:pt idx="674">
                  <c:v>0.35548000000000002</c:v>
                </c:pt>
                <c:pt idx="675">
                  <c:v>0.21967999999999999</c:v>
                </c:pt>
                <c:pt idx="676">
                  <c:v>0.21315000000000001</c:v>
                </c:pt>
                <c:pt idx="677">
                  <c:v>0.21890999999999999</c:v>
                </c:pt>
                <c:pt idx="678">
                  <c:v>0.35598000000000002</c:v>
                </c:pt>
                <c:pt idx="679">
                  <c:v>0.22972000000000001</c:v>
                </c:pt>
                <c:pt idx="680">
                  <c:v>0.21249000000000001</c:v>
                </c:pt>
                <c:pt idx="681">
                  <c:v>0.21745</c:v>
                </c:pt>
                <c:pt idx="682">
                  <c:v>0.27356999999999998</c:v>
                </c:pt>
                <c:pt idx="683">
                  <c:v>0.21037</c:v>
                </c:pt>
                <c:pt idx="684">
                  <c:v>0.33461999999999997</c:v>
                </c:pt>
                <c:pt idx="685">
                  <c:v>0.30479000000000001</c:v>
                </c:pt>
                <c:pt idx="686">
                  <c:v>0.35182000000000002</c:v>
                </c:pt>
                <c:pt idx="687">
                  <c:v>0.22635</c:v>
                </c:pt>
                <c:pt idx="688">
                  <c:v>0.21540000000000001</c:v>
                </c:pt>
                <c:pt idx="689">
                  <c:v>0.21511</c:v>
                </c:pt>
                <c:pt idx="690">
                  <c:v>0.21496000000000001</c:v>
                </c:pt>
                <c:pt idx="691">
                  <c:v>0.22528999999999999</c:v>
                </c:pt>
                <c:pt idx="692">
                  <c:v>0.20649000000000001</c:v>
                </c:pt>
                <c:pt idx="693">
                  <c:v>0.22383</c:v>
                </c:pt>
                <c:pt idx="694">
                  <c:v>0.20687</c:v>
                </c:pt>
                <c:pt idx="695">
                  <c:v>0.30080000000000001</c:v>
                </c:pt>
                <c:pt idx="696">
                  <c:v>0.34694999999999998</c:v>
                </c:pt>
                <c:pt idx="697">
                  <c:v>0.29604000000000003</c:v>
                </c:pt>
                <c:pt idx="698">
                  <c:v>0.20286999999999999</c:v>
                </c:pt>
                <c:pt idx="699">
                  <c:v>0.29244999999999999</c:v>
                </c:pt>
                <c:pt idx="700">
                  <c:v>0.29053000000000001</c:v>
                </c:pt>
                <c:pt idx="701">
                  <c:v>0.34012999999999999</c:v>
                </c:pt>
                <c:pt idx="702">
                  <c:v>0.19638</c:v>
                </c:pt>
                <c:pt idx="703">
                  <c:v>0.23075000000000001</c:v>
                </c:pt>
                <c:pt idx="704">
                  <c:v>0.33404</c:v>
                </c:pt>
                <c:pt idx="705">
                  <c:v>0.25035000000000002</c:v>
                </c:pt>
                <c:pt idx="706">
                  <c:v>0.30925999999999998</c:v>
                </c:pt>
                <c:pt idx="707">
                  <c:v>0.19019</c:v>
                </c:pt>
                <c:pt idx="708">
                  <c:v>0.31919999999999998</c:v>
                </c:pt>
                <c:pt idx="709">
                  <c:v>0.18833</c:v>
                </c:pt>
                <c:pt idx="710">
                  <c:v>0.21859999999999999</c:v>
                </c:pt>
                <c:pt idx="711">
                  <c:v>0.18697</c:v>
                </c:pt>
                <c:pt idx="712">
                  <c:v>0.19097</c:v>
                </c:pt>
                <c:pt idx="713">
                  <c:v>0.1893</c:v>
                </c:pt>
                <c:pt idx="714">
                  <c:v>0.30898999999999999</c:v>
                </c:pt>
                <c:pt idx="715">
                  <c:v>0.29443999999999998</c:v>
                </c:pt>
                <c:pt idx="716">
                  <c:v>0.16628000000000001</c:v>
                </c:pt>
                <c:pt idx="717">
                  <c:v>0.19689000000000001</c:v>
                </c:pt>
                <c:pt idx="718">
                  <c:v>0.16550999999999999</c:v>
                </c:pt>
                <c:pt idx="719">
                  <c:v>0.16975000000000001</c:v>
                </c:pt>
                <c:pt idx="720">
                  <c:v>0.26851999999999998</c:v>
                </c:pt>
                <c:pt idx="721">
                  <c:v>0.16477</c:v>
                </c:pt>
                <c:pt idx="722">
                  <c:v>0.17449999999999999</c:v>
                </c:pt>
                <c:pt idx="723">
                  <c:v>0.18964</c:v>
                </c:pt>
                <c:pt idx="724">
                  <c:v>0.18612000000000001</c:v>
                </c:pt>
                <c:pt idx="725">
                  <c:v>0.25957999999999998</c:v>
                </c:pt>
                <c:pt idx="726">
                  <c:v>0.15511</c:v>
                </c:pt>
                <c:pt idx="727">
                  <c:v>0.15418000000000001</c:v>
                </c:pt>
                <c:pt idx="728">
                  <c:v>0.26584000000000002</c:v>
                </c:pt>
                <c:pt idx="729">
                  <c:v>0.14852000000000001</c:v>
                </c:pt>
                <c:pt idx="730">
                  <c:v>0.12939000000000001</c:v>
                </c:pt>
                <c:pt idx="731">
                  <c:v>9.6110000000000001E-2</c:v>
                </c:pt>
              </c:numCache>
            </c:numRef>
          </c:yVal>
          <c:smooth val="0"/>
          <c:extLst>
            <c:ext xmlns:c16="http://schemas.microsoft.com/office/drawing/2014/chart" uri="{C3380CC4-5D6E-409C-BE32-E72D297353CC}">
              <c16:uniqueId val="{00000001-4313-4B46-BA33-D463F8D3A5DA}"/>
            </c:ext>
          </c:extLst>
        </c:ser>
        <c:dLbls>
          <c:showLegendKey val="0"/>
          <c:showVal val="0"/>
          <c:showCatName val="0"/>
          <c:showSerName val="0"/>
          <c:showPercent val="0"/>
          <c:showBubbleSize val="0"/>
        </c:dLbls>
        <c:axId val="485371008"/>
        <c:axId val="485373960"/>
      </c:scatterChart>
      <c:valAx>
        <c:axId val="485371008"/>
        <c:scaling>
          <c:orientation val="minMax"/>
          <c:max val="450"/>
          <c:min val="0"/>
        </c:scaling>
        <c:delete val="0"/>
        <c:axPos val="b"/>
        <c:title>
          <c:tx>
            <c:rich>
              <a:bodyPr rot="0" spcFirstLastPara="1" vertOverflow="ellipsis" vert="horz" wrap="square" anchor="ctr" anchorCtr="1"/>
              <a:lstStyle/>
              <a:p>
                <a:pPr>
                  <a:defRPr sz="1400" b="1" i="0" u="none" strike="noStrike" kern="1200" baseline="0">
                    <a:solidFill>
                      <a:schemeClr val="tx1"/>
                    </a:solidFill>
                    <a:latin typeface="+mn-lt"/>
                    <a:ea typeface="+mn-ea"/>
                    <a:cs typeface="+mn-cs"/>
                  </a:defRPr>
                </a:pPr>
                <a:r>
                  <a:rPr lang="en-CA" sz="1400" b="1">
                    <a:solidFill>
                      <a:schemeClr val="tx1"/>
                    </a:solidFill>
                  </a:rPr>
                  <a:t>Number of BGCW Visits</a:t>
                </a:r>
              </a:p>
            </c:rich>
          </c:tx>
          <c:layout>
            <c:manualLayout>
              <c:xMode val="edge"/>
              <c:yMode val="edge"/>
              <c:x val="0.21546161032348141"/>
              <c:y val="0.78368686993029679"/>
            </c:manualLayout>
          </c:layout>
          <c:overlay val="0"/>
          <c:spPr>
            <a:noFill/>
            <a:ln>
              <a:noFill/>
            </a:ln>
            <a:effectLst/>
          </c:spPr>
          <c:txPr>
            <a:bodyPr rot="0" spcFirstLastPara="1" vertOverflow="ellipsis" vert="horz" wrap="square" anchor="ctr" anchorCtr="1"/>
            <a:lstStyle/>
            <a:p>
              <a:pPr>
                <a:defRPr sz="14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crossAx val="485373960"/>
        <c:crosses val="autoZero"/>
        <c:crossBetween val="midCat"/>
        <c:majorUnit val="75"/>
      </c:valAx>
      <c:valAx>
        <c:axId val="485373960"/>
        <c:scaling>
          <c:orientation val="minMax"/>
          <c:max val="0.4"/>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crossAx val="485371008"/>
        <c:crosses val="autoZero"/>
        <c:crossBetween val="midCat"/>
        <c:majorUnit val="0.1"/>
        <c:minorUnit val="0.1"/>
      </c:valAx>
      <c:spPr>
        <a:noFill/>
        <a:ln>
          <a:solidFill>
            <a:schemeClr val="bg1">
              <a:lumMod val="85000"/>
            </a:schemeClr>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59517085304951"/>
          <c:y val="5.5569069250959016E-2"/>
          <c:w val="0.83056714110261143"/>
          <c:h val="0.83820230163537246"/>
        </c:manualLayout>
      </c:layout>
      <c:areaChart>
        <c:grouping val="standard"/>
        <c:varyColors val="0"/>
        <c:ser>
          <c:idx val="1"/>
          <c:order val="1"/>
          <c:tx>
            <c:v>Upper limit</c:v>
          </c:tx>
          <c:spPr>
            <a:solidFill>
              <a:schemeClr val="accent1">
                <a:lumMod val="40000"/>
                <a:lumOff val="60000"/>
                <a:alpha val="47000"/>
              </a:schemeClr>
            </a:solidFill>
            <a:ln>
              <a:noFill/>
            </a:ln>
            <a:effectLst/>
          </c:spPr>
          <c:val>
            <c:numRef>
              <c:f>'Grade 3 Reading'!$D$5:$D$315</c:f>
              <c:numCache>
                <c:formatCode>General</c:formatCode>
                <c:ptCount val="311"/>
                <c:pt idx="0">
                  <c:v>1.6034114799999999E-2</c:v>
                </c:pt>
                <c:pt idx="1">
                  <c:v>1.10601398E-2</c:v>
                </c:pt>
                <c:pt idx="2">
                  <c:v>6.2543206E-3</c:v>
                </c:pt>
                <c:pt idx="3">
                  <c:v>2.1233764999999999E-3</c:v>
                </c:pt>
                <c:pt idx="4">
                  <c:v>-2.56314E-4</c:v>
                </c:pt>
                <c:pt idx="5">
                  <c:v>-1.5867539999999999E-3</c:v>
                </c:pt>
                <c:pt idx="6">
                  <c:v>-2.653851E-3</c:v>
                </c:pt>
                <c:pt idx="7">
                  <c:v>-3.631675E-3</c:v>
                </c:pt>
                <c:pt idx="8">
                  <c:v>-4.563526E-3</c:v>
                </c:pt>
                <c:pt idx="9">
                  <c:v>-5.4635409999999997E-3</c:v>
                </c:pt>
                <c:pt idx="10">
                  <c:v>-6.3369669999999998E-3</c:v>
                </c:pt>
                <c:pt idx="11">
                  <c:v>-7.1856419999999999E-3</c:v>
                </c:pt>
                <c:pt idx="12">
                  <c:v>-8.0099479999999994E-3</c:v>
                </c:pt>
                <c:pt idx="13">
                  <c:v>-8.8096649999999995E-3</c:v>
                </c:pt>
                <c:pt idx="14">
                  <c:v>-9.5842710000000001E-3</c:v>
                </c:pt>
                <c:pt idx="15">
                  <c:v>-1.0333145E-2</c:v>
                </c:pt>
                <c:pt idx="16">
                  <c:v>-1.1055623000000001E-2</c:v>
                </c:pt>
                <c:pt idx="17">
                  <c:v>-1.1751039E-2</c:v>
                </c:pt>
                <c:pt idx="18">
                  <c:v>-1.2418699E-2</c:v>
                </c:pt>
                <c:pt idx="19">
                  <c:v>-1.3057953000000001E-2</c:v>
                </c:pt>
                <c:pt idx="20">
                  <c:v>-1.3668286999999999E-2</c:v>
                </c:pt>
                <c:pt idx="21">
                  <c:v>-1.4249367000000001E-2</c:v>
                </c:pt>
                <c:pt idx="22">
                  <c:v>-1.4800895E-2</c:v>
                </c:pt>
                <c:pt idx="23">
                  <c:v>-1.5322598999999999E-2</c:v>
                </c:pt>
                <c:pt idx="24">
                  <c:v>-1.5814352E-2</c:v>
                </c:pt>
                <c:pt idx="25">
                  <c:v>-1.6276207000000001E-2</c:v>
                </c:pt>
                <c:pt idx="26">
                  <c:v>-1.670862E-2</c:v>
                </c:pt>
                <c:pt idx="27">
                  <c:v>-1.7112704999999999E-2</c:v>
                </c:pt>
                <c:pt idx="28">
                  <c:v>-1.7489075E-2</c:v>
                </c:pt>
                <c:pt idx="29">
                  <c:v>-1.7838221000000001E-2</c:v>
                </c:pt>
                <c:pt idx="30">
                  <c:v>-1.8160744999999999E-2</c:v>
                </c:pt>
                <c:pt idx="31">
                  <c:v>-1.8457266E-2</c:v>
                </c:pt>
                <c:pt idx="32">
                  <c:v>-1.8728416000000001E-2</c:v>
                </c:pt>
                <c:pt idx="33">
                  <c:v>-1.8974831000000001E-2</c:v>
                </c:pt>
                <c:pt idx="34">
                  <c:v>-1.9197190999999999E-2</c:v>
                </c:pt>
                <c:pt idx="35">
                  <c:v>-1.9396258E-2</c:v>
                </c:pt>
                <c:pt idx="36">
                  <c:v>-1.9572823999999999E-2</c:v>
                </c:pt>
                <c:pt idx="37">
                  <c:v>-1.9727768E-2</c:v>
                </c:pt>
                <c:pt idx="38">
                  <c:v>-1.9862048E-2</c:v>
                </c:pt>
                <c:pt idx="39">
                  <c:v>-1.9976554000000001E-2</c:v>
                </c:pt>
                <c:pt idx="40">
                  <c:v>-2.0072079999999999E-2</c:v>
                </c:pt>
                <c:pt idx="41">
                  <c:v>-2.0149328000000001E-2</c:v>
                </c:pt>
                <c:pt idx="42">
                  <c:v>-2.0208997999999999E-2</c:v>
                </c:pt>
                <c:pt idx="43">
                  <c:v>-2.0251873E-2</c:v>
                </c:pt>
                <c:pt idx="44">
                  <c:v>-2.0278879999999999E-2</c:v>
                </c:pt>
                <c:pt idx="45">
                  <c:v>-2.0291027E-2</c:v>
                </c:pt>
                <c:pt idx="46">
                  <c:v>-2.0289270000000002E-2</c:v>
                </c:pt>
                <c:pt idx="47">
                  <c:v>-2.0274642999999998E-2</c:v>
                </c:pt>
                <c:pt idx="48">
                  <c:v>-2.0248196E-2</c:v>
                </c:pt>
                <c:pt idx="49">
                  <c:v>-2.0210875E-2</c:v>
                </c:pt>
                <c:pt idx="50">
                  <c:v>-2.0163712E-2</c:v>
                </c:pt>
                <c:pt idx="51">
                  <c:v>-2.0107626999999999E-2</c:v>
                </c:pt>
                <c:pt idx="52">
                  <c:v>-2.0042654E-2</c:v>
                </c:pt>
                <c:pt idx="53">
                  <c:v>-1.9968698999999999E-2</c:v>
                </c:pt>
                <c:pt idx="54">
                  <c:v>-1.9885600999999999E-2</c:v>
                </c:pt>
                <c:pt idx="55">
                  <c:v>-1.9793234999999999E-2</c:v>
                </c:pt>
                <c:pt idx="56">
                  <c:v>-1.9691586000000001E-2</c:v>
                </c:pt>
                <c:pt idx="57">
                  <c:v>-1.9580740999999999E-2</c:v>
                </c:pt>
                <c:pt idx="58">
                  <c:v>-1.9460801999999999E-2</c:v>
                </c:pt>
                <c:pt idx="59">
                  <c:v>-1.9331878E-2</c:v>
                </c:pt>
                <c:pt idx="60">
                  <c:v>-1.9108501999999999E-2</c:v>
                </c:pt>
                <c:pt idx="61">
                  <c:v>-1.8643155000000002E-2</c:v>
                </c:pt>
                <c:pt idx="62">
                  <c:v>-1.8892109000000001E-2</c:v>
                </c:pt>
                <c:pt idx="63">
                  <c:v>-1.8727978999999999E-2</c:v>
                </c:pt>
                <c:pt idx="64">
                  <c:v>-1.8555141000000001E-2</c:v>
                </c:pt>
                <c:pt idx="65">
                  <c:v>-1.8373670000000002E-2</c:v>
                </c:pt>
                <c:pt idx="66">
                  <c:v>-1.8183628E-2</c:v>
                </c:pt>
                <c:pt idx="67">
                  <c:v>-1.7985091000000002E-2</c:v>
                </c:pt>
                <c:pt idx="68">
                  <c:v>-1.7778176999999999E-2</c:v>
                </c:pt>
                <c:pt idx="69">
                  <c:v>-1.7563084999999999E-2</c:v>
                </c:pt>
                <c:pt idx="70">
                  <c:v>-1.7340056E-2</c:v>
                </c:pt>
                <c:pt idx="71">
                  <c:v>-1.7109314E-2</c:v>
                </c:pt>
                <c:pt idx="72">
                  <c:v>-1.6871094999999999E-2</c:v>
                </c:pt>
                <c:pt idx="73">
                  <c:v>-1.6625652000000001E-2</c:v>
                </c:pt>
                <c:pt idx="74">
                  <c:v>-1.6373294E-2</c:v>
                </c:pt>
                <c:pt idx="75">
                  <c:v>-1.6114271999999999E-2</c:v>
                </c:pt>
                <c:pt idx="76">
                  <c:v>-1.5848787E-2</c:v>
                </c:pt>
                <c:pt idx="77">
                  <c:v>-1.5576952E-2</c:v>
                </c:pt>
                <c:pt idx="78">
                  <c:v>-1.5298789E-2</c:v>
                </c:pt>
                <c:pt idx="79">
                  <c:v>-1.5014275000000001E-2</c:v>
                </c:pt>
                <c:pt idx="80">
                  <c:v>-1.4723322E-2</c:v>
                </c:pt>
                <c:pt idx="81">
                  <c:v>-1.4425776E-2</c:v>
                </c:pt>
                <c:pt idx="82">
                  <c:v>-1.4121503000000001E-2</c:v>
                </c:pt>
                <c:pt idx="83">
                  <c:v>-1.3810339E-2</c:v>
                </c:pt>
                <c:pt idx="84">
                  <c:v>-1.3492092000000001E-2</c:v>
                </c:pt>
                <c:pt idx="85">
                  <c:v>-1.3166592E-2</c:v>
                </c:pt>
                <c:pt idx="86">
                  <c:v>-1.2833689000000001E-2</c:v>
                </c:pt>
                <c:pt idx="87">
                  <c:v>-1.2493261E-2</c:v>
                </c:pt>
                <c:pt idx="88">
                  <c:v>-1.2145173E-2</c:v>
                </c:pt>
                <c:pt idx="89">
                  <c:v>-1.1789312999999999E-2</c:v>
                </c:pt>
                <c:pt idx="90">
                  <c:v>-1.1425618E-2</c:v>
                </c:pt>
                <c:pt idx="91">
                  <c:v>-1.1054105E-2</c:v>
                </c:pt>
                <c:pt idx="92">
                  <c:v>-1.0674776E-2</c:v>
                </c:pt>
                <c:pt idx="93">
                  <c:v>-1.0287598E-2</c:v>
                </c:pt>
                <c:pt idx="94">
                  <c:v>-9.8925239999999998E-3</c:v>
                </c:pt>
                <c:pt idx="95">
                  <c:v>-9.489506E-3</c:v>
                </c:pt>
                <c:pt idx="96">
                  <c:v>-9.0784009999999998E-3</c:v>
                </c:pt>
                <c:pt idx="97">
                  <c:v>-8.6590720000000003E-3</c:v>
                </c:pt>
                <c:pt idx="98">
                  <c:v>-8.2314269999999995E-3</c:v>
                </c:pt>
                <c:pt idx="99">
                  <c:v>-7.8613020000000006E-3</c:v>
                </c:pt>
                <c:pt idx="100">
                  <c:v>-7.3509370000000001E-3</c:v>
                </c:pt>
                <c:pt idx="101">
                  <c:v>-6.8978470000000004E-3</c:v>
                </c:pt>
                <c:pt idx="102">
                  <c:v>-5.9246769999999997E-3</c:v>
                </c:pt>
                <c:pt idx="103">
                  <c:v>-5.9654010000000004E-3</c:v>
                </c:pt>
                <c:pt idx="104">
                  <c:v>-5.485757E-3</c:v>
                </c:pt>
                <c:pt idx="105">
                  <c:v>-4.9970140000000001E-3</c:v>
                </c:pt>
                <c:pt idx="106">
                  <c:v>-5.1842470000000003E-3</c:v>
                </c:pt>
                <c:pt idx="107">
                  <c:v>-3.4754669999999999E-3</c:v>
                </c:pt>
                <c:pt idx="108">
                  <c:v>-2.9496290000000001E-3</c:v>
                </c:pt>
                <c:pt idx="109">
                  <c:v>-2.414331E-3</c:v>
                </c:pt>
                <c:pt idx="110">
                  <c:v>-1.869517E-3</c:v>
                </c:pt>
                <c:pt idx="111">
                  <c:v>-1.315171E-3</c:v>
                </c:pt>
                <c:pt idx="112">
                  <c:v>-7.51328E-4</c:v>
                </c:pt>
                <c:pt idx="113">
                  <c:v>-1.7803900000000001E-4</c:v>
                </c:pt>
                <c:pt idx="114">
                  <c:v>4.0462860000000002E-4</c:v>
                </c:pt>
                <c:pt idx="115">
                  <c:v>9.9663159999999998E-4</c:v>
                </c:pt>
                <c:pt idx="116">
                  <c:v>1.5979805000000001E-3</c:v>
                </c:pt>
                <c:pt idx="117">
                  <c:v>2.2087590999999998E-3</c:v>
                </c:pt>
                <c:pt idx="118">
                  <c:v>2.8290498E-3</c:v>
                </c:pt>
                <c:pt idx="119">
                  <c:v>3.4589644999999999E-3</c:v>
                </c:pt>
                <c:pt idx="120">
                  <c:v>4.0985904999999998E-3</c:v>
                </c:pt>
                <c:pt idx="121">
                  <c:v>4.7480498999999997E-3</c:v>
                </c:pt>
                <c:pt idx="122">
                  <c:v>5.4075002999999996E-3</c:v>
                </c:pt>
                <c:pt idx="123">
                  <c:v>6.0770709000000003E-3</c:v>
                </c:pt>
                <c:pt idx="124">
                  <c:v>6.7568983000000004E-3</c:v>
                </c:pt>
                <c:pt idx="125">
                  <c:v>8.1477423E-3</c:v>
                </c:pt>
                <c:pt idx="126">
                  <c:v>8.8589943000000008E-3</c:v>
                </c:pt>
                <c:pt idx="127">
                  <c:v>9.5809824000000002E-3</c:v>
                </c:pt>
                <c:pt idx="128">
                  <c:v>1.03138876E-2</c:v>
                </c:pt>
                <c:pt idx="129">
                  <c:v>1.18132737E-2</c:v>
                </c:pt>
                <c:pt idx="130">
                  <c:v>1.2580166800000001E-2</c:v>
                </c:pt>
                <c:pt idx="131">
                  <c:v>1.3358883199999999E-2</c:v>
                </c:pt>
                <c:pt idx="132">
                  <c:v>1.5768643799999999E-2</c:v>
                </c:pt>
                <c:pt idx="133">
                  <c:v>1.6597243500000001E-2</c:v>
                </c:pt>
                <c:pt idx="134">
                  <c:v>1.7438893600000002E-2</c:v>
                </c:pt>
                <c:pt idx="135">
                  <c:v>1.8293792600000001E-2</c:v>
                </c:pt>
                <c:pt idx="136">
                  <c:v>1.91621163E-2</c:v>
                </c:pt>
                <c:pt idx="137">
                  <c:v>2.0044005899999998E-2</c:v>
                </c:pt>
                <c:pt idx="138">
                  <c:v>2.09395559E-2</c:v>
                </c:pt>
                <c:pt idx="139">
                  <c:v>2.27720059E-2</c:v>
                </c:pt>
                <c:pt idx="140">
                  <c:v>2.4659987099999999E-2</c:v>
                </c:pt>
                <c:pt idx="141">
                  <c:v>2.56248837E-2</c:v>
                </c:pt>
                <c:pt idx="142">
                  <c:v>2.6603746099999999E-2</c:v>
                </c:pt>
                <c:pt idx="143">
                  <c:v>2.7596651999999999E-2</c:v>
                </c:pt>
                <c:pt idx="144">
                  <c:v>2.8603668200000001E-2</c:v>
                </c:pt>
                <c:pt idx="145">
                  <c:v>3.0660135500000001E-2</c:v>
                </c:pt>
                <c:pt idx="146">
                  <c:v>3.1709590099999997E-2</c:v>
                </c:pt>
                <c:pt idx="147">
                  <c:v>3.3850617800000003E-2</c:v>
                </c:pt>
                <c:pt idx="148">
                  <c:v>3.4941948299999998E-2</c:v>
                </c:pt>
                <c:pt idx="149">
                  <c:v>3.6046940399999998E-2</c:v>
                </c:pt>
                <c:pt idx="150">
                  <c:v>3.7165341400000003E-2</c:v>
                </c:pt>
                <c:pt idx="151">
                  <c:v>3.8296882800000001E-2</c:v>
                </c:pt>
                <c:pt idx="152">
                  <c:v>3.9441256000000001E-2</c:v>
                </c:pt>
                <c:pt idx="153">
                  <c:v>4.0598103500000003E-2</c:v>
                </c:pt>
                <c:pt idx="154">
                  <c:v>4.1767056300000001E-2</c:v>
                </c:pt>
                <c:pt idx="155">
                  <c:v>4.29477937E-2</c:v>
                </c:pt>
                <c:pt idx="156">
                  <c:v>4.6557422899999999E-2</c:v>
                </c:pt>
                <c:pt idx="157">
                  <c:v>4.7781930700000003E-2</c:v>
                </c:pt>
                <c:pt idx="158">
                  <c:v>4.9016468299999998E-2</c:v>
                </c:pt>
                <c:pt idx="159">
                  <c:v>5.02606663E-2</c:v>
                </c:pt>
                <c:pt idx="160">
                  <c:v>5.1514165299999998E-2</c:v>
                </c:pt>
                <c:pt idx="161">
                  <c:v>5.4047475900000003E-2</c:v>
                </c:pt>
                <c:pt idx="162">
                  <c:v>5.5326458500000002E-2</c:v>
                </c:pt>
                <c:pt idx="163">
                  <c:v>5.6613209800000001E-2</c:v>
                </c:pt>
                <c:pt idx="164">
                  <c:v>5.7907499799999998E-2</c:v>
                </c:pt>
                <c:pt idx="165">
                  <c:v>5.9209093499999997E-2</c:v>
                </c:pt>
                <c:pt idx="166">
                  <c:v>6.0517762500000002E-2</c:v>
                </c:pt>
                <c:pt idx="167">
                  <c:v>6.18332953E-2</c:v>
                </c:pt>
                <c:pt idx="168">
                  <c:v>6.3155502899999993E-2</c:v>
                </c:pt>
                <c:pt idx="169">
                  <c:v>6.4484238200000002E-2</c:v>
                </c:pt>
                <c:pt idx="170">
                  <c:v>6.5819330600000003E-2</c:v>
                </c:pt>
                <c:pt idx="171">
                  <c:v>6.7160573500000001E-2</c:v>
                </c:pt>
                <c:pt idx="172">
                  <c:v>6.8507694499999994E-2</c:v>
                </c:pt>
                <c:pt idx="173">
                  <c:v>6.98603795E-2</c:v>
                </c:pt>
                <c:pt idx="174">
                  <c:v>7.1218290200000006E-2</c:v>
                </c:pt>
                <c:pt idx="175">
                  <c:v>7.2581056099999999E-2</c:v>
                </c:pt>
                <c:pt idx="176">
                  <c:v>7.3948282500000004E-2</c:v>
                </c:pt>
                <c:pt idx="177">
                  <c:v>7.5319559100000003E-2</c:v>
                </c:pt>
                <c:pt idx="178">
                  <c:v>7.6694504600000005E-2</c:v>
                </c:pt>
                <c:pt idx="179">
                  <c:v>7.8072734099999999E-2</c:v>
                </c:pt>
                <c:pt idx="180">
                  <c:v>7.9453892299999995E-2</c:v>
                </c:pt>
                <c:pt idx="181">
                  <c:v>8.0837674400000004E-2</c:v>
                </c:pt>
                <c:pt idx="182">
                  <c:v>8.2223823400000007E-2</c:v>
                </c:pt>
                <c:pt idx="183">
                  <c:v>8.3612113099999996E-2</c:v>
                </c:pt>
                <c:pt idx="184">
                  <c:v>8.5002333400000005E-2</c:v>
                </c:pt>
                <c:pt idx="185">
                  <c:v>8.6394261900000005E-2</c:v>
                </c:pt>
                <c:pt idx="186">
                  <c:v>8.7787655000000006E-2</c:v>
                </c:pt>
                <c:pt idx="187">
                  <c:v>9.0577762699999995E-2</c:v>
                </c:pt>
                <c:pt idx="188">
                  <c:v>9.3370570900000005E-2</c:v>
                </c:pt>
                <c:pt idx="189">
                  <c:v>9.4767441899999999E-2</c:v>
                </c:pt>
                <c:pt idx="190">
                  <c:v>9.6164397700000001E-2</c:v>
                </c:pt>
                <c:pt idx="191">
                  <c:v>9.8958066499999997E-2</c:v>
                </c:pt>
                <c:pt idx="192">
                  <c:v>0.1017504613</c:v>
                </c:pt>
                <c:pt idx="193">
                  <c:v>0.1031457944</c:v>
                </c:pt>
                <c:pt idx="194">
                  <c:v>0.1059340549</c:v>
                </c:pt>
                <c:pt idx="195">
                  <c:v>0.1101081837</c:v>
                </c:pt>
                <c:pt idx="196">
                  <c:v>0.1142680755</c:v>
                </c:pt>
                <c:pt idx="197">
                  <c:v>0.1170304357</c:v>
                </c:pt>
                <c:pt idx="198">
                  <c:v>0.11978226240000001</c:v>
                </c:pt>
                <c:pt idx="199">
                  <c:v>0.12115394259999999</c:v>
                </c:pt>
                <c:pt idx="200">
                  <c:v>0.12388849339999999</c:v>
                </c:pt>
                <c:pt idx="201">
                  <c:v>0.12525117890000001</c:v>
                </c:pt>
                <c:pt idx="202">
                  <c:v>0.1266106457</c:v>
                </c:pt>
                <c:pt idx="203">
                  <c:v>0.1279668169</c:v>
                </c:pt>
                <c:pt idx="204">
                  <c:v>0.1306694249</c:v>
                </c:pt>
                <c:pt idx="205">
                  <c:v>0.13201603740000001</c:v>
                </c:pt>
                <c:pt idx="206">
                  <c:v>0.13470021809999999</c:v>
                </c:pt>
                <c:pt idx="207">
                  <c:v>0.1360378736</c:v>
                </c:pt>
                <c:pt idx="208">
                  <c:v>0.1373726726</c:v>
                </c:pt>
                <c:pt idx="209">
                  <c:v>0.1387047491</c:v>
                </c:pt>
                <c:pt idx="210">
                  <c:v>0.14003427099999999</c:v>
                </c:pt>
                <c:pt idx="211">
                  <c:v>0.1426863347</c:v>
                </c:pt>
                <c:pt idx="212">
                  <c:v>0.14400926750000001</c:v>
                </c:pt>
                <c:pt idx="213">
                  <c:v>0.14533037539999999</c:v>
                </c:pt>
                <c:pt idx="214">
                  <c:v>0.14664981839999999</c:v>
                </c:pt>
                <c:pt idx="215">
                  <c:v>0.1492843002</c:v>
                </c:pt>
                <c:pt idx="216">
                  <c:v>0.1505995436</c:v>
                </c:pt>
                <c:pt idx="217">
                  <c:v>0.15453737910000001</c:v>
                </c:pt>
                <c:pt idx="218">
                  <c:v>0.15584733240000001</c:v>
                </c:pt>
                <c:pt idx="219">
                  <c:v>0.1584631333</c:v>
                </c:pt>
                <c:pt idx="220">
                  <c:v>0.1610731181</c:v>
                </c:pt>
                <c:pt idx="221">
                  <c:v>0.1623758659</c:v>
                </c:pt>
                <c:pt idx="222">
                  <c:v>0.1636770273</c:v>
                </c:pt>
                <c:pt idx="223">
                  <c:v>0.1649765108</c:v>
                </c:pt>
                <c:pt idx="224">
                  <c:v>0.16627426040000001</c:v>
                </c:pt>
                <c:pt idx="225">
                  <c:v>0.17015666809999999</c:v>
                </c:pt>
                <c:pt idx="226">
                  <c:v>0.17144699469999999</c:v>
                </c:pt>
                <c:pt idx="227">
                  <c:v>0.17273528860000001</c:v>
                </c:pt>
                <c:pt idx="228">
                  <c:v>0.1753053795</c:v>
                </c:pt>
                <c:pt idx="229">
                  <c:v>0.1765870125</c:v>
                </c:pt>
                <c:pt idx="230">
                  <c:v>0.17786627590000001</c:v>
                </c:pt>
                <c:pt idx="231">
                  <c:v>0.1791430789</c:v>
                </c:pt>
                <c:pt idx="232">
                  <c:v>0.18041728770000001</c:v>
                </c:pt>
                <c:pt idx="233">
                  <c:v>0.1842226683</c:v>
                </c:pt>
                <c:pt idx="234">
                  <c:v>0.18674337569999999</c:v>
                </c:pt>
                <c:pt idx="235">
                  <c:v>0.19173925459999999</c:v>
                </c:pt>
                <c:pt idx="236">
                  <c:v>0.19297783099999999</c:v>
                </c:pt>
                <c:pt idx="237">
                  <c:v>0.19544131980000001</c:v>
                </c:pt>
                <c:pt idx="238">
                  <c:v>0.19788514500000001</c:v>
                </c:pt>
                <c:pt idx="239">
                  <c:v>0.20030728489999999</c:v>
                </c:pt>
                <c:pt idx="240">
                  <c:v>0.2015095113</c:v>
                </c:pt>
                <c:pt idx="241">
                  <c:v>0.20507826740000001</c:v>
                </c:pt>
                <c:pt idx="242">
                  <c:v>0.20625455030000001</c:v>
                </c:pt>
                <c:pt idx="243">
                  <c:v>0.20742389019999999</c:v>
                </c:pt>
                <c:pt idx="244">
                  <c:v>0.2085861182</c:v>
                </c:pt>
                <c:pt idx="245">
                  <c:v>0.20974104490000001</c:v>
                </c:pt>
                <c:pt idx="246">
                  <c:v>0.2158731847</c:v>
                </c:pt>
                <c:pt idx="247">
                  <c:v>0.21315974709999999</c:v>
                </c:pt>
                <c:pt idx="248">
                  <c:v>0.21428308630000001</c:v>
                </c:pt>
                <c:pt idx="249">
                  <c:v>0.219766145</c:v>
                </c:pt>
                <c:pt idx="250">
                  <c:v>0.22189237249999999</c:v>
                </c:pt>
                <c:pt idx="251">
                  <c:v>0.22294020419999999</c:v>
                </c:pt>
                <c:pt idx="252">
                  <c:v>0.2270261818</c:v>
                </c:pt>
                <c:pt idx="253">
                  <c:v>0.22900449640000001</c:v>
                </c:pt>
                <c:pt idx="254">
                  <c:v>0.22997720520000001</c:v>
                </c:pt>
                <c:pt idx="255">
                  <c:v>0.2309388953</c:v>
                </c:pt>
                <c:pt idx="256">
                  <c:v>0.23375765709999999</c:v>
                </c:pt>
                <c:pt idx="257">
                  <c:v>0.23467515389999999</c:v>
                </c:pt>
                <c:pt idx="258">
                  <c:v>0.23558165079999999</c:v>
                </c:pt>
                <c:pt idx="259">
                  <c:v>0.23736206460000001</c:v>
                </c:pt>
                <c:pt idx="260">
                  <c:v>0.24406915339999999</c:v>
                </c:pt>
                <c:pt idx="261">
                  <c:v>0.24486299180000001</c:v>
                </c:pt>
                <c:pt idx="262">
                  <c:v>0.24942750859999999</c:v>
                </c:pt>
                <c:pt idx="263">
                  <c:v>0.25158414270000001</c:v>
                </c:pt>
                <c:pt idx="264">
                  <c:v>0.25228462689999998</c:v>
                </c:pt>
                <c:pt idx="265">
                  <c:v>0.25297590590000002</c:v>
                </c:pt>
                <c:pt idx="266">
                  <c:v>0.25433067459999997</c:v>
                </c:pt>
                <c:pt idx="267">
                  <c:v>0.25499399659999999</c:v>
                </c:pt>
                <c:pt idx="268">
                  <c:v>0.25629183929999999</c:v>
                </c:pt>
                <c:pt idx="269">
                  <c:v>0.25692604419999998</c:v>
                </c:pt>
                <c:pt idx="270">
                  <c:v>0.25876891000000002</c:v>
                </c:pt>
                <c:pt idx="271">
                  <c:v>0.26271586000000002</c:v>
                </c:pt>
                <c:pt idx="272">
                  <c:v>0.26375122420000002</c:v>
                </c:pt>
                <c:pt idx="273">
                  <c:v>0.2642533648</c:v>
                </c:pt>
                <c:pt idx="274">
                  <c:v>0.26474509010000002</c:v>
                </c:pt>
                <c:pt idx="275">
                  <c:v>0.26290747800000003</c:v>
                </c:pt>
                <c:pt idx="276">
                  <c:v>0.27089370759999998</c:v>
                </c:pt>
                <c:pt idx="277">
                  <c:v>0.27154529059999999</c:v>
                </c:pt>
                <c:pt idx="278">
                  <c:v>0.27185680509999999</c:v>
                </c:pt>
                <c:pt idx="279">
                  <c:v>0.2721587976</c:v>
                </c:pt>
                <c:pt idx="280">
                  <c:v>0.2727339943</c:v>
                </c:pt>
                <c:pt idx="281">
                  <c:v>0.27352394019999998</c:v>
                </c:pt>
                <c:pt idx="282">
                  <c:v>0.27400183519999999</c:v>
                </c:pt>
                <c:pt idx="283">
                  <c:v>0.27422613610000002</c:v>
                </c:pt>
                <c:pt idx="284">
                  <c:v>0.27502774720000001</c:v>
                </c:pt>
                <c:pt idx="285">
                  <c:v>0.27568242440000001</c:v>
                </c:pt>
                <c:pt idx="286">
                  <c:v>0.27595675289999999</c:v>
                </c:pt>
                <c:pt idx="287">
                  <c:v>0.27649079329999998</c:v>
                </c:pt>
                <c:pt idx="288">
                  <c:v>0.27657169739999998</c:v>
                </c:pt>
                <c:pt idx="289">
                  <c:v>0.27676343869999998</c:v>
                </c:pt>
                <c:pt idx="290">
                  <c:v>0.27681069000000003</c:v>
                </c:pt>
                <c:pt idx="291">
                  <c:v>0.27688091059999997</c:v>
                </c:pt>
                <c:pt idx="292">
                  <c:v>0.27690411059999998</c:v>
                </c:pt>
                <c:pt idx="293">
                  <c:v>0.27691949929999998</c:v>
                </c:pt>
                <c:pt idx="294">
                  <c:v>0.27690406760000003</c:v>
                </c:pt>
                <c:pt idx="295">
                  <c:v>0.27688117340000001</c:v>
                </c:pt>
                <c:pt idx="296">
                  <c:v>0.27658739760000001</c:v>
                </c:pt>
                <c:pt idx="297">
                  <c:v>0.27591681909999999</c:v>
                </c:pt>
                <c:pt idx="298">
                  <c:v>0.2755234285</c:v>
                </c:pt>
                <c:pt idx="299">
                  <c:v>0.27522586739999999</c:v>
                </c:pt>
                <c:pt idx="300">
                  <c:v>0.27396012930000002</c:v>
                </c:pt>
                <c:pt idx="301">
                  <c:v>0.27375083169999997</c:v>
                </c:pt>
                <c:pt idx="302">
                  <c:v>0.27353447359999999</c:v>
                </c:pt>
                <c:pt idx="303">
                  <c:v>0.2726008989</c:v>
                </c:pt>
                <c:pt idx="304">
                  <c:v>0.27235119489999998</c:v>
                </c:pt>
                <c:pt idx="305">
                  <c:v>0.27101090259999999</c:v>
                </c:pt>
                <c:pt idx="306">
                  <c:v>0.2707252014</c:v>
                </c:pt>
                <c:pt idx="307">
                  <c:v>0.2704339013</c:v>
                </c:pt>
                <c:pt idx="308">
                  <c:v>0.26921650209999998</c:v>
                </c:pt>
                <c:pt idx="309">
                  <c:v>0.26857894180000003</c:v>
                </c:pt>
                <c:pt idx="310">
                  <c:v>0.26792383359999999</c:v>
                </c:pt>
              </c:numCache>
            </c:numRef>
          </c:val>
          <c:extLst>
            <c:ext xmlns:c16="http://schemas.microsoft.com/office/drawing/2014/chart" uri="{C3380CC4-5D6E-409C-BE32-E72D297353CC}">
              <c16:uniqueId val="{00000000-6D8C-4404-B9A7-4A6A081DDEDB}"/>
            </c:ext>
          </c:extLst>
        </c:ser>
        <c:ser>
          <c:idx val="2"/>
          <c:order val="2"/>
          <c:tx>
            <c:v>Lowr limit</c:v>
          </c:tx>
          <c:spPr>
            <a:solidFill>
              <a:schemeClr val="accent1">
                <a:lumMod val="40000"/>
                <a:lumOff val="60000"/>
                <a:alpha val="47000"/>
              </a:schemeClr>
            </a:solidFill>
            <a:ln>
              <a:noFill/>
            </a:ln>
            <a:effectLst/>
          </c:spPr>
          <c:val>
            <c:numRef>
              <c:f>'Grade 3 Reading'!$C$5:$C$315</c:f>
              <c:numCache>
                <c:formatCode>General</c:formatCode>
                <c:ptCount val="311"/>
                <c:pt idx="0">
                  <c:v>2.295086E-3</c:v>
                </c:pt>
                <c:pt idx="1">
                  <c:v>1.2330342999999999E-3</c:v>
                </c:pt>
                <c:pt idx="2" formatCode="0.00E+00">
                  <c:v>8.8284315999999995E-6</c:v>
                </c:pt>
                <c:pt idx="3">
                  <c:v>-1.878324E-3</c:v>
                </c:pt>
                <c:pt idx="4">
                  <c:v>-5.4991490000000001E-3</c:v>
                </c:pt>
                <c:pt idx="5">
                  <c:v>-1.0146216E-2</c:v>
                </c:pt>
                <c:pt idx="6">
                  <c:v>-1.5028262000000001E-2</c:v>
                </c:pt>
                <c:pt idx="7">
                  <c:v>-1.9965660999999999E-2</c:v>
                </c:pt>
                <c:pt idx="8">
                  <c:v>-2.4909508E-2</c:v>
                </c:pt>
                <c:pt idx="9">
                  <c:v>-2.9840396000000002E-2</c:v>
                </c:pt>
                <c:pt idx="10">
                  <c:v>-3.4748077000000002E-2</c:v>
                </c:pt>
                <c:pt idx="11">
                  <c:v>-3.9625865000000003E-2</c:v>
                </c:pt>
                <c:pt idx="12">
                  <c:v>-4.4468731999999997E-2</c:v>
                </c:pt>
                <c:pt idx="13">
                  <c:v>-4.9272620000000003E-2</c:v>
                </c:pt>
                <c:pt idx="14">
                  <c:v>-5.4034018000000003E-2</c:v>
                </c:pt>
                <c:pt idx="15">
                  <c:v>-5.8749823E-2</c:v>
                </c:pt>
                <c:pt idx="16">
                  <c:v>-6.3417237000000001E-2</c:v>
                </c:pt>
                <c:pt idx="17">
                  <c:v>-6.8033679999999999E-2</c:v>
                </c:pt>
                <c:pt idx="18">
                  <c:v>-7.2596697000000002E-2</c:v>
                </c:pt>
                <c:pt idx="19">
                  <c:v>-7.7103991999999996E-2</c:v>
                </c:pt>
                <c:pt idx="20">
                  <c:v>-8.1553506999999997E-2</c:v>
                </c:pt>
                <c:pt idx="21">
                  <c:v>-8.5943472000000007E-2</c:v>
                </c:pt>
                <c:pt idx="22">
                  <c:v>-9.0272267000000003E-2</c:v>
                </c:pt>
                <c:pt idx="23">
                  <c:v>-9.4538417999999999E-2</c:v>
                </c:pt>
                <c:pt idx="24">
                  <c:v>-9.8740731999999998E-2</c:v>
                </c:pt>
                <c:pt idx="25">
                  <c:v>-0.10287832399999999</c:v>
                </c:pt>
                <c:pt idx="26">
                  <c:v>-0.106950848</c:v>
                </c:pt>
                <c:pt idx="27">
                  <c:v>-0.11095888299999999</c:v>
                </c:pt>
                <c:pt idx="28">
                  <c:v>-0.114902689</c:v>
                </c:pt>
                <c:pt idx="29">
                  <c:v>-0.118782439</c:v>
                </c:pt>
                <c:pt idx="30">
                  <c:v>-0.12259841</c:v>
                </c:pt>
                <c:pt idx="31">
                  <c:v>-0.12635090600000001</c:v>
                </c:pt>
                <c:pt idx="32">
                  <c:v>-0.13004025999999999</c:v>
                </c:pt>
                <c:pt idx="33">
                  <c:v>-0.13366681</c:v>
                </c:pt>
                <c:pt idx="34">
                  <c:v>-0.137230933</c:v>
                </c:pt>
                <c:pt idx="35">
                  <c:v>-0.14073308500000001</c:v>
                </c:pt>
                <c:pt idx="36">
                  <c:v>-0.144173779</c:v>
                </c:pt>
                <c:pt idx="37">
                  <c:v>-0.14755358900000001</c:v>
                </c:pt>
                <c:pt idx="38">
                  <c:v>-0.15087315300000001</c:v>
                </c:pt>
                <c:pt idx="39">
                  <c:v>-0.154133039</c:v>
                </c:pt>
                <c:pt idx="40">
                  <c:v>-0.15733371500000001</c:v>
                </c:pt>
                <c:pt idx="41">
                  <c:v>-0.16047556199999999</c:v>
                </c:pt>
                <c:pt idx="42">
                  <c:v>-0.163558962</c:v>
                </c:pt>
                <c:pt idx="43">
                  <c:v>-0.16658440299999999</c:v>
                </c:pt>
                <c:pt idx="44">
                  <c:v>-0.169552544</c:v>
                </c:pt>
                <c:pt idx="45">
                  <c:v>-0.17246415100000001</c:v>
                </c:pt>
                <c:pt idx="46">
                  <c:v>-0.175319963</c:v>
                </c:pt>
                <c:pt idx="47">
                  <c:v>-0.17812080199999999</c:v>
                </c:pt>
                <c:pt idx="48">
                  <c:v>-0.18086753899999999</c:v>
                </c:pt>
                <c:pt idx="49">
                  <c:v>-0.18356104300000001</c:v>
                </c:pt>
                <c:pt idx="50">
                  <c:v>-0.18620236900000001</c:v>
                </c:pt>
                <c:pt idx="51">
                  <c:v>-0.188792721</c:v>
                </c:pt>
                <c:pt idx="52">
                  <c:v>-0.19133270799999999</c:v>
                </c:pt>
                <c:pt idx="53">
                  <c:v>-0.193822879</c:v>
                </c:pt>
                <c:pt idx="54">
                  <c:v>-0.19626370800000001</c:v>
                </c:pt>
                <c:pt idx="55">
                  <c:v>-0.19865569299999999</c:v>
                </c:pt>
                <c:pt idx="56">
                  <c:v>-0.20099943100000001</c:v>
                </c:pt>
                <c:pt idx="57">
                  <c:v>-0.20329560299999999</c:v>
                </c:pt>
                <c:pt idx="58">
                  <c:v>-0.20554489100000001</c:v>
                </c:pt>
                <c:pt idx="59">
                  <c:v>-0.20774796500000001</c:v>
                </c:pt>
                <c:pt idx="60">
                  <c:v>-0.20999109699999999</c:v>
                </c:pt>
                <c:pt idx="61">
                  <c:v>-0.21242244499999999</c:v>
                </c:pt>
                <c:pt idx="62">
                  <c:v>-0.214086322</c:v>
                </c:pt>
                <c:pt idx="63">
                  <c:v>-0.21611074199999999</c:v>
                </c:pt>
                <c:pt idx="64">
                  <c:v>-0.21809194400000001</c:v>
                </c:pt>
                <c:pt idx="65">
                  <c:v>-0.220030541</c:v>
                </c:pt>
                <c:pt idx="66">
                  <c:v>-0.221927136</c:v>
                </c:pt>
                <c:pt idx="67">
                  <c:v>-0.223782337</c:v>
                </c:pt>
                <c:pt idx="68">
                  <c:v>-0.225596776</c:v>
                </c:pt>
                <c:pt idx="69">
                  <c:v>-0.227371145</c:v>
                </c:pt>
                <c:pt idx="70">
                  <c:v>-0.22910617999999999</c:v>
                </c:pt>
                <c:pt idx="71">
                  <c:v>-0.23080260599999999</c:v>
                </c:pt>
                <c:pt idx="72">
                  <c:v>-0.232461161</c:v>
                </c:pt>
                <c:pt idx="73">
                  <c:v>-0.23408258300000001</c:v>
                </c:pt>
                <c:pt idx="74">
                  <c:v>-0.23566764300000001</c:v>
                </c:pt>
                <c:pt idx="75">
                  <c:v>-0.23721703499999999</c:v>
                </c:pt>
                <c:pt idx="76">
                  <c:v>-0.23873139400000001</c:v>
                </c:pt>
                <c:pt idx="77">
                  <c:v>-0.240211275</c:v>
                </c:pt>
                <c:pt idx="78">
                  <c:v>-0.24165714499999999</c:v>
                </c:pt>
                <c:pt idx="79">
                  <c:v>-0.243069439</c:v>
                </c:pt>
                <c:pt idx="80">
                  <c:v>-0.24444854599999999</c:v>
                </c:pt>
                <c:pt idx="81">
                  <c:v>-0.245794809</c:v>
                </c:pt>
                <c:pt idx="82">
                  <c:v>-0.24710858999999999</c:v>
                </c:pt>
                <c:pt idx="83">
                  <c:v>-0.248390207</c:v>
                </c:pt>
                <c:pt idx="84">
                  <c:v>-0.249639946</c:v>
                </c:pt>
                <c:pt idx="85">
                  <c:v>-0.25085809999999997</c:v>
                </c:pt>
                <c:pt idx="86">
                  <c:v>-0.25204497100000001</c:v>
                </c:pt>
                <c:pt idx="87">
                  <c:v>-0.25320088299999999</c:v>
                </c:pt>
                <c:pt idx="88">
                  <c:v>-0.254326157</c:v>
                </c:pt>
                <c:pt idx="89">
                  <c:v>-0.255421124</c:v>
                </c:pt>
                <c:pt idx="90">
                  <c:v>-0.25648615600000002</c:v>
                </c:pt>
                <c:pt idx="91">
                  <c:v>-0.25752168600000003</c:v>
                </c:pt>
                <c:pt idx="92">
                  <c:v>-0.258528125</c:v>
                </c:pt>
                <c:pt idx="93">
                  <c:v>-0.25950583599999999</c:v>
                </c:pt>
                <c:pt idx="94">
                  <c:v>-0.26045517200000001</c:v>
                </c:pt>
                <c:pt idx="95">
                  <c:v>-0.26137647400000003</c:v>
                </c:pt>
                <c:pt idx="96">
                  <c:v>-0.26226997499999999</c:v>
                </c:pt>
                <c:pt idx="97">
                  <c:v>-0.26313590599999997</c:v>
                </c:pt>
                <c:pt idx="98">
                  <c:v>-0.26397452799999999</c:v>
                </c:pt>
                <c:pt idx="99">
                  <c:v>-0.26472026599999998</c:v>
                </c:pt>
                <c:pt idx="100">
                  <c:v>-0.26557097400000002</c:v>
                </c:pt>
                <c:pt idx="101">
                  <c:v>-0.26632924499999999</c:v>
                </c:pt>
                <c:pt idx="102">
                  <c:v>-0.26757256899999998</c:v>
                </c:pt>
                <c:pt idx="103">
                  <c:v>-0.26776702299999999</c:v>
                </c:pt>
                <c:pt idx="104">
                  <c:v>-0.26844695600000001</c:v>
                </c:pt>
                <c:pt idx="105">
                  <c:v>-0.26910123200000002</c:v>
                </c:pt>
                <c:pt idx="106">
                  <c:v>-0.26904494400000001</c:v>
                </c:pt>
                <c:pt idx="107">
                  <c:v>-0.27091269000000001</c:v>
                </c:pt>
                <c:pt idx="108">
                  <c:v>-0.27146692500000003</c:v>
                </c:pt>
                <c:pt idx="109">
                  <c:v>-0.271996774</c:v>
                </c:pt>
                <c:pt idx="110">
                  <c:v>-0.27250249399999998</c:v>
                </c:pt>
                <c:pt idx="111">
                  <c:v>-0.27298436700000001</c:v>
                </c:pt>
                <c:pt idx="112">
                  <c:v>-0.273442713</c:v>
                </c:pt>
                <c:pt idx="113">
                  <c:v>-0.273877865</c:v>
                </c:pt>
                <c:pt idx="114">
                  <c:v>-0.27429016099999998</c:v>
                </c:pt>
                <c:pt idx="115">
                  <c:v>-0.274679907</c:v>
                </c:pt>
                <c:pt idx="116">
                  <c:v>-0.27504735200000002</c:v>
                </c:pt>
                <c:pt idx="117">
                  <c:v>-0.27539265400000001</c:v>
                </c:pt>
                <c:pt idx="118">
                  <c:v>-0.27571596300000001</c:v>
                </c:pt>
                <c:pt idx="119">
                  <c:v>-0.27601739199999997</c:v>
                </c:pt>
                <c:pt idx="120">
                  <c:v>-0.27629706500000001</c:v>
                </c:pt>
                <c:pt idx="121">
                  <c:v>-0.27655506299999999</c:v>
                </c:pt>
                <c:pt idx="122">
                  <c:v>-0.27679144700000002</c:v>
                </c:pt>
                <c:pt idx="123">
                  <c:v>-0.27700629399999999</c:v>
                </c:pt>
                <c:pt idx="124">
                  <c:v>-0.27719966600000001</c:v>
                </c:pt>
                <c:pt idx="125">
                  <c:v>-0.27752227899999998</c:v>
                </c:pt>
                <c:pt idx="126">
                  <c:v>-0.27765163300000001</c:v>
                </c:pt>
                <c:pt idx="127">
                  <c:v>-0.27775974799999997</c:v>
                </c:pt>
                <c:pt idx="128">
                  <c:v>-0.27784663300000001</c:v>
                </c:pt>
                <c:pt idx="129">
                  <c:v>-0.27795666099999999</c:v>
                </c:pt>
                <c:pt idx="130">
                  <c:v>-0.27797975800000002</c:v>
                </c:pt>
                <c:pt idx="131">
                  <c:v>-0.27798144600000002</c:v>
                </c:pt>
                <c:pt idx="132">
                  <c:v>-0.27785689000000002</c:v>
                </c:pt>
                <c:pt idx="133">
                  <c:v>-0.277771818</c:v>
                </c:pt>
                <c:pt idx="134">
                  <c:v>-0.27766480599999999</c:v>
                </c:pt>
                <c:pt idx="135">
                  <c:v>-0.27753577200000001</c:v>
                </c:pt>
                <c:pt idx="136">
                  <c:v>-0.27738464899999998</c:v>
                </c:pt>
                <c:pt idx="137">
                  <c:v>-0.27721140999999999</c:v>
                </c:pt>
                <c:pt idx="138">
                  <c:v>-0.27701606499999998</c:v>
                </c:pt>
                <c:pt idx="139">
                  <c:v>-0.27655912599999999</c:v>
                </c:pt>
                <c:pt idx="140">
                  <c:v>-0.27601411199999998</c:v>
                </c:pt>
                <c:pt idx="141">
                  <c:v>-0.27570871400000002</c:v>
                </c:pt>
                <c:pt idx="142">
                  <c:v>-0.27538146899999999</c:v>
                </c:pt>
                <c:pt idx="143">
                  <c:v>-0.27503240299999998</c:v>
                </c:pt>
                <c:pt idx="144">
                  <c:v>-0.274661551</c:v>
                </c:pt>
                <c:pt idx="145">
                  <c:v>-0.27385474599999998</c:v>
                </c:pt>
                <c:pt idx="146">
                  <c:v>-0.27341894999999999</c:v>
                </c:pt>
                <c:pt idx="147">
                  <c:v>-0.272483217</c:v>
                </c:pt>
                <c:pt idx="148">
                  <c:v>-0.27198362399999998</c:v>
                </c:pt>
                <c:pt idx="149">
                  <c:v>-0.27146314900000001</c:v>
                </c:pt>
                <c:pt idx="150">
                  <c:v>-0.27092206699999999</c:v>
                </c:pt>
                <c:pt idx="151">
                  <c:v>-0.27036068200000002</c:v>
                </c:pt>
                <c:pt idx="152">
                  <c:v>-0.26977933300000001</c:v>
                </c:pt>
                <c:pt idx="153">
                  <c:v>-0.26917839700000001</c:v>
                </c:pt>
                <c:pt idx="154">
                  <c:v>-0.268558254</c:v>
                </c:pt>
                <c:pt idx="155">
                  <c:v>-0.267919242</c:v>
                </c:pt>
                <c:pt idx="156">
                  <c:v>-0.265892411</c:v>
                </c:pt>
                <c:pt idx="157">
                  <c:v>-0.26518139600000001</c:v>
                </c:pt>
                <c:pt idx="158">
                  <c:v>-0.26445329899999998</c:v>
                </c:pt>
                <c:pt idx="159">
                  <c:v>-0.26370850000000001</c:v>
                </c:pt>
                <c:pt idx="160">
                  <c:v>-0.26294739700000003</c:v>
                </c:pt>
                <c:pt idx="161">
                  <c:v>-0.26137802900000001</c:v>
                </c:pt>
                <c:pt idx="162">
                  <c:v>-0.26057065899999998</c:v>
                </c:pt>
                <c:pt idx="163">
                  <c:v>-0.259748651</c:v>
                </c:pt>
                <c:pt idx="164">
                  <c:v>-0.25891229100000002</c:v>
                </c:pt>
                <c:pt idx="165">
                  <c:v>-0.258061873</c:v>
                </c:pt>
                <c:pt idx="166">
                  <c:v>-0.25719769999999997</c:v>
                </c:pt>
                <c:pt idx="167">
                  <c:v>-0.25632006299999999</c:v>
                </c:pt>
                <c:pt idx="168">
                  <c:v>-0.25542923400000001</c:v>
                </c:pt>
                <c:pt idx="169">
                  <c:v>-0.25452546199999998</c:v>
                </c:pt>
                <c:pt idx="170">
                  <c:v>-0.25360901299999999</c:v>
                </c:pt>
                <c:pt idx="171">
                  <c:v>-0.252680181</c:v>
                </c:pt>
                <c:pt idx="172">
                  <c:v>-0.25173931300000002</c:v>
                </c:pt>
                <c:pt idx="173">
                  <c:v>-0.25078679399999998</c:v>
                </c:pt>
                <c:pt idx="174">
                  <c:v>-0.249823035</c:v>
                </c:pt>
                <c:pt idx="175">
                  <c:v>-0.24884847700000001</c:v>
                </c:pt>
                <c:pt idx="176">
                  <c:v>-0.247863579</c:v>
                </c:pt>
                <c:pt idx="177">
                  <c:v>-0.246868807</c:v>
                </c:pt>
                <c:pt idx="178">
                  <c:v>-0.24586458899999999</c:v>
                </c:pt>
                <c:pt idx="179">
                  <c:v>-0.24485135399999999</c:v>
                </c:pt>
                <c:pt idx="180">
                  <c:v>-0.243829506</c:v>
                </c:pt>
                <c:pt idx="181">
                  <c:v>-0.24279941499999999</c:v>
                </c:pt>
                <c:pt idx="182">
                  <c:v>-0.241761429</c:v>
                </c:pt>
                <c:pt idx="183">
                  <c:v>-0.24071590700000001</c:v>
                </c:pt>
                <c:pt idx="184">
                  <c:v>-0.23966320999999999</c:v>
                </c:pt>
                <c:pt idx="185">
                  <c:v>-0.238603711</c:v>
                </c:pt>
                <c:pt idx="186">
                  <c:v>-0.23753779899999999</c:v>
                </c:pt>
                <c:pt idx="187">
                  <c:v>-0.23538837800000001</c:v>
                </c:pt>
                <c:pt idx="188">
                  <c:v>-0.23321818999999999</c:v>
                </c:pt>
                <c:pt idx="189">
                  <c:v>-0.232126206</c:v>
                </c:pt>
                <c:pt idx="190">
                  <c:v>-0.23103004999999999</c:v>
                </c:pt>
                <c:pt idx="191">
                  <c:v>-0.22882629800000001</c:v>
                </c:pt>
                <c:pt idx="192">
                  <c:v>-0.22660914200000001</c:v>
                </c:pt>
                <c:pt idx="193">
                  <c:v>-0.22549625100000001</c:v>
                </c:pt>
                <c:pt idx="194">
                  <c:v>-0.22326321800000001</c:v>
                </c:pt>
                <c:pt idx="195">
                  <c:v>-0.21989983900000001</c:v>
                </c:pt>
                <c:pt idx="196">
                  <c:v>-0.21652717599999999</c:v>
                </c:pt>
                <c:pt idx="197">
                  <c:v>-0.21427801099999999</c:v>
                </c:pt>
                <c:pt idx="198">
                  <c:v>-0.21203091299999999</c:v>
                </c:pt>
                <c:pt idx="199">
                  <c:v>-0.210908594</c:v>
                </c:pt>
                <c:pt idx="200">
                  <c:v>-0.20866701800000001</c:v>
                </c:pt>
                <c:pt idx="201">
                  <c:v>-0.207548027</c:v>
                </c:pt>
                <c:pt idx="202">
                  <c:v>-0.20643043899999999</c:v>
                </c:pt>
                <c:pt idx="203">
                  <c:v>-0.20531438099999999</c:v>
                </c:pt>
                <c:pt idx="204">
                  <c:v>-0.203086934</c:v>
                </c:pt>
                <c:pt idx="205">
                  <c:v>-0.20197554100000001</c:v>
                </c:pt>
                <c:pt idx="206">
                  <c:v>-0.19975748099999999</c:v>
                </c:pt>
                <c:pt idx="207">
                  <c:v>-0.19865087000000001</c:v>
                </c:pt>
                <c:pt idx="208">
                  <c:v>-0.19754585099999999</c:v>
                </c:pt>
                <c:pt idx="209">
                  <c:v>-0.19644233799999999</c:v>
                </c:pt>
                <c:pt idx="210">
                  <c:v>-0.19534019599999999</c:v>
                </c:pt>
                <c:pt idx="211">
                  <c:v>-0.193139437</c:v>
                </c:pt>
                <c:pt idx="212">
                  <c:v>-0.192040453</c:v>
                </c:pt>
                <c:pt idx="213">
                  <c:v>-0.190942167</c:v>
                </c:pt>
                <c:pt idx="214">
                  <c:v>-0.18984441399999999</c:v>
                </c:pt>
                <c:pt idx="215">
                  <c:v>-0.18764989700000001</c:v>
                </c:pt>
                <c:pt idx="216">
                  <c:v>-0.186552895</c:v>
                </c:pt>
                <c:pt idx="217">
                  <c:v>-0.18326266199999999</c:v>
                </c:pt>
                <c:pt idx="218">
                  <c:v>-0.18216624200000001</c:v>
                </c:pt>
                <c:pt idx="219">
                  <c:v>-0.179974146</c:v>
                </c:pt>
                <c:pt idx="220">
                  <c:v>-0.17778355500000001</c:v>
                </c:pt>
                <c:pt idx="221">
                  <c:v>-0.17668898399999999</c:v>
                </c:pt>
                <c:pt idx="222">
                  <c:v>-0.17559503700000001</c:v>
                </c:pt>
                <c:pt idx="223">
                  <c:v>-0.17450186600000001</c:v>
                </c:pt>
                <c:pt idx="224">
                  <c:v>-0.173409594</c:v>
                </c:pt>
                <c:pt idx="225">
                  <c:v>-0.170139549</c:v>
                </c:pt>
                <c:pt idx="226">
                  <c:v>-0.16905229899999999</c:v>
                </c:pt>
                <c:pt idx="227">
                  <c:v>-0.16796670799999999</c:v>
                </c:pt>
                <c:pt idx="228">
                  <c:v>-0.16580124500000001</c:v>
                </c:pt>
                <c:pt idx="229">
                  <c:v>-0.16472172700000001</c:v>
                </c:pt>
                <c:pt idx="230">
                  <c:v>-0.16364458600000001</c:v>
                </c:pt>
                <c:pt idx="231">
                  <c:v>-0.16257002000000001</c:v>
                </c:pt>
                <c:pt idx="232">
                  <c:v>-0.161498263</c:v>
                </c:pt>
                <c:pt idx="233">
                  <c:v>-0.15830244600000001</c:v>
                </c:pt>
                <c:pt idx="234">
                  <c:v>-0.15619081800000001</c:v>
                </c:pt>
                <c:pt idx="235">
                  <c:v>-0.15202231799999999</c:v>
                </c:pt>
                <c:pt idx="236">
                  <c:v>-0.15099288399999999</c:v>
                </c:pt>
                <c:pt idx="237">
                  <c:v>-0.14895082200000001</c:v>
                </c:pt>
                <c:pt idx="238">
                  <c:v>-0.14693290000000001</c:v>
                </c:pt>
                <c:pt idx="239">
                  <c:v>-0.14494140799999999</c:v>
                </c:pt>
                <c:pt idx="240">
                  <c:v>-0.14395634199999999</c:v>
                </c:pt>
                <c:pt idx="241">
                  <c:v>-0.14104634099999999</c:v>
                </c:pt>
                <c:pt idx="242">
                  <c:v>-0.14009200299999999</c:v>
                </c:pt>
                <c:pt idx="243">
                  <c:v>-0.13914573899999999</c:v>
                </c:pt>
                <c:pt idx="244">
                  <c:v>-0.138207678</c:v>
                </c:pt>
                <c:pt idx="245">
                  <c:v>-0.137277964</c:v>
                </c:pt>
                <c:pt idx="246">
                  <c:v>-0.14134148299999999</c:v>
                </c:pt>
                <c:pt idx="247">
                  <c:v>-0.134540611</c:v>
                </c:pt>
                <c:pt idx="248">
                  <c:v>-0.133646077</c:v>
                </c:pt>
                <c:pt idx="249">
                  <c:v>-0.12931616300000001</c:v>
                </c:pt>
                <c:pt idx="250">
                  <c:v>-0.12765378499999999</c:v>
                </c:pt>
                <c:pt idx="251">
                  <c:v>-0.12683811</c:v>
                </c:pt>
                <c:pt idx="252">
                  <c:v>-0.123680875</c:v>
                </c:pt>
                <c:pt idx="253">
                  <c:v>-0.12216638</c:v>
                </c:pt>
                <c:pt idx="254">
                  <c:v>-0.121425318</c:v>
                </c:pt>
                <c:pt idx="255">
                  <c:v>-0.120695049</c:v>
                </c:pt>
                <c:pt idx="256">
                  <c:v>-0.11856872</c:v>
                </c:pt>
                <c:pt idx="257">
                  <c:v>-0.11788125200000001</c:v>
                </c:pt>
                <c:pt idx="258">
                  <c:v>-0.11720435999999999</c:v>
                </c:pt>
                <c:pt idx="259">
                  <c:v>-0.11588188100000001</c:v>
                </c:pt>
                <c:pt idx="260">
                  <c:v>-0.110988408</c:v>
                </c:pt>
                <c:pt idx="261">
                  <c:v>-0.110419084</c:v>
                </c:pt>
                <c:pt idx="262">
                  <c:v>-0.10719002399999999</c:v>
                </c:pt>
                <c:pt idx="263">
                  <c:v>-0.105692777</c:v>
                </c:pt>
                <c:pt idx="264">
                  <c:v>-0.105210717</c:v>
                </c:pt>
                <c:pt idx="265">
                  <c:v>-0.10473715</c:v>
                </c:pt>
                <c:pt idx="266">
                  <c:v>-0.10381583699999999</c:v>
                </c:pt>
                <c:pt idx="267">
                  <c:v>-0.103368353</c:v>
                </c:pt>
                <c:pt idx="268">
                  <c:v>-0.102500619</c:v>
                </c:pt>
                <c:pt idx="269">
                  <c:v>-0.10208075799999999</c:v>
                </c:pt>
                <c:pt idx="270">
                  <c:v>-0.10087853500000001</c:v>
                </c:pt>
                <c:pt idx="271">
                  <c:v>-9.8419276999999999E-2</c:v>
                </c:pt>
                <c:pt idx="272">
                  <c:v>-9.7809251999999999E-2</c:v>
                </c:pt>
                <c:pt idx="273">
                  <c:v>-9.7520301000000004E-2</c:v>
                </c:pt>
                <c:pt idx="274">
                  <c:v>-9.7242292999999994E-2</c:v>
                </c:pt>
                <c:pt idx="275">
                  <c:v>-8.8366016000000006E-2</c:v>
                </c:pt>
                <c:pt idx="276">
                  <c:v>-9.4447007999999999E-2</c:v>
                </c:pt>
                <c:pt idx="277">
                  <c:v>-9.4276581999999998E-2</c:v>
                </c:pt>
                <c:pt idx="278">
                  <c:v>-9.4209859000000007E-2</c:v>
                </c:pt>
                <c:pt idx="279">
                  <c:v>-9.4155639999999999E-2</c:v>
                </c:pt>
                <c:pt idx="280">
                  <c:v>-9.4085434999999995E-2</c:v>
                </c:pt>
                <c:pt idx="281">
                  <c:v>-9.4078835999999999E-2</c:v>
                </c:pt>
                <c:pt idx="282">
                  <c:v>-9.4142814000000005E-2</c:v>
                </c:pt>
                <c:pt idx="283">
                  <c:v>-9.4195986999999995E-2</c:v>
                </c:pt>
                <c:pt idx="284">
                  <c:v>-9.4552382000000004E-2</c:v>
                </c:pt>
                <c:pt idx="285">
                  <c:v>-9.5141493999999993E-2</c:v>
                </c:pt>
                <c:pt idx="286">
                  <c:v>-9.5524827000000007E-2</c:v>
                </c:pt>
                <c:pt idx="287">
                  <c:v>-9.6750205000000006E-2</c:v>
                </c:pt>
                <c:pt idx="288">
                  <c:v>-9.7042258000000006E-2</c:v>
                </c:pt>
                <c:pt idx="289">
                  <c:v>-9.8014292000000003E-2</c:v>
                </c:pt>
                <c:pt idx="290">
                  <c:v>-9.8370390000000002E-2</c:v>
                </c:pt>
                <c:pt idx="291">
                  <c:v>-9.9130761999999997E-2</c:v>
                </c:pt>
                <c:pt idx="292">
                  <c:v>-9.9535039000000006E-2</c:v>
                </c:pt>
                <c:pt idx="293">
                  <c:v>-9.9955398000000001E-2</c:v>
                </c:pt>
                <c:pt idx="294">
                  <c:v>-0.101798574</c:v>
                </c:pt>
                <c:pt idx="295">
                  <c:v>-0.10230008</c:v>
                </c:pt>
                <c:pt idx="296">
                  <c:v>-0.10565408599999999</c:v>
                </c:pt>
                <c:pt idx="297">
                  <c:v>-0.110317742</c:v>
                </c:pt>
                <c:pt idx="298">
                  <c:v>-0.112566295</c:v>
                </c:pt>
                <c:pt idx="299">
                  <c:v>-0.114149444</c:v>
                </c:pt>
                <c:pt idx="300">
                  <c:v>-0.120225103</c:v>
                </c:pt>
                <c:pt idx="301">
                  <c:v>-0.12116106</c:v>
                </c:pt>
                <c:pt idx="302">
                  <c:v>-0.122113952</c:v>
                </c:pt>
                <c:pt idx="303">
                  <c:v>-0.12609173400000001</c:v>
                </c:pt>
                <c:pt idx="304">
                  <c:v>-0.12712678499999999</c:v>
                </c:pt>
                <c:pt idx="305">
                  <c:v>-0.13253684299999999</c:v>
                </c:pt>
                <c:pt idx="306">
                  <c:v>-0.13366465599999999</c:v>
                </c:pt>
                <c:pt idx="307">
                  <c:v>-0.13480729699999999</c:v>
                </c:pt>
                <c:pt idx="308">
                  <c:v>-0.13952198599999999</c:v>
                </c:pt>
                <c:pt idx="309">
                  <c:v>-0.14196309800000001</c:v>
                </c:pt>
                <c:pt idx="310">
                  <c:v>-0.14445810000000001</c:v>
                </c:pt>
              </c:numCache>
            </c:numRef>
          </c:val>
          <c:extLst>
            <c:ext xmlns:c16="http://schemas.microsoft.com/office/drawing/2014/chart" uri="{C3380CC4-5D6E-409C-BE32-E72D297353CC}">
              <c16:uniqueId val="{00000001-6D8C-4404-B9A7-4A6A081DDEDB}"/>
            </c:ext>
          </c:extLst>
        </c:ser>
        <c:dLbls>
          <c:showLegendKey val="0"/>
          <c:showVal val="0"/>
          <c:showCatName val="0"/>
          <c:showSerName val="0"/>
          <c:showPercent val="0"/>
          <c:showBubbleSize val="0"/>
        </c:dLbls>
        <c:axId val="493031192"/>
        <c:axId val="493036440"/>
      </c:areaChart>
      <c:lineChart>
        <c:grouping val="standard"/>
        <c:varyColors val="0"/>
        <c:ser>
          <c:idx val="0"/>
          <c:order val="0"/>
          <c:tx>
            <c:v>Probability</c:v>
          </c:tx>
          <c:spPr>
            <a:ln w="28575" cap="rnd">
              <a:solidFill>
                <a:schemeClr val="accent1">
                  <a:lumMod val="75000"/>
                </a:schemeClr>
              </a:solidFill>
              <a:round/>
            </a:ln>
            <a:effectLst/>
          </c:spPr>
          <c:marker>
            <c:symbol val="none"/>
          </c:marker>
          <c:cat>
            <c:numRef>
              <c:f>'Grade 3 Reading'!$A$5:$A$315</c:f>
              <c:numCache>
                <c:formatCode>General</c:formatCode>
                <c:ptCount val="31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7</c:v>
                </c:pt>
                <c:pt idx="126">
                  <c:v>128</c:v>
                </c:pt>
                <c:pt idx="127">
                  <c:v>129</c:v>
                </c:pt>
                <c:pt idx="128">
                  <c:v>130</c:v>
                </c:pt>
                <c:pt idx="129">
                  <c:v>132</c:v>
                </c:pt>
                <c:pt idx="130">
                  <c:v>133</c:v>
                </c:pt>
                <c:pt idx="131">
                  <c:v>134</c:v>
                </c:pt>
                <c:pt idx="132">
                  <c:v>137</c:v>
                </c:pt>
                <c:pt idx="133">
                  <c:v>138</c:v>
                </c:pt>
                <c:pt idx="134">
                  <c:v>139</c:v>
                </c:pt>
                <c:pt idx="135">
                  <c:v>140</c:v>
                </c:pt>
                <c:pt idx="136">
                  <c:v>141</c:v>
                </c:pt>
                <c:pt idx="137">
                  <c:v>142</c:v>
                </c:pt>
                <c:pt idx="138">
                  <c:v>143</c:v>
                </c:pt>
                <c:pt idx="139">
                  <c:v>145</c:v>
                </c:pt>
                <c:pt idx="140">
                  <c:v>147</c:v>
                </c:pt>
                <c:pt idx="141">
                  <c:v>148</c:v>
                </c:pt>
                <c:pt idx="142">
                  <c:v>149</c:v>
                </c:pt>
                <c:pt idx="143">
                  <c:v>150</c:v>
                </c:pt>
                <c:pt idx="144">
                  <c:v>151</c:v>
                </c:pt>
                <c:pt idx="145">
                  <c:v>153</c:v>
                </c:pt>
                <c:pt idx="146">
                  <c:v>154</c:v>
                </c:pt>
                <c:pt idx="147">
                  <c:v>156</c:v>
                </c:pt>
                <c:pt idx="148">
                  <c:v>157</c:v>
                </c:pt>
                <c:pt idx="149">
                  <c:v>158</c:v>
                </c:pt>
                <c:pt idx="150">
                  <c:v>159</c:v>
                </c:pt>
                <c:pt idx="151">
                  <c:v>160</c:v>
                </c:pt>
                <c:pt idx="152">
                  <c:v>161</c:v>
                </c:pt>
                <c:pt idx="153">
                  <c:v>162</c:v>
                </c:pt>
                <c:pt idx="154">
                  <c:v>163</c:v>
                </c:pt>
                <c:pt idx="155">
                  <c:v>164</c:v>
                </c:pt>
                <c:pt idx="156">
                  <c:v>167</c:v>
                </c:pt>
                <c:pt idx="157">
                  <c:v>168</c:v>
                </c:pt>
                <c:pt idx="158">
                  <c:v>169</c:v>
                </c:pt>
                <c:pt idx="159">
                  <c:v>170</c:v>
                </c:pt>
                <c:pt idx="160">
                  <c:v>171</c:v>
                </c:pt>
                <c:pt idx="161">
                  <c:v>173</c:v>
                </c:pt>
                <c:pt idx="162">
                  <c:v>174</c:v>
                </c:pt>
                <c:pt idx="163">
                  <c:v>175</c:v>
                </c:pt>
                <c:pt idx="164">
                  <c:v>176</c:v>
                </c:pt>
                <c:pt idx="165">
                  <c:v>177</c:v>
                </c:pt>
                <c:pt idx="166">
                  <c:v>178</c:v>
                </c:pt>
                <c:pt idx="167">
                  <c:v>179</c:v>
                </c:pt>
                <c:pt idx="168">
                  <c:v>180</c:v>
                </c:pt>
                <c:pt idx="169">
                  <c:v>181</c:v>
                </c:pt>
                <c:pt idx="170">
                  <c:v>182</c:v>
                </c:pt>
                <c:pt idx="171">
                  <c:v>183</c:v>
                </c:pt>
                <c:pt idx="172">
                  <c:v>184</c:v>
                </c:pt>
                <c:pt idx="173">
                  <c:v>185</c:v>
                </c:pt>
                <c:pt idx="174">
                  <c:v>186</c:v>
                </c:pt>
                <c:pt idx="175">
                  <c:v>187</c:v>
                </c:pt>
                <c:pt idx="176">
                  <c:v>188</c:v>
                </c:pt>
                <c:pt idx="177">
                  <c:v>189</c:v>
                </c:pt>
                <c:pt idx="178">
                  <c:v>190</c:v>
                </c:pt>
                <c:pt idx="179">
                  <c:v>191</c:v>
                </c:pt>
                <c:pt idx="180">
                  <c:v>192</c:v>
                </c:pt>
                <c:pt idx="181">
                  <c:v>193</c:v>
                </c:pt>
                <c:pt idx="182">
                  <c:v>194</c:v>
                </c:pt>
                <c:pt idx="183">
                  <c:v>195</c:v>
                </c:pt>
                <c:pt idx="184">
                  <c:v>196</c:v>
                </c:pt>
                <c:pt idx="185">
                  <c:v>197</c:v>
                </c:pt>
                <c:pt idx="186">
                  <c:v>198</c:v>
                </c:pt>
                <c:pt idx="187">
                  <c:v>200</c:v>
                </c:pt>
                <c:pt idx="188">
                  <c:v>202</c:v>
                </c:pt>
                <c:pt idx="189">
                  <c:v>203</c:v>
                </c:pt>
                <c:pt idx="190">
                  <c:v>204</c:v>
                </c:pt>
                <c:pt idx="191">
                  <c:v>206</c:v>
                </c:pt>
                <c:pt idx="192">
                  <c:v>208</c:v>
                </c:pt>
                <c:pt idx="193">
                  <c:v>209</c:v>
                </c:pt>
                <c:pt idx="194">
                  <c:v>211</c:v>
                </c:pt>
                <c:pt idx="195">
                  <c:v>214</c:v>
                </c:pt>
                <c:pt idx="196">
                  <c:v>217</c:v>
                </c:pt>
                <c:pt idx="197">
                  <c:v>219</c:v>
                </c:pt>
                <c:pt idx="198">
                  <c:v>221</c:v>
                </c:pt>
                <c:pt idx="199">
                  <c:v>222</c:v>
                </c:pt>
                <c:pt idx="200">
                  <c:v>224</c:v>
                </c:pt>
                <c:pt idx="201">
                  <c:v>225</c:v>
                </c:pt>
                <c:pt idx="202">
                  <c:v>226</c:v>
                </c:pt>
                <c:pt idx="203">
                  <c:v>227</c:v>
                </c:pt>
                <c:pt idx="204">
                  <c:v>229</c:v>
                </c:pt>
                <c:pt idx="205">
                  <c:v>230</c:v>
                </c:pt>
                <c:pt idx="206">
                  <c:v>232</c:v>
                </c:pt>
                <c:pt idx="207">
                  <c:v>233</c:v>
                </c:pt>
                <c:pt idx="208">
                  <c:v>234</c:v>
                </c:pt>
                <c:pt idx="209">
                  <c:v>235</c:v>
                </c:pt>
                <c:pt idx="210">
                  <c:v>236</c:v>
                </c:pt>
                <c:pt idx="211">
                  <c:v>238</c:v>
                </c:pt>
                <c:pt idx="212">
                  <c:v>239</c:v>
                </c:pt>
                <c:pt idx="213">
                  <c:v>240</c:v>
                </c:pt>
                <c:pt idx="214">
                  <c:v>241</c:v>
                </c:pt>
                <c:pt idx="215">
                  <c:v>243</c:v>
                </c:pt>
                <c:pt idx="216">
                  <c:v>244</c:v>
                </c:pt>
                <c:pt idx="217">
                  <c:v>247</c:v>
                </c:pt>
                <c:pt idx="218">
                  <c:v>248</c:v>
                </c:pt>
                <c:pt idx="219">
                  <c:v>250</c:v>
                </c:pt>
                <c:pt idx="220">
                  <c:v>252</c:v>
                </c:pt>
                <c:pt idx="221">
                  <c:v>253</c:v>
                </c:pt>
                <c:pt idx="222">
                  <c:v>254</c:v>
                </c:pt>
                <c:pt idx="223">
                  <c:v>255</c:v>
                </c:pt>
                <c:pt idx="224">
                  <c:v>256</c:v>
                </c:pt>
                <c:pt idx="225">
                  <c:v>259</c:v>
                </c:pt>
                <c:pt idx="226">
                  <c:v>260</c:v>
                </c:pt>
                <c:pt idx="227">
                  <c:v>261</c:v>
                </c:pt>
                <c:pt idx="228">
                  <c:v>263</c:v>
                </c:pt>
                <c:pt idx="229">
                  <c:v>264</c:v>
                </c:pt>
                <c:pt idx="230">
                  <c:v>265</c:v>
                </c:pt>
                <c:pt idx="231">
                  <c:v>266</c:v>
                </c:pt>
                <c:pt idx="232">
                  <c:v>267</c:v>
                </c:pt>
                <c:pt idx="233">
                  <c:v>270</c:v>
                </c:pt>
                <c:pt idx="234">
                  <c:v>272</c:v>
                </c:pt>
                <c:pt idx="235">
                  <c:v>276</c:v>
                </c:pt>
                <c:pt idx="236">
                  <c:v>277</c:v>
                </c:pt>
                <c:pt idx="237">
                  <c:v>279</c:v>
                </c:pt>
                <c:pt idx="238">
                  <c:v>281</c:v>
                </c:pt>
                <c:pt idx="239">
                  <c:v>283</c:v>
                </c:pt>
                <c:pt idx="240">
                  <c:v>284</c:v>
                </c:pt>
                <c:pt idx="241">
                  <c:v>287</c:v>
                </c:pt>
                <c:pt idx="242">
                  <c:v>288</c:v>
                </c:pt>
                <c:pt idx="243">
                  <c:v>289</c:v>
                </c:pt>
                <c:pt idx="244">
                  <c:v>290</c:v>
                </c:pt>
                <c:pt idx="245">
                  <c:v>291</c:v>
                </c:pt>
                <c:pt idx="246">
                  <c:v>292</c:v>
                </c:pt>
                <c:pt idx="247">
                  <c:v>294</c:v>
                </c:pt>
                <c:pt idx="248">
                  <c:v>295</c:v>
                </c:pt>
                <c:pt idx="249">
                  <c:v>300</c:v>
                </c:pt>
                <c:pt idx="250">
                  <c:v>302</c:v>
                </c:pt>
                <c:pt idx="251">
                  <c:v>303</c:v>
                </c:pt>
                <c:pt idx="252">
                  <c:v>307</c:v>
                </c:pt>
                <c:pt idx="253">
                  <c:v>309</c:v>
                </c:pt>
                <c:pt idx="254">
                  <c:v>310</c:v>
                </c:pt>
                <c:pt idx="255">
                  <c:v>311</c:v>
                </c:pt>
                <c:pt idx="256">
                  <c:v>314</c:v>
                </c:pt>
                <c:pt idx="257">
                  <c:v>315</c:v>
                </c:pt>
                <c:pt idx="258">
                  <c:v>316</c:v>
                </c:pt>
                <c:pt idx="259">
                  <c:v>318</c:v>
                </c:pt>
                <c:pt idx="260">
                  <c:v>326</c:v>
                </c:pt>
                <c:pt idx="261">
                  <c:v>327</c:v>
                </c:pt>
                <c:pt idx="262">
                  <c:v>333</c:v>
                </c:pt>
                <c:pt idx="263">
                  <c:v>336</c:v>
                </c:pt>
                <c:pt idx="264">
                  <c:v>337</c:v>
                </c:pt>
                <c:pt idx="265">
                  <c:v>338</c:v>
                </c:pt>
                <c:pt idx="266">
                  <c:v>340</c:v>
                </c:pt>
                <c:pt idx="267">
                  <c:v>341</c:v>
                </c:pt>
                <c:pt idx="268">
                  <c:v>343</c:v>
                </c:pt>
                <c:pt idx="269">
                  <c:v>344</c:v>
                </c:pt>
                <c:pt idx="270">
                  <c:v>347</c:v>
                </c:pt>
                <c:pt idx="271">
                  <c:v>354</c:v>
                </c:pt>
                <c:pt idx="272">
                  <c:v>356</c:v>
                </c:pt>
                <c:pt idx="273">
                  <c:v>357</c:v>
                </c:pt>
                <c:pt idx="274">
                  <c:v>358</c:v>
                </c:pt>
                <c:pt idx="275">
                  <c:v>369</c:v>
                </c:pt>
                <c:pt idx="276">
                  <c:v>373</c:v>
                </c:pt>
                <c:pt idx="277">
                  <c:v>375</c:v>
                </c:pt>
                <c:pt idx="278">
                  <c:v>376</c:v>
                </c:pt>
                <c:pt idx="279">
                  <c:v>377</c:v>
                </c:pt>
                <c:pt idx="280">
                  <c:v>379</c:v>
                </c:pt>
                <c:pt idx="281">
                  <c:v>382</c:v>
                </c:pt>
                <c:pt idx="282">
                  <c:v>384</c:v>
                </c:pt>
                <c:pt idx="283">
                  <c:v>385</c:v>
                </c:pt>
                <c:pt idx="284">
                  <c:v>389</c:v>
                </c:pt>
                <c:pt idx="285">
                  <c:v>393</c:v>
                </c:pt>
                <c:pt idx="286">
                  <c:v>395</c:v>
                </c:pt>
                <c:pt idx="287">
                  <c:v>400</c:v>
                </c:pt>
                <c:pt idx="288">
                  <c:v>401</c:v>
                </c:pt>
                <c:pt idx="289">
                  <c:v>404</c:v>
                </c:pt>
                <c:pt idx="290">
                  <c:v>405</c:v>
                </c:pt>
                <c:pt idx="291">
                  <c:v>407</c:v>
                </c:pt>
                <c:pt idx="292">
                  <c:v>408</c:v>
                </c:pt>
                <c:pt idx="293">
                  <c:v>409</c:v>
                </c:pt>
                <c:pt idx="294">
                  <c:v>413</c:v>
                </c:pt>
                <c:pt idx="295">
                  <c:v>414</c:v>
                </c:pt>
                <c:pt idx="296">
                  <c:v>420</c:v>
                </c:pt>
                <c:pt idx="297">
                  <c:v>427</c:v>
                </c:pt>
                <c:pt idx="298">
                  <c:v>430</c:v>
                </c:pt>
                <c:pt idx="299">
                  <c:v>432</c:v>
                </c:pt>
                <c:pt idx="300">
                  <c:v>439</c:v>
                </c:pt>
                <c:pt idx="301">
                  <c:v>440</c:v>
                </c:pt>
                <c:pt idx="302">
                  <c:v>441</c:v>
                </c:pt>
                <c:pt idx="303">
                  <c:v>445</c:v>
                </c:pt>
                <c:pt idx="304">
                  <c:v>446</c:v>
                </c:pt>
                <c:pt idx="305">
                  <c:v>451</c:v>
                </c:pt>
                <c:pt idx="306">
                  <c:v>452</c:v>
                </c:pt>
                <c:pt idx="307">
                  <c:v>453</c:v>
                </c:pt>
                <c:pt idx="308">
                  <c:v>457</c:v>
                </c:pt>
                <c:pt idx="309">
                  <c:v>459</c:v>
                </c:pt>
                <c:pt idx="310">
                  <c:v>461</c:v>
                </c:pt>
              </c:numCache>
            </c:numRef>
          </c:cat>
          <c:val>
            <c:numRef>
              <c:f>'Grade 3 Reading'!$B$5:$B$315</c:f>
              <c:numCache>
                <c:formatCode>General</c:formatCode>
                <c:ptCount val="311"/>
                <c:pt idx="0">
                  <c:v>9.1646004000000003E-3</c:v>
                </c:pt>
                <c:pt idx="1">
                  <c:v>6.1465870999999998E-3</c:v>
                </c:pt>
                <c:pt idx="2">
                  <c:v>3.1315745E-3</c:v>
                </c:pt>
                <c:pt idx="3">
                  <c:v>1.2252629999999999E-4</c:v>
                </c:pt>
                <c:pt idx="4">
                  <c:v>-2.877732E-3</c:v>
                </c:pt>
                <c:pt idx="5">
                  <c:v>-5.8664850000000003E-3</c:v>
                </c:pt>
                <c:pt idx="6">
                  <c:v>-8.8410559999999999E-3</c:v>
                </c:pt>
                <c:pt idx="7">
                  <c:v>-1.1798668E-2</c:v>
                </c:pt>
                <c:pt idx="8">
                  <c:v>-1.4736516999999999E-2</c:v>
                </c:pt>
                <c:pt idx="9">
                  <c:v>-1.7651969E-2</c:v>
                </c:pt>
                <c:pt idx="10">
                  <c:v>-2.0542522000000001E-2</c:v>
                </c:pt>
                <c:pt idx="11">
                  <c:v>-2.3405753000000001E-2</c:v>
                </c:pt>
                <c:pt idx="12">
                  <c:v>-2.623934E-2</c:v>
                </c:pt>
                <c:pt idx="13">
                  <c:v>-2.9041141999999999E-2</c:v>
                </c:pt>
                <c:pt idx="14">
                  <c:v>-3.1809143999999998E-2</c:v>
                </c:pt>
                <c:pt idx="15">
                  <c:v>-3.4541483999999997E-2</c:v>
                </c:pt>
                <c:pt idx="16">
                  <c:v>-3.7236430000000001E-2</c:v>
                </c:pt>
                <c:pt idx="17">
                  <c:v>-3.9892360000000002E-2</c:v>
                </c:pt>
                <c:pt idx="18">
                  <c:v>-4.2507697999999997E-2</c:v>
                </c:pt>
                <c:pt idx="19">
                  <c:v>-4.5080973000000003E-2</c:v>
                </c:pt>
                <c:pt idx="20">
                  <c:v>-4.7610896999999999E-2</c:v>
                </c:pt>
                <c:pt idx="21">
                  <c:v>-5.0096419000000003E-2</c:v>
                </c:pt>
                <c:pt idx="22">
                  <c:v>-5.2536580999999999E-2</c:v>
                </c:pt>
                <c:pt idx="23">
                  <c:v>-5.4930508000000003E-2</c:v>
                </c:pt>
                <c:pt idx="24">
                  <c:v>-5.7277542000000001E-2</c:v>
                </c:pt>
                <c:pt idx="25">
                  <c:v>-5.9577265999999997E-2</c:v>
                </c:pt>
                <c:pt idx="26">
                  <c:v>-6.1829733999999997E-2</c:v>
                </c:pt>
                <c:pt idx="27">
                  <c:v>-6.4035793999999993E-2</c:v>
                </c:pt>
                <c:pt idx="28">
                  <c:v>-6.6195881999999998E-2</c:v>
                </c:pt>
                <c:pt idx="29">
                  <c:v>-6.8310330000000002E-2</c:v>
                </c:pt>
                <c:pt idx="30">
                  <c:v>-7.0379577999999998E-2</c:v>
                </c:pt>
                <c:pt idx="31">
                  <c:v>-7.2404086000000006E-2</c:v>
                </c:pt>
                <c:pt idx="32">
                  <c:v>-7.4384337999999994E-2</c:v>
                </c:pt>
                <c:pt idx="33">
                  <c:v>-7.6320819999999998E-2</c:v>
                </c:pt>
                <c:pt idx="34">
                  <c:v>-7.8214062000000001E-2</c:v>
                </c:pt>
                <c:pt idx="35">
                  <c:v>-8.0064671000000004E-2</c:v>
                </c:pt>
                <c:pt idx="36">
                  <c:v>-8.1873300999999996E-2</c:v>
                </c:pt>
                <c:pt idx="37">
                  <c:v>-8.3640677999999996E-2</c:v>
                </c:pt>
                <c:pt idx="38">
                  <c:v>-8.5367601000000001E-2</c:v>
                </c:pt>
                <c:pt idx="39">
                  <c:v>-8.7054797000000003E-2</c:v>
                </c:pt>
                <c:pt idx="40">
                  <c:v>-8.8702897000000003E-2</c:v>
                </c:pt>
                <c:pt idx="41">
                  <c:v>-9.0312445000000005E-2</c:v>
                </c:pt>
                <c:pt idx="42">
                  <c:v>-9.1883980000000004E-2</c:v>
                </c:pt>
                <c:pt idx="43">
                  <c:v>-9.3418137999999998E-2</c:v>
                </c:pt>
                <c:pt idx="44">
                  <c:v>-9.4915711999999999E-2</c:v>
                </c:pt>
                <c:pt idx="45">
                  <c:v>-9.6377589E-2</c:v>
                </c:pt>
                <c:pt idx="46">
                  <c:v>-9.7804615999999997E-2</c:v>
                </c:pt>
                <c:pt idx="47">
                  <c:v>-9.9197722000000002E-2</c:v>
                </c:pt>
                <c:pt idx="48">
                  <c:v>-0.100557867</c:v>
                </c:pt>
                <c:pt idx="49">
                  <c:v>-0.101885959</c:v>
                </c:pt>
                <c:pt idx="50">
                  <c:v>-0.10318304</c:v>
                </c:pt>
                <c:pt idx="51">
                  <c:v>-0.10445017400000001</c:v>
                </c:pt>
                <c:pt idx="52">
                  <c:v>-0.10568768100000001</c:v>
                </c:pt>
                <c:pt idx="53">
                  <c:v>-0.106895789</c:v>
                </c:pt>
                <c:pt idx="54">
                  <c:v>-0.10807465400000001</c:v>
                </c:pt>
                <c:pt idx="55">
                  <c:v>-0.10922446399999999</c:v>
                </c:pt>
                <c:pt idx="56">
                  <c:v>-0.11034550899999999</c:v>
                </c:pt>
                <c:pt idx="57">
                  <c:v>-0.111438172</c:v>
                </c:pt>
                <c:pt idx="58">
                  <c:v>-0.112502846</c:v>
                </c:pt>
                <c:pt idx="59">
                  <c:v>-0.113539922</c:v>
                </c:pt>
                <c:pt idx="60">
                  <c:v>-0.11454979999999999</c:v>
                </c:pt>
                <c:pt idx="61">
                  <c:v>-0.1155328</c:v>
                </c:pt>
                <c:pt idx="62">
                  <c:v>-0.11648921499999999</c:v>
                </c:pt>
                <c:pt idx="63">
                  <c:v>-0.11741936</c:v>
                </c:pt>
                <c:pt idx="64">
                  <c:v>-0.118323543</c:v>
                </c:pt>
                <c:pt idx="65">
                  <c:v>-0.119202106</c:v>
                </c:pt>
                <c:pt idx="66">
                  <c:v>-0.120055382</c:v>
                </c:pt>
                <c:pt idx="67">
                  <c:v>-0.120883714</c:v>
                </c:pt>
                <c:pt idx="68">
                  <c:v>-0.121687476</c:v>
                </c:pt>
                <c:pt idx="69">
                  <c:v>-0.122467115</c:v>
                </c:pt>
                <c:pt idx="70">
                  <c:v>-0.12322311800000001</c:v>
                </c:pt>
                <c:pt idx="71">
                  <c:v>-0.12395596</c:v>
                </c:pt>
                <c:pt idx="72">
                  <c:v>-0.124666128</c:v>
                </c:pt>
                <c:pt idx="73">
                  <c:v>-0.12535411699999999</c:v>
                </c:pt>
                <c:pt idx="74">
                  <c:v>-0.126020468</c:v>
                </c:pt>
                <c:pt idx="75">
                  <c:v>-0.12666565299999999</c:v>
                </c:pt>
                <c:pt idx="76">
                  <c:v>-0.12729009099999999</c:v>
                </c:pt>
                <c:pt idx="77">
                  <c:v>-0.127894113</c:v>
                </c:pt>
                <c:pt idx="78">
                  <c:v>-0.128477967</c:v>
                </c:pt>
                <c:pt idx="79">
                  <c:v>-0.12904185700000001</c:v>
                </c:pt>
                <c:pt idx="80">
                  <c:v>-0.12958593400000001</c:v>
                </c:pt>
                <c:pt idx="81">
                  <c:v>-0.13011029199999999</c:v>
                </c:pt>
                <c:pt idx="82">
                  <c:v>-0.13061504600000001</c:v>
                </c:pt>
                <c:pt idx="83">
                  <c:v>-0.13110027299999999</c:v>
                </c:pt>
                <c:pt idx="84">
                  <c:v>-0.13156601900000001</c:v>
                </c:pt>
                <c:pt idx="85">
                  <c:v>-0.132012346</c:v>
                </c:pt>
                <c:pt idx="86">
                  <c:v>-0.13243932999999999</c:v>
                </c:pt>
                <c:pt idx="87">
                  <c:v>-0.13284707200000001</c:v>
                </c:pt>
                <c:pt idx="88">
                  <c:v>-0.133235665</c:v>
                </c:pt>
                <c:pt idx="89">
                  <c:v>-0.133605218</c:v>
                </c:pt>
                <c:pt idx="90">
                  <c:v>-0.133955887</c:v>
                </c:pt>
                <c:pt idx="91">
                  <c:v>-0.13428789499999999</c:v>
                </c:pt>
                <c:pt idx="92">
                  <c:v>-0.13460145100000001</c:v>
                </c:pt>
                <c:pt idx="93">
                  <c:v>-0.134896717</c:v>
                </c:pt>
                <c:pt idx="94">
                  <c:v>-0.13517384800000001</c:v>
                </c:pt>
                <c:pt idx="95">
                  <c:v>-0.13543299</c:v>
                </c:pt>
                <c:pt idx="96">
                  <c:v>-0.135674188</c:v>
                </c:pt>
                <c:pt idx="97">
                  <c:v>-0.13589748900000001</c:v>
                </c:pt>
                <c:pt idx="98">
                  <c:v>-0.13610297700000001</c:v>
                </c:pt>
                <c:pt idx="99">
                  <c:v>-0.136290784</c:v>
                </c:pt>
                <c:pt idx="100">
                  <c:v>-0.13646095599999999</c:v>
                </c:pt>
                <c:pt idx="101">
                  <c:v>-0.136613546</c:v>
                </c:pt>
                <c:pt idx="102">
                  <c:v>-0.13674862300000001</c:v>
                </c:pt>
                <c:pt idx="103">
                  <c:v>-0.13686621199999999</c:v>
                </c:pt>
                <c:pt idx="104">
                  <c:v>-0.13696635700000001</c:v>
                </c:pt>
                <c:pt idx="105">
                  <c:v>-0.13704912299999999</c:v>
                </c:pt>
                <c:pt idx="106">
                  <c:v>-0.13711459600000001</c:v>
                </c:pt>
                <c:pt idx="107">
                  <c:v>-0.137194078</c:v>
                </c:pt>
                <c:pt idx="108">
                  <c:v>-0.13720827699999999</c:v>
                </c:pt>
                <c:pt idx="109">
                  <c:v>-0.13720555200000001</c:v>
                </c:pt>
                <c:pt idx="110">
                  <c:v>-0.137186006</c:v>
                </c:pt>
                <c:pt idx="111">
                  <c:v>-0.137149769</c:v>
                </c:pt>
                <c:pt idx="112">
                  <c:v>-0.13709702000000001</c:v>
                </c:pt>
                <c:pt idx="113">
                  <c:v>-0.13702795200000001</c:v>
                </c:pt>
                <c:pt idx="114">
                  <c:v>-0.13694276599999999</c:v>
                </c:pt>
                <c:pt idx="115">
                  <c:v>-0.13684163799999999</c:v>
                </c:pt>
                <c:pt idx="116">
                  <c:v>-0.13672468500000001</c:v>
                </c:pt>
                <c:pt idx="117">
                  <c:v>-0.13659194699999999</c:v>
                </c:pt>
                <c:pt idx="118">
                  <c:v>-0.13644345699999999</c:v>
                </c:pt>
                <c:pt idx="119">
                  <c:v>-0.13627921400000001</c:v>
                </c:pt>
                <c:pt idx="120">
                  <c:v>-0.13609923700000001</c:v>
                </c:pt>
                <c:pt idx="121">
                  <c:v>-0.13590350700000001</c:v>
                </c:pt>
                <c:pt idx="122">
                  <c:v>-0.13569197299999999</c:v>
                </c:pt>
                <c:pt idx="123">
                  <c:v>-0.13546461200000001</c:v>
                </c:pt>
                <c:pt idx="124">
                  <c:v>-0.135221384</c:v>
                </c:pt>
                <c:pt idx="125">
                  <c:v>-0.134687268</c:v>
                </c:pt>
                <c:pt idx="126">
                  <c:v>-0.13439632000000001</c:v>
                </c:pt>
                <c:pt idx="127">
                  <c:v>-0.13408938300000001</c:v>
                </c:pt>
                <c:pt idx="128">
                  <c:v>-0.13376637299999999</c:v>
                </c:pt>
                <c:pt idx="129">
                  <c:v>-0.13307169399999999</c:v>
                </c:pt>
                <c:pt idx="130">
                  <c:v>-0.13269979600000001</c:v>
                </c:pt>
                <c:pt idx="131">
                  <c:v>-0.132311282</c:v>
                </c:pt>
                <c:pt idx="132">
                  <c:v>-0.13104412300000001</c:v>
                </c:pt>
                <c:pt idx="133">
                  <c:v>-0.130587287</c:v>
                </c:pt>
                <c:pt idx="134">
                  <c:v>-0.130112956</c:v>
                </c:pt>
                <c:pt idx="135">
                  <c:v>-0.12962098899999999</c:v>
                </c:pt>
                <c:pt idx="136">
                  <c:v>-0.129111266</c:v>
                </c:pt>
                <c:pt idx="137">
                  <c:v>-0.12858370199999999</c:v>
                </c:pt>
                <c:pt idx="138">
                  <c:v>-0.12803825499999999</c:v>
                </c:pt>
                <c:pt idx="139">
                  <c:v>-0.12689355999999999</c:v>
                </c:pt>
                <c:pt idx="140">
                  <c:v>-0.12567706300000001</c:v>
                </c:pt>
                <c:pt idx="141">
                  <c:v>-0.125041915</c:v>
                </c:pt>
                <c:pt idx="142">
                  <c:v>-0.124388861</c:v>
                </c:pt>
                <c:pt idx="143">
                  <c:v>-0.123717875</c:v>
                </c:pt>
                <c:pt idx="144">
                  <c:v>-0.123028941</c:v>
                </c:pt>
                <c:pt idx="145">
                  <c:v>-0.121597305</c:v>
                </c:pt>
                <c:pt idx="146">
                  <c:v>-0.12085468000000001</c:v>
                </c:pt>
                <c:pt idx="147">
                  <c:v>-0.1193163</c:v>
                </c:pt>
                <c:pt idx="148">
                  <c:v>-0.118520838</c:v>
                </c:pt>
                <c:pt idx="149">
                  <c:v>-0.11770810399999999</c:v>
                </c:pt>
                <c:pt idx="150">
                  <c:v>-0.116878363</c:v>
                </c:pt>
                <c:pt idx="151">
                  <c:v>-0.11603189999999999</c:v>
                </c:pt>
                <c:pt idx="152">
                  <c:v>-0.115169039</c:v>
                </c:pt>
                <c:pt idx="153">
                  <c:v>-0.11429014699999999</c:v>
                </c:pt>
                <c:pt idx="154">
                  <c:v>-0.113395599</c:v>
                </c:pt>
                <c:pt idx="155">
                  <c:v>-0.112485724</c:v>
                </c:pt>
                <c:pt idx="156">
                  <c:v>-0.109667494</c:v>
                </c:pt>
                <c:pt idx="157">
                  <c:v>-0.10869973300000001</c:v>
                </c:pt>
                <c:pt idx="158">
                  <c:v>-0.107718415</c:v>
                </c:pt>
                <c:pt idx="159">
                  <c:v>-0.106723917</c:v>
                </c:pt>
                <c:pt idx="160">
                  <c:v>-0.105716616</c:v>
                </c:pt>
                <c:pt idx="161">
                  <c:v>-0.103665277</c:v>
                </c:pt>
                <c:pt idx="162">
                  <c:v>-0.10262209999999999</c:v>
                </c:pt>
                <c:pt idx="163">
                  <c:v>-0.101567721</c:v>
                </c:pt>
                <c:pt idx="164">
                  <c:v>-0.10050239599999999</c:v>
                </c:pt>
                <c:pt idx="165">
                  <c:v>-9.9426390000000003E-2</c:v>
                </c:pt>
                <c:pt idx="166">
                  <c:v>-9.8339968999999999E-2</c:v>
                </c:pt>
                <c:pt idx="167">
                  <c:v>-9.7243384000000002E-2</c:v>
                </c:pt>
                <c:pt idx="168">
                  <c:v>-9.6136866000000001E-2</c:v>
                </c:pt>
                <c:pt idx="169">
                  <c:v>-9.5020612000000004E-2</c:v>
                </c:pt>
                <c:pt idx="170">
                  <c:v>-9.3894841000000007E-2</c:v>
                </c:pt>
                <c:pt idx="171">
                  <c:v>-9.2759804000000001E-2</c:v>
                </c:pt>
                <c:pt idx="172">
                  <c:v>-9.1615809000000006E-2</c:v>
                </c:pt>
                <c:pt idx="173">
                  <c:v>-9.0463207000000004E-2</c:v>
                </c:pt>
                <c:pt idx="174">
                  <c:v>-8.9302372000000005E-2</c:v>
                </c:pt>
                <c:pt idx="175">
                  <c:v>-8.8133710000000004E-2</c:v>
                </c:pt>
                <c:pt idx="176">
                  <c:v>-8.6957647999999999E-2</c:v>
                </c:pt>
                <c:pt idx="177">
                  <c:v>-8.5774623999999994E-2</c:v>
                </c:pt>
                <c:pt idx="178">
                  <c:v>-8.4585041999999999E-2</c:v>
                </c:pt>
                <c:pt idx="179">
                  <c:v>-8.3389309999999994E-2</c:v>
                </c:pt>
                <c:pt idx="180">
                  <c:v>-8.2187807000000002E-2</c:v>
                </c:pt>
                <c:pt idx="181">
                  <c:v>-8.0980869999999996E-2</c:v>
                </c:pt>
                <c:pt idx="182">
                  <c:v>-7.9768802999999999E-2</c:v>
                </c:pt>
                <c:pt idx="183">
                  <c:v>-7.8551896999999996E-2</c:v>
                </c:pt>
                <c:pt idx="184">
                  <c:v>-7.7330439000000001E-2</c:v>
                </c:pt>
                <c:pt idx="185">
                  <c:v>-7.6104724999999998E-2</c:v>
                </c:pt>
                <c:pt idx="186">
                  <c:v>-7.4875072000000001E-2</c:v>
                </c:pt>
                <c:pt idx="187">
                  <c:v>-7.2405308000000002E-2</c:v>
                </c:pt>
                <c:pt idx="188">
                  <c:v>-6.9923810000000003E-2</c:v>
                </c:pt>
                <c:pt idx="189">
                  <c:v>-6.8679381999999997E-2</c:v>
                </c:pt>
                <c:pt idx="190">
                  <c:v>-6.7432826000000001E-2</c:v>
                </c:pt>
                <c:pt idx="191">
                  <c:v>-6.4934116E-2</c:v>
                </c:pt>
                <c:pt idx="192">
                  <c:v>-6.2429340999999999E-2</c:v>
                </c:pt>
                <c:pt idx="193">
                  <c:v>-6.1175227999999998E-2</c:v>
                </c:pt>
                <c:pt idx="194">
                  <c:v>-5.8664582E-2</c:v>
                </c:pt>
                <c:pt idx="195">
                  <c:v>-5.4895828000000001E-2</c:v>
                </c:pt>
                <c:pt idx="196">
                  <c:v>-5.1129550000000003E-2</c:v>
                </c:pt>
                <c:pt idx="197">
                  <c:v>-4.8623787000000002E-2</c:v>
                </c:pt>
                <c:pt idx="198">
                  <c:v>-4.6124325000000001E-2</c:v>
                </c:pt>
                <c:pt idx="199">
                  <c:v>-4.4877326000000002E-2</c:v>
                </c:pt>
                <c:pt idx="200">
                  <c:v>-4.2389261999999997E-2</c:v>
                </c:pt>
                <c:pt idx="201">
                  <c:v>-4.1148424000000003E-2</c:v>
                </c:pt>
                <c:pt idx="202">
                  <c:v>-3.9909897E-2</c:v>
                </c:pt>
                <c:pt idx="203">
                  <c:v>-3.8673781999999997E-2</c:v>
                </c:pt>
                <c:pt idx="204">
                  <c:v>-3.6208755000000002E-2</c:v>
                </c:pt>
                <c:pt idx="205">
                  <c:v>-3.4979752000000003E-2</c:v>
                </c:pt>
                <c:pt idx="206">
                  <c:v>-3.2528632000000002E-2</c:v>
                </c:pt>
                <c:pt idx="207">
                  <c:v>-3.1306498000000002E-2</c:v>
                </c:pt>
                <c:pt idx="208">
                  <c:v>-3.0086589E-2</c:v>
                </c:pt>
                <c:pt idx="209">
                  <c:v>-2.8868794E-2</c:v>
                </c:pt>
                <c:pt idx="210">
                  <c:v>-2.7652962999999999E-2</c:v>
                </c:pt>
                <c:pt idx="211">
                  <c:v>-2.5226551E-2</c:v>
                </c:pt>
                <c:pt idx="212">
                  <c:v>-2.4015592999999998E-2</c:v>
                </c:pt>
                <c:pt idx="213">
                  <c:v>-2.2805895999999999E-2</c:v>
                </c:pt>
                <c:pt idx="214">
                  <c:v>-2.1597298000000001E-2</c:v>
                </c:pt>
                <c:pt idx="215">
                  <c:v>-1.9182798000000001E-2</c:v>
                </c:pt>
                <c:pt idx="216">
                  <c:v>-1.7976676E-2</c:v>
                </c:pt>
                <c:pt idx="217">
                  <c:v>-1.4362641000000001E-2</c:v>
                </c:pt>
                <c:pt idx="218">
                  <c:v>-1.3159455E-2</c:v>
                </c:pt>
                <c:pt idx="219">
                  <c:v>-1.0755506E-2</c:v>
                </c:pt>
                <c:pt idx="220">
                  <c:v>-8.3552179999999993E-3</c:v>
                </c:pt>
                <c:pt idx="221">
                  <c:v>-7.1565589999999998E-3</c:v>
                </c:pt>
                <c:pt idx="222">
                  <c:v>-5.9590049999999999E-3</c:v>
                </c:pt>
                <c:pt idx="223">
                  <c:v>-4.7626769999999999E-3</c:v>
                </c:pt>
                <c:pt idx="224">
                  <c:v>-3.5676670000000001E-3</c:v>
                </c:pt>
                <c:pt idx="225" formatCode="0.00E+00">
                  <c:v>8.5592830999999996E-6</c:v>
                </c:pt>
                <c:pt idx="226">
                  <c:v>1.1973477000000001E-3</c:v>
                </c:pt>
                <c:pt idx="227">
                  <c:v>2.3842904E-3</c:v>
                </c:pt>
                <c:pt idx="228">
                  <c:v>4.7520673000000001E-3</c:v>
                </c:pt>
                <c:pt idx="229">
                  <c:v>5.9326428000000004E-3</c:v>
                </c:pt>
                <c:pt idx="230">
                  <c:v>7.1108448999999997E-3</c:v>
                </c:pt>
                <c:pt idx="231">
                  <c:v>8.2865293999999992E-3</c:v>
                </c:pt>
                <c:pt idx="232">
                  <c:v>9.4595123999999999E-3</c:v>
                </c:pt>
                <c:pt idx="233">
                  <c:v>1.2960111200000001E-2</c:v>
                </c:pt>
                <c:pt idx="234">
                  <c:v>1.52762791E-2</c:v>
                </c:pt>
                <c:pt idx="235">
                  <c:v>1.9858468099999999E-2</c:v>
                </c:pt>
                <c:pt idx="236">
                  <c:v>2.0992473500000001E-2</c:v>
                </c:pt>
                <c:pt idx="237">
                  <c:v>2.32452488E-2</c:v>
                </c:pt>
                <c:pt idx="238">
                  <c:v>2.5476122600000001E-2</c:v>
                </c:pt>
                <c:pt idx="239">
                  <c:v>2.7682938300000001E-2</c:v>
                </c:pt>
                <c:pt idx="240">
                  <c:v>2.87765847E-2</c:v>
                </c:pt>
                <c:pt idx="241">
                  <c:v>3.2015963100000003E-2</c:v>
                </c:pt>
                <c:pt idx="242">
                  <c:v>3.3081273799999998E-2</c:v>
                </c:pt>
                <c:pt idx="243">
                  <c:v>3.4139075800000002E-2</c:v>
                </c:pt>
                <c:pt idx="244">
                  <c:v>3.518922E-2</c:v>
                </c:pt>
                <c:pt idx="245">
                  <c:v>3.6231540299999997E-2</c:v>
                </c:pt>
                <c:pt idx="246">
                  <c:v>3.72658508E-2</c:v>
                </c:pt>
                <c:pt idx="247">
                  <c:v>3.9309568000000003E-2</c:v>
                </c:pt>
                <c:pt idx="248">
                  <c:v>4.03185047E-2</c:v>
                </c:pt>
                <c:pt idx="249">
                  <c:v>4.52249911E-2</c:v>
                </c:pt>
                <c:pt idx="250">
                  <c:v>4.7119293800000003E-2</c:v>
                </c:pt>
                <c:pt idx="251">
                  <c:v>4.8051046899999998E-2</c:v>
                </c:pt>
                <c:pt idx="252">
                  <c:v>5.1672653399999997E-2</c:v>
                </c:pt>
                <c:pt idx="253">
                  <c:v>5.34190581E-2</c:v>
                </c:pt>
                <c:pt idx="254">
                  <c:v>5.4275943799999997E-2</c:v>
                </c:pt>
                <c:pt idx="255">
                  <c:v>5.5121923099999998E-2</c:v>
                </c:pt>
                <c:pt idx="256">
                  <c:v>5.7594468500000003E-2</c:v>
                </c:pt>
                <c:pt idx="257">
                  <c:v>5.8396950900000001E-2</c:v>
                </c:pt>
                <c:pt idx="258">
                  <c:v>5.9188645599999999E-2</c:v>
                </c:pt>
                <c:pt idx="259">
                  <c:v>6.0740091900000001E-2</c:v>
                </c:pt>
                <c:pt idx="260">
                  <c:v>6.6540372700000003E-2</c:v>
                </c:pt>
                <c:pt idx="261">
                  <c:v>6.7221953700000003E-2</c:v>
                </c:pt>
                <c:pt idx="262">
                  <c:v>7.1118742200000001E-2</c:v>
                </c:pt>
                <c:pt idx="263">
                  <c:v>7.2945682900000003E-2</c:v>
                </c:pt>
                <c:pt idx="264">
                  <c:v>7.3536954799999998E-2</c:v>
                </c:pt>
                <c:pt idx="265">
                  <c:v>7.4119377799999997E-2</c:v>
                </c:pt>
                <c:pt idx="266">
                  <c:v>7.5257418800000003E-2</c:v>
                </c:pt>
                <c:pt idx="267">
                  <c:v>7.5812821599999997E-2</c:v>
                </c:pt>
                <c:pt idx="268">
                  <c:v>7.6895610200000006E-2</c:v>
                </c:pt>
                <c:pt idx="269">
                  <c:v>7.7422642999999999E-2</c:v>
                </c:pt>
                <c:pt idx="270">
                  <c:v>7.8945187700000002E-2</c:v>
                </c:pt>
                <c:pt idx="271">
                  <c:v>8.2148291299999995E-2</c:v>
                </c:pt>
                <c:pt idx="272">
                  <c:v>8.2970986100000005E-2</c:v>
                </c:pt>
                <c:pt idx="273">
                  <c:v>8.3366531899999999E-2</c:v>
                </c:pt>
                <c:pt idx="274">
                  <c:v>8.3751398800000001E-2</c:v>
                </c:pt>
                <c:pt idx="275">
                  <c:v>8.7270731099999999E-2</c:v>
                </c:pt>
                <c:pt idx="276">
                  <c:v>8.8223349699999995E-2</c:v>
                </c:pt>
                <c:pt idx="277">
                  <c:v>8.8634354400000004E-2</c:v>
                </c:pt>
                <c:pt idx="278">
                  <c:v>8.8823473099999994E-2</c:v>
                </c:pt>
                <c:pt idx="279">
                  <c:v>8.90015787E-2</c:v>
                </c:pt>
                <c:pt idx="280">
                  <c:v>8.9324279899999998E-2</c:v>
                </c:pt>
                <c:pt idx="281">
                  <c:v>8.9722551900000003E-2</c:v>
                </c:pt>
                <c:pt idx="282">
                  <c:v>8.9929510700000007E-2</c:v>
                </c:pt>
                <c:pt idx="283">
                  <c:v>9.00150745E-2</c:v>
                </c:pt>
                <c:pt idx="284">
                  <c:v>9.0237682499999999E-2</c:v>
                </c:pt>
                <c:pt idx="285">
                  <c:v>9.0270464999999994E-2</c:v>
                </c:pt>
                <c:pt idx="286">
                  <c:v>9.0215962699999999E-2</c:v>
                </c:pt>
                <c:pt idx="287">
                  <c:v>8.9870294099999998E-2</c:v>
                </c:pt>
                <c:pt idx="288">
                  <c:v>8.9764719500000006E-2</c:v>
                </c:pt>
                <c:pt idx="289">
                  <c:v>8.9374573299999996E-2</c:v>
                </c:pt>
                <c:pt idx="290">
                  <c:v>8.9220150200000001E-2</c:v>
                </c:pt>
                <c:pt idx="291">
                  <c:v>8.8875074499999998E-2</c:v>
                </c:pt>
                <c:pt idx="292">
                  <c:v>8.8684535699999997E-2</c:v>
                </c:pt>
                <c:pt idx="293">
                  <c:v>8.8482050600000001E-2</c:v>
                </c:pt>
                <c:pt idx="294">
                  <c:v>8.7552746799999998E-2</c:v>
                </c:pt>
                <c:pt idx="295">
                  <c:v>8.7290546499999996E-2</c:v>
                </c:pt>
                <c:pt idx="296">
                  <c:v>8.5466656000000002E-2</c:v>
                </c:pt>
                <c:pt idx="297">
                  <c:v>8.27995386E-2</c:v>
                </c:pt>
                <c:pt idx="298">
                  <c:v>8.1478566500000002E-2</c:v>
                </c:pt>
                <c:pt idx="299">
                  <c:v>8.0538211900000004E-2</c:v>
                </c:pt>
                <c:pt idx="300">
                  <c:v>7.6867512999999998E-2</c:v>
                </c:pt>
                <c:pt idx="301">
                  <c:v>7.6294886100000001E-2</c:v>
                </c:pt>
                <c:pt idx="302">
                  <c:v>7.5710260900000007E-2</c:v>
                </c:pt>
                <c:pt idx="303">
                  <c:v>7.3254582400000004E-2</c:v>
                </c:pt>
                <c:pt idx="304">
                  <c:v>7.2612204999999999E-2</c:v>
                </c:pt>
                <c:pt idx="305">
                  <c:v>6.9237029800000002E-2</c:v>
                </c:pt>
                <c:pt idx="306">
                  <c:v>6.8530272500000003E-2</c:v>
                </c:pt>
                <c:pt idx="307">
                  <c:v>6.7813302000000006E-2</c:v>
                </c:pt>
                <c:pt idx="308">
                  <c:v>6.4847257899999997E-2</c:v>
                </c:pt>
                <c:pt idx="309">
                  <c:v>6.3307922099999997E-2</c:v>
                </c:pt>
                <c:pt idx="310">
                  <c:v>6.1732866800000001E-2</c:v>
                </c:pt>
              </c:numCache>
            </c:numRef>
          </c:val>
          <c:smooth val="0"/>
          <c:extLst>
            <c:ext xmlns:c16="http://schemas.microsoft.com/office/drawing/2014/chart" uri="{C3380CC4-5D6E-409C-BE32-E72D297353CC}">
              <c16:uniqueId val="{00000002-6D8C-4404-B9A7-4A6A081DDEDB}"/>
            </c:ext>
          </c:extLst>
        </c:ser>
        <c:dLbls>
          <c:showLegendKey val="0"/>
          <c:showVal val="0"/>
          <c:showCatName val="0"/>
          <c:showSerName val="0"/>
          <c:showPercent val="0"/>
          <c:showBubbleSize val="0"/>
        </c:dLbls>
        <c:marker val="1"/>
        <c:smooth val="0"/>
        <c:axId val="493031192"/>
        <c:axId val="493036440"/>
      </c:lineChart>
      <c:catAx>
        <c:axId val="493031192"/>
        <c:scaling>
          <c:orientation val="minMax"/>
        </c:scaling>
        <c:delete val="0"/>
        <c:axPos val="b"/>
        <c:numFmt formatCode="General" sourceLinked="1"/>
        <c:majorTickMark val="out"/>
        <c:minorTickMark val="none"/>
        <c:tickLblPos val="low"/>
        <c:spPr>
          <a:noFill/>
          <a:ln w="9525" cap="flat" cmpd="sng" algn="ctr">
            <a:solidFill>
              <a:schemeClr val="tx1">
                <a:lumMod val="50000"/>
                <a:lumOff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alpha val="0"/>
                  </a:schemeClr>
                </a:solidFill>
                <a:latin typeface="+mn-lt"/>
                <a:ea typeface="+mn-ea"/>
                <a:cs typeface="+mn-cs"/>
              </a:defRPr>
            </a:pPr>
            <a:endParaRPr lang="en-US"/>
          </a:p>
        </c:txPr>
        <c:crossAx val="493036440"/>
        <c:crosses val="autoZero"/>
        <c:auto val="1"/>
        <c:lblAlgn val="ctr"/>
        <c:lblOffset val="100"/>
        <c:tickMarkSkip val="75"/>
        <c:noMultiLvlLbl val="0"/>
      </c:catAx>
      <c:valAx>
        <c:axId val="4930364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crossAx val="493031192"/>
        <c:crosses val="autoZero"/>
        <c:crossBetween val="between"/>
        <c:majorUnit val="0.2"/>
      </c:valAx>
      <c:spPr>
        <a:noFill/>
        <a:ln>
          <a:solidFill>
            <a:schemeClr val="bg1">
              <a:lumMod val="85000"/>
            </a:schemeClr>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477601504885885"/>
          <c:y val="5.2407966651227406E-2"/>
          <c:w val="0.84109316795637978"/>
          <c:h val="0.836162789615851"/>
        </c:manualLayout>
      </c:layout>
      <c:scatterChart>
        <c:scatterStyle val="lineMarker"/>
        <c:varyColors val="0"/>
        <c:ser>
          <c:idx val="0"/>
          <c:order val="0"/>
          <c:tx>
            <c:v>Boys</c:v>
          </c:tx>
          <c:spPr>
            <a:ln w="19050" cap="rnd">
              <a:noFill/>
              <a:round/>
            </a:ln>
            <a:effectLst/>
          </c:spPr>
          <c:marker>
            <c:symbol val="circle"/>
            <c:size val="5"/>
            <c:spPr>
              <a:solidFill>
                <a:schemeClr val="accent1"/>
              </a:solidFill>
              <a:ln w="9525">
                <a:solidFill>
                  <a:schemeClr val="accent1">
                    <a:lumMod val="50000"/>
                  </a:schemeClr>
                </a:solidFill>
              </a:ln>
              <a:effectLst/>
            </c:spPr>
          </c:marker>
          <c:trendline>
            <c:spPr>
              <a:ln w="19050" cap="rnd">
                <a:solidFill>
                  <a:schemeClr val="accent1">
                    <a:lumMod val="50000"/>
                  </a:schemeClr>
                </a:solidFill>
                <a:prstDash val="sysDot"/>
              </a:ln>
              <a:effectLst/>
            </c:spPr>
            <c:trendlineType val="poly"/>
            <c:order val="2"/>
            <c:dispRSqr val="0"/>
            <c:dispEq val="0"/>
          </c:trendline>
          <c:xVal>
            <c:numRef>
              <c:f>'Grade 3 Reading by Sex'!$C$2:$C$661</c:f>
              <c:numCache>
                <c:formatCode>General</c:formatCode>
                <c:ptCount val="66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2</c:v>
                </c:pt>
                <c:pt idx="39">
                  <c:v>2</c:v>
                </c:pt>
                <c:pt idx="40">
                  <c:v>2</c:v>
                </c:pt>
                <c:pt idx="41">
                  <c:v>2</c:v>
                </c:pt>
                <c:pt idx="42">
                  <c:v>2</c:v>
                </c:pt>
                <c:pt idx="43">
                  <c:v>2</c:v>
                </c:pt>
                <c:pt idx="44">
                  <c:v>2</c:v>
                </c:pt>
                <c:pt idx="45">
                  <c:v>2</c:v>
                </c:pt>
                <c:pt idx="46">
                  <c:v>2</c:v>
                </c:pt>
                <c:pt idx="47">
                  <c:v>2</c:v>
                </c:pt>
                <c:pt idx="48">
                  <c:v>3</c:v>
                </c:pt>
                <c:pt idx="49">
                  <c:v>3</c:v>
                </c:pt>
                <c:pt idx="50">
                  <c:v>3</c:v>
                </c:pt>
                <c:pt idx="51">
                  <c:v>3</c:v>
                </c:pt>
                <c:pt idx="52">
                  <c:v>3</c:v>
                </c:pt>
                <c:pt idx="53">
                  <c:v>3</c:v>
                </c:pt>
                <c:pt idx="54">
                  <c:v>3</c:v>
                </c:pt>
                <c:pt idx="55">
                  <c:v>4</c:v>
                </c:pt>
                <c:pt idx="56">
                  <c:v>4</c:v>
                </c:pt>
                <c:pt idx="57">
                  <c:v>4</c:v>
                </c:pt>
                <c:pt idx="58">
                  <c:v>4</c:v>
                </c:pt>
                <c:pt idx="59">
                  <c:v>4</c:v>
                </c:pt>
                <c:pt idx="60">
                  <c:v>5</c:v>
                </c:pt>
                <c:pt idx="61">
                  <c:v>5</c:v>
                </c:pt>
                <c:pt idx="62">
                  <c:v>5</c:v>
                </c:pt>
                <c:pt idx="63">
                  <c:v>5</c:v>
                </c:pt>
                <c:pt idx="64">
                  <c:v>5</c:v>
                </c:pt>
                <c:pt idx="65">
                  <c:v>5</c:v>
                </c:pt>
                <c:pt idx="66">
                  <c:v>6</c:v>
                </c:pt>
                <c:pt idx="67">
                  <c:v>6</c:v>
                </c:pt>
                <c:pt idx="68">
                  <c:v>6</c:v>
                </c:pt>
                <c:pt idx="69">
                  <c:v>6</c:v>
                </c:pt>
                <c:pt idx="70">
                  <c:v>6</c:v>
                </c:pt>
                <c:pt idx="71">
                  <c:v>6</c:v>
                </c:pt>
                <c:pt idx="72">
                  <c:v>7</c:v>
                </c:pt>
                <c:pt idx="73">
                  <c:v>7</c:v>
                </c:pt>
                <c:pt idx="74">
                  <c:v>7</c:v>
                </c:pt>
                <c:pt idx="75">
                  <c:v>7</c:v>
                </c:pt>
                <c:pt idx="76">
                  <c:v>7</c:v>
                </c:pt>
                <c:pt idx="77">
                  <c:v>7</c:v>
                </c:pt>
                <c:pt idx="78">
                  <c:v>7</c:v>
                </c:pt>
                <c:pt idx="79">
                  <c:v>8</c:v>
                </c:pt>
                <c:pt idx="80">
                  <c:v>8</c:v>
                </c:pt>
                <c:pt idx="81">
                  <c:v>8</c:v>
                </c:pt>
                <c:pt idx="82">
                  <c:v>8</c:v>
                </c:pt>
                <c:pt idx="83">
                  <c:v>8</c:v>
                </c:pt>
                <c:pt idx="84">
                  <c:v>9</c:v>
                </c:pt>
                <c:pt idx="85">
                  <c:v>9</c:v>
                </c:pt>
                <c:pt idx="86">
                  <c:v>9</c:v>
                </c:pt>
                <c:pt idx="87">
                  <c:v>9</c:v>
                </c:pt>
                <c:pt idx="88">
                  <c:v>9</c:v>
                </c:pt>
                <c:pt idx="89">
                  <c:v>10</c:v>
                </c:pt>
                <c:pt idx="90">
                  <c:v>10</c:v>
                </c:pt>
                <c:pt idx="91">
                  <c:v>10</c:v>
                </c:pt>
                <c:pt idx="92">
                  <c:v>10</c:v>
                </c:pt>
                <c:pt idx="93">
                  <c:v>10</c:v>
                </c:pt>
                <c:pt idx="94">
                  <c:v>11</c:v>
                </c:pt>
                <c:pt idx="95">
                  <c:v>11</c:v>
                </c:pt>
                <c:pt idx="96">
                  <c:v>11</c:v>
                </c:pt>
                <c:pt idx="97">
                  <c:v>11</c:v>
                </c:pt>
                <c:pt idx="98">
                  <c:v>11</c:v>
                </c:pt>
                <c:pt idx="99">
                  <c:v>12</c:v>
                </c:pt>
                <c:pt idx="100">
                  <c:v>12</c:v>
                </c:pt>
                <c:pt idx="101">
                  <c:v>12</c:v>
                </c:pt>
                <c:pt idx="102">
                  <c:v>12</c:v>
                </c:pt>
                <c:pt idx="103">
                  <c:v>12</c:v>
                </c:pt>
                <c:pt idx="104">
                  <c:v>12</c:v>
                </c:pt>
                <c:pt idx="105">
                  <c:v>12</c:v>
                </c:pt>
                <c:pt idx="106">
                  <c:v>13</c:v>
                </c:pt>
                <c:pt idx="107">
                  <c:v>13</c:v>
                </c:pt>
                <c:pt idx="108">
                  <c:v>13</c:v>
                </c:pt>
                <c:pt idx="109">
                  <c:v>13</c:v>
                </c:pt>
                <c:pt idx="110">
                  <c:v>13</c:v>
                </c:pt>
                <c:pt idx="111">
                  <c:v>14</c:v>
                </c:pt>
                <c:pt idx="112">
                  <c:v>14</c:v>
                </c:pt>
                <c:pt idx="113">
                  <c:v>14</c:v>
                </c:pt>
                <c:pt idx="114">
                  <c:v>15</c:v>
                </c:pt>
                <c:pt idx="115">
                  <c:v>15</c:v>
                </c:pt>
                <c:pt idx="116">
                  <c:v>15</c:v>
                </c:pt>
                <c:pt idx="117">
                  <c:v>15</c:v>
                </c:pt>
                <c:pt idx="118">
                  <c:v>16</c:v>
                </c:pt>
                <c:pt idx="119">
                  <c:v>16</c:v>
                </c:pt>
                <c:pt idx="120">
                  <c:v>16</c:v>
                </c:pt>
                <c:pt idx="121">
                  <c:v>16</c:v>
                </c:pt>
                <c:pt idx="122">
                  <c:v>17</c:v>
                </c:pt>
                <c:pt idx="123">
                  <c:v>17</c:v>
                </c:pt>
                <c:pt idx="124">
                  <c:v>17</c:v>
                </c:pt>
                <c:pt idx="125">
                  <c:v>17</c:v>
                </c:pt>
                <c:pt idx="126">
                  <c:v>17</c:v>
                </c:pt>
                <c:pt idx="127">
                  <c:v>17</c:v>
                </c:pt>
                <c:pt idx="128">
                  <c:v>18</c:v>
                </c:pt>
                <c:pt idx="129">
                  <c:v>18</c:v>
                </c:pt>
                <c:pt idx="130">
                  <c:v>18</c:v>
                </c:pt>
                <c:pt idx="131">
                  <c:v>18</c:v>
                </c:pt>
                <c:pt idx="132">
                  <c:v>18</c:v>
                </c:pt>
                <c:pt idx="133">
                  <c:v>18</c:v>
                </c:pt>
                <c:pt idx="134">
                  <c:v>18</c:v>
                </c:pt>
                <c:pt idx="135">
                  <c:v>19</c:v>
                </c:pt>
                <c:pt idx="136">
                  <c:v>19</c:v>
                </c:pt>
                <c:pt idx="137">
                  <c:v>19</c:v>
                </c:pt>
                <c:pt idx="138">
                  <c:v>19</c:v>
                </c:pt>
                <c:pt idx="139">
                  <c:v>19</c:v>
                </c:pt>
                <c:pt idx="140">
                  <c:v>19</c:v>
                </c:pt>
                <c:pt idx="141">
                  <c:v>19</c:v>
                </c:pt>
                <c:pt idx="142">
                  <c:v>19</c:v>
                </c:pt>
                <c:pt idx="143">
                  <c:v>19</c:v>
                </c:pt>
                <c:pt idx="144">
                  <c:v>20</c:v>
                </c:pt>
                <c:pt idx="145">
                  <c:v>20</c:v>
                </c:pt>
                <c:pt idx="146">
                  <c:v>20</c:v>
                </c:pt>
                <c:pt idx="147">
                  <c:v>20</c:v>
                </c:pt>
                <c:pt idx="148">
                  <c:v>20</c:v>
                </c:pt>
                <c:pt idx="149">
                  <c:v>20</c:v>
                </c:pt>
                <c:pt idx="150">
                  <c:v>20</c:v>
                </c:pt>
                <c:pt idx="151">
                  <c:v>20</c:v>
                </c:pt>
                <c:pt idx="152">
                  <c:v>20</c:v>
                </c:pt>
                <c:pt idx="153">
                  <c:v>20</c:v>
                </c:pt>
                <c:pt idx="154">
                  <c:v>20</c:v>
                </c:pt>
                <c:pt idx="155">
                  <c:v>20</c:v>
                </c:pt>
                <c:pt idx="156">
                  <c:v>20</c:v>
                </c:pt>
                <c:pt idx="157">
                  <c:v>21</c:v>
                </c:pt>
                <c:pt idx="158">
                  <c:v>21</c:v>
                </c:pt>
                <c:pt idx="159">
                  <c:v>21</c:v>
                </c:pt>
                <c:pt idx="160">
                  <c:v>21</c:v>
                </c:pt>
                <c:pt idx="161">
                  <c:v>21</c:v>
                </c:pt>
                <c:pt idx="162">
                  <c:v>21</c:v>
                </c:pt>
                <c:pt idx="163">
                  <c:v>21</c:v>
                </c:pt>
                <c:pt idx="164">
                  <c:v>21</c:v>
                </c:pt>
                <c:pt idx="165">
                  <c:v>21</c:v>
                </c:pt>
                <c:pt idx="166">
                  <c:v>21</c:v>
                </c:pt>
                <c:pt idx="167">
                  <c:v>22</c:v>
                </c:pt>
                <c:pt idx="168">
                  <c:v>22</c:v>
                </c:pt>
                <c:pt idx="169">
                  <c:v>22</c:v>
                </c:pt>
                <c:pt idx="170">
                  <c:v>22</c:v>
                </c:pt>
                <c:pt idx="171">
                  <c:v>22</c:v>
                </c:pt>
                <c:pt idx="172">
                  <c:v>22</c:v>
                </c:pt>
                <c:pt idx="173">
                  <c:v>22</c:v>
                </c:pt>
                <c:pt idx="174">
                  <c:v>22</c:v>
                </c:pt>
                <c:pt idx="175">
                  <c:v>22</c:v>
                </c:pt>
                <c:pt idx="176">
                  <c:v>22</c:v>
                </c:pt>
                <c:pt idx="177">
                  <c:v>22</c:v>
                </c:pt>
                <c:pt idx="178">
                  <c:v>23</c:v>
                </c:pt>
                <c:pt idx="179">
                  <c:v>23</c:v>
                </c:pt>
                <c:pt idx="180">
                  <c:v>23</c:v>
                </c:pt>
                <c:pt idx="181">
                  <c:v>23</c:v>
                </c:pt>
                <c:pt idx="182">
                  <c:v>23</c:v>
                </c:pt>
                <c:pt idx="183">
                  <c:v>23</c:v>
                </c:pt>
                <c:pt idx="184">
                  <c:v>23</c:v>
                </c:pt>
                <c:pt idx="185">
                  <c:v>23</c:v>
                </c:pt>
                <c:pt idx="186">
                  <c:v>23</c:v>
                </c:pt>
                <c:pt idx="187">
                  <c:v>23</c:v>
                </c:pt>
                <c:pt idx="188">
                  <c:v>23</c:v>
                </c:pt>
                <c:pt idx="189">
                  <c:v>23</c:v>
                </c:pt>
                <c:pt idx="190">
                  <c:v>23</c:v>
                </c:pt>
                <c:pt idx="191">
                  <c:v>23</c:v>
                </c:pt>
                <c:pt idx="192">
                  <c:v>23</c:v>
                </c:pt>
                <c:pt idx="193">
                  <c:v>24</c:v>
                </c:pt>
                <c:pt idx="194">
                  <c:v>24</c:v>
                </c:pt>
                <c:pt idx="195">
                  <c:v>24</c:v>
                </c:pt>
                <c:pt idx="196">
                  <c:v>24</c:v>
                </c:pt>
                <c:pt idx="197">
                  <c:v>24</c:v>
                </c:pt>
                <c:pt idx="198">
                  <c:v>24</c:v>
                </c:pt>
                <c:pt idx="199">
                  <c:v>24</c:v>
                </c:pt>
                <c:pt idx="200">
                  <c:v>24</c:v>
                </c:pt>
                <c:pt idx="201">
                  <c:v>24</c:v>
                </c:pt>
                <c:pt idx="202">
                  <c:v>24</c:v>
                </c:pt>
                <c:pt idx="203">
                  <c:v>24</c:v>
                </c:pt>
                <c:pt idx="204">
                  <c:v>24</c:v>
                </c:pt>
                <c:pt idx="205">
                  <c:v>24</c:v>
                </c:pt>
                <c:pt idx="206">
                  <c:v>24</c:v>
                </c:pt>
                <c:pt idx="207">
                  <c:v>24</c:v>
                </c:pt>
                <c:pt idx="208">
                  <c:v>24</c:v>
                </c:pt>
                <c:pt idx="209">
                  <c:v>24</c:v>
                </c:pt>
                <c:pt idx="210">
                  <c:v>25</c:v>
                </c:pt>
                <c:pt idx="211">
                  <c:v>25</c:v>
                </c:pt>
                <c:pt idx="212">
                  <c:v>25</c:v>
                </c:pt>
                <c:pt idx="213">
                  <c:v>25</c:v>
                </c:pt>
                <c:pt idx="214">
                  <c:v>25</c:v>
                </c:pt>
                <c:pt idx="215">
                  <c:v>25</c:v>
                </c:pt>
                <c:pt idx="216">
                  <c:v>25</c:v>
                </c:pt>
                <c:pt idx="217">
                  <c:v>25</c:v>
                </c:pt>
                <c:pt idx="218">
                  <c:v>25</c:v>
                </c:pt>
                <c:pt idx="219">
                  <c:v>25</c:v>
                </c:pt>
                <c:pt idx="220">
                  <c:v>25</c:v>
                </c:pt>
                <c:pt idx="221">
                  <c:v>25</c:v>
                </c:pt>
                <c:pt idx="222">
                  <c:v>25</c:v>
                </c:pt>
                <c:pt idx="223">
                  <c:v>25</c:v>
                </c:pt>
                <c:pt idx="224">
                  <c:v>25</c:v>
                </c:pt>
                <c:pt idx="225">
                  <c:v>25</c:v>
                </c:pt>
                <c:pt idx="226">
                  <c:v>25</c:v>
                </c:pt>
                <c:pt idx="227">
                  <c:v>25</c:v>
                </c:pt>
                <c:pt idx="228">
                  <c:v>25</c:v>
                </c:pt>
                <c:pt idx="229">
                  <c:v>26</c:v>
                </c:pt>
                <c:pt idx="230">
                  <c:v>26</c:v>
                </c:pt>
                <c:pt idx="231">
                  <c:v>26</c:v>
                </c:pt>
                <c:pt idx="232">
                  <c:v>26</c:v>
                </c:pt>
                <c:pt idx="233">
                  <c:v>26</c:v>
                </c:pt>
                <c:pt idx="234">
                  <c:v>26</c:v>
                </c:pt>
                <c:pt idx="235">
                  <c:v>26</c:v>
                </c:pt>
                <c:pt idx="236">
                  <c:v>26</c:v>
                </c:pt>
                <c:pt idx="237">
                  <c:v>26</c:v>
                </c:pt>
                <c:pt idx="238">
                  <c:v>26</c:v>
                </c:pt>
                <c:pt idx="239">
                  <c:v>26</c:v>
                </c:pt>
                <c:pt idx="240">
                  <c:v>26</c:v>
                </c:pt>
                <c:pt idx="241">
                  <c:v>26</c:v>
                </c:pt>
                <c:pt idx="242">
                  <c:v>26</c:v>
                </c:pt>
                <c:pt idx="243">
                  <c:v>26</c:v>
                </c:pt>
                <c:pt idx="244">
                  <c:v>26</c:v>
                </c:pt>
                <c:pt idx="245">
                  <c:v>26</c:v>
                </c:pt>
                <c:pt idx="246">
                  <c:v>26</c:v>
                </c:pt>
                <c:pt idx="247">
                  <c:v>27</c:v>
                </c:pt>
                <c:pt idx="248">
                  <c:v>28</c:v>
                </c:pt>
                <c:pt idx="249">
                  <c:v>28</c:v>
                </c:pt>
                <c:pt idx="250">
                  <c:v>28</c:v>
                </c:pt>
                <c:pt idx="251">
                  <c:v>30</c:v>
                </c:pt>
                <c:pt idx="252">
                  <c:v>30</c:v>
                </c:pt>
                <c:pt idx="253">
                  <c:v>31</c:v>
                </c:pt>
                <c:pt idx="254">
                  <c:v>32</c:v>
                </c:pt>
                <c:pt idx="255">
                  <c:v>33</c:v>
                </c:pt>
                <c:pt idx="256">
                  <c:v>33</c:v>
                </c:pt>
                <c:pt idx="257">
                  <c:v>33</c:v>
                </c:pt>
                <c:pt idx="258">
                  <c:v>33</c:v>
                </c:pt>
                <c:pt idx="259">
                  <c:v>34</c:v>
                </c:pt>
                <c:pt idx="260">
                  <c:v>34</c:v>
                </c:pt>
                <c:pt idx="261">
                  <c:v>34</c:v>
                </c:pt>
                <c:pt idx="262">
                  <c:v>35</c:v>
                </c:pt>
                <c:pt idx="263">
                  <c:v>35</c:v>
                </c:pt>
                <c:pt idx="264">
                  <c:v>35</c:v>
                </c:pt>
                <c:pt idx="265">
                  <c:v>35</c:v>
                </c:pt>
                <c:pt idx="266">
                  <c:v>35</c:v>
                </c:pt>
                <c:pt idx="267">
                  <c:v>36</c:v>
                </c:pt>
                <c:pt idx="268">
                  <c:v>36</c:v>
                </c:pt>
                <c:pt idx="269">
                  <c:v>37</c:v>
                </c:pt>
                <c:pt idx="270">
                  <c:v>37</c:v>
                </c:pt>
                <c:pt idx="271">
                  <c:v>37</c:v>
                </c:pt>
                <c:pt idx="272">
                  <c:v>37</c:v>
                </c:pt>
                <c:pt idx="273">
                  <c:v>37</c:v>
                </c:pt>
                <c:pt idx="274">
                  <c:v>38</c:v>
                </c:pt>
                <c:pt idx="275">
                  <c:v>38</c:v>
                </c:pt>
                <c:pt idx="276">
                  <c:v>38</c:v>
                </c:pt>
                <c:pt idx="277">
                  <c:v>38</c:v>
                </c:pt>
                <c:pt idx="278">
                  <c:v>39</c:v>
                </c:pt>
                <c:pt idx="279">
                  <c:v>40</c:v>
                </c:pt>
                <c:pt idx="280">
                  <c:v>40</c:v>
                </c:pt>
                <c:pt idx="281">
                  <c:v>40</c:v>
                </c:pt>
                <c:pt idx="282">
                  <c:v>40</c:v>
                </c:pt>
                <c:pt idx="283">
                  <c:v>41</c:v>
                </c:pt>
                <c:pt idx="284">
                  <c:v>41</c:v>
                </c:pt>
                <c:pt idx="285">
                  <c:v>41</c:v>
                </c:pt>
                <c:pt idx="286">
                  <c:v>42</c:v>
                </c:pt>
                <c:pt idx="287">
                  <c:v>42</c:v>
                </c:pt>
                <c:pt idx="288">
                  <c:v>42</c:v>
                </c:pt>
                <c:pt idx="289">
                  <c:v>42</c:v>
                </c:pt>
                <c:pt idx="290">
                  <c:v>42</c:v>
                </c:pt>
                <c:pt idx="291">
                  <c:v>42</c:v>
                </c:pt>
                <c:pt idx="292">
                  <c:v>43</c:v>
                </c:pt>
                <c:pt idx="293">
                  <c:v>43</c:v>
                </c:pt>
                <c:pt idx="294">
                  <c:v>43</c:v>
                </c:pt>
                <c:pt idx="295">
                  <c:v>43</c:v>
                </c:pt>
                <c:pt idx="296">
                  <c:v>43</c:v>
                </c:pt>
                <c:pt idx="297">
                  <c:v>44</c:v>
                </c:pt>
                <c:pt idx="298">
                  <c:v>44</c:v>
                </c:pt>
                <c:pt idx="299">
                  <c:v>44</c:v>
                </c:pt>
                <c:pt idx="300">
                  <c:v>44</c:v>
                </c:pt>
                <c:pt idx="301">
                  <c:v>44</c:v>
                </c:pt>
                <c:pt idx="302">
                  <c:v>44</c:v>
                </c:pt>
                <c:pt idx="303">
                  <c:v>44</c:v>
                </c:pt>
                <c:pt idx="304">
                  <c:v>44</c:v>
                </c:pt>
                <c:pt idx="305">
                  <c:v>44</c:v>
                </c:pt>
                <c:pt idx="306">
                  <c:v>44</c:v>
                </c:pt>
                <c:pt idx="307">
                  <c:v>45</c:v>
                </c:pt>
                <c:pt idx="308">
                  <c:v>45</c:v>
                </c:pt>
                <c:pt idx="309">
                  <c:v>45</c:v>
                </c:pt>
                <c:pt idx="310">
                  <c:v>45</c:v>
                </c:pt>
                <c:pt idx="311">
                  <c:v>45</c:v>
                </c:pt>
                <c:pt idx="312">
                  <c:v>45</c:v>
                </c:pt>
                <c:pt idx="313">
                  <c:v>45</c:v>
                </c:pt>
                <c:pt idx="314">
                  <c:v>46</c:v>
                </c:pt>
                <c:pt idx="315">
                  <c:v>46</c:v>
                </c:pt>
                <c:pt idx="316">
                  <c:v>46</c:v>
                </c:pt>
                <c:pt idx="317">
                  <c:v>46</c:v>
                </c:pt>
                <c:pt idx="318">
                  <c:v>46</c:v>
                </c:pt>
                <c:pt idx="319">
                  <c:v>46</c:v>
                </c:pt>
                <c:pt idx="320">
                  <c:v>46</c:v>
                </c:pt>
                <c:pt idx="321">
                  <c:v>46</c:v>
                </c:pt>
                <c:pt idx="322">
                  <c:v>47</c:v>
                </c:pt>
                <c:pt idx="323">
                  <c:v>47</c:v>
                </c:pt>
                <c:pt idx="324">
                  <c:v>47</c:v>
                </c:pt>
                <c:pt idx="325">
                  <c:v>47</c:v>
                </c:pt>
                <c:pt idx="326">
                  <c:v>47</c:v>
                </c:pt>
                <c:pt idx="327">
                  <c:v>47</c:v>
                </c:pt>
                <c:pt idx="328">
                  <c:v>47</c:v>
                </c:pt>
                <c:pt idx="329">
                  <c:v>47</c:v>
                </c:pt>
                <c:pt idx="330">
                  <c:v>47</c:v>
                </c:pt>
                <c:pt idx="331">
                  <c:v>47</c:v>
                </c:pt>
                <c:pt idx="332">
                  <c:v>47</c:v>
                </c:pt>
                <c:pt idx="333">
                  <c:v>47</c:v>
                </c:pt>
                <c:pt idx="334">
                  <c:v>48</c:v>
                </c:pt>
                <c:pt idx="335">
                  <c:v>48</c:v>
                </c:pt>
                <c:pt idx="336">
                  <c:v>48</c:v>
                </c:pt>
                <c:pt idx="337">
                  <c:v>48</c:v>
                </c:pt>
                <c:pt idx="338">
                  <c:v>48</c:v>
                </c:pt>
                <c:pt idx="339">
                  <c:v>48</c:v>
                </c:pt>
                <c:pt idx="340">
                  <c:v>49</c:v>
                </c:pt>
                <c:pt idx="341">
                  <c:v>49</c:v>
                </c:pt>
                <c:pt idx="342">
                  <c:v>49</c:v>
                </c:pt>
                <c:pt idx="343">
                  <c:v>49</c:v>
                </c:pt>
                <c:pt idx="344">
                  <c:v>49</c:v>
                </c:pt>
                <c:pt idx="345">
                  <c:v>49</c:v>
                </c:pt>
                <c:pt idx="346">
                  <c:v>49</c:v>
                </c:pt>
                <c:pt idx="347">
                  <c:v>49</c:v>
                </c:pt>
                <c:pt idx="348">
                  <c:v>49</c:v>
                </c:pt>
                <c:pt idx="349">
                  <c:v>49</c:v>
                </c:pt>
                <c:pt idx="350">
                  <c:v>49</c:v>
                </c:pt>
                <c:pt idx="351">
                  <c:v>49</c:v>
                </c:pt>
                <c:pt idx="352">
                  <c:v>49</c:v>
                </c:pt>
                <c:pt idx="353">
                  <c:v>49</c:v>
                </c:pt>
                <c:pt idx="354">
                  <c:v>49</c:v>
                </c:pt>
                <c:pt idx="355">
                  <c:v>50</c:v>
                </c:pt>
                <c:pt idx="356">
                  <c:v>50</c:v>
                </c:pt>
                <c:pt idx="357">
                  <c:v>50</c:v>
                </c:pt>
                <c:pt idx="358">
                  <c:v>50</c:v>
                </c:pt>
                <c:pt idx="359">
                  <c:v>50</c:v>
                </c:pt>
                <c:pt idx="360">
                  <c:v>50</c:v>
                </c:pt>
                <c:pt idx="361">
                  <c:v>50</c:v>
                </c:pt>
                <c:pt idx="362">
                  <c:v>50</c:v>
                </c:pt>
                <c:pt idx="363">
                  <c:v>50</c:v>
                </c:pt>
                <c:pt idx="364">
                  <c:v>50</c:v>
                </c:pt>
                <c:pt idx="365">
                  <c:v>50</c:v>
                </c:pt>
                <c:pt idx="366">
                  <c:v>50</c:v>
                </c:pt>
                <c:pt idx="367">
                  <c:v>50</c:v>
                </c:pt>
                <c:pt idx="368">
                  <c:v>50</c:v>
                </c:pt>
                <c:pt idx="369">
                  <c:v>50</c:v>
                </c:pt>
                <c:pt idx="370">
                  <c:v>50</c:v>
                </c:pt>
                <c:pt idx="371">
                  <c:v>50</c:v>
                </c:pt>
                <c:pt idx="372">
                  <c:v>51</c:v>
                </c:pt>
                <c:pt idx="373">
                  <c:v>51</c:v>
                </c:pt>
                <c:pt idx="374">
                  <c:v>51</c:v>
                </c:pt>
                <c:pt idx="375">
                  <c:v>51</c:v>
                </c:pt>
                <c:pt idx="376">
                  <c:v>51</c:v>
                </c:pt>
                <c:pt idx="377">
                  <c:v>52</c:v>
                </c:pt>
                <c:pt idx="378">
                  <c:v>53</c:v>
                </c:pt>
                <c:pt idx="379">
                  <c:v>53</c:v>
                </c:pt>
                <c:pt idx="380">
                  <c:v>53</c:v>
                </c:pt>
                <c:pt idx="381">
                  <c:v>54</c:v>
                </c:pt>
                <c:pt idx="382">
                  <c:v>55</c:v>
                </c:pt>
                <c:pt idx="383">
                  <c:v>55</c:v>
                </c:pt>
                <c:pt idx="384">
                  <c:v>56</c:v>
                </c:pt>
                <c:pt idx="385">
                  <c:v>56</c:v>
                </c:pt>
                <c:pt idx="386">
                  <c:v>57</c:v>
                </c:pt>
                <c:pt idx="387">
                  <c:v>57</c:v>
                </c:pt>
                <c:pt idx="388">
                  <c:v>57</c:v>
                </c:pt>
                <c:pt idx="389">
                  <c:v>57</c:v>
                </c:pt>
                <c:pt idx="390">
                  <c:v>58</c:v>
                </c:pt>
                <c:pt idx="391">
                  <c:v>58</c:v>
                </c:pt>
                <c:pt idx="392">
                  <c:v>58</c:v>
                </c:pt>
                <c:pt idx="393">
                  <c:v>58</c:v>
                </c:pt>
                <c:pt idx="394">
                  <c:v>59</c:v>
                </c:pt>
                <c:pt idx="395">
                  <c:v>59</c:v>
                </c:pt>
                <c:pt idx="396">
                  <c:v>59</c:v>
                </c:pt>
                <c:pt idx="397">
                  <c:v>59</c:v>
                </c:pt>
                <c:pt idx="398">
                  <c:v>60</c:v>
                </c:pt>
                <c:pt idx="399">
                  <c:v>60</c:v>
                </c:pt>
                <c:pt idx="400">
                  <c:v>61</c:v>
                </c:pt>
                <c:pt idx="401">
                  <c:v>61</c:v>
                </c:pt>
                <c:pt idx="402">
                  <c:v>62</c:v>
                </c:pt>
                <c:pt idx="403">
                  <c:v>62</c:v>
                </c:pt>
                <c:pt idx="404">
                  <c:v>62</c:v>
                </c:pt>
                <c:pt idx="405">
                  <c:v>62</c:v>
                </c:pt>
                <c:pt idx="406">
                  <c:v>64</c:v>
                </c:pt>
                <c:pt idx="407">
                  <c:v>64</c:v>
                </c:pt>
                <c:pt idx="408">
                  <c:v>66</c:v>
                </c:pt>
                <c:pt idx="409">
                  <c:v>66</c:v>
                </c:pt>
                <c:pt idx="410">
                  <c:v>66</c:v>
                </c:pt>
                <c:pt idx="411">
                  <c:v>66</c:v>
                </c:pt>
                <c:pt idx="412">
                  <c:v>66</c:v>
                </c:pt>
                <c:pt idx="413">
                  <c:v>67</c:v>
                </c:pt>
                <c:pt idx="414">
                  <c:v>67</c:v>
                </c:pt>
                <c:pt idx="415">
                  <c:v>68</c:v>
                </c:pt>
                <c:pt idx="416">
                  <c:v>68</c:v>
                </c:pt>
                <c:pt idx="417">
                  <c:v>68</c:v>
                </c:pt>
                <c:pt idx="418">
                  <c:v>68</c:v>
                </c:pt>
                <c:pt idx="419">
                  <c:v>69</c:v>
                </c:pt>
                <c:pt idx="420">
                  <c:v>69</c:v>
                </c:pt>
                <c:pt idx="421">
                  <c:v>69</c:v>
                </c:pt>
                <c:pt idx="422">
                  <c:v>70</c:v>
                </c:pt>
                <c:pt idx="423">
                  <c:v>71</c:v>
                </c:pt>
                <c:pt idx="424">
                  <c:v>71</c:v>
                </c:pt>
                <c:pt idx="425">
                  <c:v>72</c:v>
                </c:pt>
                <c:pt idx="426">
                  <c:v>72</c:v>
                </c:pt>
                <c:pt idx="427">
                  <c:v>72</c:v>
                </c:pt>
                <c:pt idx="428">
                  <c:v>72</c:v>
                </c:pt>
                <c:pt idx="429">
                  <c:v>74</c:v>
                </c:pt>
                <c:pt idx="430">
                  <c:v>74</c:v>
                </c:pt>
                <c:pt idx="431">
                  <c:v>74</c:v>
                </c:pt>
                <c:pt idx="432">
                  <c:v>74</c:v>
                </c:pt>
                <c:pt idx="433">
                  <c:v>74</c:v>
                </c:pt>
                <c:pt idx="434">
                  <c:v>74</c:v>
                </c:pt>
                <c:pt idx="435">
                  <c:v>75</c:v>
                </c:pt>
                <c:pt idx="436">
                  <c:v>75</c:v>
                </c:pt>
                <c:pt idx="437">
                  <c:v>75</c:v>
                </c:pt>
                <c:pt idx="438">
                  <c:v>75</c:v>
                </c:pt>
                <c:pt idx="439">
                  <c:v>76</c:v>
                </c:pt>
                <c:pt idx="440">
                  <c:v>78</c:v>
                </c:pt>
                <c:pt idx="441">
                  <c:v>78</c:v>
                </c:pt>
                <c:pt idx="442">
                  <c:v>78</c:v>
                </c:pt>
                <c:pt idx="443">
                  <c:v>79</c:v>
                </c:pt>
                <c:pt idx="444">
                  <c:v>79</c:v>
                </c:pt>
                <c:pt idx="445">
                  <c:v>79</c:v>
                </c:pt>
                <c:pt idx="446">
                  <c:v>80</c:v>
                </c:pt>
                <c:pt idx="447">
                  <c:v>81</c:v>
                </c:pt>
                <c:pt idx="448">
                  <c:v>82</c:v>
                </c:pt>
                <c:pt idx="449">
                  <c:v>82</c:v>
                </c:pt>
                <c:pt idx="450">
                  <c:v>83</c:v>
                </c:pt>
                <c:pt idx="451">
                  <c:v>83</c:v>
                </c:pt>
                <c:pt idx="452">
                  <c:v>84</c:v>
                </c:pt>
                <c:pt idx="453">
                  <c:v>84</c:v>
                </c:pt>
                <c:pt idx="454">
                  <c:v>86</c:v>
                </c:pt>
                <c:pt idx="455">
                  <c:v>88</c:v>
                </c:pt>
                <c:pt idx="456">
                  <c:v>88</c:v>
                </c:pt>
                <c:pt idx="457">
                  <c:v>89</c:v>
                </c:pt>
                <c:pt idx="458">
                  <c:v>89</c:v>
                </c:pt>
                <c:pt idx="459">
                  <c:v>90</c:v>
                </c:pt>
                <c:pt idx="460">
                  <c:v>90</c:v>
                </c:pt>
                <c:pt idx="461">
                  <c:v>94</c:v>
                </c:pt>
                <c:pt idx="462">
                  <c:v>94</c:v>
                </c:pt>
                <c:pt idx="463">
                  <c:v>95</c:v>
                </c:pt>
                <c:pt idx="464">
                  <c:v>95</c:v>
                </c:pt>
                <c:pt idx="465">
                  <c:v>96</c:v>
                </c:pt>
                <c:pt idx="466">
                  <c:v>97</c:v>
                </c:pt>
                <c:pt idx="467">
                  <c:v>97</c:v>
                </c:pt>
                <c:pt idx="468">
                  <c:v>98</c:v>
                </c:pt>
                <c:pt idx="469">
                  <c:v>98</c:v>
                </c:pt>
                <c:pt idx="470">
                  <c:v>98</c:v>
                </c:pt>
                <c:pt idx="471">
                  <c:v>99</c:v>
                </c:pt>
                <c:pt idx="472">
                  <c:v>100</c:v>
                </c:pt>
                <c:pt idx="473">
                  <c:v>103</c:v>
                </c:pt>
                <c:pt idx="474">
                  <c:v>104</c:v>
                </c:pt>
                <c:pt idx="475">
                  <c:v>105</c:v>
                </c:pt>
                <c:pt idx="476">
                  <c:v>106</c:v>
                </c:pt>
                <c:pt idx="477">
                  <c:v>108</c:v>
                </c:pt>
                <c:pt idx="478">
                  <c:v>108</c:v>
                </c:pt>
                <c:pt idx="479">
                  <c:v>108</c:v>
                </c:pt>
                <c:pt idx="480">
                  <c:v>108</c:v>
                </c:pt>
                <c:pt idx="481">
                  <c:v>109</c:v>
                </c:pt>
                <c:pt idx="482">
                  <c:v>111</c:v>
                </c:pt>
                <c:pt idx="483">
                  <c:v>111</c:v>
                </c:pt>
                <c:pt idx="484">
                  <c:v>111</c:v>
                </c:pt>
                <c:pt idx="485">
                  <c:v>112</c:v>
                </c:pt>
                <c:pt idx="486">
                  <c:v>113</c:v>
                </c:pt>
                <c:pt idx="487">
                  <c:v>114</c:v>
                </c:pt>
                <c:pt idx="488">
                  <c:v>115</c:v>
                </c:pt>
                <c:pt idx="489">
                  <c:v>115</c:v>
                </c:pt>
                <c:pt idx="490">
                  <c:v>117</c:v>
                </c:pt>
                <c:pt idx="491">
                  <c:v>119</c:v>
                </c:pt>
                <c:pt idx="492">
                  <c:v>120</c:v>
                </c:pt>
                <c:pt idx="493">
                  <c:v>120</c:v>
                </c:pt>
                <c:pt idx="494">
                  <c:v>120</c:v>
                </c:pt>
                <c:pt idx="495">
                  <c:v>121</c:v>
                </c:pt>
                <c:pt idx="496">
                  <c:v>121</c:v>
                </c:pt>
                <c:pt idx="497">
                  <c:v>121</c:v>
                </c:pt>
                <c:pt idx="498">
                  <c:v>121</c:v>
                </c:pt>
                <c:pt idx="499">
                  <c:v>122</c:v>
                </c:pt>
                <c:pt idx="500">
                  <c:v>122</c:v>
                </c:pt>
                <c:pt idx="501">
                  <c:v>124</c:v>
                </c:pt>
                <c:pt idx="502">
                  <c:v>124</c:v>
                </c:pt>
                <c:pt idx="503">
                  <c:v>124</c:v>
                </c:pt>
                <c:pt idx="504">
                  <c:v>127</c:v>
                </c:pt>
                <c:pt idx="505">
                  <c:v>127</c:v>
                </c:pt>
                <c:pt idx="506">
                  <c:v>128</c:v>
                </c:pt>
                <c:pt idx="507">
                  <c:v>134</c:v>
                </c:pt>
                <c:pt idx="508">
                  <c:v>137</c:v>
                </c:pt>
                <c:pt idx="509">
                  <c:v>138</c:v>
                </c:pt>
                <c:pt idx="510">
                  <c:v>139</c:v>
                </c:pt>
                <c:pt idx="511">
                  <c:v>140</c:v>
                </c:pt>
                <c:pt idx="512">
                  <c:v>140</c:v>
                </c:pt>
                <c:pt idx="513">
                  <c:v>140</c:v>
                </c:pt>
                <c:pt idx="514">
                  <c:v>141</c:v>
                </c:pt>
                <c:pt idx="515">
                  <c:v>141</c:v>
                </c:pt>
                <c:pt idx="516">
                  <c:v>142</c:v>
                </c:pt>
                <c:pt idx="517">
                  <c:v>143</c:v>
                </c:pt>
                <c:pt idx="518">
                  <c:v>143</c:v>
                </c:pt>
                <c:pt idx="519">
                  <c:v>148</c:v>
                </c:pt>
                <c:pt idx="520">
                  <c:v>148</c:v>
                </c:pt>
                <c:pt idx="521">
                  <c:v>151</c:v>
                </c:pt>
                <c:pt idx="522">
                  <c:v>153</c:v>
                </c:pt>
                <c:pt idx="523">
                  <c:v>156</c:v>
                </c:pt>
                <c:pt idx="524">
                  <c:v>157</c:v>
                </c:pt>
                <c:pt idx="525">
                  <c:v>157</c:v>
                </c:pt>
                <c:pt idx="526">
                  <c:v>158</c:v>
                </c:pt>
                <c:pt idx="527">
                  <c:v>159</c:v>
                </c:pt>
                <c:pt idx="528">
                  <c:v>160</c:v>
                </c:pt>
                <c:pt idx="529">
                  <c:v>161</c:v>
                </c:pt>
                <c:pt idx="530">
                  <c:v>162</c:v>
                </c:pt>
                <c:pt idx="531">
                  <c:v>164</c:v>
                </c:pt>
                <c:pt idx="532">
                  <c:v>168</c:v>
                </c:pt>
                <c:pt idx="533">
                  <c:v>169</c:v>
                </c:pt>
                <c:pt idx="534">
                  <c:v>169</c:v>
                </c:pt>
                <c:pt idx="535">
                  <c:v>169</c:v>
                </c:pt>
                <c:pt idx="536">
                  <c:v>170</c:v>
                </c:pt>
                <c:pt idx="537">
                  <c:v>170</c:v>
                </c:pt>
                <c:pt idx="538">
                  <c:v>171</c:v>
                </c:pt>
                <c:pt idx="539">
                  <c:v>173</c:v>
                </c:pt>
                <c:pt idx="540">
                  <c:v>174</c:v>
                </c:pt>
                <c:pt idx="541">
                  <c:v>174</c:v>
                </c:pt>
                <c:pt idx="542">
                  <c:v>174</c:v>
                </c:pt>
                <c:pt idx="543">
                  <c:v>175</c:v>
                </c:pt>
                <c:pt idx="544">
                  <c:v>175</c:v>
                </c:pt>
                <c:pt idx="545">
                  <c:v>177</c:v>
                </c:pt>
                <c:pt idx="546">
                  <c:v>177</c:v>
                </c:pt>
                <c:pt idx="547">
                  <c:v>177</c:v>
                </c:pt>
                <c:pt idx="548">
                  <c:v>178</c:v>
                </c:pt>
                <c:pt idx="549">
                  <c:v>178</c:v>
                </c:pt>
                <c:pt idx="550">
                  <c:v>179</c:v>
                </c:pt>
                <c:pt idx="551">
                  <c:v>179</c:v>
                </c:pt>
                <c:pt idx="552">
                  <c:v>180</c:v>
                </c:pt>
                <c:pt idx="553">
                  <c:v>180</c:v>
                </c:pt>
                <c:pt idx="554">
                  <c:v>181</c:v>
                </c:pt>
                <c:pt idx="555">
                  <c:v>182</c:v>
                </c:pt>
                <c:pt idx="556">
                  <c:v>182</c:v>
                </c:pt>
                <c:pt idx="557">
                  <c:v>183</c:v>
                </c:pt>
                <c:pt idx="558">
                  <c:v>184</c:v>
                </c:pt>
                <c:pt idx="559">
                  <c:v>184</c:v>
                </c:pt>
                <c:pt idx="560">
                  <c:v>185</c:v>
                </c:pt>
                <c:pt idx="561">
                  <c:v>186</c:v>
                </c:pt>
                <c:pt idx="562">
                  <c:v>187</c:v>
                </c:pt>
                <c:pt idx="563">
                  <c:v>188</c:v>
                </c:pt>
                <c:pt idx="564">
                  <c:v>189</c:v>
                </c:pt>
                <c:pt idx="565">
                  <c:v>190</c:v>
                </c:pt>
                <c:pt idx="566">
                  <c:v>193</c:v>
                </c:pt>
                <c:pt idx="567">
                  <c:v>194</c:v>
                </c:pt>
                <c:pt idx="568">
                  <c:v>198</c:v>
                </c:pt>
                <c:pt idx="569">
                  <c:v>202</c:v>
                </c:pt>
                <c:pt idx="570">
                  <c:v>204</c:v>
                </c:pt>
                <c:pt idx="571">
                  <c:v>211</c:v>
                </c:pt>
                <c:pt idx="572">
                  <c:v>219</c:v>
                </c:pt>
                <c:pt idx="573">
                  <c:v>224</c:v>
                </c:pt>
                <c:pt idx="574">
                  <c:v>230</c:v>
                </c:pt>
                <c:pt idx="575">
                  <c:v>234</c:v>
                </c:pt>
                <c:pt idx="576">
                  <c:v>235</c:v>
                </c:pt>
                <c:pt idx="577">
                  <c:v>239</c:v>
                </c:pt>
                <c:pt idx="578">
                  <c:v>240</c:v>
                </c:pt>
                <c:pt idx="579">
                  <c:v>240</c:v>
                </c:pt>
                <c:pt idx="580">
                  <c:v>240</c:v>
                </c:pt>
                <c:pt idx="581">
                  <c:v>241</c:v>
                </c:pt>
                <c:pt idx="582">
                  <c:v>243</c:v>
                </c:pt>
                <c:pt idx="583">
                  <c:v>243</c:v>
                </c:pt>
                <c:pt idx="584">
                  <c:v>243</c:v>
                </c:pt>
                <c:pt idx="585">
                  <c:v>244</c:v>
                </c:pt>
                <c:pt idx="586">
                  <c:v>244</c:v>
                </c:pt>
                <c:pt idx="587">
                  <c:v>247</c:v>
                </c:pt>
                <c:pt idx="588">
                  <c:v>248</c:v>
                </c:pt>
                <c:pt idx="589">
                  <c:v>250</c:v>
                </c:pt>
                <c:pt idx="590">
                  <c:v>252</c:v>
                </c:pt>
                <c:pt idx="591">
                  <c:v>253</c:v>
                </c:pt>
                <c:pt idx="592">
                  <c:v>259</c:v>
                </c:pt>
                <c:pt idx="593">
                  <c:v>260</c:v>
                </c:pt>
                <c:pt idx="594">
                  <c:v>261</c:v>
                </c:pt>
                <c:pt idx="595">
                  <c:v>261</c:v>
                </c:pt>
                <c:pt idx="596">
                  <c:v>263</c:v>
                </c:pt>
                <c:pt idx="597">
                  <c:v>267</c:v>
                </c:pt>
                <c:pt idx="598">
                  <c:v>279</c:v>
                </c:pt>
                <c:pt idx="599">
                  <c:v>281</c:v>
                </c:pt>
                <c:pt idx="600">
                  <c:v>283</c:v>
                </c:pt>
                <c:pt idx="601">
                  <c:v>290</c:v>
                </c:pt>
                <c:pt idx="602">
                  <c:v>291</c:v>
                </c:pt>
                <c:pt idx="603">
                  <c:v>292</c:v>
                </c:pt>
                <c:pt idx="604">
                  <c:v>295</c:v>
                </c:pt>
                <c:pt idx="605">
                  <c:v>302</c:v>
                </c:pt>
                <c:pt idx="606">
                  <c:v>303</c:v>
                </c:pt>
                <c:pt idx="607">
                  <c:v>303</c:v>
                </c:pt>
                <c:pt idx="608">
                  <c:v>307</c:v>
                </c:pt>
                <c:pt idx="609">
                  <c:v>309</c:v>
                </c:pt>
                <c:pt idx="610">
                  <c:v>311</c:v>
                </c:pt>
                <c:pt idx="611">
                  <c:v>314</c:v>
                </c:pt>
                <c:pt idx="612">
                  <c:v>318</c:v>
                </c:pt>
                <c:pt idx="613">
                  <c:v>326</c:v>
                </c:pt>
                <c:pt idx="614">
                  <c:v>336</c:v>
                </c:pt>
                <c:pt idx="615">
                  <c:v>337</c:v>
                </c:pt>
                <c:pt idx="616">
                  <c:v>337</c:v>
                </c:pt>
                <c:pt idx="617">
                  <c:v>337</c:v>
                </c:pt>
                <c:pt idx="618">
                  <c:v>338</c:v>
                </c:pt>
                <c:pt idx="619">
                  <c:v>340</c:v>
                </c:pt>
                <c:pt idx="620">
                  <c:v>343</c:v>
                </c:pt>
                <c:pt idx="621">
                  <c:v>344</c:v>
                </c:pt>
                <c:pt idx="622">
                  <c:v>354</c:v>
                </c:pt>
                <c:pt idx="623">
                  <c:v>354</c:v>
                </c:pt>
                <c:pt idx="624">
                  <c:v>356</c:v>
                </c:pt>
                <c:pt idx="625">
                  <c:v>369</c:v>
                </c:pt>
                <c:pt idx="626">
                  <c:v>373</c:v>
                </c:pt>
                <c:pt idx="627">
                  <c:v>373</c:v>
                </c:pt>
                <c:pt idx="628">
                  <c:v>375</c:v>
                </c:pt>
                <c:pt idx="629">
                  <c:v>376</c:v>
                </c:pt>
                <c:pt idx="630">
                  <c:v>379</c:v>
                </c:pt>
                <c:pt idx="631">
                  <c:v>382</c:v>
                </c:pt>
                <c:pt idx="632">
                  <c:v>384</c:v>
                </c:pt>
                <c:pt idx="633">
                  <c:v>385</c:v>
                </c:pt>
                <c:pt idx="634">
                  <c:v>389</c:v>
                </c:pt>
                <c:pt idx="635">
                  <c:v>393</c:v>
                </c:pt>
                <c:pt idx="636">
                  <c:v>395</c:v>
                </c:pt>
                <c:pt idx="637">
                  <c:v>404</c:v>
                </c:pt>
                <c:pt idx="638">
                  <c:v>405</c:v>
                </c:pt>
                <c:pt idx="639">
                  <c:v>409</c:v>
                </c:pt>
                <c:pt idx="640">
                  <c:v>413</c:v>
                </c:pt>
                <c:pt idx="641">
                  <c:v>414</c:v>
                </c:pt>
                <c:pt idx="642">
                  <c:v>427</c:v>
                </c:pt>
                <c:pt idx="643">
                  <c:v>439</c:v>
                </c:pt>
                <c:pt idx="644">
                  <c:v>440</c:v>
                </c:pt>
                <c:pt idx="645">
                  <c:v>441</c:v>
                </c:pt>
                <c:pt idx="646">
                  <c:v>446</c:v>
                </c:pt>
                <c:pt idx="647">
                  <c:v>453</c:v>
                </c:pt>
                <c:pt idx="648">
                  <c:v>468</c:v>
                </c:pt>
                <c:pt idx="649">
                  <c:v>499</c:v>
                </c:pt>
                <c:pt idx="650">
                  <c:v>528</c:v>
                </c:pt>
                <c:pt idx="651">
                  <c:v>536</c:v>
                </c:pt>
                <c:pt idx="652">
                  <c:v>536</c:v>
                </c:pt>
                <c:pt idx="653">
                  <c:v>541</c:v>
                </c:pt>
                <c:pt idx="654">
                  <c:v>550</c:v>
                </c:pt>
                <c:pt idx="655">
                  <c:v>558</c:v>
                </c:pt>
                <c:pt idx="656">
                  <c:v>591</c:v>
                </c:pt>
                <c:pt idx="657">
                  <c:v>634</c:v>
                </c:pt>
                <c:pt idx="658">
                  <c:v>665</c:v>
                </c:pt>
                <c:pt idx="659">
                  <c:v>804</c:v>
                </c:pt>
              </c:numCache>
            </c:numRef>
          </c:xVal>
          <c:yVal>
            <c:numRef>
              <c:f>'Grade 3 Reading by Sex'!$D$2:$D$661</c:f>
              <c:numCache>
                <c:formatCode>General</c:formatCode>
                <c:ptCount val="660"/>
                <c:pt idx="0">
                  <c:v>0.1196</c:v>
                </c:pt>
                <c:pt idx="1">
                  <c:v>0.1265</c:v>
                </c:pt>
                <c:pt idx="2">
                  <c:v>0.13369</c:v>
                </c:pt>
                <c:pt idx="3">
                  <c:v>0.14097000000000001</c:v>
                </c:pt>
                <c:pt idx="4">
                  <c:v>0.14817</c:v>
                </c:pt>
                <c:pt idx="5">
                  <c:v>0.15504999999999999</c:v>
                </c:pt>
                <c:pt idx="6">
                  <c:v>0.16156999999999999</c:v>
                </c:pt>
                <c:pt idx="7">
                  <c:v>0.16802</c:v>
                </c:pt>
                <c:pt idx="8">
                  <c:v>0.17494999999999999</c:v>
                </c:pt>
                <c:pt idx="9">
                  <c:v>0.18360000000000001</c:v>
                </c:pt>
                <c:pt idx="10">
                  <c:v>0.19489999999999999</c:v>
                </c:pt>
                <c:pt idx="11">
                  <c:v>0.20921999999999999</c:v>
                </c:pt>
                <c:pt idx="12">
                  <c:v>0.22686999999999999</c:v>
                </c:pt>
                <c:pt idx="13">
                  <c:v>0.24868999999999999</c:v>
                </c:pt>
                <c:pt idx="14">
                  <c:v>0.27516000000000002</c:v>
                </c:pt>
                <c:pt idx="15">
                  <c:v>0.30369000000000002</c:v>
                </c:pt>
                <c:pt idx="16">
                  <c:v>0.31964999999999999</c:v>
                </c:pt>
                <c:pt idx="17">
                  <c:v>0.32908999999999999</c:v>
                </c:pt>
                <c:pt idx="18">
                  <c:v>0.32913999999999999</c:v>
                </c:pt>
                <c:pt idx="19">
                  <c:v>0.33866000000000002</c:v>
                </c:pt>
                <c:pt idx="20">
                  <c:v>0.34731000000000001</c:v>
                </c:pt>
                <c:pt idx="21">
                  <c:v>0.34777000000000002</c:v>
                </c:pt>
                <c:pt idx="22">
                  <c:v>0.35443000000000002</c:v>
                </c:pt>
                <c:pt idx="23">
                  <c:v>0.35537999999999997</c:v>
                </c:pt>
                <c:pt idx="24">
                  <c:v>0.15473999999999999</c:v>
                </c:pt>
                <c:pt idx="25">
                  <c:v>0.16769000000000001</c:v>
                </c:pt>
                <c:pt idx="26">
                  <c:v>0.17460999999999999</c:v>
                </c:pt>
                <c:pt idx="27">
                  <c:v>0.18323999999999999</c:v>
                </c:pt>
                <c:pt idx="28">
                  <c:v>0.19452</c:v>
                </c:pt>
                <c:pt idx="29">
                  <c:v>0.20882999999999999</c:v>
                </c:pt>
                <c:pt idx="30">
                  <c:v>0.22645999999999999</c:v>
                </c:pt>
                <c:pt idx="31">
                  <c:v>0.24823999999999999</c:v>
                </c:pt>
                <c:pt idx="32">
                  <c:v>0.27468999999999999</c:v>
                </c:pt>
                <c:pt idx="33">
                  <c:v>0.30319000000000002</c:v>
                </c:pt>
                <c:pt idx="34">
                  <c:v>0.32861000000000001</c:v>
                </c:pt>
                <c:pt idx="35">
                  <c:v>0.34677000000000002</c:v>
                </c:pt>
                <c:pt idx="36">
                  <c:v>0.35387999999999997</c:v>
                </c:pt>
                <c:pt idx="37">
                  <c:v>0.35483999999999999</c:v>
                </c:pt>
                <c:pt idx="38">
                  <c:v>0.17427000000000001</c:v>
                </c:pt>
                <c:pt idx="39">
                  <c:v>0.18289</c:v>
                </c:pt>
                <c:pt idx="40">
                  <c:v>0.19414999999999999</c:v>
                </c:pt>
                <c:pt idx="41">
                  <c:v>0.20843999999999999</c:v>
                </c:pt>
                <c:pt idx="42">
                  <c:v>0.22603999999999999</c:v>
                </c:pt>
                <c:pt idx="43">
                  <c:v>0.27422000000000002</c:v>
                </c:pt>
                <c:pt idx="44">
                  <c:v>0.30269000000000001</c:v>
                </c:pt>
                <c:pt idx="45">
                  <c:v>0.32808999999999999</c:v>
                </c:pt>
                <c:pt idx="46">
                  <c:v>0.35333999999999999</c:v>
                </c:pt>
                <c:pt idx="47">
                  <c:v>0.35428999999999999</c:v>
                </c:pt>
                <c:pt idx="48">
                  <c:v>0.18253</c:v>
                </c:pt>
                <c:pt idx="49">
                  <c:v>0.20805000000000001</c:v>
                </c:pt>
                <c:pt idx="50">
                  <c:v>0.24736</c:v>
                </c:pt>
                <c:pt idx="51">
                  <c:v>0.27373999999999998</c:v>
                </c:pt>
                <c:pt idx="52">
                  <c:v>0.30219000000000001</c:v>
                </c:pt>
                <c:pt idx="53">
                  <c:v>0.32756999999999997</c:v>
                </c:pt>
                <c:pt idx="54">
                  <c:v>0.35375000000000001</c:v>
                </c:pt>
                <c:pt idx="55">
                  <c:v>0.14696999999999999</c:v>
                </c:pt>
                <c:pt idx="56">
                  <c:v>0.20766000000000001</c:v>
                </c:pt>
                <c:pt idx="57">
                  <c:v>0.24692</c:v>
                </c:pt>
                <c:pt idx="58">
                  <c:v>0.30169000000000001</c:v>
                </c:pt>
                <c:pt idx="59">
                  <c:v>0.34516000000000002</c:v>
                </c:pt>
                <c:pt idx="60">
                  <c:v>0.19303999999999999</c:v>
                </c:pt>
                <c:pt idx="61">
                  <c:v>0.20727000000000001</c:v>
                </c:pt>
                <c:pt idx="62">
                  <c:v>0.2248</c:v>
                </c:pt>
                <c:pt idx="63">
                  <c:v>0.24648</c:v>
                </c:pt>
                <c:pt idx="64">
                  <c:v>0.27279999999999999</c:v>
                </c:pt>
                <c:pt idx="65">
                  <c:v>0.35266999999999998</c:v>
                </c:pt>
                <c:pt idx="66">
                  <c:v>0.17291000000000001</c:v>
                </c:pt>
                <c:pt idx="67">
                  <c:v>0.19267000000000001</c:v>
                </c:pt>
                <c:pt idx="68">
                  <c:v>0.22439000000000001</c:v>
                </c:pt>
                <c:pt idx="69">
                  <c:v>0.34409000000000001</c:v>
                </c:pt>
                <c:pt idx="70">
                  <c:v>0.34455000000000002</c:v>
                </c:pt>
                <c:pt idx="71">
                  <c:v>0.35117999999999999</c:v>
                </c:pt>
                <c:pt idx="72">
                  <c:v>0.13897999999999999</c:v>
                </c:pt>
                <c:pt idx="73">
                  <c:v>0.15290000000000001</c:v>
                </c:pt>
                <c:pt idx="74">
                  <c:v>0.17258000000000001</c:v>
                </c:pt>
                <c:pt idx="75">
                  <c:v>0.18113000000000001</c:v>
                </c:pt>
                <c:pt idx="76">
                  <c:v>0.20649999999999999</c:v>
                </c:pt>
                <c:pt idx="77">
                  <c:v>0.27188000000000001</c:v>
                </c:pt>
                <c:pt idx="78">
                  <c:v>0.30020000000000002</c:v>
                </c:pt>
                <c:pt idx="79">
                  <c:v>0.14580000000000001</c:v>
                </c:pt>
                <c:pt idx="80">
                  <c:v>0.17224999999999999</c:v>
                </c:pt>
                <c:pt idx="81">
                  <c:v>0.22358</c:v>
                </c:pt>
                <c:pt idx="82">
                  <c:v>0.29970999999999998</c:v>
                </c:pt>
                <c:pt idx="83">
                  <c:v>0.32497999999999999</c:v>
                </c:pt>
                <c:pt idx="84">
                  <c:v>0.20574000000000001</c:v>
                </c:pt>
                <c:pt idx="85">
                  <c:v>0.22317999999999999</c:v>
                </c:pt>
                <c:pt idx="86">
                  <c:v>0.24475</c:v>
                </c:pt>
                <c:pt idx="87">
                  <c:v>0.34251999999999999</c:v>
                </c:pt>
                <c:pt idx="88">
                  <c:v>0.35054000000000002</c:v>
                </c:pt>
                <c:pt idx="89">
                  <c:v>0.17158999999999999</c:v>
                </c:pt>
                <c:pt idx="90">
                  <c:v>0.19123999999999999</c:v>
                </c:pt>
                <c:pt idx="91">
                  <c:v>0.20535999999999999</c:v>
                </c:pt>
                <c:pt idx="92">
                  <c:v>0.22278000000000001</c:v>
                </c:pt>
                <c:pt idx="93">
                  <c:v>0.27050999999999997</c:v>
                </c:pt>
                <c:pt idx="94">
                  <c:v>0.16445000000000001</c:v>
                </c:pt>
                <c:pt idx="95">
                  <c:v>0.22239</c:v>
                </c:pt>
                <c:pt idx="96">
                  <c:v>0.24390999999999999</c:v>
                </c:pt>
                <c:pt idx="97">
                  <c:v>0.29826999999999998</c:v>
                </c:pt>
                <c:pt idx="98">
                  <c:v>0.34149000000000002</c:v>
                </c:pt>
                <c:pt idx="99">
                  <c:v>0.17094999999999999</c:v>
                </c:pt>
                <c:pt idx="100">
                  <c:v>0.17943999999999999</c:v>
                </c:pt>
                <c:pt idx="101">
                  <c:v>0.20462</c:v>
                </c:pt>
                <c:pt idx="102">
                  <c:v>0.222</c:v>
                </c:pt>
                <c:pt idx="103">
                  <c:v>0.24349000000000001</c:v>
                </c:pt>
                <c:pt idx="104">
                  <c:v>0.34804000000000002</c:v>
                </c:pt>
                <c:pt idx="105">
                  <c:v>0.34899000000000002</c:v>
                </c:pt>
                <c:pt idx="106">
                  <c:v>0.19019</c:v>
                </c:pt>
                <c:pt idx="107">
                  <c:v>0.22161</c:v>
                </c:pt>
                <c:pt idx="108">
                  <c:v>0.24307999999999999</c:v>
                </c:pt>
                <c:pt idx="109">
                  <c:v>0.29732999999999998</c:v>
                </c:pt>
                <c:pt idx="110">
                  <c:v>0.32249</c:v>
                </c:pt>
                <c:pt idx="111">
                  <c:v>0.18984999999999999</c:v>
                </c:pt>
                <c:pt idx="112">
                  <c:v>0.29687000000000002</c:v>
                </c:pt>
                <c:pt idx="113">
                  <c:v>0.32201000000000002</c:v>
                </c:pt>
                <c:pt idx="114">
                  <c:v>0.15056</c:v>
                </c:pt>
                <c:pt idx="115">
                  <c:v>0.18951000000000001</c:v>
                </c:pt>
                <c:pt idx="116">
                  <c:v>0.24227000000000001</c:v>
                </c:pt>
                <c:pt idx="117">
                  <c:v>0.33949000000000001</c:v>
                </c:pt>
                <c:pt idx="118">
                  <c:v>0.15664</c:v>
                </c:pt>
                <c:pt idx="119">
                  <c:v>0.17813999999999999</c:v>
                </c:pt>
                <c:pt idx="120">
                  <c:v>0.24187</c:v>
                </c:pt>
                <c:pt idx="121">
                  <c:v>0.32105</c:v>
                </c:pt>
                <c:pt idx="122">
                  <c:v>0.17782000000000001</c:v>
                </c:pt>
                <c:pt idx="123">
                  <c:v>0.20283999999999999</c:v>
                </c:pt>
                <c:pt idx="124">
                  <c:v>0.26745000000000002</c:v>
                </c:pt>
                <c:pt idx="125">
                  <c:v>0.32057999999999998</c:v>
                </c:pt>
                <c:pt idx="126">
                  <c:v>0.33851999999999999</c:v>
                </c:pt>
                <c:pt idx="127">
                  <c:v>0.34649999999999997</c:v>
                </c:pt>
                <c:pt idx="128">
                  <c:v>0.16234999999999999</c:v>
                </c:pt>
                <c:pt idx="129">
                  <c:v>0.16908999999999999</c:v>
                </c:pt>
                <c:pt idx="130">
                  <c:v>0.20250000000000001</c:v>
                </c:pt>
                <c:pt idx="131">
                  <c:v>0.24107999999999999</c:v>
                </c:pt>
                <c:pt idx="132">
                  <c:v>0.26704</c:v>
                </c:pt>
                <c:pt idx="133">
                  <c:v>0.32012000000000002</c:v>
                </c:pt>
                <c:pt idx="134">
                  <c:v>0.33804000000000001</c:v>
                </c:pt>
                <c:pt idx="135">
                  <c:v>0.15579999999999999</c:v>
                </c:pt>
                <c:pt idx="136">
                  <c:v>0.16880000000000001</c:v>
                </c:pt>
                <c:pt idx="137">
                  <c:v>0.18820000000000001</c:v>
                </c:pt>
                <c:pt idx="138">
                  <c:v>0.20216000000000001</c:v>
                </c:pt>
                <c:pt idx="139">
                  <c:v>0.21937999999999999</c:v>
                </c:pt>
                <c:pt idx="140">
                  <c:v>0.2407</c:v>
                </c:pt>
                <c:pt idx="141">
                  <c:v>0.26662000000000002</c:v>
                </c:pt>
                <c:pt idx="142">
                  <c:v>0.31966</c:v>
                </c:pt>
                <c:pt idx="143">
                  <c:v>0.34554000000000001</c:v>
                </c:pt>
                <c:pt idx="144">
                  <c:v>0.14254</c:v>
                </c:pt>
                <c:pt idx="145">
                  <c:v>0.14921000000000001</c:v>
                </c:pt>
                <c:pt idx="146">
                  <c:v>0.15553</c:v>
                </c:pt>
                <c:pt idx="147">
                  <c:v>0.1769</c:v>
                </c:pt>
                <c:pt idx="148">
                  <c:v>0.18787999999999999</c:v>
                </c:pt>
                <c:pt idx="149">
                  <c:v>0.24032000000000001</c:v>
                </c:pt>
                <c:pt idx="150">
                  <c:v>0.26622000000000001</c:v>
                </c:pt>
                <c:pt idx="151">
                  <c:v>0.29419000000000001</c:v>
                </c:pt>
                <c:pt idx="152">
                  <c:v>0.31920999999999999</c:v>
                </c:pt>
                <c:pt idx="153">
                  <c:v>0.33711000000000002</c:v>
                </c:pt>
                <c:pt idx="154">
                  <c:v>0.33756000000000003</c:v>
                </c:pt>
                <c:pt idx="155">
                  <c:v>0.34412999999999999</c:v>
                </c:pt>
                <c:pt idx="156">
                  <c:v>0.34506999999999999</c:v>
                </c:pt>
                <c:pt idx="157">
                  <c:v>0.15526000000000001</c:v>
                </c:pt>
                <c:pt idx="158">
                  <c:v>0.17660000000000001</c:v>
                </c:pt>
                <c:pt idx="159">
                  <c:v>0.20149</c:v>
                </c:pt>
                <c:pt idx="160">
                  <c:v>0.23993999999999999</c:v>
                </c:pt>
                <c:pt idx="161">
                  <c:v>0.26582</c:v>
                </c:pt>
                <c:pt idx="162">
                  <c:v>0.29376999999999998</c:v>
                </c:pt>
                <c:pt idx="163">
                  <c:v>0.31875999999999999</c:v>
                </c:pt>
                <c:pt idx="164">
                  <c:v>0.33665</c:v>
                </c:pt>
                <c:pt idx="165">
                  <c:v>0.33710000000000001</c:v>
                </c:pt>
                <c:pt idx="166">
                  <c:v>0.34460000000000002</c:v>
                </c:pt>
                <c:pt idx="167">
                  <c:v>0.14204</c:v>
                </c:pt>
                <c:pt idx="168">
                  <c:v>0.16122</c:v>
                </c:pt>
                <c:pt idx="169">
                  <c:v>0.16794000000000001</c:v>
                </c:pt>
                <c:pt idx="170">
                  <c:v>0.17630999999999999</c:v>
                </c:pt>
                <c:pt idx="171">
                  <c:v>0.20116999999999999</c:v>
                </c:pt>
                <c:pt idx="172">
                  <c:v>0.23957000000000001</c:v>
                </c:pt>
                <c:pt idx="173">
                  <c:v>0.26541999999999999</c:v>
                </c:pt>
                <c:pt idx="174">
                  <c:v>0.29335</c:v>
                </c:pt>
                <c:pt idx="175">
                  <c:v>0.31831999999999999</c:v>
                </c:pt>
                <c:pt idx="176">
                  <c:v>0.34321000000000002</c:v>
                </c:pt>
                <c:pt idx="177">
                  <c:v>0.34415000000000001</c:v>
                </c:pt>
                <c:pt idx="178">
                  <c:v>0.14179</c:v>
                </c:pt>
                <c:pt idx="179">
                  <c:v>0.15473000000000001</c:v>
                </c:pt>
                <c:pt idx="180">
                  <c:v>0.16095000000000001</c:v>
                </c:pt>
                <c:pt idx="181">
                  <c:v>0.16766</c:v>
                </c:pt>
                <c:pt idx="182">
                  <c:v>0.17602000000000001</c:v>
                </c:pt>
                <c:pt idx="183">
                  <c:v>0.18695000000000001</c:v>
                </c:pt>
                <c:pt idx="184">
                  <c:v>0.20083999999999999</c:v>
                </c:pt>
                <c:pt idx="185">
                  <c:v>0.21798000000000001</c:v>
                </c:pt>
                <c:pt idx="186">
                  <c:v>0.23921000000000001</c:v>
                </c:pt>
                <c:pt idx="187">
                  <c:v>0.26502999999999999</c:v>
                </c:pt>
                <c:pt idx="188">
                  <c:v>0.29293000000000002</c:v>
                </c:pt>
                <c:pt idx="189">
                  <c:v>0.31789000000000001</c:v>
                </c:pt>
                <c:pt idx="190">
                  <c:v>0.33574999999999999</c:v>
                </c:pt>
                <c:pt idx="191">
                  <c:v>0.34275</c:v>
                </c:pt>
                <c:pt idx="192">
                  <c:v>0.34369</c:v>
                </c:pt>
                <c:pt idx="193">
                  <c:v>0.12762000000000001</c:v>
                </c:pt>
                <c:pt idx="194">
                  <c:v>0.14818999999999999</c:v>
                </c:pt>
                <c:pt idx="195">
                  <c:v>0.15447</c:v>
                </c:pt>
                <c:pt idx="196">
                  <c:v>0.16069</c:v>
                </c:pt>
                <c:pt idx="197">
                  <c:v>0.16738</c:v>
                </c:pt>
                <c:pt idx="198">
                  <c:v>0.17573</c:v>
                </c:pt>
                <c:pt idx="199">
                  <c:v>0.18665000000000001</c:v>
                </c:pt>
                <c:pt idx="200">
                  <c:v>0.20053000000000001</c:v>
                </c:pt>
                <c:pt idx="201">
                  <c:v>0.21765000000000001</c:v>
                </c:pt>
                <c:pt idx="202">
                  <c:v>0.23885000000000001</c:v>
                </c:pt>
                <c:pt idx="203">
                  <c:v>0.26465</c:v>
                </c:pt>
                <c:pt idx="204">
                  <c:v>0.29252</c:v>
                </c:pt>
                <c:pt idx="205">
                  <c:v>0.31746000000000002</c:v>
                </c:pt>
                <c:pt idx="206">
                  <c:v>0.33531</c:v>
                </c:pt>
                <c:pt idx="207">
                  <c:v>0.33576</c:v>
                </c:pt>
                <c:pt idx="208">
                  <c:v>0.34231</c:v>
                </c:pt>
                <c:pt idx="209">
                  <c:v>0.34325</c:v>
                </c:pt>
                <c:pt idx="210">
                  <c:v>0.12052</c:v>
                </c:pt>
                <c:pt idx="211">
                  <c:v>0.14132</c:v>
                </c:pt>
                <c:pt idx="212">
                  <c:v>0.14793999999999999</c:v>
                </c:pt>
                <c:pt idx="213">
                  <c:v>0.15422</c:v>
                </c:pt>
                <c:pt idx="214">
                  <c:v>0.16042000000000001</c:v>
                </c:pt>
                <c:pt idx="215">
                  <c:v>0.16711000000000001</c:v>
                </c:pt>
                <c:pt idx="216">
                  <c:v>0.17544999999999999</c:v>
                </c:pt>
                <c:pt idx="217">
                  <c:v>0.18636</c:v>
                </c:pt>
                <c:pt idx="218">
                  <c:v>0.20022000000000001</c:v>
                </c:pt>
                <c:pt idx="219">
                  <c:v>0.21731</c:v>
                </c:pt>
                <c:pt idx="220">
                  <c:v>0.23849000000000001</c:v>
                </c:pt>
                <c:pt idx="221">
                  <c:v>0.26427</c:v>
                </c:pt>
                <c:pt idx="222">
                  <c:v>0.29211999999999999</c:v>
                </c:pt>
                <c:pt idx="223">
                  <c:v>0.31703999999999999</c:v>
                </c:pt>
                <c:pt idx="224">
                  <c:v>0.32638</c:v>
                </c:pt>
                <c:pt idx="225">
                  <c:v>0.33487</c:v>
                </c:pt>
                <c:pt idx="226">
                  <c:v>0.33533000000000002</c:v>
                </c:pt>
                <c:pt idx="227">
                  <c:v>0.34187000000000001</c:v>
                </c:pt>
                <c:pt idx="228">
                  <c:v>0.34281</c:v>
                </c:pt>
                <c:pt idx="229">
                  <c:v>0.12719</c:v>
                </c:pt>
                <c:pt idx="230">
                  <c:v>0.13417999999999999</c:v>
                </c:pt>
                <c:pt idx="231">
                  <c:v>0.14108000000000001</c:v>
                </c:pt>
                <c:pt idx="232">
                  <c:v>0.1477</c:v>
                </c:pt>
                <c:pt idx="233">
                  <c:v>0.16016</c:v>
                </c:pt>
                <c:pt idx="234">
                  <c:v>0.16683999999999999</c:v>
                </c:pt>
                <c:pt idx="235">
                  <c:v>0.17516999999999999</c:v>
                </c:pt>
                <c:pt idx="236">
                  <c:v>0.18607000000000001</c:v>
                </c:pt>
                <c:pt idx="237">
                  <c:v>0.19991</c:v>
                </c:pt>
                <c:pt idx="238">
                  <c:v>0.21698999999999999</c:v>
                </c:pt>
                <c:pt idx="239">
                  <c:v>0.23813999999999999</c:v>
                </c:pt>
                <c:pt idx="240">
                  <c:v>0.26389000000000001</c:v>
                </c:pt>
                <c:pt idx="241">
                  <c:v>0.29171999999999998</c:v>
                </c:pt>
                <c:pt idx="242">
                  <c:v>0.31662000000000001</c:v>
                </c:pt>
                <c:pt idx="243">
                  <c:v>0.33444000000000002</c:v>
                </c:pt>
                <c:pt idx="244">
                  <c:v>0.33489999999999998</c:v>
                </c:pt>
                <c:pt idx="245">
                  <c:v>0.34144000000000002</c:v>
                </c:pt>
                <c:pt idx="246">
                  <c:v>0.34237000000000001</c:v>
                </c:pt>
                <c:pt idx="247">
                  <c:v>0.29132999999999998</c:v>
                </c:pt>
                <c:pt idx="248">
                  <c:v>0.15966</c:v>
                </c:pt>
                <c:pt idx="249">
                  <c:v>0.26316000000000001</c:v>
                </c:pt>
                <c:pt idx="250">
                  <c:v>0.33360000000000001</c:v>
                </c:pt>
                <c:pt idx="251">
                  <c:v>0.31501000000000001</c:v>
                </c:pt>
                <c:pt idx="252">
                  <c:v>0.33323000000000003</c:v>
                </c:pt>
                <c:pt idx="253">
                  <c:v>0.23647000000000001</c:v>
                </c:pt>
                <c:pt idx="254">
                  <c:v>0.28943999999999998</c:v>
                </c:pt>
                <c:pt idx="255">
                  <c:v>0.15845000000000001</c:v>
                </c:pt>
                <c:pt idx="256">
                  <c:v>0.18412999999999999</c:v>
                </c:pt>
                <c:pt idx="257">
                  <c:v>0.23582</c:v>
                </c:pt>
                <c:pt idx="258">
                  <c:v>0.33949000000000001</c:v>
                </c:pt>
                <c:pt idx="259">
                  <c:v>0.17308000000000001</c:v>
                </c:pt>
                <c:pt idx="260">
                  <c:v>0.28871999999999998</c:v>
                </c:pt>
                <c:pt idx="261">
                  <c:v>0.31347000000000003</c:v>
                </c:pt>
                <c:pt idx="262">
                  <c:v>0.15185000000000001</c:v>
                </c:pt>
                <c:pt idx="263">
                  <c:v>0.16458999999999999</c:v>
                </c:pt>
                <c:pt idx="264">
                  <c:v>0.18361</c:v>
                </c:pt>
                <c:pt idx="265">
                  <c:v>0.19731000000000001</c:v>
                </c:pt>
                <c:pt idx="266">
                  <c:v>0.26074000000000003</c:v>
                </c:pt>
                <c:pt idx="267">
                  <c:v>0.18335000000000001</c:v>
                </c:pt>
                <c:pt idx="268">
                  <c:v>0.23488999999999999</c:v>
                </c:pt>
                <c:pt idx="269">
                  <c:v>0.16411999999999999</c:v>
                </c:pt>
                <c:pt idx="270">
                  <c:v>0.18310000000000001</c:v>
                </c:pt>
                <c:pt idx="271">
                  <c:v>0.19677</c:v>
                </c:pt>
                <c:pt idx="272">
                  <c:v>0.26007999999999998</c:v>
                </c:pt>
                <c:pt idx="273">
                  <c:v>0.28766999999999998</c:v>
                </c:pt>
                <c:pt idx="274">
                  <c:v>0.16389000000000001</c:v>
                </c:pt>
                <c:pt idx="275">
                  <c:v>0.28732000000000002</c:v>
                </c:pt>
                <c:pt idx="276">
                  <c:v>0.32969999999999999</c:v>
                </c:pt>
                <c:pt idx="277">
                  <c:v>0.33757999999999999</c:v>
                </c:pt>
                <c:pt idx="278">
                  <c:v>0.15709000000000001</c:v>
                </c:pt>
                <c:pt idx="279">
                  <c:v>0.17163</c:v>
                </c:pt>
                <c:pt idx="280">
                  <c:v>0.21282000000000001</c:v>
                </c:pt>
                <c:pt idx="281">
                  <c:v>0.28665000000000002</c:v>
                </c:pt>
                <c:pt idx="282">
                  <c:v>0.32896999999999998</c:v>
                </c:pt>
                <c:pt idx="283">
                  <c:v>0.19572999999999999</c:v>
                </c:pt>
                <c:pt idx="284">
                  <c:v>0.21254999999999999</c:v>
                </c:pt>
                <c:pt idx="285">
                  <c:v>0.2334</c:v>
                </c:pt>
                <c:pt idx="286">
                  <c:v>0.18187</c:v>
                </c:pt>
                <c:pt idx="287">
                  <c:v>0.21228</c:v>
                </c:pt>
                <c:pt idx="288">
                  <c:v>0.28598000000000001</c:v>
                </c:pt>
                <c:pt idx="289">
                  <c:v>0.31061</c:v>
                </c:pt>
                <c:pt idx="290">
                  <c:v>0.32869999999999999</c:v>
                </c:pt>
                <c:pt idx="291">
                  <c:v>0.33518999999999999</c:v>
                </c:pt>
                <c:pt idx="292">
                  <c:v>0.28566000000000003</c:v>
                </c:pt>
                <c:pt idx="293">
                  <c:v>0.31026999999999999</c:v>
                </c:pt>
                <c:pt idx="294">
                  <c:v>0.32790000000000002</c:v>
                </c:pt>
                <c:pt idx="295">
                  <c:v>0.32834999999999998</c:v>
                </c:pt>
                <c:pt idx="296">
                  <c:v>0.33576</c:v>
                </c:pt>
                <c:pt idx="297">
                  <c:v>0.13059999999999999</c:v>
                </c:pt>
                <c:pt idx="298">
                  <c:v>0.16256000000000001</c:v>
                </c:pt>
                <c:pt idx="299">
                  <c:v>0.17072000000000001</c:v>
                </c:pt>
                <c:pt idx="300">
                  <c:v>0.18140000000000001</c:v>
                </c:pt>
                <c:pt idx="301">
                  <c:v>0.19497</c:v>
                </c:pt>
                <c:pt idx="302">
                  <c:v>0.21174999999999999</c:v>
                </c:pt>
                <c:pt idx="303">
                  <c:v>0.28532999999999997</c:v>
                </c:pt>
                <c:pt idx="304">
                  <c:v>0.32755000000000001</c:v>
                </c:pt>
                <c:pt idx="305">
                  <c:v>0.32800000000000001</c:v>
                </c:pt>
                <c:pt idx="306">
                  <c:v>0.33539999999999998</c:v>
                </c:pt>
                <c:pt idx="307">
                  <c:v>0.13042999999999999</c:v>
                </c:pt>
                <c:pt idx="308">
                  <c:v>0.17050000000000001</c:v>
                </c:pt>
                <c:pt idx="309">
                  <c:v>0.18115999999999999</c:v>
                </c:pt>
                <c:pt idx="310">
                  <c:v>0.23225999999999999</c:v>
                </c:pt>
                <c:pt idx="311">
                  <c:v>0.28500999999999999</c:v>
                </c:pt>
                <c:pt idx="312">
                  <c:v>0.32719999999999999</c:v>
                </c:pt>
                <c:pt idx="313">
                  <c:v>0.33505000000000001</c:v>
                </c:pt>
                <c:pt idx="314">
                  <c:v>0.16213</c:v>
                </c:pt>
                <c:pt idx="315">
                  <c:v>0.18093000000000001</c:v>
                </c:pt>
                <c:pt idx="316">
                  <c:v>0.19447999999999999</c:v>
                </c:pt>
                <c:pt idx="317">
                  <c:v>0.21121999999999999</c:v>
                </c:pt>
                <c:pt idx="318">
                  <c:v>0.23197999999999999</c:v>
                </c:pt>
                <c:pt idx="319">
                  <c:v>0.25729000000000002</c:v>
                </c:pt>
                <c:pt idx="320">
                  <c:v>0.30925000000000002</c:v>
                </c:pt>
                <c:pt idx="321">
                  <c:v>0.3347</c:v>
                </c:pt>
                <c:pt idx="322">
                  <c:v>0.1368</c:v>
                </c:pt>
                <c:pt idx="323">
                  <c:v>0.14935000000000001</c:v>
                </c:pt>
                <c:pt idx="324">
                  <c:v>0.15540000000000001</c:v>
                </c:pt>
                <c:pt idx="325">
                  <c:v>0.1807</c:v>
                </c:pt>
                <c:pt idx="326">
                  <c:v>0.19424</c:v>
                </c:pt>
                <c:pt idx="327">
                  <c:v>0.21096000000000001</c:v>
                </c:pt>
                <c:pt idx="328">
                  <c:v>0.23169999999999999</c:v>
                </c:pt>
                <c:pt idx="329">
                  <c:v>0.25699</c:v>
                </c:pt>
                <c:pt idx="330">
                  <c:v>0.28437000000000001</c:v>
                </c:pt>
                <c:pt idx="331">
                  <c:v>0.30891999999999997</c:v>
                </c:pt>
                <c:pt idx="332">
                  <c:v>0.32651000000000002</c:v>
                </c:pt>
                <c:pt idx="333">
                  <c:v>0.33434999999999998</c:v>
                </c:pt>
                <c:pt idx="334">
                  <c:v>0.1552</c:v>
                </c:pt>
                <c:pt idx="335">
                  <c:v>0.19399</c:v>
                </c:pt>
                <c:pt idx="336">
                  <c:v>0.25668999999999997</c:v>
                </c:pt>
                <c:pt idx="337">
                  <c:v>0.28405999999999998</c:v>
                </c:pt>
                <c:pt idx="338">
                  <c:v>0.30858999999999998</c:v>
                </c:pt>
                <c:pt idx="339">
                  <c:v>0.33400999999999997</c:v>
                </c:pt>
                <c:pt idx="340">
                  <c:v>0.11625000000000001</c:v>
                </c:pt>
                <c:pt idx="341">
                  <c:v>0.12972</c:v>
                </c:pt>
                <c:pt idx="342">
                  <c:v>0.14896000000000001</c:v>
                </c:pt>
                <c:pt idx="343">
                  <c:v>0.155</c:v>
                </c:pt>
                <c:pt idx="344">
                  <c:v>0.1615</c:v>
                </c:pt>
                <c:pt idx="345">
                  <c:v>0.16961999999999999</c:v>
                </c:pt>
                <c:pt idx="346">
                  <c:v>0.18024000000000001</c:v>
                </c:pt>
                <c:pt idx="347">
                  <c:v>0.19375000000000001</c:v>
                </c:pt>
                <c:pt idx="348">
                  <c:v>0.21043999999999999</c:v>
                </c:pt>
                <c:pt idx="349">
                  <c:v>0.23114999999999999</c:v>
                </c:pt>
                <c:pt idx="350">
                  <c:v>0.25640000000000002</c:v>
                </c:pt>
                <c:pt idx="351">
                  <c:v>0.28373999999999999</c:v>
                </c:pt>
                <c:pt idx="352">
                  <c:v>0.30825999999999998</c:v>
                </c:pt>
                <c:pt idx="353">
                  <c:v>0.32583000000000001</c:v>
                </c:pt>
                <c:pt idx="354">
                  <c:v>0.33366000000000001</c:v>
                </c:pt>
                <c:pt idx="355">
                  <c:v>0.11609</c:v>
                </c:pt>
                <c:pt idx="356">
                  <c:v>0.12277</c:v>
                </c:pt>
                <c:pt idx="357">
                  <c:v>0.13625000000000001</c:v>
                </c:pt>
                <c:pt idx="358">
                  <c:v>0.14877000000000001</c:v>
                </c:pt>
                <c:pt idx="359">
                  <c:v>0.15479999999999999</c:v>
                </c:pt>
                <c:pt idx="360">
                  <c:v>0.1694</c:v>
                </c:pt>
                <c:pt idx="361">
                  <c:v>0.18002000000000001</c:v>
                </c:pt>
                <c:pt idx="362">
                  <c:v>0.19350999999999999</c:v>
                </c:pt>
                <c:pt idx="363">
                  <c:v>0.21018999999999999</c:v>
                </c:pt>
                <c:pt idx="364">
                  <c:v>0.23088</c:v>
                </c:pt>
                <c:pt idx="365">
                  <c:v>0.25611</c:v>
                </c:pt>
                <c:pt idx="366">
                  <c:v>0.28343000000000002</c:v>
                </c:pt>
                <c:pt idx="367">
                  <c:v>0.30792999999999998</c:v>
                </c:pt>
                <c:pt idx="368">
                  <c:v>0.32550000000000001</c:v>
                </c:pt>
                <c:pt idx="369">
                  <c:v>0.32594000000000001</c:v>
                </c:pt>
                <c:pt idx="370">
                  <c:v>0.33239999999999997</c:v>
                </c:pt>
                <c:pt idx="371">
                  <c:v>0.33332000000000001</c:v>
                </c:pt>
                <c:pt idx="372">
                  <c:v>0.15459999999999999</c:v>
                </c:pt>
                <c:pt idx="373">
                  <c:v>0.19327</c:v>
                </c:pt>
                <c:pt idx="374">
                  <c:v>0.23061000000000001</c:v>
                </c:pt>
                <c:pt idx="375">
                  <c:v>0.28311999999999998</c:v>
                </c:pt>
                <c:pt idx="376">
                  <c:v>0.30759999999999998</c:v>
                </c:pt>
                <c:pt idx="377">
                  <c:v>0.33263999999999999</c:v>
                </c:pt>
                <c:pt idx="378">
                  <c:v>0.17934</c:v>
                </c:pt>
                <c:pt idx="379">
                  <c:v>0.32450000000000001</c:v>
                </c:pt>
                <c:pt idx="380">
                  <c:v>0.33139000000000002</c:v>
                </c:pt>
                <c:pt idx="381">
                  <c:v>0.16855000000000001</c:v>
                </c:pt>
                <c:pt idx="382">
                  <c:v>0.14781</c:v>
                </c:pt>
                <c:pt idx="383">
                  <c:v>0.33072000000000001</c:v>
                </c:pt>
                <c:pt idx="384">
                  <c:v>0.19211</c:v>
                </c:pt>
                <c:pt idx="385">
                  <c:v>0.22928000000000001</c:v>
                </c:pt>
                <c:pt idx="386">
                  <c:v>0.15987000000000001</c:v>
                </c:pt>
                <c:pt idx="387">
                  <c:v>0.16793</c:v>
                </c:pt>
                <c:pt idx="388">
                  <c:v>0.30569000000000002</c:v>
                </c:pt>
                <c:pt idx="389">
                  <c:v>0.32318999999999998</c:v>
                </c:pt>
                <c:pt idx="390">
                  <c:v>0.16772000000000001</c:v>
                </c:pt>
                <c:pt idx="391">
                  <c:v>0.20821000000000001</c:v>
                </c:pt>
                <c:pt idx="392">
                  <c:v>0.22875999999999999</c:v>
                </c:pt>
                <c:pt idx="393">
                  <c:v>0.30537999999999998</c:v>
                </c:pt>
                <c:pt idx="394">
                  <c:v>0.14707000000000001</c:v>
                </c:pt>
                <c:pt idx="395">
                  <c:v>0.19142000000000001</c:v>
                </c:pt>
                <c:pt idx="396">
                  <c:v>0.28071000000000002</c:v>
                </c:pt>
                <c:pt idx="397">
                  <c:v>0.33034000000000002</c:v>
                </c:pt>
                <c:pt idx="398">
                  <c:v>0.14688999999999999</c:v>
                </c:pt>
                <c:pt idx="399">
                  <c:v>0.32223000000000002</c:v>
                </c:pt>
                <c:pt idx="400">
                  <c:v>0.16711000000000001</c:v>
                </c:pt>
                <c:pt idx="401">
                  <c:v>0.32969999999999999</c:v>
                </c:pt>
                <c:pt idx="402">
                  <c:v>0.19075</c:v>
                </c:pt>
                <c:pt idx="403">
                  <c:v>0.30414999999999998</c:v>
                </c:pt>
                <c:pt idx="404">
                  <c:v>0.3216</c:v>
                </c:pt>
                <c:pt idx="405">
                  <c:v>0.32938000000000001</c:v>
                </c:pt>
                <c:pt idx="406">
                  <c:v>0.15851999999999999</c:v>
                </c:pt>
                <c:pt idx="407">
                  <c:v>0.30354999999999999</c:v>
                </c:pt>
                <c:pt idx="408">
                  <c:v>0.17657999999999999</c:v>
                </c:pt>
                <c:pt idx="409">
                  <c:v>0.18987999999999999</c:v>
                </c:pt>
                <c:pt idx="410">
                  <c:v>0.22674</c:v>
                </c:pt>
                <c:pt idx="411">
                  <c:v>0.27868999999999999</c:v>
                </c:pt>
                <c:pt idx="412">
                  <c:v>0.30296000000000001</c:v>
                </c:pt>
                <c:pt idx="413">
                  <c:v>0.16594</c:v>
                </c:pt>
                <c:pt idx="414">
                  <c:v>0.30266999999999999</c:v>
                </c:pt>
                <c:pt idx="415">
                  <c:v>0.14548</c:v>
                </c:pt>
                <c:pt idx="416">
                  <c:v>0.15140000000000001</c:v>
                </c:pt>
                <c:pt idx="417">
                  <c:v>0.18945999999999999</c:v>
                </c:pt>
                <c:pt idx="418">
                  <c:v>0.31977</c:v>
                </c:pt>
                <c:pt idx="419">
                  <c:v>0.15759999999999999</c:v>
                </c:pt>
                <c:pt idx="420">
                  <c:v>0.22602</c:v>
                </c:pt>
                <c:pt idx="421">
                  <c:v>0.30209000000000003</c:v>
                </c:pt>
                <c:pt idx="422">
                  <c:v>0.32693</c:v>
                </c:pt>
                <c:pt idx="423">
                  <c:v>0.16519</c:v>
                </c:pt>
                <c:pt idx="424">
                  <c:v>0.17559</c:v>
                </c:pt>
                <c:pt idx="425">
                  <c:v>0.18862999999999999</c:v>
                </c:pt>
                <c:pt idx="426">
                  <c:v>0.25013000000000002</c:v>
                </c:pt>
                <c:pt idx="427">
                  <c:v>0.27705999999999997</c:v>
                </c:pt>
                <c:pt idx="428">
                  <c:v>0.31859999999999999</c:v>
                </c:pt>
                <c:pt idx="429">
                  <c:v>0.20457</c:v>
                </c:pt>
                <c:pt idx="430">
                  <c:v>0.22486</c:v>
                </c:pt>
                <c:pt idx="431">
                  <c:v>0.24964</c:v>
                </c:pt>
                <c:pt idx="432">
                  <c:v>0.27653</c:v>
                </c:pt>
                <c:pt idx="433">
                  <c:v>0.30069000000000001</c:v>
                </c:pt>
                <c:pt idx="434">
                  <c:v>0.32575999999999999</c:v>
                </c:pt>
                <c:pt idx="435">
                  <c:v>0.13839000000000001</c:v>
                </c:pt>
                <c:pt idx="436">
                  <c:v>0.15021000000000001</c:v>
                </c:pt>
                <c:pt idx="437">
                  <c:v>0.27627000000000002</c:v>
                </c:pt>
                <c:pt idx="438">
                  <c:v>0.30041000000000001</c:v>
                </c:pt>
                <c:pt idx="439">
                  <c:v>0.32519999999999999</c:v>
                </c:pt>
                <c:pt idx="440">
                  <c:v>0.13793</c:v>
                </c:pt>
                <c:pt idx="441">
                  <c:v>0.22397</c:v>
                </c:pt>
                <c:pt idx="442">
                  <c:v>0.31691999999999998</c:v>
                </c:pt>
                <c:pt idx="443">
                  <c:v>0.12504000000000001</c:v>
                </c:pt>
                <c:pt idx="444">
                  <c:v>0.1741</c:v>
                </c:pt>
                <c:pt idx="445">
                  <c:v>0.24845</c:v>
                </c:pt>
                <c:pt idx="446">
                  <c:v>0.3241</c:v>
                </c:pt>
                <c:pt idx="447">
                  <c:v>0.32291999999999998</c:v>
                </c:pt>
                <c:pt idx="448">
                  <c:v>0.17358000000000001</c:v>
                </c:pt>
                <c:pt idx="449">
                  <c:v>0.27454000000000001</c:v>
                </c:pt>
                <c:pt idx="450">
                  <c:v>0.22292000000000001</c:v>
                </c:pt>
                <c:pt idx="451">
                  <c:v>0.31561</c:v>
                </c:pt>
                <c:pt idx="452">
                  <c:v>0.27406999999999998</c:v>
                </c:pt>
                <c:pt idx="453">
                  <c:v>0.31535000000000002</c:v>
                </c:pt>
                <c:pt idx="454">
                  <c:v>0.22231999999999999</c:v>
                </c:pt>
                <c:pt idx="455">
                  <c:v>0.1239</c:v>
                </c:pt>
                <c:pt idx="456">
                  <c:v>0.20183999999999999</c:v>
                </c:pt>
                <c:pt idx="457">
                  <c:v>0.22175</c:v>
                </c:pt>
                <c:pt idx="458">
                  <c:v>0.27295999999999998</c:v>
                </c:pt>
                <c:pt idx="459">
                  <c:v>0.14796000000000001</c:v>
                </c:pt>
                <c:pt idx="460">
                  <c:v>0.31391999999999998</c:v>
                </c:pt>
                <c:pt idx="461">
                  <c:v>0.20083999999999999</c:v>
                </c:pt>
                <c:pt idx="462">
                  <c:v>0.31304999999999999</c:v>
                </c:pt>
                <c:pt idx="463">
                  <c:v>0.17158000000000001</c:v>
                </c:pt>
                <c:pt idx="464">
                  <c:v>0.20069000000000001</c:v>
                </c:pt>
                <c:pt idx="465">
                  <c:v>0.22055</c:v>
                </c:pt>
                <c:pt idx="466">
                  <c:v>0.15332999999999999</c:v>
                </c:pt>
                <c:pt idx="467">
                  <c:v>0.24482999999999999</c:v>
                </c:pt>
                <c:pt idx="468">
                  <c:v>0.12923999999999999</c:v>
                </c:pt>
                <c:pt idx="469">
                  <c:v>0.14699000000000001</c:v>
                </c:pt>
                <c:pt idx="470">
                  <c:v>0.15322</c:v>
                </c:pt>
                <c:pt idx="471">
                  <c:v>0.20011999999999999</c:v>
                </c:pt>
                <c:pt idx="472">
                  <c:v>0.16077</c:v>
                </c:pt>
                <c:pt idx="473">
                  <c:v>0.16045999999999999</c:v>
                </c:pt>
                <c:pt idx="474">
                  <c:v>0.14063999999999999</c:v>
                </c:pt>
                <c:pt idx="475">
                  <c:v>0.14055999999999999</c:v>
                </c:pt>
                <c:pt idx="476">
                  <c:v>0.31858999999999998</c:v>
                </c:pt>
                <c:pt idx="477">
                  <c:v>0.14607000000000001</c:v>
                </c:pt>
                <c:pt idx="478">
                  <c:v>0.21898000000000001</c:v>
                </c:pt>
                <c:pt idx="479">
                  <c:v>0.26977000000000001</c:v>
                </c:pt>
                <c:pt idx="480">
                  <c:v>0.29357</c:v>
                </c:pt>
                <c:pt idx="481">
                  <c:v>0.13446</c:v>
                </c:pt>
                <c:pt idx="482">
                  <c:v>0.10911</c:v>
                </c:pt>
                <c:pt idx="483">
                  <c:v>0.16991999999999999</c:v>
                </c:pt>
                <c:pt idx="484">
                  <c:v>0.19882</c:v>
                </c:pt>
                <c:pt idx="485">
                  <c:v>0.31785999999999998</c:v>
                </c:pt>
                <c:pt idx="486">
                  <c:v>0.24284</c:v>
                </c:pt>
                <c:pt idx="487">
                  <c:v>0.16972999999999999</c:v>
                </c:pt>
                <c:pt idx="488">
                  <c:v>0.15955</c:v>
                </c:pt>
                <c:pt idx="489">
                  <c:v>0.21839</c:v>
                </c:pt>
                <c:pt idx="490">
                  <c:v>0.15174000000000001</c:v>
                </c:pt>
                <c:pt idx="491">
                  <c:v>0.14549000000000001</c:v>
                </c:pt>
                <c:pt idx="492">
                  <c:v>0.13972999999999999</c:v>
                </c:pt>
                <c:pt idx="493">
                  <c:v>0.1983</c:v>
                </c:pt>
                <c:pt idx="494">
                  <c:v>0.31635999999999997</c:v>
                </c:pt>
                <c:pt idx="495">
                  <c:v>0.13392999999999999</c:v>
                </c:pt>
                <c:pt idx="496">
                  <c:v>0.13971</c:v>
                </c:pt>
                <c:pt idx="497">
                  <c:v>0.29250999999999999</c:v>
                </c:pt>
                <c:pt idx="498">
                  <c:v>0.31630999999999998</c:v>
                </c:pt>
                <c:pt idx="499">
                  <c:v>0.30954999999999999</c:v>
                </c:pt>
                <c:pt idx="500">
                  <c:v>0.31718000000000002</c:v>
                </c:pt>
                <c:pt idx="501">
                  <c:v>0.13966000000000001</c:v>
                </c:pt>
                <c:pt idx="502">
                  <c:v>0.15154999999999999</c:v>
                </c:pt>
                <c:pt idx="503">
                  <c:v>0.15926999999999999</c:v>
                </c:pt>
                <c:pt idx="504">
                  <c:v>0.19818</c:v>
                </c:pt>
                <c:pt idx="505">
                  <c:v>0.29239999999999999</c:v>
                </c:pt>
                <c:pt idx="506">
                  <c:v>0.26867000000000002</c:v>
                </c:pt>
                <c:pt idx="507">
                  <c:v>0.31730999999999998</c:v>
                </c:pt>
                <c:pt idx="508">
                  <c:v>0.14560999999999999</c:v>
                </c:pt>
                <c:pt idx="509">
                  <c:v>0.15956000000000001</c:v>
                </c:pt>
                <c:pt idx="510">
                  <c:v>0.15961</c:v>
                </c:pt>
                <c:pt idx="511">
                  <c:v>0.16980999999999999</c:v>
                </c:pt>
                <c:pt idx="512">
                  <c:v>0.26928000000000002</c:v>
                </c:pt>
                <c:pt idx="513">
                  <c:v>0.31779000000000002</c:v>
                </c:pt>
                <c:pt idx="514">
                  <c:v>0.18278</c:v>
                </c:pt>
                <c:pt idx="515">
                  <c:v>0.29315999999999998</c:v>
                </c:pt>
                <c:pt idx="516">
                  <c:v>0.31036999999999998</c:v>
                </c:pt>
                <c:pt idx="517">
                  <c:v>0.15215000000000001</c:v>
                </c:pt>
                <c:pt idx="518">
                  <c:v>0.26959</c:v>
                </c:pt>
                <c:pt idx="519">
                  <c:v>0.18343999999999999</c:v>
                </c:pt>
                <c:pt idx="520">
                  <c:v>0.31794</c:v>
                </c:pt>
                <c:pt idx="521">
                  <c:v>0.15289</c:v>
                </c:pt>
                <c:pt idx="522">
                  <c:v>0.11627999999999999</c:v>
                </c:pt>
                <c:pt idx="523">
                  <c:v>0.12948000000000001</c:v>
                </c:pt>
                <c:pt idx="524">
                  <c:v>0.18465999999999999</c:v>
                </c:pt>
                <c:pt idx="525">
                  <c:v>0.24526000000000001</c:v>
                </c:pt>
                <c:pt idx="526">
                  <c:v>0.32085000000000002</c:v>
                </c:pt>
                <c:pt idx="527">
                  <c:v>0.22116</c:v>
                </c:pt>
                <c:pt idx="528">
                  <c:v>0.31365999999999999</c:v>
                </c:pt>
                <c:pt idx="529">
                  <c:v>0.20147999999999999</c:v>
                </c:pt>
                <c:pt idx="530">
                  <c:v>0.29693999999999998</c:v>
                </c:pt>
                <c:pt idx="531">
                  <c:v>0.14258999999999999</c:v>
                </c:pt>
                <c:pt idx="532">
                  <c:v>0.22311</c:v>
                </c:pt>
                <c:pt idx="533">
                  <c:v>0.14341999999999999</c:v>
                </c:pt>
                <c:pt idx="534">
                  <c:v>0.18690999999999999</c:v>
                </c:pt>
                <c:pt idx="535">
                  <c:v>0.27479999999999999</c:v>
                </c:pt>
                <c:pt idx="536">
                  <c:v>0.20338999999999999</c:v>
                </c:pt>
                <c:pt idx="537">
                  <c:v>0.22359999999999999</c:v>
                </c:pt>
                <c:pt idx="538">
                  <c:v>0.13161</c:v>
                </c:pt>
                <c:pt idx="539">
                  <c:v>0.13821</c:v>
                </c:pt>
                <c:pt idx="540">
                  <c:v>0.16447000000000001</c:v>
                </c:pt>
                <c:pt idx="541">
                  <c:v>0.27628000000000003</c:v>
                </c:pt>
                <c:pt idx="542">
                  <c:v>0.30042000000000002</c:v>
                </c:pt>
                <c:pt idx="543">
                  <c:v>0.13858000000000001</c:v>
                </c:pt>
                <c:pt idx="544">
                  <c:v>0.17505999999999999</c:v>
                </c:pt>
                <c:pt idx="545">
                  <c:v>0.16511999999999999</c:v>
                </c:pt>
                <c:pt idx="546">
                  <c:v>0.17552999999999999</c:v>
                </c:pt>
                <c:pt idx="547">
                  <c:v>0.31879000000000002</c:v>
                </c:pt>
                <c:pt idx="548">
                  <c:v>0.25061</c:v>
                </c:pt>
                <c:pt idx="549">
                  <c:v>0.32689000000000001</c:v>
                </c:pt>
                <c:pt idx="550">
                  <c:v>0.27789000000000003</c:v>
                </c:pt>
                <c:pt idx="551">
                  <c:v>0.32726</c:v>
                </c:pt>
                <c:pt idx="552">
                  <c:v>0.14554</c:v>
                </c:pt>
                <c:pt idx="553">
                  <c:v>0.27822999999999998</c:v>
                </c:pt>
                <c:pt idx="554">
                  <c:v>0.18978999999999999</c:v>
                </c:pt>
                <c:pt idx="555">
                  <c:v>0.25187999999999999</c:v>
                </c:pt>
                <c:pt idx="556">
                  <c:v>0.27892</c:v>
                </c:pt>
                <c:pt idx="557">
                  <c:v>0.13385</c:v>
                </c:pt>
                <c:pt idx="558">
                  <c:v>0.19059000000000001</c:v>
                </c:pt>
                <c:pt idx="559">
                  <c:v>0.32138</c:v>
                </c:pt>
                <c:pt idx="560">
                  <c:v>0.16702</c:v>
                </c:pt>
                <c:pt idx="561">
                  <c:v>0.12113</c:v>
                </c:pt>
                <c:pt idx="562">
                  <c:v>0.32256000000000001</c:v>
                </c:pt>
                <c:pt idx="563">
                  <c:v>0.17831</c:v>
                </c:pt>
                <c:pt idx="564">
                  <c:v>0.28145999999999999</c:v>
                </c:pt>
                <c:pt idx="565">
                  <c:v>0.32377</c:v>
                </c:pt>
                <c:pt idx="566">
                  <c:v>0.20982999999999999</c:v>
                </c:pt>
                <c:pt idx="567">
                  <c:v>0.30787999999999999</c:v>
                </c:pt>
                <c:pt idx="568">
                  <c:v>0.28499000000000002</c:v>
                </c:pt>
                <c:pt idx="569">
                  <c:v>0.18235999999999999</c:v>
                </c:pt>
                <c:pt idx="570">
                  <c:v>0.31219000000000002</c:v>
                </c:pt>
                <c:pt idx="571">
                  <c:v>0.18521000000000001</c:v>
                </c:pt>
                <c:pt idx="572">
                  <c:v>0.29421000000000003</c:v>
                </c:pt>
                <c:pt idx="573">
                  <c:v>0.29658000000000001</c:v>
                </c:pt>
                <c:pt idx="574">
                  <c:v>0.29952000000000001</c:v>
                </c:pt>
                <c:pt idx="575">
                  <c:v>0.32688</c:v>
                </c:pt>
                <c:pt idx="576">
                  <c:v>0.30203000000000002</c:v>
                </c:pt>
                <c:pt idx="577">
                  <c:v>0.16183</c:v>
                </c:pt>
                <c:pt idx="578">
                  <c:v>0.14871000000000001</c:v>
                </c:pt>
                <c:pt idx="579">
                  <c:v>0.2495</c:v>
                </c:pt>
                <c:pt idx="580">
                  <c:v>0.33008999999999999</c:v>
                </c:pt>
                <c:pt idx="581">
                  <c:v>0.19596</c:v>
                </c:pt>
                <c:pt idx="582">
                  <c:v>0.21117</c:v>
                </c:pt>
                <c:pt idx="583">
                  <c:v>0.30618000000000001</c:v>
                </c:pt>
                <c:pt idx="584">
                  <c:v>0.34997</c:v>
                </c:pt>
                <c:pt idx="585">
                  <c:v>0.25135000000000002</c:v>
                </c:pt>
                <c:pt idx="586">
                  <c:v>0.33228999999999997</c:v>
                </c:pt>
                <c:pt idx="587">
                  <c:v>0.27951999999999999</c:v>
                </c:pt>
                <c:pt idx="588">
                  <c:v>0.30884</c:v>
                </c:pt>
                <c:pt idx="589">
                  <c:v>0.12978000000000001</c:v>
                </c:pt>
                <c:pt idx="590">
                  <c:v>0.21496000000000001</c:v>
                </c:pt>
                <c:pt idx="591">
                  <c:v>0.31154999999999999</c:v>
                </c:pt>
                <c:pt idx="592">
                  <c:v>0.25857999999999998</c:v>
                </c:pt>
                <c:pt idx="593">
                  <c:v>0.28623999999999999</c:v>
                </c:pt>
                <c:pt idx="594">
                  <c:v>0.15556</c:v>
                </c:pt>
                <c:pt idx="595">
                  <c:v>0.23710000000000001</c:v>
                </c:pt>
                <c:pt idx="596">
                  <c:v>0.36886999999999998</c:v>
                </c:pt>
                <c:pt idx="597">
                  <c:v>0.17169000000000001</c:v>
                </c:pt>
                <c:pt idx="598">
                  <c:v>0.37114000000000003</c:v>
                </c:pt>
                <c:pt idx="599">
                  <c:v>0.21249999999999999</c:v>
                </c:pt>
                <c:pt idx="600">
                  <c:v>0.37348999999999999</c:v>
                </c:pt>
                <c:pt idx="601">
                  <c:v>0.17297999999999999</c:v>
                </c:pt>
                <c:pt idx="602">
                  <c:v>0.37809999999999999</c:v>
                </c:pt>
                <c:pt idx="603">
                  <c:v>0.19541</c:v>
                </c:pt>
                <c:pt idx="604">
                  <c:v>0.38035000000000002</c:v>
                </c:pt>
                <c:pt idx="605">
                  <c:v>0.25597999999999999</c:v>
                </c:pt>
                <c:pt idx="606">
                  <c:v>0.19947999999999999</c:v>
                </c:pt>
                <c:pt idx="607">
                  <c:v>0.28004000000000001</c:v>
                </c:pt>
                <c:pt idx="608">
                  <c:v>0.34084999999999999</c:v>
                </c:pt>
                <c:pt idx="609">
                  <c:v>0.38786999999999999</c:v>
                </c:pt>
                <c:pt idx="610">
                  <c:v>0.34279999999999999</c:v>
                </c:pt>
                <c:pt idx="611">
                  <c:v>0.34422999999999998</c:v>
                </c:pt>
                <c:pt idx="612">
                  <c:v>0.28658</c:v>
                </c:pt>
                <c:pt idx="613">
                  <c:v>0.31884000000000001</c:v>
                </c:pt>
                <c:pt idx="614">
                  <c:v>0.26939000000000002</c:v>
                </c:pt>
                <c:pt idx="615">
                  <c:v>0.26974999999999999</c:v>
                </c:pt>
                <c:pt idx="616">
                  <c:v>0.29411999999999999</c:v>
                </c:pt>
                <c:pt idx="617">
                  <c:v>0.40966999999999998</c:v>
                </c:pt>
                <c:pt idx="618">
                  <c:v>0.29448999999999997</c:v>
                </c:pt>
                <c:pt idx="619">
                  <c:v>0.41098000000000001</c:v>
                </c:pt>
                <c:pt idx="620">
                  <c:v>0.41226000000000002</c:v>
                </c:pt>
                <c:pt idx="621">
                  <c:v>0.40412999999999999</c:v>
                </c:pt>
                <c:pt idx="622">
                  <c:v>0.19216</c:v>
                </c:pt>
                <c:pt idx="623">
                  <c:v>0.30025000000000002</c:v>
                </c:pt>
                <c:pt idx="624">
                  <c:v>0.40899000000000002</c:v>
                </c:pt>
                <c:pt idx="625">
                  <c:v>0.42251</c:v>
                </c:pt>
                <c:pt idx="626">
                  <c:v>0.41532000000000002</c:v>
                </c:pt>
                <c:pt idx="627">
                  <c:v>0.42292999999999997</c:v>
                </c:pt>
                <c:pt idx="628">
                  <c:v>0.39644000000000001</c:v>
                </c:pt>
                <c:pt idx="629">
                  <c:v>0.42499999999999999</c:v>
                </c:pt>
                <c:pt idx="630">
                  <c:v>0.21376999999999999</c:v>
                </c:pt>
                <c:pt idx="631">
                  <c:v>0.16374</c:v>
                </c:pt>
                <c:pt idx="632">
                  <c:v>0.33976000000000001</c:v>
                </c:pt>
                <c:pt idx="633">
                  <c:v>0.39973999999999998</c:v>
                </c:pt>
                <c:pt idx="634">
                  <c:v>0.34122000000000002</c:v>
                </c:pt>
                <c:pt idx="635">
                  <c:v>0.40217999999999998</c:v>
                </c:pt>
                <c:pt idx="636">
                  <c:v>0.24967</c:v>
                </c:pt>
                <c:pt idx="637">
                  <c:v>0.42496</c:v>
                </c:pt>
                <c:pt idx="638">
                  <c:v>0.26893</c:v>
                </c:pt>
                <c:pt idx="639">
                  <c:v>0.25261</c:v>
                </c:pt>
                <c:pt idx="640">
                  <c:v>0.34733000000000003</c:v>
                </c:pt>
                <c:pt idx="641">
                  <c:v>0.25355</c:v>
                </c:pt>
                <c:pt idx="642">
                  <c:v>0.23133999999999999</c:v>
                </c:pt>
                <c:pt idx="643">
                  <c:v>0.24353</c:v>
                </c:pt>
                <c:pt idx="644">
                  <c:v>0.35222999999999999</c:v>
                </c:pt>
                <c:pt idx="645">
                  <c:v>0.38464999999999999</c:v>
                </c:pt>
                <c:pt idx="646">
                  <c:v>0.24426999999999999</c:v>
                </c:pt>
                <c:pt idx="647">
                  <c:v>0.44190000000000002</c:v>
                </c:pt>
                <c:pt idx="648">
                  <c:v>0.38746000000000003</c:v>
                </c:pt>
                <c:pt idx="649">
                  <c:v>0.24706</c:v>
                </c:pt>
                <c:pt idx="650">
                  <c:v>0.43726999999999999</c:v>
                </c:pt>
                <c:pt idx="651">
                  <c:v>0.27861999999999998</c:v>
                </c:pt>
                <c:pt idx="652">
                  <c:v>0.41732000000000002</c:v>
                </c:pt>
                <c:pt idx="653">
                  <c:v>0.24709999999999999</c:v>
                </c:pt>
                <c:pt idx="654">
                  <c:v>0.32554</c:v>
                </c:pt>
                <c:pt idx="655">
                  <c:v>0.22731999999999999</c:v>
                </c:pt>
                <c:pt idx="656">
                  <c:v>0.24543999999999999</c:v>
                </c:pt>
                <c:pt idx="657">
                  <c:v>0.43874000000000002</c:v>
                </c:pt>
                <c:pt idx="658">
                  <c:v>0.42476000000000003</c:v>
                </c:pt>
                <c:pt idx="659">
                  <c:v>0.31019999999999998</c:v>
                </c:pt>
              </c:numCache>
            </c:numRef>
          </c:yVal>
          <c:smooth val="0"/>
          <c:extLst>
            <c:ext xmlns:c16="http://schemas.microsoft.com/office/drawing/2014/chart" uri="{C3380CC4-5D6E-409C-BE32-E72D297353CC}">
              <c16:uniqueId val="{00000000-96FA-4B3B-A3A9-DEE75E9847FF}"/>
            </c:ext>
          </c:extLst>
        </c:ser>
        <c:ser>
          <c:idx val="1"/>
          <c:order val="1"/>
          <c:tx>
            <c:v>Girls</c:v>
          </c:tx>
          <c:spPr>
            <a:ln w="25400" cap="rnd">
              <a:noFill/>
              <a:round/>
            </a:ln>
            <a:effectLst/>
          </c:spPr>
          <c:marker>
            <c:symbol val="circle"/>
            <c:size val="5"/>
            <c:spPr>
              <a:solidFill>
                <a:srgbClr val="C08AE2"/>
              </a:solidFill>
              <a:ln w="9525">
                <a:solidFill>
                  <a:srgbClr val="7D3B78"/>
                </a:solidFill>
              </a:ln>
              <a:effectLst/>
            </c:spPr>
          </c:marker>
          <c:dPt>
            <c:idx val="604"/>
            <c:marker>
              <c:symbol val="circle"/>
              <c:size val="5"/>
              <c:spPr>
                <a:solidFill>
                  <a:srgbClr val="CC99FF"/>
                </a:solidFill>
                <a:ln w="9525">
                  <a:solidFill>
                    <a:srgbClr val="7D3B78"/>
                  </a:solidFill>
                </a:ln>
                <a:effectLst/>
              </c:spPr>
            </c:marker>
            <c:bubble3D val="0"/>
            <c:extLst>
              <c:ext xmlns:c16="http://schemas.microsoft.com/office/drawing/2014/chart" uri="{C3380CC4-5D6E-409C-BE32-E72D297353CC}">
                <c16:uniqueId val="{00000001-96FA-4B3B-A3A9-DEE75E9847FF}"/>
              </c:ext>
            </c:extLst>
          </c:dPt>
          <c:trendline>
            <c:spPr>
              <a:ln w="19050" cap="rnd">
                <a:solidFill>
                  <a:srgbClr val="7030A0"/>
                </a:solidFill>
                <a:prstDash val="sysDot"/>
              </a:ln>
              <a:effectLst/>
            </c:spPr>
            <c:trendlineType val="poly"/>
            <c:order val="2"/>
            <c:dispRSqr val="0"/>
            <c:dispEq val="0"/>
          </c:trendline>
          <c:xVal>
            <c:numRef>
              <c:f>'Grade 3 Reading by Sex'!$C$662:$C$1394</c:f>
              <c:numCache>
                <c:formatCode>General</c:formatCode>
                <c:ptCount val="733"/>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2</c:v>
                </c:pt>
                <c:pt idx="41">
                  <c:v>2</c:v>
                </c:pt>
                <c:pt idx="42">
                  <c:v>2</c:v>
                </c:pt>
                <c:pt idx="43">
                  <c:v>2</c:v>
                </c:pt>
                <c:pt idx="44">
                  <c:v>2</c:v>
                </c:pt>
                <c:pt idx="45">
                  <c:v>2</c:v>
                </c:pt>
                <c:pt idx="46">
                  <c:v>2</c:v>
                </c:pt>
                <c:pt idx="47">
                  <c:v>2</c:v>
                </c:pt>
                <c:pt idx="48">
                  <c:v>2</c:v>
                </c:pt>
                <c:pt idx="49">
                  <c:v>2</c:v>
                </c:pt>
                <c:pt idx="50">
                  <c:v>3</c:v>
                </c:pt>
                <c:pt idx="51">
                  <c:v>3</c:v>
                </c:pt>
                <c:pt idx="52">
                  <c:v>3</c:v>
                </c:pt>
                <c:pt idx="53">
                  <c:v>3</c:v>
                </c:pt>
                <c:pt idx="54">
                  <c:v>3</c:v>
                </c:pt>
                <c:pt idx="55">
                  <c:v>3</c:v>
                </c:pt>
                <c:pt idx="56">
                  <c:v>3</c:v>
                </c:pt>
                <c:pt idx="57">
                  <c:v>3</c:v>
                </c:pt>
                <c:pt idx="58">
                  <c:v>4</c:v>
                </c:pt>
                <c:pt idx="59">
                  <c:v>4</c:v>
                </c:pt>
                <c:pt idx="60">
                  <c:v>4</c:v>
                </c:pt>
                <c:pt idx="61">
                  <c:v>4</c:v>
                </c:pt>
                <c:pt idx="62">
                  <c:v>4</c:v>
                </c:pt>
                <c:pt idx="63">
                  <c:v>5</c:v>
                </c:pt>
                <c:pt idx="64">
                  <c:v>5</c:v>
                </c:pt>
                <c:pt idx="65">
                  <c:v>5</c:v>
                </c:pt>
                <c:pt idx="66">
                  <c:v>5</c:v>
                </c:pt>
                <c:pt idx="67">
                  <c:v>5</c:v>
                </c:pt>
                <c:pt idx="68">
                  <c:v>5</c:v>
                </c:pt>
                <c:pt idx="69">
                  <c:v>6</c:v>
                </c:pt>
                <c:pt idx="70">
                  <c:v>6</c:v>
                </c:pt>
                <c:pt idx="71">
                  <c:v>6</c:v>
                </c:pt>
                <c:pt idx="72">
                  <c:v>6</c:v>
                </c:pt>
                <c:pt idx="73">
                  <c:v>6</c:v>
                </c:pt>
                <c:pt idx="74">
                  <c:v>6</c:v>
                </c:pt>
                <c:pt idx="75">
                  <c:v>7</c:v>
                </c:pt>
                <c:pt idx="76">
                  <c:v>7</c:v>
                </c:pt>
                <c:pt idx="77">
                  <c:v>7</c:v>
                </c:pt>
                <c:pt idx="78">
                  <c:v>7</c:v>
                </c:pt>
                <c:pt idx="79">
                  <c:v>7</c:v>
                </c:pt>
                <c:pt idx="80">
                  <c:v>7</c:v>
                </c:pt>
                <c:pt idx="81">
                  <c:v>7</c:v>
                </c:pt>
                <c:pt idx="82">
                  <c:v>8</c:v>
                </c:pt>
                <c:pt idx="83">
                  <c:v>8</c:v>
                </c:pt>
                <c:pt idx="84">
                  <c:v>8</c:v>
                </c:pt>
                <c:pt idx="85">
                  <c:v>8</c:v>
                </c:pt>
                <c:pt idx="86">
                  <c:v>8</c:v>
                </c:pt>
                <c:pt idx="87">
                  <c:v>8</c:v>
                </c:pt>
                <c:pt idx="88">
                  <c:v>8</c:v>
                </c:pt>
                <c:pt idx="89">
                  <c:v>9</c:v>
                </c:pt>
                <c:pt idx="90">
                  <c:v>9</c:v>
                </c:pt>
                <c:pt idx="91">
                  <c:v>9</c:v>
                </c:pt>
                <c:pt idx="92">
                  <c:v>9</c:v>
                </c:pt>
                <c:pt idx="93">
                  <c:v>9</c:v>
                </c:pt>
                <c:pt idx="94">
                  <c:v>9</c:v>
                </c:pt>
                <c:pt idx="95">
                  <c:v>10</c:v>
                </c:pt>
                <c:pt idx="96">
                  <c:v>10</c:v>
                </c:pt>
                <c:pt idx="97">
                  <c:v>10</c:v>
                </c:pt>
                <c:pt idx="98">
                  <c:v>10</c:v>
                </c:pt>
                <c:pt idx="99">
                  <c:v>10</c:v>
                </c:pt>
                <c:pt idx="100">
                  <c:v>10</c:v>
                </c:pt>
                <c:pt idx="101">
                  <c:v>10</c:v>
                </c:pt>
                <c:pt idx="102">
                  <c:v>10</c:v>
                </c:pt>
                <c:pt idx="103">
                  <c:v>11</c:v>
                </c:pt>
                <c:pt idx="104">
                  <c:v>11</c:v>
                </c:pt>
                <c:pt idx="105">
                  <c:v>11</c:v>
                </c:pt>
                <c:pt idx="106">
                  <c:v>11</c:v>
                </c:pt>
                <c:pt idx="107">
                  <c:v>11</c:v>
                </c:pt>
                <c:pt idx="108">
                  <c:v>11</c:v>
                </c:pt>
                <c:pt idx="109">
                  <c:v>12</c:v>
                </c:pt>
                <c:pt idx="110">
                  <c:v>12</c:v>
                </c:pt>
                <c:pt idx="111">
                  <c:v>12</c:v>
                </c:pt>
                <c:pt idx="112">
                  <c:v>12</c:v>
                </c:pt>
                <c:pt idx="113">
                  <c:v>12</c:v>
                </c:pt>
                <c:pt idx="114">
                  <c:v>12</c:v>
                </c:pt>
                <c:pt idx="115">
                  <c:v>13</c:v>
                </c:pt>
                <c:pt idx="116">
                  <c:v>13</c:v>
                </c:pt>
                <c:pt idx="117">
                  <c:v>13</c:v>
                </c:pt>
                <c:pt idx="118">
                  <c:v>13</c:v>
                </c:pt>
                <c:pt idx="119">
                  <c:v>13</c:v>
                </c:pt>
                <c:pt idx="120">
                  <c:v>13</c:v>
                </c:pt>
                <c:pt idx="121">
                  <c:v>13</c:v>
                </c:pt>
                <c:pt idx="122">
                  <c:v>13</c:v>
                </c:pt>
                <c:pt idx="123">
                  <c:v>14</c:v>
                </c:pt>
                <c:pt idx="124">
                  <c:v>14</c:v>
                </c:pt>
                <c:pt idx="125">
                  <c:v>14</c:v>
                </c:pt>
                <c:pt idx="126">
                  <c:v>14</c:v>
                </c:pt>
                <c:pt idx="127">
                  <c:v>15</c:v>
                </c:pt>
                <c:pt idx="128">
                  <c:v>15</c:v>
                </c:pt>
                <c:pt idx="129">
                  <c:v>15</c:v>
                </c:pt>
                <c:pt idx="130">
                  <c:v>15</c:v>
                </c:pt>
                <c:pt idx="131">
                  <c:v>15</c:v>
                </c:pt>
                <c:pt idx="132">
                  <c:v>15</c:v>
                </c:pt>
                <c:pt idx="133">
                  <c:v>15</c:v>
                </c:pt>
                <c:pt idx="134">
                  <c:v>16</c:v>
                </c:pt>
                <c:pt idx="135">
                  <c:v>16</c:v>
                </c:pt>
                <c:pt idx="136">
                  <c:v>16</c:v>
                </c:pt>
                <c:pt idx="137">
                  <c:v>16</c:v>
                </c:pt>
                <c:pt idx="138">
                  <c:v>16</c:v>
                </c:pt>
                <c:pt idx="139">
                  <c:v>16</c:v>
                </c:pt>
                <c:pt idx="140">
                  <c:v>16</c:v>
                </c:pt>
                <c:pt idx="141">
                  <c:v>17</c:v>
                </c:pt>
                <c:pt idx="142">
                  <c:v>17</c:v>
                </c:pt>
                <c:pt idx="143">
                  <c:v>17</c:v>
                </c:pt>
                <c:pt idx="144">
                  <c:v>17</c:v>
                </c:pt>
                <c:pt idx="145">
                  <c:v>17</c:v>
                </c:pt>
                <c:pt idx="146">
                  <c:v>17</c:v>
                </c:pt>
                <c:pt idx="147">
                  <c:v>17</c:v>
                </c:pt>
                <c:pt idx="148">
                  <c:v>17</c:v>
                </c:pt>
                <c:pt idx="149">
                  <c:v>17</c:v>
                </c:pt>
                <c:pt idx="150">
                  <c:v>18</c:v>
                </c:pt>
                <c:pt idx="151">
                  <c:v>18</c:v>
                </c:pt>
                <c:pt idx="152">
                  <c:v>18</c:v>
                </c:pt>
                <c:pt idx="153">
                  <c:v>18</c:v>
                </c:pt>
                <c:pt idx="154">
                  <c:v>18</c:v>
                </c:pt>
                <c:pt idx="155">
                  <c:v>19</c:v>
                </c:pt>
                <c:pt idx="156">
                  <c:v>19</c:v>
                </c:pt>
                <c:pt idx="157">
                  <c:v>19</c:v>
                </c:pt>
                <c:pt idx="158">
                  <c:v>19</c:v>
                </c:pt>
                <c:pt idx="159">
                  <c:v>19</c:v>
                </c:pt>
                <c:pt idx="160">
                  <c:v>19</c:v>
                </c:pt>
                <c:pt idx="161">
                  <c:v>19</c:v>
                </c:pt>
                <c:pt idx="162">
                  <c:v>20</c:v>
                </c:pt>
                <c:pt idx="163">
                  <c:v>20</c:v>
                </c:pt>
                <c:pt idx="164">
                  <c:v>20</c:v>
                </c:pt>
                <c:pt idx="165">
                  <c:v>20</c:v>
                </c:pt>
                <c:pt idx="166">
                  <c:v>20</c:v>
                </c:pt>
                <c:pt idx="167">
                  <c:v>20</c:v>
                </c:pt>
                <c:pt idx="168">
                  <c:v>20</c:v>
                </c:pt>
                <c:pt idx="169">
                  <c:v>20</c:v>
                </c:pt>
                <c:pt idx="170">
                  <c:v>20</c:v>
                </c:pt>
                <c:pt idx="171">
                  <c:v>20</c:v>
                </c:pt>
                <c:pt idx="172">
                  <c:v>21</c:v>
                </c:pt>
                <c:pt idx="173">
                  <c:v>21</c:v>
                </c:pt>
                <c:pt idx="174">
                  <c:v>21</c:v>
                </c:pt>
                <c:pt idx="175">
                  <c:v>21</c:v>
                </c:pt>
                <c:pt idx="176">
                  <c:v>21</c:v>
                </c:pt>
                <c:pt idx="177">
                  <c:v>21</c:v>
                </c:pt>
                <c:pt idx="178">
                  <c:v>21</c:v>
                </c:pt>
                <c:pt idx="179">
                  <c:v>21</c:v>
                </c:pt>
                <c:pt idx="180">
                  <c:v>21</c:v>
                </c:pt>
                <c:pt idx="181">
                  <c:v>21</c:v>
                </c:pt>
                <c:pt idx="182">
                  <c:v>21</c:v>
                </c:pt>
                <c:pt idx="183">
                  <c:v>21</c:v>
                </c:pt>
                <c:pt idx="184">
                  <c:v>22</c:v>
                </c:pt>
                <c:pt idx="185">
                  <c:v>22</c:v>
                </c:pt>
                <c:pt idx="186">
                  <c:v>22</c:v>
                </c:pt>
                <c:pt idx="187">
                  <c:v>22</c:v>
                </c:pt>
                <c:pt idx="188">
                  <c:v>22</c:v>
                </c:pt>
                <c:pt idx="189">
                  <c:v>22</c:v>
                </c:pt>
                <c:pt idx="190">
                  <c:v>22</c:v>
                </c:pt>
                <c:pt idx="191">
                  <c:v>22</c:v>
                </c:pt>
                <c:pt idx="192">
                  <c:v>22</c:v>
                </c:pt>
                <c:pt idx="193">
                  <c:v>22</c:v>
                </c:pt>
                <c:pt idx="194">
                  <c:v>22</c:v>
                </c:pt>
                <c:pt idx="195">
                  <c:v>22</c:v>
                </c:pt>
                <c:pt idx="196">
                  <c:v>23</c:v>
                </c:pt>
                <c:pt idx="197">
                  <c:v>23</c:v>
                </c:pt>
                <c:pt idx="198">
                  <c:v>23</c:v>
                </c:pt>
                <c:pt idx="199">
                  <c:v>23</c:v>
                </c:pt>
                <c:pt idx="200">
                  <c:v>23</c:v>
                </c:pt>
                <c:pt idx="201">
                  <c:v>23</c:v>
                </c:pt>
                <c:pt idx="202">
                  <c:v>23</c:v>
                </c:pt>
                <c:pt idx="203">
                  <c:v>23</c:v>
                </c:pt>
                <c:pt idx="204">
                  <c:v>23</c:v>
                </c:pt>
                <c:pt idx="205">
                  <c:v>23</c:v>
                </c:pt>
                <c:pt idx="206">
                  <c:v>23</c:v>
                </c:pt>
                <c:pt idx="207">
                  <c:v>23</c:v>
                </c:pt>
                <c:pt idx="208">
                  <c:v>23</c:v>
                </c:pt>
                <c:pt idx="209">
                  <c:v>23</c:v>
                </c:pt>
                <c:pt idx="210">
                  <c:v>23</c:v>
                </c:pt>
                <c:pt idx="211">
                  <c:v>24</c:v>
                </c:pt>
                <c:pt idx="212">
                  <c:v>24</c:v>
                </c:pt>
                <c:pt idx="213">
                  <c:v>24</c:v>
                </c:pt>
                <c:pt idx="214">
                  <c:v>24</c:v>
                </c:pt>
                <c:pt idx="215">
                  <c:v>24</c:v>
                </c:pt>
                <c:pt idx="216">
                  <c:v>24</c:v>
                </c:pt>
                <c:pt idx="217">
                  <c:v>24</c:v>
                </c:pt>
                <c:pt idx="218">
                  <c:v>24</c:v>
                </c:pt>
                <c:pt idx="219">
                  <c:v>24</c:v>
                </c:pt>
                <c:pt idx="220">
                  <c:v>24</c:v>
                </c:pt>
                <c:pt idx="221">
                  <c:v>24</c:v>
                </c:pt>
                <c:pt idx="222">
                  <c:v>24</c:v>
                </c:pt>
                <c:pt idx="223">
                  <c:v>24</c:v>
                </c:pt>
                <c:pt idx="224">
                  <c:v>24</c:v>
                </c:pt>
                <c:pt idx="225">
                  <c:v>24</c:v>
                </c:pt>
                <c:pt idx="226">
                  <c:v>24</c:v>
                </c:pt>
                <c:pt idx="227">
                  <c:v>24</c:v>
                </c:pt>
                <c:pt idx="228">
                  <c:v>24</c:v>
                </c:pt>
                <c:pt idx="229">
                  <c:v>25</c:v>
                </c:pt>
                <c:pt idx="230">
                  <c:v>25</c:v>
                </c:pt>
                <c:pt idx="231">
                  <c:v>25</c:v>
                </c:pt>
                <c:pt idx="232">
                  <c:v>25</c:v>
                </c:pt>
                <c:pt idx="233">
                  <c:v>25</c:v>
                </c:pt>
                <c:pt idx="234">
                  <c:v>25</c:v>
                </c:pt>
                <c:pt idx="235">
                  <c:v>25</c:v>
                </c:pt>
                <c:pt idx="236">
                  <c:v>25</c:v>
                </c:pt>
                <c:pt idx="237">
                  <c:v>25</c:v>
                </c:pt>
                <c:pt idx="238">
                  <c:v>25</c:v>
                </c:pt>
                <c:pt idx="239">
                  <c:v>25</c:v>
                </c:pt>
                <c:pt idx="240">
                  <c:v>25</c:v>
                </c:pt>
                <c:pt idx="241">
                  <c:v>25</c:v>
                </c:pt>
                <c:pt idx="242">
                  <c:v>25</c:v>
                </c:pt>
                <c:pt idx="243">
                  <c:v>25</c:v>
                </c:pt>
                <c:pt idx="244">
                  <c:v>25</c:v>
                </c:pt>
                <c:pt idx="245">
                  <c:v>25</c:v>
                </c:pt>
                <c:pt idx="246">
                  <c:v>26</c:v>
                </c:pt>
                <c:pt idx="247">
                  <c:v>26</c:v>
                </c:pt>
                <c:pt idx="248">
                  <c:v>26</c:v>
                </c:pt>
                <c:pt idx="249">
                  <c:v>26</c:v>
                </c:pt>
                <c:pt idx="250">
                  <c:v>26</c:v>
                </c:pt>
                <c:pt idx="251">
                  <c:v>26</c:v>
                </c:pt>
                <c:pt idx="252">
                  <c:v>26</c:v>
                </c:pt>
                <c:pt idx="253">
                  <c:v>26</c:v>
                </c:pt>
                <c:pt idx="254">
                  <c:v>26</c:v>
                </c:pt>
                <c:pt idx="255">
                  <c:v>26</c:v>
                </c:pt>
                <c:pt idx="256">
                  <c:v>26</c:v>
                </c:pt>
                <c:pt idx="257">
                  <c:v>26</c:v>
                </c:pt>
                <c:pt idx="258">
                  <c:v>26</c:v>
                </c:pt>
                <c:pt idx="259">
                  <c:v>26</c:v>
                </c:pt>
                <c:pt idx="260">
                  <c:v>26</c:v>
                </c:pt>
                <c:pt idx="261">
                  <c:v>26</c:v>
                </c:pt>
                <c:pt idx="262">
                  <c:v>26</c:v>
                </c:pt>
                <c:pt idx="263">
                  <c:v>26</c:v>
                </c:pt>
                <c:pt idx="264">
                  <c:v>27</c:v>
                </c:pt>
                <c:pt idx="265">
                  <c:v>27</c:v>
                </c:pt>
                <c:pt idx="266">
                  <c:v>28</c:v>
                </c:pt>
                <c:pt idx="267">
                  <c:v>28</c:v>
                </c:pt>
                <c:pt idx="268">
                  <c:v>28</c:v>
                </c:pt>
                <c:pt idx="269">
                  <c:v>28</c:v>
                </c:pt>
                <c:pt idx="270">
                  <c:v>28</c:v>
                </c:pt>
                <c:pt idx="271">
                  <c:v>28</c:v>
                </c:pt>
                <c:pt idx="272">
                  <c:v>29</c:v>
                </c:pt>
                <c:pt idx="273">
                  <c:v>29</c:v>
                </c:pt>
                <c:pt idx="274">
                  <c:v>29</c:v>
                </c:pt>
                <c:pt idx="275">
                  <c:v>29</c:v>
                </c:pt>
                <c:pt idx="276">
                  <c:v>29</c:v>
                </c:pt>
                <c:pt idx="277">
                  <c:v>29</c:v>
                </c:pt>
                <c:pt idx="278">
                  <c:v>29</c:v>
                </c:pt>
                <c:pt idx="279">
                  <c:v>29</c:v>
                </c:pt>
                <c:pt idx="280">
                  <c:v>30</c:v>
                </c:pt>
                <c:pt idx="281">
                  <c:v>30</c:v>
                </c:pt>
                <c:pt idx="282">
                  <c:v>30</c:v>
                </c:pt>
                <c:pt idx="283">
                  <c:v>30</c:v>
                </c:pt>
                <c:pt idx="284">
                  <c:v>31</c:v>
                </c:pt>
                <c:pt idx="285">
                  <c:v>31</c:v>
                </c:pt>
                <c:pt idx="286">
                  <c:v>31</c:v>
                </c:pt>
                <c:pt idx="287">
                  <c:v>32</c:v>
                </c:pt>
                <c:pt idx="288">
                  <c:v>32</c:v>
                </c:pt>
                <c:pt idx="289">
                  <c:v>33</c:v>
                </c:pt>
                <c:pt idx="290">
                  <c:v>34</c:v>
                </c:pt>
                <c:pt idx="291">
                  <c:v>34</c:v>
                </c:pt>
                <c:pt idx="292">
                  <c:v>34</c:v>
                </c:pt>
                <c:pt idx="293">
                  <c:v>34</c:v>
                </c:pt>
                <c:pt idx="294">
                  <c:v>34</c:v>
                </c:pt>
                <c:pt idx="295">
                  <c:v>35</c:v>
                </c:pt>
                <c:pt idx="296">
                  <c:v>35</c:v>
                </c:pt>
                <c:pt idx="297">
                  <c:v>35</c:v>
                </c:pt>
                <c:pt idx="298">
                  <c:v>35</c:v>
                </c:pt>
                <c:pt idx="299">
                  <c:v>35</c:v>
                </c:pt>
                <c:pt idx="300">
                  <c:v>36</c:v>
                </c:pt>
                <c:pt idx="301">
                  <c:v>36</c:v>
                </c:pt>
                <c:pt idx="302">
                  <c:v>36</c:v>
                </c:pt>
                <c:pt idx="303">
                  <c:v>36</c:v>
                </c:pt>
                <c:pt idx="304">
                  <c:v>37</c:v>
                </c:pt>
                <c:pt idx="305">
                  <c:v>37</c:v>
                </c:pt>
                <c:pt idx="306">
                  <c:v>37</c:v>
                </c:pt>
                <c:pt idx="307">
                  <c:v>37</c:v>
                </c:pt>
                <c:pt idx="308">
                  <c:v>37</c:v>
                </c:pt>
                <c:pt idx="309">
                  <c:v>37</c:v>
                </c:pt>
                <c:pt idx="310">
                  <c:v>37</c:v>
                </c:pt>
                <c:pt idx="311">
                  <c:v>38</c:v>
                </c:pt>
                <c:pt idx="312">
                  <c:v>38</c:v>
                </c:pt>
                <c:pt idx="313">
                  <c:v>39</c:v>
                </c:pt>
                <c:pt idx="314">
                  <c:v>39</c:v>
                </c:pt>
                <c:pt idx="315">
                  <c:v>40</c:v>
                </c:pt>
                <c:pt idx="316">
                  <c:v>40</c:v>
                </c:pt>
                <c:pt idx="317">
                  <c:v>40</c:v>
                </c:pt>
                <c:pt idx="318">
                  <c:v>40</c:v>
                </c:pt>
                <c:pt idx="319">
                  <c:v>40</c:v>
                </c:pt>
                <c:pt idx="320">
                  <c:v>40</c:v>
                </c:pt>
                <c:pt idx="321">
                  <c:v>40</c:v>
                </c:pt>
                <c:pt idx="322">
                  <c:v>41</c:v>
                </c:pt>
                <c:pt idx="323">
                  <c:v>41</c:v>
                </c:pt>
                <c:pt idx="324">
                  <c:v>41</c:v>
                </c:pt>
                <c:pt idx="325">
                  <c:v>41</c:v>
                </c:pt>
                <c:pt idx="326">
                  <c:v>41</c:v>
                </c:pt>
                <c:pt idx="327">
                  <c:v>41</c:v>
                </c:pt>
                <c:pt idx="328">
                  <c:v>41</c:v>
                </c:pt>
                <c:pt idx="329">
                  <c:v>41</c:v>
                </c:pt>
                <c:pt idx="330">
                  <c:v>42</c:v>
                </c:pt>
                <c:pt idx="331">
                  <c:v>42</c:v>
                </c:pt>
                <c:pt idx="332">
                  <c:v>42</c:v>
                </c:pt>
                <c:pt idx="333">
                  <c:v>42</c:v>
                </c:pt>
                <c:pt idx="334">
                  <c:v>42</c:v>
                </c:pt>
                <c:pt idx="335">
                  <c:v>42</c:v>
                </c:pt>
                <c:pt idx="336">
                  <c:v>43</c:v>
                </c:pt>
                <c:pt idx="337">
                  <c:v>43</c:v>
                </c:pt>
                <c:pt idx="338">
                  <c:v>43</c:v>
                </c:pt>
                <c:pt idx="339">
                  <c:v>43</c:v>
                </c:pt>
                <c:pt idx="340">
                  <c:v>43</c:v>
                </c:pt>
                <c:pt idx="341">
                  <c:v>44</c:v>
                </c:pt>
                <c:pt idx="342">
                  <c:v>44</c:v>
                </c:pt>
                <c:pt idx="343">
                  <c:v>44</c:v>
                </c:pt>
                <c:pt idx="344">
                  <c:v>44</c:v>
                </c:pt>
                <c:pt idx="345">
                  <c:v>44</c:v>
                </c:pt>
                <c:pt idx="346">
                  <c:v>44</c:v>
                </c:pt>
                <c:pt idx="347">
                  <c:v>44</c:v>
                </c:pt>
                <c:pt idx="348">
                  <c:v>44</c:v>
                </c:pt>
                <c:pt idx="349">
                  <c:v>45</c:v>
                </c:pt>
                <c:pt idx="350">
                  <c:v>45</c:v>
                </c:pt>
                <c:pt idx="351">
                  <c:v>45</c:v>
                </c:pt>
                <c:pt idx="352">
                  <c:v>45</c:v>
                </c:pt>
                <c:pt idx="353">
                  <c:v>45</c:v>
                </c:pt>
                <c:pt idx="354">
                  <c:v>45</c:v>
                </c:pt>
                <c:pt idx="355">
                  <c:v>46</c:v>
                </c:pt>
                <c:pt idx="356">
                  <c:v>46</c:v>
                </c:pt>
                <c:pt idx="357">
                  <c:v>46</c:v>
                </c:pt>
                <c:pt idx="358">
                  <c:v>46</c:v>
                </c:pt>
                <c:pt idx="359">
                  <c:v>46</c:v>
                </c:pt>
                <c:pt idx="360">
                  <c:v>46</c:v>
                </c:pt>
                <c:pt idx="361">
                  <c:v>47</c:v>
                </c:pt>
                <c:pt idx="362">
                  <c:v>47</c:v>
                </c:pt>
                <c:pt idx="363">
                  <c:v>47</c:v>
                </c:pt>
                <c:pt idx="364">
                  <c:v>47</c:v>
                </c:pt>
                <c:pt idx="365">
                  <c:v>47</c:v>
                </c:pt>
                <c:pt idx="366">
                  <c:v>47</c:v>
                </c:pt>
                <c:pt idx="367">
                  <c:v>47</c:v>
                </c:pt>
                <c:pt idx="368">
                  <c:v>47</c:v>
                </c:pt>
                <c:pt idx="369">
                  <c:v>47</c:v>
                </c:pt>
                <c:pt idx="370">
                  <c:v>48</c:v>
                </c:pt>
                <c:pt idx="371">
                  <c:v>48</c:v>
                </c:pt>
                <c:pt idx="372">
                  <c:v>48</c:v>
                </c:pt>
                <c:pt idx="373">
                  <c:v>48</c:v>
                </c:pt>
                <c:pt idx="374">
                  <c:v>48</c:v>
                </c:pt>
                <c:pt idx="375">
                  <c:v>48</c:v>
                </c:pt>
                <c:pt idx="376">
                  <c:v>48</c:v>
                </c:pt>
                <c:pt idx="377">
                  <c:v>48</c:v>
                </c:pt>
                <c:pt idx="378">
                  <c:v>49</c:v>
                </c:pt>
                <c:pt idx="379">
                  <c:v>49</c:v>
                </c:pt>
                <c:pt idx="380">
                  <c:v>49</c:v>
                </c:pt>
                <c:pt idx="381">
                  <c:v>49</c:v>
                </c:pt>
                <c:pt idx="382">
                  <c:v>49</c:v>
                </c:pt>
                <c:pt idx="383">
                  <c:v>49</c:v>
                </c:pt>
                <c:pt idx="384">
                  <c:v>49</c:v>
                </c:pt>
                <c:pt idx="385">
                  <c:v>49</c:v>
                </c:pt>
                <c:pt idx="386">
                  <c:v>49</c:v>
                </c:pt>
                <c:pt idx="387">
                  <c:v>49</c:v>
                </c:pt>
                <c:pt idx="388">
                  <c:v>49</c:v>
                </c:pt>
                <c:pt idx="389">
                  <c:v>49</c:v>
                </c:pt>
                <c:pt idx="390">
                  <c:v>49</c:v>
                </c:pt>
                <c:pt idx="391">
                  <c:v>49</c:v>
                </c:pt>
                <c:pt idx="392">
                  <c:v>49</c:v>
                </c:pt>
                <c:pt idx="393">
                  <c:v>50</c:v>
                </c:pt>
                <c:pt idx="394">
                  <c:v>50</c:v>
                </c:pt>
                <c:pt idx="395">
                  <c:v>50</c:v>
                </c:pt>
                <c:pt idx="396">
                  <c:v>50</c:v>
                </c:pt>
                <c:pt idx="397">
                  <c:v>50</c:v>
                </c:pt>
                <c:pt idx="398">
                  <c:v>50</c:v>
                </c:pt>
                <c:pt idx="399">
                  <c:v>50</c:v>
                </c:pt>
                <c:pt idx="400">
                  <c:v>50</c:v>
                </c:pt>
                <c:pt idx="401">
                  <c:v>50</c:v>
                </c:pt>
                <c:pt idx="402">
                  <c:v>50</c:v>
                </c:pt>
                <c:pt idx="403">
                  <c:v>50</c:v>
                </c:pt>
                <c:pt idx="404">
                  <c:v>50</c:v>
                </c:pt>
                <c:pt idx="405">
                  <c:v>50</c:v>
                </c:pt>
                <c:pt idx="406">
                  <c:v>50</c:v>
                </c:pt>
                <c:pt idx="407">
                  <c:v>51</c:v>
                </c:pt>
                <c:pt idx="408">
                  <c:v>51</c:v>
                </c:pt>
                <c:pt idx="409">
                  <c:v>51</c:v>
                </c:pt>
                <c:pt idx="410">
                  <c:v>51</c:v>
                </c:pt>
                <c:pt idx="411">
                  <c:v>51</c:v>
                </c:pt>
                <c:pt idx="412">
                  <c:v>52</c:v>
                </c:pt>
                <c:pt idx="413">
                  <c:v>52</c:v>
                </c:pt>
                <c:pt idx="414">
                  <c:v>52</c:v>
                </c:pt>
                <c:pt idx="415">
                  <c:v>52</c:v>
                </c:pt>
                <c:pt idx="416">
                  <c:v>52</c:v>
                </c:pt>
                <c:pt idx="417">
                  <c:v>52</c:v>
                </c:pt>
                <c:pt idx="418">
                  <c:v>53</c:v>
                </c:pt>
                <c:pt idx="419">
                  <c:v>54</c:v>
                </c:pt>
                <c:pt idx="420">
                  <c:v>54</c:v>
                </c:pt>
                <c:pt idx="421">
                  <c:v>54</c:v>
                </c:pt>
                <c:pt idx="422">
                  <c:v>55</c:v>
                </c:pt>
                <c:pt idx="423">
                  <c:v>55</c:v>
                </c:pt>
                <c:pt idx="424">
                  <c:v>56</c:v>
                </c:pt>
                <c:pt idx="425">
                  <c:v>57</c:v>
                </c:pt>
                <c:pt idx="426">
                  <c:v>58</c:v>
                </c:pt>
                <c:pt idx="427">
                  <c:v>58</c:v>
                </c:pt>
                <c:pt idx="428">
                  <c:v>60</c:v>
                </c:pt>
                <c:pt idx="429">
                  <c:v>62</c:v>
                </c:pt>
                <c:pt idx="430">
                  <c:v>63</c:v>
                </c:pt>
                <c:pt idx="431">
                  <c:v>63</c:v>
                </c:pt>
                <c:pt idx="432">
                  <c:v>63</c:v>
                </c:pt>
                <c:pt idx="433">
                  <c:v>65</c:v>
                </c:pt>
                <c:pt idx="434">
                  <c:v>65</c:v>
                </c:pt>
                <c:pt idx="435">
                  <c:v>66</c:v>
                </c:pt>
                <c:pt idx="436">
                  <c:v>66</c:v>
                </c:pt>
                <c:pt idx="437">
                  <c:v>66</c:v>
                </c:pt>
                <c:pt idx="438">
                  <c:v>66</c:v>
                </c:pt>
                <c:pt idx="439">
                  <c:v>66</c:v>
                </c:pt>
                <c:pt idx="440">
                  <c:v>67</c:v>
                </c:pt>
                <c:pt idx="441">
                  <c:v>68</c:v>
                </c:pt>
                <c:pt idx="442">
                  <c:v>68</c:v>
                </c:pt>
                <c:pt idx="443">
                  <c:v>68</c:v>
                </c:pt>
                <c:pt idx="444">
                  <c:v>69</c:v>
                </c:pt>
                <c:pt idx="445">
                  <c:v>69</c:v>
                </c:pt>
                <c:pt idx="446">
                  <c:v>70</c:v>
                </c:pt>
                <c:pt idx="447">
                  <c:v>70</c:v>
                </c:pt>
                <c:pt idx="448">
                  <c:v>71</c:v>
                </c:pt>
                <c:pt idx="449">
                  <c:v>72</c:v>
                </c:pt>
                <c:pt idx="450">
                  <c:v>72</c:v>
                </c:pt>
                <c:pt idx="451">
                  <c:v>72</c:v>
                </c:pt>
                <c:pt idx="452">
                  <c:v>72</c:v>
                </c:pt>
                <c:pt idx="453">
                  <c:v>72</c:v>
                </c:pt>
                <c:pt idx="454">
                  <c:v>72</c:v>
                </c:pt>
                <c:pt idx="455">
                  <c:v>72</c:v>
                </c:pt>
                <c:pt idx="456">
                  <c:v>73</c:v>
                </c:pt>
                <c:pt idx="457">
                  <c:v>73</c:v>
                </c:pt>
                <c:pt idx="458">
                  <c:v>74</c:v>
                </c:pt>
                <c:pt idx="459">
                  <c:v>74</c:v>
                </c:pt>
                <c:pt idx="460">
                  <c:v>74</c:v>
                </c:pt>
                <c:pt idx="461">
                  <c:v>74</c:v>
                </c:pt>
                <c:pt idx="462">
                  <c:v>75</c:v>
                </c:pt>
                <c:pt idx="463">
                  <c:v>75</c:v>
                </c:pt>
                <c:pt idx="464">
                  <c:v>75</c:v>
                </c:pt>
                <c:pt idx="465">
                  <c:v>75</c:v>
                </c:pt>
                <c:pt idx="466">
                  <c:v>75</c:v>
                </c:pt>
                <c:pt idx="467">
                  <c:v>75</c:v>
                </c:pt>
                <c:pt idx="468">
                  <c:v>75</c:v>
                </c:pt>
                <c:pt idx="469">
                  <c:v>76</c:v>
                </c:pt>
                <c:pt idx="470">
                  <c:v>76</c:v>
                </c:pt>
                <c:pt idx="471">
                  <c:v>77</c:v>
                </c:pt>
                <c:pt idx="472">
                  <c:v>77</c:v>
                </c:pt>
                <c:pt idx="473">
                  <c:v>77</c:v>
                </c:pt>
                <c:pt idx="474">
                  <c:v>78</c:v>
                </c:pt>
                <c:pt idx="475">
                  <c:v>78</c:v>
                </c:pt>
                <c:pt idx="476">
                  <c:v>80</c:v>
                </c:pt>
                <c:pt idx="477">
                  <c:v>80</c:v>
                </c:pt>
                <c:pt idx="478">
                  <c:v>81</c:v>
                </c:pt>
                <c:pt idx="479">
                  <c:v>81</c:v>
                </c:pt>
                <c:pt idx="480">
                  <c:v>81</c:v>
                </c:pt>
                <c:pt idx="481">
                  <c:v>82</c:v>
                </c:pt>
                <c:pt idx="482">
                  <c:v>82</c:v>
                </c:pt>
                <c:pt idx="483">
                  <c:v>82</c:v>
                </c:pt>
                <c:pt idx="484">
                  <c:v>83</c:v>
                </c:pt>
                <c:pt idx="485">
                  <c:v>83</c:v>
                </c:pt>
                <c:pt idx="486">
                  <c:v>83</c:v>
                </c:pt>
                <c:pt idx="487">
                  <c:v>85</c:v>
                </c:pt>
                <c:pt idx="488">
                  <c:v>85</c:v>
                </c:pt>
                <c:pt idx="489">
                  <c:v>86</c:v>
                </c:pt>
                <c:pt idx="490">
                  <c:v>87</c:v>
                </c:pt>
                <c:pt idx="491">
                  <c:v>89</c:v>
                </c:pt>
                <c:pt idx="492">
                  <c:v>89</c:v>
                </c:pt>
                <c:pt idx="493">
                  <c:v>89</c:v>
                </c:pt>
                <c:pt idx="494">
                  <c:v>91</c:v>
                </c:pt>
                <c:pt idx="495">
                  <c:v>92</c:v>
                </c:pt>
                <c:pt idx="496">
                  <c:v>92</c:v>
                </c:pt>
                <c:pt idx="497">
                  <c:v>92</c:v>
                </c:pt>
                <c:pt idx="498">
                  <c:v>93</c:v>
                </c:pt>
                <c:pt idx="499">
                  <c:v>94</c:v>
                </c:pt>
                <c:pt idx="500">
                  <c:v>94</c:v>
                </c:pt>
                <c:pt idx="501">
                  <c:v>94</c:v>
                </c:pt>
                <c:pt idx="502">
                  <c:v>94</c:v>
                </c:pt>
                <c:pt idx="503">
                  <c:v>94</c:v>
                </c:pt>
                <c:pt idx="504">
                  <c:v>97</c:v>
                </c:pt>
                <c:pt idx="505">
                  <c:v>97</c:v>
                </c:pt>
                <c:pt idx="506">
                  <c:v>97</c:v>
                </c:pt>
                <c:pt idx="507">
                  <c:v>98</c:v>
                </c:pt>
                <c:pt idx="508">
                  <c:v>98</c:v>
                </c:pt>
                <c:pt idx="509">
                  <c:v>98</c:v>
                </c:pt>
                <c:pt idx="510">
                  <c:v>98</c:v>
                </c:pt>
                <c:pt idx="511">
                  <c:v>98</c:v>
                </c:pt>
                <c:pt idx="512">
                  <c:v>99</c:v>
                </c:pt>
                <c:pt idx="513">
                  <c:v>100</c:v>
                </c:pt>
                <c:pt idx="514">
                  <c:v>101</c:v>
                </c:pt>
                <c:pt idx="515">
                  <c:v>101</c:v>
                </c:pt>
                <c:pt idx="516">
                  <c:v>101</c:v>
                </c:pt>
                <c:pt idx="517">
                  <c:v>102</c:v>
                </c:pt>
                <c:pt idx="518">
                  <c:v>102</c:v>
                </c:pt>
                <c:pt idx="519">
                  <c:v>105</c:v>
                </c:pt>
                <c:pt idx="520">
                  <c:v>106</c:v>
                </c:pt>
                <c:pt idx="521">
                  <c:v>108</c:v>
                </c:pt>
                <c:pt idx="522">
                  <c:v>108</c:v>
                </c:pt>
                <c:pt idx="523">
                  <c:v>109</c:v>
                </c:pt>
                <c:pt idx="524">
                  <c:v>109</c:v>
                </c:pt>
                <c:pt idx="525">
                  <c:v>110</c:v>
                </c:pt>
                <c:pt idx="526">
                  <c:v>112</c:v>
                </c:pt>
                <c:pt idx="527">
                  <c:v>112</c:v>
                </c:pt>
                <c:pt idx="528">
                  <c:v>114</c:v>
                </c:pt>
                <c:pt idx="529">
                  <c:v>116</c:v>
                </c:pt>
                <c:pt idx="530">
                  <c:v>116</c:v>
                </c:pt>
                <c:pt idx="531">
                  <c:v>117</c:v>
                </c:pt>
                <c:pt idx="532">
                  <c:v>118</c:v>
                </c:pt>
                <c:pt idx="533">
                  <c:v>118</c:v>
                </c:pt>
                <c:pt idx="534">
                  <c:v>118</c:v>
                </c:pt>
                <c:pt idx="535">
                  <c:v>119</c:v>
                </c:pt>
                <c:pt idx="536">
                  <c:v>119</c:v>
                </c:pt>
                <c:pt idx="537">
                  <c:v>120</c:v>
                </c:pt>
                <c:pt idx="538">
                  <c:v>120</c:v>
                </c:pt>
                <c:pt idx="539">
                  <c:v>121</c:v>
                </c:pt>
                <c:pt idx="540">
                  <c:v>123</c:v>
                </c:pt>
                <c:pt idx="541">
                  <c:v>124</c:v>
                </c:pt>
                <c:pt idx="542">
                  <c:v>125</c:v>
                </c:pt>
                <c:pt idx="543">
                  <c:v>125</c:v>
                </c:pt>
                <c:pt idx="544">
                  <c:v>127</c:v>
                </c:pt>
                <c:pt idx="545">
                  <c:v>128</c:v>
                </c:pt>
                <c:pt idx="546">
                  <c:v>129</c:v>
                </c:pt>
                <c:pt idx="547">
                  <c:v>129</c:v>
                </c:pt>
                <c:pt idx="548">
                  <c:v>130</c:v>
                </c:pt>
                <c:pt idx="549">
                  <c:v>132</c:v>
                </c:pt>
                <c:pt idx="550">
                  <c:v>132</c:v>
                </c:pt>
                <c:pt idx="551">
                  <c:v>133</c:v>
                </c:pt>
                <c:pt idx="552">
                  <c:v>140</c:v>
                </c:pt>
                <c:pt idx="553">
                  <c:v>141</c:v>
                </c:pt>
                <c:pt idx="554">
                  <c:v>142</c:v>
                </c:pt>
                <c:pt idx="555">
                  <c:v>145</c:v>
                </c:pt>
                <c:pt idx="556">
                  <c:v>147</c:v>
                </c:pt>
                <c:pt idx="557">
                  <c:v>148</c:v>
                </c:pt>
                <c:pt idx="558">
                  <c:v>148</c:v>
                </c:pt>
                <c:pt idx="559">
                  <c:v>149</c:v>
                </c:pt>
                <c:pt idx="560">
                  <c:v>150</c:v>
                </c:pt>
                <c:pt idx="561">
                  <c:v>150</c:v>
                </c:pt>
                <c:pt idx="562">
                  <c:v>153</c:v>
                </c:pt>
                <c:pt idx="563">
                  <c:v>153</c:v>
                </c:pt>
                <c:pt idx="564">
                  <c:v>154</c:v>
                </c:pt>
                <c:pt idx="565">
                  <c:v>154</c:v>
                </c:pt>
                <c:pt idx="566">
                  <c:v>156</c:v>
                </c:pt>
                <c:pt idx="567">
                  <c:v>157</c:v>
                </c:pt>
                <c:pt idx="568">
                  <c:v>157</c:v>
                </c:pt>
                <c:pt idx="569">
                  <c:v>158</c:v>
                </c:pt>
                <c:pt idx="570">
                  <c:v>158</c:v>
                </c:pt>
                <c:pt idx="571">
                  <c:v>159</c:v>
                </c:pt>
                <c:pt idx="572">
                  <c:v>160</c:v>
                </c:pt>
                <c:pt idx="573">
                  <c:v>162</c:v>
                </c:pt>
                <c:pt idx="574">
                  <c:v>162</c:v>
                </c:pt>
                <c:pt idx="575">
                  <c:v>163</c:v>
                </c:pt>
                <c:pt idx="576">
                  <c:v>163</c:v>
                </c:pt>
                <c:pt idx="577">
                  <c:v>163</c:v>
                </c:pt>
                <c:pt idx="578">
                  <c:v>164</c:v>
                </c:pt>
                <c:pt idx="579">
                  <c:v>167</c:v>
                </c:pt>
                <c:pt idx="580">
                  <c:v>168</c:v>
                </c:pt>
                <c:pt idx="581">
                  <c:v>168</c:v>
                </c:pt>
                <c:pt idx="582">
                  <c:v>169</c:v>
                </c:pt>
                <c:pt idx="583">
                  <c:v>170</c:v>
                </c:pt>
                <c:pt idx="584">
                  <c:v>170</c:v>
                </c:pt>
                <c:pt idx="585">
                  <c:v>171</c:v>
                </c:pt>
                <c:pt idx="586">
                  <c:v>173</c:v>
                </c:pt>
                <c:pt idx="587">
                  <c:v>174</c:v>
                </c:pt>
                <c:pt idx="588">
                  <c:v>174</c:v>
                </c:pt>
                <c:pt idx="589">
                  <c:v>174</c:v>
                </c:pt>
                <c:pt idx="590">
                  <c:v>176</c:v>
                </c:pt>
                <c:pt idx="591">
                  <c:v>176</c:v>
                </c:pt>
                <c:pt idx="592">
                  <c:v>176</c:v>
                </c:pt>
                <c:pt idx="593">
                  <c:v>178</c:v>
                </c:pt>
                <c:pt idx="594">
                  <c:v>179</c:v>
                </c:pt>
                <c:pt idx="595">
                  <c:v>179</c:v>
                </c:pt>
                <c:pt idx="596">
                  <c:v>182</c:v>
                </c:pt>
                <c:pt idx="597">
                  <c:v>183</c:v>
                </c:pt>
                <c:pt idx="598">
                  <c:v>184</c:v>
                </c:pt>
                <c:pt idx="599">
                  <c:v>184</c:v>
                </c:pt>
                <c:pt idx="600">
                  <c:v>185</c:v>
                </c:pt>
                <c:pt idx="601">
                  <c:v>190</c:v>
                </c:pt>
                <c:pt idx="602">
                  <c:v>191</c:v>
                </c:pt>
                <c:pt idx="603">
                  <c:v>191</c:v>
                </c:pt>
                <c:pt idx="604">
                  <c:v>192</c:v>
                </c:pt>
                <c:pt idx="605">
                  <c:v>192</c:v>
                </c:pt>
                <c:pt idx="606">
                  <c:v>193</c:v>
                </c:pt>
                <c:pt idx="607">
                  <c:v>194</c:v>
                </c:pt>
                <c:pt idx="608">
                  <c:v>194</c:v>
                </c:pt>
                <c:pt idx="609">
                  <c:v>195</c:v>
                </c:pt>
                <c:pt idx="610">
                  <c:v>196</c:v>
                </c:pt>
                <c:pt idx="611">
                  <c:v>197</c:v>
                </c:pt>
                <c:pt idx="612">
                  <c:v>198</c:v>
                </c:pt>
                <c:pt idx="613">
                  <c:v>198</c:v>
                </c:pt>
                <c:pt idx="614">
                  <c:v>200</c:v>
                </c:pt>
                <c:pt idx="615">
                  <c:v>202</c:v>
                </c:pt>
                <c:pt idx="616">
                  <c:v>203</c:v>
                </c:pt>
                <c:pt idx="617">
                  <c:v>206</c:v>
                </c:pt>
                <c:pt idx="618">
                  <c:v>208</c:v>
                </c:pt>
                <c:pt idx="619">
                  <c:v>208</c:v>
                </c:pt>
                <c:pt idx="620">
                  <c:v>209</c:v>
                </c:pt>
                <c:pt idx="621">
                  <c:v>214</c:v>
                </c:pt>
                <c:pt idx="622">
                  <c:v>214</c:v>
                </c:pt>
                <c:pt idx="623">
                  <c:v>214</c:v>
                </c:pt>
                <c:pt idx="624">
                  <c:v>217</c:v>
                </c:pt>
                <c:pt idx="625">
                  <c:v>219</c:v>
                </c:pt>
                <c:pt idx="626">
                  <c:v>221</c:v>
                </c:pt>
                <c:pt idx="627">
                  <c:v>222</c:v>
                </c:pt>
                <c:pt idx="628">
                  <c:v>222</c:v>
                </c:pt>
                <c:pt idx="629">
                  <c:v>224</c:v>
                </c:pt>
                <c:pt idx="630">
                  <c:v>225</c:v>
                </c:pt>
                <c:pt idx="631">
                  <c:v>225</c:v>
                </c:pt>
                <c:pt idx="632">
                  <c:v>225</c:v>
                </c:pt>
                <c:pt idx="633">
                  <c:v>226</c:v>
                </c:pt>
                <c:pt idx="634">
                  <c:v>226</c:v>
                </c:pt>
                <c:pt idx="635">
                  <c:v>227</c:v>
                </c:pt>
                <c:pt idx="636">
                  <c:v>227</c:v>
                </c:pt>
                <c:pt idx="637">
                  <c:v>229</c:v>
                </c:pt>
                <c:pt idx="638">
                  <c:v>232</c:v>
                </c:pt>
                <c:pt idx="639">
                  <c:v>233</c:v>
                </c:pt>
                <c:pt idx="640">
                  <c:v>236</c:v>
                </c:pt>
                <c:pt idx="641">
                  <c:v>238</c:v>
                </c:pt>
                <c:pt idx="642">
                  <c:v>241</c:v>
                </c:pt>
                <c:pt idx="643">
                  <c:v>243</c:v>
                </c:pt>
                <c:pt idx="644">
                  <c:v>243</c:v>
                </c:pt>
                <c:pt idx="645">
                  <c:v>244</c:v>
                </c:pt>
                <c:pt idx="646">
                  <c:v>247</c:v>
                </c:pt>
                <c:pt idx="647">
                  <c:v>247</c:v>
                </c:pt>
                <c:pt idx="648">
                  <c:v>248</c:v>
                </c:pt>
                <c:pt idx="649">
                  <c:v>250</c:v>
                </c:pt>
                <c:pt idx="650">
                  <c:v>252</c:v>
                </c:pt>
                <c:pt idx="651">
                  <c:v>253</c:v>
                </c:pt>
                <c:pt idx="652">
                  <c:v>253</c:v>
                </c:pt>
                <c:pt idx="653">
                  <c:v>253</c:v>
                </c:pt>
                <c:pt idx="654">
                  <c:v>254</c:v>
                </c:pt>
                <c:pt idx="655">
                  <c:v>255</c:v>
                </c:pt>
                <c:pt idx="656">
                  <c:v>255</c:v>
                </c:pt>
                <c:pt idx="657">
                  <c:v>256</c:v>
                </c:pt>
                <c:pt idx="658">
                  <c:v>261</c:v>
                </c:pt>
                <c:pt idx="659">
                  <c:v>263</c:v>
                </c:pt>
                <c:pt idx="660">
                  <c:v>264</c:v>
                </c:pt>
                <c:pt idx="661">
                  <c:v>265</c:v>
                </c:pt>
                <c:pt idx="662">
                  <c:v>265</c:v>
                </c:pt>
                <c:pt idx="663">
                  <c:v>266</c:v>
                </c:pt>
                <c:pt idx="664">
                  <c:v>270</c:v>
                </c:pt>
                <c:pt idx="665">
                  <c:v>272</c:v>
                </c:pt>
                <c:pt idx="666">
                  <c:v>276</c:v>
                </c:pt>
                <c:pt idx="667">
                  <c:v>277</c:v>
                </c:pt>
                <c:pt idx="668">
                  <c:v>281</c:v>
                </c:pt>
                <c:pt idx="669">
                  <c:v>284</c:v>
                </c:pt>
                <c:pt idx="670">
                  <c:v>287</c:v>
                </c:pt>
                <c:pt idx="671">
                  <c:v>288</c:v>
                </c:pt>
                <c:pt idx="672">
                  <c:v>289</c:v>
                </c:pt>
                <c:pt idx="673">
                  <c:v>294</c:v>
                </c:pt>
                <c:pt idx="674">
                  <c:v>300</c:v>
                </c:pt>
                <c:pt idx="675">
                  <c:v>300</c:v>
                </c:pt>
                <c:pt idx="676">
                  <c:v>307</c:v>
                </c:pt>
                <c:pt idx="677">
                  <c:v>310</c:v>
                </c:pt>
                <c:pt idx="678">
                  <c:v>314</c:v>
                </c:pt>
                <c:pt idx="679">
                  <c:v>314</c:v>
                </c:pt>
                <c:pt idx="680">
                  <c:v>315</c:v>
                </c:pt>
                <c:pt idx="681">
                  <c:v>316</c:v>
                </c:pt>
                <c:pt idx="682">
                  <c:v>326</c:v>
                </c:pt>
                <c:pt idx="683">
                  <c:v>327</c:v>
                </c:pt>
                <c:pt idx="684">
                  <c:v>333</c:v>
                </c:pt>
                <c:pt idx="685">
                  <c:v>336</c:v>
                </c:pt>
                <c:pt idx="686">
                  <c:v>337</c:v>
                </c:pt>
                <c:pt idx="687">
                  <c:v>338</c:v>
                </c:pt>
                <c:pt idx="688">
                  <c:v>340</c:v>
                </c:pt>
                <c:pt idx="689">
                  <c:v>341</c:v>
                </c:pt>
                <c:pt idx="690">
                  <c:v>343</c:v>
                </c:pt>
                <c:pt idx="691">
                  <c:v>344</c:v>
                </c:pt>
                <c:pt idx="692">
                  <c:v>347</c:v>
                </c:pt>
                <c:pt idx="693">
                  <c:v>354</c:v>
                </c:pt>
                <c:pt idx="694">
                  <c:v>356</c:v>
                </c:pt>
                <c:pt idx="695">
                  <c:v>357</c:v>
                </c:pt>
                <c:pt idx="696">
                  <c:v>358</c:v>
                </c:pt>
                <c:pt idx="697">
                  <c:v>377</c:v>
                </c:pt>
                <c:pt idx="698">
                  <c:v>379</c:v>
                </c:pt>
                <c:pt idx="699">
                  <c:v>384</c:v>
                </c:pt>
                <c:pt idx="700">
                  <c:v>393</c:v>
                </c:pt>
                <c:pt idx="701">
                  <c:v>400</c:v>
                </c:pt>
                <c:pt idx="702">
                  <c:v>401</c:v>
                </c:pt>
                <c:pt idx="703">
                  <c:v>407</c:v>
                </c:pt>
                <c:pt idx="704">
                  <c:v>408</c:v>
                </c:pt>
                <c:pt idx="705">
                  <c:v>420</c:v>
                </c:pt>
                <c:pt idx="706">
                  <c:v>430</c:v>
                </c:pt>
                <c:pt idx="707">
                  <c:v>432</c:v>
                </c:pt>
                <c:pt idx="708">
                  <c:v>445</c:v>
                </c:pt>
                <c:pt idx="709">
                  <c:v>451</c:v>
                </c:pt>
                <c:pt idx="710">
                  <c:v>452</c:v>
                </c:pt>
                <c:pt idx="711">
                  <c:v>452</c:v>
                </c:pt>
                <c:pt idx="712">
                  <c:v>457</c:v>
                </c:pt>
                <c:pt idx="713">
                  <c:v>459</c:v>
                </c:pt>
                <c:pt idx="714">
                  <c:v>461</c:v>
                </c:pt>
                <c:pt idx="715">
                  <c:v>471</c:v>
                </c:pt>
                <c:pt idx="716">
                  <c:v>472</c:v>
                </c:pt>
                <c:pt idx="717">
                  <c:v>519</c:v>
                </c:pt>
                <c:pt idx="718">
                  <c:v>519</c:v>
                </c:pt>
                <c:pt idx="719">
                  <c:v>524</c:v>
                </c:pt>
                <c:pt idx="720">
                  <c:v>534</c:v>
                </c:pt>
                <c:pt idx="721">
                  <c:v>534</c:v>
                </c:pt>
                <c:pt idx="722">
                  <c:v>540</c:v>
                </c:pt>
                <c:pt idx="723">
                  <c:v>540</c:v>
                </c:pt>
                <c:pt idx="724">
                  <c:v>540</c:v>
                </c:pt>
                <c:pt idx="725">
                  <c:v>550</c:v>
                </c:pt>
                <c:pt idx="726">
                  <c:v>554</c:v>
                </c:pt>
                <c:pt idx="727">
                  <c:v>560</c:v>
                </c:pt>
                <c:pt idx="728">
                  <c:v>563</c:v>
                </c:pt>
                <c:pt idx="729">
                  <c:v>573</c:v>
                </c:pt>
                <c:pt idx="730">
                  <c:v>581</c:v>
                </c:pt>
                <c:pt idx="731">
                  <c:v>642</c:v>
                </c:pt>
                <c:pt idx="732">
                  <c:v>764</c:v>
                </c:pt>
              </c:numCache>
            </c:numRef>
          </c:xVal>
          <c:yVal>
            <c:numRef>
              <c:f>'Grade 3 Reading by Sex'!$D$662:$D$1394</c:f>
              <c:numCache>
                <c:formatCode>General</c:formatCode>
                <c:ptCount val="733"/>
                <c:pt idx="0">
                  <c:v>0.24160999999999999</c:v>
                </c:pt>
                <c:pt idx="1">
                  <c:v>0.24418000000000001</c:v>
                </c:pt>
                <c:pt idx="2">
                  <c:v>0.24673</c:v>
                </c:pt>
                <c:pt idx="3">
                  <c:v>0.24915000000000001</c:v>
                </c:pt>
                <c:pt idx="4">
                  <c:v>0.25129000000000001</c:v>
                </c:pt>
                <c:pt idx="5">
                  <c:v>0.25294</c:v>
                </c:pt>
                <c:pt idx="6">
                  <c:v>0.25407000000000002</c:v>
                </c:pt>
                <c:pt idx="7">
                  <c:v>0.25516</c:v>
                </c:pt>
                <c:pt idx="8">
                  <c:v>0.25714999999999999</c:v>
                </c:pt>
                <c:pt idx="9">
                  <c:v>0.26168999999999998</c:v>
                </c:pt>
                <c:pt idx="10">
                  <c:v>0.26980999999999999</c:v>
                </c:pt>
                <c:pt idx="11">
                  <c:v>0.28188000000000002</c:v>
                </c:pt>
                <c:pt idx="12">
                  <c:v>0.29898999999999998</c:v>
                </c:pt>
                <c:pt idx="13">
                  <c:v>0.32246999999999998</c:v>
                </c:pt>
                <c:pt idx="14">
                  <c:v>0.35281000000000001</c:v>
                </c:pt>
                <c:pt idx="15">
                  <c:v>0.38812000000000002</c:v>
                </c:pt>
                <c:pt idx="16">
                  <c:v>0.42263000000000001</c:v>
                </c:pt>
                <c:pt idx="17">
                  <c:v>0.45049</c:v>
                </c:pt>
                <c:pt idx="18">
                  <c:v>0.46923999999999999</c:v>
                </c:pt>
                <c:pt idx="19">
                  <c:v>0.48086000000000001</c:v>
                </c:pt>
                <c:pt idx="20">
                  <c:v>0.48926999999999998</c:v>
                </c:pt>
                <c:pt idx="21">
                  <c:v>0.49708000000000002</c:v>
                </c:pt>
                <c:pt idx="22">
                  <c:v>0.50505999999999995</c:v>
                </c:pt>
                <c:pt idx="23">
                  <c:v>0.51307999999999998</c:v>
                </c:pt>
                <c:pt idx="24">
                  <c:v>0.24593999999999999</c:v>
                </c:pt>
                <c:pt idx="25">
                  <c:v>0.25048999999999999</c:v>
                </c:pt>
                <c:pt idx="26">
                  <c:v>0.25213999999999998</c:v>
                </c:pt>
                <c:pt idx="27">
                  <c:v>0.25325999999999999</c:v>
                </c:pt>
                <c:pt idx="28">
                  <c:v>0.25435999999999998</c:v>
                </c:pt>
                <c:pt idx="29">
                  <c:v>0.25634000000000001</c:v>
                </c:pt>
                <c:pt idx="30">
                  <c:v>0.26896999999999999</c:v>
                </c:pt>
                <c:pt idx="31">
                  <c:v>0.28101999999999999</c:v>
                </c:pt>
                <c:pt idx="32">
                  <c:v>0.29809999999999998</c:v>
                </c:pt>
                <c:pt idx="33">
                  <c:v>0.32153999999999999</c:v>
                </c:pt>
                <c:pt idx="34">
                  <c:v>0.35185</c:v>
                </c:pt>
                <c:pt idx="35">
                  <c:v>0.38711000000000001</c:v>
                </c:pt>
                <c:pt idx="36">
                  <c:v>0.42159999999999997</c:v>
                </c:pt>
                <c:pt idx="37">
                  <c:v>0.44944000000000001</c:v>
                </c:pt>
                <c:pt idx="38">
                  <c:v>0.46819</c:v>
                </c:pt>
                <c:pt idx="39">
                  <c:v>0.49602000000000002</c:v>
                </c:pt>
                <c:pt idx="40">
                  <c:v>0.25246000000000002</c:v>
                </c:pt>
                <c:pt idx="41">
                  <c:v>0.25355</c:v>
                </c:pt>
                <c:pt idx="42">
                  <c:v>0.26005</c:v>
                </c:pt>
                <c:pt idx="43">
                  <c:v>0.26813999999999999</c:v>
                </c:pt>
                <c:pt idx="44">
                  <c:v>0.29721999999999998</c:v>
                </c:pt>
                <c:pt idx="45">
                  <c:v>0.32062000000000002</c:v>
                </c:pt>
                <c:pt idx="46">
                  <c:v>0.35088000000000003</c:v>
                </c:pt>
                <c:pt idx="47">
                  <c:v>0.38611000000000001</c:v>
                </c:pt>
                <c:pt idx="48">
                  <c:v>0.44840000000000002</c:v>
                </c:pt>
                <c:pt idx="49">
                  <c:v>0.46712999999999999</c:v>
                </c:pt>
                <c:pt idx="50">
                  <c:v>0.25054999999999999</c:v>
                </c:pt>
                <c:pt idx="51">
                  <c:v>0.25167</c:v>
                </c:pt>
                <c:pt idx="52">
                  <c:v>0.25924000000000003</c:v>
                </c:pt>
                <c:pt idx="53">
                  <c:v>0.27931</c:v>
                </c:pt>
                <c:pt idx="54">
                  <c:v>0.29632999999999998</c:v>
                </c:pt>
                <c:pt idx="55">
                  <c:v>0.31969999999999998</c:v>
                </c:pt>
                <c:pt idx="56">
                  <c:v>0.34992000000000001</c:v>
                </c:pt>
                <c:pt idx="57">
                  <c:v>0.44735000000000003</c:v>
                </c:pt>
                <c:pt idx="58">
                  <c:v>0.25196000000000002</c:v>
                </c:pt>
                <c:pt idx="59">
                  <c:v>0.25842999999999999</c:v>
                </c:pt>
                <c:pt idx="60">
                  <c:v>0.26649</c:v>
                </c:pt>
                <c:pt idx="61">
                  <c:v>0.34895999999999999</c:v>
                </c:pt>
                <c:pt idx="62">
                  <c:v>0.38411000000000001</c:v>
                </c:pt>
                <c:pt idx="63">
                  <c:v>0.24897</c:v>
                </c:pt>
                <c:pt idx="64">
                  <c:v>0.26567000000000002</c:v>
                </c:pt>
                <c:pt idx="65">
                  <c:v>0.29458000000000001</c:v>
                </c:pt>
                <c:pt idx="66">
                  <c:v>0.34800999999999999</c:v>
                </c:pt>
                <c:pt idx="67">
                  <c:v>0.38312000000000002</c:v>
                </c:pt>
                <c:pt idx="68">
                  <c:v>0.41749000000000003</c:v>
                </c:pt>
                <c:pt idx="69">
                  <c:v>0.24929999999999999</c:v>
                </c:pt>
                <c:pt idx="70">
                  <c:v>0.26484999999999997</c:v>
                </c:pt>
                <c:pt idx="71">
                  <c:v>0.27678999999999998</c:v>
                </c:pt>
                <c:pt idx="72">
                  <c:v>0.41647000000000001</c:v>
                </c:pt>
                <c:pt idx="73">
                  <c:v>0.44424000000000002</c:v>
                </c:pt>
                <c:pt idx="74">
                  <c:v>0.49075999999999997</c:v>
                </c:pt>
                <c:pt idx="75">
                  <c:v>0.24853</c:v>
                </c:pt>
                <c:pt idx="76">
                  <c:v>0.24959999999999999</c:v>
                </c:pt>
                <c:pt idx="77">
                  <c:v>0.26404</c:v>
                </c:pt>
                <c:pt idx="78">
                  <c:v>0.29285</c:v>
                </c:pt>
                <c:pt idx="79">
                  <c:v>0.34611999999999998</c:v>
                </c:pt>
                <c:pt idx="80">
                  <c:v>0.38114999999999999</c:v>
                </c:pt>
                <c:pt idx="81">
                  <c:v>0.46190999999999999</c:v>
                </c:pt>
                <c:pt idx="82">
                  <c:v>0.25079000000000001</c:v>
                </c:pt>
                <c:pt idx="83">
                  <c:v>0.27512999999999999</c:v>
                </c:pt>
                <c:pt idx="84">
                  <c:v>0.29199999999999998</c:v>
                </c:pt>
                <c:pt idx="85">
                  <c:v>0.31518000000000002</c:v>
                </c:pt>
                <c:pt idx="86">
                  <c:v>0.34517999999999999</c:v>
                </c:pt>
                <c:pt idx="87">
                  <c:v>0.38018000000000002</c:v>
                </c:pt>
                <c:pt idx="88">
                  <c:v>0.44219999999999998</c:v>
                </c:pt>
                <c:pt idx="89">
                  <c:v>0.24807000000000001</c:v>
                </c:pt>
                <c:pt idx="90">
                  <c:v>0.25447999999999998</c:v>
                </c:pt>
                <c:pt idx="91">
                  <c:v>0.29115999999999997</c:v>
                </c:pt>
                <c:pt idx="92">
                  <c:v>0.37920999999999999</c:v>
                </c:pt>
                <c:pt idx="93">
                  <c:v>0.41347</c:v>
                </c:pt>
                <c:pt idx="94">
                  <c:v>0.47145999999999999</c:v>
                </c:pt>
                <c:pt idx="95">
                  <c:v>0.24731</c:v>
                </c:pt>
                <c:pt idx="96">
                  <c:v>0.27350999999999998</c:v>
                </c:pt>
                <c:pt idx="97">
                  <c:v>0.29032000000000002</c:v>
                </c:pt>
                <c:pt idx="98">
                  <c:v>0.31341999999999998</c:v>
                </c:pt>
                <c:pt idx="99">
                  <c:v>0.34334999999999999</c:v>
                </c:pt>
                <c:pt idx="100">
                  <c:v>0.37825999999999999</c:v>
                </c:pt>
                <c:pt idx="101">
                  <c:v>0.41248000000000001</c:v>
                </c:pt>
                <c:pt idx="102">
                  <c:v>0.47044999999999998</c:v>
                </c:pt>
                <c:pt idx="103">
                  <c:v>0.24851000000000001</c:v>
                </c:pt>
                <c:pt idx="104">
                  <c:v>0.25295000000000001</c:v>
                </c:pt>
                <c:pt idx="105">
                  <c:v>0.26089000000000001</c:v>
                </c:pt>
                <c:pt idx="106">
                  <c:v>0.31256</c:v>
                </c:pt>
                <c:pt idx="107">
                  <c:v>0.41150999999999999</c:v>
                </c:pt>
                <c:pt idx="108">
                  <c:v>0.45787</c:v>
                </c:pt>
                <c:pt idx="109">
                  <c:v>0.26012999999999997</c:v>
                </c:pt>
                <c:pt idx="110">
                  <c:v>0.28867999999999999</c:v>
                </c:pt>
                <c:pt idx="111">
                  <c:v>0.34155000000000002</c:v>
                </c:pt>
                <c:pt idx="112">
                  <c:v>0.37639</c:v>
                </c:pt>
                <c:pt idx="113">
                  <c:v>0.41055000000000003</c:v>
                </c:pt>
                <c:pt idx="114">
                  <c:v>0.45689000000000002</c:v>
                </c:pt>
                <c:pt idx="115">
                  <c:v>0.24404000000000001</c:v>
                </c:pt>
                <c:pt idx="116">
                  <c:v>0.24510999999999999</c:v>
                </c:pt>
                <c:pt idx="117">
                  <c:v>0.24704000000000001</c:v>
                </c:pt>
                <c:pt idx="118">
                  <c:v>0.25146000000000002</c:v>
                </c:pt>
                <c:pt idx="119">
                  <c:v>0.28788000000000002</c:v>
                </c:pt>
                <c:pt idx="120">
                  <c:v>0.34066999999999997</c:v>
                </c:pt>
                <c:pt idx="121">
                  <c:v>0.37547000000000003</c:v>
                </c:pt>
                <c:pt idx="122">
                  <c:v>0.43725999999999998</c:v>
                </c:pt>
                <c:pt idx="123">
                  <c:v>0.24632999999999999</c:v>
                </c:pt>
                <c:pt idx="124">
                  <c:v>0.25074000000000002</c:v>
                </c:pt>
                <c:pt idx="125">
                  <c:v>0.40866999999999998</c:v>
                </c:pt>
                <c:pt idx="126">
                  <c:v>0.43630999999999998</c:v>
                </c:pt>
                <c:pt idx="127">
                  <c:v>0.24562</c:v>
                </c:pt>
                <c:pt idx="128">
                  <c:v>0.25002000000000002</c:v>
                </c:pt>
                <c:pt idx="129">
                  <c:v>0.26963999999999999</c:v>
                </c:pt>
                <c:pt idx="130">
                  <c:v>0.2863</c:v>
                </c:pt>
                <c:pt idx="131">
                  <c:v>0.30923</c:v>
                </c:pt>
                <c:pt idx="132">
                  <c:v>0.43536999999999998</c:v>
                </c:pt>
                <c:pt idx="133">
                  <c:v>0.45401000000000002</c:v>
                </c:pt>
                <c:pt idx="134">
                  <c:v>0.26889999999999997</c:v>
                </c:pt>
                <c:pt idx="135">
                  <c:v>0.30842000000000003</c:v>
                </c:pt>
                <c:pt idx="136">
                  <c:v>0.33811000000000002</c:v>
                </c:pt>
                <c:pt idx="137">
                  <c:v>0.37279000000000001</c:v>
                </c:pt>
                <c:pt idx="138">
                  <c:v>0.40683999999999998</c:v>
                </c:pt>
                <c:pt idx="139">
                  <c:v>0.43445</c:v>
                </c:pt>
                <c:pt idx="140">
                  <c:v>0.45307999999999998</c:v>
                </c:pt>
                <c:pt idx="141">
                  <c:v>0.24424000000000001</c:v>
                </c:pt>
                <c:pt idx="142">
                  <c:v>0.24862999999999999</c:v>
                </c:pt>
                <c:pt idx="143">
                  <c:v>0.25647999999999999</c:v>
                </c:pt>
                <c:pt idx="144">
                  <c:v>0.26817999999999997</c:v>
                </c:pt>
                <c:pt idx="145">
                  <c:v>0.33728000000000002</c:v>
                </c:pt>
                <c:pt idx="146">
                  <c:v>0.37192999999999998</c:v>
                </c:pt>
                <c:pt idx="147">
                  <c:v>0.40594999999999998</c:v>
                </c:pt>
                <c:pt idx="148">
                  <c:v>0.45217000000000002</c:v>
                </c:pt>
                <c:pt idx="149">
                  <c:v>0.46372999999999998</c:v>
                </c:pt>
                <c:pt idx="150">
                  <c:v>0.23585999999999999</c:v>
                </c:pt>
                <c:pt idx="151">
                  <c:v>0.23791999999999999</c:v>
                </c:pt>
                <c:pt idx="152">
                  <c:v>0.33646999999999999</c:v>
                </c:pt>
                <c:pt idx="153">
                  <c:v>0.37108000000000002</c:v>
                </c:pt>
                <c:pt idx="154">
                  <c:v>0.40508</c:v>
                </c:pt>
                <c:pt idx="155">
                  <c:v>0.23522000000000001</c:v>
                </c:pt>
                <c:pt idx="156">
                  <c:v>0.23727000000000001</c:v>
                </c:pt>
                <c:pt idx="157">
                  <c:v>0.24099999999999999</c:v>
                </c:pt>
                <c:pt idx="158">
                  <c:v>0.24292</c:v>
                </c:pt>
                <c:pt idx="159">
                  <c:v>0.25511</c:v>
                </c:pt>
                <c:pt idx="160">
                  <c:v>0.40422000000000002</c:v>
                </c:pt>
                <c:pt idx="161">
                  <c:v>0.43178</c:v>
                </c:pt>
                <c:pt idx="162">
                  <c:v>0.23930999999999999</c:v>
                </c:pt>
                <c:pt idx="163">
                  <c:v>0.24035999999999999</c:v>
                </c:pt>
                <c:pt idx="164">
                  <c:v>0.24228</c:v>
                </c:pt>
                <c:pt idx="165">
                  <c:v>0.25445000000000001</c:v>
                </c:pt>
                <c:pt idx="166">
                  <c:v>0.26607999999999998</c:v>
                </c:pt>
                <c:pt idx="167">
                  <c:v>0.33489999999999998</c:v>
                </c:pt>
                <c:pt idx="168">
                  <c:v>0.36943999999999999</c:v>
                </c:pt>
                <c:pt idx="169">
                  <c:v>0.40338000000000002</c:v>
                </c:pt>
                <c:pt idx="170">
                  <c:v>0.43092000000000003</c:v>
                </c:pt>
                <c:pt idx="171">
                  <c:v>0.44951999999999998</c:v>
                </c:pt>
                <c:pt idx="172">
                  <c:v>0.23602000000000001</c:v>
                </c:pt>
                <c:pt idx="173">
                  <c:v>0.23869000000000001</c:v>
                </c:pt>
                <c:pt idx="174">
                  <c:v>0.23974000000000001</c:v>
                </c:pt>
                <c:pt idx="175">
                  <c:v>0.24165</c:v>
                </c:pt>
                <c:pt idx="176">
                  <c:v>0.246</c:v>
                </c:pt>
                <c:pt idx="177">
                  <c:v>0.25380000000000003</c:v>
                </c:pt>
                <c:pt idx="178">
                  <c:v>0.26541999999999999</c:v>
                </c:pt>
                <c:pt idx="179">
                  <c:v>0.28192</c:v>
                </c:pt>
                <c:pt idx="180">
                  <c:v>0.30464000000000002</c:v>
                </c:pt>
                <c:pt idx="181">
                  <c:v>0.36864000000000002</c:v>
                </c:pt>
                <c:pt idx="182">
                  <c:v>0.40255999999999997</c:v>
                </c:pt>
                <c:pt idx="183">
                  <c:v>0.44867000000000001</c:v>
                </c:pt>
                <c:pt idx="184">
                  <c:v>0.23808000000000001</c:v>
                </c:pt>
                <c:pt idx="185">
                  <c:v>0.24102999999999999</c:v>
                </c:pt>
                <c:pt idx="186">
                  <c:v>0.24537999999999999</c:v>
                </c:pt>
                <c:pt idx="187">
                  <c:v>0.25317000000000001</c:v>
                </c:pt>
                <c:pt idx="188">
                  <c:v>0.26476</c:v>
                </c:pt>
                <c:pt idx="189">
                  <c:v>0.28123999999999999</c:v>
                </c:pt>
                <c:pt idx="190">
                  <c:v>0.30392999999999998</c:v>
                </c:pt>
                <c:pt idx="191">
                  <c:v>0.33339000000000002</c:v>
                </c:pt>
                <c:pt idx="192">
                  <c:v>0.36786000000000002</c:v>
                </c:pt>
                <c:pt idx="193">
                  <c:v>0.40175</c:v>
                </c:pt>
                <c:pt idx="194">
                  <c:v>0.42925999999999997</c:v>
                </c:pt>
                <c:pt idx="195">
                  <c:v>0.44784000000000002</c:v>
                </c:pt>
                <c:pt idx="196">
                  <c:v>0.23483000000000001</c:v>
                </c:pt>
                <c:pt idx="197">
                  <c:v>0.23641000000000001</c:v>
                </c:pt>
                <c:pt idx="198">
                  <c:v>0.23749000000000001</c:v>
                </c:pt>
                <c:pt idx="199">
                  <c:v>0.23852999999999999</c:v>
                </c:pt>
                <c:pt idx="200">
                  <c:v>0.24043999999999999</c:v>
                </c:pt>
                <c:pt idx="201">
                  <c:v>0.24476999999999999</c:v>
                </c:pt>
                <c:pt idx="202">
                  <c:v>0.25255</c:v>
                </c:pt>
                <c:pt idx="203">
                  <c:v>0.26412000000000002</c:v>
                </c:pt>
                <c:pt idx="204">
                  <c:v>0.28058</c:v>
                </c:pt>
                <c:pt idx="205">
                  <c:v>0.33266000000000001</c:v>
                </c:pt>
                <c:pt idx="206">
                  <c:v>0.36709999999999998</c:v>
                </c:pt>
                <c:pt idx="207">
                  <c:v>0.40095999999999998</c:v>
                </c:pt>
                <c:pt idx="208">
                  <c:v>0.42846000000000001</c:v>
                </c:pt>
                <c:pt idx="209">
                  <c:v>0.44702999999999998</c:v>
                </c:pt>
                <c:pt idx="210">
                  <c:v>0.45856999999999998</c:v>
                </c:pt>
                <c:pt idx="211">
                  <c:v>0.22749</c:v>
                </c:pt>
                <c:pt idx="212">
                  <c:v>0.22991</c:v>
                </c:pt>
                <c:pt idx="213">
                  <c:v>0.23583000000000001</c:v>
                </c:pt>
                <c:pt idx="214">
                  <c:v>0.23691000000000001</c:v>
                </c:pt>
                <c:pt idx="215">
                  <c:v>0.23794999999999999</c:v>
                </c:pt>
                <c:pt idx="216">
                  <c:v>0.23985000000000001</c:v>
                </c:pt>
                <c:pt idx="217">
                  <c:v>0.24418000000000001</c:v>
                </c:pt>
                <c:pt idx="218">
                  <c:v>0.25194</c:v>
                </c:pt>
                <c:pt idx="219">
                  <c:v>0.26350000000000001</c:v>
                </c:pt>
                <c:pt idx="220">
                  <c:v>0.27993000000000001</c:v>
                </c:pt>
                <c:pt idx="221">
                  <c:v>0.30256</c:v>
                </c:pt>
                <c:pt idx="222">
                  <c:v>0.33195000000000002</c:v>
                </c:pt>
                <c:pt idx="223">
                  <c:v>0.36635000000000001</c:v>
                </c:pt>
                <c:pt idx="224">
                  <c:v>0.40018999999999999</c:v>
                </c:pt>
                <c:pt idx="225">
                  <c:v>0.42766999999999999</c:v>
                </c:pt>
                <c:pt idx="226">
                  <c:v>0.44624000000000003</c:v>
                </c:pt>
                <c:pt idx="227">
                  <c:v>0.45778000000000002</c:v>
                </c:pt>
                <c:pt idx="228">
                  <c:v>0.46615000000000001</c:v>
                </c:pt>
                <c:pt idx="229">
                  <c:v>0.23166</c:v>
                </c:pt>
                <c:pt idx="230">
                  <c:v>0.23369000000000001</c:v>
                </c:pt>
                <c:pt idx="231">
                  <c:v>0.23633999999999999</c:v>
                </c:pt>
                <c:pt idx="232">
                  <c:v>0.23738000000000001</c:v>
                </c:pt>
                <c:pt idx="233">
                  <c:v>0.23927999999999999</c:v>
                </c:pt>
                <c:pt idx="234">
                  <c:v>0.24360999999999999</c:v>
                </c:pt>
                <c:pt idx="235">
                  <c:v>0.25135000000000002</c:v>
                </c:pt>
                <c:pt idx="236">
                  <c:v>0.26290000000000002</c:v>
                </c:pt>
                <c:pt idx="237">
                  <c:v>0.27929999999999999</c:v>
                </c:pt>
                <c:pt idx="238">
                  <c:v>0.3019</c:v>
                </c:pt>
                <c:pt idx="239">
                  <c:v>0.33126</c:v>
                </c:pt>
                <c:pt idx="240">
                  <c:v>0.36563000000000001</c:v>
                </c:pt>
                <c:pt idx="241">
                  <c:v>0.39944000000000002</c:v>
                </c:pt>
                <c:pt idx="242">
                  <c:v>0.42691000000000001</c:v>
                </c:pt>
                <c:pt idx="243">
                  <c:v>0.44546999999999998</c:v>
                </c:pt>
                <c:pt idx="244">
                  <c:v>0.45700000000000002</c:v>
                </c:pt>
                <c:pt idx="245">
                  <c:v>0.46537000000000001</c:v>
                </c:pt>
                <c:pt idx="246">
                  <c:v>0.22882</c:v>
                </c:pt>
                <c:pt idx="247">
                  <c:v>0.23111999999999999</c:v>
                </c:pt>
                <c:pt idx="248">
                  <c:v>0.23315</c:v>
                </c:pt>
                <c:pt idx="249">
                  <c:v>0.23472000000000001</c:v>
                </c:pt>
                <c:pt idx="250">
                  <c:v>0.23579</c:v>
                </c:pt>
                <c:pt idx="251">
                  <c:v>0.23683000000000001</c:v>
                </c:pt>
                <c:pt idx="252">
                  <c:v>0.23873</c:v>
                </c:pt>
                <c:pt idx="253">
                  <c:v>0.24304000000000001</c:v>
                </c:pt>
                <c:pt idx="254">
                  <c:v>0.25078</c:v>
                </c:pt>
                <c:pt idx="255">
                  <c:v>0.26229999999999998</c:v>
                </c:pt>
                <c:pt idx="256">
                  <c:v>0.27868999999999999</c:v>
                </c:pt>
                <c:pt idx="257">
                  <c:v>0.30125999999999997</c:v>
                </c:pt>
                <c:pt idx="258">
                  <c:v>0.33057999999999998</c:v>
                </c:pt>
                <c:pt idx="259">
                  <c:v>0.36492000000000002</c:v>
                </c:pt>
                <c:pt idx="260">
                  <c:v>0.39871000000000001</c:v>
                </c:pt>
                <c:pt idx="261">
                  <c:v>0.42615999999999998</c:v>
                </c:pt>
                <c:pt idx="262">
                  <c:v>0.44470999999999999</c:v>
                </c:pt>
                <c:pt idx="263">
                  <c:v>0.45623999999999998</c:v>
                </c:pt>
                <c:pt idx="264">
                  <c:v>0.39800000000000002</c:v>
                </c:pt>
                <c:pt idx="265">
                  <c:v>0.45551000000000003</c:v>
                </c:pt>
                <c:pt idx="266">
                  <c:v>0.22778000000000001</c:v>
                </c:pt>
                <c:pt idx="267">
                  <c:v>0.26117000000000001</c:v>
                </c:pt>
                <c:pt idx="268">
                  <c:v>0.30002000000000001</c:v>
                </c:pt>
                <c:pt idx="269">
                  <c:v>0.32928000000000002</c:v>
                </c:pt>
                <c:pt idx="270">
                  <c:v>0.39729999999999999</c:v>
                </c:pt>
                <c:pt idx="271">
                  <c:v>0.46315000000000001</c:v>
                </c:pt>
                <c:pt idx="272">
                  <c:v>0.23526</c:v>
                </c:pt>
                <c:pt idx="273">
                  <c:v>0.23715</c:v>
                </c:pt>
                <c:pt idx="274">
                  <c:v>0.24915000000000001</c:v>
                </c:pt>
                <c:pt idx="275">
                  <c:v>0.26062000000000002</c:v>
                </c:pt>
                <c:pt idx="276">
                  <c:v>0.27694000000000002</c:v>
                </c:pt>
                <c:pt idx="277">
                  <c:v>0.29942999999999997</c:v>
                </c:pt>
                <c:pt idx="278">
                  <c:v>0.32866000000000001</c:v>
                </c:pt>
                <c:pt idx="279">
                  <c:v>0.45408999999999999</c:v>
                </c:pt>
                <c:pt idx="280">
                  <c:v>0.26008999999999999</c:v>
                </c:pt>
                <c:pt idx="281">
                  <c:v>0.32805000000000001</c:v>
                </c:pt>
                <c:pt idx="282">
                  <c:v>0.42336000000000001</c:v>
                </c:pt>
                <c:pt idx="283">
                  <c:v>0.44189000000000001</c:v>
                </c:pt>
                <c:pt idx="284">
                  <c:v>0.23325000000000001</c:v>
                </c:pt>
                <c:pt idx="285">
                  <c:v>0.24812999999999999</c:v>
                </c:pt>
                <c:pt idx="286">
                  <c:v>0.25957999999999998</c:v>
                </c:pt>
                <c:pt idx="287">
                  <c:v>0.3947</c:v>
                </c:pt>
                <c:pt idx="288">
                  <c:v>0.42207</c:v>
                </c:pt>
                <c:pt idx="289">
                  <c:v>0.25858999999999999</c:v>
                </c:pt>
                <c:pt idx="290">
                  <c:v>0.23480000000000001</c:v>
                </c:pt>
                <c:pt idx="291">
                  <c:v>0.23907</c:v>
                </c:pt>
                <c:pt idx="292">
                  <c:v>0.24671999999999999</c:v>
                </c:pt>
                <c:pt idx="293">
                  <c:v>0.3599</c:v>
                </c:pt>
                <c:pt idx="294">
                  <c:v>0.43935999999999997</c:v>
                </c:pt>
                <c:pt idx="295">
                  <c:v>0.22459000000000001</c:v>
                </c:pt>
                <c:pt idx="296">
                  <c:v>0.23863999999999999</c:v>
                </c:pt>
                <c:pt idx="297">
                  <c:v>0.25767000000000001</c:v>
                </c:pt>
                <c:pt idx="298">
                  <c:v>0.39295000000000002</c:v>
                </c:pt>
                <c:pt idx="299">
                  <c:v>0.42027999999999999</c:v>
                </c:pt>
                <c:pt idx="300">
                  <c:v>0.23208999999999999</c:v>
                </c:pt>
                <c:pt idx="301">
                  <c:v>0.23396</c:v>
                </c:pt>
                <c:pt idx="302">
                  <c:v>0.24585000000000001</c:v>
                </c:pt>
                <c:pt idx="303">
                  <c:v>0.32475999999999999</c:v>
                </c:pt>
                <c:pt idx="304">
                  <c:v>0.23169000000000001</c:v>
                </c:pt>
                <c:pt idx="305">
                  <c:v>0.23355999999999999</c:v>
                </c:pt>
                <c:pt idx="306">
                  <c:v>0.23780999999999999</c:v>
                </c:pt>
                <c:pt idx="307">
                  <c:v>0.27296999999999999</c:v>
                </c:pt>
                <c:pt idx="308">
                  <c:v>0.32427</c:v>
                </c:pt>
                <c:pt idx="309">
                  <c:v>0.39185999999999999</c:v>
                </c:pt>
                <c:pt idx="310">
                  <c:v>0.43764999999999998</c:v>
                </c:pt>
                <c:pt idx="311">
                  <c:v>0.23741999999999999</c:v>
                </c:pt>
                <c:pt idx="312">
                  <c:v>0.41864000000000001</c:v>
                </c:pt>
                <c:pt idx="313">
                  <c:v>0.23093</c:v>
                </c:pt>
                <c:pt idx="314">
                  <c:v>0.35732000000000003</c:v>
                </c:pt>
                <c:pt idx="315">
                  <c:v>0.22850000000000001</c:v>
                </c:pt>
                <c:pt idx="316">
                  <c:v>0.24426999999999999</c:v>
                </c:pt>
                <c:pt idx="317">
                  <c:v>0.25559999999999999</c:v>
                </c:pt>
                <c:pt idx="318">
                  <c:v>0.27172000000000002</c:v>
                </c:pt>
                <c:pt idx="319">
                  <c:v>0.29394999999999999</c:v>
                </c:pt>
                <c:pt idx="320">
                  <c:v>0.32289000000000001</c:v>
                </c:pt>
                <c:pt idx="321">
                  <c:v>0.43609999999999999</c:v>
                </c:pt>
                <c:pt idx="322">
                  <c:v>0.23022000000000001</c:v>
                </c:pt>
                <c:pt idx="323">
                  <c:v>0.23208000000000001</c:v>
                </c:pt>
                <c:pt idx="324">
                  <c:v>0.23632</c:v>
                </c:pt>
                <c:pt idx="325">
                  <c:v>0.24390999999999999</c:v>
                </c:pt>
                <c:pt idx="326">
                  <c:v>0.29354000000000002</c:v>
                </c:pt>
                <c:pt idx="327">
                  <c:v>0.32246000000000002</c:v>
                </c:pt>
                <c:pt idx="328">
                  <c:v>0.35641</c:v>
                </c:pt>
                <c:pt idx="329">
                  <c:v>0.41715999999999998</c:v>
                </c:pt>
                <c:pt idx="330">
                  <c:v>0.22989000000000001</c:v>
                </c:pt>
                <c:pt idx="331">
                  <c:v>0.23174</c:v>
                </c:pt>
                <c:pt idx="332">
                  <c:v>0.23597000000000001</c:v>
                </c:pt>
                <c:pt idx="333">
                  <c:v>0.29315000000000002</c:v>
                </c:pt>
                <c:pt idx="334">
                  <c:v>0.35597000000000001</c:v>
                </c:pt>
                <c:pt idx="335">
                  <c:v>0.43514999999999998</c:v>
                </c:pt>
                <c:pt idx="336">
                  <c:v>0.22173000000000001</c:v>
                </c:pt>
                <c:pt idx="337">
                  <c:v>0.23565</c:v>
                </c:pt>
                <c:pt idx="338">
                  <c:v>0.24321999999999999</c:v>
                </c:pt>
                <c:pt idx="339">
                  <c:v>0.38901000000000002</c:v>
                </c:pt>
                <c:pt idx="340">
                  <c:v>0.43469999999999998</c:v>
                </c:pt>
                <c:pt idx="341">
                  <c:v>0.22367000000000001</c:v>
                </c:pt>
                <c:pt idx="342">
                  <c:v>0.23111000000000001</c:v>
                </c:pt>
                <c:pt idx="343">
                  <c:v>0.23533000000000001</c:v>
                </c:pt>
                <c:pt idx="344">
                  <c:v>0.27024999999999999</c:v>
                </c:pt>
                <c:pt idx="345">
                  <c:v>0.29241</c:v>
                </c:pt>
                <c:pt idx="346">
                  <c:v>0.32127</c:v>
                </c:pt>
                <c:pt idx="347">
                  <c:v>0.41582999999999998</c:v>
                </c:pt>
                <c:pt idx="348">
                  <c:v>0.43426999999999999</c:v>
                </c:pt>
                <c:pt idx="349">
                  <c:v>0.22689000000000001</c:v>
                </c:pt>
                <c:pt idx="350">
                  <c:v>0.23502000000000001</c:v>
                </c:pt>
                <c:pt idx="351">
                  <c:v>0.24259</c:v>
                </c:pt>
                <c:pt idx="352">
                  <c:v>0.25385999999999997</c:v>
                </c:pt>
                <c:pt idx="353">
                  <c:v>0.38818999999999998</c:v>
                </c:pt>
                <c:pt idx="354">
                  <c:v>0.44533</c:v>
                </c:pt>
                <c:pt idx="355">
                  <c:v>0.22661000000000001</c:v>
                </c:pt>
                <c:pt idx="356">
                  <c:v>0.22764999999999999</c:v>
                </c:pt>
                <c:pt idx="357">
                  <c:v>0.23052</c:v>
                </c:pt>
                <c:pt idx="358">
                  <c:v>0.24229000000000001</c:v>
                </c:pt>
                <c:pt idx="359">
                  <c:v>0.25355</c:v>
                </c:pt>
                <c:pt idx="360">
                  <c:v>0.26959</c:v>
                </c:pt>
                <c:pt idx="361">
                  <c:v>0.2248</c:v>
                </c:pt>
                <c:pt idx="362">
                  <c:v>0.22839000000000001</c:v>
                </c:pt>
                <c:pt idx="363">
                  <c:v>0.24199999999999999</c:v>
                </c:pt>
                <c:pt idx="364">
                  <c:v>0.26928000000000002</c:v>
                </c:pt>
                <c:pt idx="365">
                  <c:v>0.29139999999999999</c:v>
                </c:pt>
                <c:pt idx="366">
                  <c:v>0.35403000000000001</c:v>
                </c:pt>
                <c:pt idx="367">
                  <c:v>0.41464000000000001</c:v>
                </c:pt>
                <c:pt idx="368">
                  <c:v>0.43307000000000001</c:v>
                </c:pt>
                <c:pt idx="369">
                  <c:v>0.46062999999999998</c:v>
                </c:pt>
                <c:pt idx="370">
                  <c:v>0.22453999999999999</c:v>
                </c:pt>
                <c:pt idx="371">
                  <c:v>0.22997000000000001</c:v>
                </c:pt>
                <c:pt idx="372">
                  <c:v>0.24171999999999999</c:v>
                </c:pt>
                <c:pt idx="373">
                  <c:v>0.26899000000000001</c:v>
                </c:pt>
                <c:pt idx="374">
                  <c:v>0.31986999999999999</c:v>
                </c:pt>
                <c:pt idx="375">
                  <c:v>0.35369</c:v>
                </c:pt>
                <c:pt idx="376">
                  <c:v>0.38707000000000003</c:v>
                </c:pt>
                <c:pt idx="377">
                  <c:v>0.41427000000000003</c:v>
                </c:pt>
                <c:pt idx="378">
                  <c:v>0.22581000000000001</c:v>
                </c:pt>
                <c:pt idx="379">
                  <c:v>0.22686000000000001</c:v>
                </c:pt>
                <c:pt idx="380">
                  <c:v>0.22786999999999999</c:v>
                </c:pt>
                <c:pt idx="381">
                  <c:v>0.22971</c:v>
                </c:pt>
                <c:pt idx="382">
                  <c:v>0.23391999999999999</c:v>
                </c:pt>
                <c:pt idx="383">
                  <c:v>0.24146000000000001</c:v>
                </c:pt>
                <c:pt idx="384">
                  <c:v>0.25269999999999998</c:v>
                </c:pt>
                <c:pt idx="385">
                  <c:v>0.26869999999999999</c:v>
                </c:pt>
                <c:pt idx="386">
                  <c:v>0.29078999999999999</c:v>
                </c:pt>
                <c:pt idx="387">
                  <c:v>0.31956000000000001</c:v>
                </c:pt>
                <c:pt idx="388">
                  <c:v>0.35336000000000001</c:v>
                </c:pt>
                <c:pt idx="389">
                  <c:v>0.38673000000000002</c:v>
                </c:pt>
                <c:pt idx="390">
                  <c:v>0.41392000000000001</c:v>
                </c:pt>
                <c:pt idx="391">
                  <c:v>0.43235000000000001</c:v>
                </c:pt>
                <c:pt idx="392">
                  <c:v>0.45989000000000002</c:v>
                </c:pt>
                <c:pt idx="393">
                  <c:v>0.22206999999999999</c:v>
                </c:pt>
                <c:pt idx="394">
                  <c:v>0.22556999999999999</c:v>
                </c:pt>
                <c:pt idx="395">
                  <c:v>0.22763</c:v>
                </c:pt>
                <c:pt idx="396">
                  <c:v>0.22947000000000001</c:v>
                </c:pt>
                <c:pt idx="397">
                  <c:v>0.23366999999999999</c:v>
                </c:pt>
                <c:pt idx="398">
                  <c:v>0.2412</c:v>
                </c:pt>
                <c:pt idx="399">
                  <c:v>0.25244</c:v>
                </c:pt>
                <c:pt idx="400">
                  <c:v>0.26843</c:v>
                </c:pt>
                <c:pt idx="401">
                  <c:v>0.31925999999999999</c:v>
                </c:pt>
                <c:pt idx="402">
                  <c:v>0.35304000000000002</c:v>
                </c:pt>
                <c:pt idx="403">
                  <c:v>0.38640000000000002</c:v>
                </c:pt>
                <c:pt idx="404">
                  <c:v>0.41358</c:v>
                </c:pt>
                <c:pt idx="405">
                  <c:v>0.432</c:v>
                </c:pt>
                <c:pt idx="406">
                  <c:v>0.44346999999999998</c:v>
                </c:pt>
                <c:pt idx="407">
                  <c:v>0.22638</c:v>
                </c:pt>
                <c:pt idx="408">
                  <c:v>0.23343</c:v>
                </c:pt>
                <c:pt idx="409">
                  <c:v>0.29022999999999999</c:v>
                </c:pt>
                <c:pt idx="410">
                  <c:v>0.41326000000000002</c:v>
                </c:pt>
                <c:pt idx="411">
                  <c:v>0.43168000000000001</c:v>
                </c:pt>
                <c:pt idx="412">
                  <c:v>0.22511999999999999</c:v>
                </c:pt>
                <c:pt idx="413">
                  <c:v>0.22900999999999999</c:v>
                </c:pt>
                <c:pt idx="414">
                  <c:v>0.24071999999999999</c:v>
                </c:pt>
                <c:pt idx="415">
                  <c:v>0.28996</c:v>
                </c:pt>
                <c:pt idx="416">
                  <c:v>0.35243999999999998</c:v>
                </c:pt>
                <c:pt idx="417">
                  <c:v>0.38578000000000001</c:v>
                </c:pt>
                <c:pt idx="418">
                  <c:v>0.24049999999999999</c:v>
                </c:pt>
                <c:pt idx="419">
                  <c:v>0.26745000000000002</c:v>
                </c:pt>
                <c:pt idx="420">
                  <c:v>0.35188999999999998</c:v>
                </c:pt>
                <c:pt idx="421">
                  <c:v>0.41237000000000001</c:v>
                </c:pt>
                <c:pt idx="422">
                  <c:v>0.43049999999999999</c:v>
                </c:pt>
                <c:pt idx="423">
                  <c:v>0.45028000000000001</c:v>
                </c:pt>
                <c:pt idx="424">
                  <c:v>0.23988999999999999</c:v>
                </c:pt>
                <c:pt idx="425">
                  <c:v>0.35116000000000003</c:v>
                </c:pt>
                <c:pt idx="426">
                  <c:v>0.22500999999999999</c:v>
                </c:pt>
                <c:pt idx="427">
                  <c:v>0.26662999999999998</c:v>
                </c:pt>
                <c:pt idx="428">
                  <c:v>0.22753999999999999</c:v>
                </c:pt>
                <c:pt idx="429">
                  <c:v>0.23143</c:v>
                </c:pt>
                <c:pt idx="430">
                  <c:v>0.26583000000000001</c:v>
                </c:pt>
                <c:pt idx="431">
                  <c:v>0.31637999999999999</c:v>
                </c:pt>
                <c:pt idx="432">
                  <c:v>0.38324999999999998</c:v>
                </c:pt>
                <c:pt idx="433">
                  <c:v>0.28749999999999998</c:v>
                </c:pt>
                <c:pt idx="434">
                  <c:v>0.34971000000000002</c:v>
                </c:pt>
                <c:pt idx="435">
                  <c:v>0.23843</c:v>
                </c:pt>
                <c:pt idx="436">
                  <c:v>0.31596000000000002</c:v>
                </c:pt>
                <c:pt idx="437">
                  <c:v>0.34956999999999999</c:v>
                </c:pt>
                <c:pt idx="438">
                  <c:v>0.38279999999999997</c:v>
                </c:pt>
                <c:pt idx="439">
                  <c:v>0.42827999999999999</c:v>
                </c:pt>
                <c:pt idx="440">
                  <c:v>0.22669</c:v>
                </c:pt>
                <c:pt idx="441">
                  <c:v>0.22378000000000001</c:v>
                </c:pt>
                <c:pt idx="442">
                  <c:v>0.2266</c:v>
                </c:pt>
                <c:pt idx="443">
                  <c:v>0.24937999999999999</c:v>
                </c:pt>
                <c:pt idx="444">
                  <c:v>0.28705999999999998</c:v>
                </c:pt>
                <c:pt idx="445">
                  <c:v>0.34921999999999997</c:v>
                </c:pt>
                <c:pt idx="446">
                  <c:v>0.34911999999999999</c:v>
                </c:pt>
                <c:pt idx="447">
                  <c:v>0.38233</c:v>
                </c:pt>
                <c:pt idx="448">
                  <c:v>0.42770000000000002</c:v>
                </c:pt>
                <c:pt idx="449">
                  <c:v>0.21898999999999999</c:v>
                </c:pt>
                <c:pt idx="450">
                  <c:v>0.22245000000000001</c:v>
                </c:pt>
                <c:pt idx="451">
                  <c:v>0.22449</c:v>
                </c:pt>
                <c:pt idx="452">
                  <c:v>0.26491999999999999</c:v>
                </c:pt>
                <c:pt idx="453">
                  <c:v>0.28682000000000002</c:v>
                </c:pt>
                <c:pt idx="454">
                  <c:v>0.31536999999999998</c:v>
                </c:pt>
                <c:pt idx="455">
                  <c:v>0.42760999999999999</c:v>
                </c:pt>
                <c:pt idx="456">
                  <c:v>0.21893000000000001</c:v>
                </c:pt>
                <c:pt idx="457">
                  <c:v>0.42753000000000002</c:v>
                </c:pt>
                <c:pt idx="458">
                  <c:v>0.24895</c:v>
                </c:pt>
                <c:pt idx="459">
                  <c:v>0.28669</c:v>
                </c:pt>
                <c:pt idx="460">
                  <c:v>0.31524000000000002</c:v>
                </c:pt>
                <c:pt idx="461">
                  <c:v>0.47086</c:v>
                </c:pt>
                <c:pt idx="462">
                  <c:v>0.22333</c:v>
                </c:pt>
                <c:pt idx="463">
                  <c:v>0.22433</c:v>
                </c:pt>
                <c:pt idx="464">
                  <c:v>0.23032</c:v>
                </c:pt>
                <c:pt idx="465">
                  <c:v>0.24890000000000001</c:v>
                </c:pt>
                <c:pt idx="466">
                  <c:v>0.31518000000000002</c:v>
                </c:pt>
                <c:pt idx="467">
                  <c:v>0.40903</c:v>
                </c:pt>
                <c:pt idx="468">
                  <c:v>0.42738999999999999</c:v>
                </c:pt>
                <c:pt idx="469">
                  <c:v>0.22428999999999999</c:v>
                </c:pt>
                <c:pt idx="470">
                  <c:v>0.22611999999999999</c:v>
                </c:pt>
                <c:pt idx="471">
                  <c:v>0.22425999999999999</c:v>
                </c:pt>
                <c:pt idx="472">
                  <c:v>0.28655000000000003</c:v>
                </c:pt>
                <c:pt idx="473">
                  <c:v>0.34866000000000003</c:v>
                </c:pt>
                <c:pt idx="474">
                  <c:v>0.26462999999999998</c:v>
                </c:pt>
                <c:pt idx="475">
                  <c:v>0.31505</c:v>
                </c:pt>
                <c:pt idx="476">
                  <c:v>0.22600999999999999</c:v>
                </c:pt>
                <c:pt idx="477">
                  <c:v>0.28647</c:v>
                </c:pt>
                <c:pt idx="478">
                  <c:v>0.24873000000000001</c:v>
                </c:pt>
                <c:pt idx="479">
                  <c:v>0.26457000000000003</c:v>
                </c:pt>
                <c:pt idx="480">
                  <c:v>0.4088</c:v>
                </c:pt>
                <c:pt idx="481">
                  <c:v>0.21867</c:v>
                </c:pt>
                <c:pt idx="482">
                  <c:v>0.24872</c:v>
                </c:pt>
                <c:pt idx="483">
                  <c:v>0.38170999999999999</c:v>
                </c:pt>
                <c:pt idx="484">
                  <c:v>0.23014000000000001</c:v>
                </c:pt>
                <c:pt idx="485">
                  <c:v>0.24870999999999999</c:v>
                </c:pt>
                <c:pt idx="486">
                  <c:v>0.31496000000000002</c:v>
                </c:pt>
                <c:pt idx="487">
                  <c:v>0.26456000000000002</c:v>
                </c:pt>
                <c:pt idx="488">
                  <c:v>0.38170999999999999</c:v>
                </c:pt>
                <c:pt idx="489">
                  <c:v>0.34853000000000001</c:v>
                </c:pt>
                <c:pt idx="490">
                  <c:v>0.38174000000000002</c:v>
                </c:pt>
                <c:pt idx="491">
                  <c:v>0.23019000000000001</c:v>
                </c:pt>
                <c:pt idx="492">
                  <c:v>0.23765</c:v>
                </c:pt>
                <c:pt idx="493">
                  <c:v>0.31502999999999998</c:v>
                </c:pt>
                <c:pt idx="494">
                  <c:v>0.38185000000000002</c:v>
                </c:pt>
                <c:pt idx="495">
                  <c:v>0.23773</c:v>
                </c:pt>
                <c:pt idx="496">
                  <c:v>0.38189000000000001</c:v>
                </c:pt>
                <c:pt idx="497">
                  <c:v>0.40897</c:v>
                </c:pt>
                <c:pt idx="498">
                  <c:v>0.38192999999999999</c:v>
                </c:pt>
                <c:pt idx="499">
                  <c:v>0.23780000000000001</c:v>
                </c:pt>
                <c:pt idx="500">
                  <c:v>0.26478000000000002</c:v>
                </c:pt>
                <c:pt idx="501">
                  <c:v>0.28666999999999998</c:v>
                </c:pt>
                <c:pt idx="502">
                  <c:v>0.38197999999999999</c:v>
                </c:pt>
                <c:pt idx="503">
                  <c:v>0.42742000000000002</c:v>
                </c:pt>
                <c:pt idx="504">
                  <c:v>0.23046</c:v>
                </c:pt>
                <c:pt idx="505">
                  <c:v>0.31535999999999997</c:v>
                </c:pt>
                <c:pt idx="506">
                  <c:v>0.34893999999999997</c:v>
                </c:pt>
                <c:pt idx="507">
                  <c:v>0.22248999999999999</c:v>
                </c:pt>
                <c:pt idx="508">
                  <c:v>0.24911</c:v>
                </c:pt>
                <c:pt idx="509">
                  <c:v>0.34899999999999998</c:v>
                </c:pt>
                <c:pt idx="510">
                  <c:v>0.42765999999999998</c:v>
                </c:pt>
                <c:pt idx="511">
                  <c:v>0.45515</c:v>
                </c:pt>
                <c:pt idx="512">
                  <c:v>0.34905999999999998</c:v>
                </c:pt>
                <c:pt idx="513">
                  <c:v>0.21457999999999999</c:v>
                </c:pt>
                <c:pt idx="514">
                  <c:v>0.23813000000000001</c:v>
                </c:pt>
                <c:pt idx="515">
                  <c:v>0.26512999999999998</c:v>
                </c:pt>
                <c:pt idx="516">
                  <c:v>0.34919</c:v>
                </c:pt>
                <c:pt idx="517">
                  <c:v>0.22372</c:v>
                </c:pt>
                <c:pt idx="518">
                  <c:v>0.43937999999999999</c:v>
                </c:pt>
                <c:pt idx="519">
                  <c:v>0.26538</c:v>
                </c:pt>
                <c:pt idx="520">
                  <c:v>0.42826999999999998</c:v>
                </c:pt>
                <c:pt idx="521">
                  <c:v>0.22691</c:v>
                </c:pt>
                <c:pt idx="522">
                  <c:v>0.34971999999999998</c:v>
                </c:pt>
                <c:pt idx="523">
                  <c:v>0.21740999999999999</c:v>
                </c:pt>
                <c:pt idx="524">
                  <c:v>0.22697000000000001</c:v>
                </c:pt>
                <c:pt idx="525">
                  <c:v>0.22703999999999999</c:v>
                </c:pt>
                <c:pt idx="526">
                  <c:v>0.26588000000000001</c:v>
                </c:pt>
                <c:pt idx="527">
                  <c:v>0.42881000000000002</c:v>
                </c:pt>
                <c:pt idx="528">
                  <c:v>0.41060999999999998</c:v>
                </c:pt>
                <c:pt idx="529">
                  <c:v>0.22744</c:v>
                </c:pt>
                <c:pt idx="530">
                  <c:v>0.4108</c:v>
                </c:pt>
                <c:pt idx="531">
                  <c:v>0.35050999999999999</c:v>
                </c:pt>
                <c:pt idx="532">
                  <c:v>0.23175999999999999</c:v>
                </c:pt>
                <c:pt idx="533">
                  <c:v>0.38385999999999998</c:v>
                </c:pt>
                <c:pt idx="534">
                  <c:v>0.41099000000000002</c:v>
                </c:pt>
                <c:pt idx="535">
                  <c:v>0.22581999999999999</c:v>
                </c:pt>
                <c:pt idx="536">
                  <c:v>0.38396000000000002</c:v>
                </c:pt>
                <c:pt idx="537">
                  <c:v>0.2319</c:v>
                </c:pt>
                <c:pt idx="538">
                  <c:v>0.31711</c:v>
                </c:pt>
                <c:pt idx="539">
                  <c:v>0.42967</c:v>
                </c:pt>
                <c:pt idx="540">
                  <c:v>0.41147</c:v>
                </c:pt>
                <c:pt idx="541">
                  <c:v>0.23968</c:v>
                </c:pt>
                <c:pt idx="542">
                  <c:v>0.22624</c:v>
                </c:pt>
                <c:pt idx="543">
                  <c:v>0.38451999999999997</c:v>
                </c:pt>
                <c:pt idx="544">
                  <c:v>0.31770999999999999</c:v>
                </c:pt>
                <c:pt idx="545">
                  <c:v>0.22439999999999999</c:v>
                </c:pt>
                <c:pt idx="546">
                  <c:v>0.31788</c:v>
                </c:pt>
                <c:pt idx="547">
                  <c:v>0.35159000000000001</c:v>
                </c:pt>
                <c:pt idx="548">
                  <c:v>0.24012</c:v>
                </c:pt>
                <c:pt idx="549">
                  <c:v>0.22570999999999999</c:v>
                </c:pt>
                <c:pt idx="550">
                  <c:v>0.35186000000000001</c:v>
                </c:pt>
                <c:pt idx="551">
                  <c:v>0.31823000000000001</c:v>
                </c:pt>
                <c:pt idx="552">
                  <c:v>0.29010000000000002</c:v>
                </c:pt>
                <c:pt idx="553">
                  <c:v>0.22919</c:v>
                </c:pt>
                <c:pt idx="554">
                  <c:v>0.31901000000000002</c:v>
                </c:pt>
                <c:pt idx="555">
                  <c:v>0.38641999999999999</c:v>
                </c:pt>
                <c:pt idx="556">
                  <c:v>0.29069</c:v>
                </c:pt>
                <c:pt idx="557">
                  <c:v>0.22971</c:v>
                </c:pt>
                <c:pt idx="558">
                  <c:v>0.26869999999999999</c:v>
                </c:pt>
                <c:pt idx="559">
                  <c:v>0.35344999999999999</c:v>
                </c:pt>
                <c:pt idx="560">
                  <c:v>0.22700000000000001</c:v>
                </c:pt>
                <c:pt idx="561">
                  <c:v>0.26887</c:v>
                </c:pt>
                <c:pt idx="562">
                  <c:v>0.2301</c:v>
                </c:pt>
                <c:pt idx="563">
                  <c:v>0.32002999999999998</c:v>
                </c:pt>
                <c:pt idx="564">
                  <c:v>0.22731999999999999</c:v>
                </c:pt>
                <c:pt idx="565">
                  <c:v>0.38735000000000003</c:v>
                </c:pt>
                <c:pt idx="566">
                  <c:v>0.23455999999999999</c:v>
                </c:pt>
                <c:pt idx="567">
                  <c:v>0.26950000000000002</c:v>
                </c:pt>
                <c:pt idx="568">
                  <c:v>0.29161999999999999</c:v>
                </c:pt>
                <c:pt idx="569">
                  <c:v>0.24229000000000001</c:v>
                </c:pt>
                <c:pt idx="570">
                  <c:v>0.38779999999999998</c:v>
                </c:pt>
                <c:pt idx="571">
                  <c:v>0.32064999999999999</c:v>
                </c:pt>
                <c:pt idx="572">
                  <c:v>0.25374000000000002</c:v>
                </c:pt>
                <c:pt idx="573">
                  <c:v>0.38825999999999999</c:v>
                </c:pt>
                <c:pt idx="574">
                  <c:v>0.41549000000000003</c:v>
                </c:pt>
                <c:pt idx="575">
                  <c:v>0.27006999999999998</c:v>
                </c:pt>
                <c:pt idx="576">
                  <c:v>0.29222999999999999</c:v>
                </c:pt>
                <c:pt idx="577">
                  <c:v>0.38838</c:v>
                </c:pt>
                <c:pt idx="578">
                  <c:v>0.25411</c:v>
                </c:pt>
                <c:pt idx="579">
                  <c:v>0.44602999999999998</c:v>
                </c:pt>
                <c:pt idx="580">
                  <c:v>0.23139999999999999</c:v>
                </c:pt>
                <c:pt idx="581">
                  <c:v>0.45450000000000002</c:v>
                </c:pt>
                <c:pt idx="582">
                  <c:v>0.24329999999999999</c:v>
                </c:pt>
                <c:pt idx="583">
                  <c:v>0.35576999999999998</c:v>
                </c:pt>
                <c:pt idx="584">
                  <c:v>0.38923000000000002</c:v>
                </c:pt>
                <c:pt idx="585">
                  <c:v>0.23168</c:v>
                </c:pt>
                <c:pt idx="586">
                  <c:v>0.35611999999999999</c:v>
                </c:pt>
                <c:pt idx="587">
                  <c:v>0.24376999999999999</c:v>
                </c:pt>
                <c:pt idx="588">
                  <c:v>0.32230999999999999</c:v>
                </c:pt>
                <c:pt idx="589">
                  <c:v>0.35624</c:v>
                </c:pt>
                <c:pt idx="590">
                  <c:v>0.29360999999999998</c:v>
                </c:pt>
                <c:pt idx="591">
                  <c:v>0.35648000000000002</c:v>
                </c:pt>
                <c:pt idx="592">
                  <c:v>0.41722999999999999</c:v>
                </c:pt>
                <c:pt idx="593">
                  <c:v>0.23232</c:v>
                </c:pt>
                <c:pt idx="594">
                  <c:v>0.25557999999999997</c:v>
                </c:pt>
                <c:pt idx="595">
                  <c:v>0.39034000000000002</c:v>
                </c:pt>
                <c:pt idx="596">
                  <c:v>0.32322000000000001</c:v>
                </c:pt>
                <c:pt idx="597">
                  <c:v>0.25597999999999999</c:v>
                </c:pt>
                <c:pt idx="598">
                  <c:v>0.35743000000000003</c:v>
                </c:pt>
                <c:pt idx="599">
                  <c:v>0.39095999999999997</c:v>
                </c:pt>
                <c:pt idx="600">
                  <c:v>0.25618000000000002</c:v>
                </c:pt>
                <c:pt idx="601">
                  <c:v>0.24531</c:v>
                </c:pt>
                <c:pt idx="602">
                  <c:v>0.23779</c:v>
                </c:pt>
                <c:pt idx="603">
                  <c:v>0.25678000000000001</c:v>
                </c:pt>
                <c:pt idx="604">
                  <c:v>0.22968</c:v>
                </c:pt>
                <c:pt idx="605">
                  <c:v>0.39195999999999998</c:v>
                </c:pt>
                <c:pt idx="606">
                  <c:v>0.39207999999999998</c:v>
                </c:pt>
                <c:pt idx="607">
                  <c:v>0.23194999999999999</c:v>
                </c:pt>
                <c:pt idx="608">
                  <c:v>0.32458999999999999</c:v>
                </c:pt>
                <c:pt idx="609">
                  <c:v>0.23391000000000001</c:v>
                </c:pt>
                <c:pt idx="610">
                  <c:v>0.23826</c:v>
                </c:pt>
                <c:pt idx="611">
                  <c:v>0.35898999999999998</c:v>
                </c:pt>
                <c:pt idx="612">
                  <c:v>0.35910999999999998</c:v>
                </c:pt>
                <c:pt idx="613">
                  <c:v>0.43851000000000001</c:v>
                </c:pt>
                <c:pt idx="614">
                  <c:v>0.22886000000000001</c:v>
                </c:pt>
                <c:pt idx="615">
                  <c:v>0.32547999999999999</c:v>
                </c:pt>
                <c:pt idx="616">
                  <c:v>0.32558999999999999</c:v>
                </c:pt>
                <c:pt idx="617">
                  <c:v>0.23488999999999999</c:v>
                </c:pt>
                <c:pt idx="618">
                  <c:v>0.25840000000000002</c:v>
                </c:pt>
                <c:pt idx="619">
                  <c:v>0.36024</c:v>
                </c:pt>
                <c:pt idx="620">
                  <c:v>0.32621</c:v>
                </c:pt>
                <c:pt idx="621">
                  <c:v>0.23263</c:v>
                </c:pt>
                <c:pt idx="622">
                  <c:v>0.23982000000000001</c:v>
                </c:pt>
                <c:pt idx="623">
                  <c:v>0.39450000000000002</c:v>
                </c:pt>
                <c:pt idx="624">
                  <c:v>0.36113000000000001</c:v>
                </c:pt>
                <c:pt idx="625">
                  <c:v>0.36131000000000002</c:v>
                </c:pt>
                <c:pt idx="626">
                  <c:v>0.24032000000000001</c:v>
                </c:pt>
                <c:pt idx="627">
                  <c:v>0.23422000000000001</c:v>
                </c:pt>
                <c:pt idx="628">
                  <c:v>0.42260999999999999</c:v>
                </c:pt>
                <c:pt idx="629">
                  <c:v>0.23068</c:v>
                </c:pt>
                <c:pt idx="630">
                  <c:v>0.24825</c:v>
                </c:pt>
                <c:pt idx="631">
                  <c:v>0.36179</c:v>
                </c:pt>
                <c:pt idx="632">
                  <c:v>0.44137999999999999</c:v>
                </c:pt>
                <c:pt idx="633">
                  <c:v>0.24831</c:v>
                </c:pt>
                <c:pt idx="634">
                  <c:v>0.25975999999999999</c:v>
                </c:pt>
                <c:pt idx="635">
                  <c:v>0.23638999999999999</c:v>
                </c:pt>
                <c:pt idx="636">
                  <c:v>0.36192999999999997</c:v>
                </c:pt>
                <c:pt idx="637">
                  <c:v>0.27622000000000002</c:v>
                </c:pt>
                <c:pt idx="638">
                  <c:v>0.36224000000000001</c:v>
                </c:pt>
                <c:pt idx="639">
                  <c:v>0.36230000000000001</c:v>
                </c:pt>
                <c:pt idx="640">
                  <c:v>0.29902000000000001</c:v>
                </c:pt>
                <c:pt idx="641">
                  <c:v>0.29909999999999998</c:v>
                </c:pt>
                <c:pt idx="642">
                  <c:v>0.46218999999999999</c:v>
                </c:pt>
                <c:pt idx="643">
                  <c:v>0.23702000000000001</c:v>
                </c:pt>
                <c:pt idx="644">
                  <c:v>0.45390000000000003</c:v>
                </c:pt>
                <c:pt idx="645">
                  <c:v>0.36276999999999998</c:v>
                </c:pt>
                <c:pt idx="646">
                  <c:v>0.39657999999999999</c:v>
                </c:pt>
                <c:pt idx="647">
                  <c:v>0.45404</c:v>
                </c:pt>
                <c:pt idx="648">
                  <c:v>0.36288999999999999</c:v>
                </c:pt>
                <c:pt idx="649">
                  <c:v>0.26066</c:v>
                </c:pt>
                <c:pt idx="650">
                  <c:v>0.39673000000000003</c:v>
                </c:pt>
                <c:pt idx="651">
                  <c:v>0.24154</c:v>
                </c:pt>
                <c:pt idx="652">
                  <c:v>0.36303000000000002</c:v>
                </c:pt>
                <c:pt idx="653">
                  <c:v>0.39674999999999999</c:v>
                </c:pt>
                <c:pt idx="654">
                  <c:v>0.39677000000000001</c:v>
                </c:pt>
                <c:pt idx="655">
                  <c:v>0.27709</c:v>
                </c:pt>
                <c:pt idx="656">
                  <c:v>0.36307</c:v>
                </c:pt>
                <c:pt idx="657">
                  <c:v>0.36309000000000002</c:v>
                </c:pt>
                <c:pt idx="658">
                  <c:v>0.23737</c:v>
                </c:pt>
                <c:pt idx="659">
                  <c:v>0.24940000000000001</c:v>
                </c:pt>
                <c:pt idx="660">
                  <c:v>0.27722999999999998</c:v>
                </c:pt>
                <c:pt idx="661">
                  <c:v>0.22755</c:v>
                </c:pt>
                <c:pt idx="662">
                  <c:v>0.45445999999999998</c:v>
                </c:pt>
                <c:pt idx="663">
                  <c:v>0.24944</c:v>
                </c:pt>
                <c:pt idx="664">
                  <c:v>0.24948000000000001</c:v>
                </c:pt>
                <c:pt idx="665">
                  <c:v>0.2495</c:v>
                </c:pt>
                <c:pt idx="666">
                  <c:v>0.24954000000000001</c:v>
                </c:pt>
                <c:pt idx="667">
                  <c:v>0.42454999999999998</c:v>
                </c:pt>
                <c:pt idx="668">
                  <c:v>0.36342999999999998</c:v>
                </c:pt>
                <c:pt idx="669">
                  <c:v>0.32917999999999997</c:v>
                </c:pt>
                <c:pt idx="670">
                  <c:v>0.26108999999999999</c:v>
                </c:pt>
                <c:pt idx="671">
                  <c:v>0.24188999999999999</c:v>
                </c:pt>
                <c:pt idx="672">
                  <c:v>0.23202999999999999</c:v>
                </c:pt>
                <c:pt idx="673">
                  <c:v>0.23758000000000001</c:v>
                </c:pt>
                <c:pt idx="674">
                  <c:v>0.36342999999999998</c:v>
                </c:pt>
                <c:pt idx="675">
                  <c:v>0.45465</c:v>
                </c:pt>
                <c:pt idx="676">
                  <c:v>0.26097999999999999</c:v>
                </c:pt>
                <c:pt idx="677">
                  <c:v>0.23744000000000001</c:v>
                </c:pt>
                <c:pt idx="678">
                  <c:v>0.26085000000000003</c:v>
                </c:pt>
                <c:pt idx="679">
                  <c:v>0.42431999999999997</c:v>
                </c:pt>
                <c:pt idx="680">
                  <c:v>0.27715000000000001</c:v>
                </c:pt>
                <c:pt idx="681">
                  <c:v>0.23730999999999999</c:v>
                </c:pt>
                <c:pt idx="682">
                  <c:v>0.26046000000000002</c:v>
                </c:pt>
                <c:pt idx="683">
                  <c:v>0.32841999999999999</c:v>
                </c:pt>
                <c:pt idx="684">
                  <c:v>0.23669000000000001</c:v>
                </c:pt>
                <c:pt idx="685">
                  <c:v>0.39582000000000001</c:v>
                </c:pt>
                <c:pt idx="686">
                  <c:v>0.36205999999999999</c:v>
                </c:pt>
                <c:pt idx="687">
                  <c:v>0.42307</c:v>
                </c:pt>
                <c:pt idx="688">
                  <c:v>0.27603</c:v>
                </c:pt>
                <c:pt idx="689">
                  <c:v>0.25968999999999998</c:v>
                </c:pt>
                <c:pt idx="690">
                  <c:v>0.25956000000000001</c:v>
                </c:pt>
                <c:pt idx="691">
                  <c:v>0.25949</c:v>
                </c:pt>
                <c:pt idx="692">
                  <c:v>0.27555000000000002</c:v>
                </c:pt>
                <c:pt idx="693">
                  <c:v>0.23963999999999999</c:v>
                </c:pt>
                <c:pt idx="694">
                  <c:v>0.27478000000000002</c:v>
                </c:pt>
                <c:pt idx="695">
                  <c:v>0.23511000000000001</c:v>
                </c:pt>
                <c:pt idx="696">
                  <c:v>0.36018</c:v>
                </c:pt>
                <c:pt idx="697">
                  <c:v>0.43669999999999998</c:v>
                </c:pt>
                <c:pt idx="698">
                  <c:v>0.35705999999999999</c:v>
                </c:pt>
                <c:pt idx="699">
                  <c:v>0.24368000000000001</c:v>
                </c:pt>
                <c:pt idx="700">
                  <c:v>0.35424</c:v>
                </c:pt>
                <c:pt idx="701">
                  <c:v>0.35260000000000002</c:v>
                </c:pt>
                <c:pt idx="702">
                  <c:v>0.43126999999999999</c:v>
                </c:pt>
                <c:pt idx="703">
                  <c:v>0.23193</c:v>
                </c:pt>
                <c:pt idx="704">
                  <c:v>0.26629000000000003</c:v>
                </c:pt>
                <c:pt idx="705">
                  <c:v>0.42560999999999999</c:v>
                </c:pt>
                <c:pt idx="706">
                  <c:v>0.31061</c:v>
                </c:pt>
                <c:pt idx="707">
                  <c:v>0.37624000000000002</c:v>
                </c:pt>
                <c:pt idx="708">
                  <c:v>0.21665999999999999</c:v>
                </c:pt>
                <c:pt idx="709">
                  <c:v>0.39584999999999998</c:v>
                </c:pt>
                <c:pt idx="710">
                  <c:v>0.21465000000000001</c:v>
                </c:pt>
                <c:pt idx="711">
                  <c:v>0.27522000000000002</c:v>
                </c:pt>
                <c:pt idx="712">
                  <c:v>0.21317</c:v>
                </c:pt>
                <c:pt idx="713">
                  <c:v>0.21060999999999999</c:v>
                </c:pt>
                <c:pt idx="714">
                  <c:v>0.23557</c:v>
                </c:pt>
                <c:pt idx="715">
                  <c:v>0.41643000000000002</c:v>
                </c:pt>
                <c:pt idx="716">
                  <c:v>0.36014000000000002</c:v>
                </c:pt>
                <c:pt idx="717">
                  <c:v>0.1978</c:v>
                </c:pt>
                <c:pt idx="718">
                  <c:v>0.24873999999999999</c:v>
                </c:pt>
                <c:pt idx="719">
                  <c:v>0.1923</c:v>
                </c:pt>
                <c:pt idx="720">
                  <c:v>0.18406</c:v>
                </c:pt>
                <c:pt idx="721">
                  <c:v>0.32974999999999999</c:v>
                </c:pt>
                <c:pt idx="722">
                  <c:v>0.18417</c:v>
                </c:pt>
                <c:pt idx="723">
                  <c:v>0.22037999999999999</c:v>
                </c:pt>
                <c:pt idx="724">
                  <c:v>0.23980000000000001</c:v>
                </c:pt>
                <c:pt idx="725">
                  <c:v>0.23552999999999999</c:v>
                </c:pt>
                <c:pt idx="726">
                  <c:v>0.31942999999999999</c:v>
                </c:pt>
                <c:pt idx="727">
                  <c:v>0.18933</c:v>
                </c:pt>
                <c:pt idx="728">
                  <c:v>0.18822</c:v>
                </c:pt>
                <c:pt idx="729">
                  <c:v>0.33423000000000003</c:v>
                </c:pt>
                <c:pt idx="730">
                  <c:v>0.18154999999999999</c:v>
                </c:pt>
                <c:pt idx="731">
                  <c:v>0.15891</c:v>
                </c:pt>
                <c:pt idx="732">
                  <c:v>0.11039</c:v>
                </c:pt>
              </c:numCache>
            </c:numRef>
          </c:yVal>
          <c:smooth val="0"/>
          <c:extLst>
            <c:ext xmlns:c16="http://schemas.microsoft.com/office/drawing/2014/chart" uri="{C3380CC4-5D6E-409C-BE32-E72D297353CC}">
              <c16:uniqueId val="{00000002-96FA-4B3B-A3A9-DEE75E9847FF}"/>
            </c:ext>
          </c:extLst>
        </c:ser>
        <c:dLbls>
          <c:showLegendKey val="0"/>
          <c:showVal val="0"/>
          <c:showCatName val="0"/>
          <c:showSerName val="0"/>
          <c:showPercent val="0"/>
          <c:showBubbleSize val="0"/>
        </c:dLbls>
        <c:axId val="774301712"/>
        <c:axId val="774300728"/>
      </c:scatterChart>
      <c:valAx>
        <c:axId val="774301712"/>
        <c:scaling>
          <c:orientation val="minMax"/>
          <c:max val="500"/>
          <c:min val="0"/>
        </c:scaling>
        <c:delete val="0"/>
        <c:axPos val="b"/>
        <c:title>
          <c:tx>
            <c:rich>
              <a:bodyPr rot="0" spcFirstLastPara="1" vertOverflow="ellipsis" vert="horz" wrap="square" anchor="ctr" anchorCtr="1"/>
              <a:lstStyle/>
              <a:p>
                <a:pPr>
                  <a:defRPr sz="1400" b="1" i="0" u="none" strike="noStrike" kern="1200" baseline="0">
                    <a:solidFill>
                      <a:schemeClr val="tx1"/>
                    </a:solidFill>
                    <a:latin typeface="+mn-lt"/>
                    <a:ea typeface="+mn-ea"/>
                    <a:cs typeface="+mn-cs"/>
                  </a:defRPr>
                </a:pPr>
                <a:r>
                  <a:rPr lang="en-CA" sz="1400" b="1" dirty="0">
                    <a:solidFill>
                      <a:schemeClr val="tx1"/>
                    </a:solidFill>
                  </a:rPr>
                  <a:t>Number of </a:t>
                </a:r>
                <a:r>
                  <a:rPr lang="en-CA" sz="1400" b="1" dirty="0" smtClean="0">
                    <a:solidFill>
                      <a:schemeClr val="tx1"/>
                    </a:solidFill>
                  </a:rPr>
                  <a:t>BGCW Visits</a:t>
                </a:r>
                <a:endParaRPr lang="en-CA" sz="1400" b="1" dirty="0">
                  <a:solidFill>
                    <a:schemeClr val="tx1"/>
                  </a:solidFill>
                </a:endParaRPr>
              </a:p>
            </c:rich>
          </c:tx>
          <c:layout>
            <c:manualLayout>
              <c:xMode val="edge"/>
              <c:yMode val="edge"/>
              <c:x val="0.29434272008892043"/>
              <c:y val="0.79692338076061098"/>
            </c:manualLayout>
          </c:layout>
          <c:overlay val="0"/>
          <c:spPr>
            <a:noFill/>
            <a:ln>
              <a:noFill/>
            </a:ln>
            <a:effectLst/>
          </c:spPr>
          <c:txPr>
            <a:bodyPr rot="0" spcFirstLastPara="1" vertOverflow="ellipsis" vert="horz" wrap="square" anchor="ctr" anchorCtr="1"/>
            <a:lstStyle/>
            <a:p>
              <a:pPr>
                <a:defRPr sz="14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crossAx val="774300728"/>
        <c:crosses val="autoZero"/>
        <c:crossBetween val="midCat"/>
      </c:valAx>
      <c:valAx>
        <c:axId val="7743007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crossAx val="774301712"/>
        <c:crosses val="autoZero"/>
        <c:crossBetween val="midCat"/>
      </c:valAx>
      <c:spPr>
        <a:noFill/>
        <a:ln>
          <a:solidFill>
            <a:schemeClr val="bg1">
              <a:lumMod val="85000"/>
            </a:schemeClr>
          </a:solidFill>
        </a:ln>
        <a:effectLst/>
      </c:spPr>
    </c:plotArea>
    <c:plotVisOnly val="1"/>
    <c:dispBlanksAs val="gap"/>
    <c:showDLblsOverMax val="0"/>
  </c:chart>
  <c:spPr>
    <a:solidFill>
      <a:schemeClr val="bg1"/>
    </a:solidFill>
    <a:ln w="9525" cap="flat" cmpd="sng" algn="ctr">
      <a:noFill/>
      <a:round/>
    </a:ln>
    <a:effectLst/>
  </c:spPr>
  <c:txPr>
    <a:bodyPr/>
    <a:lstStyle/>
    <a:p>
      <a:pPr>
        <a:defRPr sz="1050"/>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975945155733638"/>
          <c:y val="3.2657320430881639E-2"/>
          <c:w val="0.79822153758030678"/>
          <c:h val="0.92009542810533851"/>
        </c:manualLayout>
      </c:layout>
      <c:areaChart>
        <c:grouping val="standard"/>
        <c:varyColors val="0"/>
        <c:ser>
          <c:idx val="1"/>
          <c:order val="1"/>
          <c:tx>
            <c:v>Upper Limit</c:v>
          </c:tx>
          <c:spPr>
            <a:solidFill>
              <a:schemeClr val="accent1">
                <a:lumMod val="40000"/>
                <a:lumOff val="60000"/>
                <a:alpha val="47000"/>
              </a:schemeClr>
            </a:solidFill>
            <a:ln>
              <a:noFill/>
            </a:ln>
            <a:effectLst/>
          </c:spPr>
          <c:val>
            <c:numRef>
              <c:f>'Grade 7 Stu Engage'!$D$5:$D$496</c:f>
              <c:numCache>
                <c:formatCode>General</c:formatCode>
                <c:ptCount val="492"/>
                <c:pt idx="0">
                  <c:v>-4.95518E-3</c:v>
                </c:pt>
                <c:pt idx="1">
                  <c:v>-3.906086E-3</c:v>
                </c:pt>
                <c:pt idx="2">
                  <c:v>-2.8354970000000002E-3</c:v>
                </c:pt>
                <c:pt idx="3">
                  <c:v>-1.726347E-3</c:v>
                </c:pt>
                <c:pt idx="4">
                  <c:v>-5.4057499999999995E-4</c:v>
                </c:pt>
                <c:pt idx="5">
                  <c:v>8.1204479999999999E-4</c:v>
                </c:pt>
                <c:pt idx="6">
                  <c:v>2.5076644999999999E-3</c:v>
                </c:pt>
                <c:pt idx="7">
                  <c:v>4.6648944999999999E-3</c:v>
                </c:pt>
                <c:pt idx="8">
                  <c:v>7.1491656999999997E-3</c:v>
                </c:pt>
                <c:pt idx="9">
                  <c:v>9.7885114999999995E-3</c:v>
                </c:pt>
                <c:pt idx="10">
                  <c:v>1.2497520200000001E-2</c:v>
                </c:pt>
                <c:pt idx="11">
                  <c:v>1.5239966299999999E-2</c:v>
                </c:pt>
                <c:pt idx="12">
                  <c:v>1.7999297099999999E-2</c:v>
                </c:pt>
                <c:pt idx="13">
                  <c:v>2.0767074399999998E-2</c:v>
                </c:pt>
                <c:pt idx="14">
                  <c:v>2.35385145E-2</c:v>
                </c:pt>
                <c:pt idx="15">
                  <c:v>2.6310634400000001E-2</c:v>
                </c:pt>
                <c:pt idx="16">
                  <c:v>2.9081421100000001E-2</c:v>
                </c:pt>
                <c:pt idx="17">
                  <c:v>3.1849404099999999E-2</c:v>
                </c:pt>
                <c:pt idx="18">
                  <c:v>3.4613431100000001E-2</c:v>
                </c:pt>
                <c:pt idx="19">
                  <c:v>3.7372558799999997E-2</c:v>
                </c:pt>
                <c:pt idx="20">
                  <c:v>4.0125981400000003E-2</c:v>
                </c:pt>
                <c:pt idx="21">
                  <c:v>4.2872985199999998E-2</c:v>
                </c:pt>
                <c:pt idx="22">
                  <c:v>4.5612909200000003E-2</c:v>
                </c:pt>
                <c:pt idx="23">
                  <c:v>4.8345146800000002E-2</c:v>
                </c:pt>
                <c:pt idx="24">
                  <c:v>5.10691333E-2</c:v>
                </c:pt>
                <c:pt idx="25">
                  <c:v>5.3784378200000003E-2</c:v>
                </c:pt>
                <c:pt idx="26">
                  <c:v>5.6490498799999997E-2</c:v>
                </c:pt>
                <c:pt idx="27">
                  <c:v>5.9187209599999999E-2</c:v>
                </c:pt>
                <c:pt idx="28">
                  <c:v>6.1874253599999998E-2</c:v>
                </c:pt>
                <c:pt idx="29">
                  <c:v>6.4551376399999999E-2</c:v>
                </c:pt>
                <c:pt idx="30">
                  <c:v>6.7218328300000005E-2</c:v>
                </c:pt>
                <c:pt idx="31">
                  <c:v>6.9874873399999995E-2</c:v>
                </c:pt>
                <c:pt idx="32">
                  <c:v>7.2520787500000003E-2</c:v>
                </c:pt>
                <c:pt idx="33">
                  <c:v>7.5155867400000007E-2</c:v>
                </c:pt>
                <c:pt idx="34">
                  <c:v>7.7779907400000001E-2</c:v>
                </c:pt>
                <c:pt idx="35">
                  <c:v>8.0392712899999996E-2</c:v>
                </c:pt>
                <c:pt idx="36">
                  <c:v>8.2994088300000005E-2</c:v>
                </c:pt>
                <c:pt idx="37">
                  <c:v>8.5583845699999994E-2</c:v>
                </c:pt>
                <c:pt idx="38">
                  <c:v>8.8161797700000002E-2</c:v>
                </c:pt>
                <c:pt idx="39">
                  <c:v>9.0727742700000003E-2</c:v>
                </c:pt>
                <c:pt idx="40">
                  <c:v>9.3281470399999997E-2</c:v>
                </c:pt>
                <c:pt idx="41">
                  <c:v>9.5822785699999996E-2</c:v>
                </c:pt>
                <c:pt idx="42">
                  <c:v>9.8351504399999998E-2</c:v>
                </c:pt>
                <c:pt idx="43">
                  <c:v>0.1008674348</c:v>
                </c:pt>
                <c:pt idx="44">
                  <c:v>0.10337039889999999</c:v>
                </c:pt>
                <c:pt idx="45">
                  <c:v>0.1058602324</c:v>
                </c:pt>
                <c:pt idx="46">
                  <c:v>0.1083367855</c:v>
                </c:pt>
                <c:pt idx="47">
                  <c:v>0.11079990300000001</c:v>
                </c:pt>
                <c:pt idx="48">
                  <c:v>0.1132494232</c:v>
                </c:pt>
                <c:pt idx="49">
                  <c:v>0.1156851988</c:v>
                </c:pt>
                <c:pt idx="50">
                  <c:v>0.11810713289999999</c:v>
                </c:pt>
                <c:pt idx="51">
                  <c:v>0.1205151663</c:v>
                </c:pt>
                <c:pt idx="52">
                  <c:v>0.1229092391</c:v>
                </c:pt>
                <c:pt idx="53">
                  <c:v>0.1252892729</c:v>
                </c:pt>
                <c:pt idx="54">
                  <c:v>0.12765517600000001</c:v>
                </c:pt>
                <c:pt idx="55">
                  <c:v>0.13000685349999999</c:v>
                </c:pt>
                <c:pt idx="56">
                  <c:v>0.13234422060000001</c:v>
                </c:pt>
                <c:pt idx="57">
                  <c:v>0.1346672116</c:v>
                </c:pt>
                <c:pt idx="58">
                  <c:v>0.136975771</c:v>
                </c:pt>
                <c:pt idx="59">
                  <c:v>0.13926983209999999</c:v>
                </c:pt>
                <c:pt idx="60">
                  <c:v>0.14154932149999999</c:v>
                </c:pt>
                <c:pt idx="61">
                  <c:v>0.14381416059999999</c:v>
                </c:pt>
                <c:pt idx="62">
                  <c:v>0.14606425570000001</c:v>
                </c:pt>
                <c:pt idx="63">
                  <c:v>0.1482995097</c:v>
                </c:pt>
                <c:pt idx="64">
                  <c:v>0.1505198354</c:v>
                </c:pt>
                <c:pt idx="65">
                  <c:v>0.15272514779999999</c:v>
                </c:pt>
                <c:pt idx="66">
                  <c:v>0.1549153576</c:v>
                </c:pt>
                <c:pt idx="67">
                  <c:v>0.15709036109999999</c:v>
                </c:pt>
                <c:pt idx="68">
                  <c:v>0.15925004240000001</c:v>
                </c:pt>
                <c:pt idx="69">
                  <c:v>0.16139428140000001</c:v>
                </c:pt>
                <c:pt idx="70">
                  <c:v>0.16352296599999999</c:v>
                </c:pt>
                <c:pt idx="71">
                  <c:v>0.16563601080000001</c:v>
                </c:pt>
                <c:pt idx="72">
                  <c:v>0.16773333839999999</c:v>
                </c:pt>
                <c:pt idx="73">
                  <c:v>0.16981487079999999</c:v>
                </c:pt>
                <c:pt idx="74">
                  <c:v>0.17188051779999999</c:v>
                </c:pt>
                <c:pt idx="75">
                  <c:v>0.1739301851</c:v>
                </c:pt>
                <c:pt idx="76">
                  <c:v>0.17596379519999999</c:v>
                </c:pt>
                <c:pt idx="77">
                  <c:v>0.17798132429999999</c:v>
                </c:pt>
                <c:pt idx="78">
                  <c:v>0.1799827601</c:v>
                </c:pt>
                <c:pt idx="79">
                  <c:v>0.1819680964</c:v>
                </c:pt>
                <c:pt idx="80">
                  <c:v>0.1839373228</c:v>
                </c:pt>
                <c:pt idx="81">
                  <c:v>0.18589042680000001</c:v>
                </c:pt>
                <c:pt idx="82">
                  <c:v>0.18782740419999999</c:v>
                </c:pt>
                <c:pt idx="83">
                  <c:v>0.18974825100000001</c:v>
                </c:pt>
                <c:pt idx="84">
                  <c:v>0.19165296130000001</c:v>
                </c:pt>
                <c:pt idx="85">
                  <c:v>0.1935415274</c:v>
                </c:pt>
                <c:pt idx="86">
                  <c:v>0.19541394340000001</c:v>
                </c:pt>
                <c:pt idx="87">
                  <c:v>0.19727019139999999</c:v>
                </c:pt>
                <c:pt idx="88">
                  <c:v>0.19911023529999999</c:v>
                </c:pt>
                <c:pt idx="89">
                  <c:v>0.2009340302</c:v>
                </c:pt>
                <c:pt idx="90">
                  <c:v>0.20274153819999999</c:v>
                </c:pt>
                <c:pt idx="91">
                  <c:v>0.20453274369999999</c:v>
                </c:pt>
                <c:pt idx="92">
                  <c:v>0.20630764600000001</c:v>
                </c:pt>
                <c:pt idx="93">
                  <c:v>0.20806623890000001</c:v>
                </c:pt>
                <c:pt idx="94">
                  <c:v>0.2098085234</c:v>
                </c:pt>
                <c:pt idx="95">
                  <c:v>0.2115345072</c:v>
                </c:pt>
                <c:pt idx="96">
                  <c:v>0.21324421569999999</c:v>
                </c:pt>
                <c:pt idx="97">
                  <c:v>0.2149376898</c:v>
                </c:pt>
                <c:pt idx="98">
                  <c:v>0.21661498470000001</c:v>
                </c:pt>
                <c:pt idx="99">
                  <c:v>0.2182761701</c:v>
                </c:pt>
                <c:pt idx="100">
                  <c:v>0.2199213163</c:v>
                </c:pt>
                <c:pt idx="101">
                  <c:v>0.22155049490000001</c:v>
                </c:pt>
                <c:pt idx="102">
                  <c:v>0.22316376130000001</c:v>
                </c:pt>
                <c:pt idx="103">
                  <c:v>0.22476116700000001</c:v>
                </c:pt>
                <c:pt idx="104">
                  <c:v>0.22634278220000001</c:v>
                </c:pt>
                <c:pt idx="105">
                  <c:v>0.2279086816</c:v>
                </c:pt>
                <c:pt idx="106">
                  <c:v>0.229458935</c:v>
                </c:pt>
                <c:pt idx="107">
                  <c:v>0.23099361239999999</c:v>
                </c:pt>
                <c:pt idx="108">
                  <c:v>0.23186889290000001</c:v>
                </c:pt>
                <c:pt idx="109">
                  <c:v>0.2340165236</c:v>
                </c:pt>
                <c:pt idx="110">
                  <c:v>0.23550490460000001</c:v>
                </c:pt>
                <c:pt idx="111">
                  <c:v>0.23697798989999999</c:v>
                </c:pt>
                <c:pt idx="112">
                  <c:v>0.23843583409999999</c:v>
                </c:pt>
                <c:pt idx="113">
                  <c:v>0.2398784813</c:v>
                </c:pt>
                <c:pt idx="114">
                  <c:v>0.24130598440000001</c:v>
                </c:pt>
                <c:pt idx="115">
                  <c:v>0.24271839789999999</c:v>
                </c:pt>
                <c:pt idx="116">
                  <c:v>0.2441157746</c:v>
                </c:pt>
                <c:pt idx="117">
                  <c:v>0.2454981641</c:v>
                </c:pt>
                <c:pt idx="118">
                  <c:v>0.24686560839999999</c:v>
                </c:pt>
                <c:pt idx="119">
                  <c:v>0.24821815720000001</c:v>
                </c:pt>
                <c:pt idx="120">
                  <c:v>0.2495558718</c:v>
                </c:pt>
                <c:pt idx="121">
                  <c:v>0.2508788166</c:v>
                </c:pt>
                <c:pt idx="122">
                  <c:v>0.25218705380000001</c:v>
                </c:pt>
                <c:pt idx="123">
                  <c:v>0.25348064139999998</c:v>
                </c:pt>
                <c:pt idx="124">
                  <c:v>0.25475963470000001</c:v>
                </c:pt>
                <c:pt idx="125">
                  <c:v>0.25602409980000002</c:v>
                </c:pt>
                <c:pt idx="126">
                  <c:v>0.25727412669999999</c:v>
                </c:pt>
                <c:pt idx="127">
                  <c:v>0.25850981029999998</c:v>
                </c:pt>
                <c:pt idx="128">
                  <c:v>0.259731241</c:v>
                </c:pt>
                <c:pt idx="129">
                  <c:v>0.2609384985</c:v>
                </c:pt>
                <c:pt idx="130">
                  <c:v>0.26213166859999998</c:v>
                </c:pt>
                <c:pt idx="131">
                  <c:v>0.26331084020000001</c:v>
                </c:pt>
                <c:pt idx="132">
                  <c:v>0.2644761055</c:v>
                </c:pt>
                <c:pt idx="133">
                  <c:v>0.26562757529999997</c:v>
                </c:pt>
                <c:pt idx="134">
                  <c:v>0.26676536140000001</c:v>
                </c:pt>
                <c:pt idx="135">
                  <c:v>0.26788957600000002</c:v>
                </c:pt>
                <c:pt idx="136">
                  <c:v>0.26900033210000002</c:v>
                </c:pt>
                <c:pt idx="137">
                  <c:v>0.270097737</c:v>
                </c:pt>
                <c:pt idx="138">
                  <c:v>0.27157242990000002</c:v>
                </c:pt>
                <c:pt idx="139">
                  <c:v>0.27225293420000002</c:v>
                </c:pt>
                <c:pt idx="140">
                  <c:v>0.2733109541</c:v>
                </c:pt>
                <c:pt idx="141">
                  <c:v>0.2743560854</c:v>
                </c:pt>
                <c:pt idx="142">
                  <c:v>0.27538845989999999</c:v>
                </c:pt>
                <c:pt idx="143">
                  <c:v>0.27640821589999998</c:v>
                </c:pt>
                <c:pt idx="144">
                  <c:v>0.27741548719999998</c:v>
                </c:pt>
                <c:pt idx="145">
                  <c:v>0.27841040169999998</c:v>
                </c:pt>
                <c:pt idx="146">
                  <c:v>0.27939307629999999</c:v>
                </c:pt>
                <c:pt idx="147">
                  <c:v>0.28036361980000002</c:v>
                </c:pt>
                <c:pt idx="148">
                  <c:v>0.2813221273</c:v>
                </c:pt>
                <c:pt idx="149">
                  <c:v>0.28226868420000001</c:v>
                </c:pt>
                <c:pt idx="150">
                  <c:v>0.28320337890000002</c:v>
                </c:pt>
                <c:pt idx="151">
                  <c:v>0.2841263081</c:v>
                </c:pt>
                <c:pt idx="152">
                  <c:v>0.28503757660000001</c:v>
                </c:pt>
                <c:pt idx="153">
                  <c:v>0.2853056531</c:v>
                </c:pt>
                <c:pt idx="154">
                  <c:v>0.28682558609999997</c:v>
                </c:pt>
                <c:pt idx="155">
                  <c:v>0.28760444930000001</c:v>
                </c:pt>
                <c:pt idx="156">
                  <c:v>0.28856837140000002</c:v>
                </c:pt>
                <c:pt idx="157">
                  <c:v>0.28942312609999998</c:v>
                </c:pt>
                <c:pt idx="158">
                  <c:v>0.29026695489999998</c:v>
                </c:pt>
                <c:pt idx="159">
                  <c:v>0.2910999708</c:v>
                </c:pt>
                <c:pt idx="160">
                  <c:v>0.29192228539999998</c:v>
                </c:pt>
                <c:pt idx="161">
                  <c:v>0.29281163599999999</c:v>
                </c:pt>
                <c:pt idx="162">
                  <c:v>0.29353525460000002</c:v>
                </c:pt>
                <c:pt idx="163">
                  <c:v>0.29432614750000002</c:v>
                </c:pt>
                <c:pt idx="164">
                  <c:v>0.29510680890000002</c:v>
                </c:pt>
                <c:pt idx="165">
                  <c:v>0.29587735570000001</c:v>
                </c:pt>
                <c:pt idx="166">
                  <c:v>0.29663790429999998</c:v>
                </c:pt>
                <c:pt idx="167">
                  <c:v>0.29738856499999999</c:v>
                </c:pt>
                <c:pt idx="168">
                  <c:v>0.29812944699999999</c:v>
                </c:pt>
                <c:pt idx="169">
                  <c:v>0.29886065519999999</c:v>
                </c:pt>
                <c:pt idx="170">
                  <c:v>0.29958229050000001</c:v>
                </c:pt>
                <c:pt idx="171">
                  <c:v>0.30037804229999998</c:v>
                </c:pt>
                <c:pt idx="172">
                  <c:v>0.30099725100000002</c:v>
                </c:pt>
                <c:pt idx="173">
                  <c:v>0.30169077030000002</c:v>
                </c:pt>
                <c:pt idx="174">
                  <c:v>0.30214586370000002</c:v>
                </c:pt>
                <c:pt idx="175">
                  <c:v>0.3030503759</c:v>
                </c:pt>
                <c:pt idx="176">
                  <c:v>0.30371666660000002</c:v>
                </c:pt>
                <c:pt idx="177">
                  <c:v>0.30659549270000003</c:v>
                </c:pt>
                <c:pt idx="178">
                  <c:v>0.3056626382</c:v>
                </c:pt>
                <c:pt idx="179">
                  <c:v>0.30633279559999999</c:v>
                </c:pt>
                <c:pt idx="180">
                  <c:v>0.30691673829999999</c:v>
                </c:pt>
                <c:pt idx="181">
                  <c:v>0.30753108080000002</c:v>
                </c:pt>
                <c:pt idx="182">
                  <c:v>0.3081370625</c:v>
                </c:pt>
                <c:pt idx="183">
                  <c:v>0.30873476</c:v>
                </c:pt>
                <c:pt idx="184">
                  <c:v>0.30932424520000001</c:v>
                </c:pt>
                <c:pt idx="185">
                  <c:v>0.30976481</c:v>
                </c:pt>
                <c:pt idx="186">
                  <c:v>0.3104788524</c:v>
                </c:pt>
                <c:pt idx="187">
                  <c:v>0.31104409669999999</c:v>
                </c:pt>
                <c:pt idx="188">
                  <c:v>0.3114667606</c:v>
                </c:pt>
                <c:pt idx="189">
                  <c:v>0.31215074310000002</c:v>
                </c:pt>
                <c:pt idx="190">
                  <c:v>0.31269225350000002</c:v>
                </c:pt>
                <c:pt idx="191">
                  <c:v>0.31322597359999999</c:v>
                </c:pt>
                <c:pt idx="192">
                  <c:v>0.31375197269999999</c:v>
                </c:pt>
                <c:pt idx="193">
                  <c:v>0.31427031890000001</c:v>
                </c:pt>
                <c:pt idx="194">
                  <c:v>0.31478108179999997</c:v>
                </c:pt>
                <c:pt idx="195">
                  <c:v>0.31482872360000003</c:v>
                </c:pt>
                <c:pt idx="196">
                  <c:v>0.31578010829999997</c:v>
                </c:pt>
                <c:pt idx="197">
                  <c:v>0.31626848390000001</c:v>
                </c:pt>
                <c:pt idx="198">
                  <c:v>0.31675349219999999</c:v>
                </c:pt>
                <c:pt idx="199">
                  <c:v>0.31722323800000002</c:v>
                </c:pt>
                <c:pt idx="200">
                  <c:v>0.31768972519999999</c:v>
                </c:pt>
                <c:pt idx="201">
                  <c:v>0.31814903090000002</c:v>
                </c:pt>
                <c:pt idx="202">
                  <c:v>0.31860122400000002</c:v>
                </c:pt>
                <c:pt idx="203">
                  <c:v>0.3190463691</c:v>
                </c:pt>
                <c:pt idx="204">
                  <c:v>0.31948452649999998</c:v>
                </c:pt>
                <c:pt idx="205">
                  <c:v>0.3199157507</c:v>
                </c:pt>
                <c:pt idx="206">
                  <c:v>0.320340085</c:v>
                </c:pt>
                <c:pt idx="207">
                  <c:v>0.32075755490000002</c:v>
                </c:pt>
                <c:pt idx="208">
                  <c:v>0.32116817440000001</c:v>
                </c:pt>
                <c:pt idx="209">
                  <c:v>0.3219689449</c:v>
                </c:pt>
                <c:pt idx="210">
                  <c:v>0.32235915770000001</c:v>
                </c:pt>
                <c:pt idx="211">
                  <c:v>0.32274264089999999</c:v>
                </c:pt>
                <c:pt idx="212">
                  <c:v>0.32351994429999997</c:v>
                </c:pt>
                <c:pt idx="213">
                  <c:v>0.32348961320000003</c:v>
                </c:pt>
                <c:pt idx="214">
                  <c:v>0.32385322480000001</c:v>
                </c:pt>
                <c:pt idx="215">
                  <c:v>0.32421034319999997</c:v>
                </c:pt>
                <c:pt idx="216">
                  <c:v>0.32456103269999997</c:v>
                </c:pt>
                <c:pt idx="217">
                  <c:v>0.3249053542</c:v>
                </c:pt>
                <c:pt idx="218">
                  <c:v>0.32524336570000001</c:v>
                </c:pt>
                <c:pt idx="219">
                  <c:v>0.32590072599999997</c:v>
                </c:pt>
                <c:pt idx="220">
                  <c:v>0.32622021649999999</c:v>
                </c:pt>
                <c:pt idx="221">
                  <c:v>0.32653366880000001</c:v>
                </c:pt>
                <c:pt idx="222">
                  <c:v>0.32684114650000001</c:v>
                </c:pt>
                <c:pt idx="223">
                  <c:v>0.32714270880000001</c:v>
                </c:pt>
                <c:pt idx="224">
                  <c:v>0.3281883827</c:v>
                </c:pt>
                <c:pt idx="225">
                  <c:v>0.3277283278</c:v>
                </c:pt>
                <c:pt idx="226">
                  <c:v>0.32801249780000002</c:v>
                </c:pt>
                <c:pt idx="227">
                  <c:v>0.3282909785</c:v>
                </c:pt>
                <c:pt idx="228">
                  <c:v>0.32856381509999999</c:v>
                </c:pt>
                <c:pt idx="229">
                  <c:v>0.3288310478</c:v>
                </c:pt>
                <c:pt idx="230">
                  <c:v>0.3290927152</c:v>
                </c:pt>
                <c:pt idx="231">
                  <c:v>0.32934886369999999</c:v>
                </c:pt>
                <c:pt idx="232">
                  <c:v>0.3295995524</c:v>
                </c:pt>
                <c:pt idx="233">
                  <c:v>0.32984484720000001</c:v>
                </c:pt>
                <c:pt idx="234">
                  <c:v>0.3300848073</c:v>
                </c:pt>
                <c:pt idx="235">
                  <c:v>0.33031948430000002</c:v>
                </c:pt>
                <c:pt idx="236">
                  <c:v>0.33054891829999999</c:v>
                </c:pt>
                <c:pt idx="237">
                  <c:v>0.33077314460000001</c:v>
                </c:pt>
                <c:pt idx="238">
                  <c:v>0.33099219860000001</c:v>
                </c:pt>
                <c:pt idx="239">
                  <c:v>0.33120611430000002</c:v>
                </c:pt>
                <c:pt idx="240">
                  <c:v>0.33141492099999997</c:v>
                </c:pt>
                <c:pt idx="241">
                  <c:v>0.33161864210000003</c:v>
                </c:pt>
                <c:pt idx="242">
                  <c:v>0.33181730349999999</c:v>
                </c:pt>
                <c:pt idx="243">
                  <c:v>0.3320109322</c:v>
                </c:pt>
                <c:pt idx="244">
                  <c:v>0.33219955769999998</c:v>
                </c:pt>
                <c:pt idx="245">
                  <c:v>0.33253601319999998</c:v>
                </c:pt>
                <c:pt idx="246">
                  <c:v>0.33290908549999998</c:v>
                </c:pt>
                <c:pt idx="247">
                  <c:v>0.33306859179999998</c:v>
                </c:pt>
                <c:pt idx="248">
                  <c:v>0.33322774999999999</c:v>
                </c:pt>
                <c:pt idx="249">
                  <c:v>0.33338206809999998</c:v>
                </c:pt>
                <c:pt idx="250">
                  <c:v>0.33353155550000002</c:v>
                </c:pt>
                <c:pt idx="251">
                  <c:v>0.33367621829999999</c:v>
                </c:pt>
                <c:pt idx="252">
                  <c:v>0.33381606029999999</c:v>
                </c:pt>
                <c:pt idx="253">
                  <c:v>0.33395107950000003</c:v>
                </c:pt>
                <c:pt idx="254">
                  <c:v>0.33420661229999998</c:v>
                </c:pt>
                <c:pt idx="255">
                  <c:v>0.33432709189999998</c:v>
                </c:pt>
                <c:pt idx="256">
                  <c:v>0.33455337569999999</c:v>
                </c:pt>
                <c:pt idx="257">
                  <c:v>0.33465914740000002</c:v>
                </c:pt>
                <c:pt idx="258">
                  <c:v>0.33475999099999998</c:v>
                </c:pt>
                <c:pt idx="259">
                  <c:v>0.3348559089</c:v>
                </c:pt>
                <c:pt idx="260">
                  <c:v>0.33494690789999998</c:v>
                </c:pt>
                <c:pt idx="261">
                  <c:v>0.33503299330000003</c:v>
                </c:pt>
                <c:pt idx="262">
                  <c:v>0.33511416789999998</c:v>
                </c:pt>
                <c:pt idx="263">
                  <c:v>0.33519042970000001</c:v>
                </c:pt>
                <c:pt idx="264">
                  <c:v>0.3352617725</c:v>
                </c:pt>
                <c:pt idx="265">
                  <c:v>0.33532819209999998</c:v>
                </c:pt>
                <c:pt idx="266">
                  <c:v>0.33538968870000002</c:v>
                </c:pt>
                <c:pt idx="267">
                  <c:v>0.33544626220000001</c:v>
                </c:pt>
                <c:pt idx="268">
                  <c:v>0.33523101420000001</c:v>
                </c:pt>
                <c:pt idx="269">
                  <c:v>0.33554467640000002</c:v>
                </c:pt>
                <c:pt idx="270">
                  <c:v>0.33558655230000001</c:v>
                </c:pt>
                <c:pt idx="271">
                  <c:v>0.33562356580000002</c:v>
                </c:pt>
                <c:pt idx="272">
                  <c:v>0.33565573329999998</c:v>
                </c:pt>
                <c:pt idx="273">
                  <c:v>0.33568307689999999</c:v>
                </c:pt>
                <c:pt idx="274">
                  <c:v>0.33570563139999998</c:v>
                </c:pt>
                <c:pt idx="275">
                  <c:v>0.33572343840000002</c:v>
                </c:pt>
                <c:pt idx="276">
                  <c:v>0.33573654139999998</c:v>
                </c:pt>
                <c:pt idx="277">
                  <c:v>0.33574498720000001</c:v>
                </c:pt>
                <c:pt idx="278">
                  <c:v>0.33574882750000001</c:v>
                </c:pt>
                <c:pt idx="279">
                  <c:v>0.33574811490000001</c:v>
                </c:pt>
                <c:pt idx="280">
                  <c:v>0.33574289829999998</c:v>
                </c:pt>
                <c:pt idx="281">
                  <c:v>0.33573322080000001</c:v>
                </c:pt>
                <c:pt idx="282">
                  <c:v>0.3357191296</c:v>
                </c:pt>
                <c:pt idx="283">
                  <c:v>0.33567790939999997</c:v>
                </c:pt>
                <c:pt idx="284">
                  <c:v>0.33565087700000001</c:v>
                </c:pt>
                <c:pt idx="285">
                  <c:v>0.33561962420000002</c:v>
                </c:pt>
                <c:pt idx="286">
                  <c:v>0.33554462610000002</c:v>
                </c:pt>
                <c:pt idx="287">
                  <c:v>0.33550096820000003</c:v>
                </c:pt>
                <c:pt idx="288">
                  <c:v>0.3354532684</c:v>
                </c:pt>
                <c:pt idx="289">
                  <c:v>0.33540156989999997</c:v>
                </c:pt>
                <c:pt idx="290">
                  <c:v>0.33534591870000002</c:v>
                </c:pt>
                <c:pt idx="291">
                  <c:v>0.33528636319999999</c:v>
                </c:pt>
                <c:pt idx="292">
                  <c:v>0.33522294660000002</c:v>
                </c:pt>
                <c:pt idx="293">
                  <c:v>0.33515570280000001</c:v>
                </c:pt>
                <c:pt idx="294">
                  <c:v>0.33500986249999998</c:v>
                </c:pt>
                <c:pt idx="295">
                  <c:v>0.33493133800000002</c:v>
                </c:pt>
                <c:pt idx="296">
                  <c:v>0.3348491227</c:v>
                </c:pt>
                <c:pt idx="297">
                  <c:v>0.33476324349999997</c:v>
                </c:pt>
                <c:pt idx="298">
                  <c:v>0.3346737213</c:v>
                </c:pt>
                <c:pt idx="299">
                  <c:v>0.3345805758</c:v>
                </c:pt>
                <c:pt idx="300">
                  <c:v>0.33448383139999999</c:v>
                </c:pt>
                <c:pt idx="301">
                  <c:v>0.33438351500000002</c:v>
                </c:pt>
                <c:pt idx="302">
                  <c:v>0.33427965240000002</c:v>
                </c:pt>
                <c:pt idx="303">
                  <c:v>0.33406143859999998</c:v>
                </c:pt>
                <c:pt idx="304">
                  <c:v>0.3327792175</c:v>
                </c:pt>
                <c:pt idx="305">
                  <c:v>0.33382951700000002</c:v>
                </c:pt>
                <c:pt idx="306">
                  <c:v>0.33370850740000002</c:v>
                </c:pt>
                <c:pt idx="307">
                  <c:v>0.3335841846</c:v>
                </c:pt>
                <c:pt idx="308">
                  <c:v>0.33345658890000002</c:v>
                </c:pt>
                <c:pt idx="309">
                  <c:v>0.3333257604</c:v>
                </c:pt>
                <c:pt idx="310">
                  <c:v>0.33319174159999998</c:v>
                </c:pt>
                <c:pt idx="311">
                  <c:v>0.3330545741</c:v>
                </c:pt>
                <c:pt idx="312">
                  <c:v>0.33291429950000001</c:v>
                </c:pt>
                <c:pt idx="313">
                  <c:v>0.33277096449999999</c:v>
                </c:pt>
                <c:pt idx="314">
                  <c:v>0.33262461399999999</c:v>
                </c:pt>
                <c:pt idx="315">
                  <c:v>0.33232301800000003</c:v>
                </c:pt>
                <c:pt idx="316">
                  <c:v>0.33216784160000001</c:v>
                </c:pt>
                <c:pt idx="317">
                  <c:v>0.33168529400000002</c:v>
                </c:pt>
                <c:pt idx="318">
                  <c:v>0.3315189348</c:v>
                </c:pt>
                <c:pt idx="319">
                  <c:v>0.331349905</c:v>
                </c:pt>
                <c:pt idx="320">
                  <c:v>0.3311782566</c:v>
                </c:pt>
                <c:pt idx="321">
                  <c:v>0.33100403919999999</c:v>
                </c:pt>
                <c:pt idx="322">
                  <c:v>0.33082729820000001</c:v>
                </c:pt>
                <c:pt idx="323">
                  <c:v>0.33064807439999999</c:v>
                </c:pt>
                <c:pt idx="324">
                  <c:v>0.33046640300000002</c:v>
                </c:pt>
                <c:pt idx="325">
                  <c:v>0.33038841749999998</c:v>
                </c:pt>
                <c:pt idx="326">
                  <c:v>0.32990693869999999</c:v>
                </c:pt>
                <c:pt idx="327">
                  <c:v>0.32971569070000001</c:v>
                </c:pt>
                <c:pt idx="328">
                  <c:v>0.3295221002</c:v>
                </c:pt>
                <c:pt idx="329">
                  <c:v>0.32912799129999998</c:v>
                </c:pt>
                <c:pt idx="330">
                  <c:v>0.32892751139999998</c:v>
                </c:pt>
                <c:pt idx="331">
                  <c:v>0.32872477150000001</c:v>
                </c:pt>
                <c:pt idx="332">
                  <c:v>0.32831259159999998</c:v>
                </c:pt>
                <c:pt idx="333">
                  <c:v>0.32810319100000002</c:v>
                </c:pt>
                <c:pt idx="334">
                  <c:v>0.3278916134</c:v>
                </c:pt>
                <c:pt idx="335">
                  <c:v>0.32774984709999999</c:v>
                </c:pt>
                <c:pt idx="336">
                  <c:v>0.32724401879999998</c:v>
                </c:pt>
                <c:pt idx="337">
                  <c:v>0.32702393439999999</c:v>
                </c:pt>
                <c:pt idx="338">
                  <c:v>0.32680178539999999</c:v>
                </c:pt>
                <c:pt idx="339">
                  <c:v>0.32475587090000002</c:v>
                </c:pt>
                <c:pt idx="340">
                  <c:v>0.32635141829999997</c:v>
                </c:pt>
                <c:pt idx="341">
                  <c:v>0.32503154150000002</c:v>
                </c:pt>
                <c:pt idx="342">
                  <c:v>0.32589315730000001</c:v>
                </c:pt>
                <c:pt idx="343">
                  <c:v>0.32566113050000001</c:v>
                </c:pt>
                <c:pt idx="344">
                  <c:v>0.32542720539999997</c:v>
                </c:pt>
                <c:pt idx="345">
                  <c:v>0.32519140749999997</c:v>
                </c:pt>
                <c:pt idx="346">
                  <c:v>0.32495375869999998</c:v>
                </c:pt>
                <c:pt idx="347">
                  <c:v>0.32471427670000003</c:v>
                </c:pt>
                <c:pt idx="348">
                  <c:v>0.32422986809999998</c:v>
                </c:pt>
                <c:pt idx="349">
                  <c:v>0.32398496360000001</c:v>
                </c:pt>
                <c:pt idx="350">
                  <c:v>0.32348982209999999</c:v>
                </c:pt>
                <c:pt idx="351">
                  <c:v>0.3232396206</c:v>
                </c:pt>
                <c:pt idx="352">
                  <c:v>0.3227340219</c:v>
                </c:pt>
                <c:pt idx="353">
                  <c:v>0.32247864320000003</c:v>
                </c:pt>
                <c:pt idx="354">
                  <c:v>0.32170234050000002</c:v>
                </c:pt>
                <c:pt idx="355">
                  <c:v>0.32144022570000003</c:v>
                </c:pt>
                <c:pt idx="356">
                  <c:v>0.321176454</c:v>
                </c:pt>
                <c:pt idx="357">
                  <c:v>0.3206439847</c:v>
                </c:pt>
                <c:pt idx="358">
                  <c:v>0.32025775569999998</c:v>
                </c:pt>
                <c:pt idx="359">
                  <c:v>0.32010500939999997</c:v>
                </c:pt>
                <c:pt idx="360">
                  <c:v>0.31983309339999999</c:v>
                </c:pt>
                <c:pt idx="361">
                  <c:v>0.31955956260000001</c:v>
                </c:pt>
                <c:pt idx="362">
                  <c:v>0.31928442289999998</c:v>
                </c:pt>
                <c:pt idx="363">
                  <c:v>0.3190076812</c:v>
                </c:pt>
                <c:pt idx="364">
                  <c:v>0.31872934739999997</c:v>
                </c:pt>
                <c:pt idx="365">
                  <c:v>0.31844942939999998</c:v>
                </c:pt>
                <c:pt idx="366">
                  <c:v>0.31816793100000001</c:v>
                </c:pt>
                <c:pt idx="367">
                  <c:v>0.31788485150000001</c:v>
                </c:pt>
                <c:pt idx="368">
                  <c:v>0.31702611990000001</c:v>
                </c:pt>
                <c:pt idx="369">
                  <c:v>0.31644575060000002</c:v>
                </c:pt>
                <c:pt idx="370">
                  <c:v>0.31585908759999998</c:v>
                </c:pt>
                <c:pt idx="371">
                  <c:v>0.31556338719999999</c:v>
                </c:pt>
                <c:pt idx="372">
                  <c:v>0.31526609550000001</c:v>
                </c:pt>
                <c:pt idx="373">
                  <c:v>0.31496720319999999</c:v>
                </c:pt>
                <c:pt idx="374">
                  <c:v>0.3146360916</c:v>
                </c:pt>
                <c:pt idx="375">
                  <c:v>0.31324085660000001</c:v>
                </c:pt>
                <c:pt idx="376">
                  <c:v>0.3134486836</c:v>
                </c:pt>
                <c:pt idx="377">
                  <c:v>0.3131402277</c:v>
                </c:pt>
                <c:pt idx="378">
                  <c:v>0.31283020750000001</c:v>
                </c:pt>
                <c:pt idx="379">
                  <c:v>0.31251862499999999</c:v>
                </c:pt>
                <c:pt idx="380">
                  <c:v>0.31220548199999998</c:v>
                </c:pt>
                <c:pt idx="381">
                  <c:v>0.31189078710000001</c:v>
                </c:pt>
                <c:pt idx="382">
                  <c:v>0.31157455319999999</c:v>
                </c:pt>
                <c:pt idx="383">
                  <c:v>0.3112567933</c:v>
                </c:pt>
                <c:pt idx="384">
                  <c:v>0.31093752559999999</c:v>
                </c:pt>
                <c:pt idx="385">
                  <c:v>0.31061676799999999</c:v>
                </c:pt>
                <c:pt idx="386">
                  <c:v>0.31029453550000002</c:v>
                </c:pt>
                <c:pt idx="387">
                  <c:v>0.30997084819999998</c:v>
                </c:pt>
                <c:pt idx="388">
                  <c:v>0.30964572540000002</c:v>
                </c:pt>
                <c:pt idx="389">
                  <c:v>0.30899125160000002</c:v>
                </c:pt>
                <c:pt idx="390">
                  <c:v>0.30733117389999998</c:v>
                </c:pt>
                <c:pt idx="391">
                  <c:v>0.30699522140000002</c:v>
                </c:pt>
                <c:pt idx="392">
                  <c:v>0.30665801180000002</c:v>
                </c:pt>
                <c:pt idx="393">
                  <c:v>0.30631957189999998</c:v>
                </c:pt>
                <c:pt idx="394">
                  <c:v>0.30597992419999998</c:v>
                </c:pt>
                <c:pt idx="395">
                  <c:v>0.30563909340000001</c:v>
                </c:pt>
                <c:pt idx="396">
                  <c:v>0.30529710090000001</c:v>
                </c:pt>
                <c:pt idx="397">
                  <c:v>0.30495396299999999</c:v>
                </c:pt>
                <c:pt idx="398">
                  <c:v>0.30460969519999997</c:v>
                </c:pt>
                <c:pt idx="399">
                  <c:v>0.30391786999999998</c:v>
                </c:pt>
                <c:pt idx="400">
                  <c:v>0.30035738049999999</c:v>
                </c:pt>
                <c:pt idx="401">
                  <c:v>0.30287222990000001</c:v>
                </c:pt>
                <c:pt idx="402">
                  <c:v>0.30217001640000002</c:v>
                </c:pt>
                <c:pt idx="403">
                  <c:v>0.30181738850000001</c:v>
                </c:pt>
                <c:pt idx="404">
                  <c:v>0.3014637449</c:v>
                </c:pt>
                <c:pt idx="405">
                  <c:v>0.30075338660000001</c:v>
                </c:pt>
                <c:pt idx="406">
                  <c:v>0.30039665760000001</c:v>
                </c:pt>
                <c:pt idx="407">
                  <c:v>0.3000388907</c:v>
                </c:pt>
                <c:pt idx="408">
                  <c:v>0.2993202606</c:v>
                </c:pt>
                <c:pt idx="409">
                  <c:v>0.29895941250000002</c:v>
                </c:pt>
                <c:pt idx="410">
                  <c:v>0.29787092329999998</c:v>
                </c:pt>
                <c:pt idx="411">
                  <c:v>0.29714053359999998</c:v>
                </c:pt>
                <c:pt idx="412">
                  <c:v>0.2964065515</c:v>
                </c:pt>
                <c:pt idx="413">
                  <c:v>0.29529915429999998</c:v>
                </c:pt>
                <c:pt idx="414">
                  <c:v>0.29492839840000001</c:v>
                </c:pt>
                <c:pt idx="415">
                  <c:v>0.29418457349999999</c:v>
                </c:pt>
                <c:pt idx="416">
                  <c:v>0.2938115382</c:v>
                </c:pt>
                <c:pt idx="417">
                  <c:v>0.29268810490000002</c:v>
                </c:pt>
                <c:pt idx="418">
                  <c:v>0.2923122339</c:v>
                </c:pt>
                <c:pt idx="419">
                  <c:v>0.2919356897</c:v>
                </c:pt>
                <c:pt idx="420">
                  <c:v>0.29155848340000001</c:v>
                </c:pt>
                <c:pt idx="421">
                  <c:v>0.29080212280000001</c:v>
                </c:pt>
                <c:pt idx="422">
                  <c:v>0.29042299830000001</c:v>
                </c:pt>
                <c:pt idx="423">
                  <c:v>0.29004327149999998</c:v>
                </c:pt>
                <c:pt idx="424">
                  <c:v>0.28966297000000002</c:v>
                </c:pt>
                <c:pt idx="425">
                  <c:v>0.28928212129999997</c:v>
                </c:pt>
                <c:pt idx="426">
                  <c:v>0.28851890629999999</c:v>
                </c:pt>
                <c:pt idx="427">
                  <c:v>0.28883781670000003</c:v>
                </c:pt>
                <c:pt idx="428">
                  <c:v>0.2873708297</c:v>
                </c:pt>
                <c:pt idx="429">
                  <c:v>0.28677288010000002</c:v>
                </c:pt>
                <c:pt idx="430">
                  <c:v>0.28429714649999999</c:v>
                </c:pt>
                <c:pt idx="431">
                  <c:v>0.28391235599999998</c:v>
                </c:pt>
                <c:pt idx="432">
                  <c:v>0.28314281200000002</c:v>
                </c:pt>
                <c:pt idx="433">
                  <c:v>0.28275814669999999</c:v>
                </c:pt>
                <c:pt idx="434">
                  <c:v>0.28083758959999999</c:v>
                </c:pt>
                <c:pt idx="435">
                  <c:v>0.28045432269999998</c:v>
                </c:pt>
                <c:pt idx="436">
                  <c:v>0.27968895110000003</c:v>
                </c:pt>
                <c:pt idx="437">
                  <c:v>0.2789253666</c:v>
                </c:pt>
                <c:pt idx="438">
                  <c:v>0.27854433099999998</c:v>
                </c:pt>
                <c:pt idx="439">
                  <c:v>0.27816385649999997</c:v>
                </c:pt>
                <c:pt idx="440">
                  <c:v>0.276648438</c:v>
                </c:pt>
                <c:pt idx="441">
                  <c:v>0.27627141589999998</c:v>
                </c:pt>
                <c:pt idx="442">
                  <c:v>0.27439961070000002</c:v>
                </c:pt>
                <c:pt idx="443">
                  <c:v>0.2740282423</c:v>
                </c:pt>
                <c:pt idx="444">
                  <c:v>0.27365798009999998</c:v>
                </c:pt>
                <c:pt idx="445">
                  <c:v>0.27328886819999998</c:v>
                </c:pt>
                <c:pt idx="446">
                  <c:v>0.27255426290000001</c:v>
                </c:pt>
                <c:pt idx="447">
                  <c:v>0.27218885030000001</c:v>
                </c:pt>
                <c:pt idx="448">
                  <c:v>0.27110061359999998</c:v>
                </c:pt>
                <c:pt idx="449">
                  <c:v>0.27074064990000002</c:v>
                </c:pt>
                <c:pt idx="450">
                  <c:v>0.27038213950000001</c:v>
                </c:pt>
                <c:pt idx="451">
                  <c:v>0.2700251213</c:v>
                </c:pt>
                <c:pt idx="452">
                  <c:v>0.26966963220000001</c:v>
                </c:pt>
                <c:pt idx="453">
                  <c:v>0.26826374600000003</c:v>
                </c:pt>
                <c:pt idx="454">
                  <c:v>0.26757101970000002</c:v>
                </c:pt>
                <c:pt idx="455">
                  <c:v>0.26688550709999997</c:v>
                </c:pt>
                <c:pt idx="456">
                  <c:v>0.26654553609999998</c:v>
                </c:pt>
                <c:pt idx="457">
                  <c:v>0.26620746099999998</c:v>
                </c:pt>
                <c:pt idx="458">
                  <c:v>0.2658713056</c:v>
                </c:pt>
                <c:pt idx="459">
                  <c:v>0.26553708999999998</c:v>
                </c:pt>
                <c:pt idx="460">
                  <c:v>0.26520483189999999</c:v>
                </c:pt>
                <c:pt idx="461">
                  <c:v>0.26487454620000001</c:v>
                </c:pt>
                <c:pt idx="462">
                  <c:v>0.26389564729999998</c:v>
                </c:pt>
                <c:pt idx="463">
                  <c:v>0.26357337060000002</c:v>
                </c:pt>
                <c:pt idx="464">
                  <c:v>0.26325311909999999</c:v>
                </c:pt>
                <c:pt idx="465">
                  <c:v>0.26261872200000003</c:v>
                </c:pt>
                <c:pt idx="466">
                  <c:v>0.26199254309999997</c:v>
                </c:pt>
                <c:pt idx="467">
                  <c:v>0.26168255709999999</c:v>
                </c:pt>
                <c:pt idx="468">
                  <c:v>0.26137464929999998</c:v>
                </c:pt>
                <c:pt idx="469">
                  <c:v>0.26106882930000003</c:v>
                </c:pt>
                <c:pt idx="470">
                  <c:v>0.26076510419999999</c:v>
                </c:pt>
                <c:pt idx="471">
                  <c:v>0.25927798210000003</c:v>
                </c:pt>
                <c:pt idx="472">
                  <c:v>0.2586978392</c:v>
                </c:pt>
                <c:pt idx="473">
                  <c:v>0.25812610000000002</c:v>
                </c:pt>
                <c:pt idx="474">
                  <c:v>0.25728434360000002</c:v>
                </c:pt>
                <c:pt idx="475">
                  <c:v>0.25700800550000003</c:v>
                </c:pt>
                <c:pt idx="476">
                  <c:v>0.2564617133</c:v>
                </c:pt>
                <c:pt idx="477">
                  <c:v>0.25619175690000001</c:v>
                </c:pt>
                <c:pt idx="478">
                  <c:v>0.25539463179999999</c:v>
                </c:pt>
                <c:pt idx="479">
                  <c:v>0.2548738532</c:v>
                </c:pt>
                <c:pt idx="480">
                  <c:v>0.25410863369999998</c:v>
                </c:pt>
                <c:pt idx="481">
                  <c:v>0.25385780390000001</c:v>
                </c:pt>
                <c:pt idx="482">
                  <c:v>0.25311798270000002</c:v>
                </c:pt>
                <c:pt idx="483">
                  <c:v>0.25263526219999999</c:v>
                </c:pt>
                <c:pt idx="484">
                  <c:v>0.25192674729999998</c:v>
                </c:pt>
                <c:pt idx="485">
                  <c:v>0.2510105748</c:v>
                </c:pt>
                <c:pt idx="486">
                  <c:v>0.2507865286</c:v>
                </c:pt>
                <c:pt idx="487">
                  <c:v>0.25056445919999998</c:v>
                </c:pt>
                <c:pt idx="488">
                  <c:v>0.25034435649999998</c:v>
                </c:pt>
                <c:pt idx="489">
                  <c:v>0.2496957527</c:v>
                </c:pt>
                <c:pt idx="490">
                  <c:v>0.24948343379999999</c:v>
                </c:pt>
                <c:pt idx="491">
                  <c:v>0.24906457100000001</c:v>
                </c:pt>
              </c:numCache>
            </c:numRef>
          </c:val>
          <c:extLst>
            <c:ext xmlns:c16="http://schemas.microsoft.com/office/drawing/2014/chart" uri="{C3380CC4-5D6E-409C-BE32-E72D297353CC}">
              <c16:uniqueId val="{00000000-E9F6-4B81-B2B8-C385766133F9}"/>
            </c:ext>
          </c:extLst>
        </c:ser>
        <c:ser>
          <c:idx val="2"/>
          <c:order val="2"/>
          <c:tx>
            <c:v>Lower Limit</c:v>
          </c:tx>
          <c:spPr>
            <a:solidFill>
              <a:schemeClr val="bg1"/>
            </a:solidFill>
            <a:ln>
              <a:noFill/>
            </a:ln>
            <a:effectLst/>
          </c:spPr>
          <c:val>
            <c:numRef>
              <c:f>'Grade 7 Stu Engage'!$C$5:$C$496</c:f>
              <c:numCache>
                <c:formatCode>General</c:formatCode>
                <c:ptCount val="492"/>
                <c:pt idx="0">
                  <c:v>-1.6335709E-2</c:v>
                </c:pt>
                <c:pt idx="1">
                  <c:v>-1.3556893E-2</c:v>
                </c:pt>
                <c:pt idx="2">
                  <c:v>-1.0799786E-2</c:v>
                </c:pt>
                <c:pt idx="3">
                  <c:v>-8.0816559999999996E-3</c:v>
                </c:pt>
                <c:pt idx="4">
                  <c:v>-5.4408290000000003E-3</c:v>
                </c:pt>
                <c:pt idx="5">
                  <c:v>-2.9678679999999998E-3</c:v>
                </c:pt>
                <c:pt idx="6">
                  <c:v>-8.3928400000000004E-4</c:v>
                </c:pt>
                <c:pt idx="7">
                  <c:v>8.258931E-4</c:v>
                </c:pt>
                <c:pt idx="8">
                  <c:v>2.1617855E-3</c:v>
                </c:pt>
                <c:pt idx="9">
                  <c:v>3.3398697999999999E-3</c:v>
                </c:pt>
                <c:pt idx="10">
                  <c:v>4.4450595000000001E-3</c:v>
                </c:pt>
                <c:pt idx="11">
                  <c:v>5.5130478000000004E-3</c:v>
                </c:pt>
                <c:pt idx="12">
                  <c:v>6.5598317000000001E-3</c:v>
                </c:pt>
                <c:pt idx="13">
                  <c:v>7.5933218000000004E-3</c:v>
                </c:pt>
                <c:pt idx="14">
                  <c:v>8.6177571999999994E-3</c:v>
                </c:pt>
                <c:pt idx="15">
                  <c:v>9.6355415000000007E-3</c:v>
                </c:pt>
                <c:pt idx="16">
                  <c:v>1.0648097400000001E-2</c:v>
                </c:pt>
                <c:pt idx="17">
                  <c:v>1.16562744E-2</c:v>
                </c:pt>
                <c:pt idx="18">
                  <c:v>1.2660566E-2</c:v>
                </c:pt>
                <c:pt idx="19">
                  <c:v>1.3661251399999999E-2</c:v>
                </c:pt>
                <c:pt idx="20">
                  <c:v>1.4658467499999999E-2</c:v>
                </c:pt>
                <c:pt idx="21">
                  <c:v>1.5652252700000001E-2</c:v>
                </c:pt>
                <c:pt idx="22">
                  <c:v>1.66425631E-2</c:v>
                </c:pt>
                <c:pt idx="23">
                  <c:v>1.7629308699999999E-2</c:v>
                </c:pt>
                <c:pt idx="24">
                  <c:v>1.86123633E-2</c:v>
                </c:pt>
                <c:pt idx="25">
                  <c:v>1.9591615600000001E-2</c:v>
                </c:pt>
                <c:pt idx="26">
                  <c:v>2.0567000299999999E-2</c:v>
                </c:pt>
                <c:pt idx="27">
                  <c:v>2.1538503300000001E-2</c:v>
                </c:pt>
                <c:pt idx="28">
                  <c:v>2.2506110999999999E-2</c:v>
                </c:pt>
                <c:pt idx="29">
                  <c:v>2.3469793499999999E-2</c:v>
                </c:pt>
                <c:pt idx="30">
                  <c:v>2.4429513900000002E-2</c:v>
                </c:pt>
                <c:pt idx="31">
                  <c:v>2.53852377E-2</c:v>
                </c:pt>
                <c:pt idx="32">
                  <c:v>2.63369283E-2</c:v>
                </c:pt>
                <c:pt idx="33">
                  <c:v>2.7284554900000001E-2</c:v>
                </c:pt>
                <c:pt idx="34">
                  <c:v>2.8228074799999999E-2</c:v>
                </c:pt>
                <c:pt idx="35">
                  <c:v>2.9167448700000001E-2</c:v>
                </c:pt>
                <c:pt idx="36">
                  <c:v>3.0102630599999999E-2</c:v>
                </c:pt>
                <c:pt idx="37">
                  <c:v>3.10335747E-2</c:v>
                </c:pt>
                <c:pt idx="38">
                  <c:v>3.1960225500000002E-2</c:v>
                </c:pt>
                <c:pt idx="39">
                  <c:v>3.2882508499999998E-2</c:v>
                </c:pt>
                <c:pt idx="40">
                  <c:v>3.3800337100000001E-2</c:v>
                </c:pt>
                <c:pt idx="41">
                  <c:v>3.4713636800000003E-2</c:v>
                </c:pt>
                <c:pt idx="42">
                  <c:v>3.5622339400000001E-2</c:v>
                </c:pt>
                <c:pt idx="43">
                  <c:v>3.6526362600000001E-2</c:v>
                </c:pt>
                <c:pt idx="44">
                  <c:v>3.7425626900000002E-2</c:v>
                </c:pt>
                <c:pt idx="45">
                  <c:v>3.8320063500000001E-2</c:v>
                </c:pt>
                <c:pt idx="46">
                  <c:v>3.9209616500000002E-2</c:v>
                </c:pt>
                <c:pt idx="47">
                  <c:v>4.0094223399999997E-2</c:v>
                </c:pt>
                <c:pt idx="48">
                  <c:v>4.09738132E-2</c:v>
                </c:pt>
                <c:pt idx="49">
                  <c:v>4.18483225E-2</c:v>
                </c:pt>
                <c:pt idx="50">
                  <c:v>4.2717730699999998E-2</c:v>
                </c:pt>
                <c:pt idx="51">
                  <c:v>4.3582045600000001E-2</c:v>
                </c:pt>
                <c:pt idx="52">
                  <c:v>4.4441262000000002E-2</c:v>
                </c:pt>
                <c:pt idx="53">
                  <c:v>4.5295352800000001E-2</c:v>
                </c:pt>
                <c:pt idx="54">
                  <c:v>4.6144275399999997E-2</c:v>
                </c:pt>
                <c:pt idx="55">
                  <c:v>4.6987979899999997E-2</c:v>
                </c:pt>
                <c:pt idx="56">
                  <c:v>4.7826422E-2</c:v>
                </c:pt>
                <c:pt idx="57">
                  <c:v>4.8659575400000002E-2</c:v>
                </c:pt>
                <c:pt idx="58">
                  <c:v>4.94874228E-2</c:v>
                </c:pt>
                <c:pt idx="59">
                  <c:v>5.0309935600000001E-2</c:v>
                </c:pt>
                <c:pt idx="60">
                  <c:v>5.1127077100000001E-2</c:v>
                </c:pt>
                <c:pt idx="61">
                  <c:v>5.1938804399999997E-2</c:v>
                </c:pt>
                <c:pt idx="62">
                  <c:v>5.2745059599999998E-2</c:v>
                </c:pt>
                <c:pt idx="63">
                  <c:v>5.35457804E-2</c:v>
                </c:pt>
                <c:pt idx="64">
                  <c:v>5.4340914800000001E-2</c:v>
                </c:pt>
                <c:pt idx="65">
                  <c:v>5.5130410499999997E-2</c:v>
                </c:pt>
                <c:pt idx="66">
                  <c:v>5.5914208299999997E-2</c:v>
                </c:pt>
                <c:pt idx="67">
                  <c:v>5.6692235100000002E-2</c:v>
                </c:pt>
                <c:pt idx="68">
                  <c:v>5.7464406199999998E-2</c:v>
                </c:pt>
                <c:pt idx="69">
                  <c:v>5.8230632300000001E-2</c:v>
                </c:pt>
                <c:pt idx="70">
                  <c:v>5.8990831000000001E-2</c:v>
                </c:pt>
                <c:pt idx="71">
                  <c:v>5.9744940900000001E-2</c:v>
                </c:pt>
                <c:pt idx="72">
                  <c:v>6.0492905499999999E-2</c:v>
                </c:pt>
                <c:pt idx="73">
                  <c:v>6.1234663600000003E-2</c:v>
                </c:pt>
                <c:pt idx="74">
                  <c:v>6.1970141499999999E-2</c:v>
                </c:pt>
                <c:pt idx="75">
                  <c:v>6.2699257800000005E-2</c:v>
                </c:pt>
                <c:pt idx="76">
                  <c:v>6.3421939900000002E-2</c:v>
                </c:pt>
                <c:pt idx="77">
                  <c:v>6.4138160499999999E-2</c:v>
                </c:pt>
                <c:pt idx="78">
                  <c:v>6.4847902900000004E-2</c:v>
                </c:pt>
                <c:pt idx="79">
                  <c:v>6.5551157400000004E-2</c:v>
                </c:pt>
                <c:pt idx="80">
                  <c:v>6.6247910800000004E-2</c:v>
                </c:pt>
                <c:pt idx="81">
                  <c:v>6.6938148599999997E-2</c:v>
                </c:pt>
                <c:pt idx="82">
                  <c:v>6.7621863099999999E-2</c:v>
                </c:pt>
                <c:pt idx="83">
                  <c:v>6.8299047200000004E-2</c:v>
                </c:pt>
                <c:pt idx="84">
                  <c:v>6.8969691299999997E-2</c:v>
                </c:pt>
                <c:pt idx="85">
                  <c:v>6.9633781399999997E-2</c:v>
                </c:pt>
                <c:pt idx="86">
                  <c:v>7.0291298700000004E-2</c:v>
                </c:pt>
                <c:pt idx="87">
                  <c:v>7.0942211399999996E-2</c:v>
                </c:pt>
                <c:pt idx="88">
                  <c:v>7.1586471099999993E-2</c:v>
                </c:pt>
                <c:pt idx="89">
                  <c:v>7.2224019299999997E-2</c:v>
                </c:pt>
                <c:pt idx="90">
                  <c:v>7.2854803300000007E-2</c:v>
                </c:pt>
                <c:pt idx="91">
                  <c:v>7.3478793700000003E-2</c:v>
                </c:pt>
                <c:pt idx="92">
                  <c:v>7.4095976600000002E-2</c:v>
                </c:pt>
                <c:pt idx="93">
                  <c:v>7.47063325E-2</c:v>
                </c:pt>
                <c:pt idx="94">
                  <c:v>7.5309846799999997E-2</c:v>
                </c:pt>
                <c:pt idx="95">
                  <c:v>7.5906507299999995E-2</c:v>
                </c:pt>
                <c:pt idx="96">
                  <c:v>7.6496312499999997E-2</c:v>
                </c:pt>
                <c:pt idx="97">
                  <c:v>7.7079273599999998E-2</c:v>
                </c:pt>
                <c:pt idx="98">
                  <c:v>7.76554156E-2</c:v>
                </c:pt>
                <c:pt idx="99">
                  <c:v>7.8224776999999995E-2</c:v>
                </c:pt>
                <c:pt idx="100">
                  <c:v>7.8787394299999994E-2</c:v>
                </c:pt>
                <c:pt idx="101">
                  <c:v>7.9343300000000005E-2</c:v>
                </c:pt>
                <c:pt idx="102">
                  <c:v>7.9892512799999996E-2</c:v>
                </c:pt>
                <c:pt idx="103">
                  <c:v>8.0435049999999994E-2</c:v>
                </c:pt>
                <c:pt idx="104">
                  <c:v>8.0970947000000001E-2</c:v>
                </c:pt>
                <c:pt idx="105">
                  <c:v>8.1500244200000002E-2</c:v>
                </c:pt>
                <c:pt idx="106">
                  <c:v>8.2022977999999996E-2</c:v>
                </c:pt>
                <c:pt idx="107">
                  <c:v>8.2539185900000006E-2</c:v>
                </c:pt>
                <c:pt idx="108">
                  <c:v>8.3692794299999998E-2</c:v>
                </c:pt>
                <c:pt idx="109">
                  <c:v>8.3552171800000005E-2</c:v>
                </c:pt>
                <c:pt idx="110">
                  <c:v>8.4049026299999996E-2</c:v>
                </c:pt>
                <c:pt idx="111">
                  <c:v>8.4539497500000005E-2</c:v>
                </c:pt>
                <c:pt idx="112">
                  <c:v>8.5023606000000002E-2</c:v>
                </c:pt>
                <c:pt idx="113">
                  <c:v>8.5501361499999998E-2</c:v>
                </c:pt>
                <c:pt idx="114">
                  <c:v>8.5972779099999994E-2</c:v>
                </c:pt>
                <c:pt idx="115">
                  <c:v>8.6437874400000003E-2</c:v>
                </c:pt>
                <c:pt idx="116">
                  <c:v>8.6896661700000002E-2</c:v>
                </c:pt>
                <c:pt idx="117">
                  <c:v>8.7349151599999994E-2</c:v>
                </c:pt>
                <c:pt idx="118">
                  <c:v>8.7795346900000001E-2</c:v>
                </c:pt>
                <c:pt idx="119">
                  <c:v>8.8235256999999997E-2</c:v>
                </c:pt>
                <c:pt idx="120">
                  <c:v>8.8668901300000005E-2</c:v>
                </c:pt>
                <c:pt idx="121">
                  <c:v>8.9096297300000002E-2</c:v>
                </c:pt>
                <c:pt idx="122">
                  <c:v>8.9517459100000002E-2</c:v>
                </c:pt>
                <c:pt idx="123">
                  <c:v>8.9932396900000003E-2</c:v>
                </c:pt>
                <c:pt idx="124">
                  <c:v>9.0341117100000007E-2</c:v>
                </c:pt>
                <c:pt idx="125">
                  <c:v>9.0743636200000005E-2</c:v>
                </c:pt>
                <c:pt idx="126">
                  <c:v>9.11399928E-2</c:v>
                </c:pt>
                <c:pt idx="127">
                  <c:v>9.1530227699999994E-2</c:v>
                </c:pt>
                <c:pt idx="128">
                  <c:v>9.1914377399999997E-2</c:v>
                </c:pt>
                <c:pt idx="129">
                  <c:v>9.2292468200000005E-2</c:v>
                </c:pt>
                <c:pt idx="130">
                  <c:v>9.2664529100000004E-2</c:v>
                </c:pt>
                <c:pt idx="131">
                  <c:v>9.3030589999999996E-2</c:v>
                </c:pt>
                <c:pt idx="132">
                  <c:v>9.3390682200000005E-2</c:v>
                </c:pt>
                <c:pt idx="133">
                  <c:v>9.3744855700000004E-2</c:v>
                </c:pt>
                <c:pt idx="134">
                  <c:v>9.40931619E-2</c:v>
                </c:pt>
                <c:pt idx="135">
                  <c:v>9.4435652600000003E-2</c:v>
                </c:pt>
                <c:pt idx="136">
                  <c:v>9.4772380099999998E-2</c:v>
                </c:pt>
                <c:pt idx="137">
                  <c:v>9.5103392300000006E-2</c:v>
                </c:pt>
                <c:pt idx="138">
                  <c:v>9.5038210499999998E-2</c:v>
                </c:pt>
                <c:pt idx="139">
                  <c:v>9.5748478600000006E-2</c:v>
                </c:pt>
                <c:pt idx="140">
                  <c:v>9.6062663199999995E-2</c:v>
                </c:pt>
                <c:pt idx="141">
                  <c:v>9.6371357199999994E-2</c:v>
                </c:pt>
                <c:pt idx="142">
                  <c:v>9.6674628400000004E-2</c:v>
                </c:pt>
                <c:pt idx="143">
                  <c:v>9.69725528E-2</c:v>
                </c:pt>
                <c:pt idx="144">
                  <c:v>9.7265203800000005E-2</c:v>
                </c:pt>
                <c:pt idx="145">
                  <c:v>9.7552651800000001E-2</c:v>
                </c:pt>
                <c:pt idx="146">
                  <c:v>9.7834957900000005E-2</c:v>
                </c:pt>
                <c:pt idx="147">
                  <c:v>9.8112176100000004E-2</c:v>
                </c:pt>
                <c:pt idx="148">
                  <c:v>9.8384349499999996E-2</c:v>
                </c:pt>
                <c:pt idx="149">
                  <c:v>9.8651512600000005E-2</c:v>
                </c:pt>
                <c:pt idx="150">
                  <c:v>9.8913703300000003E-2</c:v>
                </c:pt>
                <c:pt idx="151">
                  <c:v>9.9170965799999997E-2</c:v>
                </c:pt>
                <c:pt idx="152">
                  <c:v>9.9423351100000001E-2</c:v>
                </c:pt>
                <c:pt idx="153">
                  <c:v>0.1003025615</c:v>
                </c:pt>
                <c:pt idx="154">
                  <c:v>9.9913727199999997E-2</c:v>
                </c:pt>
                <c:pt idx="155">
                  <c:v>0.100249964</c:v>
                </c:pt>
                <c:pt idx="156">
                  <c:v>0.1003853427</c:v>
                </c:pt>
                <c:pt idx="157">
                  <c:v>0.1006142917</c:v>
                </c:pt>
                <c:pt idx="158">
                  <c:v>0.1008387566</c:v>
                </c:pt>
                <c:pt idx="159">
                  <c:v>0.1010587922</c:v>
                </c:pt>
                <c:pt idx="160">
                  <c:v>0.1012744513</c:v>
                </c:pt>
                <c:pt idx="161">
                  <c:v>0.101408157</c:v>
                </c:pt>
                <c:pt idx="162">
                  <c:v>0.1016928449</c:v>
                </c:pt>
                <c:pt idx="163">
                  <c:v>0.1018956921</c:v>
                </c:pt>
                <c:pt idx="164">
                  <c:v>0.1020943827</c:v>
                </c:pt>
                <c:pt idx="165">
                  <c:v>0.1022889694</c:v>
                </c:pt>
                <c:pt idx="166">
                  <c:v>0.102479505</c:v>
                </c:pt>
                <c:pt idx="167">
                  <c:v>0.1026660378</c:v>
                </c:pt>
                <c:pt idx="168">
                  <c:v>0.1028486156</c:v>
                </c:pt>
                <c:pt idx="169">
                  <c:v>0.10302728360000001</c:v>
                </c:pt>
                <c:pt idx="170">
                  <c:v>0.1032020838</c:v>
                </c:pt>
                <c:pt idx="171">
                  <c:v>0.1032894753</c:v>
                </c:pt>
                <c:pt idx="172">
                  <c:v>0.1035402595</c:v>
                </c:pt>
                <c:pt idx="173">
                  <c:v>0.1037037158</c:v>
                </c:pt>
                <c:pt idx="174">
                  <c:v>0.10409272109999999</c:v>
                </c:pt>
                <c:pt idx="175">
                  <c:v>0.104019579</c:v>
                </c:pt>
                <c:pt idx="176">
                  <c:v>0.10417207689999999</c:v>
                </c:pt>
                <c:pt idx="177">
                  <c:v>0.1028936208</c:v>
                </c:pt>
                <c:pt idx="178">
                  <c:v>0.1046082998</c:v>
                </c:pt>
                <c:pt idx="179">
                  <c:v>0.104707882</c:v>
                </c:pt>
                <c:pt idx="180">
                  <c:v>0.10488171609999999</c:v>
                </c:pt>
                <c:pt idx="181">
                  <c:v>0.1050133055</c:v>
                </c:pt>
                <c:pt idx="182">
                  <c:v>0.10514152659999999</c:v>
                </c:pt>
                <c:pt idx="183">
                  <c:v>0.1052664071</c:v>
                </c:pt>
                <c:pt idx="184">
                  <c:v>0.10538797079999999</c:v>
                </c:pt>
                <c:pt idx="185">
                  <c:v>0.1056470174</c:v>
                </c:pt>
                <c:pt idx="186">
                  <c:v>0.1056212249</c:v>
                </c:pt>
                <c:pt idx="187">
                  <c:v>0.1057329393</c:v>
                </c:pt>
                <c:pt idx="188">
                  <c:v>0.1059760025</c:v>
                </c:pt>
                <c:pt idx="189">
                  <c:v>0.1059465761</c:v>
                </c:pt>
                <c:pt idx="190">
                  <c:v>0.1060485127</c:v>
                </c:pt>
                <c:pt idx="191">
                  <c:v>0.1061472192</c:v>
                </c:pt>
                <c:pt idx="192">
                  <c:v>0.1062427217</c:v>
                </c:pt>
                <c:pt idx="193">
                  <c:v>0.1063350456</c:v>
                </c:pt>
                <c:pt idx="194">
                  <c:v>0.1064242161</c:v>
                </c:pt>
                <c:pt idx="195">
                  <c:v>0.1069658558</c:v>
                </c:pt>
                <c:pt idx="196">
                  <c:v>0.1065931743</c:v>
                </c:pt>
                <c:pt idx="197">
                  <c:v>0.1066729902</c:v>
                </c:pt>
                <c:pt idx="198">
                  <c:v>0.10674573430000001</c:v>
                </c:pt>
                <c:pt idx="199">
                  <c:v>0.1068233666</c:v>
                </c:pt>
                <c:pt idx="200">
                  <c:v>0.1068939527</c:v>
                </c:pt>
                <c:pt idx="201">
                  <c:v>0.1069614906</c:v>
                </c:pt>
                <c:pt idx="202">
                  <c:v>0.1070260036</c:v>
                </c:pt>
                <c:pt idx="203">
                  <c:v>0.1070875115</c:v>
                </c:pt>
                <c:pt idx="204">
                  <c:v>0.1071460311</c:v>
                </c:pt>
                <c:pt idx="205">
                  <c:v>0.1072015744</c:v>
                </c:pt>
                <c:pt idx="206">
                  <c:v>0.1072541445</c:v>
                </c:pt>
                <c:pt idx="207">
                  <c:v>0.1073037287</c:v>
                </c:pt>
                <c:pt idx="208">
                  <c:v>0.10735030399999999</c:v>
                </c:pt>
                <c:pt idx="209">
                  <c:v>0.1074343559</c:v>
                </c:pt>
                <c:pt idx="210">
                  <c:v>0.10747181309999999</c:v>
                </c:pt>
                <c:pt idx="211">
                  <c:v>0.1075062223</c:v>
                </c:pt>
                <c:pt idx="212">
                  <c:v>0.1071370848</c:v>
                </c:pt>
                <c:pt idx="213">
                  <c:v>0.1075659266</c:v>
                </c:pt>
                <c:pt idx="214">
                  <c:v>0.107591257</c:v>
                </c:pt>
                <c:pt idx="215">
                  <c:v>0.10761360239999999</c:v>
                </c:pt>
                <c:pt idx="216">
                  <c:v>0.1076329821</c:v>
                </c:pt>
                <c:pt idx="217">
                  <c:v>0.10764941309999999</c:v>
                </c:pt>
                <c:pt idx="218">
                  <c:v>0.10766290940000001</c:v>
                </c:pt>
                <c:pt idx="219">
                  <c:v>0.1076811756</c:v>
                </c:pt>
                <c:pt idx="220">
                  <c:v>0.1076859932</c:v>
                </c:pt>
                <c:pt idx="221">
                  <c:v>0.1076879615</c:v>
                </c:pt>
                <c:pt idx="222">
                  <c:v>0.1076871012</c:v>
                </c:pt>
                <c:pt idx="223">
                  <c:v>0.1076834295</c:v>
                </c:pt>
                <c:pt idx="224">
                  <c:v>0.10692699949999999</c:v>
                </c:pt>
                <c:pt idx="225">
                  <c:v>0.1076677269</c:v>
                </c:pt>
                <c:pt idx="226">
                  <c:v>0.10765572700000001</c:v>
                </c:pt>
                <c:pt idx="227">
                  <c:v>0.1076409747</c:v>
                </c:pt>
                <c:pt idx="228">
                  <c:v>0.10762347210000001</c:v>
                </c:pt>
                <c:pt idx="229">
                  <c:v>0.1076032172</c:v>
                </c:pt>
                <c:pt idx="230">
                  <c:v>0.10758020760000001</c:v>
                </c:pt>
                <c:pt idx="231">
                  <c:v>0.1075544492</c:v>
                </c:pt>
                <c:pt idx="232">
                  <c:v>0.1075259589</c:v>
                </c:pt>
                <c:pt idx="233">
                  <c:v>0.1074947576</c:v>
                </c:pt>
                <c:pt idx="234">
                  <c:v>0.1074608609</c:v>
                </c:pt>
                <c:pt idx="235">
                  <c:v>0.10742427760000001</c:v>
                </c:pt>
                <c:pt idx="236">
                  <c:v>0.1073850068</c:v>
                </c:pt>
                <c:pt idx="237">
                  <c:v>0.1073430437</c:v>
                </c:pt>
                <c:pt idx="238">
                  <c:v>0.1072983839</c:v>
                </c:pt>
                <c:pt idx="239">
                  <c:v>0.1072510216</c:v>
                </c:pt>
                <c:pt idx="240">
                  <c:v>0.10720094650000001</c:v>
                </c:pt>
                <c:pt idx="241">
                  <c:v>0.1071481431</c:v>
                </c:pt>
                <c:pt idx="242">
                  <c:v>0.10709259660000001</c:v>
                </c:pt>
                <c:pt idx="243">
                  <c:v>0.10703429270000001</c:v>
                </c:pt>
                <c:pt idx="244">
                  <c:v>0.10697321980000001</c:v>
                </c:pt>
                <c:pt idx="245">
                  <c:v>0.1067565575</c:v>
                </c:pt>
                <c:pt idx="246">
                  <c:v>0.1066964427</c:v>
                </c:pt>
                <c:pt idx="247">
                  <c:v>0.1066258033</c:v>
                </c:pt>
                <c:pt idx="248">
                  <c:v>0.10654778500000001</c:v>
                </c:pt>
                <c:pt idx="249">
                  <c:v>0.10646686950000001</c:v>
                </c:pt>
                <c:pt idx="250">
                  <c:v>0.1063830273</c:v>
                </c:pt>
                <c:pt idx="251">
                  <c:v>0.10629622430000001</c:v>
                </c:pt>
                <c:pt idx="252">
                  <c:v>0.1062064241</c:v>
                </c:pt>
                <c:pt idx="253">
                  <c:v>0.1061135857</c:v>
                </c:pt>
                <c:pt idx="254">
                  <c:v>0.1059186035</c:v>
                </c:pt>
                <c:pt idx="255">
                  <c:v>0.10581635120000001</c:v>
                </c:pt>
                <c:pt idx="256">
                  <c:v>0.1056020401</c:v>
                </c:pt>
                <c:pt idx="257">
                  <c:v>0.105489874</c:v>
                </c:pt>
                <c:pt idx="258">
                  <c:v>0.1053743021</c:v>
                </c:pt>
                <c:pt idx="259">
                  <c:v>0.1052552895</c:v>
                </c:pt>
                <c:pt idx="260">
                  <c:v>0.10513280479999999</c:v>
                </c:pt>
                <c:pt idx="261">
                  <c:v>0.105006816</c:v>
                </c:pt>
                <c:pt idx="262">
                  <c:v>0.1048772894</c:v>
                </c:pt>
                <c:pt idx="263">
                  <c:v>0.1047441873</c:v>
                </c:pt>
                <c:pt idx="264">
                  <c:v>0.1046074687</c:v>
                </c:pt>
                <c:pt idx="265">
                  <c:v>0.1044670954</c:v>
                </c:pt>
                <c:pt idx="266">
                  <c:v>0.1043230331</c:v>
                </c:pt>
                <c:pt idx="267">
                  <c:v>0.10417524860000001</c:v>
                </c:pt>
                <c:pt idx="268">
                  <c:v>0.1042906213</c:v>
                </c:pt>
                <c:pt idx="269">
                  <c:v>0.10386841419999999</c:v>
                </c:pt>
                <c:pt idx="270">
                  <c:v>0.1037093286</c:v>
                </c:pt>
                <c:pt idx="271">
                  <c:v>0.1035464426</c:v>
                </c:pt>
                <c:pt idx="272">
                  <c:v>0.1033797388</c:v>
                </c:pt>
                <c:pt idx="273">
                  <c:v>0.103209207</c:v>
                </c:pt>
                <c:pt idx="274">
                  <c:v>0.1030348505</c:v>
                </c:pt>
                <c:pt idx="275">
                  <c:v>0.1028566783</c:v>
                </c:pt>
                <c:pt idx="276">
                  <c:v>0.10267470049999999</c:v>
                </c:pt>
                <c:pt idx="277">
                  <c:v>0.1024889294</c:v>
                </c:pt>
                <c:pt idx="278">
                  <c:v>0.1022993832</c:v>
                </c:pt>
                <c:pt idx="279">
                  <c:v>0.1021060828</c:v>
                </c:pt>
                <c:pt idx="280">
                  <c:v>0.10190904720000001</c:v>
                </c:pt>
                <c:pt idx="281">
                  <c:v>0.1017082911</c:v>
                </c:pt>
                <c:pt idx="282">
                  <c:v>0.1015038346</c:v>
                </c:pt>
                <c:pt idx="283">
                  <c:v>0.1010839214</c:v>
                </c:pt>
                <c:pt idx="284">
                  <c:v>0.10086851249999999</c:v>
                </c:pt>
                <c:pt idx="285">
                  <c:v>0.10064949870000001</c:v>
                </c:pt>
                <c:pt idx="286">
                  <c:v>0.1002007374</c:v>
                </c:pt>
                <c:pt idx="287">
                  <c:v>9.9971036099999994E-2</c:v>
                </c:pt>
                <c:pt idx="288">
                  <c:v>9.9737824899999994E-2</c:v>
                </c:pt>
                <c:pt idx="289">
                  <c:v>9.9501127800000005E-2</c:v>
                </c:pt>
                <c:pt idx="290">
                  <c:v>9.92609728E-2</c:v>
                </c:pt>
                <c:pt idx="291">
                  <c:v>9.90173897E-2</c:v>
                </c:pt>
                <c:pt idx="292">
                  <c:v>9.87704046E-2</c:v>
                </c:pt>
                <c:pt idx="293">
                  <c:v>9.8520035699999994E-2</c:v>
                </c:pt>
                <c:pt idx="294">
                  <c:v>9.8009213499999998E-2</c:v>
                </c:pt>
                <c:pt idx="295">
                  <c:v>9.77487992E-2</c:v>
                </c:pt>
                <c:pt idx="296">
                  <c:v>9.7485074000000005E-2</c:v>
                </c:pt>
                <c:pt idx="297">
                  <c:v>9.721805E-2</c:v>
                </c:pt>
                <c:pt idx="298">
                  <c:v>9.6947734499999993E-2</c:v>
                </c:pt>
                <c:pt idx="299">
                  <c:v>9.6674134499999995E-2</c:v>
                </c:pt>
                <c:pt idx="300">
                  <c:v>9.6397262299999995E-2</c:v>
                </c:pt>
                <c:pt idx="301">
                  <c:v>9.6117134500000007E-2</c:v>
                </c:pt>
                <c:pt idx="302">
                  <c:v>9.5833767200000003E-2</c:v>
                </c:pt>
                <c:pt idx="303">
                  <c:v>9.5257434799999999E-2</c:v>
                </c:pt>
                <c:pt idx="304">
                  <c:v>9.6132497900000002E-2</c:v>
                </c:pt>
                <c:pt idx="305">
                  <c:v>9.4668545300000004E-2</c:v>
                </c:pt>
                <c:pt idx="306">
                  <c:v>9.4369474100000003E-2</c:v>
                </c:pt>
                <c:pt idx="307">
                  <c:v>9.4067368700000001E-2</c:v>
                </c:pt>
                <c:pt idx="308">
                  <c:v>9.3762268699999998E-2</c:v>
                </c:pt>
                <c:pt idx="309">
                  <c:v>9.3454213999999994E-2</c:v>
                </c:pt>
                <c:pt idx="310">
                  <c:v>9.3143246499999999E-2</c:v>
                </c:pt>
                <c:pt idx="311">
                  <c:v>9.2829407700000005E-2</c:v>
                </c:pt>
                <c:pt idx="312">
                  <c:v>9.2512739400000002E-2</c:v>
                </c:pt>
                <c:pt idx="313">
                  <c:v>9.2193287299999996E-2</c:v>
                </c:pt>
                <c:pt idx="314">
                  <c:v>9.1871095400000005E-2</c:v>
                </c:pt>
                <c:pt idx="315">
                  <c:v>9.12186465E-2</c:v>
                </c:pt>
                <c:pt idx="316">
                  <c:v>9.0888460800000001E-2</c:v>
                </c:pt>
                <c:pt idx="317">
                  <c:v>8.9882552599999999E-2</c:v>
                </c:pt>
                <c:pt idx="318">
                  <c:v>8.9542293600000003E-2</c:v>
                </c:pt>
                <c:pt idx="319">
                  <c:v>8.9199636499999999E-2</c:v>
                </c:pt>
                <c:pt idx="320">
                  <c:v>8.8854627699999994E-2</c:v>
                </c:pt>
                <c:pt idx="321">
                  <c:v>8.8507312000000005E-2</c:v>
                </c:pt>
                <c:pt idx="322">
                  <c:v>8.8157731000000003E-2</c:v>
                </c:pt>
                <c:pt idx="323">
                  <c:v>8.7805922699999997E-2</c:v>
                </c:pt>
                <c:pt idx="324">
                  <c:v>8.7451920899999994E-2</c:v>
                </c:pt>
                <c:pt idx="325">
                  <c:v>8.6989645399999996E-2</c:v>
                </c:pt>
                <c:pt idx="326">
                  <c:v>8.6376995299999995E-2</c:v>
                </c:pt>
                <c:pt idx="327">
                  <c:v>8.6014443999999995E-2</c:v>
                </c:pt>
                <c:pt idx="328">
                  <c:v>8.56498126E-2</c:v>
                </c:pt>
                <c:pt idx="329">
                  <c:v>8.4914422599999997E-2</c:v>
                </c:pt>
                <c:pt idx="330">
                  <c:v>8.4543712100000001E-2</c:v>
                </c:pt>
                <c:pt idx="331">
                  <c:v>8.4171022100000006E-2</c:v>
                </c:pt>
                <c:pt idx="332">
                  <c:v>8.3419795699999993E-2</c:v>
                </c:pt>
                <c:pt idx="333">
                  <c:v>8.3041305499999996E-2</c:v>
                </c:pt>
                <c:pt idx="334">
                  <c:v>8.2660930499999993E-2</c:v>
                </c:pt>
                <c:pt idx="335">
                  <c:v>8.2206726999999993E-2</c:v>
                </c:pt>
                <c:pt idx="336">
                  <c:v>8.1508728000000003E-2</c:v>
                </c:pt>
                <c:pt idx="337">
                  <c:v>8.1121048900000006E-2</c:v>
                </c:pt>
                <c:pt idx="338">
                  <c:v>8.0731614899999998E-2</c:v>
                </c:pt>
                <c:pt idx="339">
                  <c:v>8.2162191499999995E-2</c:v>
                </c:pt>
                <c:pt idx="340">
                  <c:v>7.9947618499999998E-2</c:v>
                </c:pt>
                <c:pt idx="341">
                  <c:v>8.0644842499999994E-2</c:v>
                </c:pt>
                <c:pt idx="342">
                  <c:v>7.91569991E-2</c:v>
                </c:pt>
                <c:pt idx="343">
                  <c:v>7.8759278599999996E-2</c:v>
                </c:pt>
                <c:pt idx="344">
                  <c:v>7.8359989300000002E-2</c:v>
                </c:pt>
                <c:pt idx="345">
                  <c:v>7.7959160599999994E-2</c:v>
                </c:pt>
                <c:pt idx="346">
                  <c:v>7.7556819299999996E-2</c:v>
                </c:pt>
                <c:pt idx="347">
                  <c:v>7.7152988399999997E-2</c:v>
                </c:pt>
                <c:pt idx="348">
                  <c:v>7.6340938900000002E-2</c:v>
                </c:pt>
                <c:pt idx="349">
                  <c:v>7.5932756800000001E-2</c:v>
                </c:pt>
                <c:pt idx="350">
                  <c:v>7.5112178200000004E-2</c:v>
                </c:pt>
                <c:pt idx="351">
                  <c:v>7.4699831699999997E-2</c:v>
                </c:pt>
                <c:pt idx="352">
                  <c:v>7.3871132000000006E-2</c:v>
                </c:pt>
                <c:pt idx="353">
                  <c:v>7.3454816500000006E-2</c:v>
                </c:pt>
                <c:pt idx="354">
                  <c:v>7.2198291299999995E-2</c:v>
                </c:pt>
                <c:pt idx="355">
                  <c:v>7.1777005300000002E-2</c:v>
                </c:pt>
                <c:pt idx="356">
                  <c:v>7.1354535400000002E-2</c:v>
                </c:pt>
                <c:pt idx="357">
                  <c:v>7.05061471E-2</c:v>
                </c:pt>
                <c:pt idx="358">
                  <c:v>7.0197830700000005E-2</c:v>
                </c:pt>
                <c:pt idx="359">
                  <c:v>6.9653326599999996E-2</c:v>
                </c:pt>
                <c:pt idx="360">
                  <c:v>6.9225307999999999E-2</c:v>
                </c:pt>
                <c:pt idx="361">
                  <c:v>6.8796243699999995E-2</c:v>
                </c:pt>
                <c:pt idx="362">
                  <c:v>6.8366155900000003E-2</c:v>
                </c:pt>
                <c:pt idx="363">
                  <c:v>6.7935067299999999E-2</c:v>
                </c:pt>
                <c:pt idx="364">
                  <c:v>6.7503002699999995E-2</c:v>
                </c:pt>
                <c:pt idx="365">
                  <c:v>6.7069985400000004E-2</c:v>
                </c:pt>
                <c:pt idx="366">
                  <c:v>6.6636035499999996E-2</c:v>
                </c:pt>
                <c:pt idx="367">
                  <c:v>6.6201169500000004E-2</c:v>
                </c:pt>
                <c:pt idx="368">
                  <c:v>6.4891251900000002E-2</c:v>
                </c:pt>
                <c:pt idx="369">
                  <c:v>6.4013763400000007E-2</c:v>
                </c:pt>
                <c:pt idx="370">
                  <c:v>6.3133107199999997E-2</c:v>
                </c:pt>
                <c:pt idx="371">
                  <c:v>6.2691635999999995E-2</c:v>
                </c:pt>
                <c:pt idx="372">
                  <c:v>6.2249419899999998E-2</c:v>
                </c:pt>
                <c:pt idx="373">
                  <c:v>6.1806470400000001E-2</c:v>
                </c:pt>
                <c:pt idx="374">
                  <c:v>6.0646925099999999E-2</c:v>
                </c:pt>
                <c:pt idx="375">
                  <c:v>6.05423821E-2</c:v>
                </c:pt>
                <c:pt idx="376">
                  <c:v>5.9581339300000001E-2</c:v>
                </c:pt>
                <c:pt idx="377">
                  <c:v>5.9134409399999997E-2</c:v>
                </c:pt>
                <c:pt idx="378">
                  <c:v>5.8686900700000003E-2</c:v>
                </c:pt>
                <c:pt idx="379">
                  <c:v>5.8238831800000002E-2</c:v>
                </c:pt>
                <c:pt idx="380">
                  <c:v>5.7790219800000001E-2</c:v>
                </c:pt>
                <c:pt idx="381">
                  <c:v>5.7341082199999997E-2</c:v>
                </c:pt>
                <c:pt idx="382">
                  <c:v>5.6891439000000002E-2</c:v>
                </c:pt>
                <c:pt idx="383">
                  <c:v>5.6441311000000001E-2</c:v>
                </c:pt>
                <c:pt idx="384">
                  <c:v>5.5990724800000002E-2</c:v>
                </c:pt>
                <c:pt idx="385">
                  <c:v>5.5539707000000001E-2</c:v>
                </c:pt>
                <c:pt idx="386">
                  <c:v>5.50882813E-2</c:v>
                </c:pt>
                <c:pt idx="387">
                  <c:v>5.4636473499999998E-2</c:v>
                </c:pt>
                <c:pt idx="388">
                  <c:v>5.4184308200000003E-2</c:v>
                </c:pt>
                <c:pt idx="389">
                  <c:v>5.3279008400000001E-2</c:v>
                </c:pt>
                <c:pt idx="390">
                  <c:v>5.1011026299999998E-2</c:v>
                </c:pt>
                <c:pt idx="391">
                  <c:v>5.0556772600000001E-2</c:v>
                </c:pt>
                <c:pt idx="392">
                  <c:v>5.0102353000000002E-2</c:v>
                </c:pt>
                <c:pt idx="393">
                  <c:v>4.9647793900000001E-2</c:v>
                </c:pt>
                <c:pt idx="394">
                  <c:v>4.9193118100000002E-2</c:v>
                </c:pt>
                <c:pt idx="395">
                  <c:v>4.8738351200000002E-2</c:v>
                </c:pt>
                <c:pt idx="396">
                  <c:v>4.8283516399999997E-2</c:v>
                </c:pt>
                <c:pt idx="397">
                  <c:v>4.7828632599999997E-2</c:v>
                </c:pt>
                <c:pt idx="398">
                  <c:v>4.7373717000000003E-2</c:v>
                </c:pt>
                <c:pt idx="399">
                  <c:v>4.6463884599999998E-2</c:v>
                </c:pt>
                <c:pt idx="400">
                  <c:v>4.8418620400000001E-2</c:v>
                </c:pt>
                <c:pt idx="401">
                  <c:v>4.5099431799999999E-2</c:v>
                </c:pt>
                <c:pt idx="402">
                  <c:v>4.4190133800000003E-2</c:v>
                </c:pt>
                <c:pt idx="403">
                  <c:v>4.3735601300000003E-2</c:v>
                </c:pt>
                <c:pt idx="404">
                  <c:v>4.3281145899999998E-2</c:v>
                </c:pt>
                <c:pt idx="405">
                  <c:v>4.2372448399999998E-2</c:v>
                </c:pt>
                <c:pt idx="406">
                  <c:v>4.1918195300000002E-2</c:v>
                </c:pt>
                <c:pt idx="407">
                  <c:v>4.14640025E-2</c:v>
                </c:pt>
                <c:pt idx="408">
                  <c:v>4.0555817799999998E-2</c:v>
                </c:pt>
                <c:pt idx="409">
                  <c:v>4.0101839700000003E-2</c:v>
                </c:pt>
                <c:pt idx="410">
                  <c:v>3.8740507E-2</c:v>
                </c:pt>
                <c:pt idx="411">
                  <c:v>3.7833610900000002E-2</c:v>
                </c:pt>
                <c:pt idx="412">
                  <c:v>3.6927372200000003E-2</c:v>
                </c:pt>
                <c:pt idx="413">
                  <c:v>3.5569454200000003E-2</c:v>
                </c:pt>
                <c:pt idx="414">
                  <c:v>3.5117266299999998E-2</c:v>
                </c:pt>
                <c:pt idx="415">
                  <c:v>3.4213659299999997E-2</c:v>
                </c:pt>
                <c:pt idx="416">
                  <c:v>3.3762264600000001E-2</c:v>
                </c:pt>
                <c:pt idx="417">
                  <c:v>3.2409804899999999E-2</c:v>
                </c:pt>
                <c:pt idx="418">
                  <c:v>3.1959577000000003E-2</c:v>
                </c:pt>
                <c:pt idx="419">
                  <c:v>3.1509651999999999E-2</c:v>
                </c:pt>
                <c:pt idx="420">
                  <c:v>3.10600314E-2</c:v>
                </c:pt>
                <c:pt idx="421">
                  <c:v>3.0161705899999999E-2</c:v>
                </c:pt>
                <c:pt idx="422">
                  <c:v>2.9713013699999999E-2</c:v>
                </c:pt>
                <c:pt idx="423">
                  <c:v>2.9264651999999999E-2</c:v>
                </c:pt>
                <c:pt idx="424">
                  <c:v>2.8816641E-2</c:v>
                </c:pt>
                <c:pt idx="425">
                  <c:v>2.83690004E-2</c:v>
                </c:pt>
                <c:pt idx="426">
                  <c:v>2.7474898399999999E-2</c:v>
                </c:pt>
                <c:pt idx="427">
                  <c:v>2.6327268800000001E-2</c:v>
                </c:pt>
                <c:pt idx="428">
                  <c:v>2.61369732E-2</c:v>
                </c:pt>
                <c:pt idx="429">
                  <c:v>2.5078170699999999E-2</c:v>
                </c:pt>
                <c:pt idx="430">
                  <c:v>2.25907812E-2</c:v>
                </c:pt>
                <c:pt idx="431">
                  <c:v>2.2149916499999998E-2</c:v>
                </c:pt>
                <c:pt idx="432">
                  <c:v>2.1269916900000001E-2</c:v>
                </c:pt>
                <c:pt idx="433">
                  <c:v>2.0830810799999998E-2</c:v>
                </c:pt>
                <c:pt idx="434">
                  <c:v>1.8644723299999999E-2</c:v>
                </c:pt>
                <c:pt idx="435">
                  <c:v>1.8209475900000001E-2</c:v>
                </c:pt>
                <c:pt idx="436">
                  <c:v>1.7341030699999999E-2</c:v>
                </c:pt>
                <c:pt idx="437">
                  <c:v>1.64753609E-2</c:v>
                </c:pt>
                <c:pt idx="438">
                  <c:v>1.60435809E-2</c:v>
                </c:pt>
                <c:pt idx="439">
                  <c:v>1.5612523600000001E-2</c:v>
                </c:pt>
                <c:pt idx="440">
                  <c:v>1.38958525E-2</c:v>
                </c:pt>
                <c:pt idx="441">
                  <c:v>1.3468653299999999E-2</c:v>
                </c:pt>
                <c:pt idx="442">
                  <c:v>1.13454796E-2</c:v>
                </c:pt>
                <c:pt idx="443">
                  <c:v>1.0923563000000001E-2</c:v>
                </c:pt>
                <c:pt idx="444">
                  <c:v>1.0502602200000001E-2</c:v>
                </c:pt>
                <c:pt idx="445">
                  <c:v>1.00826166E-2</c:v>
                </c:pt>
                <c:pt idx="446">
                  <c:v>9.2456414000000008E-3</c:v>
                </c:pt>
                <c:pt idx="447">
                  <c:v>8.8286845999999992E-3</c:v>
                </c:pt>
                <c:pt idx="448">
                  <c:v>7.5840980999999997E-3</c:v>
                </c:pt>
                <c:pt idx="449">
                  <c:v>7.1713695999999997E-3</c:v>
                </c:pt>
                <c:pt idx="450">
                  <c:v>6.7597335000000001E-3</c:v>
                </c:pt>
                <c:pt idx="451">
                  <c:v>6.3492074000000001E-3</c:v>
                </c:pt>
                <c:pt idx="452">
                  <c:v>5.9398074999999998E-3</c:v>
                </c:pt>
                <c:pt idx="453">
                  <c:v>4.3138476000000002E-3</c:v>
                </c:pt>
                <c:pt idx="454">
                  <c:v>3.5081576999999998E-3</c:v>
                </c:pt>
                <c:pt idx="455">
                  <c:v>2.7075332999999999E-3</c:v>
                </c:pt>
                <c:pt idx="456">
                  <c:v>2.3091571000000001E-3</c:v>
                </c:pt>
                <c:pt idx="457">
                  <c:v>1.9120879999999999E-3</c:v>
                </c:pt>
                <c:pt idx="458">
                  <c:v>1.5163341999999999E-3</c:v>
                </c:pt>
                <c:pt idx="459">
                  <c:v>1.1219003E-3</c:v>
                </c:pt>
                <c:pt idx="460">
                  <c:v>7.2878920000000005E-4</c:v>
                </c:pt>
                <c:pt idx="461">
                  <c:v>3.3700169999999999E-4</c:v>
                </c:pt>
                <c:pt idx="462">
                  <c:v>-8.30433E-4</c:v>
                </c:pt>
                <c:pt idx="463">
                  <c:v>-1.2169419999999999E-3</c:v>
                </c:pt>
                <c:pt idx="464">
                  <c:v>-1.6021410000000001E-3</c:v>
                </c:pt>
                <c:pt idx="465">
                  <c:v>-2.3686229999999998E-3</c:v>
                </c:pt>
                <c:pt idx="466">
                  <c:v>-3.1298799999999998E-3</c:v>
                </c:pt>
                <c:pt idx="467">
                  <c:v>-3.5085509999999999E-3</c:v>
                </c:pt>
                <c:pt idx="468">
                  <c:v>-3.885922E-3</c:v>
                </c:pt>
                <c:pt idx="469">
                  <c:v>-4.2619950000000002E-3</c:v>
                </c:pt>
                <c:pt idx="470">
                  <c:v>-4.6367759999999996E-3</c:v>
                </c:pt>
                <c:pt idx="471">
                  <c:v>-6.4916169999999999E-3</c:v>
                </c:pt>
                <c:pt idx="472">
                  <c:v>-7.2248570000000003E-3</c:v>
                </c:pt>
                <c:pt idx="473">
                  <c:v>-7.9532500000000002E-3</c:v>
                </c:pt>
                <c:pt idx="474">
                  <c:v>-9.0368150000000001E-3</c:v>
                </c:pt>
                <c:pt idx="475">
                  <c:v>-9.3956109999999999E-3</c:v>
                </c:pt>
                <c:pt idx="476">
                  <c:v>-1.0109643E-2</c:v>
                </c:pt>
                <c:pt idx="477">
                  <c:v>-1.0464897000000001E-2</c:v>
                </c:pt>
                <c:pt idx="478">
                  <c:v>-1.1523693E-2</c:v>
                </c:pt>
                <c:pt idx="479">
                  <c:v>-1.2223782000000001E-2</c:v>
                </c:pt>
                <c:pt idx="480">
                  <c:v>-1.326534E-2</c:v>
                </c:pt>
                <c:pt idx="481">
                  <c:v>-1.3610262999999999E-2</c:v>
                </c:pt>
                <c:pt idx="482">
                  <c:v>-1.463834E-2</c:v>
                </c:pt>
                <c:pt idx="483">
                  <c:v>-1.531823E-2</c:v>
                </c:pt>
                <c:pt idx="484">
                  <c:v>-1.6330023999999999E-2</c:v>
                </c:pt>
                <c:pt idx="485">
                  <c:v>-1.7664625999999999E-2</c:v>
                </c:pt>
                <c:pt idx="486">
                  <c:v>-1.7995786999999999E-2</c:v>
                </c:pt>
                <c:pt idx="487">
                  <c:v>-1.8325971999999999E-2</c:v>
                </c:pt>
                <c:pt idx="488">
                  <c:v>-1.8655188999999999E-2</c:v>
                </c:pt>
                <c:pt idx="489">
                  <c:v>-1.9637088E-2</c:v>
                </c:pt>
                <c:pt idx="490">
                  <c:v>-1.9962476999999999E-2</c:v>
                </c:pt>
                <c:pt idx="491">
                  <c:v>-2.0610407000000001E-2</c:v>
                </c:pt>
              </c:numCache>
            </c:numRef>
          </c:val>
          <c:extLst>
            <c:ext xmlns:c16="http://schemas.microsoft.com/office/drawing/2014/chart" uri="{C3380CC4-5D6E-409C-BE32-E72D297353CC}">
              <c16:uniqueId val="{00000001-E9F6-4B81-B2B8-C385766133F9}"/>
            </c:ext>
          </c:extLst>
        </c:ser>
        <c:dLbls>
          <c:showLegendKey val="0"/>
          <c:showVal val="0"/>
          <c:showCatName val="0"/>
          <c:showSerName val="0"/>
          <c:showPercent val="0"/>
          <c:showBubbleSize val="0"/>
        </c:dLbls>
        <c:axId val="493057760"/>
        <c:axId val="493058088"/>
      </c:areaChart>
      <c:lineChart>
        <c:grouping val="standard"/>
        <c:varyColors val="0"/>
        <c:ser>
          <c:idx val="0"/>
          <c:order val="0"/>
          <c:tx>
            <c:v>Probability</c:v>
          </c:tx>
          <c:spPr>
            <a:ln w="28575" cap="rnd">
              <a:solidFill>
                <a:schemeClr val="accent1">
                  <a:lumMod val="75000"/>
                </a:schemeClr>
              </a:solidFill>
              <a:round/>
            </a:ln>
            <a:effectLst/>
          </c:spPr>
          <c:marker>
            <c:symbol val="none"/>
          </c:marker>
          <c:cat>
            <c:numRef>
              <c:f>'Grade 7 Stu Engage'!$A$5:$A$496</c:f>
              <c:numCache>
                <c:formatCode>General</c:formatCode>
                <c:ptCount val="49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1</c:v>
                </c:pt>
                <c:pt idx="210">
                  <c:v>212</c:v>
                </c:pt>
                <c:pt idx="211">
                  <c:v>213</c:v>
                </c:pt>
                <c:pt idx="212">
                  <c:v>214</c:v>
                </c:pt>
                <c:pt idx="213">
                  <c:v>215</c:v>
                </c:pt>
                <c:pt idx="214">
                  <c:v>216</c:v>
                </c:pt>
                <c:pt idx="215">
                  <c:v>217</c:v>
                </c:pt>
                <c:pt idx="216">
                  <c:v>218</c:v>
                </c:pt>
                <c:pt idx="217">
                  <c:v>219</c:v>
                </c:pt>
                <c:pt idx="218">
                  <c:v>220</c:v>
                </c:pt>
                <c:pt idx="219">
                  <c:v>222</c:v>
                </c:pt>
                <c:pt idx="220">
                  <c:v>223</c:v>
                </c:pt>
                <c:pt idx="221">
                  <c:v>224</c:v>
                </c:pt>
                <c:pt idx="222">
                  <c:v>225</c:v>
                </c:pt>
                <c:pt idx="223">
                  <c:v>226</c:v>
                </c:pt>
                <c:pt idx="224">
                  <c:v>227</c:v>
                </c:pt>
                <c:pt idx="225">
                  <c:v>228</c:v>
                </c:pt>
                <c:pt idx="226">
                  <c:v>229</c:v>
                </c:pt>
                <c:pt idx="227">
                  <c:v>230</c:v>
                </c:pt>
                <c:pt idx="228">
                  <c:v>231</c:v>
                </c:pt>
                <c:pt idx="229">
                  <c:v>232</c:v>
                </c:pt>
                <c:pt idx="230">
                  <c:v>233</c:v>
                </c:pt>
                <c:pt idx="231">
                  <c:v>234</c:v>
                </c:pt>
                <c:pt idx="232">
                  <c:v>235</c:v>
                </c:pt>
                <c:pt idx="233">
                  <c:v>236</c:v>
                </c:pt>
                <c:pt idx="234">
                  <c:v>237</c:v>
                </c:pt>
                <c:pt idx="235">
                  <c:v>238</c:v>
                </c:pt>
                <c:pt idx="236">
                  <c:v>239</c:v>
                </c:pt>
                <c:pt idx="237">
                  <c:v>240</c:v>
                </c:pt>
                <c:pt idx="238">
                  <c:v>241</c:v>
                </c:pt>
                <c:pt idx="239">
                  <c:v>242</c:v>
                </c:pt>
                <c:pt idx="240">
                  <c:v>243</c:v>
                </c:pt>
                <c:pt idx="241">
                  <c:v>244</c:v>
                </c:pt>
                <c:pt idx="242">
                  <c:v>245</c:v>
                </c:pt>
                <c:pt idx="243">
                  <c:v>246</c:v>
                </c:pt>
                <c:pt idx="244">
                  <c:v>247</c:v>
                </c:pt>
                <c:pt idx="245">
                  <c:v>248</c:v>
                </c:pt>
                <c:pt idx="246">
                  <c:v>251</c:v>
                </c:pt>
                <c:pt idx="247">
                  <c:v>252</c:v>
                </c:pt>
                <c:pt idx="248">
                  <c:v>253</c:v>
                </c:pt>
                <c:pt idx="249">
                  <c:v>254</c:v>
                </c:pt>
                <c:pt idx="250">
                  <c:v>255</c:v>
                </c:pt>
                <c:pt idx="251">
                  <c:v>256</c:v>
                </c:pt>
                <c:pt idx="252">
                  <c:v>257</c:v>
                </c:pt>
                <c:pt idx="253">
                  <c:v>258</c:v>
                </c:pt>
                <c:pt idx="254">
                  <c:v>260</c:v>
                </c:pt>
                <c:pt idx="255">
                  <c:v>261</c:v>
                </c:pt>
                <c:pt idx="256">
                  <c:v>263</c:v>
                </c:pt>
                <c:pt idx="257">
                  <c:v>264</c:v>
                </c:pt>
                <c:pt idx="258">
                  <c:v>265</c:v>
                </c:pt>
                <c:pt idx="259">
                  <c:v>266</c:v>
                </c:pt>
                <c:pt idx="260">
                  <c:v>267</c:v>
                </c:pt>
                <c:pt idx="261">
                  <c:v>268</c:v>
                </c:pt>
                <c:pt idx="262">
                  <c:v>269</c:v>
                </c:pt>
                <c:pt idx="263">
                  <c:v>270</c:v>
                </c:pt>
                <c:pt idx="264">
                  <c:v>271</c:v>
                </c:pt>
                <c:pt idx="265">
                  <c:v>272</c:v>
                </c:pt>
                <c:pt idx="266">
                  <c:v>273</c:v>
                </c:pt>
                <c:pt idx="267">
                  <c:v>274</c:v>
                </c:pt>
                <c:pt idx="268">
                  <c:v>275</c:v>
                </c:pt>
                <c:pt idx="269">
                  <c:v>276</c:v>
                </c:pt>
                <c:pt idx="270">
                  <c:v>277</c:v>
                </c:pt>
                <c:pt idx="271">
                  <c:v>278</c:v>
                </c:pt>
                <c:pt idx="272">
                  <c:v>279</c:v>
                </c:pt>
                <c:pt idx="273">
                  <c:v>280</c:v>
                </c:pt>
                <c:pt idx="274">
                  <c:v>281</c:v>
                </c:pt>
                <c:pt idx="275">
                  <c:v>282</c:v>
                </c:pt>
                <c:pt idx="276">
                  <c:v>283</c:v>
                </c:pt>
                <c:pt idx="277">
                  <c:v>284</c:v>
                </c:pt>
                <c:pt idx="278">
                  <c:v>285</c:v>
                </c:pt>
                <c:pt idx="279">
                  <c:v>286</c:v>
                </c:pt>
                <c:pt idx="280">
                  <c:v>287</c:v>
                </c:pt>
                <c:pt idx="281">
                  <c:v>288</c:v>
                </c:pt>
                <c:pt idx="282">
                  <c:v>289</c:v>
                </c:pt>
                <c:pt idx="283">
                  <c:v>291</c:v>
                </c:pt>
                <c:pt idx="284">
                  <c:v>292</c:v>
                </c:pt>
                <c:pt idx="285">
                  <c:v>293</c:v>
                </c:pt>
                <c:pt idx="286">
                  <c:v>295</c:v>
                </c:pt>
                <c:pt idx="287">
                  <c:v>296</c:v>
                </c:pt>
                <c:pt idx="288">
                  <c:v>297</c:v>
                </c:pt>
                <c:pt idx="289">
                  <c:v>298</c:v>
                </c:pt>
                <c:pt idx="290">
                  <c:v>299</c:v>
                </c:pt>
                <c:pt idx="291">
                  <c:v>300</c:v>
                </c:pt>
                <c:pt idx="292">
                  <c:v>301</c:v>
                </c:pt>
                <c:pt idx="293">
                  <c:v>302</c:v>
                </c:pt>
                <c:pt idx="294">
                  <c:v>304</c:v>
                </c:pt>
                <c:pt idx="295">
                  <c:v>305</c:v>
                </c:pt>
                <c:pt idx="296">
                  <c:v>306</c:v>
                </c:pt>
                <c:pt idx="297">
                  <c:v>307</c:v>
                </c:pt>
                <c:pt idx="298">
                  <c:v>308</c:v>
                </c:pt>
                <c:pt idx="299">
                  <c:v>309</c:v>
                </c:pt>
                <c:pt idx="300">
                  <c:v>310</c:v>
                </c:pt>
                <c:pt idx="301">
                  <c:v>311</c:v>
                </c:pt>
                <c:pt idx="302">
                  <c:v>312</c:v>
                </c:pt>
                <c:pt idx="303">
                  <c:v>314</c:v>
                </c:pt>
                <c:pt idx="304">
                  <c:v>315</c:v>
                </c:pt>
                <c:pt idx="305">
                  <c:v>316</c:v>
                </c:pt>
                <c:pt idx="306">
                  <c:v>317</c:v>
                </c:pt>
                <c:pt idx="307">
                  <c:v>318</c:v>
                </c:pt>
                <c:pt idx="308">
                  <c:v>319</c:v>
                </c:pt>
                <c:pt idx="309">
                  <c:v>320</c:v>
                </c:pt>
                <c:pt idx="310">
                  <c:v>321</c:v>
                </c:pt>
                <c:pt idx="311">
                  <c:v>322</c:v>
                </c:pt>
                <c:pt idx="312">
                  <c:v>323</c:v>
                </c:pt>
                <c:pt idx="313">
                  <c:v>324</c:v>
                </c:pt>
                <c:pt idx="314">
                  <c:v>325</c:v>
                </c:pt>
                <c:pt idx="315">
                  <c:v>327</c:v>
                </c:pt>
                <c:pt idx="316">
                  <c:v>328</c:v>
                </c:pt>
                <c:pt idx="317">
                  <c:v>331</c:v>
                </c:pt>
                <c:pt idx="318">
                  <c:v>332</c:v>
                </c:pt>
                <c:pt idx="319">
                  <c:v>333</c:v>
                </c:pt>
                <c:pt idx="320">
                  <c:v>334</c:v>
                </c:pt>
                <c:pt idx="321">
                  <c:v>335</c:v>
                </c:pt>
                <c:pt idx="322">
                  <c:v>336</c:v>
                </c:pt>
                <c:pt idx="323">
                  <c:v>337</c:v>
                </c:pt>
                <c:pt idx="324">
                  <c:v>338</c:v>
                </c:pt>
                <c:pt idx="325">
                  <c:v>339</c:v>
                </c:pt>
                <c:pt idx="326">
                  <c:v>341</c:v>
                </c:pt>
                <c:pt idx="327">
                  <c:v>342</c:v>
                </c:pt>
                <c:pt idx="328">
                  <c:v>343</c:v>
                </c:pt>
                <c:pt idx="329">
                  <c:v>345</c:v>
                </c:pt>
                <c:pt idx="330">
                  <c:v>346</c:v>
                </c:pt>
                <c:pt idx="331">
                  <c:v>347</c:v>
                </c:pt>
                <c:pt idx="332">
                  <c:v>349</c:v>
                </c:pt>
                <c:pt idx="333">
                  <c:v>350</c:v>
                </c:pt>
                <c:pt idx="334">
                  <c:v>351</c:v>
                </c:pt>
                <c:pt idx="335">
                  <c:v>352</c:v>
                </c:pt>
                <c:pt idx="336">
                  <c:v>354</c:v>
                </c:pt>
                <c:pt idx="337">
                  <c:v>355</c:v>
                </c:pt>
                <c:pt idx="338">
                  <c:v>356</c:v>
                </c:pt>
                <c:pt idx="339">
                  <c:v>357</c:v>
                </c:pt>
                <c:pt idx="340">
                  <c:v>358</c:v>
                </c:pt>
                <c:pt idx="341">
                  <c:v>359</c:v>
                </c:pt>
                <c:pt idx="342">
                  <c:v>360</c:v>
                </c:pt>
                <c:pt idx="343">
                  <c:v>361</c:v>
                </c:pt>
                <c:pt idx="344">
                  <c:v>362</c:v>
                </c:pt>
                <c:pt idx="345">
                  <c:v>363</c:v>
                </c:pt>
                <c:pt idx="346">
                  <c:v>364</c:v>
                </c:pt>
                <c:pt idx="347">
                  <c:v>365</c:v>
                </c:pt>
                <c:pt idx="348">
                  <c:v>367</c:v>
                </c:pt>
                <c:pt idx="349">
                  <c:v>368</c:v>
                </c:pt>
                <c:pt idx="350">
                  <c:v>370</c:v>
                </c:pt>
                <c:pt idx="351">
                  <c:v>371</c:v>
                </c:pt>
                <c:pt idx="352">
                  <c:v>373</c:v>
                </c:pt>
                <c:pt idx="353">
                  <c:v>374</c:v>
                </c:pt>
                <c:pt idx="354">
                  <c:v>377</c:v>
                </c:pt>
                <c:pt idx="355">
                  <c:v>378</c:v>
                </c:pt>
                <c:pt idx="356">
                  <c:v>379</c:v>
                </c:pt>
                <c:pt idx="357">
                  <c:v>381</c:v>
                </c:pt>
                <c:pt idx="358">
                  <c:v>382</c:v>
                </c:pt>
                <c:pt idx="359">
                  <c:v>383</c:v>
                </c:pt>
                <c:pt idx="360">
                  <c:v>384</c:v>
                </c:pt>
                <c:pt idx="361">
                  <c:v>385</c:v>
                </c:pt>
                <c:pt idx="362">
                  <c:v>386</c:v>
                </c:pt>
                <c:pt idx="363">
                  <c:v>387</c:v>
                </c:pt>
                <c:pt idx="364">
                  <c:v>388</c:v>
                </c:pt>
                <c:pt idx="365">
                  <c:v>389</c:v>
                </c:pt>
                <c:pt idx="366">
                  <c:v>390</c:v>
                </c:pt>
                <c:pt idx="367">
                  <c:v>391</c:v>
                </c:pt>
                <c:pt idx="368">
                  <c:v>394</c:v>
                </c:pt>
                <c:pt idx="369">
                  <c:v>396</c:v>
                </c:pt>
                <c:pt idx="370">
                  <c:v>398</c:v>
                </c:pt>
                <c:pt idx="371">
                  <c:v>399</c:v>
                </c:pt>
                <c:pt idx="372">
                  <c:v>400</c:v>
                </c:pt>
                <c:pt idx="373">
                  <c:v>401</c:v>
                </c:pt>
                <c:pt idx="374">
                  <c:v>403</c:v>
                </c:pt>
                <c:pt idx="375">
                  <c:v>405</c:v>
                </c:pt>
                <c:pt idx="376">
                  <c:v>406</c:v>
                </c:pt>
                <c:pt idx="377">
                  <c:v>407</c:v>
                </c:pt>
                <c:pt idx="378">
                  <c:v>408</c:v>
                </c:pt>
                <c:pt idx="379">
                  <c:v>409</c:v>
                </c:pt>
                <c:pt idx="380">
                  <c:v>410</c:v>
                </c:pt>
                <c:pt idx="381">
                  <c:v>411</c:v>
                </c:pt>
                <c:pt idx="382">
                  <c:v>412</c:v>
                </c:pt>
                <c:pt idx="383">
                  <c:v>413</c:v>
                </c:pt>
                <c:pt idx="384">
                  <c:v>414</c:v>
                </c:pt>
                <c:pt idx="385">
                  <c:v>415</c:v>
                </c:pt>
                <c:pt idx="386">
                  <c:v>416</c:v>
                </c:pt>
                <c:pt idx="387">
                  <c:v>417</c:v>
                </c:pt>
                <c:pt idx="388">
                  <c:v>418</c:v>
                </c:pt>
                <c:pt idx="389">
                  <c:v>420</c:v>
                </c:pt>
                <c:pt idx="390">
                  <c:v>425</c:v>
                </c:pt>
                <c:pt idx="391">
                  <c:v>426</c:v>
                </c:pt>
                <c:pt idx="392">
                  <c:v>427</c:v>
                </c:pt>
                <c:pt idx="393">
                  <c:v>428</c:v>
                </c:pt>
                <c:pt idx="394">
                  <c:v>429</c:v>
                </c:pt>
                <c:pt idx="395">
                  <c:v>430</c:v>
                </c:pt>
                <c:pt idx="396">
                  <c:v>431</c:v>
                </c:pt>
                <c:pt idx="397">
                  <c:v>432</c:v>
                </c:pt>
                <c:pt idx="398">
                  <c:v>433</c:v>
                </c:pt>
                <c:pt idx="399">
                  <c:v>435</c:v>
                </c:pt>
                <c:pt idx="400">
                  <c:v>437</c:v>
                </c:pt>
                <c:pt idx="401">
                  <c:v>438</c:v>
                </c:pt>
                <c:pt idx="402">
                  <c:v>440</c:v>
                </c:pt>
                <c:pt idx="403">
                  <c:v>441</c:v>
                </c:pt>
                <c:pt idx="404">
                  <c:v>442</c:v>
                </c:pt>
                <c:pt idx="405">
                  <c:v>444</c:v>
                </c:pt>
                <c:pt idx="406">
                  <c:v>445</c:v>
                </c:pt>
                <c:pt idx="407">
                  <c:v>446</c:v>
                </c:pt>
                <c:pt idx="408">
                  <c:v>448</c:v>
                </c:pt>
                <c:pt idx="409">
                  <c:v>449</c:v>
                </c:pt>
                <c:pt idx="410">
                  <c:v>452</c:v>
                </c:pt>
                <c:pt idx="411">
                  <c:v>454</c:v>
                </c:pt>
                <c:pt idx="412">
                  <c:v>456</c:v>
                </c:pt>
                <c:pt idx="413">
                  <c:v>459</c:v>
                </c:pt>
                <c:pt idx="414">
                  <c:v>460</c:v>
                </c:pt>
                <c:pt idx="415">
                  <c:v>462</c:v>
                </c:pt>
                <c:pt idx="416">
                  <c:v>463</c:v>
                </c:pt>
                <c:pt idx="417">
                  <c:v>466</c:v>
                </c:pt>
                <c:pt idx="418">
                  <c:v>467</c:v>
                </c:pt>
                <c:pt idx="419">
                  <c:v>468</c:v>
                </c:pt>
                <c:pt idx="420">
                  <c:v>469</c:v>
                </c:pt>
                <c:pt idx="421">
                  <c:v>471</c:v>
                </c:pt>
                <c:pt idx="422">
                  <c:v>472</c:v>
                </c:pt>
                <c:pt idx="423">
                  <c:v>473</c:v>
                </c:pt>
                <c:pt idx="424">
                  <c:v>474</c:v>
                </c:pt>
                <c:pt idx="425">
                  <c:v>475</c:v>
                </c:pt>
                <c:pt idx="426">
                  <c:v>477</c:v>
                </c:pt>
                <c:pt idx="427">
                  <c:v>478</c:v>
                </c:pt>
                <c:pt idx="428">
                  <c:v>480</c:v>
                </c:pt>
                <c:pt idx="429">
                  <c:v>482</c:v>
                </c:pt>
                <c:pt idx="430">
                  <c:v>488</c:v>
                </c:pt>
                <c:pt idx="431">
                  <c:v>489</c:v>
                </c:pt>
                <c:pt idx="432">
                  <c:v>491</c:v>
                </c:pt>
                <c:pt idx="433">
                  <c:v>492</c:v>
                </c:pt>
                <c:pt idx="434">
                  <c:v>497</c:v>
                </c:pt>
                <c:pt idx="435">
                  <c:v>498</c:v>
                </c:pt>
                <c:pt idx="436">
                  <c:v>500</c:v>
                </c:pt>
                <c:pt idx="437">
                  <c:v>502</c:v>
                </c:pt>
                <c:pt idx="438">
                  <c:v>503</c:v>
                </c:pt>
                <c:pt idx="439">
                  <c:v>504</c:v>
                </c:pt>
                <c:pt idx="440">
                  <c:v>508</c:v>
                </c:pt>
                <c:pt idx="441">
                  <c:v>509</c:v>
                </c:pt>
                <c:pt idx="442">
                  <c:v>514</c:v>
                </c:pt>
                <c:pt idx="443">
                  <c:v>515</c:v>
                </c:pt>
                <c:pt idx="444">
                  <c:v>516</c:v>
                </c:pt>
                <c:pt idx="445">
                  <c:v>517</c:v>
                </c:pt>
                <c:pt idx="446">
                  <c:v>519</c:v>
                </c:pt>
                <c:pt idx="447">
                  <c:v>520</c:v>
                </c:pt>
                <c:pt idx="448">
                  <c:v>523</c:v>
                </c:pt>
                <c:pt idx="449">
                  <c:v>524</c:v>
                </c:pt>
                <c:pt idx="450">
                  <c:v>525</c:v>
                </c:pt>
                <c:pt idx="451">
                  <c:v>526</c:v>
                </c:pt>
                <c:pt idx="452">
                  <c:v>527</c:v>
                </c:pt>
                <c:pt idx="453">
                  <c:v>531</c:v>
                </c:pt>
                <c:pt idx="454">
                  <c:v>533</c:v>
                </c:pt>
                <c:pt idx="455">
                  <c:v>535</c:v>
                </c:pt>
                <c:pt idx="456">
                  <c:v>536</c:v>
                </c:pt>
                <c:pt idx="457">
                  <c:v>537</c:v>
                </c:pt>
                <c:pt idx="458">
                  <c:v>538</c:v>
                </c:pt>
                <c:pt idx="459">
                  <c:v>539</c:v>
                </c:pt>
                <c:pt idx="460">
                  <c:v>540</c:v>
                </c:pt>
                <c:pt idx="461">
                  <c:v>541</c:v>
                </c:pt>
                <c:pt idx="462">
                  <c:v>544</c:v>
                </c:pt>
                <c:pt idx="463">
                  <c:v>545</c:v>
                </c:pt>
                <c:pt idx="464">
                  <c:v>546</c:v>
                </c:pt>
                <c:pt idx="465">
                  <c:v>548</c:v>
                </c:pt>
                <c:pt idx="466">
                  <c:v>550</c:v>
                </c:pt>
                <c:pt idx="467">
                  <c:v>551</c:v>
                </c:pt>
                <c:pt idx="468">
                  <c:v>552</c:v>
                </c:pt>
                <c:pt idx="469">
                  <c:v>553</c:v>
                </c:pt>
                <c:pt idx="470">
                  <c:v>554</c:v>
                </c:pt>
                <c:pt idx="471">
                  <c:v>559</c:v>
                </c:pt>
                <c:pt idx="472">
                  <c:v>561</c:v>
                </c:pt>
                <c:pt idx="473">
                  <c:v>563</c:v>
                </c:pt>
                <c:pt idx="474">
                  <c:v>566</c:v>
                </c:pt>
                <c:pt idx="475">
                  <c:v>567</c:v>
                </c:pt>
                <c:pt idx="476">
                  <c:v>569</c:v>
                </c:pt>
                <c:pt idx="477">
                  <c:v>570</c:v>
                </c:pt>
                <c:pt idx="478">
                  <c:v>573</c:v>
                </c:pt>
                <c:pt idx="479">
                  <c:v>575</c:v>
                </c:pt>
                <c:pt idx="480">
                  <c:v>578</c:v>
                </c:pt>
                <c:pt idx="481">
                  <c:v>579</c:v>
                </c:pt>
                <c:pt idx="482">
                  <c:v>582</c:v>
                </c:pt>
                <c:pt idx="483">
                  <c:v>584</c:v>
                </c:pt>
                <c:pt idx="484">
                  <c:v>587</c:v>
                </c:pt>
                <c:pt idx="485">
                  <c:v>591</c:v>
                </c:pt>
                <c:pt idx="486">
                  <c:v>592</c:v>
                </c:pt>
                <c:pt idx="487">
                  <c:v>593</c:v>
                </c:pt>
                <c:pt idx="488">
                  <c:v>594</c:v>
                </c:pt>
                <c:pt idx="489">
                  <c:v>597</c:v>
                </c:pt>
                <c:pt idx="490">
                  <c:v>598</c:v>
                </c:pt>
                <c:pt idx="491">
                  <c:v>600</c:v>
                </c:pt>
              </c:numCache>
            </c:numRef>
          </c:cat>
          <c:val>
            <c:numRef>
              <c:f>'Grade 7 Stu Engage'!$B$5:$B$496</c:f>
              <c:numCache>
                <c:formatCode>General</c:formatCode>
                <c:ptCount val="492"/>
                <c:pt idx="0">
                  <c:v>-1.0645445E-2</c:v>
                </c:pt>
                <c:pt idx="1">
                  <c:v>-8.7314899999999997E-3</c:v>
                </c:pt>
                <c:pt idx="2">
                  <c:v>-6.8176410000000002E-3</c:v>
                </c:pt>
                <c:pt idx="3">
                  <c:v>-4.9040020000000002E-3</c:v>
                </c:pt>
                <c:pt idx="4">
                  <c:v>-2.990702E-3</c:v>
                </c:pt>
                <c:pt idx="5">
                  <c:v>-1.077911E-3</c:v>
                </c:pt>
                <c:pt idx="6">
                  <c:v>8.3419039999999998E-4</c:v>
                </c:pt>
                <c:pt idx="7">
                  <c:v>2.7453937999999999E-3</c:v>
                </c:pt>
                <c:pt idx="8">
                  <c:v>4.6554756000000003E-3</c:v>
                </c:pt>
                <c:pt idx="9">
                  <c:v>6.5641906000000003E-3</c:v>
                </c:pt>
                <c:pt idx="10">
                  <c:v>8.4712898999999998E-3</c:v>
                </c:pt>
                <c:pt idx="11">
                  <c:v>1.0376507E-2</c:v>
                </c:pt>
                <c:pt idx="12">
                  <c:v>1.22795644E-2</c:v>
                </c:pt>
                <c:pt idx="13">
                  <c:v>1.4180198099999999E-2</c:v>
                </c:pt>
                <c:pt idx="14">
                  <c:v>1.6078135899999998E-2</c:v>
                </c:pt>
                <c:pt idx="15">
                  <c:v>1.79730879E-2</c:v>
                </c:pt>
                <c:pt idx="16">
                  <c:v>1.98647593E-2</c:v>
                </c:pt>
                <c:pt idx="17">
                  <c:v>2.17528393E-2</c:v>
                </c:pt>
                <c:pt idx="18">
                  <c:v>2.36369986E-2</c:v>
                </c:pt>
                <c:pt idx="19">
                  <c:v>2.5516905100000001E-2</c:v>
                </c:pt>
                <c:pt idx="20">
                  <c:v>2.7392224499999999E-2</c:v>
                </c:pt>
                <c:pt idx="21">
                  <c:v>2.9262619E-2</c:v>
                </c:pt>
                <c:pt idx="22">
                  <c:v>3.1127736199999999E-2</c:v>
                </c:pt>
                <c:pt idx="23">
                  <c:v>3.2987227700000003E-2</c:v>
                </c:pt>
                <c:pt idx="24">
                  <c:v>3.4840748300000002E-2</c:v>
                </c:pt>
                <c:pt idx="25">
                  <c:v>3.6687996899999999E-2</c:v>
                </c:pt>
                <c:pt idx="26">
                  <c:v>3.8528749500000001E-2</c:v>
                </c:pt>
                <c:pt idx="27">
                  <c:v>4.0362856500000002E-2</c:v>
                </c:pt>
                <c:pt idx="28">
                  <c:v>4.2190182299999997E-2</c:v>
                </c:pt>
                <c:pt idx="29">
                  <c:v>4.4010584899999997E-2</c:v>
                </c:pt>
                <c:pt idx="30">
                  <c:v>4.5823921099999998E-2</c:v>
                </c:pt>
                <c:pt idx="31">
                  <c:v>4.7630055599999999E-2</c:v>
                </c:pt>
                <c:pt idx="32">
                  <c:v>4.9428857899999998E-2</c:v>
                </c:pt>
                <c:pt idx="33">
                  <c:v>5.1220211199999997E-2</c:v>
                </c:pt>
                <c:pt idx="34">
                  <c:v>5.3003991100000002E-2</c:v>
                </c:pt>
                <c:pt idx="35">
                  <c:v>5.4780080799999999E-2</c:v>
                </c:pt>
                <c:pt idx="36">
                  <c:v>5.6548359399999998E-2</c:v>
                </c:pt>
                <c:pt idx="37">
                  <c:v>5.8308710200000002E-2</c:v>
                </c:pt>
                <c:pt idx="38">
                  <c:v>6.0061011599999999E-2</c:v>
                </c:pt>
                <c:pt idx="39">
                  <c:v>6.1805125599999997E-2</c:v>
                </c:pt>
                <c:pt idx="40">
                  <c:v>6.3540903699999998E-2</c:v>
                </c:pt>
                <c:pt idx="41">
                  <c:v>6.5268211199999995E-2</c:v>
                </c:pt>
                <c:pt idx="42">
                  <c:v>6.6986921899999996E-2</c:v>
                </c:pt>
                <c:pt idx="43">
                  <c:v>6.8696898699999995E-2</c:v>
                </c:pt>
                <c:pt idx="44">
                  <c:v>7.0398012900000001E-2</c:v>
                </c:pt>
                <c:pt idx="45">
                  <c:v>7.2090147899999998E-2</c:v>
                </c:pt>
                <c:pt idx="46">
                  <c:v>7.3773200999999997E-2</c:v>
                </c:pt>
                <c:pt idx="47">
                  <c:v>7.5447063199999997E-2</c:v>
                </c:pt>
                <c:pt idx="48">
                  <c:v>7.7111618199999996E-2</c:v>
                </c:pt>
                <c:pt idx="49">
                  <c:v>7.8766760699999994E-2</c:v>
                </c:pt>
                <c:pt idx="50">
                  <c:v>8.0412431800000003E-2</c:v>
                </c:pt>
                <c:pt idx="51">
                  <c:v>8.2048605999999996E-2</c:v>
                </c:pt>
                <c:pt idx="52">
                  <c:v>8.3675250600000001E-2</c:v>
                </c:pt>
                <c:pt idx="53">
                  <c:v>8.5292312800000006E-2</c:v>
                </c:pt>
                <c:pt idx="54">
                  <c:v>8.68997257E-2</c:v>
                </c:pt>
                <c:pt idx="55">
                  <c:v>8.8497416699999998E-2</c:v>
                </c:pt>
                <c:pt idx="56">
                  <c:v>9.0085321300000007E-2</c:v>
                </c:pt>
                <c:pt idx="57">
                  <c:v>9.1663393499999996E-2</c:v>
                </c:pt>
                <c:pt idx="58">
                  <c:v>9.3231596900000005E-2</c:v>
                </c:pt>
                <c:pt idx="59">
                  <c:v>9.4789883800000002E-2</c:v>
                </c:pt>
                <c:pt idx="60">
                  <c:v>9.6338199299999996E-2</c:v>
                </c:pt>
                <c:pt idx="61">
                  <c:v>9.78764825E-2</c:v>
                </c:pt>
                <c:pt idx="62">
                  <c:v>9.9404657600000002E-2</c:v>
                </c:pt>
                <c:pt idx="63">
                  <c:v>0.1009226451</c:v>
                </c:pt>
                <c:pt idx="64">
                  <c:v>0.1024303751</c:v>
                </c:pt>
                <c:pt idx="65">
                  <c:v>0.1039277792</c:v>
                </c:pt>
                <c:pt idx="66">
                  <c:v>0.1054147829</c:v>
                </c:pt>
                <c:pt idx="67">
                  <c:v>0.1068912981</c:v>
                </c:pt>
                <c:pt idx="68">
                  <c:v>0.1083572243</c:v>
                </c:pt>
                <c:pt idx="69">
                  <c:v>0.1098124568</c:v>
                </c:pt>
                <c:pt idx="70">
                  <c:v>0.11125689850000001</c:v>
                </c:pt>
                <c:pt idx="71">
                  <c:v>0.1126904758</c:v>
                </c:pt>
                <c:pt idx="72">
                  <c:v>0.114113122</c:v>
                </c:pt>
                <c:pt idx="73">
                  <c:v>0.1155247672</c:v>
                </c:pt>
                <c:pt idx="74">
                  <c:v>0.1169253296</c:v>
                </c:pt>
                <c:pt idx="75">
                  <c:v>0.1183147215</c:v>
                </c:pt>
                <c:pt idx="76">
                  <c:v>0.11969286749999999</c:v>
                </c:pt>
                <c:pt idx="77">
                  <c:v>0.1210597424</c:v>
                </c:pt>
                <c:pt idx="78">
                  <c:v>0.1224153315</c:v>
                </c:pt>
                <c:pt idx="79">
                  <c:v>0.1237596269</c:v>
                </c:pt>
                <c:pt idx="80">
                  <c:v>0.1250926168</c:v>
                </c:pt>
                <c:pt idx="81">
                  <c:v>0.12641428769999999</c:v>
                </c:pt>
                <c:pt idx="82">
                  <c:v>0.12772463370000001</c:v>
                </c:pt>
                <c:pt idx="83">
                  <c:v>0.1290236491</c:v>
                </c:pt>
                <c:pt idx="84">
                  <c:v>0.1303113263</c:v>
                </c:pt>
                <c:pt idx="85">
                  <c:v>0.1315876544</c:v>
                </c:pt>
                <c:pt idx="86">
                  <c:v>0.13285262110000001</c:v>
                </c:pt>
                <c:pt idx="87">
                  <c:v>0.13410620140000001</c:v>
                </c:pt>
                <c:pt idx="88">
                  <c:v>0.13534835319999999</c:v>
                </c:pt>
                <c:pt idx="89">
                  <c:v>0.1365790247</c:v>
                </c:pt>
                <c:pt idx="90">
                  <c:v>0.13779817080000001</c:v>
                </c:pt>
                <c:pt idx="91">
                  <c:v>0.1390057687</c:v>
                </c:pt>
                <c:pt idx="92">
                  <c:v>0.14020181130000001</c:v>
                </c:pt>
                <c:pt idx="93">
                  <c:v>0.1413862857</c:v>
                </c:pt>
                <c:pt idx="94">
                  <c:v>0.14255918510000001</c:v>
                </c:pt>
                <c:pt idx="95">
                  <c:v>0.14372050719999999</c:v>
                </c:pt>
                <c:pt idx="96">
                  <c:v>0.14487026410000001</c:v>
                </c:pt>
                <c:pt idx="97">
                  <c:v>0.1460084817</c:v>
                </c:pt>
                <c:pt idx="98">
                  <c:v>0.1471352001</c:v>
                </c:pt>
                <c:pt idx="99">
                  <c:v>0.14825047359999999</c:v>
                </c:pt>
                <c:pt idx="100">
                  <c:v>0.14935435529999999</c:v>
                </c:pt>
                <c:pt idx="101">
                  <c:v>0.15044689750000001</c:v>
                </c:pt>
                <c:pt idx="102">
                  <c:v>0.15152813700000001</c:v>
                </c:pt>
                <c:pt idx="103">
                  <c:v>0.1525981085</c:v>
                </c:pt>
                <c:pt idx="104">
                  <c:v>0.1536568646</c:v>
                </c:pt>
                <c:pt idx="105">
                  <c:v>0.15470446290000001</c:v>
                </c:pt>
                <c:pt idx="106">
                  <c:v>0.1557409565</c:v>
                </c:pt>
                <c:pt idx="107">
                  <c:v>0.15676639919999999</c:v>
                </c:pt>
                <c:pt idx="108">
                  <c:v>0.1577808436</c:v>
                </c:pt>
                <c:pt idx="109">
                  <c:v>0.15878434769999999</c:v>
                </c:pt>
                <c:pt idx="110">
                  <c:v>0.15977696550000001</c:v>
                </c:pt>
                <c:pt idx="111">
                  <c:v>0.16075874370000001</c:v>
                </c:pt>
                <c:pt idx="112">
                  <c:v>0.1617297201</c:v>
                </c:pt>
                <c:pt idx="113">
                  <c:v>0.16268992139999999</c:v>
                </c:pt>
                <c:pt idx="114">
                  <c:v>0.16363938180000001</c:v>
                </c:pt>
                <c:pt idx="115">
                  <c:v>0.1645781362</c:v>
                </c:pt>
                <c:pt idx="116">
                  <c:v>0.1655062182</c:v>
                </c:pt>
                <c:pt idx="117">
                  <c:v>0.16642365789999999</c:v>
                </c:pt>
                <c:pt idx="118">
                  <c:v>0.1673304776</c:v>
                </c:pt>
                <c:pt idx="119">
                  <c:v>0.16822670710000001</c:v>
                </c:pt>
                <c:pt idx="120">
                  <c:v>0.16911238649999999</c:v>
                </c:pt>
                <c:pt idx="121">
                  <c:v>0.1699875569</c:v>
                </c:pt>
                <c:pt idx="122">
                  <c:v>0.17085225640000001</c:v>
                </c:pt>
                <c:pt idx="123">
                  <c:v>0.17170651910000001</c:v>
                </c:pt>
                <c:pt idx="124">
                  <c:v>0.1725503759</c:v>
                </c:pt>
                <c:pt idx="125">
                  <c:v>0.173383868</c:v>
                </c:pt>
                <c:pt idx="126">
                  <c:v>0.1742070597</c:v>
                </c:pt>
                <c:pt idx="127">
                  <c:v>0.175020019</c:v>
                </c:pt>
                <c:pt idx="128">
                  <c:v>0.17582280920000001</c:v>
                </c:pt>
                <c:pt idx="129">
                  <c:v>0.1766154834</c:v>
                </c:pt>
                <c:pt idx="130">
                  <c:v>0.17739809879999999</c:v>
                </c:pt>
                <c:pt idx="131">
                  <c:v>0.17817071509999999</c:v>
                </c:pt>
                <c:pt idx="132">
                  <c:v>0.17893339380000001</c:v>
                </c:pt>
                <c:pt idx="133">
                  <c:v>0.1796862155</c:v>
                </c:pt>
                <c:pt idx="134">
                  <c:v>0.18042926170000001</c:v>
                </c:pt>
                <c:pt idx="135">
                  <c:v>0.1811626143</c:v>
                </c:pt>
                <c:pt idx="136">
                  <c:v>0.18188635610000001</c:v>
                </c:pt>
                <c:pt idx="137">
                  <c:v>0.1826005647</c:v>
                </c:pt>
                <c:pt idx="138">
                  <c:v>0.18330532020000001</c:v>
                </c:pt>
                <c:pt idx="139">
                  <c:v>0.18400070639999999</c:v>
                </c:pt>
                <c:pt idx="140">
                  <c:v>0.1846868086</c:v>
                </c:pt>
                <c:pt idx="141">
                  <c:v>0.18536372130000001</c:v>
                </c:pt>
                <c:pt idx="142">
                  <c:v>0.1860315441</c:v>
                </c:pt>
                <c:pt idx="143">
                  <c:v>0.18669038439999999</c:v>
                </c:pt>
                <c:pt idx="144">
                  <c:v>0.18734034550000001</c:v>
                </c:pt>
                <c:pt idx="145">
                  <c:v>0.18798152670000001</c:v>
                </c:pt>
                <c:pt idx="146">
                  <c:v>0.1886140171</c:v>
                </c:pt>
                <c:pt idx="147">
                  <c:v>0.18923789790000001</c:v>
                </c:pt>
                <c:pt idx="148">
                  <c:v>0.18985323840000001</c:v>
                </c:pt>
                <c:pt idx="149">
                  <c:v>0.1904600984</c:v>
                </c:pt>
                <c:pt idx="150">
                  <c:v>0.19105854110000001</c:v>
                </c:pt>
                <c:pt idx="151">
                  <c:v>0.19164863700000001</c:v>
                </c:pt>
                <c:pt idx="152">
                  <c:v>0.1922304638</c:v>
                </c:pt>
                <c:pt idx="153">
                  <c:v>0.1928041073</c:v>
                </c:pt>
                <c:pt idx="154">
                  <c:v>0.1933696566</c:v>
                </c:pt>
                <c:pt idx="155">
                  <c:v>0.19392720669999999</c:v>
                </c:pt>
                <c:pt idx="156">
                  <c:v>0.194476857</c:v>
                </c:pt>
                <c:pt idx="157">
                  <c:v>0.1950187089</c:v>
                </c:pt>
                <c:pt idx="158">
                  <c:v>0.1955528557</c:v>
                </c:pt>
                <c:pt idx="159">
                  <c:v>0.19607938150000001</c:v>
                </c:pt>
                <c:pt idx="160">
                  <c:v>0.19659836829999999</c:v>
                </c:pt>
                <c:pt idx="161">
                  <c:v>0.19710989649999999</c:v>
                </c:pt>
                <c:pt idx="162">
                  <c:v>0.19761404969999999</c:v>
                </c:pt>
                <c:pt idx="163">
                  <c:v>0.19811091980000001</c:v>
                </c:pt>
                <c:pt idx="164">
                  <c:v>0.1986005958</c:v>
                </c:pt>
                <c:pt idx="165">
                  <c:v>0.1990831626</c:v>
                </c:pt>
                <c:pt idx="166">
                  <c:v>0.1995587046</c:v>
                </c:pt>
                <c:pt idx="167">
                  <c:v>0.2000273014</c:v>
                </c:pt>
                <c:pt idx="168">
                  <c:v>0.20048903130000001</c:v>
                </c:pt>
                <c:pt idx="169">
                  <c:v>0.20094396940000001</c:v>
                </c:pt>
                <c:pt idx="170">
                  <c:v>0.20139218710000001</c:v>
                </c:pt>
                <c:pt idx="171">
                  <c:v>0.20183375880000001</c:v>
                </c:pt>
                <c:pt idx="172">
                  <c:v>0.20226875520000001</c:v>
                </c:pt>
                <c:pt idx="173">
                  <c:v>0.20269724310000001</c:v>
                </c:pt>
                <c:pt idx="174">
                  <c:v>0.20311929240000001</c:v>
                </c:pt>
                <c:pt idx="175">
                  <c:v>0.20353497749999999</c:v>
                </c:pt>
                <c:pt idx="176">
                  <c:v>0.2039443718</c:v>
                </c:pt>
                <c:pt idx="177">
                  <c:v>0.2047445567</c:v>
                </c:pt>
                <c:pt idx="178">
                  <c:v>0.20513546899999999</c:v>
                </c:pt>
                <c:pt idx="179">
                  <c:v>0.20552033880000001</c:v>
                </c:pt>
                <c:pt idx="180">
                  <c:v>0.20589922720000001</c:v>
                </c:pt>
                <c:pt idx="181">
                  <c:v>0.20627219320000001</c:v>
                </c:pt>
                <c:pt idx="182">
                  <c:v>0.20663929449999999</c:v>
                </c:pt>
                <c:pt idx="183">
                  <c:v>0.20700058360000001</c:v>
                </c:pt>
                <c:pt idx="184">
                  <c:v>0.20735610800000001</c:v>
                </c:pt>
                <c:pt idx="185">
                  <c:v>0.20770591369999999</c:v>
                </c:pt>
                <c:pt idx="186">
                  <c:v>0.20805003859999999</c:v>
                </c:pt>
                <c:pt idx="187">
                  <c:v>0.20838851799999999</c:v>
                </c:pt>
                <c:pt idx="188">
                  <c:v>0.2087213815</c:v>
                </c:pt>
                <c:pt idx="189">
                  <c:v>0.20904865959999999</c:v>
                </c:pt>
                <c:pt idx="190">
                  <c:v>0.2093703831</c:v>
                </c:pt>
                <c:pt idx="191">
                  <c:v>0.20968659640000001</c:v>
                </c:pt>
                <c:pt idx="192">
                  <c:v>0.20999734719999999</c:v>
                </c:pt>
                <c:pt idx="193">
                  <c:v>0.21030268229999999</c:v>
                </c:pt>
                <c:pt idx="194">
                  <c:v>0.21060264889999999</c:v>
                </c:pt>
                <c:pt idx="195">
                  <c:v>0.21089728969999999</c:v>
                </c:pt>
                <c:pt idx="196">
                  <c:v>0.21118664130000001</c:v>
                </c:pt>
                <c:pt idx="197">
                  <c:v>0.2114707371</c:v>
                </c:pt>
                <c:pt idx="198">
                  <c:v>0.21174961319999999</c:v>
                </c:pt>
                <c:pt idx="199">
                  <c:v>0.21202330229999999</c:v>
                </c:pt>
                <c:pt idx="200">
                  <c:v>0.21229183900000001</c:v>
                </c:pt>
                <c:pt idx="201">
                  <c:v>0.2125552607</c:v>
                </c:pt>
                <c:pt idx="202">
                  <c:v>0.2128136138</c:v>
                </c:pt>
                <c:pt idx="203">
                  <c:v>0.21306694030000001</c:v>
                </c:pt>
                <c:pt idx="204">
                  <c:v>0.21331527880000001</c:v>
                </c:pt>
                <c:pt idx="205">
                  <c:v>0.2135586626</c:v>
                </c:pt>
                <c:pt idx="206">
                  <c:v>0.21379711470000001</c:v>
                </c:pt>
                <c:pt idx="207">
                  <c:v>0.2140306418</c:v>
                </c:pt>
                <c:pt idx="208">
                  <c:v>0.21425923920000001</c:v>
                </c:pt>
                <c:pt idx="209">
                  <c:v>0.2147016504</c:v>
                </c:pt>
                <c:pt idx="210">
                  <c:v>0.21491548539999999</c:v>
                </c:pt>
                <c:pt idx="211">
                  <c:v>0.2151244316</c:v>
                </c:pt>
                <c:pt idx="212">
                  <c:v>0.21532851459999999</c:v>
                </c:pt>
                <c:pt idx="213">
                  <c:v>0.2155277699</c:v>
                </c:pt>
                <c:pt idx="214">
                  <c:v>0.2157222409</c:v>
                </c:pt>
                <c:pt idx="215">
                  <c:v>0.21591197279999999</c:v>
                </c:pt>
                <c:pt idx="216">
                  <c:v>0.21609700740000001</c:v>
                </c:pt>
                <c:pt idx="217">
                  <c:v>0.21627738369999999</c:v>
                </c:pt>
                <c:pt idx="218">
                  <c:v>0.21645313760000001</c:v>
                </c:pt>
                <c:pt idx="219">
                  <c:v>0.21679095079999999</c:v>
                </c:pt>
                <c:pt idx="220">
                  <c:v>0.2169531049</c:v>
                </c:pt>
                <c:pt idx="221">
                  <c:v>0.2171108152</c:v>
                </c:pt>
                <c:pt idx="222">
                  <c:v>0.21726412379999999</c:v>
                </c:pt>
                <c:pt idx="223">
                  <c:v>0.2174130692</c:v>
                </c:pt>
                <c:pt idx="224">
                  <c:v>0.21755769110000001</c:v>
                </c:pt>
                <c:pt idx="225">
                  <c:v>0.21769802730000001</c:v>
                </c:pt>
                <c:pt idx="226">
                  <c:v>0.2178341124</c:v>
                </c:pt>
                <c:pt idx="227">
                  <c:v>0.2179659766</c:v>
                </c:pt>
                <c:pt idx="228">
                  <c:v>0.2180936436</c:v>
                </c:pt>
                <c:pt idx="229">
                  <c:v>0.21821713249999999</c:v>
                </c:pt>
                <c:pt idx="230">
                  <c:v>0.21833646139999999</c:v>
                </c:pt>
                <c:pt idx="231">
                  <c:v>0.21845165650000001</c:v>
                </c:pt>
                <c:pt idx="232">
                  <c:v>0.21856275559999999</c:v>
                </c:pt>
                <c:pt idx="233">
                  <c:v>0.2186698024</c:v>
                </c:pt>
                <c:pt idx="234">
                  <c:v>0.21877283410000001</c:v>
                </c:pt>
                <c:pt idx="235">
                  <c:v>0.21887188090000001</c:v>
                </c:pt>
                <c:pt idx="236">
                  <c:v>0.2189669625</c:v>
                </c:pt>
                <c:pt idx="237">
                  <c:v>0.2190580942</c:v>
                </c:pt>
                <c:pt idx="238">
                  <c:v>0.21914529129999999</c:v>
                </c:pt>
                <c:pt idx="239">
                  <c:v>0.2192285679</c:v>
                </c:pt>
                <c:pt idx="240">
                  <c:v>0.21930793379999999</c:v>
                </c:pt>
                <c:pt idx="241">
                  <c:v>0.2193833926</c:v>
                </c:pt>
                <c:pt idx="242">
                  <c:v>0.21945495000000001</c:v>
                </c:pt>
                <c:pt idx="243">
                  <c:v>0.21952261249999999</c:v>
                </c:pt>
                <c:pt idx="244">
                  <c:v>0.2195863888</c:v>
                </c:pt>
                <c:pt idx="245">
                  <c:v>0.21964628529999999</c:v>
                </c:pt>
                <c:pt idx="246">
                  <c:v>0.21980276409999999</c:v>
                </c:pt>
                <c:pt idx="247">
                  <c:v>0.21984719759999999</c:v>
                </c:pt>
                <c:pt idx="248">
                  <c:v>0.2198877675</c:v>
                </c:pt>
                <c:pt idx="249">
                  <c:v>0.21992446879999999</c:v>
                </c:pt>
                <c:pt idx="250">
                  <c:v>0.2199572914</c:v>
                </c:pt>
                <c:pt idx="251">
                  <c:v>0.21998622130000001</c:v>
                </c:pt>
                <c:pt idx="252">
                  <c:v>0.22001124220000001</c:v>
                </c:pt>
                <c:pt idx="253">
                  <c:v>0.22003233259999999</c:v>
                </c:pt>
                <c:pt idx="254">
                  <c:v>0.22006260790000001</c:v>
                </c:pt>
                <c:pt idx="255">
                  <c:v>0.22007172159999999</c:v>
                </c:pt>
                <c:pt idx="256">
                  <c:v>0.2200777079</c:v>
                </c:pt>
                <c:pt idx="257">
                  <c:v>0.2200745107</c:v>
                </c:pt>
                <c:pt idx="258">
                  <c:v>0.22006714660000001</c:v>
                </c:pt>
                <c:pt idx="259">
                  <c:v>0.22005559920000001</c:v>
                </c:pt>
                <c:pt idx="260">
                  <c:v>0.2200398563</c:v>
                </c:pt>
                <c:pt idx="261">
                  <c:v>0.22001990460000001</c:v>
                </c:pt>
                <c:pt idx="262">
                  <c:v>0.2199957286</c:v>
                </c:pt>
                <c:pt idx="263">
                  <c:v>0.21996730849999999</c:v>
                </c:pt>
                <c:pt idx="264">
                  <c:v>0.21993462059999999</c:v>
                </c:pt>
                <c:pt idx="265">
                  <c:v>0.21989764370000001</c:v>
                </c:pt>
                <c:pt idx="266">
                  <c:v>0.21985636089999999</c:v>
                </c:pt>
                <c:pt idx="267">
                  <c:v>0.2198107554</c:v>
                </c:pt>
                <c:pt idx="268">
                  <c:v>0.21976081780000001</c:v>
                </c:pt>
                <c:pt idx="269">
                  <c:v>0.2197065453</c:v>
                </c:pt>
                <c:pt idx="270">
                  <c:v>0.2196479405</c:v>
                </c:pt>
                <c:pt idx="271">
                  <c:v>0.21958500419999999</c:v>
                </c:pt>
                <c:pt idx="272">
                  <c:v>0.2195177361</c:v>
                </c:pt>
                <c:pt idx="273">
                  <c:v>0.21944614200000001</c:v>
                </c:pt>
                <c:pt idx="274">
                  <c:v>0.21937024090000001</c:v>
                </c:pt>
                <c:pt idx="275">
                  <c:v>0.21929005839999999</c:v>
                </c:pt>
                <c:pt idx="276">
                  <c:v>0.21920562090000001</c:v>
                </c:pt>
                <c:pt idx="277">
                  <c:v>0.2191169583</c:v>
                </c:pt>
                <c:pt idx="278">
                  <c:v>0.21902410529999999</c:v>
                </c:pt>
                <c:pt idx="279">
                  <c:v>0.21892709890000001</c:v>
                </c:pt>
                <c:pt idx="280">
                  <c:v>0.21882597270000001</c:v>
                </c:pt>
                <c:pt idx="281">
                  <c:v>0.21872075599999999</c:v>
                </c:pt>
                <c:pt idx="282">
                  <c:v>0.2186114821</c:v>
                </c:pt>
                <c:pt idx="283">
                  <c:v>0.21838091539999999</c:v>
                </c:pt>
                <c:pt idx="284">
                  <c:v>0.21825969479999999</c:v>
                </c:pt>
                <c:pt idx="285">
                  <c:v>0.21813456149999999</c:v>
                </c:pt>
                <c:pt idx="286">
                  <c:v>0.21787268169999999</c:v>
                </c:pt>
                <c:pt idx="287">
                  <c:v>0.2177360022</c:v>
                </c:pt>
                <c:pt idx="288">
                  <c:v>0.21759554659999999</c:v>
                </c:pt>
                <c:pt idx="289">
                  <c:v>0.21745134890000001</c:v>
                </c:pt>
                <c:pt idx="290">
                  <c:v>0.21730344569999999</c:v>
                </c:pt>
                <c:pt idx="291">
                  <c:v>0.21715187650000001</c:v>
                </c:pt>
                <c:pt idx="292">
                  <c:v>0.21699667559999999</c:v>
                </c:pt>
                <c:pt idx="293">
                  <c:v>0.21683786920000001</c:v>
                </c:pt>
                <c:pt idx="294">
                  <c:v>0.216509538</c:v>
                </c:pt>
                <c:pt idx="295">
                  <c:v>0.21634006859999999</c:v>
                </c:pt>
                <c:pt idx="296">
                  <c:v>0.21616709840000001</c:v>
                </c:pt>
                <c:pt idx="297">
                  <c:v>0.21599064670000001</c:v>
                </c:pt>
                <c:pt idx="298">
                  <c:v>0.2158107279</c:v>
                </c:pt>
                <c:pt idx="299">
                  <c:v>0.21562735520000001</c:v>
                </c:pt>
                <c:pt idx="300">
                  <c:v>0.2154405469</c:v>
                </c:pt>
                <c:pt idx="301">
                  <c:v>0.2152503247</c:v>
                </c:pt>
                <c:pt idx="302">
                  <c:v>0.2150567098</c:v>
                </c:pt>
                <c:pt idx="303">
                  <c:v>0.21465943670000001</c:v>
                </c:pt>
                <c:pt idx="304">
                  <c:v>0.2144558577</c:v>
                </c:pt>
                <c:pt idx="305">
                  <c:v>0.21424903109999999</c:v>
                </c:pt>
                <c:pt idx="306">
                  <c:v>0.21403899069999999</c:v>
                </c:pt>
                <c:pt idx="307">
                  <c:v>0.2138257767</c:v>
                </c:pt>
                <c:pt idx="308">
                  <c:v>0.2136094288</c:v>
                </c:pt>
                <c:pt idx="309">
                  <c:v>0.21338998719999999</c:v>
                </c:pt>
                <c:pt idx="310">
                  <c:v>0.21316749400000001</c:v>
                </c:pt>
                <c:pt idx="311">
                  <c:v>0.21294199089999999</c:v>
                </c:pt>
                <c:pt idx="312">
                  <c:v>0.2127135194</c:v>
                </c:pt>
                <c:pt idx="313">
                  <c:v>0.21248212590000001</c:v>
                </c:pt>
                <c:pt idx="314">
                  <c:v>0.21224785469999999</c:v>
                </c:pt>
                <c:pt idx="315">
                  <c:v>0.21177083220000001</c:v>
                </c:pt>
                <c:pt idx="316">
                  <c:v>0.21152815119999999</c:v>
                </c:pt>
                <c:pt idx="317">
                  <c:v>0.21078392330000001</c:v>
                </c:pt>
                <c:pt idx="318">
                  <c:v>0.21053061419999999</c:v>
                </c:pt>
                <c:pt idx="319">
                  <c:v>0.21027477080000001</c:v>
                </c:pt>
                <c:pt idx="320">
                  <c:v>0.21001644210000001</c:v>
                </c:pt>
                <c:pt idx="321">
                  <c:v>0.2097556756</c:v>
                </c:pt>
                <c:pt idx="322">
                  <c:v>0.20949251460000001</c:v>
                </c:pt>
                <c:pt idx="323">
                  <c:v>0.20922699859999999</c:v>
                </c:pt>
                <c:pt idx="324">
                  <c:v>0.208959162</c:v>
                </c:pt>
                <c:pt idx="325">
                  <c:v>0.2086890314</c:v>
                </c:pt>
                <c:pt idx="326">
                  <c:v>0.20814196700000001</c:v>
                </c:pt>
                <c:pt idx="327">
                  <c:v>0.20786506730000001</c:v>
                </c:pt>
                <c:pt idx="328">
                  <c:v>0.20758595639999999</c:v>
                </c:pt>
                <c:pt idx="329">
                  <c:v>0.20702120700000001</c:v>
                </c:pt>
                <c:pt idx="330">
                  <c:v>0.20673561169999999</c:v>
                </c:pt>
                <c:pt idx="331">
                  <c:v>0.2064478968</c:v>
                </c:pt>
                <c:pt idx="332">
                  <c:v>0.20586619370000001</c:v>
                </c:pt>
                <c:pt idx="333">
                  <c:v>0.2055722482</c:v>
                </c:pt>
                <c:pt idx="334">
                  <c:v>0.20527627200000001</c:v>
                </c:pt>
                <c:pt idx="335">
                  <c:v>0.20497828700000001</c:v>
                </c:pt>
                <c:pt idx="336">
                  <c:v>0.20437637340000001</c:v>
                </c:pt>
                <c:pt idx="337">
                  <c:v>0.20407249159999999</c:v>
                </c:pt>
                <c:pt idx="338">
                  <c:v>0.20376670020000001</c:v>
                </c:pt>
                <c:pt idx="339">
                  <c:v>0.2034590312</c:v>
                </c:pt>
                <c:pt idx="340">
                  <c:v>0.20314951840000001</c:v>
                </c:pt>
                <c:pt idx="341">
                  <c:v>0.202838192</c:v>
                </c:pt>
                <c:pt idx="342">
                  <c:v>0.20252507820000001</c:v>
                </c:pt>
                <c:pt idx="343">
                  <c:v>0.20221020449999999</c:v>
                </c:pt>
                <c:pt idx="344">
                  <c:v>0.20189359730000001</c:v>
                </c:pt>
                <c:pt idx="345">
                  <c:v>0.2015752841</c:v>
                </c:pt>
                <c:pt idx="346">
                  <c:v>0.201255289</c:v>
                </c:pt>
                <c:pt idx="347">
                  <c:v>0.20093363249999999</c:v>
                </c:pt>
                <c:pt idx="348">
                  <c:v>0.20028540349999999</c:v>
                </c:pt>
                <c:pt idx="349">
                  <c:v>0.1999588602</c:v>
                </c:pt>
                <c:pt idx="350">
                  <c:v>0.19930100019999999</c:v>
                </c:pt>
                <c:pt idx="351">
                  <c:v>0.19896972609999999</c:v>
                </c:pt>
                <c:pt idx="352">
                  <c:v>0.1983025769</c:v>
                </c:pt>
                <c:pt idx="353">
                  <c:v>0.19796672979999999</c:v>
                </c:pt>
                <c:pt idx="354">
                  <c:v>0.19695031590000001</c:v>
                </c:pt>
                <c:pt idx="355">
                  <c:v>0.1966086155</c:v>
                </c:pt>
                <c:pt idx="356">
                  <c:v>0.19626549469999999</c:v>
                </c:pt>
                <c:pt idx="357">
                  <c:v>0.19557506590000001</c:v>
                </c:pt>
                <c:pt idx="358">
                  <c:v>0.1952277932</c:v>
                </c:pt>
                <c:pt idx="359">
                  <c:v>0.19487916799999999</c:v>
                </c:pt>
                <c:pt idx="360">
                  <c:v>0.19452920069999999</c:v>
                </c:pt>
                <c:pt idx="361">
                  <c:v>0.19417790309999999</c:v>
                </c:pt>
                <c:pt idx="362">
                  <c:v>0.19382528939999999</c:v>
                </c:pt>
                <c:pt idx="363">
                  <c:v>0.1934713743</c:v>
                </c:pt>
                <c:pt idx="364">
                  <c:v>0.193116175</c:v>
                </c:pt>
                <c:pt idx="365">
                  <c:v>0.19275970740000001</c:v>
                </c:pt>
                <c:pt idx="366">
                  <c:v>0.1924019833</c:v>
                </c:pt>
                <c:pt idx="367">
                  <c:v>0.1920430105</c:v>
                </c:pt>
                <c:pt idx="368">
                  <c:v>0.19095868590000001</c:v>
                </c:pt>
                <c:pt idx="369">
                  <c:v>0.190229757</c:v>
                </c:pt>
                <c:pt idx="370">
                  <c:v>0.18949609740000001</c:v>
                </c:pt>
                <c:pt idx="371">
                  <c:v>0.18912751159999999</c:v>
                </c:pt>
                <c:pt idx="372">
                  <c:v>0.1887577577</c:v>
                </c:pt>
                <c:pt idx="373">
                  <c:v>0.18838683680000001</c:v>
                </c:pt>
                <c:pt idx="374">
                  <c:v>0.18764150830000001</c:v>
                </c:pt>
                <c:pt idx="375">
                  <c:v>0.18689161930000001</c:v>
                </c:pt>
                <c:pt idx="376">
                  <c:v>0.18651501149999999</c:v>
                </c:pt>
                <c:pt idx="377">
                  <c:v>0.18613731859999999</c:v>
                </c:pt>
                <c:pt idx="378">
                  <c:v>0.1857585541</c:v>
                </c:pt>
                <c:pt idx="379">
                  <c:v>0.1853787284</c:v>
                </c:pt>
                <c:pt idx="380">
                  <c:v>0.18499785090000001</c:v>
                </c:pt>
                <c:pt idx="381">
                  <c:v>0.18461593470000001</c:v>
                </c:pt>
                <c:pt idx="382">
                  <c:v>0.18423299609999999</c:v>
                </c:pt>
                <c:pt idx="383">
                  <c:v>0.18384905209999999</c:v>
                </c:pt>
                <c:pt idx="384">
                  <c:v>0.18346412519999999</c:v>
                </c:pt>
                <c:pt idx="385">
                  <c:v>0.18307823749999999</c:v>
                </c:pt>
                <c:pt idx="386">
                  <c:v>0.1826914084</c:v>
                </c:pt>
                <c:pt idx="387">
                  <c:v>0.18230366079999999</c:v>
                </c:pt>
                <c:pt idx="388">
                  <c:v>0.1819150168</c:v>
                </c:pt>
                <c:pt idx="389">
                  <c:v>0.18113513000000001</c:v>
                </c:pt>
                <c:pt idx="390">
                  <c:v>0.17917110010000001</c:v>
                </c:pt>
                <c:pt idx="391">
                  <c:v>0.17877599699999999</c:v>
                </c:pt>
                <c:pt idx="392">
                  <c:v>0.1783801824</c:v>
                </c:pt>
                <c:pt idx="393">
                  <c:v>0.1779836829</c:v>
                </c:pt>
                <c:pt idx="394">
                  <c:v>0.17758652110000001</c:v>
                </c:pt>
                <c:pt idx="395">
                  <c:v>0.17718872229999999</c:v>
                </c:pt>
                <c:pt idx="396">
                  <c:v>0.17679030870000001</c:v>
                </c:pt>
                <c:pt idx="397">
                  <c:v>0.17639129780000001</c:v>
                </c:pt>
                <c:pt idx="398">
                  <c:v>0.17599170610000001</c:v>
                </c:pt>
                <c:pt idx="399">
                  <c:v>0.17519087729999999</c:v>
                </c:pt>
                <c:pt idx="400">
                  <c:v>0.1743880005</c:v>
                </c:pt>
                <c:pt idx="401">
                  <c:v>0.17398583079999999</c:v>
                </c:pt>
                <c:pt idx="402">
                  <c:v>0.1731800751</c:v>
                </c:pt>
                <c:pt idx="403">
                  <c:v>0.17277649489999999</c:v>
                </c:pt>
                <c:pt idx="404">
                  <c:v>0.17237244539999999</c:v>
                </c:pt>
                <c:pt idx="405">
                  <c:v>0.1715629175</c:v>
                </c:pt>
                <c:pt idx="406">
                  <c:v>0.17115742640000001</c:v>
                </c:pt>
                <c:pt idx="407">
                  <c:v>0.1707514466</c:v>
                </c:pt>
                <c:pt idx="408">
                  <c:v>0.1699380392</c:v>
                </c:pt>
                <c:pt idx="409">
                  <c:v>0.1695306261</c:v>
                </c:pt>
                <c:pt idx="410">
                  <c:v>0.16830571520000001</c:v>
                </c:pt>
                <c:pt idx="411">
                  <c:v>0.1674870722</c:v>
                </c:pt>
                <c:pt idx="412">
                  <c:v>0.16666696180000001</c:v>
                </c:pt>
                <c:pt idx="413">
                  <c:v>0.1654343043</c:v>
                </c:pt>
                <c:pt idx="414">
                  <c:v>0.16502283230000001</c:v>
                </c:pt>
                <c:pt idx="415">
                  <c:v>0.16419911640000001</c:v>
                </c:pt>
                <c:pt idx="416">
                  <c:v>0.16378690139999999</c:v>
                </c:pt>
                <c:pt idx="417">
                  <c:v>0.16254895489999999</c:v>
                </c:pt>
                <c:pt idx="418">
                  <c:v>0.1621359054</c:v>
                </c:pt>
                <c:pt idx="419">
                  <c:v>0.1617226708</c:v>
                </c:pt>
                <c:pt idx="420">
                  <c:v>0.16130925739999999</c:v>
                </c:pt>
                <c:pt idx="421">
                  <c:v>0.1604819143</c:v>
                </c:pt>
                <c:pt idx="422">
                  <c:v>0.16006800600000001</c:v>
                </c:pt>
                <c:pt idx="423">
                  <c:v>0.15965396179999999</c:v>
                </c:pt>
                <c:pt idx="424">
                  <c:v>0.1592398055</c:v>
                </c:pt>
                <c:pt idx="425">
                  <c:v>0.15882556079999999</c:v>
                </c:pt>
                <c:pt idx="426">
                  <c:v>0.1579969024</c:v>
                </c:pt>
                <c:pt idx="427">
                  <c:v>0.15758254269999999</c:v>
                </c:pt>
                <c:pt idx="428">
                  <c:v>0.15675390140000001</c:v>
                </c:pt>
                <c:pt idx="429">
                  <c:v>0.15592552539999999</c:v>
                </c:pt>
                <c:pt idx="430">
                  <c:v>0.1534439638</c:v>
                </c:pt>
                <c:pt idx="431">
                  <c:v>0.15303113630000001</c:v>
                </c:pt>
                <c:pt idx="432">
                  <c:v>0.15220636439999999</c:v>
                </c:pt>
                <c:pt idx="433">
                  <c:v>0.15179447879999999</c:v>
                </c:pt>
                <c:pt idx="434">
                  <c:v>0.14974115639999999</c:v>
                </c:pt>
                <c:pt idx="435">
                  <c:v>0.14933189929999999</c:v>
                </c:pt>
                <c:pt idx="436">
                  <c:v>0.1485149909</c:v>
                </c:pt>
                <c:pt idx="437">
                  <c:v>0.1477003637</c:v>
                </c:pt>
                <c:pt idx="438">
                  <c:v>0.1472939559</c:v>
                </c:pt>
                <c:pt idx="439">
                  <c:v>0.14688819010000001</c:v>
                </c:pt>
                <c:pt idx="440">
                  <c:v>0.14527214520000001</c:v>
                </c:pt>
                <c:pt idx="441">
                  <c:v>0.1448700346</c:v>
                </c:pt>
                <c:pt idx="442">
                  <c:v>0.1428725451</c:v>
                </c:pt>
                <c:pt idx="443">
                  <c:v>0.14247590260000001</c:v>
                </c:pt>
                <c:pt idx="444">
                  <c:v>0.14208029110000001</c:v>
                </c:pt>
                <c:pt idx="445">
                  <c:v>0.14168574240000001</c:v>
                </c:pt>
                <c:pt idx="446">
                  <c:v>0.1408999521</c:v>
                </c:pt>
                <c:pt idx="447">
                  <c:v>0.14050876740000001</c:v>
                </c:pt>
                <c:pt idx="448">
                  <c:v>0.13934235589999999</c:v>
                </c:pt>
                <c:pt idx="449">
                  <c:v>0.1389560098</c:v>
                </c:pt>
                <c:pt idx="450">
                  <c:v>0.13857093649999999</c:v>
                </c:pt>
                <c:pt idx="451">
                  <c:v>0.1381871643</c:v>
                </c:pt>
                <c:pt idx="452">
                  <c:v>0.13780471990000001</c:v>
                </c:pt>
                <c:pt idx="453">
                  <c:v>0.1362887968</c:v>
                </c:pt>
                <c:pt idx="454">
                  <c:v>0.13553958869999999</c:v>
                </c:pt>
                <c:pt idx="455">
                  <c:v>0.13479652019999999</c:v>
                </c:pt>
                <c:pt idx="456">
                  <c:v>0.1344273466</c:v>
                </c:pt>
                <c:pt idx="457">
                  <c:v>0.13405977450000001</c:v>
                </c:pt>
                <c:pt idx="458">
                  <c:v>0.13369381990000001</c:v>
                </c:pt>
                <c:pt idx="459">
                  <c:v>0.1333294951</c:v>
                </c:pt>
                <c:pt idx="460">
                  <c:v>0.13296681060000001</c:v>
                </c:pt>
                <c:pt idx="461">
                  <c:v>0.1326057739</c:v>
                </c:pt>
                <c:pt idx="462">
                  <c:v>0.13153260729999999</c:v>
                </c:pt>
                <c:pt idx="463">
                  <c:v>0.13117821430000001</c:v>
                </c:pt>
                <c:pt idx="464">
                  <c:v>0.1308254891</c:v>
                </c:pt>
                <c:pt idx="465">
                  <c:v>0.1301250494</c:v>
                </c:pt>
                <c:pt idx="466">
                  <c:v>0.12943133179999999</c:v>
                </c:pt>
                <c:pt idx="467">
                  <c:v>0.12908700300000001</c:v>
                </c:pt>
                <c:pt idx="468">
                  <c:v>0.12874436359999999</c:v>
                </c:pt>
                <c:pt idx="469">
                  <c:v>0.12840341690000001</c:v>
                </c:pt>
                <c:pt idx="470">
                  <c:v>0.1280641639</c:v>
                </c:pt>
                <c:pt idx="471">
                  <c:v>0.1263931824</c:v>
                </c:pt>
                <c:pt idx="472">
                  <c:v>0.12573649100000001</c:v>
                </c:pt>
                <c:pt idx="473">
                  <c:v>0.12508642489999999</c:v>
                </c:pt>
                <c:pt idx="474">
                  <c:v>0.12412376410000001</c:v>
                </c:pt>
                <c:pt idx="475">
                  <c:v>0.12380619750000001</c:v>
                </c:pt>
                <c:pt idx="476">
                  <c:v>0.12317603489999999</c:v>
                </c:pt>
                <c:pt idx="477">
                  <c:v>0.12286342980000001</c:v>
                </c:pt>
                <c:pt idx="478">
                  <c:v>0.1219354695</c:v>
                </c:pt>
                <c:pt idx="479">
                  <c:v>0.12132503579999999</c:v>
                </c:pt>
                <c:pt idx="480">
                  <c:v>0.1204216466</c:v>
                </c:pt>
                <c:pt idx="481">
                  <c:v>0.1201237703</c:v>
                </c:pt>
                <c:pt idx="482">
                  <c:v>0.1192398216</c:v>
                </c:pt>
                <c:pt idx="483">
                  <c:v>0.1186585161</c:v>
                </c:pt>
                <c:pt idx="484">
                  <c:v>0.1177983616</c:v>
                </c:pt>
                <c:pt idx="485">
                  <c:v>0.1166729743</c:v>
                </c:pt>
                <c:pt idx="486">
                  <c:v>0.11639537060000001</c:v>
                </c:pt>
                <c:pt idx="487">
                  <c:v>0.1161192435</c:v>
                </c:pt>
                <c:pt idx="488">
                  <c:v>0.115844584</c:v>
                </c:pt>
                <c:pt idx="489">
                  <c:v>0.1150293323</c:v>
                </c:pt>
                <c:pt idx="490">
                  <c:v>0.1147604785</c:v>
                </c:pt>
                <c:pt idx="491">
                  <c:v>0.1142270821</c:v>
                </c:pt>
              </c:numCache>
            </c:numRef>
          </c:val>
          <c:smooth val="0"/>
          <c:extLst>
            <c:ext xmlns:c16="http://schemas.microsoft.com/office/drawing/2014/chart" uri="{C3380CC4-5D6E-409C-BE32-E72D297353CC}">
              <c16:uniqueId val="{00000002-E9F6-4B81-B2B8-C385766133F9}"/>
            </c:ext>
          </c:extLst>
        </c:ser>
        <c:dLbls>
          <c:showLegendKey val="0"/>
          <c:showVal val="0"/>
          <c:showCatName val="0"/>
          <c:showSerName val="0"/>
          <c:showPercent val="0"/>
          <c:showBubbleSize val="0"/>
        </c:dLbls>
        <c:marker val="1"/>
        <c:smooth val="0"/>
        <c:axId val="493057760"/>
        <c:axId val="493058088"/>
      </c:lineChart>
      <c:catAx>
        <c:axId val="493057760"/>
        <c:scaling>
          <c:orientation val="minMax"/>
        </c:scaling>
        <c:delete val="0"/>
        <c:axPos val="b"/>
        <c:numFmt formatCode="General" sourceLinked="1"/>
        <c:majorTickMark val="out"/>
        <c:minorTickMark val="none"/>
        <c:tickLblPos val="nextTo"/>
        <c:spPr>
          <a:noFill/>
          <a:ln w="9525" cap="flat" cmpd="sng" algn="ctr">
            <a:solidFill>
              <a:schemeClr val="tx1">
                <a:lumMod val="50000"/>
                <a:lumOff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alpha val="0"/>
                  </a:schemeClr>
                </a:solidFill>
                <a:latin typeface="+mn-lt"/>
                <a:ea typeface="+mn-ea"/>
                <a:cs typeface="+mn-cs"/>
              </a:defRPr>
            </a:pPr>
            <a:endParaRPr lang="en-US"/>
          </a:p>
        </c:txPr>
        <c:crossAx val="493058088"/>
        <c:crosses val="autoZero"/>
        <c:auto val="1"/>
        <c:lblAlgn val="ctr"/>
        <c:lblOffset val="100"/>
        <c:tickLblSkip val="75"/>
        <c:tickMarkSkip val="75"/>
        <c:noMultiLvlLbl val="0"/>
      </c:catAx>
      <c:valAx>
        <c:axId val="493058088"/>
        <c:scaling>
          <c:orientation val="minMax"/>
          <c:max val="0.35000000000000003"/>
          <c:min val="-0.3500000000000000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crossAx val="493057760"/>
        <c:crosses val="autoZero"/>
        <c:crossBetween val="between"/>
        <c:majorUnit val="0.1"/>
      </c:valAx>
      <c:spPr>
        <a:noFill/>
        <a:ln>
          <a:solidFill>
            <a:schemeClr val="bg1">
              <a:lumMod val="85000"/>
            </a:schemeClr>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871881818012707"/>
          <c:y val="3.5726390989205818E-2"/>
          <c:w val="0.83511337998038804"/>
          <c:h val="0.8505460230981875"/>
        </c:manualLayout>
      </c:layout>
      <c:scatterChart>
        <c:scatterStyle val="lineMarker"/>
        <c:varyColors val="0"/>
        <c:ser>
          <c:idx val="0"/>
          <c:order val="0"/>
          <c:tx>
            <c:v>Boys</c:v>
          </c:tx>
          <c:spPr>
            <a:ln w="19050" cap="rnd">
              <a:noFill/>
              <a:round/>
            </a:ln>
            <a:effectLst/>
          </c:spPr>
          <c:marker>
            <c:symbol val="circle"/>
            <c:size val="5"/>
            <c:spPr>
              <a:solidFill>
                <a:schemeClr val="accent1"/>
              </a:solidFill>
              <a:ln w="9525">
                <a:solidFill>
                  <a:schemeClr val="accent1">
                    <a:lumMod val="50000"/>
                  </a:schemeClr>
                </a:solidFill>
              </a:ln>
              <a:effectLst/>
            </c:spPr>
          </c:marker>
          <c:trendline>
            <c:spPr>
              <a:ln w="19050" cap="rnd">
                <a:solidFill>
                  <a:schemeClr val="accent1">
                    <a:lumMod val="50000"/>
                  </a:schemeClr>
                </a:solidFill>
                <a:prstDash val="sysDot"/>
              </a:ln>
              <a:effectLst/>
            </c:spPr>
            <c:trendlineType val="poly"/>
            <c:order val="2"/>
            <c:dispRSqr val="0"/>
            <c:dispEq val="0"/>
          </c:trendline>
          <c:xVal>
            <c:numRef>
              <c:f>'Grade 7 Stu Engage by Sex'!$C$4:$C$1560</c:f>
              <c:numCache>
                <c:formatCode>General</c:formatCode>
                <c:ptCount val="155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2</c:v>
                </c:pt>
                <c:pt idx="72">
                  <c:v>2</c:v>
                </c:pt>
                <c:pt idx="73">
                  <c:v>2</c:v>
                </c:pt>
                <c:pt idx="74">
                  <c:v>2</c:v>
                </c:pt>
                <c:pt idx="75">
                  <c:v>2</c:v>
                </c:pt>
                <c:pt idx="76">
                  <c:v>2</c:v>
                </c:pt>
                <c:pt idx="77">
                  <c:v>2</c:v>
                </c:pt>
                <c:pt idx="78">
                  <c:v>2</c:v>
                </c:pt>
                <c:pt idx="79">
                  <c:v>2</c:v>
                </c:pt>
                <c:pt idx="80">
                  <c:v>2</c:v>
                </c:pt>
                <c:pt idx="81">
                  <c:v>2</c:v>
                </c:pt>
                <c:pt idx="82">
                  <c:v>2</c:v>
                </c:pt>
                <c:pt idx="83">
                  <c:v>2</c:v>
                </c:pt>
                <c:pt idx="84">
                  <c:v>2</c:v>
                </c:pt>
                <c:pt idx="85">
                  <c:v>2</c:v>
                </c:pt>
                <c:pt idx="86">
                  <c:v>2</c:v>
                </c:pt>
                <c:pt idx="87">
                  <c:v>2</c:v>
                </c:pt>
                <c:pt idx="88">
                  <c:v>2</c:v>
                </c:pt>
                <c:pt idx="89">
                  <c:v>2</c:v>
                </c:pt>
                <c:pt idx="90">
                  <c:v>2</c:v>
                </c:pt>
                <c:pt idx="91">
                  <c:v>3</c:v>
                </c:pt>
                <c:pt idx="92">
                  <c:v>3</c:v>
                </c:pt>
                <c:pt idx="93">
                  <c:v>3</c:v>
                </c:pt>
                <c:pt idx="94">
                  <c:v>3</c:v>
                </c:pt>
                <c:pt idx="95">
                  <c:v>3</c:v>
                </c:pt>
                <c:pt idx="96">
                  <c:v>3</c:v>
                </c:pt>
                <c:pt idx="97">
                  <c:v>3</c:v>
                </c:pt>
                <c:pt idx="98">
                  <c:v>3</c:v>
                </c:pt>
                <c:pt idx="99">
                  <c:v>3</c:v>
                </c:pt>
                <c:pt idx="100">
                  <c:v>3</c:v>
                </c:pt>
                <c:pt idx="101">
                  <c:v>3</c:v>
                </c:pt>
                <c:pt idx="102">
                  <c:v>3</c:v>
                </c:pt>
                <c:pt idx="103">
                  <c:v>3</c:v>
                </c:pt>
                <c:pt idx="104">
                  <c:v>3</c:v>
                </c:pt>
                <c:pt idx="105">
                  <c:v>3</c:v>
                </c:pt>
                <c:pt idx="106">
                  <c:v>3</c:v>
                </c:pt>
                <c:pt idx="107">
                  <c:v>3</c:v>
                </c:pt>
                <c:pt idx="108">
                  <c:v>3</c:v>
                </c:pt>
                <c:pt idx="109">
                  <c:v>3</c:v>
                </c:pt>
                <c:pt idx="110">
                  <c:v>3</c:v>
                </c:pt>
                <c:pt idx="111">
                  <c:v>3</c:v>
                </c:pt>
                <c:pt idx="112">
                  <c:v>3</c:v>
                </c:pt>
                <c:pt idx="113">
                  <c:v>3</c:v>
                </c:pt>
                <c:pt idx="114">
                  <c:v>4</c:v>
                </c:pt>
                <c:pt idx="115">
                  <c:v>4</c:v>
                </c:pt>
                <c:pt idx="116">
                  <c:v>4</c:v>
                </c:pt>
                <c:pt idx="117">
                  <c:v>4</c:v>
                </c:pt>
                <c:pt idx="118">
                  <c:v>4</c:v>
                </c:pt>
                <c:pt idx="119">
                  <c:v>4</c:v>
                </c:pt>
                <c:pt idx="120">
                  <c:v>4</c:v>
                </c:pt>
                <c:pt idx="121">
                  <c:v>4</c:v>
                </c:pt>
                <c:pt idx="122">
                  <c:v>4</c:v>
                </c:pt>
                <c:pt idx="123">
                  <c:v>4</c:v>
                </c:pt>
                <c:pt idx="124">
                  <c:v>4</c:v>
                </c:pt>
                <c:pt idx="125">
                  <c:v>4</c:v>
                </c:pt>
                <c:pt idx="126">
                  <c:v>4</c:v>
                </c:pt>
                <c:pt idx="127">
                  <c:v>4</c:v>
                </c:pt>
                <c:pt idx="128">
                  <c:v>4</c:v>
                </c:pt>
                <c:pt idx="129">
                  <c:v>4</c:v>
                </c:pt>
                <c:pt idx="130">
                  <c:v>4</c:v>
                </c:pt>
                <c:pt idx="131">
                  <c:v>4</c:v>
                </c:pt>
                <c:pt idx="132">
                  <c:v>5</c:v>
                </c:pt>
                <c:pt idx="133">
                  <c:v>5</c:v>
                </c:pt>
                <c:pt idx="134">
                  <c:v>5</c:v>
                </c:pt>
                <c:pt idx="135">
                  <c:v>5</c:v>
                </c:pt>
                <c:pt idx="136">
                  <c:v>5</c:v>
                </c:pt>
                <c:pt idx="137">
                  <c:v>5</c:v>
                </c:pt>
                <c:pt idx="138">
                  <c:v>5</c:v>
                </c:pt>
                <c:pt idx="139">
                  <c:v>5</c:v>
                </c:pt>
                <c:pt idx="140">
                  <c:v>5</c:v>
                </c:pt>
                <c:pt idx="141">
                  <c:v>5</c:v>
                </c:pt>
                <c:pt idx="142">
                  <c:v>5</c:v>
                </c:pt>
                <c:pt idx="143">
                  <c:v>5</c:v>
                </c:pt>
                <c:pt idx="144">
                  <c:v>5</c:v>
                </c:pt>
                <c:pt idx="145">
                  <c:v>5</c:v>
                </c:pt>
                <c:pt idx="146">
                  <c:v>5</c:v>
                </c:pt>
                <c:pt idx="147">
                  <c:v>5</c:v>
                </c:pt>
                <c:pt idx="148">
                  <c:v>5</c:v>
                </c:pt>
                <c:pt idx="149">
                  <c:v>5</c:v>
                </c:pt>
                <c:pt idx="150">
                  <c:v>5</c:v>
                </c:pt>
                <c:pt idx="151">
                  <c:v>6</c:v>
                </c:pt>
                <c:pt idx="152">
                  <c:v>6</c:v>
                </c:pt>
                <c:pt idx="153">
                  <c:v>6</c:v>
                </c:pt>
                <c:pt idx="154">
                  <c:v>6</c:v>
                </c:pt>
                <c:pt idx="155">
                  <c:v>6</c:v>
                </c:pt>
                <c:pt idx="156">
                  <c:v>6</c:v>
                </c:pt>
                <c:pt idx="157">
                  <c:v>6</c:v>
                </c:pt>
                <c:pt idx="158">
                  <c:v>6</c:v>
                </c:pt>
                <c:pt idx="159">
                  <c:v>6</c:v>
                </c:pt>
                <c:pt idx="160">
                  <c:v>6</c:v>
                </c:pt>
                <c:pt idx="161">
                  <c:v>6</c:v>
                </c:pt>
                <c:pt idx="162">
                  <c:v>6</c:v>
                </c:pt>
                <c:pt idx="163">
                  <c:v>6</c:v>
                </c:pt>
                <c:pt idx="164">
                  <c:v>6</c:v>
                </c:pt>
                <c:pt idx="165">
                  <c:v>6</c:v>
                </c:pt>
                <c:pt idx="166">
                  <c:v>6</c:v>
                </c:pt>
                <c:pt idx="167">
                  <c:v>6</c:v>
                </c:pt>
                <c:pt idx="168">
                  <c:v>7</c:v>
                </c:pt>
                <c:pt idx="169">
                  <c:v>7</c:v>
                </c:pt>
                <c:pt idx="170">
                  <c:v>7</c:v>
                </c:pt>
                <c:pt idx="171">
                  <c:v>7</c:v>
                </c:pt>
                <c:pt idx="172">
                  <c:v>7</c:v>
                </c:pt>
                <c:pt idx="173">
                  <c:v>7</c:v>
                </c:pt>
                <c:pt idx="174">
                  <c:v>7</c:v>
                </c:pt>
                <c:pt idx="175">
                  <c:v>7</c:v>
                </c:pt>
                <c:pt idx="176">
                  <c:v>7</c:v>
                </c:pt>
                <c:pt idx="177">
                  <c:v>7</c:v>
                </c:pt>
                <c:pt idx="178">
                  <c:v>7</c:v>
                </c:pt>
                <c:pt idx="179">
                  <c:v>7</c:v>
                </c:pt>
                <c:pt idx="180">
                  <c:v>8</c:v>
                </c:pt>
                <c:pt idx="181">
                  <c:v>8</c:v>
                </c:pt>
                <c:pt idx="182">
                  <c:v>8</c:v>
                </c:pt>
                <c:pt idx="183">
                  <c:v>8</c:v>
                </c:pt>
                <c:pt idx="184">
                  <c:v>8</c:v>
                </c:pt>
                <c:pt idx="185">
                  <c:v>8</c:v>
                </c:pt>
                <c:pt idx="186">
                  <c:v>8</c:v>
                </c:pt>
                <c:pt idx="187">
                  <c:v>8</c:v>
                </c:pt>
                <c:pt idx="188">
                  <c:v>8</c:v>
                </c:pt>
                <c:pt idx="189">
                  <c:v>8</c:v>
                </c:pt>
                <c:pt idx="190">
                  <c:v>8</c:v>
                </c:pt>
                <c:pt idx="191">
                  <c:v>8</c:v>
                </c:pt>
                <c:pt idx="192">
                  <c:v>8</c:v>
                </c:pt>
                <c:pt idx="193">
                  <c:v>8</c:v>
                </c:pt>
                <c:pt idx="194">
                  <c:v>9</c:v>
                </c:pt>
                <c:pt idx="195">
                  <c:v>9</c:v>
                </c:pt>
                <c:pt idx="196">
                  <c:v>9</c:v>
                </c:pt>
                <c:pt idx="197">
                  <c:v>9</c:v>
                </c:pt>
                <c:pt idx="198">
                  <c:v>9</c:v>
                </c:pt>
                <c:pt idx="199">
                  <c:v>9</c:v>
                </c:pt>
                <c:pt idx="200">
                  <c:v>9</c:v>
                </c:pt>
                <c:pt idx="201">
                  <c:v>9</c:v>
                </c:pt>
                <c:pt idx="202">
                  <c:v>9</c:v>
                </c:pt>
                <c:pt idx="203">
                  <c:v>9</c:v>
                </c:pt>
                <c:pt idx="204">
                  <c:v>9</c:v>
                </c:pt>
                <c:pt idx="205">
                  <c:v>9</c:v>
                </c:pt>
                <c:pt idx="206">
                  <c:v>9</c:v>
                </c:pt>
                <c:pt idx="207">
                  <c:v>9</c:v>
                </c:pt>
                <c:pt idx="208">
                  <c:v>9</c:v>
                </c:pt>
                <c:pt idx="209">
                  <c:v>9</c:v>
                </c:pt>
                <c:pt idx="210">
                  <c:v>9</c:v>
                </c:pt>
                <c:pt idx="211">
                  <c:v>10</c:v>
                </c:pt>
                <c:pt idx="212">
                  <c:v>10</c:v>
                </c:pt>
                <c:pt idx="213">
                  <c:v>10</c:v>
                </c:pt>
                <c:pt idx="214">
                  <c:v>10</c:v>
                </c:pt>
                <c:pt idx="215">
                  <c:v>10</c:v>
                </c:pt>
                <c:pt idx="216">
                  <c:v>10</c:v>
                </c:pt>
                <c:pt idx="217">
                  <c:v>10</c:v>
                </c:pt>
                <c:pt idx="218">
                  <c:v>10</c:v>
                </c:pt>
                <c:pt idx="219">
                  <c:v>10</c:v>
                </c:pt>
                <c:pt idx="220">
                  <c:v>10</c:v>
                </c:pt>
                <c:pt idx="221">
                  <c:v>11</c:v>
                </c:pt>
                <c:pt idx="222">
                  <c:v>11</c:v>
                </c:pt>
                <c:pt idx="223">
                  <c:v>11</c:v>
                </c:pt>
                <c:pt idx="224">
                  <c:v>11</c:v>
                </c:pt>
                <c:pt idx="225">
                  <c:v>11</c:v>
                </c:pt>
                <c:pt idx="226">
                  <c:v>11</c:v>
                </c:pt>
                <c:pt idx="227">
                  <c:v>11</c:v>
                </c:pt>
                <c:pt idx="228">
                  <c:v>11</c:v>
                </c:pt>
                <c:pt idx="229">
                  <c:v>11</c:v>
                </c:pt>
                <c:pt idx="230">
                  <c:v>11</c:v>
                </c:pt>
                <c:pt idx="231">
                  <c:v>11</c:v>
                </c:pt>
                <c:pt idx="232">
                  <c:v>11</c:v>
                </c:pt>
                <c:pt idx="233">
                  <c:v>11</c:v>
                </c:pt>
                <c:pt idx="234">
                  <c:v>11</c:v>
                </c:pt>
                <c:pt idx="235">
                  <c:v>11</c:v>
                </c:pt>
                <c:pt idx="236">
                  <c:v>12</c:v>
                </c:pt>
                <c:pt idx="237">
                  <c:v>12</c:v>
                </c:pt>
                <c:pt idx="238">
                  <c:v>12</c:v>
                </c:pt>
                <c:pt idx="239">
                  <c:v>12</c:v>
                </c:pt>
                <c:pt idx="240">
                  <c:v>12</c:v>
                </c:pt>
                <c:pt idx="241">
                  <c:v>12</c:v>
                </c:pt>
                <c:pt idx="242">
                  <c:v>12</c:v>
                </c:pt>
                <c:pt idx="243">
                  <c:v>12</c:v>
                </c:pt>
                <c:pt idx="244">
                  <c:v>13</c:v>
                </c:pt>
                <c:pt idx="245">
                  <c:v>13</c:v>
                </c:pt>
                <c:pt idx="246">
                  <c:v>13</c:v>
                </c:pt>
                <c:pt idx="247">
                  <c:v>13</c:v>
                </c:pt>
                <c:pt idx="248">
                  <c:v>13</c:v>
                </c:pt>
                <c:pt idx="249">
                  <c:v>13</c:v>
                </c:pt>
                <c:pt idx="250">
                  <c:v>13</c:v>
                </c:pt>
                <c:pt idx="251">
                  <c:v>13</c:v>
                </c:pt>
                <c:pt idx="252">
                  <c:v>13</c:v>
                </c:pt>
                <c:pt idx="253">
                  <c:v>13</c:v>
                </c:pt>
                <c:pt idx="254">
                  <c:v>13</c:v>
                </c:pt>
                <c:pt idx="255">
                  <c:v>13</c:v>
                </c:pt>
                <c:pt idx="256">
                  <c:v>13</c:v>
                </c:pt>
                <c:pt idx="257">
                  <c:v>14</c:v>
                </c:pt>
                <c:pt idx="258">
                  <c:v>14</c:v>
                </c:pt>
                <c:pt idx="259">
                  <c:v>14</c:v>
                </c:pt>
                <c:pt idx="260">
                  <c:v>14</c:v>
                </c:pt>
                <c:pt idx="261">
                  <c:v>14</c:v>
                </c:pt>
                <c:pt idx="262">
                  <c:v>14</c:v>
                </c:pt>
                <c:pt idx="263">
                  <c:v>14</c:v>
                </c:pt>
                <c:pt idx="264">
                  <c:v>14</c:v>
                </c:pt>
                <c:pt idx="265">
                  <c:v>14</c:v>
                </c:pt>
                <c:pt idx="266">
                  <c:v>14</c:v>
                </c:pt>
                <c:pt idx="267">
                  <c:v>14</c:v>
                </c:pt>
                <c:pt idx="268">
                  <c:v>14</c:v>
                </c:pt>
                <c:pt idx="269">
                  <c:v>14</c:v>
                </c:pt>
                <c:pt idx="270">
                  <c:v>14</c:v>
                </c:pt>
                <c:pt idx="271">
                  <c:v>15</c:v>
                </c:pt>
                <c:pt idx="272">
                  <c:v>15</c:v>
                </c:pt>
                <c:pt idx="273">
                  <c:v>15</c:v>
                </c:pt>
                <c:pt idx="274">
                  <c:v>15</c:v>
                </c:pt>
                <c:pt idx="275">
                  <c:v>15</c:v>
                </c:pt>
                <c:pt idx="276">
                  <c:v>15</c:v>
                </c:pt>
                <c:pt idx="277">
                  <c:v>15</c:v>
                </c:pt>
                <c:pt idx="278">
                  <c:v>15</c:v>
                </c:pt>
                <c:pt idx="279">
                  <c:v>15</c:v>
                </c:pt>
                <c:pt idx="280">
                  <c:v>15</c:v>
                </c:pt>
                <c:pt idx="281">
                  <c:v>15</c:v>
                </c:pt>
                <c:pt idx="282">
                  <c:v>16</c:v>
                </c:pt>
                <c:pt idx="283">
                  <c:v>16</c:v>
                </c:pt>
                <c:pt idx="284">
                  <c:v>16</c:v>
                </c:pt>
                <c:pt idx="285">
                  <c:v>16</c:v>
                </c:pt>
                <c:pt idx="286">
                  <c:v>16</c:v>
                </c:pt>
                <c:pt idx="287">
                  <c:v>16</c:v>
                </c:pt>
                <c:pt idx="288">
                  <c:v>16</c:v>
                </c:pt>
                <c:pt idx="289">
                  <c:v>16</c:v>
                </c:pt>
                <c:pt idx="290">
                  <c:v>17</c:v>
                </c:pt>
                <c:pt idx="291">
                  <c:v>17</c:v>
                </c:pt>
                <c:pt idx="292">
                  <c:v>17</c:v>
                </c:pt>
                <c:pt idx="293">
                  <c:v>17</c:v>
                </c:pt>
                <c:pt idx="294">
                  <c:v>17</c:v>
                </c:pt>
                <c:pt idx="295">
                  <c:v>17</c:v>
                </c:pt>
                <c:pt idx="296">
                  <c:v>17</c:v>
                </c:pt>
                <c:pt idx="297">
                  <c:v>17</c:v>
                </c:pt>
                <c:pt idx="298">
                  <c:v>17</c:v>
                </c:pt>
                <c:pt idx="299">
                  <c:v>17</c:v>
                </c:pt>
                <c:pt idx="300">
                  <c:v>17</c:v>
                </c:pt>
                <c:pt idx="301">
                  <c:v>17</c:v>
                </c:pt>
                <c:pt idx="302">
                  <c:v>17</c:v>
                </c:pt>
                <c:pt idx="303">
                  <c:v>18</c:v>
                </c:pt>
                <c:pt idx="304">
                  <c:v>18</c:v>
                </c:pt>
                <c:pt idx="305">
                  <c:v>18</c:v>
                </c:pt>
                <c:pt idx="306">
                  <c:v>18</c:v>
                </c:pt>
                <c:pt idx="307">
                  <c:v>18</c:v>
                </c:pt>
                <c:pt idx="308">
                  <c:v>18</c:v>
                </c:pt>
                <c:pt idx="309">
                  <c:v>18</c:v>
                </c:pt>
                <c:pt idx="310">
                  <c:v>18</c:v>
                </c:pt>
                <c:pt idx="311">
                  <c:v>18</c:v>
                </c:pt>
                <c:pt idx="312">
                  <c:v>18</c:v>
                </c:pt>
                <c:pt idx="313">
                  <c:v>18</c:v>
                </c:pt>
                <c:pt idx="314">
                  <c:v>19</c:v>
                </c:pt>
                <c:pt idx="315">
                  <c:v>19</c:v>
                </c:pt>
                <c:pt idx="316">
                  <c:v>19</c:v>
                </c:pt>
                <c:pt idx="317">
                  <c:v>19</c:v>
                </c:pt>
                <c:pt idx="318">
                  <c:v>19</c:v>
                </c:pt>
                <c:pt idx="319">
                  <c:v>19</c:v>
                </c:pt>
                <c:pt idx="320">
                  <c:v>19</c:v>
                </c:pt>
                <c:pt idx="321">
                  <c:v>19</c:v>
                </c:pt>
                <c:pt idx="322">
                  <c:v>19</c:v>
                </c:pt>
                <c:pt idx="323">
                  <c:v>19</c:v>
                </c:pt>
                <c:pt idx="324">
                  <c:v>19</c:v>
                </c:pt>
                <c:pt idx="325">
                  <c:v>19</c:v>
                </c:pt>
                <c:pt idx="326">
                  <c:v>19</c:v>
                </c:pt>
                <c:pt idx="327">
                  <c:v>20</c:v>
                </c:pt>
                <c:pt idx="328">
                  <c:v>20</c:v>
                </c:pt>
                <c:pt idx="329">
                  <c:v>20</c:v>
                </c:pt>
                <c:pt idx="330">
                  <c:v>20</c:v>
                </c:pt>
                <c:pt idx="331">
                  <c:v>20</c:v>
                </c:pt>
                <c:pt idx="332">
                  <c:v>20</c:v>
                </c:pt>
                <c:pt idx="333">
                  <c:v>20</c:v>
                </c:pt>
                <c:pt idx="334">
                  <c:v>20</c:v>
                </c:pt>
                <c:pt idx="335">
                  <c:v>20</c:v>
                </c:pt>
                <c:pt idx="336">
                  <c:v>20</c:v>
                </c:pt>
                <c:pt idx="337">
                  <c:v>20</c:v>
                </c:pt>
                <c:pt idx="338">
                  <c:v>20</c:v>
                </c:pt>
                <c:pt idx="339">
                  <c:v>20</c:v>
                </c:pt>
                <c:pt idx="340">
                  <c:v>20</c:v>
                </c:pt>
                <c:pt idx="341">
                  <c:v>20</c:v>
                </c:pt>
                <c:pt idx="342">
                  <c:v>20</c:v>
                </c:pt>
                <c:pt idx="343">
                  <c:v>20</c:v>
                </c:pt>
                <c:pt idx="344">
                  <c:v>21</c:v>
                </c:pt>
                <c:pt idx="345">
                  <c:v>21</c:v>
                </c:pt>
                <c:pt idx="346">
                  <c:v>21</c:v>
                </c:pt>
                <c:pt idx="347">
                  <c:v>21</c:v>
                </c:pt>
                <c:pt idx="348">
                  <c:v>21</c:v>
                </c:pt>
                <c:pt idx="349">
                  <c:v>21</c:v>
                </c:pt>
                <c:pt idx="350">
                  <c:v>21</c:v>
                </c:pt>
                <c:pt idx="351">
                  <c:v>21</c:v>
                </c:pt>
                <c:pt idx="352">
                  <c:v>21</c:v>
                </c:pt>
                <c:pt idx="353">
                  <c:v>21</c:v>
                </c:pt>
                <c:pt idx="354">
                  <c:v>21</c:v>
                </c:pt>
                <c:pt idx="355">
                  <c:v>21</c:v>
                </c:pt>
                <c:pt idx="356">
                  <c:v>21</c:v>
                </c:pt>
                <c:pt idx="357">
                  <c:v>21</c:v>
                </c:pt>
                <c:pt idx="358">
                  <c:v>21</c:v>
                </c:pt>
                <c:pt idx="359">
                  <c:v>21</c:v>
                </c:pt>
                <c:pt idx="360">
                  <c:v>22</c:v>
                </c:pt>
                <c:pt idx="361">
                  <c:v>22</c:v>
                </c:pt>
                <c:pt idx="362">
                  <c:v>22</c:v>
                </c:pt>
                <c:pt idx="363">
                  <c:v>22</c:v>
                </c:pt>
                <c:pt idx="364">
                  <c:v>22</c:v>
                </c:pt>
                <c:pt idx="365">
                  <c:v>22</c:v>
                </c:pt>
                <c:pt idx="366">
                  <c:v>22</c:v>
                </c:pt>
                <c:pt idx="367">
                  <c:v>22</c:v>
                </c:pt>
                <c:pt idx="368">
                  <c:v>22</c:v>
                </c:pt>
                <c:pt idx="369">
                  <c:v>22</c:v>
                </c:pt>
                <c:pt idx="370">
                  <c:v>22</c:v>
                </c:pt>
                <c:pt idx="371">
                  <c:v>22</c:v>
                </c:pt>
                <c:pt idx="372">
                  <c:v>22</c:v>
                </c:pt>
                <c:pt idx="373">
                  <c:v>22</c:v>
                </c:pt>
                <c:pt idx="374">
                  <c:v>22</c:v>
                </c:pt>
                <c:pt idx="375">
                  <c:v>22</c:v>
                </c:pt>
                <c:pt idx="376">
                  <c:v>23</c:v>
                </c:pt>
                <c:pt idx="377">
                  <c:v>23</c:v>
                </c:pt>
                <c:pt idx="378">
                  <c:v>23</c:v>
                </c:pt>
                <c:pt idx="379">
                  <c:v>23</c:v>
                </c:pt>
                <c:pt idx="380">
                  <c:v>23</c:v>
                </c:pt>
                <c:pt idx="381">
                  <c:v>23</c:v>
                </c:pt>
                <c:pt idx="382">
                  <c:v>23</c:v>
                </c:pt>
                <c:pt idx="383">
                  <c:v>23</c:v>
                </c:pt>
                <c:pt idx="384">
                  <c:v>23</c:v>
                </c:pt>
                <c:pt idx="385">
                  <c:v>23</c:v>
                </c:pt>
                <c:pt idx="386">
                  <c:v>23</c:v>
                </c:pt>
                <c:pt idx="387">
                  <c:v>23</c:v>
                </c:pt>
                <c:pt idx="388">
                  <c:v>23</c:v>
                </c:pt>
                <c:pt idx="389">
                  <c:v>23</c:v>
                </c:pt>
                <c:pt idx="390">
                  <c:v>23</c:v>
                </c:pt>
                <c:pt idx="391">
                  <c:v>23</c:v>
                </c:pt>
                <c:pt idx="392">
                  <c:v>23</c:v>
                </c:pt>
                <c:pt idx="393">
                  <c:v>23</c:v>
                </c:pt>
                <c:pt idx="394">
                  <c:v>23</c:v>
                </c:pt>
                <c:pt idx="395">
                  <c:v>23</c:v>
                </c:pt>
                <c:pt idx="396">
                  <c:v>23</c:v>
                </c:pt>
                <c:pt idx="397">
                  <c:v>23</c:v>
                </c:pt>
                <c:pt idx="398">
                  <c:v>23</c:v>
                </c:pt>
                <c:pt idx="399">
                  <c:v>24</c:v>
                </c:pt>
                <c:pt idx="400">
                  <c:v>24</c:v>
                </c:pt>
                <c:pt idx="401">
                  <c:v>24</c:v>
                </c:pt>
                <c:pt idx="402">
                  <c:v>24</c:v>
                </c:pt>
                <c:pt idx="403">
                  <c:v>24</c:v>
                </c:pt>
                <c:pt idx="404">
                  <c:v>24</c:v>
                </c:pt>
                <c:pt idx="405">
                  <c:v>24</c:v>
                </c:pt>
                <c:pt idx="406">
                  <c:v>24</c:v>
                </c:pt>
                <c:pt idx="407">
                  <c:v>24</c:v>
                </c:pt>
                <c:pt idx="408">
                  <c:v>24</c:v>
                </c:pt>
                <c:pt idx="409">
                  <c:v>24</c:v>
                </c:pt>
                <c:pt idx="410">
                  <c:v>24</c:v>
                </c:pt>
                <c:pt idx="411">
                  <c:v>24</c:v>
                </c:pt>
                <c:pt idx="412">
                  <c:v>24</c:v>
                </c:pt>
                <c:pt idx="413">
                  <c:v>24</c:v>
                </c:pt>
                <c:pt idx="414">
                  <c:v>24</c:v>
                </c:pt>
                <c:pt idx="415">
                  <c:v>24</c:v>
                </c:pt>
                <c:pt idx="416">
                  <c:v>24</c:v>
                </c:pt>
                <c:pt idx="417">
                  <c:v>24</c:v>
                </c:pt>
                <c:pt idx="418">
                  <c:v>24</c:v>
                </c:pt>
                <c:pt idx="419">
                  <c:v>24</c:v>
                </c:pt>
                <c:pt idx="420">
                  <c:v>24</c:v>
                </c:pt>
                <c:pt idx="421">
                  <c:v>24</c:v>
                </c:pt>
                <c:pt idx="422">
                  <c:v>24</c:v>
                </c:pt>
                <c:pt idx="423">
                  <c:v>24</c:v>
                </c:pt>
                <c:pt idx="424">
                  <c:v>24</c:v>
                </c:pt>
                <c:pt idx="425">
                  <c:v>24</c:v>
                </c:pt>
                <c:pt idx="426">
                  <c:v>24</c:v>
                </c:pt>
                <c:pt idx="427">
                  <c:v>24</c:v>
                </c:pt>
                <c:pt idx="428">
                  <c:v>24</c:v>
                </c:pt>
                <c:pt idx="429">
                  <c:v>24</c:v>
                </c:pt>
                <c:pt idx="430">
                  <c:v>25</c:v>
                </c:pt>
                <c:pt idx="431">
                  <c:v>25</c:v>
                </c:pt>
                <c:pt idx="432">
                  <c:v>25</c:v>
                </c:pt>
                <c:pt idx="433">
                  <c:v>25</c:v>
                </c:pt>
                <c:pt idx="434">
                  <c:v>25</c:v>
                </c:pt>
                <c:pt idx="435">
                  <c:v>25</c:v>
                </c:pt>
                <c:pt idx="436">
                  <c:v>25</c:v>
                </c:pt>
                <c:pt idx="437">
                  <c:v>25</c:v>
                </c:pt>
                <c:pt idx="438">
                  <c:v>25</c:v>
                </c:pt>
                <c:pt idx="439">
                  <c:v>25</c:v>
                </c:pt>
                <c:pt idx="440">
                  <c:v>25</c:v>
                </c:pt>
                <c:pt idx="441">
                  <c:v>25</c:v>
                </c:pt>
                <c:pt idx="442">
                  <c:v>25</c:v>
                </c:pt>
                <c:pt idx="443">
                  <c:v>25</c:v>
                </c:pt>
                <c:pt idx="444">
                  <c:v>25</c:v>
                </c:pt>
                <c:pt idx="445">
                  <c:v>25</c:v>
                </c:pt>
                <c:pt idx="446">
                  <c:v>25</c:v>
                </c:pt>
                <c:pt idx="447">
                  <c:v>25</c:v>
                </c:pt>
                <c:pt idx="448">
                  <c:v>25</c:v>
                </c:pt>
                <c:pt idx="449">
                  <c:v>25</c:v>
                </c:pt>
                <c:pt idx="450">
                  <c:v>25</c:v>
                </c:pt>
                <c:pt idx="451">
                  <c:v>25</c:v>
                </c:pt>
                <c:pt idx="452">
                  <c:v>25</c:v>
                </c:pt>
                <c:pt idx="453">
                  <c:v>25</c:v>
                </c:pt>
                <c:pt idx="454">
                  <c:v>25</c:v>
                </c:pt>
                <c:pt idx="455">
                  <c:v>25</c:v>
                </c:pt>
                <c:pt idx="456">
                  <c:v>25</c:v>
                </c:pt>
                <c:pt idx="457">
                  <c:v>25</c:v>
                </c:pt>
                <c:pt idx="458">
                  <c:v>25</c:v>
                </c:pt>
                <c:pt idx="459">
                  <c:v>25</c:v>
                </c:pt>
                <c:pt idx="460">
                  <c:v>25</c:v>
                </c:pt>
                <c:pt idx="461">
                  <c:v>26</c:v>
                </c:pt>
                <c:pt idx="462">
                  <c:v>26</c:v>
                </c:pt>
                <c:pt idx="463">
                  <c:v>26</c:v>
                </c:pt>
                <c:pt idx="464">
                  <c:v>26</c:v>
                </c:pt>
                <c:pt idx="465">
                  <c:v>26</c:v>
                </c:pt>
                <c:pt idx="466">
                  <c:v>26</c:v>
                </c:pt>
                <c:pt idx="467">
                  <c:v>26</c:v>
                </c:pt>
                <c:pt idx="468">
                  <c:v>26</c:v>
                </c:pt>
                <c:pt idx="469">
                  <c:v>26</c:v>
                </c:pt>
                <c:pt idx="470">
                  <c:v>26</c:v>
                </c:pt>
                <c:pt idx="471">
                  <c:v>26</c:v>
                </c:pt>
                <c:pt idx="472">
                  <c:v>26</c:v>
                </c:pt>
                <c:pt idx="473">
                  <c:v>26</c:v>
                </c:pt>
                <c:pt idx="474">
                  <c:v>26</c:v>
                </c:pt>
                <c:pt idx="475">
                  <c:v>26</c:v>
                </c:pt>
                <c:pt idx="476">
                  <c:v>26</c:v>
                </c:pt>
                <c:pt idx="477">
                  <c:v>26</c:v>
                </c:pt>
                <c:pt idx="478">
                  <c:v>26</c:v>
                </c:pt>
                <c:pt idx="479">
                  <c:v>26</c:v>
                </c:pt>
                <c:pt idx="480">
                  <c:v>26</c:v>
                </c:pt>
                <c:pt idx="481">
                  <c:v>27</c:v>
                </c:pt>
                <c:pt idx="482">
                  <c:v>27</c:v>
                </c:pt>
                <c:pt idx="483">
                  <c:v>27</c:v>
                </c:pt>
                <c:pt idx="484">
                  <c:v>27</c:v>
                </c:pt>
                <c:pt idx="485">
                  <c:v>27</c:v>
                </c:pt>
                <c:pt idx="486">
                  <c:v>27</c:v>
                </c:pt>
                <c:pt idx="487">
                  <c:v>27</c:v>
                </c:pt>
                <c:pt idx="488">
                  <c:v>27</c:v>
                </c:pt>
                <c:pt idx="489">
                  <c:v>28</c:v>
                </c:pt>
                <c:pt idx="490">
                  <c:v>28</c:v>
                </c:pt>
                <c:pt idx="491">
                  <c:v>28</c:v>
                </c:pt>
                <c:pt idx="492">
                  <c:v>28</c:v>
                </c:pt>
                <c:pt idx="493">
                  <c:v>28</c:v>
                </c:pt>
                <c:pt idx="494">
                  <c:v>28</c:v>
                </c:pt>
                <c:pt idx="495">
                  <c:v>28</c:v>
                </c:pt>
                <c:pt idx="496">
                  <c:v>28</c:v>
                </c:pt>
                <c:pt idx="497">
                  <c:v>28</c:v>
                </c:pt>
                <c:pt idx="498">
                  <c:v>29</c:v>
                </c:pt>
                <c:pt idx="499">
                  <c:v>29</c:v>
                </c:pt>
                <c:pt idx="500">
                  <c:v>29</c:v>
                </c:pt>
                <c:pt idx="501">
                  <c:v>29</c:v>
                </c:pt>
                <c:pt idx="502">
                  <c:v>29</c:v>
                </c:pt>
                <c:pt idx="503">
                  <c:v>30</c:v>
                </c:pt>
                <c:pt idx="504">
                  <c:v>30</c:v>
                </c:pt>
                <c:pt idx="505">
                  <c:v>30</c:v>
                </c:pt>
                <c:pt idx="506">
                  <c:v>30</c:v>
                </c:pt>
                <c:pt idx="507">
                  <c:v>30</c:v>
                </c:pt>
                <c:pt idx="508">
                  <c:v>30</c:v>
                </c:pt>
                <c:pt idx="509">
                  <c:v>30</c:v>
                </c:pt>
                <c:pt idx="510">
                  <c:v>30</c:v>
                </c:pt>
                <c:pt idx="511">
                  <c:v>31</c:v>
                </c:pt>
                <c:pt idx="512">
                  <c:v>31</c:v>
                </c:pt>
                <c:pt idx="513">
                  <c:v>31</c:v>
                </c:pt>
                <c:pt idx="514">
                  <c:v>31</c:v>
                </c:pt>
                <c:pt idx="515">
                  <c:v>31</c:v>
                </c:pt>
                <c:pt idx="516">
                  <c:v>31</c:v>
                </c:pt>
                <c:pt idx="517">
                  <c:v>31</c:v>
                </c:pt>
                <c:pt idx="518">
                  <c:v>31</c:v>
                </c:pt>
                <c:pt idx="519">
                  <c:v>32</c:v>
                </c:pt>
                <c:pt idx="520">
                  <c:v>32</c:v>
                </c:pt>
                <c:pt idx="521">
                  <c:v>32</c:v>
                </c:pt>
                <c:pt idx="522">
                  <c:v>32</c:v>
                </c:pt>
                <c:pt idx="523">
                  <c:v>32</c:v>
                </c:pt>
                <c:pt idx="524">
                  <c:v>32</c:v>
                </c:pt>
                <c:pt idx="525">
                  <c:v>33</c:v>
                </c:pt>
                <c:pt idx="526">
                  <c:v>33</c:v>
                </c:pt>
                <c:pt idx="527">
                  <c:v>33</c:v>
                </c:pt>
                <c:pt idx="528">
                  <c:v>33</c:v>
                </c:pt>
                <c:pt idx="529">
                  <c:v>33</c:v>
                </c:pt>
                <c:pt idx="530">
                  <c:v>33</c:v>
                </c:pt>
                <c:pt idx="531">
                  <c:v>33</c:v>
                </c:pt>
                <c:pt idx="532">
                  <c:v>33</c:v>
                </c:pt>
                <c:pt idx="533">
                  <c:v>33</c:v>
                </c:pt>
                <c:pt idx="534">
                  <c:v>33</c:v>
                </c:pt>
                <c:pt idx="535">
                  <c:v>33</c:v>
                </c:pt>
                <c:pt idx="536">
                  <c:v>33</c:v>
                </c:pt>
                <c:pt idx="537">
                  <c:v>33</c:v>
                </c:pt>
                <c:pt idx="538">
                  <c:v>34</c:v>
                </c:pt>
                <c:pt idx="539">
                  <c:v>34</c:v>
                </c:pt>
                <c:pt idx="540">
                  <c:v>34</c:v>
                </c:pt>
                <c:pt idx="541">
                  <c:v>34</c:v>
                </c:pt>
                <c:pt idx="542">
                  <c:v>34</c:v>
                </c:pt>
                <c:pt idx="543">
                  <c:v>34</c:v>
                </c:pt>
                <c:pt idx="544">
                  <c:v>34</c:v>
                </c:pt>
                <c:pt idx="545">
                  <c:v>34</c:v>
                </c:pt>
                <c:pt idx="546">
                  <c:v>34</c:v>
                </c:pt>
                <c:pt idx="547">
                  <c:v>34</c:v>
                </c:pt>
                <c:pt idx="548">
                  <c:v>35</c:v>
                </c:pt>
                <c:pt idx="549">
                  <c:v>35</c:v>
                </c:pt>
                <c:pt idx="550">
                  <c:v>36</c:v>
                </c:pt>
                <c:pt idx="551">
                  <c:v>36</c:v>
                </c:pt>
                <c:pt idx="552">
                  <c:v>36</c:v>
                </c:pt>
                <c:pt idx="553">
                  <c:v>37</c:v>
                </c:pt>
                <c:pt idx="554">
                  <c:v>37</c:v>
                </c:pt>
                <c:pt idx="555">
                  <c:v>37</c:v>
                </c:pt>
                <c:pt idx="556">
                  <c:v>37</c:v>
                </c:pt>
                <c:pt idx="557">
                  <c:v>37</c:v>
                </c:pt>
                <c:pt idx="558">
                  <c:v>37</c:v>
                </c:pt>
                <c:pt idx="559">
                  <c:v>37</c:v>
                </c:pt>
                <c:pt idx="560">
                  <c:v>37</c:v>
                </c:pt>
                <c:pt idx="561">
                  <c:v>37</c:v>
                </c:pt>
                <c:pt idx="562">
                  <c:v>37</c:v>
                </c:pt>
                <c:pt idx="563">
                  <c:v>37</c:v>
                </c:pt>
                <c:pt idx="564">
                  <c:v>38</c:v>
                </c:pt>
                <c:pt idx="565">
                  <c:v>38</c:v>
                </c:pt>
                <c:pt idx="566">
                  <c:v>38</c:v>
                </c:pt>
                <c:pt idx="567">
                  <c:v>38</c:v>
                </c:pt>
                <c:pt idx="568">
                  <c:v>38</c:v>
                </c:pt>
                <c:pt idx="569">
                  <c:v>38</c:v>
                </c:pt>
                <c:pt idx="570">
                  <c:v>38</c:v>
                </c:pt>
                <c:pt idx="571">
                  <c:v>38</c:v>
                </c:pt>
                <c:pt idx="572">
                  <c:v>38</c:v>
                </c:pt>
                <c:pt idx="573">
                  <c:v>38</c:v>
                </c:pt>
                <c:pt idx="574">
                  <c:v>38</c:v>
                </c:pt>
                <c:pt idx="575">
                  <c:v>38</c:v>
                </c:pt>
                <c:pt idx="576">
                  <c:v>39</c:v>
                </c:pt>
                <c:pt idx="577">
                  <c:v>39</c:v>
                </c:pt>
                <c:pt idx="578">
                  <c:v>39</c:v>
                </c:pt>
                <c:pt idx="579">
                  <c:v>39</c:v>
                </c:pt>
                <c:pt idx="580">
                  <c:v>39</c:v>
                </c:pt>
                <c:pt idx="581">
                  <c:v>39</c:v>
                </c:pt>
                <c:pt idx="582">
                  <c:v>39</c:v>
                </c:pt>
                <c:pt idx="583">
                  <c:v>40</c:v>
                </c:pt>
                <c:pt idx="584">
                  <c:v>40</c:v>
                </c:pt>
                <c:pt idx="585">
                  <c:v>40</c:v>
                </c:pt>
                <c:pt idx="586">
                  <c:v>40</c:v>
                </c:pt>
                <c:pt idx="587">
                  <c:v>40</c:v>
                </c:pt>
                <c:pt idx="588">
                  <c:v>40</c:v>
                </c:pt>
                <c:pt idx="589">
                  <c:v>40</c:v>
                </c:pt>
                <c:pt idx="590">
                  <c:v>40</c:v>
                </c:pt>
                <c:pt idx="591">
                  <c:v>40</c:v>
                </c:pt>
                <c:pt idx="592">
                  <c:v>41</c:v>
                </c:pt>
                <c:pt idx="593">
                  <c:v>41</c:v>
                </c:pt>
                <c:pt idx="594">
                  <c:v>41</c:v>
                </c:pt>
                <c:pt idx="595">
                  <c:v>41</c:v>
                </c:pt>
                <c:pt idx="596">
                  <c:v>41</c:v>
                </c:pt>
                <c:pt idx="597">
                  <c:v>41</c:v>
                </c:pt>
                <c:pt idx="598">
                  <c:v>41</c:v>
                </c:pt>
                <c:pt idx="599">
                  <c:v>41</c:v>
                </c:pt>
                <c:pt idx="600">
                  <c:v>41</c:v>
                </c:pt>
                <c:pt idx="601">
                  <c:v>41</c:v>
                </c:pt>
                <c:pt idx="602">
                  <c:v>42</c:v>
                </c:pt>
                <c:pt idx="603">
                  <c:v>42</c:v>
                </c:pt>
                <c:pt idx="604">
                  <c:v>42</c:v>
                </c:pt>
                <c:pt idx="605">
                  <c:v>42</c:v>
                </c:pt>
                <c:pt idx="606">
                  <c:v>42</c:v>
                </c:pt>
                <c:pt idx="607">
                  <c:v>42</c:v>
                </c:pt>
                <c:pt idx="608">
                  <c:v>42</c:v>
                </c:pt>
                <c:pt idx="609">
                  <c:v>42</c:v>
                </c:pt>
                <c:pt idx="610">
                  <c:v>42</c:v>
                </c:pt>
                <c:pt idx="611">
                  <c:v>42</c:v>
                </c:pt>
                <c:pt idx="612">
                  <c:v>42</c:v>
                </c:pt>
                <c:pt idx="613">
                  <c:v>42</c:v>
                </c:pt>
                <c:pt idx="614">
                  <c:v>43</c:v>
                </c:pt>
                <c:pt idx="615">
                  <c:v>43</c:v>
                </c:pt>
                <c:pt idx="616">
                  <c:v>43</c:v>
                </c:pt>
                <c:pt idx="617">
                  <c:v>43</c:v>
                </c:pt>
                <c:pt idx="618">
                  <c:v>43</c:v>
                </c:pt>
                <c:pt idx="619">
                  <c:v>43</c:v>
                </c:pt>
                <c:pt idx="620">
                  <c:v>44</c:v>
                </c:pt>
                <c:pt idx="621">
                  <c:v>44</c:v>
                </c:pt>
                <c:pt idx="622">
                  <c:v>44</c:v>
                </c:pt>
                <c:pt idx="623">
                  <c:v>44</c:v>
                </c:pt>
                <c:pt idx="624">
                  <c:v>44</c:v>
                </c:pt>
                <c:pt idx="625">
                  <c:v>44</c:v>
                </c:pt>
                <c:pt idx="626">
                  <c:v>44</c:v>
                </c:pt>
                <c:pt idx="627">
                  <c:v>44</c:v>
                </c:pt>
                <c:pt idx="628">
                  <c:v>45</c:v>
                </c:pt>
                <c:pt idx="629">
                  <c:v>45</c:v>
                </c:pt>
                <c:pt idx="630">
                  <c:v>45</c:v>
                </c:pt>
                <c:pt idx="631">
                  <c:v>45</c:v>
                </c:pt>
                <c:pt idx="632">
                  <c:v>45</c:v>
                </c:pt>
                <c:pt idx="633">
                  <c:v>45</c:v>
                </c:pt>
                <c:pt idx="634">
                  <c:v>46</c:v>
                </c:pt>
                <c:pt idx="635">
                  <c:v>46</c:v>
                </c:pt>
                <c:pt idx="636">
                  <c:v>46</c:v>
                </c:pt>
                <c:pt idx="637">
                  <c:v>46</c:v>
                </c:pt>
                <c:pt idx="638">
                  <c:v>46</c:v>
                </c:pt>
                <c:pt idx="639">
                  <c:v>46</c:v>
                </c:pt>
                <c:pt idx="640">
                  <c:v>46</c:v>
                </c:pt>
                <c:pt idx="641">
                  <c:v>46</c:v>
                </c:pt>
                <c:pt idx="642">
                  <c:v>47</c:v>
                </c:pt>
                <c:pt idx="643">
                  <c:v>47</c:v>
                </c:pt>
                <c:pt idx="644">
                  <c:v>47</c:v>
                </c:pt>
                <c:pt idx="645">
                  <c:v>47</c:v>
                </c:pt>
                <c:pt idx="646">
                  <c:v>47</c:v>
                </c:pt>
                <c:pt idx="647">
                  <c:v>47</c:v>
                </c:pt>
                <c:pt idx="648">
                  <c:v>47</c:v>
                </c:pt>
                <c:pt idx="649">
                  <c:v>47</c:v>
                </c:pt>
                <c:pt idx="650">
                  <c:v>47</c:v>
                </c:pt>
                <c:pt idx="651">
                  <c:v>47</c:v>
                </c:pt>
                <c:pt idx="652">
                  <c:v>47</c:v>
                </c:pt>
                <c:pt idx="653">
                  <c:v>47</c:v>
                </c:pt>
                <c:pt idx="654">
                  <c:v>47</c:v>
                </c:pt>
                <c:pt idx="655">
                  <c:v>47</c:v>
                </c:pt>
                <c:pt idx="656">
                  <c:v>47</c:v>
                </c:pt>
                <c:pt idx="657">
                  <c:v>48</c:v>
                </c:pt>
                <c:pt idx="658">
                  <c:v>48</c:v>
                </c:pt>
                <c:pt idx="659">
                  <c:v>48</c:v>
                </c:pt>
                <c:pt idx="660">
                  <c:v>48</c:v>
                </c:pt>
                <c:pt idx="661">
                  <c:v>48</c:v>
                </c:pt>
                <c:pt idx="662">
                  <c:v>48</c:v>
                </c:pt>
                <c:pt idx="663">
                  <c:v>48</c:v>
                </c:pt>
                <c:pt idx="664">
                  <c:v>48</c:v>
                </c:pt>
                <c:pt idx="665">
                  <c:v>48</c:v>
                </c:pt>
                <c:pt idx="666">
                  <c:v>48</c:v>
                </c:pt>
                <c:pt idx="667">
                  <c:v>49</c:v>
                </c:pt>
                <c:pt idx="668">
                  <c:v>49</c:v>
                </c:pt>
                <c:pt idx="669">
                  <c:v>49</c:v>
                </c:pt>
                <c:pt idx="670">
                  <c:v>49</c:v>
                </c:pt>
                <c:pt idx="671">
                  <c:v>49</c:v>
                </c:pt>
                <c:pt idx="672">
                  <c:v>49</c:v>
                </c:pt>
                <c:pt idx="673">
                  <c:v>49</c:v>
                </c:pt>
                <c:pt idx="674">
                  <c:v>49</c:v>
                </c:pt>
                <c:pt idx="675">
                  <c:v>49</c:v>
                </c:pt>
                <c:pt idx="676">
                  <c:v>49</c:v>
                </c:pt>
                <c:pt idx="677">
                  <c:v>49</c:v>
                </c:pt>
                <c:pt idx="678">
                  <c:v>49</c:v>
                </c:pt>
                <c:pt idx="679">
                  <c:v>49</c:v>
                </c:pt>
                <c:pt idx="680">
                  <c:v>49</c:v>
                </c:pt>
                <c:pt idx="681">
                  <c:v>49</c:v>
                </c:pt>
                <c:pt idx="682">
                  <c:v>49</c:v>
                </c:pt>
                <c:pt idx="683">
                  <c:v>49</c:v>
                </c:pt>
                <c:pt idx="684">
                  <c:v>49</c:v>
                </c:pt>
                <c:pt idx="685">
                  <c:v>49</c:v>
                </c:pt>
                <c:pt idx="686">
                  <c:v>49</c:v>
                </c:pt>
                <c:pt idx="687">
                  <c:v>49</c:v>
                </c:pt>
                <c:pt idx="688">
                  <c:v>49</c:v>
                </c:pt>
                <c:pt idx="689">
                  <c:v>50</c:v>
                </c:pt>
                <c:pt idx="690">
                  <c:v>50</c:v>
                </c:pt>
                <c:pt idx="691">
                  <c:v>50</c:v>
                </c:pt>
                <c:pt idx="692">
                  <c:v>50</c:v>
                </c:pt>
                <c:pt idx="693">
                  <c:v>50</c:v>
                </c:pt>
                <c:pt idx="694">
                  <c:v>50</c:v>
                </c:pt>
                <c:pt idx="695">
                  <c:v>50</c:v>
                </c:pt>
                <c:pt idx="696">
                  <c:v>50</c:v>
                </c:pt>
                <c:pt idx="697">
                  <c:v>50</c:v>
                </c:pt>
                <c:pt idx="698">
                  <c:v>50</c:v>
                </c:pt>
                <c:pt idx="699">
                  <c:v>50</c:v>
                </c:pt>
                <c:pt idx="700">
                  <c:v>50</c:v>
                </c:pt>
                <c:pt idx="701">
                  <c:v>50</c:v>
                </c:pt>
                <c:pt idx="702">
                  <c:v>50</c:v>
                </c:pt>
                <c:pt idx="703">
                  <c:v>50</c:v>
                </c:pt>
                <c:pt idx="704">
                  <c:v>50</c:v>
                </c:pt>
                <c:pt idx="705">
                  <c:v>51</c:v>
                </c:pt>
                <c:pt idx="706">
                  <c:v>51</c:v>
                </c:pt>
                <c:pt idx="707">
                  <c:v>51</c:v>
                </c:pt>
                <c:pt idx="708">
                  <c:v>51</c:v>
                </c:pt>
                <c:pt idx="709">
                  <c:v>51</c:v>
                </c:pt>
                <c:pt idx="710">
                  <c:v>51</c:v>
                </c:pt>
                <c:pt idx="711">
                  <c:v>51</c:v>
                </c:pt>
                <c:pt idx="712">
                  <c:v>51</c:v>
                </c:pt>
                <c:pt idx="713">
                  <c:v>52</c:v>
                </c:pt>
                <c:pt idx="714">
                  <c:v>52</c:v>
                </c:pt>
                <c:pt idx="715">
                  <c:v>52</c:v>
                </c:pt>
                <c:pt idx="716">
                  <c:v>52</c:v>
                </c:pt>
                <c:pt idx="717">
                  <c:v>52</c:v>
                </c:pt>
                <c:pt idx="718">
                  <c:v>52</c:v>
                </c:pt>
                <c:pt idx="719">
                  <c:v>52</c:v>
                </c:pt>
                <c:pt idx="720">
                  <c:v>53</c:v>
                </c:pt>
                <c:pt idx="721">
                  <c:v>53</c:v>
                </c:pt>
                <c:pt idx="722">
                  <c:v>53</c:v>
                </c:pt>
                <c:pt idx="723">
                  <c:v>53</c:v>
                </c:pt>
                <c:pt idx="724">
                  <c:v>53</c:v>
                </c:pt>
                <c:pt idx="725">
                  <c:v>53</c:v>
                </c:pt>
                <c:pt idx="726">
                  <c:v>54</c:v>
                </c:pt>
                <c:pt idx="727">
                  <c:v>55</c:v>
                </c:pt>
                <c:pt idx="728">
                  <c:v>55</c:v>
                </c:pt>
                <c:pt idx="729">
                  <c:v>55</c:v>
                </c:pt>
                <c:pt idx="730">
                  <c:v>55</c:v>
                </c:pt>
                <c:pt idx="731">
                  <c:v>55</c:v>
                </c:pt>
                <c:pt idx="732">
                  <c:v>55</c:v>
                </c:pt>
                <c:pt idx="733">
                  <c:v>56</c:v>
                </c:pt>
                <c:pt idx="734">
                  <c:v>57</c:v>
                </c:pt>
                <c:pt idx="735">
                  <c:v>57</c:v>
                </c:pt>
                <c:pt idx="736">
                  <c:v>57</c:v>
                </c:pt>
                <c:pt idx="737">
                  <c:v>57</c:v>
                </c:pt>
                <c:pt idx="738">
                  <c:v>57</c:v>
                </c:pt>
                <c:pt idx="739">
                  <c:v>57</c:v>
                </c:pt>
                <c:pt idx="740">
                  <c:v>58</c:v>
                </c:pt>
                <c:pt idx="741">
                  <c:v>58</c:v>
                </c:pt>
                <c:pt idx="742">
                  <c:v>58</c:v>
                </c:pt>
                <c:pt idx="743">
                  <c:v>58</c:v>
                </c:pt>
                <c:pt idx="744">
                  <c:v>59</c:v>
                </c:pt>
                <c:pt idx="745">
                  <c:v>59</c:v>
                </c:pt>
                <c:pt idx="746">
                  <c:v>60</c:v>
                </c:pt>
                <c:pt idx="747">
                  <c:v>60</c:v>
                </c:pt>
                <c:pt idx="748">
                  <c:v>60</c:v>
                </c:pt>
                <c:pt idx="749">
                  <c:v>60</c:v>
                </c:pt>
                <c:pt idx="750">
                  <c:v>60</c:v>
                </c:pt>
                <c:pt idx="751">
                  <c:v>60</c:v>
                </c:pt>
                <c:pt idx="752">
                  <c:v>61</c:v>
                </c:pt>
                <c:pt idx="753">
                  <c:v>61</c:v>
                </c:pt>
                <c:pt idx="754">
                  <c:v>61</c:v>
                </c:pt>
                <c:pt idx="755">
                  <c:v>61</c:v>
                </c:pt>
                <c:pt idx="756">
                  <c:v>62</c:v>
                </c:pt>
                <c:pt idx="757">
                  <c:v>62</c:v>
                </c:pt>
                <c:pt idx="758">
                  <c:v>62</c:v>
                </c:pt>
                <c:pt idx="759">
                  <c:v>62</c:v>
                </c:pt>
                <c:pt idx="760">
                  <c:v>63</c:v>
                </c:pt>
                <c:pt idx="761">
                  <c:v>63</c:v>
                </c:pt>
                <c:pt idx="762">
                  <c:v>63</c:v>
                </c:pt>
                <c:pt idx="763">
                  <c:v>63</c:v>
                </c:pt>
                <c:pt idx="764">
                  <c:v>63</c:v>
                </c:pt>
                <c:pt idx="765">
                  <c:v>63</c:v>
                </c:pt>
                <c:pt idx="766">
                  <c:v>64</c:v>
                </c:pt>
                <c:pt idx="767">
                  <c:v>64</c:v>
                </c:pt>
                <c:pt idx="768">
                  <c:v>64</c:v>
                </c:pt>
                <c:pt idx="769">
                  <c:v>64</c:v>
                </c:pt>
                <c:pt idx="770">
                  <c:v>64</c:v>
                </c:pt>
                <c:pt idx="771">
                  <c:v>64</c:v>
                </c:pt>
                <c:pt idx="772">
                  <c:v>64</c:v>
                </c:pt>
                <c:pt idx="773">
                  <c:v>65</c:v>
                </c:pt>
                <c:pt idx="774">
                  <c:v>65</c:v>
                </c:pt>
                <c:pt idx="775">
                  <c:v>65</c:v>
                </c:pt>
                <c:pt idx="776">
                  <c:v>65</c:v>
                </c:pt>
                <c:pt idx="777">
                  <c:v>66</c:v>
                </c:pt>
                <c:pt idx="778">
                  <c:v>66</c:v>
                </c:pt>
                <c:pt idx="779">
                  <c:v>66</c:v>
                </c:pt>
                <c:pt idx="780">
                  <c:v>66</c:v>
                </c:pt>
                <c:pt idx="781">
                  <c:v>67</c:v>
                </c:pt>
                <c:pt idx="782">
                  <c:v>67</c:v>
                </c:pt>
                <c:pt idx="783">
                  <c:v>67</c:v>
                </c:pt>
                <c:pt idx="784">
                  <c:v>67</c:v>
                </c:pt>
                <c:pt idx="785">
                  <c:v>67</c:v>
                </c:pt>
                <c:pt idx="786">
                  <c:v>67</c:v>
                </c:pt>
                <c:pt idx="787">
                  <c:v>67</c:v>
                </c:pt>
                <c:pt idx="788">
                  <c:v>67</c:v>
                </c:pt>
                <c:pt idx="789">
                  <c:v>68</c:v>
                </c:pt>
                <c:pt idx="790">
                  <c:v>68</c:v>
                </c:pt>
                <c:pt idx="791">
                  <c:v>68</c:v>
                </c:pt>
                <c:pt idx="792">
                  <c:v>68</c:v>
                </c:pt>
                <c:pt idx="793">
                  <c:v>69</c:v>
                </c:pt>
                <c:pt idx="794">
                  <c:v>69</c:v>
                </c:pt>
                <c:pt idx="795">
                  <c:v>69</c:v>
                </c:pt>
                <c:pt idx="796">
                  <c:v>69</c:v>
                </c:pt>
                <c:pt idx="797">
                  <c:v>69</c:v>
                </c:pt>
                <c:pt idx="798">
                  <c:v>69</c:v>
                </c:pt>
                <c:pt idx="799">
                  <c:v>69</c:v>
                </c:pt>
                <c:pt idx="800">
                  <c:v>69</c:v>
                </c:pt>
                <c:pt idx="801">
                  <c:v>69</c:v>
                </c:pt>
                <c:pt idx="802">
                  <c:v>69</c:v>
                </c:pt>
                <c:pt idx="803">
                  <c:v>70</c:v>
                </c:pt>
                <c:pt idx="804">
                  <c:v>70</c:v>
                </c:pt>
                <c:pt idx="805">
                  <c:v>70</c:v>
                </c:pt>
                <c:pt idx="806">
                  <c:v>70</c:v>
                </c:pt>
                <c:pt idx="807">
                  <c:v>70</c:v>
                </c:pt>
                <c:pt idx="808">
                  <c:v>70</c:v>
                </c:pt>
                <c:pt idx="809">
                  <c:v>70</c:v>
                </c:pt>
                <c:pt idx="810">
                  <c:v>70</c:v>
                </c:pt>
                <c:pt idx="811">
                  <c:v>71</c:v>
                </c:pt>
                <c:pt idx="812">
                  <c:v>71</c:v>
                </c:pt>
                <c:pt idx="813">
                  <c:v>71</c:v>
                </c:pt>
                <c:pt idx="814">
                  <c:v>71</c:v>
                </c:pt>
                <c:pt idx="815">
                  <c:v>72</c:v>
                </c:pt>
                <c:pt idx="816">
                  <c:v>72</c:v>
                </c:pt>
                <c:pt idx="817">
                  <c:v>72</c:v>
                </c:pt>
                <c:pt idx="818">
                  <c:v>72</c:v>
                </c:pt>
                <c:pt idx="819">
                  <c:v>72</c:v>
                </c:pt>
                <c:pt idx="820">
                  <c:v>72</c:v>
                </c:pt>
                <c:pt idx="821">
                  <c:v>72</c:v>
                </c:pt>
                <c:pt idx="822">
                  <c:v>72</c:v>
                </c:pt>
                <c:pt idx="823">
                  <c:v>73</c:v>
                </c:pt>
                <c:pt idx="824">
                  <c:v>73</c:v>
                </c:pt>
                <c:pt idx="825">
                  <c:v>73</c:v>
                </c:pt>
                <c:pt idx="826">
                  <c:v>73</c:v>
                </c:pt>
                <c:pt idx="827">
                  <c:v>73</c:v>
                </c:pt>
                <c:pt idx="828">
                  <c:v>73</c:v>
                </c:pt>
                <c:pt idx="829">
                  <c:v>73</c:v>
                </c:pt>
                <c:pt idx="830">
                  <c:v>73</c:v>
                </c:pt>
                <c:pt idx="831">
                  <c:v>73</c:v>
                </c:pt>
                <c:pt idx="832">
                  <c:v>74</c:v>
                </c:pt>
                <c:pt idx="833">
                  <c:v>74</c:v>
                </c:pt>
                <c:pt idx="834">
                  <c:v>74</c:v>
                </c:pt>
                <c:pt idx="835">
                  <c:v>74</c:v>
                </c:pt>
                <c:pt idx="836">
                  <c:v>74</c:v>
                </c:pt>
                <c:pt idx="837">
                  <c:v>74</c:v>
                </c:pt>
                <c:pt idx="838">
                  <c:v>74</c:v>
                </c:pt>
                <c:pt idx="839">
                  <c:v>74</c:v>
                </c:pt>
                <c:pt idx="840">
                  <c:v>75</c:v>
                </c:pt>
                <c:pt idx="841">
                  <c:v>75</c:v>
                </c:pt>
                <c:pt idx="842">
                  <c:v>75</c:v>
                </c:pt>
                <c:pt idx="843">
                  <c:v>75</c:v>
                </c:pt>
                <c:pt idx="844">
                  <c:v>75</c:v>
                </c:pt>
                <c:pt idx="845">
                  <c:v>75</c:v>
                </c:pt>
                <c:pt idx="846">
                  <c:v>75</c:v>
                </c:pt>
                <c:pt idx="847">
                  <c:v>75</c:v>
                </c:pt>
                <c:pt idx="848">
                  <c:v>75</c:v>
                </c:pt>
                <c:pt idx="849">
                  <c:v>75</c:v>
                </c:pt>
                <c:pt idx="850">
                  <c:v>76</c:v>
                </c:pt>
                <c:pt idx="851">
                  <c:v>76</c:v>
                </c:pt>
                <c:pt idx="852">
                  <c:v>76</c:v>
                </c:pt>
                <c:pt idx="853">
                  <c:v>76</c:v>
                </c:pt>
                <c:pt idx="854">
                  <c:v>76</c:v>
                </c:pt>
                <c:pt idx="855">
                  <c:v>78</c:v>
                </c:pt>
                <c:pt idx="856">
                  <c:v>78</c:v>
                </c:pt>
                <c:pt idx="857">
                  <c:v>78</c:v>
                </c:pt>
                <c:pt idx="858">
                  <c:v>78</c:v>
                </c:pt>
                <c:pt idx="859">
                  <c:v>79</c:v>
                </c:pt>
                <c:pt idx="860">
                  <c:v>80</c:v>
                </c:pt>
                <c:pt idx="861">
                  <c:v>80</c:v>
                </c:pt>
                <c:pt idx="862">
                  <c:v>80</c:v>
                </c:pt>
                <c:pt idx="863">
                  <c:v>80</c:v>
                </c:pt>
                <c:pt idx="864">
                  <c:v>81</c:v>
                </c:pt>
                <c:pt idx="865">
                  <c:v>81</c:v>
                </c:pt>
                <c:pt idx="866">
                  <c:v>81</c:v>
                </c:pt>
                <c:pt idx="867">
                  <c:v>81</c:v>
                </c:pt>
                <c:pt idx="868">
                  <c:v>81</c:v>
                </c:pt>
                <c:pt idx="869">
                  <c:v>81</c:v>
                </c:pt>
                <c:pt idx="870">
                  <c:v>82</c:v>
                </c:pt>
                <c:pt idx="871">
                  <c:v>82</c:v>
                </c:pt>
                <c:pt idx="872">
                  <c:v>82</c:v>
                </c:pt>
                <c:pt idx="873">
                  <c:v>83</c:v>
                </c:pt>
                <c:pt idx="874">
                  <c:v>83</c:v>
                </c:pt>
                <c:pt idx="875">
                  <c:v>83</c:v>
                </c:pt>
                <c:pt idx="876">
                  <c:v>83</c:v>
                </c:pt>
                <c:pt idx="877">
                  <c:v>83</c:v>
                </c:pt>
                <c:pt idx="878">
                  <c:v>84</c:v>
                </c:pt>
                <c:pt idx="879">
                  <c:v>84</c:v>
                </c:pt>
                <c:pt idx="880">
                  <c:v>84</c:v>
                </c:pt>
                <c:pt idx="881">
                  <c:v>84</c:v>
                </c:pt>
                <c:pt idx="882">
                  <c:v>85</c:v>
                </c:pt>
                <c:pt idx="883">
                  <c:v>85</c:v>
                </c:pt>
                <c:pt idx="884">
                  <c:v>85</c:v>
                </c:pt>
                <c:pt idx="885">
                  <c:v>85</c:v>
                </c:pt>
                <c:pt idx="886">
                  <c:v>85</c:v>
                </c:pt>
                <c:pt idx="887">
                  <c:v>85</c:v>
                </c:pt>
                <c:pt idx="888">
                  <c:v>86</c:v>
                </c:pt>
                <c:pt idx="889">
                  <c:v>86</c:v>
                </c:pt>
                <c:pt idx="890">
                  <c:v>86</c:v>
                </c:pt>
                <c:pt idx="891">
                  <c:v>86</c:v>
                </c:pt>
                <c:pt idx="892">
                  <c:v>86</c:v>
                </c:pt>
                <c:pt idx="893">
                  <c:v>86</c:v>
                </c:pt>
                <c:pt idx="894">
                  <c:v>87</c:v>
                </c:pt>
                <c:pt idx="895">
                  <c:v>87</c:v>
                </c:pt>
                <c:pt idx="896">
                  <c:v>87</c:v>
                </c:pt>
                <c:pt idx="897">
                  <c:v>88</c:v>
                </c:pt>
                <c:pt idx="898">
                  <c:v>88</c:v>
                </c:pt>
                <c:pt idx="899">
                  <c:v>88</c:v>
                </c:pt>
                <c:pt idx="900">
                  <c:v>88</c:v>
                </c:pt>
                <c:pt idx="901">
                  <c:v>89</c:v>
                </c:pt>
                <c:pt idx="902">
                  <c:v>90</c:v>
                </c:pt>
                <c:pt idx="903">
                  <c:v>91</c:v>
                </c:pt>
                <c:pt idx="904">
                  <c:v>91</c:v>
                </c:pt>
                <c:pt idx="905">
                  <c:v>91</c:v>
                </c:pt>
                <c:pt idx="906">
                  <c:v>91</c:v>
                </c:pt>
                <c:pt idx="907">
                  <c:v>91</c:v>
                </c:pt>
                <c:pt idx="908">
                  <c:v>91</c:v>
                </c:pt>
                <c:pt idx="909">
                  <c:v>92</c:v>
                </c:pt>
                <c:pt idx="910">
                  <c:v>92</c:v>
                </c:pt>
                <c:pt idx="911">
                  <c:v>92</c:v>
                </c:pt>
                <c:pt idx="912">
                  <c:v>92</c:v>
                </c:pt>
                <c:pt idx="913">
                  <c:v>93</c:v>
                </c:pt>
                <c:pt idx="914">
                  <c:v>93</c:v>
                </c:pt>
                <c:pt idx="915">
                  <c:v>93</c:v>
                </c:pt>
                <c:pt idx="916">
                  <c:v>94</c:v>
                </c:pt>
                <c:pt idx="917">
                  <c:v>94</c:v>
                </c:pt>
                <c:pt idx="918">
                  <c:v>94</c:v>
                </c:pt>
                <c:pt idx="919">
                  <c:v>94</c:v>
                </c:pt>
                <c:pt idx="920">
                  <c:v>94</c:v>
                </c:pt>
                <c:pt idx="921">
                  <c:v>94</c:v>
                </c:pt>
                <c:pt idx="922">
                  <c:v>95</c:v>
                </c:pt>
                <c:pt idx="923">
                  <c:v>95</c:v>
                </c:pt>
                <c:pt idx="924">
                  <c:v>95</c:v>
                </c:pt>
                <c:pt idx="925">
                  <c:v>95</c:v>
                </c:pt>
                <c:pt idx="926">
                  <c:v>95</c:v>
                </c:pt>
                <c:pt idx="927">
                  <c:v>96</c:v>
                </c:pt>
                <c:pt idx="928">
                  <c:v>96</c:v>
                </c:pt>
                <c:pt idx="929">
                  <c:v>96</c:v>
                </c:pt>
                <c:pt idx="930">
                  <c:v>96</c:v>
                </c:pt>
                <c:pt idx="931">
                  <c:v>96</c:v>
                </c:pt>
                <c:pt idx="932">
                  <c:v>96</c:v>
                </c:pt>
                <c:pt idx="933">
                  <c:v>96</c:v>
                </c:pt>
                <c:pt idx="934">
                  <c:v>97</c:v>
                </c:pt>
                <c:pt idx="935">
                  <c:v>97</c:v>
                </c:pt>
                <c:pt idx="936">
                  <c:v>97</c:v>
                </c:pt>
                <c:pt idx="937">
                  <c:v>97</c:v>
                </c:pt>
                <c:pt idx="938">
                  <c:v>97</c:v>
                </c:pt>
                <c:pt idx="939">
                  <c:v>97</c:v>
                </c:pt>
                <c:pt idx="940">
                  <c:v>98</c:v>
                </c:pt>
                <c:pt idx="941">
                  <c:v>98</c:v>
                </c:pt>
                <c:pt idx="942">
                  <c:v>98</c:v>
                </c:pt>
                <c:pt idx="943">
                  <c:v>98</c:v>
                </c:pt>
                <c:pt idx="944">
                  <c:v>98</c:v>
                </c:pt>
                <c:pt idx="945">
                  <c:v>98</c:v>
                </c:pt>
                <c:pt idx="946">
                  <c:v>99</c:v>
                </c:pt>
                <c:pt idx="947">
                  <c:v>99</c:v>
                </c:pt>
                <c:pt idx="948">
                  <c:v>99</c:v>
                </c:pt>
                <c:pt idx="949">
                  <c:v>99</c:v>
                </c:pt>
                <c:pt idx="950">
                  <c:v>99</c:v>
                </c:pt>
                <c:pt idx="951">
                  <c:v>99</c:v>
                </c:pt>
                <c:pt idx="952">
                  <c:v>99</c:v>
                </c:pt>
                <c:pt idx="953">
                  <c:v>99</c:v>
                </c:pt>
                <c:pt idx="954">
                  <c:v>100</c:v>
                </c:pt>
                <c:pt idx="955">
                  <c:v>100</c:v>
                </c:pt>
                <c:pt idx="956">
                  <c:v>100</c:v>
                </c:pt>
                <c:pt idx="957">
                  <c:v>100</c:v>
                </c:pt>
                <c:pt idx="958">
                  <c:v>100</c:v>
                </c:pt>
                <c:pt idx="959">
                  <c:v>100</c:v>
                </c:pt>
                <c:pt idx="960">
                  <c:v>100</c:v>
                </c:pt>
                <c:pt idx="961">
                  <c:v>101</c:v>
                </c:pt>
                <c:pt idx="962">
                  <c:v>101</c:v>
                </c:pt>
                <c:pt idx="963">
                  <c:v>101</c:v>
                </c:pt>
                <c:pt idx="964">
                  <c:v>102</c:v>
                </c:pt>
                <c:pt idx="965">
                  <c:v>102</c:v>
                </c:pt>
                <c:pt idx="966">
                  <c:v>102</c:v>
                </c:pt>
                <c:pt idx="967">
                  <c:v>102</c:v>
                </c:pt>
                <c:pt idx="968">
                  <c:v>104</c:v>
                </c:pt>
                <c:pt idx="969">
                  <c:v>104</c:v>
                </c:pt>
                <c:pt idx="970">
                  <c:v>104</c:v>
                </c:pt>
                <c:pt idx="971">
                  <c:v>104</c:v>
                </c:pt>
                <c:pt idx="972">
                  <c:v>104</c:v>
                </c:pt>
                <c:pt idx="973">
                  <c:v>104</c:v>
                </c:pt>
                <c:pt idx="974">
                  <c:v>105</c:v>
                </c:pt>
                <c:pt idx="975">
                  <c:v>105</c:v>
                </c:pt>
                <c:pt idx="976">
                  <c:v>106</c:v>
                </c:pt>
                <c:pt idx="977">
                  <c:v>107</c:v>
                </c:pt>
                <c:pt idx="978">
                  <c:v>107</c:v>
                </c:pt>
                <c:pt idx="979">
                  <c:v>108</c:v>
                </c:pt>
                <c:pt idx="980">
                  <c:v>108</c:v>
                </c:pt>
                <c:pt idx="981">
                  <c:v>109</c:v>
                </c:pt>
                <c:pt idx="982">
                  <c:v>109</c:v>
                </c:pt>
                <c:pt idx="983">
                  <c:v>110</c:v>
                </c:pt>
                <c:pt idx="984">
                  <c:v>110</c:v>
                </c:pt>
                <c:pt idx="985">
                  <c:v>110</c:v>
                </c:pt>
                <c:pt idx="986">
                  <c:v>111</c:v>
                </c:pt>
                <c:pt idx="987">
                  <c:v>111</c:v>
                </c:pt>
                <c:pt idx="988">
                  <c:v>111</c:v>
                </c:pt>
                <c:pt idx="989">
                  <c:v>111</c:v>
                </c:pt>
                <c:pt idx="990">
                  <c:v>111</c:v>
                </c:pt>
                <c:pt idx="991">
                  <c:v>112</c:v>
                </c:pt>
                <c:pt idx="992">
                  <c:v>112</c:v>
                </c:pt>
                <c:pt idx="993">
                  <c:v>112</c:v>
                </c:pt>
                <c:pt idx="994">
                  <c:v>113</c:v>
                </c:pt>
                <c:pt idx="995">
                  <c:v>113</c:v>
                </c:pt>
                <c:pt idx="996">
                  <c:v>113</c:v>
                </c:pt>
                <c:pt idx="997">
                  <c:v>113</c:v>
                </c:pt>
                <c:pt idx="998">
                  <c:v>113</c:v>
                </c:pt>
                <c:pt idx="999">
                  <c:v>113</c:v>
                </c:pt>
                <c:pt idx="1000">
                  <c:v>114</c:v>
                </c:pt>
                <c:pt idx="1001">
                  <c:v>115</c:v>
                </c:pt>
                <c:pt idx="1002">
                  <c:v>115</c:v>
                </c:pt>
                <c:pt idx="1003">
                  <c:v>115</c:v>
                </c:pt>
                <c:pt idx="1004">
                  <c:v>116</c:v>
                </c:pt>
                <c:pt idx="1005">
                  <c:v>117</c:v>
                </c:pt>
                <c:pt idx="1006">
                  <c:v>117</c:v>
                </c:pt>
                <c:pt idx="1007">
                  <c:v>118</c:v>
                </c:pt>
                <c:pt idx="1008">
                  <c:v>118</c:v>
                </c:pt>
                <c:pt idx="1009">
                  <c:v>119</c:v>
                </c:pt>
                <c:pt idx="1010">
                  <c:v>120</c:v>
                </c:pt>
                <c:pt idx="1011">
                  <c:v>120</c:v>
                </c:pt>
                <c:pt idx="1012">
                  <c:v>120</c:v>
                </c:pt>
                <c:pt idx="1013">
                  <c:v>120</c:v>
                </c:pt>
                <c:pt idx="1014">
                  <c:v>121</c:v>
                </c:pt>
                <c:pt idx="1015">
                  <c:v>121</c:v>
                </c:pt>
                <c:pt idx="1016">
                  <c:v>121</c:v>
                </c:pt>
                <c:pt idx="1017">
                  <c:v>122</c:v>
                </c:pt>
                <c:pt idx="1018">
                  <c:v>122</c:v>
                </c:pt>
                <c:pt idx="1019">
                  <c:v>122</c:v>
                </c:pt>
                <c:pt idx="1020">
                  <c:v>122</c:v>
                </c:pt>
                <c:pt idx="1021">
                  <c:v>123</c:v>
                </c:pt>
                <c:pt idx="1022">
                  <c:v>124</c:v>
                </c:pt>
                <c:pt idx="1023">
                  <c:v>124</c:v>
                </c:pt>
                <c:pt idx="1024">
                  <c:v>124</c:v>
                </c:pt>
                <c:pt idx="1025">
                  <c:v>124</c:v>
                </c:pt>
                <c:pt idx="1026">
                  <c:v>124</c:v>
                </c:pt>
                <c:pt idx="1027">
                  <c:v>124</c:v>
                </c:pt>
                <c:pt idx="1028">
                  <c:v>124</c:v>
                </c:pt>
                <c:pt idx="1029">
                  <c:v>124</c:v>
                </c:pt>
                <c:pt idx="1030">
                  <c:v>125</c:v>
                </c:pt>
                <c:pt idx="1031">
                  <c:v>125</c:v>
                </c:pt>
                <c:pt idx="1032">
                  <c:v>125</c:v>
                </c:pt>
                <c:pt idx="1033">
                  <c:v>125</c:v>
                </c:pt>
                <c:pt idx="1034">
                  <c:v>125</c:v>
                </c:pt>
                <c:pt idx="1035">
                  <c:v>125</c:v>
                </c:pt>
                <c:pt idx="1036">
                  <c:v>125</c:v>
                </c:pt>
                <c:pt idx="1037">
                  <c:v>125</c:v>
                </c:pt>
                <c:pt idx="1038">
                  <c:v>125</c:v>
                </c:pt>
                <c:pt idx="1039">
                  <c:v>127</c:v>
                </c:pt>
                <c:pt idx="1040">
                  <c:v>127</c:v>
                </c:pt>
                <c:pt idx="1041">
                  <c:v>127</c:v>
                </c:pt>
                <c:pt idx="1042">
                  <c:v>127</c:v>
                </c:pt>
                <c:pt idx="1043">
                  <c:v>129</c:v>
                </c:pt>
                <c:pt idx="1044">
                  <c:v>129</c:v>
                </c:pt>
                <c:pt idx="1045">
                  <c:v>130</c:v>
                </c:pt>
                <c:pt idx="1046">
                  <c:v>130</c:v>
                </c:pt>
                <c:pt idx="1047">
                  <c:v>130</c:v>
                </c:pt>
                <c:pt idx="1048">
                  <c:v>130</c:v>
                </c:pt>
                <c:pt idx="1049">
                  <c:v>131</c:v>
                </c:pt>
                <c:pt idx="1050">
                  <c:v>131</c:v>
                </c:pt>
                <c:pt idx="1051">
                  <c:v>131</c:v>
                </c:pt>
                <c:pt idx="1052">
                  <c:v>132</c:v>
                </c:pt>
                <c:pt idx="1053">
                  <c:v>134</c:v>
                </c:pt>
                <c:pt idx="1054">
                  <c:v>134</c:v>
                </c:pt>
                <c:pt idx="1055">
                  <c:v>135</c:v>
                </c:pt>
                <c:pt idx="1056">
                  <c:v>136</c:v>
                </c:pt>
                <c:pt idx="1057">
                  <c:v>137</c:v>
                </c:pt>
                <c:pt idx="1058">
                  <c:v>137</c:v>
                </c:pt>
                <c:pt idx="1059">
                  <c:v>137</c:v>
                </c:pt>
                <c:pt idx="1060">
                  <c:v>137</c:v>
                </c:pt>
                <c:pt idx="1061">
                  <c:v>137</c:v>
                </c:pt>
                <c:pt idx="1062">
                  <c:v>137</c:v>
                </c:pt>
                <c:pt idx="1063">
                  <c:v>137</c:v>
                </c:pt>
                <c:pt idx="1064">
                  <c:v>138</c:v>
                </c:pt>
                <c:pt idx="1065">
                  <c:v>139</c:v>
                </c:pt>
                <c:pt idx="1066">
                  <c:v>139</c:v>
                </c:pt>
                <c:pt idx="1067">
                  <c:v>139</c:v>
                </c:pt>
                <c:pt idx="1068">
                  <c:v>139</c:v>
                </c:pt>
                <c:pt idx="1069">
                  <c:v>140</c:v>
                </c:pt>
                <c:pt idx="1070">
                  <c:v>140</c:v>
                </c:pt>
                <c:pt idx="1071">
                  <c:v>140</c:v>
                </c:pt>
                <c:pt idx="1072">
                  <c:v>141</c:v>
                </c:pt>
                <c:pt idx="1073">
                  <c:v>141</c:v>
                </c:pt>
                <c:pt idx="1074">
                  <c:v>142</c:v>
                </c:pt>
                <c:pt idx="1075">
                  <c:v>142</c:v>
                </c:pt>
                <c:pt idx="1076">
                  <c:v>142</c:v>
                </c:pt>
                <c:pt idx="1077">
                  <c:v>143</c:v>
                </c:pt>
                <c:pt idx="1078">
                  <c:v>143</c:v>
                </c:pt>
                <c:pt idx="1079">
                  <c:v>143</c:v>
                </c:pt>
                <c:pt idx="1080">
                  <c:v>143</c:v>
                </c:pt>
                <c:pt idx="1081">
                  <c:v>144</c:v>
                </c:pt>
                <c:pt idx="1082">
                  <c:v>144</c:v>
                </c:pt>
                <c:pt idx="1083">
                  <c:v>144</c:v>
                </c:pt>
                <c:pt idx="1084">
                  <c:v>145</c:v>
                </c:pt>
                <c:pt idx="1085">
                  <c:v>145</c:v>
                </c:pt>
                <c:pt idx="1086">
                  <c:v>145</c:v>
                </c:pt>
                <c:pt idx="1087">
                  <c:v>145</c:v>
                </c:pt>
                <c:pt idx="1088">
                  <c:v>145</c:v>
                </c:pt>
                <c:pt idx="1089">
                  <c:v>146</c:v>
                </c:pt>
                <c:pt idx="1090">
                  <c:v>147</c:v>
                </c:pt>
                <c:pt idx="1091">
                  <c:v>148</c:v>
                </c:pt>
                <c:pt idx="1092">
                  <c:v>148</c:v>
                </c:pt>
                <c:pt idx="1093">
                  <c:v>148</c:v>
                </c:pt>
                <c:pt idx="1094">
                  <c:v>148</c:v>
                </c:pt>
                <c:pt idx="1095">
                  <c:v>148</c:v>
                </c:pt>
                <c:pt idx="1096">
                  <c:v>149</c:v>
                </c:pt>
                <c:pt idx="1097">
                  <c:v>149</c:v>
                </c:pt>
                <c:pt idx="1098">
                  <c:v>149</c:v>
                </c:pt>
                <c:pt idx="1099">
                  <c:v>149</c:v>
                </c:pt>
                <c:pt idx="1100">
                  <c:v>149</c:v>
                </c:pt>
                <c:pt idx="1101">
                  <c:v>150</c:v>
                </c:pt>
                <c:pt idx="1102">
                  <c:v>150</c:v>
                </c:pt>
                <c:pt idx="1103">
                  <c:v>151</c:v>
                </c:pt>
                <c:pt idx="1104">
                  <c:v>152</c:v>
                </c:pt>
                <c:pt idx="1105">
                  <c:v>152</c:v>
                </c:pt>
                <c:pt idx="1106">
                  <c:v>153</c:v>
                </c:pt>
                <c:pt idx="1107">
                  <c:v>154</c:v>
                </c:pt>
                <c:pt idx="1108">
                  <c:v>155</c:v>
                </c:pt>
                <c:pt idx="1109">
                  <c:v>155</c:v>
                </c:pt>
                <c:pt idx="1110">
                  <c:v>156</c:v>
                </c:pt>
                <c:pt idx="1111">
                  <c:v>156</c:v>
                </c:pt>
                <c:pt idx="1112">
                  <c:v>157</c:v>
                </c:pt>
                <c:pt idx="1113">
                  <c:v>157</c:v>
                </c:pt>
                <c:pt idx="1114">
                  <c:v>157</c:v>
                </c:pt>
                <c:pt idx="1115">
                  <c:v>157</c:v>
                </c:pt>
                <c:pt idx="1116">
                  <c:v>158</c:v>
                </c:pt>
                <c:pt idx="1117">
                  <c:v>158</c:v>
                </c:pt>
                <c:pt idx="1118">
                  <c:v>159</c:v>
                </c:pt>
                <c:pt idx="1119">
                  <c:v>160</c:v>
                </c:pt>
                <c:pt idx="1120">
                  <c:v>160</c:v>
                </c:pt>
                <c:pt idx="1121">
                  <c:v>161</c:v>
                </c:pt>
                <c:pt idx="1122">
                  <c:v>161</c:v>
                </c:pt>
                <c:pt idx="1123">
                  <c:v>161</c:v>
                </c:pt>
                <c:pt idx="1124">
                  <c:v>162</c:v>
                </c:pt>
                <c:pt idx="1125">
                  <c:v>162</c:v>
                </c:pt>
                <c:pt idx="1126">
                  <c:v>163</c:v>
                </c:pt>
                <c:pt idx="1127">
                  <c:v>164</c:v>
                </c:pt>
                <c:pt idx="1128">
                  <c:v>165</c:v>
                </c:pt>
                <c:pt idx="1129">
                  <c:v>165</c:v>
                </c:pt>
                <c:pt idx="1130">
                  <c:v>166</c:v>
                </c:pt>
                <c:pt idx="1131">
                  <c:v>166</c:v>
                </c:pt>
                <c:pt idx="1132">
                  <c:v>169</c:v>
                </c:pt>
                <c:pt idx="1133">
                  <c:v>169</c:v>
                </c:pt>
                <c:pt idx="1134">
                  <c:v>169</c:v>
                </c:pt>
                <c:pt idx="1135">
                  <c:v>172</c:v>
                </c:pt>
                <c:pt idx="1136">
                  <c:v>173</c:v>
                </c:pt>
                <c:pt idx="1137">
                  <c:v>173</c:v>
                </c:pt>
                <c:pt idx="1138">
                  <c:v>174</c:v>
                </c:pt>
                <c:pt idx="1139">
                  <c:v>174</c:v>
                </c:pt>
                <c:pt idx="1140">
                  <c:v>175</c:v>
                </c:pt>
                <c:pt idx="1141">
                  <c:v>175</c:v>
                </c:pt>
                <c:pt idx="1142">
                  <c:v>176</c:v>
                </c:pt>
                <c:pt idx="1143">
                  <c:v>176</c:v>
                </c:pt>
                <c:pt idx="1144">
                  <c:v>180</c:v>
                </c:pt>
                <c:pt idx="1145">
                  <c:v>180</c:v>
                </c:pt>
                <c:pt idx="1146">
                  <c:v>181</c:v>
                </c:pt>
                <c:pt idx="1147">
                  <c:v>182</c:v>
                </c:pt>
                <c:pt idx="1148">
                  <c:v>183</c:v>
                </c:pt>
                <c:pt idx="1149">
                  <c:v>183</c:v>
                </c:pt>
                <c:pt idx="1150">
                  <c:v>184</c:v>
                </c:pt>
                <c:pt idx="1151">
                  <c:v>184</c:v>
                </c:pt>
                <c:pt idx="1152">
                  <c:v>185</c:v>
                </c:pt>
                <c:pt idx="1153">
                  <c:v>185</c:v>
                </c:pt>
                <c:pt idx="1154">
                  <c:v>185</c:v>
                </c:pt>
                <c:pt idx="1155">
                  <c:v>185</c:v>
                </c:pt>
                <c:pt idx="1156">
                  <c:v>185</c:v>
                </c:pt>
                <c:pt idx="1157">
                  <c:v>186</c:v>
                </c:pt>
                <c:pt idx="1158">
                  <c:v>186</c:v>
                </c:pt>
                <c:pt idx="1159">
                  <c:v>187</c:v>
                </c:pt>
                <c:pt idx="1160">
                  <c:v>187</c:v>
                </c:pt>
                <c:pt idx="1161">
                  <c:v>187</c:v>
                </c:pt>
                <c:pt idx="1162">
                  <c:v>187</c:v>
                </c:pt>
                <c:pt idx="1163">
                  <c:v>189</c:v>
                </c:pt>
                <c:pt idx="1164">
                  <c:v>189</c:v>
                </c:pt>
                <c:pt idx="1165">
                  <c:v>190</c:v>
                </c:pt>
                <c:pt idx="1166">
                  <c:v>190</c:v>
                </c:pt>
                <c:pt idx="1167">
                  <c:v>190</c:v>
                </c:pt>
                <c:pt idx="1168">
                  <c:v>191</c:v>
                </c:pt>
                <c:pt idx="1169">
                  <c:v>192</c:v>
                </c:pt>
                <c:pt idx="1170">
                  <c:v>193</c:v>
                </c:pt>
                <c:pt idx="1171">
                  <c:v>193</c:v>
                </c:pt>
                <c:pt idx="1172">
                  <c:v>193</c:v>
                </c:pt>
                <c:pt idx="1173">
                  <c:v>193</c:v>
                </c:pt>
                <c:pt idx="1174">
                  <c:v>193</c:v>
                </c:pt>
                <c:pt idx="1175">
                  <c:v>195</c:v>
                </c:pt>
                <c:pt idx="1176">
                  <c:v>196</c:v>
                </c:pt>
                <c:pt idx="1177">
                  <c:v>197</c:v>
                </c:pt>
                <c:pt idx="1178">
                  <c:v>198</c:v>
                </c:pt>
                <c:pt idx="1179">
                  <c:v>198</c:v>
                </c:pt>
                <c:pt idx="1180">
                  <c:v>199</c:v>
                </c:pt>
                <c:pt idx="1181">
                  <c:v>200</c:v>
                </c:pt>
                <c:pt idx="1182">
                  <c:v>200</c:v>
                </c:pt>
                <c:pt idx="1183">
                  <c:v>200</c:v>
                </c:pt>
                <c:pt idx="1184">
                  <c:v>200</c:v>
                </c:pt>
                <c:pt idx="1185">
                  <c:v>201</c:v>
                </c:pt>
                <c:pt idx="1186">
                  <c:v>201</c:v>
                </c:pt>
                <c:pt idx="1187">
                  <c:v>202</c:v>
                </c:pt>
                <c:pt idx="1188">
                  <c:v>202</c:v>
                </c:pt>
                <c:pt idx="1189">
                  <c:v>202</c:v>
                </c:pt>
                <c:pt idx="1190">
                  <c:v>204</c:v>
                </c:pt>
                <c:pt idx="1191">
                  <c:v>204</c:v>
                </c:pt>
                <c:pt idx="1192">
                  <c:v>205</c:v>
                </c:pt>
                <c:pt idx="1193">
                  <c:v>205</c:v>
                </c:pt>
                <c:pt idx="1194">
                  <c:v>206</c:v>
                </c:pt>
                <c:pt idx="1195">
                  <c:v>207</c:v>
                </c:pt>
                <c:pt idx="1196">
                  <c:v>207</c:v>
                </c:pt>
                <c:pt idx="1197">
                  <c:v>207</c:v>
                </c:pt>
                <c:pt idx="1198">
                  <c:v>208</c:v>
                </c:pt>
                <c:pt idx="1199">
                  <c:v>208</c:v>
                </c:pt>
                <c:pt idx="1200">
                  <c:v>209</c:v>
                </c:pt>
                <c:pt idx="1201">
                  <c:v>211</c:v>
                </c:pt>
                <c:pt idx="1202">
                  <c:v>211</c:v>
                </c:pt>
                <c:pt idx="1203">
                  <c:v>211</c:v>
                </c:pt>
                <c:pt idx="1204">
                  <c:v>212</c:v>
                </c:pt>
                <c:pt idx="1205">
                  <c:v>213</c:v>
                </c:pt>
                <c:pt idx="1206">
                  <c:v>214</c:v>
                </c:pt>
                <c:pt idx="1207">
                  <c:v>215</c:v>
                </c:pt>
                <c:pt idx="1208">
                  <c:v>215</c:v>
                </c:pt>
                <c:pt idx="1209">
                  <c:v>216</c:v>
                </c:pt>
                <c:pt idx="1210">
                  <c:v>217</c:v>
                </c:pt>
                <c:pt idx="1211">
                  <c:v>218</c:v>
                </c:pt>
                <c:pt idx="1212">
                  <c:v>219</c:v>
                </c:pt>
                <c:pt idx="1213">
                  <c:v>219</c:v>
                </c:pt>
                <c:pt idx="1214">
                  <c:v>220</c:v>
                </c:pt>
                <c:pt idx="1215">
                  <c:v>222</c:v>
                </c:pt>
                <c:pt idx="1216">
                  <c:v>222</c:v>
                </c:pt>
                <c:pt idx="1217">
                  <c:v>222</c:v>
                </c:pt>
                <c:pt idx="1218">
                  <c:v>223</c:v>
                </c:pt>
                <c:pt idx="1219">
                  <c:v>224</c:v>
                </c:pt>
                <c:pt idx="1220">
                  <c:v>224</c:v>
                </c:pt>
                <c:pt idx="1221">
                  <c:v>225</c:v>
                </c:pt>
                <c:pt idx="1222">
                  <c:v>226</c:v>
                </c:pt>
                <c:pt idx="1223">
                  <c:v>226</c:v>
                </c:pt>
                <c:pt idx="1224">
                  <c:v>227</c:v>
                </c:pt>
                <c:pt idx="1225">
                  <c:v>228</c:v>
                </c:pt>
                <c:pt idx="1226">
                  <c:v>228</c:v>
                </c:pt>
                <c:pt idx="1227">
                  <c:v>229</c:v>
                </c:pt>
                <c:pt idx="1228">
                  <c:v>229</c:v>
                </c:pt>
                <c:pt idx="1229">
                  <c:v>231</c:v>
                </c:pt>
                <c:pt idx="1230">
                  <c:v>232</c:v>
                </c:pt>
                <c:pt idx="1231">
                  <c:v>233</c:v>
                </c:pt>
                <c:pt idx="1232">
                  <c:v>233</c:v>
                </c:pt>
                <c:pt idx="1233">
                  <c:v>233</c:v>
                </c:pt>
                <c:pt idx="1234">
                  <c:v>234</c:v>
                </c:pt>
                <c:pt idx="1235">
                  <c:v>235</c:v>
                </c:pt>
                <c:pt idx="1236">
                  <c:v>235</c:v>
                </c:pt>
                <c:pt idx="1237">
                  <c:v>236</c:v>
                </c:pt>
                <c:pt idx="1238">
                  <c:v>236</c:v>
                </c:pt>
                <c:pt idx="1239">
                  <c:v>237</c:v>
                </c:pt>
                <c:pt idx="1240">
                  <c:v>238</c:v>
                </c:pt>
                <c:pt idx="1241">
                  <c:v>239</c:v>
                </c:pt>
                <c:pt idx="1242">
                  <c:v>239</c:v>
                </c:pt>
                <c:pt idx="1243">
                  <c:v>240</c:v>
                </c:pt>
                <c:pt idx="1244">
                  <c:v>240</c:v>
                </c:pt>
                <c:pt idx="1245">
                  <c:v>241</c:v>
                </c:pt>
                <c:pt idx="1246">
                  <c:v>242</c:v>
                </c:pt>
                <c:pt idx="1247">
                  <c:v>242</c:v>
                </c:pt>
                <c:pt idx="1248">
                  <c:v>243</c:v>
                </c:pt>
                <c:pt idx="1249">
                  <c:v>243</c:v>
                </c:pt>
                <c:pt idx="1250">
                  <c:v>245</c:v>
                </c:pt>
                <c:pt idx="1251">
                  <c:v>245</c:v>
                </c:pt>
                <c:pt idx="1252">
                  <c:v>246</c:v>
                </c:pt>
                <c:pt idx="1253">
                  <c:v>246</c:v>
                </c:pt>
                <c:pt idx="1254">
                  <c:v>247</c:v>
                </c:pt>
                <c:pt idx="1255">
                  <c:v>247</c:v>
                </c:pt>
                <c:pt idx="1256">
                  <c:v>247</c:v>
                </c:pt>
                <c:pt idx="1257">
                  <c:v>248</c:v>
                </c:pt>
                <c:pt idx="1258">
                  <c:v>248</c:v>
                </c:pt>
                <c:pt idx="1259">
                  <c:v>251</c:v>
                </c:pt>
                <c:pt idx="1260">
                  <c:v>251</c:v>
                </c:pt>
                <c:pt idx="1261">
                  <c:v>252</c:v>
                </c:pt>
                <c:pt idx="1262">
                  <c:v>253</c:v>
                </c:pt>
                <c:pt idx="1263">
                  <c:v>254</c:v>
                </c:pt>
                <c:pt idx="1264">
                  <c:v>254</c:v>
                </c:pt>
                <c:pt idx="1265">
                  <c:v>255</c:v>
                </c:pt>
                <c:pt idx="1266">
                  <c:v>255</c:v>
                </c:pt>
                <c:pt idx="1267">
                  <c:v>256</c:v>
                </c:pt>
                <c:pt idx="1268">
                  <c:v>256</c:v>
                </c:pt>
                <c:pt idx="1269">
                  <c:v>256</c:v>
                </c:pt>
                <c:pt idx="1270">
                  <c:v>257</c:v>
                </c:pt>
                <c:pt idx="1271">
                  <c:v>258</c:v>
                </c:pt>
                <c:pt idx="1272">
                  <c:v>258</c:v>
                </c:pt>
                <c:pt idx="1273">
                  <c:v>260</c:v>
                </c:pt>
                <c:pt idx="1274">
                  <c:v>260</c:v>
                </c:pt>
                <c:pt idx="1275">
                  <c:v>261</c:v>
                </c:pt>
                <c:pt idx="1276">
                  <c:v>261</c:v>
                </c:pt>
                <c:pt idx="1277">
                  <c:v>261</c:v>
                </c:pt>
                <c:pt idx="1278">
                  <c:v>261</c:v>
                </c:pt>
                <c:pt idx="1279">
                  <c:v>263</c:v>
                </c:pt>
                <c:pt idx="1280">
                  <c:v>263</c:v>
                </c:pt>
                <c:pt idx="1281">
                  <c:v>264</c:v>
                </c:pt>
                <c:pt idx="1282">
                  <c:v>265</c:v>
                </c:pt>
                <c:pt idx="1283">
                  <c:v>269</c:v>
                </c:pt>
                <c:pt idx="1284">
                  <c:v>269</c:v>
                </c:pt>
                <c:pt idx="1285">
                  <c:v>270</c:v>
                </c:pt>
                <c:pt idx="1286">
                  <c:v>272</c:v>
                </c:pt>
                <c:pt idx="1287">
                  <c:v>274</c:v>
                </c:pt>
                <c:pt idx="1288">
                  <c:v>275</c:v>
                </c:pt>
                <c:pt idx="1289">
                  <c:v>277</c:v>
                </c:pt>
                <c:pt idx="1290">
                  <c:v>278</c:v>
                </c:pt>
                <c:pt idx="1291">
                  <c:v>279</c:v>
                </c:pt>
                <c:pt idx="1292">
                  <c:v>280</c:v>
                </c:pt>
                <c:pt idx="1293">
                  <c:v>281</c:v>
                </c:pt>
                <c:pt idx="1294">
                  <c:v>281</c:v>
                </c:pt>
                <c:pt idx="1295">
                  <c:v>282</c:v>
                </c:pt>
                <c:pt idx="1296">
                  <c:v>283</c:v>
                </c:pt>
                <c:pt idx="1297">
                  <c:v>286</c:v>
                </c:pt>
                <c:pt idx="1298">
                  <c:v>286</c:v>
                </c:pt>
                <c:pt idx="1299">
                  <c:v>291</c:v>
                </c:pt>
                <c:pt idx="1300">
                  <c:v>292</c:v>
                </c:pt>
                <c:pt idx="1301">
                  <c:v>292</c:v>
                </c:pt>
                <c:pt idx="1302">
                  <c:v>295</c:v>
                </c:pt>
                <c:pt idx="1303">
                  <c:v>296</c:v>
                </c:pt>
                <c:pt idx="1304">
                  <c:v>296</c:v>
                </c:pt>
                <c:pt idx="1305">
                  <c:v>297</c:v>
                </c:pt>
                <c:pt idx="1306">
                  <c:v>298</c:v>
                </c:pt>
                <c:pt idx="1307">
                  <c:v>298</c:v>
                </c:pt>
                <c:pt idx="1308">
                  <c:v>299</c:v>
                </c:pt>
                <c:pt idx="1309">
                  <c:v>300</c:v>
                </c:pt>
                <c:pt idx="1310">
                  <c:v>302</c:v>
                </c:pt>
                <c:pt idx="1311">
                  <c:v>302</c:v>
                </c:pt>
                <c:pt idx="1312">
                  <c:v>302</c:v>
                </c:pt>
                <c:pt idx="1313">
                  <c:v>308</c:v>
                </c:pt>
                <c:pt idx="1314">
                  <c:v>309</c:v>
                </c:pt>
                <c:pt idx="1315">
                  <c:v>310</c:v>
                </c:pt>
                <c:pt idx="1316">
                  <c:v>311</c:v>
                </c:pt>
                <c:pt idx="1317">
                  <c:v>314</c:v>
                </c:pt>
                <c:pt idx="1318">
                  <c:v>314</c:v>
                </c:pt>
                <c:pt idx="1319">
                  <c:v>316</c:v>
                </c:pt>
                <c:pt idx="1320">
                  <c:v>316</c:v>
                </c:pt>
                <c:pt idx="1321">
                  <c:v>316</c:v>
                </c:pt>
                <c:pt idx="1322">
                  <c:v>317</c:v>
                </c:pt>
                <c:pt idx="1323">
                  <c:v>318</c:v>
                </c:pt>
                <c:pt idx="1324">
                  <c:v>318</c:v>
                </c:pt>
                <c:pt idx="1325">
                  <c:v>318</c:v>
                </c:pt>
                <c:pt idx="1326">
                  <c:v>319</c:v>
                </c:pt>
                <c:pt idx="1327">
                  <c:v>319</c:v>
                </c:pt>
                <c:pt idx="1328">
                  <c:v>323</c:v>
                </c:pt>
                <c:pt idx="1329">
                  <c:v>325</c:v>
                </c:pt>
                <c:pt idx="1330">
                  <c:v>327</c:v>
                </c:pt>
                <c:pt idx="1331">
                  <c:v>328</c:v>
                </c:pt>
                <c:pt idx="1332">
                  <c:v>328</c:v>
                </c:pt>
                <c:pt idx="1333">
                  <c:v>331</c:v>
                </c:pt>
                <c:pt idx="1334">
                  <c:v>332</c:v>
                </c:pt>
                <c:pt idx="1335">
                  <c:v>332</c:v>
                </c:pt>
                <c:pt idx="1336">
                  <c:v>334</c:v>
                </c:pt>
                <c:pt idx="1337">
                  <c:v>337</c:v>
                </c:pt>
                <c:pt idx="1338">
                  <c:v>337</c:v>
                </c:pt>
                <c:pt idx="1339">
                  <c:v>337</c:v>
                </c:pt>
                <c:pt idx="1340">
                  <c:v>338</c:v>
                </c:pt>
                <c:pt idx="1341">
                  <c:v>338</c:v>
                </c:pt>
                <c:pt idx="1342">
                  <c:v>339</c:v>
                </c:pt>
                <c:pt idx="1343">
                  <c:v>339</c:v>
                </c:pt>
                <c:pt idx="1344">
                  <c:v>339</c:v>
                </c:pt>
                <c:pt idx="1345">
                  <c:v>341</c:v>
                </c:pt>
                <c:pt idx="1346">
                  <c:v>341</c:v>
                </c:pt>
                <c:pt idx="1347">
                  <c:v>343</c:v>
                </c:pt>
                <c:pt idx="1348">
                  <c:v>343</c:v>
                </c:pt>
                <c:pt idx="1349">
                  <c:v>343</c:v>
                </c:pt>
                <c:pt idx="1350">
                  <c:v>347</c:v>
                </c:pt>
                <c:pt idx="1351">
                  <c:v>349</c:v>
                </c:pt>
                <c:pt idx="1352">
                  <c:v>349</c:v>
                </c:pt>
                <c:pt idx="1353">
                  <c:v>349</c:v>
                </c:pt>
                <c:pt idx="1354">
                  <c:v>351</c:v>
                </c:pt>
                <c:pt idx="1355">
                  <c:v>352</c:v>
                </c:pt>
                <c:pt idx="1356">
                  <c:v>354</c:v>
                </c:pt>
                <c:pt idx="1357">
                  <c:v>356</c:v>
                </c:pt>
                <c:pt idx="1358">
                  <c:v>357</c:v>
                </c:pt>
                <c:pt idx="1359">
                  <c:v>359</c:v>
                </c:pt>
                <c:pt idx="1360">
                  <c:v>361</c:v>
                </c:pt>
                <c:pt idx="1361">
                  <c:v>362</c:v>
                </c:pt>
                <c:pt idx="1362">
                  <c:v>363</c:v>
                </c:pt>
                <c:pt idx="1363">
                  <c:v>367</c:v>
                </c:pt>
                <c:pt idx="1364">
                  <c:v>367</c:v>
                </c:pt>
                <c:pt idx="1365">
                  <c:v>368</c:v>
                </c:pt>
                <c:pt idx="1366">
                  <c:v>370</c:v>
                </c:pt>
                <c:pt idx="1367">
                  <c:v>377</c:v>
                </c:pt>
                <c:pt idx="1368">
                  <c:v>381</c:v>
                </c:pt>
                <c:pt idx="1369">
                  <c:v>382</c:v>
                </c:pt>
                <c:pt idx="1370">
                  <c:v>382</c:v>
                </c:pt>
                <c:pt idx="1371">
                  <c:v>383</c:v>
                </c:pt>
                <c:pt idx="1372">
                  <c:v>384</c:v>
                </c:pt>
                <c:pt idx="1373">
                  <c:v>384</c:v>
                </c:pt>
                <c:pt idx="1374">
                  <c:v>385</c:v>
                </c:pt>
                <c:pt idx="1375">
                  <c:v>386</c:v>
                </c:pt>
                <c:pt idx="1376">
                  <c:v>388</c:v>
                </c:pt>
                <c:pt idx="1377">
                  <c:v>388</c:v>
                </c:pt>
                <c:pt idx="1378">
                  <c:v>396</c:v>
                </c:pt>
                <c:pt idx="1379">
                  <c:v>398</c:v>
                </c:pt>
                <c:pt idx="1380">
                  <c:v>399</c:v>
                </c:pt>
                <c:pt idx="1381">
                  <c:v>399</c:v>
                </c:pt>
                <c:pt idx="1382">
                  <c:v>400</c:v>
                </c:pt>
                <c:pt idx="1383">
                  <c:v>401</c:v>
                </c:pt>
                <c:pt idx="1384">
                  <c:v>405</c:v>
                </c:pt>
                <c:pt idx="1385">
                  <c:v>405</c:v>
                </c:pt>
                <c:pt idx="1386">
                  <c:v>407</c:v>
                </c:pt>
                <c:pt idx="1387">
                  <c:v>409</c:v>
                </c:pt>
                <c:pt idx="1388">
                  <c:v>409</c:v>
                </c:pt>
                <c:pt idx="1389">
                  <c:v>410</c:v>
                </c:pt>
                <c:pt idx="1390">
                  <c:v>412</c:v>
                </c:pt>
                <c:pt idx="1391">
                  <c:v>413</c:v>
                </c:pt>
                <c:pt idx="1392">
                  <c:v>414</c:v>
                </c:pt>
                <c:pt idx="1393">
                  <c:v>414</c:v>
                </c:pt>
                <c:pt idx="1394">
                  <c:v>415</c:v>
                </c:pt>
                <c:pt idx="1395">
                  <c:v>418</c:v>
                </c:pt>
                <c:pt idx="1396">
                  <c:v>418</c:v>
                </c:pt>
                <c:pt idx="1397">
                  <c:v>420</c:v>
                </c:pt>
                <c:pt idx="1398">
                  <c:v>420</c:v>
                </c:pt>
                <c:pt idx="1399">
                  <c:v>427</c:v>
                </c:pt>
                <c:pt idx="1400">
                  <c:v>428</c:v>
                </c:pt>
                <c:pt idx="1401">
                  <c:v>429</c:v>
                </c:pt>
                <c:pt idx="1402">
                  <c:v>429</c:v>
                </c:pt>
                <c:pt idx="1403">
                  <c:v>430</c:v>
                </c:pt>
                <c:pt idx="1404">
                  <c:v>432</c:v>
                </c:pt>
                <c:pt idx="1405">
                  <c:v>435</c:v>
                </c:pt>
                <c:pt idx="1406">
                  <c:v>435</c:v>
                </c:pt>
                <c:pt idx="1407">
                  <c:v>435</c:v>
                </c:pt>
                <c:pt idx="1408">
                  <c:v>438</c:v>
                </c:pt>
                <c:pt idx="1409">
                  <c:v>438</c:v>
                </c:pt>
                <c:pt idx="1410">
                  <c:v>438</c:v>
                </c:pt>
                <c:pt idx="1411">
                  <c:v>441</c:v>
                </c:pt>
                <c:pt idx="1412">
                  <c:v>446</c:v>
                </c:pt>
                <c:pt idx="1413">
                  <c:v>446</c:v>
                </c:pt>
                <c:pt idx="1414">
                  <c:v>448</c:v>
                </c:pt>
                <c:pt idx="1415">
                  <c:v>448</c:v>
                </c:pt>
                <c:pt idx="1416">
                  <c:v>449</c:v>
                </c:pt>
                <c:pt idx="1417">
                  <c:v>454</c:v>
                </c:pt>
                <c:pt idx="1418">
                  <c:v>459</c:v>
                </c:pt>
                <c:pt idx="1419">
                  <c:v>459</c:v>
                </c:pt>
                <c:pt idx="1420">
                  <c:v>462</c:v>
                </c:pt>
                <c:pt idx="1421">
                  <c:v>463</c:v>
                </c:pt>
                <c:pt idx="1422">
                  <c:v>463</c:v>
                </c:pt>
                <c:pt idx="1423">
                  <c:v>466</c:v>
                </c:pt>
                <c:pt idx="1424">
                  <c:v>468</c:v>
                </c:pt>
                <c:pt idx="1425">
                  <c:v>468</c:v>
                </c:pt>
                <c:pt idx="1426">
                  <c:v>469</c:v>
                </c:pt>
                <c:pt idx="1427">
                  <c:v>472</c:v>
                </c:pt>
                <c:pt idx="1428">
                  <c:v>474</c:v>
                </c:pt>
                <c:pt idx="1429">
                  <c:v>474</c:v>
                </c:pt>
                <c:pt idx="1430">
                  <c:v>475</c:v>
                </c:pt>
                <c:pt idx="1431">
                  <c:v>478</c:v>
                </c:pt>
                <c:pt idx="1432">
                  <c:v>480</c:v>
                </c:pt>
                <c:pt idx="1433">
                  <c:v>480</c:v>
                </c:pt>
                <c:pt idx="1434">
                  <c:v>488</c:v>
                </c:pt>
                <c:pt idx="1435">
                  <c:v>488</c:v>
                </c:pt>
                <c:pt idx="1436">
                  <c:v>489</c:v>
                </c:pt>
                <c:pt idx="1437">
                  <c:v>491</c:v>
                </c:pt>
                <c:pt idx="1438">
                  <c:v>492</c:v>
                </c:pt>
                <c:pt idx="1439">
                  <c:v>497</c:v>
                </c:pt>
                <c:pt idx="1440">
                  <c:v>498</c:v>
                </c:pt>
                <c:pt idx="1441">
                  <c:v>503</c:v>
                </c:pt>
                <c:pt idx="1442">
                  <c:v>508</c:v>
                </c:pt>
                <c:pt idx="1443">
                  <c:v>509</c:v>
                </c:pt>
                <c:pt idx="1444">
                  <c:v>520</c:v>
                </c:pt>
                <c:pt idx="1445">
                  <c:v>525</c:v>
                </c:pt>
                <c:pt idx="1446">
                  <c:v>533</c:v>
                </c:pt>
                <c:pt idx="1447">
                  <c:v>537</c:v>
                </c:pt>
                <c:pt idx="1448">
                  <c:v>538</c:v>
                </c:pt>
                <c:pt idx="1449">
                  <c:v>539</c:v>
                </c:pt>
                <c:pt idx="1450">
                  <c:v>539</c:v>
                </c:pt>
                <c:pt idx="1451">
                  <c:v>540</c:v>
                </c:pt>
                <c:pt idx="1452">
                  <c:v>544</c:v>
                </c:pt>
                <c:pt idx="1453">
                  <c:v>545</c:v>
                </c:pt>
                <c:pt idx="1454">
                  <c:v>546</c:v>
                </c:pt>
                <c:pt idx="1455">
                  <c:v>548</c:v>
                </c:pt>
                <c:pt idx="1456">
                  <c:v>548</c:v>
                </c:pt>
                <c:pt idx="1457">
                  <c:v>551</c:v>
                </c:pt>
                <c:pt idx="1458">
                  <c:v>552</c:v>
                </c:pt>
                <c:pt idx="1459">
                  <c:v>559</c:v>
                </c:pt>
                <c:pt idx="1460">
                  <c:v>566</c:v>
                </c:pt>
                <c:pt idx="1461">
                  <c:v>566</c:v>
                </c:pt>
                <c:pt idx="1462">
                  <c:v>570</c:v>
                </c:pt>
                <c:pt idx="1463">
                  <c:v>575</c:v>
                </c:pt>
                <c:pt idx="1464">
                  <c:v>578</c:v>
                </c:pt>
                <c:pt idx="1465">
                  <c:v>579</c:v>
                </c:pt>
                <c:pt idx="1466">
                  <c:v>584</c:v>
                </c:pt>
                <c:pt idx="1467">
                  <c:v>591</c:v>
                </c:pt>
                <c:pt idx="1468">
                  <c:v>592</c:v>
                </c:pt>
                <c:pt idx="1469">
                  <c:v>593</c:v>
                </c:pt>
                <c:pt idx="1470">
                  <c:v>598</c:v>
                </c:pt>
                <c:pt idx="1471">
                  <c:v>600</c:v>
                </c:pt>
                <c:pt idx="1472">
                  <c:v>602</c:v>
                </c:pt>
                <c:pt idx="1473">
                  <c:v>606</c:v>
                </c:pt>
                <c:pt idx="1474">
                  <c:v>612</c:v>
                </c:pt>
                <c:pt idx="1475">
                  <c:v>618</c:v>
                </c:pt>
                <c:pt idx="1476">
                  <c:v>620</c:v>
                </c:pt>
                <c:pt idx="1477">
                  <c:v>621</c:v>
                </c:pt>
                <c:pt idx="1478">
                  <c:v>628</c:v>
                </c:pt>
                <c:pt idx="1479">
                  <c:v>634</c:v>
                </c:pt>
                <c:pt idx="1480">
                  <c:v>641</c:v>
                </c:pt>
                <c:pt idx="1481">
                  <c:v>642</c:v>
                </c:pt>
                <c:pt idx="1482">
                  <c:v>642</c:v>
                </c:pt>
                <c:pt idx="1483">
                  <c:v>645</c:v>
                </c:pt>
                <c:pt idx="1484">
                  <c:v>645</c:v>
                </c:pt>
                <c:pt idx="1485">
                  <c:v>649</c:v>
                </c:pt>
                <c:pt idx="1486">
                  <c:v>651</c:v>
                </c:pt>
                <c:pt idx="1487">
                  <c:v>657</c:v>
                </c:pt>
                <c:pt idx="1488">
                  <c:v>665</c:v>
                </c:pt>
                <c:pt idx="1489">
                  <c:v>668</c:v>
                </c:pt>
                <c:pt idx="1490">
                  <c:v>671</c:v>
                </c:pt>
                <c:pt idx="1491">
                  <c:v>676</c:v>
                </c:pt>
                <c:pt idx="1492">
                  <c:v>678</c:v>
                </c:pt>
                <c:pt idx="1493">
                  <c:v>679</c:v>
                </c:pt>
                <c:pt idx="1494">
                  <c:v>681</c:v>
                </c:pt>
                <c:pt idx="1495">
                  <c:v>685</c:v>
                </c:pt>
                <c:pt idx="1496">
                  <c:v>687</c:v>
                </c:pt>
                <c:pt idx="1497">
                  <c:v>688</c:v>
                </c:pt>
                <c:pt idx="1498">
                  <c:v>692</c:v>
                </c:pt>
                <c:pt idx="1499">
                  <c:v>694</c:v>
                </c:pt>
                <c:pt idx="1500">
                  <c:v>696</c:v>
                </c:pt>
                <c:pt idx="1501">
                  <c:v>717</c:v>
                </c:pt>
                <c:pt idx="1502">
                  <c:v>722</c:v>
                </c:pt>
                <c:pt idx="1503">
                  <c:v>723</c:v>
                </c:pt>
                <c:pt idx="1504">
                  <c:v>727</c:v>
                </c:pt>
                <c:pt idx="1505">
                  <c:v>728</c:v>
                </c:pt>
                <c:pt idx="1506">
                  <c:v>743</c:v>
                </c:pt>
                <c:pt idx="1507">
                  <c:v>746</c:v>
                </c:pt>
                <c:pt idx="1508">
                  <c:v>748</c:v>
                </c:pt>
                <c:pt idx="1509">
                  <c:v>751</c:v>
                </c:pt>
                <c:pt idx="1510">
                  <c:v>752</c:v>
                </c:pt>
                <c:pt idx="1511">
                  <c:v>753</c:v>
                </c:pt>
                <c:pt idx="1512">
                  <c:v>755</c:v>
                </c:pt>
                <c:pt idx="1513">
                  <c:v>793</c:v>
                </c:pt>
                <c:pt idx="1514">
                  <c:v>793</c:v>
                </c:pt>
                <c:pt idx="1515">
                  <c:v>801</c:v>
                </c:pt>
                <c:pt idx="1516">
                  <c:v>803</c:v>
                </c:pt>
                <c:pt idx="1517">
                  <c:v>804</c:v>
                </c:pt>
                <c:pt idx="1518">
                  <c:v>809</c:v>
                </c:pt>
                <c:pt idx="1519">
                  <c:v>812</c:v>
                </c:pt>
                <c:pt idx="1520">
                  <c:v>814</c:v>
                </c:pt>
                <c:pt idx="1521">
                  <c:v>818</c:v>
                </c:pt>
                <c:pt idx="1522">
                  <c:v>819</c:v>
                </c:pt>
                <c:pt idx="1523">
                  <c:v>822</c:v>
                </c:pt>
                <c:pt idx="1524">
                  <c:v>823</c:v>
                </c:pt>
                <c:pt idx="1525">
                  <c:v>824</c:v>
                </c:pt>
                <c:pt idx="1526">
                  <c:v>830</c:v>
                </c:pt>
                <c:pt idx="1527">
                  <c:v>832</c:v>
                </c:pt>
                <c:pt idx="1528">
                  <c:v>835</c:v>
                </c:pt>
                <c:pt idx="1529">
                  <c:v>837</c:v>
                </c:pt>
                <c:pt idx="1530">
                  <c:v>839</c:v>
                </c:pt>
                <c:pt idx="1531">
                  <c:v>854</c:v>
                </c:pt>
                <c:pt idx="1532">
                  <c:v>864</c:v>
                </c:pt>
                <c:pt idx="1533">
                  <c:v>867</c:v>
                </c:pt>
                <c:pt idx="1534">
                  <c:v>870</c:v>
                </c:pt>
                <c:pt idx="1535">
                  <c:v>880</c:v>
                </c:pt>
                <c:pt idx="1536">
                  <c:v>900</c:v>
                </c:pt>
                <c:pt idx="1537">
                  <c:v>913</c:v>
                </c:pt>
                <c:pt idx="1538">
                  <c:v>925</c:v>
                </c:pt>
                <c:pt idx="1539">
                  <c:v>929</c:v>
                </c:pt>
                <c:pt idx="1540">
                  <c:v>935</c:v>
                </c:pt>
                <c:pt idx="1541">
                  <c:v>937</c:v>
                </c:pt>
                <c:pt idx="1542">
                  <c:v>956</c:v>
                </c:pt>
                <c:pt idx="1543">
                  <c:v>971</c:v>
                </c:pt>
                <c:pt idx="1544">
                  <c:v>974</c:v>
                </c:pt>
                <c:pt idx="1545">
                  <c:v>986</c:v>
                </c:pt>
                <c:pt idx="1546">
                  <c:v>991</c:v>
                </c:pt>
                <c:pt idx="1547">
                  <c:v>993</c:v>
                </c:pt>
                <c:pt idx="1548">
                  <c:v>1000</c:v>
                </c:pt>
                <c:pt idx="1549">
                  <c:v>1018</c:v>
                </c:pt>
                <c:pt idx="1550">
                  <c:v>1018</c:v>
                </c:pt>
                <c:pt idx="1551">
                  <c:v>1041</c:v>
                </c:pt>
                <c:pt idx="1552">
                  <c:v>1047</c:v>
                </c:pt>
                <c:pt idx="1553">
                  <c:v>1093</c:v>
                </c:pt>
                <c:pt idx="1554">
                  <c:v>1098</c:v>
                </c:pt>
                <c:pt idx="1555">
                  <c:v>1183</c:v>
                </c:pt>
                <c:pt idx="1556">
                  <c:v>1277</c:v>
                </c:pt>
              </c:numCache>
            </c:numRef>
          </c:xVal>
          <c:yVal>
            <c:numRef>
              <c:f>'Grade 7 Stu Engage by Sex'!$D$4:$D$1560</c:f>
              <c:numCache>
                <c:formatCode>General</c:formatCode>
                <c:ptCount val="1557"/>
                <c:pt idx="0">
                  <c:v>8.0949999999999994E-2</c:v>
                </c:pt>
                <c:pt idx="1">
                  <c:v>8.1030000000000005E-2</c:v>
                </c:pt>
                <c:pt idx="2">
                  <c:v>8.1199999999999994E-2</c:v>
                </c:pt>
                <c:pt idx="3">
                  <c:v>8.133E-2</c:v>
                </c:pt>
                <c:pt idx="4">
                  <c:v>8.1750000000000003E-2</c:v>
                </c:pt>
                <c:pt idx="5">
                  <c:v>8.1930000000000003E-2</c:v>
                </c:pt>
                <c:pt idx="6">
                  <c:v>8.2250000000000004E-2</c:v>
                </c:pt>
                <c:pt idx="7">
                  <c:v>8.2769999999999996E-2</c:v>
                </c:pt>
                <c:pt idx="8">
                  <c:v>8.3290000000000003E-2</c:v>
                </c:pt>
                <c:pt idx="9">
                  <c:v>8.3299999999999999E-2</c:v>
                </c:pt>
                <c:pt idx="10">
                  <c:v>8.3809999999999996E-2</c:v>
                </c:pt>
                <c:pt idx="11">
                  <c:v>8.4279999999999994E-2</c:v>
                </c:pt>
                <c:pt idx="12">
                  <c:v>8.4720000000000004E-2</c:v>
                </c:pt>
                <c:pt idx="13">
                  <c:v>8.5110000000000005E-2</c:v>
                </c:pt>
                <c:pt idx="14">
                  <c:v>8.5459999999999994E-2</c:v>
                </c:pt>
                <c:pt idx="15">
                  <c:v>8.5459999999999994E-2</c:v>
                </c:pt>
                <c:pt idx="16">
                  <c:v>8.5779999999999995E-2</c:v>
                </c:pt>
                <c:pt idx="17">
                  <c:v>8.6059999999999998E-2</c:v>
                </c:pt>
                <c:pt idx="18">
                  <c:v>8.6309999999999998E-2</c:v>
                </c:pt>
                <c:pt idx="19">
                  <c:v>8.6540000000000006E-2</c:v>
                </c:pt>
                <c:pt idx="20">
                  <c:v>8.6749999999999994E-2</c:v>
                </c:pt>
                <c:pt idx="21">
                  <c:v>8.695E-2</c:v>
                </c:pt>
                <c:pt idx="22">
                  <c:v>8.7139999999999995E-2</c:v>
                </c:pt>
                <c:pt idx="23">
                  <c:v>8.7489999999999998E-2</c:v>
                </c:pt>
                <c:pt idx="24">
                  <c:v>8.7660000000000002E-2</c:v>
                </c:pt>
                <c:pt idx="25">
                  <c:v>8.8639999999999997E-2</c:v>
                </c:pt>
                <c:pt idx="26">
                  <c:v>9.3039999999999998E-2</c:v>
                </c:pt>
                <c:pt idx="27">
                  <c:v>9.8879999999999996E-2</c:v>
                </c:pt>
                <c:pt idx="28">
                  <c:v>0.10639</c:v>
                </c:pt>
                <c:pt idx="29">
                  <c:v>0.11577</c:v>
                </c:pt>
                <c:pt idx="30">
                  <c:v>0.12720000000000001</c:v>
                </c:pt>
                <c:pt idx="31">
                  <c:v>0.14076</c:v>
                </c:pt>
                <c:pt idx="32">
                  <c:v>0.15636</c:v>
                </c:pt>
                <c:pt idx="33">
                  <c:v>0.17371</c:v>
                </c:pt>
                <c:pt idx="34">
                  <c:v>0.19223000000000001</c:v>
                </c:pt>
                <c:pt idx="35">
                  <c:v>0.21112</c:v>
                </c:pt>
                <c:pt idx="36">
                  <c:v>0.22932</c:v>
                </c:pt>
                <c:pt idx="37">
                  <c:v>0.24554999999999999</c:v>
                </c:pt>
                <c:pt idx="38">
                  <c:v>0.25872000000000001</c:v>
                </c:pt>
                <c:pt idx="39">
                  <c:v>0.26844000000000001</c:v>
                </c:pt>
                <c:pt idx="40">
                  <c:v>0.2752</c:v>
                </c:pt>
                <c:pt idx="41">
                  <c:v>0.27982000000000001</c:v>
                </c:pt>
                <c:pt idx="42">
                  <c:v>0.28300999999999998</c:v>
                </c:pt>
                <c:pt idx="43">
                  <c:v>0.28536</c:v>
                </c:pt>
                <c:pt idx="44">
                  <c:v>0.28727000000000003</c:v>
                </c:pt>
                <c:pt idx="45">
                  <c:v>0.28902</c:v>
                </c:pt>
                <c:pt idx="46">
                  <c:v>0.29075000000000001</c:v>
                </c:pt>
                <c:pt idx="47">
                  <c:v>8.1180000000000002E-2</c:v>
                </c:pt>
                <c:pt idx="48">
                  <c:v>8.1439999999999999E-2</c:v>
                </c:pt>
                <c:pt idx="49">
                  <c:v>8.1989999999999993E-2</c:v>
                </c:pt>
                <c:pt idx="50">
                  <c:v>8.2170000000000007E-2</c:v>
                </c:pt>
                <c:pt idx="51">
                  <c:v>8.3529999999999993E-2</c:v>
                </c:pt>
                <c:pt idx="52">
                  <c:v>8.405E-2</c:v>
                </c:pt>
                <c:pt idx="53">
                  <c:v>8.4529999999999994E-2</c:v>
                </c:pt>
                <c:pt idx="54">
                  <c:v>8.5709999999999995E-2</c:v>
                </c:pt>
                <c:pt idx="55">
                  <c:v>8.6029999999999995E-2</c:v>
                </c:pt>
                <c:pt idx="56">
                  <c:v>8.8900000000000007E-2</c:v>
                </c:pt>
                <c:pt idx="57">
                  <c:v>9.3299999999999994E-2</c:v>
                </c:pt>
                <c:pt idx="58">
                  <c:v>9.9159999999999998E-2</c:v>
                </c:pt>
                <c:pt idx="59">
                  <c:v>0.10668999999999999</c:v>
                </c:pt>
                <c:pt idx="60">
                  <c:v>0.11609999999999999</c:v>
                </c:pt>
                <c:pt idx="61">
                  <c:v>0.12755</c:v>
                </c:pt>
                <c:pt idx="62">
                  <c:v>0.17416000000000001</c:v>
                </c:pt>
                <c:pt idx="63">
                  <c:v>0.22988</c:v>
                </c:pt>
                <c:pt idx="64">
                  <c:v>0.24614</c:v>
                </c:pt>
                <c:pt idx="65">
                  <c:v>0.25931999999999999</c:v>
                </c:pt>
                <c:pt idx="66">
                  <c:v>0.26906000000000002</c:v>
                </c:pt>
                <c:pt idx="67">
                  <c:v>0.27582000000000001</c:v>
                </c:pt>
                <c:pt idx="68">
                  <c:v>0.28044999999999998</c:v>
                </c:pt>
                <c:pt idx="69">
                  <c:v>0.28365000000000001</c:v>
                </c:pt>
                <c:pt idx="70">
                  <c:v>0.28599999999999998</c:v>
                </c:pt>
                <c:pt idx="71">
                  <c:v>8.1420000000000006E-2</c:v>
                </c:pt>
                <c:pt idx="72">
                  <c:v>8.1500000000000003E-2</c:v>
                </c:pt>
                <c:pt idx="73">
                  <c:v>8.1670000000000006E-2</c:v>
                </c:pt>
                <c:pt idx="74">
                  <c:v>8.2400000000000001E-2</c:v>
                </c:pt>
                <c:pt idx="75">
                  <c:v>8.3769999999999997E-2</c:v>
                </c:pt>
                <c:pt idx="76">
                  <c:v>8.4290000000000004E-2</c:v>
                </c:pt>
                <c:pt idx="77">
                  <c:v>8.5599999999999996E-2</c:v>
                </c:pt>
                <c:pt idx="78">
                  <c:v>8.5949999999999999E-2</c:v>
                </c:pt>
                <c:pt idx="79">
                  <c:v>8.6269999999999999E-2</c:v>
                </c:pt>
                <c:pt idx="80">
                  <c:v>8.9149999999999993E-2</c:v>
                </c:pt>
                <c:pt idx="81">
                  <c:v>9.357E-2</c:v>
                </c:pt>
                <c:pt idx="82">
                  <c:v>9.9449999999999997E-2</c:v>
                </c:pt>
                <c:pt idx="83">
                  <c:v>0.10699</c:v>
                </c:pt>
                <c:pt idx="84">
                  <c:v>0.17460999999999999</c:v>
                </c:pt>
                <c:pt idx="85">
                  <c:v>0.19320999999999999</c:v>
                </c:pt>
                <c:pt idx="86">
                  <c:v>0.23043</c:v>
                </c:pt>
                <c:pt idx="87">
                  <c:v>0.25991999999999998</c:v>
                </c:pt>
                <c:pt idx="88">
                  <c:v>0.26967999999999998</c:v>
                </c:pt>
                <c:pt idx="89">
                  <c:v>0.27644999999999997</c:v>
                </c:pt>
                <c:pt idx="90">
                  <c:v>0.28428999999999999</c:v>
                </c:pt>
                <c:pt idx="91">
                  <c:v>8.165E-2</c:v>
                </c:pt>
                <c:pt idx="92">
                  <c:v>8.1729999999999997E-2</c:v>
                </c:pt>
                <c:pt idx="93">
                  <c:v>8.2470000000000002E-2</c:v>
                </c:pt>
                <c:pt idx="94">
                  <c:v>8.2640000000000005E-2</c:v>
                </c:pt>
                <c:pt idx="95">
                  <c:v>8.2960000000000006E-2</c:v>
                </c:pt>
                <c:pt idx="96">
                  <c:v>8.3489999999999995E-2</c:v>
                </c:pt>
                <c:pt idx="97">
                  <c:v>8.4010000000000001E-2</c:v>
                </c:pt>
                <c:pt idx="98">
                  <c:v>8.4540000000000004E-2</c:v>
                </c:pt>
                <c:pt idx="99">
                  <c:v>8.6199999999999999E-2</c:v>
                </c:pt>
                <c:pt idx="100">
                  <c:v>8.652E-2</c:v>
                </c:pt>
                <c:pt idx="101">
                  <c:v>8.9410000000000003E-2</c:v>
                </c:pt>
                <c:pt idx="102">
                  <c:v>9.9729999999999999E-2</c:v>
                </c:pt>
                <c:pt idx="103">
                  <c:v>0.10729</c:v>
                </c:pt>
                <c:pt idx="104">
                  <c:v>0.15759999999999999</c:v>
                </c:pt>
                <c:pt idx="105">
                  <c:v>0.17505999999999999</c:v>
                </c:pt>
                <c:pt idx="106">
                  <c:v>0.23099</c:v>
                </c:pt>
                <c:pt idx="107">
                  <c:v>0.24731</c:v>
                </c:pt>
                <c:pt idx="108">
                  <c:v>0.26052999999999998</c:v>
                </c:pt>
                <c:pt idx="109">
                  <c:v>0.27029999999999998</c:v>
                </c:pt>
                <c:pt idx="110">
                  <c:v>0.27707999999999999</c:v>
                </c:pt>
                <c:pt idx="111">
                  <c:v>0.28172999999999998</c:v>
                </c:pt>
                <c:pt idx="112">
                  <c:v>0.28493000000000002</c:v>
                </c:pt>
                <c:pt idx="113">
                  <c:v>0.28728999999999999</c:v>
                </c:pt>
                <c:pt idx="114">
                  <c:v>8.1890000000000004E-2</c:v>
                </c:pt>
                <c:pt idx="115">
                  <c:v>8.1970000000000001E-2</c:v>
                </c:pt>
                <c:pt idx="116">
                  <c:v>8.2269999999999996E-2</c:v>
                </c:pt>
                <c:pt idx="117">
                  <c:v>8.2699999999999996E-2</c:v>
                </c:pt>
                <c:pt idx="118">
                  <c:v>8.3729999999999999E-2</c:v>
                </c:pt>
                <c:pt idx="119">
                  <c:v>8.4260000000000002E-2</c:v>
                </c:pt>
                <c:pt idx="120">
                  <c:v>8.4779999999999994E-2</c:v>
                </c:pt>
                <c:pt idx="121">
                  <c:v>8.5699999999999998E-2</c:v>
                </c:pt>
                <c:pt idx="122">
                  <c:v>8.6449999999999999E-2</c:v>
                </c:pt>
                <c:pt idx="123">
                  <c:v>8.9660000000000004E-2</c:v>
                </c:pt>
                <c:pt idx="124">
                  <c:v>9.4109999999999999E-2</c:v>
                </c:pt>
                <c:pt idx="125">
                  <c:v>0.10001</c:v>
                </c:pt>
                <c:pt idx="126">
                  <c:v>0.24789</c:v>
                </c:pt>
                <c:pt idx="127">
                  <c:v>0.26113999999999998</c:v>
                </c:pt>
                <c:pt idx="128">
                  <c:v>0.27091999999999999</c:v>
                </c:pt>
                <c:pt idx="129">
                  <c:v>0.27771000000000001</c:v>
                </c:pt>
                <c:pt idx="130">
                  <c:v>0.28556999999999999</c:v>
                </c:pt>
                <c:pt idx="131">
                  <c:v>0.28793000000000002</c:v>
                </c:pt>
                <c:pt idx="132">
                  <c:v>8.2119999999999999E-2</c:v>
                </c:pt>
                <c:pt idx="133">
                  <c:v>8.2210000000000005E-2</c:v>
                </c:pt>
                <c:pt idx="134">
                  <c:v>8.3119999999999999E-2</c:v>
                </c:pt>
                <c:pt idx="135">
                  <c:v>8.3970000000000003E-2</c:v>
                </c:pt>
                <c:pt idx="136">
                  <c:v>8.4500000000000006E-2</c:v>
                </c:pt>
                <c:pt idx="137">
                  <c:v>8.5510000000000003E-2</c:v>
                </c:pt>
                <c:pt idx="138">
                  <c:v>8.5940000000000003E-2</c:v>
                </c:pt>
                <c:pt idx="139">
                  <c:v>8.6699999999999999E-2</c:v>
                </c:pt>
                <c:pt idx="140">
                  <c:v>8.992E-2</c:v>
                </c:pt>
                <c:pt idx="141">
                  <c:v>9.4369999999999996E-2</c:v>
                </c:pt>
                <c:pt idx="142">
                  <c:v>0.10029</c:v>
                </c:pt>
                <c:pt idx="143">
                  <c:v>0.11738999999999999</c:v>
                </c:pt>
                <c:pt idx="144">
                  <c:v>0.17596999999999999</c:v>
                </c:pt>
                <c:pt idx="145">
                  <c:v>0.21375</c:v>
                </c:pt>
                <c:pt idx="146">
                  <c:v>0.23211000000000001</c:v>
                </c:pt>
                <c:pt idx="147">
                  <c:v>0.26173999999999997</c:v>
                </c:pt>
                <c:pt idx="148">
                  <c:v>0.28299999999999997</c:v>
                </c:pt>
                <c:pt idx="149">
                  <c:v>0.28621000000000002</c:v>
                </c:pt>
                <c:pt idx="150">
                  <c:v>0.29226000000000002</c:v>
                </c:pt>
                <c:pt idx="151">
                  <c:v>8.2360000000000003E-2</c:v>
                </c:pt>
                <c:pt idx="152">
                  <c:v>8.2439999999999999E-2</c:v>
                </c:pt>
                <c:pt idx="153">
                  <c:v>8.2619999999999999E-2</c:v>
                </c:pt>
                <c:pt idx="154">
                  <c:v>8.2750000000000004E-2</c:v>
                </c:pt>
                <c:pt idx="155">
                  <c:v>8.3180000000000004E-2</c:v>
                </c:pt>
                <c:pt idx="156">
                  <c:v>8.3360000000000004E-2</c:v>
                </c:pt>
                <c:pt idx="157">
                  <c:v>8.4209999999999993E-2</c:v>
                </c:pt>
                <c:pt idx="158">
                  <c:v>8.5269999999999999E-2</c:v>
                </c:pt>
                <c:pt idx="159">
                  <c:v>8.5750000000000007E-2</c:v>
                </c:pt>
                <c:pt idx="160">
                  <c:v>8.659E-2</c:v>
                </c:pt>
                <c:pt idx="161">
                  <c:v>9.4640000000000002E-2</c:v>
                </c:pt>
                <c:pt idx="162">
                  <c:v>0.10058</c:v>
                </c:pt>
                <c:pt idx="163">
                  <c:v>0.14305000000000001</c:v>
                </c:pt>
                <c:pt idx="164">
                  <c:v>0.24907000000000001</c:v>
                </c:pt>
                <c:pt idx="165">
                  <c:v>0.26235000000000003</c:v>
                </c:pt>
                <c:pt idx="166">
                  <c:v>0.28364</c:v>
                </c:pt>
                <c:pt idx="167">
                  <c:v>0.28921999999999998</c:v>
                </c:pt>
                <c:pt idx="168">
                  <c:v>8.2680000000000003E-2</c:v>
                </c:pt>
                <c:pt idx="169">
                  <c:v>8.3419999999999994E-2</c:v>
                </c:pt>
                <c:pt idx="170">
                  <c:v>8.3599999999999994E-2</c:v>
                </c:pt>
                <c:pt idx="171">
                  <c:v>8.6830000000000004E-2</c:v>
                </c:pt>
                <c:pt idx="172">
                  <c:v>8.7190000000000004E-2</c:v>
                </c:pt>
                <c:pt idx="173">
                  <c:v>9.0429999999999996E-2</c:v>
                </c:pt>
                <c:pt idx="174">
                  <c:v>9.4909999999999994E-2</c:v>
                </c:pt>
                <c:pt idx="175">
                  <c:v>0.10086000000000001</c:v>
                </c:pt>
                <c:pt idx="176">
                  <c:v>0.1085</c:v>
                </c:pt>
                <c:pt idx="177">
                  <c:v>0.23322999999999999</c:v>
                </c:pt>
                <c:pt idx="178">
                  <c:v>0.28427000000000002</c:v>
                </c:pt>
                <c:pt idx="179">
                  <c:v>0.28749999999999998</c:v>
                </c:pt>
                <c:pt idx="180">
                  <c:v>8.2839999999999997E-2</c:v>
                </c:pt>
                <c:pt idx="181">
                  <c:v>8.3099999999999993E-2</c:v>
                </c:pt>
                <c:pt idx="182">
                  <c:v>8.3220000000000002E-2</c:v>
                </c:pt>
                <c:pt idx="183">
                  <c:v>8.4159999999999999E-2</c:v>
                </c:pt>
                <c:pt idx="184">
                  <c:v>8.5239999999999996E-2</c:v>
                </c:pt>
                <c:pt idx="185">
                  <c:v>9.0690000000000007E-2</c:v>
                </c:pt>
                <c:pt idx="186">
                  <c:v>0.10115</c:v>
                </c:pt>
                <c:pt idx="187">
                  <c:v>0.11837</c:v>
                </c:pt>
                <c:pt idx="188">
                  <c:v>0.13002</c:v>
                </c:pt>
                <c:pt idx="189">
                  <c:v>0.21534</c:v>
                </c:pt>
                <c:pt idx="190">
                  <c:v>0.25024000000000002</c:v>
                </c:pt>
                <c:pt idx="191">
                  <c:v>0.26356000000000002</c:v>
                </c:pt>
                <c:pt idx="192">
                  <c:v>0.27339999999999998</c:v>
                </c:pt>
                <c:pt idx="193">
                  <c:v>0.29050999999999999</c:v>
                </c:pt>
                <c:pt idx="194">
                  <c:v>8.3330000000000001E-2</c:v>
                </c:pt>
                <c:pt idx="195">
                  <c:v>8.3460000000000006E-2</c:v>
                </c:pt>
                <c:pt idx="196">
                  <c:v>8.4080000000000002E-2</c:v>
                </c:pt>
                <c:pt idx="197">
                  <c:v>9.0950000000000003E-2</c:v>
                </c:pt>
                <c:pt idx="198">
                  <c:v>9.5449999999999993E-2</c:v>
                </c:pt>
                <c:pt idx="199">
                  <c:v>0.10911</c:v>
                </c:pt>
                <c:pt idx="200">
                  <c:v>0.1187</c:v>
                </c:pt>
                <c:pt idx="201">
                  <c:v>0.17780000000000001</c:v>
                </c:pt>
                <c:pt idx="202">
                  <c:v>0.25083</c:v>
                </c:pt>
                <c:pt idx="203">
                  <c:v>0.26417000000000002</c:v>
                </c:pt>
                <c:pt idx="204">
                  <c:v>0.27401999999999999</c:v>
                </c:pt>
                <c:pt idx="205">
                  <c:v>0.28087000000000001</c:v>
                </c:pt>
                <c:pt idx="206">
                  <c:v>0.28555000000000003</c:v>
                </c:pt>
                <c:pt idx="207">
                  <c:v>0.28877999999999998</c:v>
                </c:pt>
                <c:pt idx="208">
                  <c:v>0.29115000000000002</c:v>
                </c:pt>
                <c:pt idx="209">
                  <c:v>0.29308000000000001</c:v>
                </c:pt>
                <c:pt idx="210">
                  <c:v>0.29486000000000001</c:v>
                </c:pt>
                <c:pt idx="211">
                  <c:v>8.3390000000000006E-2</c:v>
                </c:pt>
                <c:pt idx="212">
                  <c:v>8.4650000000000003E-2</c:v>
                </c:pt>
                <c:pt idx="213">
                  <c:v>8.7580000000000005E-2</c:v>
                </c:pt>
                <c:pt idx="214">
                  <c:v>8.8270000000000001E-2</c:v>
                </c:pt>
                <c:pt idx="215">
                  <c:v>0.10170999999999999</c:v>
                </c:pt>
                <c:pt idx="216">
                  <c:v>0.11903</c:v>
                </c:pt>
                <c:pt idx="217">
                  <c:v>0.21639</c:v>
                </c:pt>
                <c:pt idx="218">
                  <c:v>0.23491000000000001</c:v>
                </c:pt>
                <c:pt idx="219">
                  <c:v>0.28619</c:v>
                </c:pt>
                <c:pt idx="220">
                  <c:v>0.29372999999999999</c:v>
                </c:pt>
                <c:pt idx="221">
                  <c:v>8.3940000000000001E-2</c:v>
                </c:pt>
                <c:pt idx="222">
                  <c:v>8.4889999999999993E-2</c:v>
                </c:pt>
                <c:pt idx="223">
                  <c:v>8.5430000000000006E-2</c:v>
                </c:pt>
                <c:pt idx="224">
                  <c:v>8.7429999999999994E-2</c:v>
                </c:pt>
                <c:pt idx="225">
                  <c:v>8.8190000000000004E-2</c:v>
                </c:pt>
                <c:pt idx="226">
                  <c:v>9.1469999999999996E-2</c:v>
                </c:pt>
                <c:pt idx="227">
                  <c:v>9.5990000000000006E-2</c:v>
                </c:pt>
                <c:pt idx="228">
                  <c:v>0.10972</c:v>
                </c:pt>
                <c:pt idx="229">
                  <c:v>0.13108</c:v>
                </c:pt>
                <c:pt idx="230">
                  <c:v>0.19764999999999999</c:v>
                </c:pt>
                <c:pt idx="231">
                  <c:v>0.252</c:v>
                </c:pt>
                <c:pt idx="232">
                  <c:v>0.26538</c:v>
                </c:pt>
                <c:pt idx="233">
                  <c:v>0.27527000000000001</c:v>
                </c:pt>
                <c:pt idx="234">
                  <c:v>0.28682000000000002</c:v>
                </c:pt>
                <c:pt idx="235">
                  <c:v>0.29437999999999998</c:v>
                </c:pt>
                <c:pt idx="236">
                  <c:v>8.405E-2</c:v>
                </c:pt>
                <c:pt idx="237">
                  <c:v>8.5669999999999996E-2</c:v>
                </c:pt>
                <c:pt idx="238">
                  <c:v>8.6199999999999999E-2</c:v>
                </c:pt>
                <c:pt idx="239">
                  <c:v>8.8440000000000005E-2</c:v>
                </c:pt>
                <c:pt idx="240">
                  <c:v>0.19814000000000001</c:v>
                </c:pt>
                <c:pt idx="241">
                  <c:v>0.21745</c:v>
                </c:pt>
                <c:pt idx="242">
                  <c:v>0.29070000000000001</c:v>
                </c:pt>
                <c:pt idx="243">
                  <c:v>0.29502</c:v>
                </c:pt>
                <c:pt idx="244">
                  <c:v>8.4110000000000004E-2</c:v>
                </c:pt>
                <c:pt idx="245">
                  <c:v>8.5040000000000004E-2</c:v>
                </c:pt>
                <c:pt idx="246">
                  <c:v>8.591E-2</c:v>
                </c:pt>
                <c:pt idx="247">
                  <c:v>8.6989999999999998E-2</c:v>
                </c:pt>
                <c:pt idx="248">
                  <c:v>8.8690000000000005E-2</c:v>
                </c:pt>
                <c:pt idx="249">
                  <c:v>9.6530000000000005E-2</c:v>
                </c:pt>
                <c:pt idx="250">
                  <c:v>0.12001000000000001</c:v>
                </c:pt>
                <c:pt idx="251">
                  <c:v>0.23658999999999999</c:v>
                </c:pt>
                <c:pt idx="252">
                  <c:v>0.2666</c:v>
                </c:pt>
                <c:pt idx="253">
                  <c:v>0.27650999999999998</c:v>
                </c:pt>
                <c:pt idx="254">
                  <c:v>0.28809000000000001</c:v>
                </c:pt>
                <c:pt idx="255">
                  <c:v>0.29133999999999999</c:v>
                </c:pt>
                <c:pt idx="256">
                  <c:v>0.29372999999999999</c:v>
                </c:pt>
                <c:pt idx="257">
                  <c:v>8.4349999999999994E-2</c:v>
                </c:pt>
                <c:pt idx="258">
                  <c:v>8.4529999999999994E-2</c:v>
                </c:pt>
                <c:pt idx="259">
                  <c:v>8.4659999999999999E-2</c:v>
                </c:pt>
                <c:pt idx="260">
                  <c:v>8.5279999999999995E-2</c:v>
                </c:pt>
                <c:pt idx="261">
                  <c:v>8.6690000000000003E-2</c:v>
                </c:pt>
                <c:pt idx="262">
                  <c:v>8.6699999999999999E-2</c:v>
                </c:pt>
                <c:pt idx="263">
                  <c:v>8.8940000000000005E-2</c:v>
                </c:pt>
                <c:pt idx="264">
                  <c:v>9.0289999999999995E-2</c:v>
                </c:pt>
                <c:pt idx="265">
                  <c:v>9.2240000000000003E-2</c:v>
                </c:pt>
                <c:pt idx="266">
                  <c:v>0.21851000000000001</c:v>
                </c:pt>
                <c:pt idx="267">
                  <c:v>0.23715</c:v>
                </c:pt>
                <c:pt idx="268">
                  <c:v>0.25374999999999998</c:v>
                </c:pt>
                <c:pt idx="269">
                  <c:v>0.29437000000000002</c:v>
                </c:pt>
                <c:pt idx="270">
                  <c:v>0.29631000000000002</c:v>
                </c:pt>
                <c:pt idx="271">
                  <c:v>8.4589999999999999E-2</c:v>
                </c:pt>
                <c:pt idx="272">
                  <c:v>8.4769999999999998E-2</c:v>
                </c:pt>
                <c:pt idx="273">
                  <c:v>8.5339999999999999E-2</c:v>
                </c:pt>
                <c:pt idx="274">
                  <c:v>8.9190000000000005E-2</c:v>
                </c:pt>
                <c:pt idx="275">
                  <c:v>9.7070000000000004E-2</c:v>
                </c:pt>
                <c:pt idx="276">
                  <c:v>0.11093</c:v>
                </c:pt>
                <c:pt idx="277">
                  <c:v>0.23771</c:v>
                </c:pt>
                <c:pt idx="278">
                  <c:v>0.28464</c:v>
                </c:pt>
                <c:pt idx="279">
                  <c:v>0.28936000000000001</c:v>
                </c:pt>
                <c:pt idx="280">
                  <c:v>0.29261999999999999</c:v>
                </c:pt>
                <c:pt idx="281">
                  <c:v>0.29500999999999999</c:v>
                </c:pt>
                <c:pt idx="282">
                  <c:v>8.4820000000000007E-2</c:v>
                </c:pt>
                <c:pt idx="283">
                  <c:v>8.5000000000000006E-2</c:v>
                </c:pt>
                <c:pt idx="284">
                  <c:v>8.5760000000000003E-2</c:v>
                </c:pt>
                <c:pt idx="285">
                  <c:v>8.8669999999999999E-2</c:v>
                </c:pt>
                <c:pt idx="286">
                  <c:v>9.7339999999999996E-2</c:v>
                </c:pt>
                <c:pt idx="287">
                  <c:v>0.11123</c:v>
                </c:pt>
                <c:pt idx="288">
                  <c:v>0.12098</c:v>
                </c:pt>
                <c:pt idx="289">
                  <c:v>0.29565000000000002</c:v>
                </c:pt>
                <c:pt idx="290">
                  <c:v>8.5059999999999997E-2</c:v>
                </c:pt>
                <c:pt idx="291">
                  <c:v>8.5999999999999993E-2</c:v>
                </c:pt>
                <c:pt idx="292">
                  <c:v>8.7440000000000004E-2</c:v>
                </c:pt>
                <c:pt idx="293">
                  <c:v>8.8919999999999999E-2</c:v>
                </c:pt>
                <c:pt idx="294">
                  <c:v>9.0590000000000004E-2</c:v>
                </c:pt>
                <c:pt idx="295">
                  <c:v>0.11154</c:v>
                </c:pt>
                <c:pt idx="296">
                  <c:v>0.14729</c:v>
                </c:pt>
                <c:pt idx="297">
                  <c:v>0.23882</c:v>
                </c:pt>
                <c:pt idx="298">
                  <c:v>0.2555</c:v>
                </c:pt>
                <c:pt idx="299">
                  <c:v>0.26901000000000003</c:v>
                </c:pt>
                <c:pt idx="300">
                  <c:v>0.27897</c:v>
                </c:pt>
                <c:pt idx="301">
                  <c:v>0.29061999999999999</c:v>
                </c:pt>
                <c:pt idx="302">
                  <c:v>0.29629</c:v>
                </c:pt>
                <c:pt idx="303">
                  <c:v>8.5209999999999994E-2</c:v>
                </c:pt>
                <c:pt idx="304">
                  <c:v>8.6059999999999998E-2</c:v>
                </c:pt>
                <c:pt idx="305">
                  <c:v>8.6580000000000004E-2</c:v>
                </c:pt>
                <c:pt idx="306">
                  <c:v>8.9940000000000006E-2</c:v>
                </c:pt>
                <c:pt idx="307">
                  <c:v>9.7879999999999995E-2</c:v>
                </c:pt>
                <c:pt idx="308">
                  <c:v>0.13355</c:v>
                </c:pt>
                <c:pt idx="309">
                  <c:v>0.14767</c:v>
                </c:pt>
                <c:pt idx="310">
                  <c:v>0.23937</c:v>
                </c:pt>
                <c:pt idx="311">
                  <c:v>0.26961000000000002</c:v>
                </c:pt>
                <c:pt idx="312">
                  <c:v>0.27959000000000001</c:v>
                </c:pt>
                <c:pt idx="313">
                  <c:v>0.29125000000000001</c:v>
                </c:pt>
                <c:pt idx="314">
                  <c:v>8.5449999999999998E-2</c:v>
                </c:pt>
                <c:pt idx="315">
                  <c:v>8.5540000000000005E-2</c:v>
                </c:pt>
                <c:pt idx="316">
                  <c:v>8.5720000000000005E-2</c:v>
                </c:pt>
                <c:pt idx="317">
                  <c:v>8.6480000000000001E-2</c:v>
                </c:pt>
                <c:pt idx="318">
                  <c:v>8.7910000000000002E-2</c:v>
                </c:pt>
                <c:pt idx="319">
                  <c:v>8.7919999999999998E-2</c:v>
                </c:pt>
                <c:pt idx="320">
                  <c:v>9.0190000000000006E-2</c:v>
                </c:pt>
                <c:pt idx="321">
                  <c:v>9.8140000000000005E-2</c:v>
                </c:pt>
                <c:pt idx="322">
                  <c:v>0.20157</c:v>
                </c:pt>
                <c:pt idx="323">
                  <c:v>0.25666</c:v>
                </c:pt>
                <c:pt idx="324">
                  <c:v>0.27021000000000001</c:v>
                </c:pt>
                <c:pt idx="325">
                  <c:v>0.2802</c:v>
                </c:pt>
                <c:pt idx="326">
                  <c:v>0.29515000000000002</c:v>
                </c:pt>
                <c:pt idx="327">
                  <c:v>8.5769999999999999E-2</c:v>
                </c:pt>
                <c:pt idx="328">
                  <c:v>8.5959999999999995E-2</c:v>
                </c:pt>
                <c:pt idx="329">
                  <c:v>8.6540000000000006E-2</c:v>
                </c:pt>
                <c:pt idx="330">
                  <c:v>8.6720000000000005E-2</c:v>
                </c:pt>
                <c:pt idx="331">
                  <c:v>8.8150000000000006E-2</c:v>
                </c:pt>
                <c:pt idx="332">
                  <c:v>8.8160000000000002E-2</c:v>
                </c:pt>
                <c:pt idx="333">
                  <c:v>8.8700000000000001E-2</c:v>
                </c:pt>
                <c:pt idx="334">
                  <c:v>8.9200000000000002E-2</c:v>
                </c:pt>
                <c:pt idx="335">
                  <c:v>9.0440000000000006E-2</c:v>
                </c:pt>
                <c:pt idx="336">
                  <c:v>9.3789999999999998E-2</c:v>
                </c:pt>
                <c:pt idx="337">
                  <c:v>0.11244</c:v>
                </c:pt>
                <c:pt idx="338">
                  <c:v>0.14843000000000001</c:v>
                </c:pt>
                <c:pt idx="339">
                  <c:v>0.25724000000000002</c:v>
                </c:pt>
                <c:pt idx="340">
                  <c:v>0.27079999999999999</c:v>
                </c:pt>
                <c:pt idx="341">
                  <c:v>0.29249999999999998</c:v>
                </c:pt>
                <c:pt idx="342">
                  <c:v>0.29577999999999999</c:v>
                </c:pt>
                <c:pt idx="343">
                  <c:v>0.30014999999999997</c:v>
                </c:pt>
                <c:pt idx="344">
                  <c:v>8.5919999999999996E-2</c:v>
                </c:pt>
                <c:pt idx="345">
                  <c:v>8.6779999999999996E-2</c:v>
                </c:pt>
                <c:pt idx="346">
                  <c:v>8.6959999999999996E-2</c:v>
                </c:pt>
                <c:pt idx="347">
                  <c:v>8.8410000000000002E-2</c:v>
                </c:pt>
                <c:pt idx="348">
                  <c:v>8.8940000000000005E-2</c:v>
                </c:pt>
                <c:pt idx="349">
                  <c:v>8.9899999999999994E-2</c:v>
                </c:pt>
                <c:pt idx="350">
                  <c:v>9.0310000000000001E-2</c:v>
                </c:pt>
                <c:pt idx="351">
                  <c:v>9.0690000000000007E-2</c:v>
                </c:pt>
                <c:pt idx="352">
                  <c:v>9.8680000000000004E-2</c:v>
                </c:pt>
                <c:pt idx="353">
                  <c:v>0.13461000000000001</c:v>
                </c:pt>
                <c:pt idx="354">
                  <c:v>0.14882000000000001</c:v>
                </c:pt>
                <c:pt idx="355">
                  <c:v>0.25780999999999998</c:v>
                </c:pt>
                <c:pt idx="356">
                  <c:v>0.27139999999999997</c:v>
                </c:pt>
                <c:pt idx="357">
                  <c:v>0.28142</c:v>
                </c:pt>
                <c:pt idx="358">
                  <c:v>0.29313</c:v>
                </c:pt>
                <c:pt idx="359">
                  <c:v>0.29641000000000001</c:v>
                </c:pt>
                <c:pt idx="360">
                  <c:v>8.6430000000000007E-2</c:v>
                </c:pt>
                <c:pt idx="361">
                  <c:v>8.7010000000000004E-2</c:v>
                </c:pt>
                <c:pt idx="362">
                  <c:v>8.8090000000000002E-2</c:v>
                </c:pt>
                <c:pt idx="363">
                  <c:v>8.8639999999999997E-2</c:v>
                </c:pt>
                <c:pt idx="364">
                  <c:v>9.0560000000000002E-2</c:v>
                </c:pt>
                <c:pt idx="365">
                  <c:v>9.0929999999999997E-2</c:v>
                </c:pt>
                <c:pt idx="366">
                  <c:v>9.1569999999999999E-2</c:v>
                </c:pt>
                <c:pt idx="367">
                  <c:v>9.8949999999999996E-2</c:v>
                </c:pt>
                <c:pt idx="368">
                  <c:v>0.13496</c:v>
                </c:pt>
                <c:pt idx="369">
                  <c:v>0.1492</c:v>
                </c:pt>
                <c:pt idx="370">
                  <c:v>0.24157999999999999</c:v>
                </c:pt>
                <c:pt idx="371">
                  <c:v>0.25839000000000001</c:v>
                </c:pt>
                <c:pt idx="372">
                  <c:v>0.27199000000000001</c:v>
                </c:pt>
                <c:pt idx="373">
                  <c:v>0.28201999999999999</c:v>
                </c:pt>
                <c:pt idx="374">
                  <c:v>0.29703000000000002</c:v>
                </c:pt>
                <c:pt idx="375">
                  <c:v>0.29944999999999999</c:v>
                </c:pt>
                <c:pt idx="376">
                  <c:v>8.6660000000000001E-2</c:v>
                </c:pt>
                <c:pt idx="377">
                  <c:v>8.7249999999999994E-2</c:v>
                </c:pt>
                <c:pt idx="378">
                  <c:v>8.7770000000000001E-2</c:v>
                </c:pt>
                <c:pt idx="379">
                  <c:v>8.8330000000000006E-2</c:v>
                </c:pt>
                <c:pt idx="380">
                  <c:v>8.8880000000000001E-2</c:v>
                </c:pt>
                <c:pt idx="381">
                  <c:v>9.0389999999999998E-2</c:v>
                </c:pt>
                <c:pt idx="382">
                  <c:v>9.0810000000000002E-2</c:v>
                </c:pt>
                <c:pt idx="383">
                  <c:v>9.1179999999999997E-2</c:v>
                </c:pt>
                <c:pt idx="384">
                  <c:v>9.1179999999999997E-2</c:v>
                </c:pt>
                <c:pt idx="385">
                  <c:v>9.4549999999999995E-2</c:v>
                </c:pt>
                <c:pt idx="386">
                  <c:v>9.9210000000000007E-2</c:v>
                </c:pt>
                <c:pt idx="387">
                  <c:v>0.11334</c:v>
                </c:pt>
                <c:pt idx="388">
                  <c:v>0.12325</c:v>
                </c:pt>
                <c:pt idx="389">
                  <c:v>0.14957000000000001</c:v>
                </c:pt>
                <c:pt idx="390">
                  <c:v>0.18415000000000001</c:v>
                </c:pt>
                <c:pt idx="391">
                  <c:v>0.20351</c:v>
                </c:pt>
                <c:pt idx="392">
                  <c:v>0.22320000000000001</c:v>
                </c:pt>
                <c:pt idx="393">
                  <c:v>0.25896000000000002</c:v>
                </c:pt>
                <c:pt idx="394">
                  <c:v>0.27257999999999999</c:v>
                </c:pt>
                <c:pt idx="395">
                  <c:v>0.28960000000000002</c:v>
                </c:pt>
                <c:pt idx="396">
                  <c:v>0.29437000000000002</c:v>
                </c:pt>
                <c:pt idx="397">
                  <c:v>0.29765999999999998</c:v>
                </c:pt>
                <c:pt idx="398">
                  <c:v>0.30203999999999998</c:v>
                </c:pt>
                <c:pt idx="399">
                  <c:v>8.6629999999999999E-2</c:v>
                </c:pt>
                <c:pt idx="400">
                  <c:v>8.6709999999999995E-2</c:v>
                </c:pt>
                <c:pt idx="401">
                  <c:v>8.6900000000000005E-2</c:v>
                </c:pt>
                <c:pt idx="402">
                  <c:v>8.7029999999999996E-2</c:v>
                </c:pt>
                <c:pt idx="403">
                  <c:v>8.7489999999999998E-2</c:v>
                </c:pt>
                <c:pt idx="404">
                  <c:v>8.7669999999999998E-2</c:v>
                </c:pt>
                <c:pt idx="405">
                  <c:v>8.8010000000000005E-2</c:v>
                </c:pt>
                <c:pt idx="406">
                  <c:v>8.8569999999999996E-2</c:v>
                </c:pt>
                <c:pt idx="407">
                  <c:v>8.9120000000000005E-2</c:v>
                </c:pt>
                <c:pt idx="408">
                  <c:v>8.9130000000000001E-2</c:v>
                </c:pt>
                <c:pt idx="409">
                  <c:v>9.0179999999999996E-2</c:v>
                </c:pt>
                <c:pt idx="410">
                  <c:v>9.1050000000000006E-2</c:v>
                </c:pt>
                <c:pt idx="411">
                  <c:v>9.1429999999999997E-2</c:v>
                </c:pt>
                <c:pt idx="412">
                  <c:v>9.1429999999999997E-2</c:v>
                </c:pt>
                <c:pt idx="413">
                  <c:v>9.1770000000000004E-2</c:v>
                </c:pt>
                <c:pt idx="414">
                  <c:v>9.4810000000000005E-2</c:v>
                </c:pt>
                <c:pt idx="415">
                  <c:v>0.10568</c:v>
                </c:pt>
                <c:pt idx="416">
                  <c:v>0.11364</c:v>
                </c:pt>
                <c:pt idx="417">
                  <c:v>0.13564999999999999</c:v>
                </c:pt>
                <c:pt idx="418">
                  <c:v>0.14995</c:v>
                </c:pt>
                <c:pt idx="419">
                  <c:v>0.16636999999999999</c:v>
                </c:pt>
                <c:pt idx="420">
                  <c:v>0.18459</c:v>
                </c:pt>
                <c:pt idx="421">
                  <c:v>0.20399</c:v>
                </c:pt>
                <c:pt idx="422">
                  <c:v>0.22372</c:v>
                </c:pt>
                <c:pt idx="423">
                  <c:v>0.24267</c:v>
                </c:pt>
                <c:pt idx="424">
                  <c:v>0.25952999999999998</c:v>
                </c:pt>
                <c:pt idx="425">
                  <c:v>0.27317000000000002</c:v>
                </c:pt>
                <c:pt idx="426">
                  <c:v>0.28322999999999998</c:v>
                </c:pt>
                <c:pt idx="427">
                  <c:v>0.29498000000000002</c:v>
                </c:pt>
                <c:pt idx="428">
                  <c:v>0.29827999999999999</c:v>
                </c:pt>
                <c:pt idx="429">
                  <c:v>0.30447000000000002</c:v>
                </c:pt>
                <c:pt idx="430">
                  <c:v>8.6860000000000007E-2</c:v>
                </c:pt>
                <c:pt idx="431">
                  <c:v>8.695E-2</c:v>
                </c:pt>
                <c:pt idx="432">
                  <c:v>8.7129999999999999E-2</c:v>
                </c:pt>
                <c:pt idx="433">
                  <c:v>8.727E-2</c:v>
                </c:pt>
                <c:pt idx="434">
                  <c:v>8.7720000000000006E-2</c:v>
                </c:pt>
                <c:pt idx="435">
                  <c:v>8.7910000000000002E-2</c:v>
                </c:pt>
                <c:pt idx="436">
                  <c:v>8.8249999999999995E-2</c:v>
                </c:pt>
                <c:pt idx="437">
                  <c:v>8.881E-2</c:v>
                </c:pt>
                <c:pt idx="438">
                  <c:v>8.9359999999999995E-2</c:v>
                </c:pt>
                <c:pt idx="439">
                  <c:v>8.9910000000000004E-2</c:v>
                </c:pt>
                <c:pt idx="440">
                  <c:v>9.0880000000000002E-2</c:v>
                </c:pt>
                <c:pt idx="441">
                  <c:v>9.1300000000000006E-2</c:v>
                </c:pt>
                <c:pt idx="442">
                  <c:v>9.1670000000000001E-2</c:v>
                </c:pt>
                <c:pt idx="443">
                  <c:v>9.1670000000000001E-2</c:v>
                </c:pt>
                <c:pt idx="444">
                  <c:v>9.5060000000000006E-2</c:v>
                </c:pt>
                <c:pt idx="445">
                  <c:v>9.9739999999999995E-2</c:v>
                </c:pt>
                <c:pt idx="446">
                  <c:v>0.10596</c:v>
                </c:pt>
                <c:pt idx="447">
                  <c:v>0.11394</c:v>
                </c:pt>
                <c:pt idx="448">
                  <c:v>0.12389</c:v>
                </c:pt>
                <c:pt idx="449">
                  <c:v>0.13600000000000001</c:v>
                </c:pt>
                <c:pt idx="450">
                  <c:v>0.20447000000000001</c:v>
                </c:pt>
                <c:pt idx="451">
                  <c:v>0.22423000000000001</c:v>
                </c:pt>
                <c:pt idx="452">
                  <c:v>0.24321000000000001</c:v>
                </c:pt>
                <c:pt idx="453">
                  <c:v>0.2601</c:v>
                </c:pt>
                <c:pt idx="454">
                  <c:v>0.27374999999999999</c:v>
                </c:pt>
                <c:pt idx="455">
                  <c:v>0.28383000000000003</c:v>
                </c:pt>
                <c:pt idx="456">
                  <c:v>0.29082000000000002</c:v>
                </c:pt>
                <c:pt idx="457">
                  <c:v>0.29559999999999997</c:v>
                </c:pt>
                <c:pt idx="458">
                  <c:v>0.29888999999999999</c:v>
                </c:pt>
                <c:pt idx="459">
                  <c:v>0.30131000000000002</c:v>
                </c:pt>
                <c:pt idx="460">
                  <c:v>0.30509999999999998</c:v>
                </c:pt>
                <c:pt idx="461">
                  <c:v>8.7090000000000001E-2</c:v>
                </c:pt>
                <c:pt idx="462">
                  <c:v>8.7179999999999994E-2</c:v>
                </c:pt>
                <c:pt idx="463">
                  <c:v>8.8480000000000003E-2</c:v>
                </c:pt>
                <c:pt idx="464">
                  <c:v>8.9039999999999994E-2</c:v>
                </c:pt>
                <c:pt idx="465">
                  <c:v>8.9599999999999999E-2</c:v>
                </c:pt>
                <c:pt idx="466">
                  <c:v>9.0660000000000004E-2</c:v>
                </c:pt>
                <c:pt idx="467">
                  <c:v>9.1120000000000007E-2</c:v>
                </c:pt>
                <c:pt idx="468">
                  <c:v>9.1920000000000002E-2</c:v>
                </c:pt>
                <c:pt idx="469">
                  <c:v>0.10001</c:v>
                </c:pt>
                <c:pt idx="470">
                  <c:v>0.10624</c:v>
                </c:pt>
                <c:pt idx="471">
                  <c:v>0.11423</c:v>
                </c:pt>
                <c:pt idx="472">
                  <c:v>0.12421</c:v>
                </c:pt>
                <c:pt idx="473">
                  <c:v>0.13633999999999999</c:v>
                </c:pt>
                <c:pt idx="474">
                  <c:v>0.22474</c:v>
                </c:pt>
                <c:pt idx="475">
                  <c:v>0.24374999999999999</c:v>
                </c:pt>
                <c:pt idx="476">
                  <c:v>0.26066</c:v>
                </c:pt>
                <c:pt idx="477">
                  <c:v>0.29142000000000001</c:v>
                </c:pt>
                <c:pt idx="478">
                  <c:v>0.29620999999999997</c:v>
                </c:pt>
                <c:pt idx="479">
                  <c:v>0.29951</c:v>
                </c:pt>
                <c:pt idx="480">
                  <c:v>0.30192999999999998</c:v>
                </c:pt>
                <c:pt idx="481">
                  <c:v>8.7410000000000002E-2</c:v>
                </c:pt>
                <c:pt idx="482">
                  <c:v>8.9279999999999998E-2</c:v>
                </c:pt>
                <c:pt idx="483">
                  <c:v>8.9849999999999999E-2</c:v>
                </c:pt>
                <c:pt idx="484">
                  <c:v>9.2160000000000006E-2</c:v>
                </c:pt>
                <c:pt idx="485">
                  <c:v>9.2160000000000006E-2</c:v>
                </c:pt>
                <c:pt idx="486">
                  <c:v>0.10027</c:v>
                </c:pt>
                <c:pt idx="487">
                  <c:v>0.12453</c:v>
                </c:pt>
                <c:pt idx="488">
                  <c:v>0.15107999999999999</c:v>
                </c:pt>
                <c:pt idx="489">
                  <c:v>8.8950000000000001E-2</c:v>
                </c:pt>
                <c:pt idx="490">
                  <c:v>9.0069999999999997E-2</c:v>
                </c:pt>
                <c:pt idx="491">
                  <c:v>9.1600000000000001E-2</c:v>
                </c:pt>
                <c:pt idx="492">
                  <c:v>9.2399999999999996E-2</c:v>
                </c:pt>
                <c:pt idx="493">
                  <c:v>0.10679</c:v>
                </c:pt>
                <c:pt idx="494">
                  <c:v>0.11482000000000001</c:v>
                </c:pt>
                <c:pt idx="495">
                  <c:v>0.15145</c:v>
                </c:pt>
                <c:pt idx="496">
                  <c:v>0.26178000000000001</c:v>
                </c:pt>
                <c:pt idx="497">
                  <c:v>0.28560999999999998</c:v>
                </c:pt>
                <c:pt idx="498">
                  <c:v>9.0319999999999998E-2</c:v>
                </c:pt>
                <c:pt idx="499">
                  <c:v>9.264E-2</c:v>
                </c:pt>
                <c:pt idx="500">
                  <c:v>0.24535000000000001</c:v>
                </c:pt>
                <c:pt idx="501">
                  <c:v>0.30132999999999999</c:v>
                </c:pt>
                <c:pt idx="502">
                  <c:v>0.30376999999999998</c:v>
                </c:pt>
                <c:pt idx="503">
                  <c:v>8.8020000000000001E-2</c:v>
                </c:pt>
                <c:pt idx="504">
                  <c:v>8.8889999999999997E-2</c:v>
                </c:pt>
                <c:pt idx="505">
                  <c:v>9.1619999999999993E-2</c:v>
                </c:pt>
                <c:pt idx="506">
                  <c:v>9.6310000000000007E-2</c:v>
                </c:pt>
                <c:pt idx="507">
                  <c:v>0.15218999999999999</c:v>
                </c:pt>
                <c:pt idx="508">
                  <c:v>0.18723000000000001</c:v>
                </c:pt>
                <c:pt idx="509">
                  <c:v>0.22675999999999999</c:v>
                </c:pt>
                <c:pt idx="510">
                  <c:v>0.26289000000000001</c:v>
                </c:pt>
                <c:pt idx="511">
                  <c:v>9.0219999999999995E-2</c:v>
                </c:pt>
                <c:pt idx="512">
                  <c:v>9.1340000000000005E-2</c:v>
                </c:pt>
                <c:pt idx="513">
                  <c:v>9.3119999999999994E-2</c:v>
                </c:pt>
                <c:pt idx="514">
                  <c:v>0.10761</c:v>
                </c:pt>
                <c:pt idx="515">
                  <c:v>0.1157</c:v>
                </c:pt>
                <c:pt idx="516">
                  <c:v>0.24640999999999999</c:v>
                </c:pt>
                <c:pt idx="517">
                  <c:v>0.28736</c:v>
                </c:pt>
                <c:pt idx="518">
                  <c:v>0.30253000000000002</c:v>
                </c:pt>
                <c:pt idx="519">
                  <c:v>8.8889999999999997E-2</c:v>
                </c:pt>
                <c:pt idx="520">
                  <c:v>9.4979999999999995E-2</c:v>
                </c:pt>
                <c:pt idx="521">
                  <c:v>9.6809999999999993E-2</c:v>
                </c:pt>
                <c:pt idx="522">
                  <c:v>0.10156</c:v>
                </c:pt>
                <c:pt idx="523">
                  <c:v>0.12609000000000001</c:v>
                </c:pt>
                <c:pt idx="524">
                  <c:v>0.30313000000000001</c:v>
                </c:pt>
                <c:pt idx="525">
                  <c:v>8.8789999999999994E-2</c:v>
                </c:pt>
                <c:pt idx="526">
                  <c:v>8.9580000000000007E-2</c:v>
                </c:pt>
                <c:pt idx="527">
                  <c:v>8.9770000000000003E-2</c:v>
                </c:pt>
                <c:pt idx="528">
                  <c:v>9.1240000000000002E-2</c:v>
                </c:pt>
                <c:pt idx="529">
                  <c:v>9.1810000000000003E-2</c:v>
                </c:pt>
                <c:pt idx="530">
                  <c:v>9.3600000000000003E-2</c:v>
                </c:pt>
                <c:pt idx="531">
                  <c:v>0.10181999999999999</c:v>
                </c:pt>
                <c:pt idx="532">
                  <c:v>0.10815</c:v>
                </c:pt>
                <c:pt idx="533">
                  <c:v>0.11627</c:v>
                </c:pt>
                <c:pt idx="534">
                  <c:v>0.12640000000000001</c:v>
                </c:pt>
                <c:pt idx="535">
                  <c:v>0.26452999999999999</c:v>
                </c:pt>
                <c:pt idx="536">
                  <c:v>0.27833999999999998</c:v>
                </c:pt>
                <c:pt idx="537">
                  <c:v>0.30617</c:v>
                </c:pt>
                <c:pt idx="538">
                  <c:v>8.8919999999999999E-2</c:v>
                </c:pt>
                <c:pt idx="539">
                  <c:v>8.9010000000000006E-2</c:v>
                </c:pt>
                <c:pt idx="540">
                  <c:v>9.1469999999999996E-2</c:v>
                </c:pt>
                <c:pt idx="541">
                  <c:v>9.2039999999999997E-2</c:v>
                </c:pt>
                <c:pt idx="542">
                  <c:v>0.10842</c:v>
                </c:pt>
                <c:pt idx="543">
                  <c:v>0.12670999999999999</c:v>
                </c:pt>
                <c:pt idx="544">
                  <c:v>0.13905000000000001</c:v>
                </c:pt>
                <c:pt idx="545">
                  <c:v>0.17039000000000001</c:v>
                </c:pt>
                <c:pt idx="546">
                  <c:v>0.26507999999999998</c:v>
                </c:pt>
                <c:pt idx="547">
                  <c:v>0.30875000000000002</c:v>
                </c:pt>
                <c:pt idx="548">
                  <c:v>8.9560000000000001E-2</c:v>
                </c:pt>
                <c:pt idx="549">
                  <c:v>0.11684</c:v>
                </c:pt>
                <c:pt idx="550">
                  <c:v>9.0450000000000003E-2</c:v>
                </c:pt>
                <c:pt idx="551">
                  <c:v>9.1929999999999998E-2</c:v>
                </c:pt>
                <c:pt idx="552">
                  <c:v>0.28000999999999998</c:v>
                </c:pt>
                <c:pt idx="553">
                  <c:v>8.9870000000000005E-2</c:v>
                </c:pt>
                <c:pt idx="554">
                  <c:v>9.0010000000000007E-2</c:v>
                </c:pt>
                <c:pt idx="555">
                  <c:v>9.0670000000000001E-2</c:v>
                </c:pt>
                <c:pt idx="556">
                  <c:v>9.2170000000000002E-2</c:v>
                </c:pt>
                <c:pt idx="557">
                  <c:v>9.325E-2</c:v>
                </c:pt>
                <c:pt idx="558">
                  <c:v>9.4539999999999999E-2</c:v>
                </c:pt>
                <c:pt idx="559">
                  <c:v>9.8019999999999996E-2</c:v>
                </c:pt>
                <c:pt idx="560">
                  <c:v>0.10922</c:v>
                </c:pt>
                <c:pt idx="561">
                  <c:v>0.23019000000000001</c:v>
                </c:pt>
                <c:pt idx="562">
                  <c:v>0.28055999999999998</c:v>
                </c:pt>
                <c:pt idx="563">
                  <c:v>0.29077999999999998</c:v>
                </c:pt>
                <c:pt idx="564">
                  <c:v>9.0230000000000005E-2</c:v>
                </c:pt>
                <c:pt idx="565">
                  <c:v>9.0700000000000003E-2</c:v>
                </c:pt>
                <c:pt idx="566">
                  <c:v>9.0889999999999999E-2</c:v>
                </c:pt>
                <c:pt idx="567">
                  <c:v>9.2380000000000004E-2</c:v>
                </c:pt>
                <c:pt idx="568">
                  <c:v>9.4769999999999993E-2</c:v>
                </c:pt>
                <c:pt idx="569">
                  <c:v>0.10947999999999999</c:v>
                </c:pt>
                <c:pt idx="570">
                  <c:v>0.14036000000000001</c:v>
                </c:pt>
                <c:pt idx="571">
                  <c:v>0.23066999999999999</c:v>
                </c:pt>
                <c:pt idx="572">
                  <c:v>0.25002000000000002</c:v>
                </c:pt>
                <c:pt idx="573">
                  <c:v>0.28110000000000002</c:v>
                </c:pt>
                <c:pt idx="574">
                  <c:v>0.29133999999999999</c:v>
                </c:pt>
                <c:pt idx="575">
                  <c:v>0.30908999999999998</c:v>
                </c:pt>
                <c:pt idx="576">
                  <c:v>9.1109999999999997E-2</c:v>
                </c:pt>
                <c:pt idx="577">
                  <c:v>9.2609999999999998E-2</c:v>
                </c:pt>
                <c:pt idx="578">
                  <c:v>0.21095</c:v>
                </c:pt>
                <c:pt idx="579">
                  <c:v>0.23114999999999999</c:v>
                </c:pt>
                <c:pt idx="580">
                  <c:v>0.26773999999999998</c:v>
                </c:pt>
                <c:pt idx="581">
                  <c:v>0.29188999999999998</c:v>
                </c:pt>
                <c:pt idx="582">
                  <c:v>0.31165999999999999</c:v>
                </c:pt>
                <c:pt idx="583">
                  <c:v>9.1689999999999994E-2</c:v>
                </c:pt>
                <c:pt idx="584">
                  <c:v>9.4409999999999994E-2</c:v>
                </c:pt>
                <c:pt idx="585">
                  <c:v>0.14101</c:v>
                </c:pt>
                <c:pt idx="586">
                  <c:v>0.15576999999999999</c:v>
                </c:pt>
                <c:pt idx="587">
                  <c:v>0.17269999999999999</c:v>
                </c:pt>
                <c:pt idx="588">
                  <c:v>0.25102000000000002</c:v>
                </c:pt>
                <c:pt idx="589">
                  <c:v>0.26826</c:v>
                </c:pt>
                <c:pt idx="590">
                  <c:v>0.28217999999999999</c:v>
                </c:pt>
                <c:pt idx="591">
                  <c:v>0.29243999999999998</c:v>
                </c:pt>
                <c:pt idx="592">
                  <c:v>9.0469999999999995E-2</c:v>
                </c:pt>
                <c:pt idx="593">
                  <c:v>9.0749999999999997E-2</c:v>
                </c:pt>
                <c:pt idx="594">
                  <c:v>9.3060000000000004E-2</c:v>
                </c:pt>
                <c:pt idx="595">
                  <c:v>9.6119999999999997E-2</c:v>
                </c:pt>
                <c:pt idx="596">
                  <c:v>0.14133000000000001</c:v>
                </c:pt>
                <c:pt idx="597">
                  <c:v>0.25152000000000002</c:v>
                </c:pt>
                <c:pt idx="598">
                  <c:v>0.28272000000000003</c:v>
                </c:pt>
                <c:pt idx="599">
                  <c:v>0.29298999999999997</c:v>
                </c:pt>
                <c:pt idx="600">
                  <c:v>0.30497000000000002</c:v>
                </c:pt>
                <c:pt idx="601">
                  <c:v>0.31080000000000002</c:v>
                </c:pt>
                <c:pt idx="602">
                  <c:v>9.1770000000000004E-2</c:v>
                </c:pt>
                <c:pt idx="603">
                  <c:v>9.5680000000000001E-2</c:v>
                </c:pt>
                <c:pt idx="604">
                  <c:v>9.9199999999999997E-2</c:v>
                </c:pt>
                <c:pt idx="605">
                  <c:v>0.10407</c:v>
                </c:pt>
                <c:pt idx="606">
                  <c:v>0.23255999999999999</c:v>
                </c:pt>
                <c:pt idx="607">
                  <c:v>0.25201000000000001</c:v>
                </c:pt>
                <c:pt idx="608">
                  <c:v>0.28325</c:v>
                </c:pt>
                <c:pt idx="609">
                  <c:v>0.30065999999999998</c:v>
                </c:pt>
                <c:pt idx="610">
                  <c:v>0.30553000000000002</c:v>
                </c:pt>
                <c:pt idx="611">
                  <c:v>0.30889</c:v>
                </c:pt>
                <c:pt idx="612">
                  <c:v>0.31136000000000003</c:v>
                </c:pt>
                <c:pt idx="613">
                  <c:v>0.31336000000000003</c:v>
                </c:pt>
                <c:pt idx="614">
                  <c:v>9.5909999999999995E-2</c:v>
                </c:pt>
                <c:pt idx="615">
                  <c:v>0.10431</c:v>
                </c:pt>
                <c:pt idx="616">
                  <c:v>0.19267000000000001</c:v>
                </c:pt>
                <c:pt idx="617">
                  <c:v>0.2525</c:v>
                </c:pt>
                <c:pt idx="618">
                  <c:v>0.26979999999999998</c:v>
                </c:pt>
                <c:pt idx="619">
                  <c:v>0.30943999999999999</c:v>
                </c:pt>
                <c:pt idx="620">
                  <c:v>9.1109999999999997E-2</c:v>
                </c:pt>
                <c:pt idx="621">
                  <c:v>9.1539999999999996E-2</c:v>
                </c:pt>
                <c:pt idx="622">
                  <c:v>9.3729999999999994E-2</c:v>
                </c:pt>
                <c:pt idx="623">
                  <c:v>0.10455</c:v>
                </c:pt>
                <c:pt idx="624">
                  <c:v>0.11103</c:v>
                </c:pt>
                <c:pt idx="625">
                  <c:v>0.14227999999999999</c:v>
                </c:pt>
                <c:pt idx="626">
                  <c:v>0.25298999999999999</c:v>
                </c:pt>
                <c:pt idx="627">
                  <c:v>0.2843</c:v>
                </c:pt>
                <c:pt idx="628">
                  <c:v>9.1319999999999998E-2</c:v>
                </c:pt>
                <c:pt idx="629">
                  <c:v>9.1749999999999998E-2</c:v>
                </c:pt>
                <c:pt idx="630">
                  <c:v>9.393E-2</c:v>
                </c:pt>
                <c:pt idx="631">
                  <c:v>0.11960999999999999</c:v>
                </c:pt>
                <c:pt idx="632">
                  <c:v>0.27082000000000001</c:v>
                </c:pt>
                <c:pt idx="633">
                  <c:v>0.31302000000000002</c:v>
                </c:pt>
                <c:pt idx="634">
                  <c:v>9.196E-2</c:v>
                </c:pt>
                <c:pt idx="635">
                  <c:v>9.5259999999999997E-2</c:v>
                </c:pt>
                <c:pt idx="636">
                  <c:v>9.6579999999999999E-2</c:v>
                </c:pt>
                <c:pt idx="637">
                  <c:v>0.10013</c:v>
                </c:pt>
                <c:pt idx="638">
                  <c:v>0.10503</c:v>
                </c:pt>
                <c:pt idx="639">
                  <c:v>0.17493</c:v>
                </c:pt>
                <c:pt idx="640">
                  <c:v>0.23438999999999999</c:v>
                </c:pt>
                <c:pt idx="641">
                  <c:v>0.27132000000000001</c:v>
                </c:pt>
                <c:pt idx="642">
                  <c:v>9.1829999999999995E-2</c:v>
                </c:pt>
                <c:pt idx="643">
                  <c:v>9.2840000000000006E-2</c:v>
                </c:pt>
                <c:pt idx="644">
                  <c:v>9.3200000000000005E-2</c:v>
                </c:pt>
                <c:pt idx="645">
                  <c:v>9.4359999999999999E-2</c:v>
                </c:pt>
                <c:pt idx="646">
                  <c:v>9.64E-2</c:v>
                </c:pt>
                <c:pt idx="647">
                  <c:v>9.801E-2</c:v>
                </c:pt>
                <c:pt idx="648">
                  <c:v>9.887E-2</c:v>
                </c:pt>
                <c:pt idx="649">
                  <c:v>0.10526000000000001</c:v>
                </c:pt>
                <c:pt idx="650">
                  <c:v>0.11178</c:v>
                </c:pt>
                <c:pt idx="651">
                  <c:v>0.13056000000000001</c:v>
                </c:pt>
                <c:pt idx="652">
                  <c:v>0.21440999999999999</c:v>
                </c:pt>
                <c:pt idx="653">
                  <c:v>0.23483999999999999</c:v>
                </c:pt>
                <c:pt idx="654">
                  <c:v>0.25442999999999999</c:v>
                </c:pt>
                <c:pt idx="655">
                  <c:v>0.31162000000000001</c:v>
                </c:pt>
                <c:pt idx="656">
                  <c:v>0.31409999999999999</c:v>
                </c:pt>
                <c:pt idx="657">
                  <c:v>9.2039999999999997E-2</c:v>
                </c:pt>
                <c:pt idx="658">
                  <c:v>9.3410000000000007E-2</c:v>
                </c:pt>
                <c:pt idx="659">
                  <c:v>9.4E-2</c:v>
                </c:pt>
                <c:pt idx="660">
                  <c:v>9.5159999999999995E-2</c:v>
                </c:pt>
                <c:pt idx="661">
                  <c:v>9.6619999999999998E-2</c:v>
                </c:pt>
                <c:pt idx="662">
                  <c:v>9.8890000000000006E-2</c:v>
                </c:pt>
                <c:pt idx="663">
                  <c:v>0.19464999999999999</c:v>
                </c:pt>
                <c:pt idx="664">
                  <c:v>0.25490000000000002</c:v>
                </c:pt>
                <c:pt idx="665">
                  <c:v>0.30387999999999998</c:v>
                </c:pt>
                <c:pt idx="666">
                  <c:v>0.31463999999999998</c:v>
                </c:pt>
                <c:pt idx="667">
                  <c:v>9.2160000000000006E-2</c:v>
                </c:pt>
                <c:pt idx="668">
                  <c:v>9.2249999999999999E-2</c:v>
                </c:pt>
                <c:pt idx="669">
                  <c:v>9.2439999999999994E-2</c:v>
                </c:pt>
                <c:pt idx="670">
                  <c:v>9.2579999999999996E-2</c:v>
                </c:pt>
                <c:pt idx="671">
                  <c:v>9.3259999999999996E-2</c:v>
                </c:pt>
                <c:pt idx="672">
                  <c:v>9.4799999999999995E-2</c:v>
                </c:pt>
                <c:pt idx="673">
                  <c:v>9.5369999999999996E-2</c:v>
                </c:pt>
                <c:pt idx="674">
                  <c:v>9.5909999999999995E-2</c:v>
                </c:pt>
                <c:pt idx="675">
                  <c:v>9.7229999999999997E-2</c:v>
                </c:pt>
                <c:pt idx="676">
                  <c:v>9.7900000000000001E-2</c:v>
                </c:pt>
                <c:pt idx="677">
                  <c:v>9.8680000000000004E-2</c:v>
                </c:pt>
                <c:pt idx="678">
                  <c:v>0.1008</c:v>
                </c:pt>
                <c:pt idx="679">
                  <c:v>0.12066</c:v>
                </c:pt>
                <c:pt idx="680">
                  <c:v>0.13111999999999999</c:v>
                </c:pt>
                <c:pt idx="681">
                  <c:v>0.23574000000000001</c:v>
                </c:pt>
                <c:pt idx="682">
                  <c:v>0.25536999999999999</c:v>
                </c:pt>
                <c:pt idx="683">
                  <c:v>0.27278999999999998</c:v>
                </c:pt>
                <c:pt idx="684">
                  <c:v>0.28686</c:v>
                </c:pt>
                <c:pt idx="685">
                  <c:v>0.29721999999999998</c:v>
                </c:pt>
                <c:pt idx="686">
                  <c:v>0.3044</c:v>
                </c:pt>
                <c:pt idx="687">
                  <c:v>0.30930000000000002</c:v>
                </c:pt>
                <c:pt idx="688">
                  <c:v>0.31268000000000001</c:v>
                </c:pt>
                <c:pt idx="689">
                  <c:v>9.2649999999999996E-2</c:v>
                </c:pt>
                <c:pt idx="690">
                  <c:v>9.3270000000000006E-2</c:v>
                </c:pt>
                <c:pt idx="691">
                  <c:v>9.3469999999999998E-2</c:v>
                </c:pt>
                <c:pt idx="692">
                  <c:v>9.3829999999999997E-2</c:v>
                </c:pt>
                <c:pt idx="693">
                  <c:v>9.5000000000000001E-2</c:v>
                </c:pt>
                <c:pt idx="694">
                  <c:v>9.5009999999999997E-2</c:v>
                </c:pt>
                <c:pt idx="695">
                  <c:v>9.5579999999999998E-2</c:v>
                </c:pt>
                <c:pt idx="696">
                  <c:v>0.10102</c:v>
                </c:pt>
                <c:pt idx="697">
                  <c:v>0.11252</c:v>
                </c:pt>
                <c:pt idx="698">
                  <c:v>0.19542000000000001</c:v>
                </c:pt>
                <c:pt idx="699">
                  <c:v>0.21565999999999999</c:v>
                </c:pt>
                <c:pt idx="700">
                  <c:v>0.25583</c:v>
                </c:pt>
                <c:pt idx="701">
                  <c:v>0.27328000000000002</c:v>
                </c:pt>
                <c:pt idx="702">
                  <c:v>0.29772999999999999</c:v>
                </c:pt>
                <c:pt idx="703">
                  <c:v>0.30491000000000001</c:v>
                </c:pt>
                <c:pt idx="704">
                  <c:v>0.31569999999999998</c:v>
                </c:pt>
                <c:pt idx="705">
                  <c:v>9.2560000000000003E-2</c:v>
                </c:pt>
                <c:pt idx="706">
                  <c:v>9.5219999999999999E-2</c:v>
                </c:pt>
                <c:pt idx="707">
                  <c:v>0.11276</c:v>
                </c:pt>
                <c:pt idx="708">
                  <c:v>0.12118</c:v>
                </c:pt>
                <c:pt idx="709">
                  <c:v>0.23660999999999999</c:v>
                </c:pt>
                <c:pt idx="710">
                  <c:v>0.28786</c:v>
                </c:pt>
                <c:pt idx="711">
                  <c:v>0.29823</c:v>
                </c:pt>
                <c:pt idx="712">
                  <c:v>0.31824000000000002</c:v>
                </c:pt>
                <c:pt idx="713">
                  <c:v>9.3880000000000005E-2</c:v>
                </c:pt>
                <c:pt idx="714">
                  <c:v>9.4240000000000004E-2</c:v>
                </c:pt>
                <c:pt idx="715">
                  <c:v>9.4829999999999998E-2</c:v>
                </c:pt>
                <c:pt idx="716">
                  <c:v>9.6000000000000002E-2</c:v>
                </c:pt>
                <c:pt idx="717">
                  <c:v>0.19617999999999999</c:v>
                </c:pt>
                <c:pt idx="718">
                  <c:v>0.21647</c:v>
                </c:pt>
                <c:pt idx="719">
                  <c:v>0.31086000000000003</c:v>
                </c:pt>
                <c:pt idx="720">
                  <c:v>9.2969999999999997E-2</c:v>
                </c:pt>
                <c:pt idx="721">
                  <c:v>9.8080000000000001E-2</c:v>
                </c:pt>
                <c:pt idx="722">
                  <c:v>0.10664</c:v>
                </c:pt>
                <c:pt idx="723">
                  <c:v>0.11323999999999999</c:v>
                </c:pt>
                <c:pt idx="724">
                  <c:v>0.28882999999999998</c:v>
                </c:pt>
                <c:pt idx="725">
                  <c:v>0.31475999999999998</c:v>
                </c:pt>
                <c:pt idx="726">
                  <c:v>0.31186999999999998</c:v>
                </c:pt>
                <c:pt idx="727">
                  <c:v>9.3649999999999997E-2</c:v>
                </c:pt>
                <c:pt idx="728">
                  <c:v>9.8489999999999994E-2</c:v>
                </c:pt>
                <c:pt idx="729">
                  <c:v>0.14559</c:v>
                </c:pt>
                <c:pt idx="730">
                  <c:v>0.2581</c:v>
                </c:pt>
                <c:pt idx="731">
                  <c:v>0.2898</c:v>
                </c:pt>
                <c:pt idx="732">
                  <c:v>0.31827</c:v>
                </c:pt>
                <c:pt idx="733">
                  <c:v>9.3560000000000004E-2</c:v>
                </c:pt>
                <c:pt idx="734">
                  <c:v>9.7019999999999995E-2</c:v>
                </c:pt>
                <c:pt idx="735">
                  <c:v>9.7559999999999994E-2</c:v>
                </c:pt>
                <c:pt idx="736">
                  <c:v>9.8900000000000002E-2</c:v>
                </c:pt>
                <c:pt idx="737">
                  <c:v>9.9589999999999998E-2</c:v>
                </c:pt>
                <c:pt idx="738">
                  <c:v>0.25897999999999999</c:v>
                </c:pt>
                <c:pt idx="739">
                  <c:v>0.27655999999999997</c:v>
                </c:pt>
                <c:pt idx="740">
                  <c:v>9.4030000000000002E-2</c:v>
                </c:pt>
                <c:pt idx="741">
                  <c:v>9.6030000000000004E-2</c:v>
                </c:pt>
                <c:pt idx="742">
                  <c:v>0.29121000000000002</c:v>
                </c:pt>
                <c:pt idx="743">
                  <c:v>0.32179000000000002</c:v>
                </c:pt>
                <c:pt idx="744">
                  <c:v>9.5619999999999997E-2</c:v>
                </c:pt>
                <c:pt idx="745">
                  <c:v>0.29166999999999998</c:v>
                </c:pt>
                <c:pt idx="746">
                  <c:v>9.461E-2</c:v>
                </c:pt>
                <c:pt idx="747">
                  <c:v>9.4759999999999997E-2</c:v>
                </c:pt>
                <c:pt idx="748">
                  <c:v>9.9500000000000005E-2</c:v>
                </c:pt>
                <c:pt idx="749">
                  <c:v>0.10818</c:v>
                </c:pt>
                <c:pt idx="750">
                  <c:v>0.11484999999999999</c:v>
                </c:pt>
                <c:pt idx="751">
                  <c:v>0.14699999999999999</c:v>
                </c:pt>
                <c:pt idx="752">
                  <c:v>0.24077999999999999</c:v>
                </c:pt>
                <c:pt idx="753">
                  <c:v>0.26068999999999998</c:v>
                </c:pt>
                <c:pt idx="754">
                  <c:v>0.29258000000000001</c:v>
                </c:pt>
                <c:pt idx="755">
                  <c:v>0.31868999999999997</c:v>
                </c:pt>
                <c:pt idx="756">
                  <c:v>9.6189999999999998E-2</c:v>
                </c:pt>
                <c:pt idx="757">
                  <c:v>0.12388</c:v>
                </c:pt>
                <c:pt idx="758">
                  <c:v>0.29303000000000001</c:v>
                </c:pt>
                <c:pt idx="759">
                  <c:v>0.31078</c:v>
                </c:pt>
                <c:pt idx="760">
                  <c:v>9.5320000000000002E-2</c:v>
                </c:pt>
                <c:pt idx="761">
                  <c:v>9.6009999999999998E-2</c:v>
                </c:pt>
                <c:pt idx="762">
                  <c:v>9.6379999999999993E-2</c:v>
                </c:pt>
                <c:pt idx="763">
                  <c:v>9.758E-2</c:v>
                </c:pt>
                <c:pt idx="764">
                  <c:v>0.24157000000000001</c:v>
                </c:pt>
                <c:pt idx="765">
                  <c:v>0.31619999999999998</c:v>
                </c:pt>
                <c:pt idx="766">
                  <c:v>9.5149999999999998E-2</c:v>
                </c:pt>
                <c:pt idx="767">
                  <c:v>9.6560000000000007E-2</c:v>
                </c:pt>
                <c:pt idx="768">
                  <c:v>0.10097</c:v>
                </c:pt>
                <c:pt idx="769">
                  <c:v>0.12434000000000001</c:v>
                </c:pt>
                <c:pt idx="770">
                  <c:v>0.16344</c:v>
                </c:pt>
                <c:pt idx="771">
                  <c:v>0.24195</c:v>
                </c:pt>
                <c:pt idx="772">
                  <c:v>0.26193</c:v>
                </c:pt>
                <c:pt idx="773">
                  <c:v>9.6379999999999993E-2</c:v>
                </c:pt>
                <c:pt idx="774">
                  <c:v>9.7960000000000005E-2</c:v>
                </c:pt>
                <c:pt idx="775">
                  <c:v>0.10921</c:v>
                </c:pt>
                <c:pt idx="776">
                  <c:v>0.31711</c:v>
                </c:pt>
                <c:pt idx="777">
                  <c:v>0.12479999999999999</c:v>
                </c:pt>
                <c:pt idx="778">
                  <c:v>0.26273999999999997</c:v>
                </c:pt>
                <c:pt idx="779">
                  <c:v>0.29477999999999999</c:v>
                </c:pt>
                <c:pt idx="780">
                  <c:v>0.32099</c:v>
                </c:pt>
                <c:pt idx="781">
                  <c:v>9.8309999999999995E-2</c:v>
                </c:pt>
                <c:pt idx="782">
                  <c:v>0.10084</c:v>
                </c:pt>
                <c:pt idx="783">
                  <c:v>0.10299</c:v>
                </c:pt>
                <c:pt idx="784">
                  <c:v>0.10452</c:v>
                </c:pt>
                <c:pt idx="785">
                  <c:v>0.10961</c:v>
                </c:pt>
                <c:pt idx="786">
                  <c:v>0.14887</c:v>
                </c:pt>
                <c:pt idx="787">
                  <c:v>0.26312999999999998</c:v>
                </c:pt>
                <c:pt idx="788">
                  <c:v>0.29520000000000002</c:v>
                </c:pt>
                <c:pt idx="789">
                  <c:v>9.6070000000000003E-2</c:v>
                </c:pt>
                <c:pt idx="790">
                  <c:v>9.6210000000000004E-2</c:v>
                </c:pt>
                <c:pt idx="791">
                  <c:v>9.7280000000000005E-2</c:v>
                </c:pt>
                <c:pt idx="792">
                  <c:v>9.8489999999999994E-2</c:v>
                </c:pt>
                <c:pt idx="793">
                  <c:v>9.6240000000000006E-2</c:v>
                </c:pt>
                <c:pt idx="794">
                  <c:v>9.7460000000000005E-2</c:v>
                </c:pt>
                <c:pt idx="795">
                  <c:v>9.869E-2</c:v>
                </c:pt>
                <c:pt idx="796">
                  <c:v>9.9279999999999993E-2</c:v>
                </c:pt>
                <c:pt idx="797">
                  <c:v>0.1019</c:v>
                </c:pt>
                <c:pt idx="798">
                  <c:v>0.12545999999999999</c:v>
                </c:pt>
                <c:pt idx="799">
                  <c:v>0.16485</c:v>
                </c:pt>
                <c:pt idx="800">
                  <c:v>0.31389</c:v>
                </c:pt>
                <c:pt idx="801">
                  <c:v>0.31888</c:v>
                </c:pt>
                <c:pt idx="802">
                  <c:v>0.32232</c:v>
                </c:pt>
                <c:pt idx="803">
                  <c:v>9.6210000000000004E-2</c:v>
                </c:pt>
                <c:pt idx="804">
                  <c:v>9.6409999999999996E-2</c:v>
                </c:pt>
                <c:pt idx="805">
                  <c:v>9.8849999999999993E-2</c:v>
                </c:pt>
                <c:pt idx="806">
                  <c:v>0.11020000000000001</c:v>
                </c:pt>
                <c:pt idx="807">
                  <c:v>0.13650000000000001</c:v>
                </c:pt>
                <c:pt idx="808">
                  <c:v>0.26429999999999998</c:v>
                </c:pt>
                <c:pt idx="809">
                  <c:v>0.28210000000000002</c:v>
                </c:pt>
                <c:pt idx="810">
                  <c:v>0.29644999999999999</c:v>
                </c:pt>
                <c:pt idx="811">
                  <c:v>9.6290000000000001E-2</c:v>
                </c:pt>
                <c:pt idx="812">
                  <c:v>9.7809999999999994E-2</c:v>
                </c:pt>
                <c:pt idx="813">
                  <c:v>0.13672999999999999</c:v>
                </c:pt>
                <c:pt idx="814">
                  <c:v>0.20275000000000001</c:v>
                </c:pt>
                <c:pt idx="815">
                  <c:v>9.6750000000000003E-2</c:v>
                </c:pt>
                <c:pt idx="816">
                  <c:v>9.7979999999999998E-2</c:v>
                </c:pt>
                <c:pt idx="817">
                  <c:v>9.9809999999999996E-2</c:v>
                </c:pt>
                <c:pt idx="818">
                  <c:v>0.22387000000000001</c:v>
                </c:pt>
                <c:pt idx="819">
                  <c:v>0.26506000000000002</c:v>
                </c:pt>
                <c:pt idx="820">
                  <c:v>0.29726999999999998</c:v>
                </c:pt>
                <c:pt idx="821">
                  <c:v>0.30784</c:v>
                </c:pt>
                <c:pt idx="822">
                  <c:v>0.3236</c:v>
                </c:pt>
                <c:pt idx="823">
                  <c:v>9.7769999999999996E-2</c:v>
                </c:pt>
                <c:pt idx="824">
                  <c:v>0.10262</c:v>
                </c:pt>
                <c:pt idx="825">
                  <c:v>0.10342999999999999</c:v>
                </c:pt>
                <c:pt idx="826">
                  <c:v>0.15037</c:v>
                </c:pt>
                <c:pt idx="827">
                  <c:v>0.18371000000000001</c:v>
                </c:pt>
                <c:pt idx="828">
                  <c:v>0.28327999999999998</c:v>
                </c:pt>
                <c:pt idx="829">
                  <c:v>0.30824000000000001</c:v>
                </c:pt>
                <c:pt idx="830">
                  <c:v>0.32057000000000002</c:v>
                </c:pt>
                <c:pt idx="831">
                  <c:v>0.32401999999999997</c:v>
                </c:pt>
                <c:pt idx="832">
                  <c:v>9.9529999999999993E-2</c:v>
                </c:pt>
                <c:pt idx="833">
                  <c:v>9.955E-2</c:v>
                </c:pt>
                <c:pt idx="834">
                  <c:v>0.10208</c:v>
                </c:pt>
                <c:pt idx="835">
                  <c:v>0.1036</c:v>
                </c:pt>
                <c:pt idx="836">
                  <c:v>0.28366000000000002</c:v>
                </c:pt>
                <c:pt idx="837">
                  <c:v>0.29805999999999999</c:v>
                </c:pt>
                <c:pt idx="838">
                  <c:v>0.31597999999999998</c:v>
                </c:pt>
                <c:pt idx="839">
                  <c:v>0.32097999999999999</c:v>
                </c:pt>
                <c:pt idx="840">
                  <c:v>9.6949999999999995E-2</c:v>
                </c:pt>
                <c:pt idx="841">
                  <c:v>9.74E-2</c:v>
                </c:pt>
                <c:pt idx="842">
                  <c:v>9.7900000000000001E-2</c:v>
                </c:pt>
                <c:pt idx="843">
                  <c:v>9.8100000000000007E-2</c:v>
                </c:pt>
                <c:pt idx="844">
                  <c:v>9.8479999999999998E-2</c:v>
                </c:pt>
                <c:pt idx="845">
                  <c:v>0.10353</c:v>
                </c:pt>
                <c:pt idx="846">
                  <c:v>0.26616000000000001</c:v>
                </c:pt>
                <c:pt idx="847">
                  <c:v>0.28404000000000001</c:v>
                </c:pt>
                <c:pt idx="848">
                  <c:v>0.29844999999999999</c:v>
                </c:pt>
                <c:pt idx="849">
                  <c:v>0.32738</c:v>
                </c:pt>
                <c:pt idx="850">
                  <c:v>9.7559999999999994E-2</c:v>
                </c:pt>
                <c:pt idx="851">
                  <c:v>0.11132</c:v>
                </c:pt>
                <c:pt idx="852">
                  <c:v>0.11817</c:v>
                </c:pt>
                <c:pt idx="853">
                  <c:v>0.15107999999999999</c:v>
                </c:pt>
                <c:pt idx="854">
                  <c:v>0.32179000000000002</c:v>
                </c:pt>
                <c:pt idx="855">
                  <c:v>9.7430000000000003E-2</c:v>
                </c:pt>
                <c:pt idx="856">
                  <c:v>9.7729999999999997E-2</c:v>
                </c:pt>
                <c:pt idx="857">
                  <c:v>9.8589999999999997E-2</c:v>
                </c:pt>
                <c:pt idx="858">
                  <c:v>0.12734000000000001</c:v>
                </c:pt>
                <c:pt idx="859">
                  <c:v>0.11873</c:v>
                </c:pt>
                <c:pt idx="860">
                  <c:v>0.10267</c:v>
                </c:pt>
                <c:pt idx="861">
                  <c:v>0.11892</c:v>
                </c:pt>
                <c:pt idx="862">
                  <c:v>0.13869999999999999</c:v>
                </c:pt>
                <c:pt idx="863">
                  <c:v>0.18562999999999999</c:v>
                </c:pt>
                <c:pt idx="864">
                  <c:v>0.10185</c:v>
                </c:pt>
                <c:pt idx="865">
                  <c:v>0.10700999999999999</c:v>
                </c:pt>
                <c:pt idx="866">
                  <c:v>0.18589</c:v>
                </c:pt>
                <c:pt idx="867">
                  <c:v>0.24796000000000001</c:v>
                </c:pt>
                <c:pt idx="868">
                  <c:v>0.28622999999999998</c:v>
                </c:pt>
                <c:pt idx="869">
                  <c:v>0.32719999999999999</c:v>
                </c:pt>
                <c:pt idx="870">
                  <c:v>0.10340000000000001</c:v>
                </c:pt>
                <c:pt idx="871">
                  <c:v>0.11928</c:v>
                </c:pt>
                <c:pt idx="872">
                  <c:v>0.31169999999999998</c:v>
                </c:pt>
                <c:pt idx="873">
                  <c:v>0.10098</c:v>
                </c:pt>
                <c:pt idx="874">
                  <c:v>0.1016</c:v>
                </c:pt>
                <c:pt idx="875">
                  <c:v>0.11254</c:v>
                </c:pt>
                <c:pt idx="876">
                  <c:v>0.26893</c:v>
                </c:pt>
                <c:pt idx="877">
                  <c:v>0.32794000000000001</c:v>
                </c:pt>
                <c:pt idx="878">
                  <c:v>9.9890000000000007E-2</c:v>
                </c:pt>
                <c:pt idx="879">
                  <c:v>0.11271</c:v>
                </c:pt>
                <c:pt idx="880">
                  <c:v>0.12848999999999999</c:v>
                </c:pt>
                <c:pt idx="881">
                  <c:v>0.26924999999999999</c:v>
                </c:pt>
                <c:pt idx="882">
                  <c:v>9.894E-2</c:v>
                </c:pt>
                <c:pt idx="883">
                  <c:v>0.1198</c:v>
                </c:pt>
                <c:pt idx="884">
                  <c:v>0.15309</c:v>
                </c:pt>
                <c:pt idx="885">
                  <c:v>0.20682</c:v>
                </c:pt>
                <c:pt idx="886">
                  <c:v>0.30210999999999999</c:v>
                </c:pt>
                <c:pt idx="887">
                  <c:v>0.32867000000000002</c:v>
                </c:pt>
                <c:pt idx="888">
                  <c:v>9.9080000000000001E-2</c:v>
                </c:pt>
                <c:pt idx="889">
                  <c:v>9.98E-2</c:v>
                </c:pt>
                <c:pt idx="890">
                  <c:v>0.10142</c:v>
                </c:pt>
                <c:pt idx="891">
                  <c:v>0.10205</c:v>
                </c:pt>
                <c:pt idx="892">
                  <c:v>0.10781</c:v>
                </c:pt>
                <c:pt idx="893">
                  <c:v>0.11996999999999999</c:v>
                </c:pt>
                <c:pt idx="894">
                  <c:v>0.10417</c:v>
                </c:pt>
                <c:pt idx="895">
                  <c:v>0.10796</c:v>
                </c:pt>
                <c:pt idx="896">
                  <c:v>0.31347000000000003</c:v>
                </c:pt>
                <c:pt idx="897">
                  <c:v>0.10009</c:v>
                </c:pt>
                <c:pt idx="898">
                  <c:v>0.10047</c:v>
                </c:pt>
                <c:pt idx="899">
                  <c:v>0.10811</c:v>
                </c:pt>
                <c:pt idx="900">
                  <c:v>0.11335000000000001</c:v>
                </c:pt>
                <c:pt idx="901">
                  <c:v>0.10023</c:v>
                </c:pt>
                <c:pt idx="902">
                  <c:v>9.9640000000000006E-2</c:v>
                </c:pt>
                <c:pt idx="903">
                  <c:v>0.10050000000000001</c:v>
                </c:pt>
                <c:pt idx="904">
                  <c:v>0.10088</c:v>
                </c:pt>
                <c:pt idx="905">
                  <c:v>0.10215</c:v>
                </c:pt>
                <c:pt idx="906">
                  <c:v>0.10474</c:v>
                </c:pt>
                <c:pt idx="907">
                  <c:v>0.11382</c:v>
                </c:pt>
                <c:pt idx="908">
                  <c:v>0.30409000000000003</c:v>
                </c:pt>
                <c:pt idx="909">
                  <c:v>0.10063</c:v>
                </c:pt>
                <c:pt idx="910">
                  <c:v>0.10445</c:v>
                </c:pt>
                <c:pt idx="911">
                  <c:v>0.1087</c:v>
                </c:pt>
                <c:pt idx="912">
                  <c:v>0.27172000000000002</c:v>
                </c:pt>
                <c:pt idx="913">
                  <c:v>0.1036</c:v>
                </c:pt>
                <c:pt idx="914">
                  <c:v>0.10884000000000001</c:v>
                </c:pt>
                <c:pt idx="915">
                  <c:v>0.1547</c:v>
                </c:pt>
                <c:pt idx="916">
                  <c:v>0.10253</c:v>
                </c:pt>
                <c:pt idx="917">
                  <c:v>0.10255</c:v>
                </c:pt>
                <c:pt idx="918">
                  <c:v>0.27228999999999998</c:v>
                </c:pt>
                <c:pt idx="919">
                  <c:v>0.29042000000000001</c:v>
                </c:pt>
                <c:pt idx="920">
                  <c:v>0.30502000000000001</c:v>
                </c:pt>
                <c:pt idx="921">
                  <c:v>0.33171</c:v>
                </c:pt>
                <c:pt idx="922">
                  <c:v>9.9940000000000001E-2</c:v>
                </c:pt>
                <c:pt idx="923">
                  <c:v>0.10266</c:v>
                </c:pt>
                <c:pt idx="924">
                  <c:v>0.10528</c:v>
                </c:pt>
                <c:pt idx="925">
                  <c:v>0.14154</c:v>
                </c:pt>
                <c:pt idx="926">
                  <c:v>0.30531999999999998</c:v>
                </c:pt>
                <c:pt idx="927">
                  <c:v>0.10499</c:v>
                </c:pt>
                <c:pt idx="928">
                  <c:v>0.10743999999999999</c:v>
                </c:pt>
                <c:pt idx="929">
                  <c:v>0.12156</c:v>
                </c:pt>
                <c:pt idx="930">
                  <c:v>0.25233</c:v>
                </c:pt>
                <c:pt idx="931">
                  <c:v>0.27284999999999998</c:v>
                </c:pt>
                <c:pt idx="932">
                  <c:v>0.29099999999999998</c:v>
                </c:pt>
                <c:pt idx="933">
                  <c:v>0.33489999999999998</c:v>
                </c:pt>
                <c:pt idx="934">
                  <c:v>0.10106999999999999</c:v>
                </c:pt>
                <c:pt idx="935">
                  <c:v>0.10292</c:v>
                </c:pt>
                <c:pt idx="936">
                  <c:v>0.10627</c:v>
                </c:pt>
                <c:pt idx="937">
                  <c:v>0.10685</c:v>
                </c:pt>
                <c:pt idx="938">
                  <c:v>0.25258000000000003</c:v>
                </c:pt>
                <c:pt idx="939">
                  <c:v>0.32407000000000002</c:v>
                </c:pt>
                <c:pt idx="940">
                  <c:v>0.10052</c:v>
                </c:pt>
                <c:pt idx="941">
                  <c:v>0.10367999999999999</c:v>
                </c:pt>
                <c:pt idx="942">
                  <c:v>0.15561</c:v>
                </c:pt>
                <c:pt idx="943">
                  <c:v>0.23130999999999999</c:v>
                </c:pt>
                <c:pt idx="944">
                  <c:v>0.25284000000000001</c:v>
                </c:pt>
                <c:pt idx="945">
                  <c:v>0.29155999999999999</c:v>
                </c:pt>
                <c:pt idx="946">
                  <c:v>0.10152</c:v>
                </c:pt>
                <c:pt idx="947">
                  <c:v>0.1038</c:v>
                </c:pt>
                <c:pt idx="948">
                  <c:v>0.10437</c:v>
                </c:pt>
                <c:pt idx="949">
                  <c:v>0.10489999999999999</c:v>
                </c:pt>
                <c:pt idx="950">
                  <c:v>0.13100000000000001</c:v>
                </c:pt>
                <c:pt idx="951">
                  <c:v>0.27365</c:v>
                </c:pt>
                <c:pt idx="952">
                  <c:v>0.29182999999999998</c:v>
                </c:pt>
                <c:pt idx="953">
                  <c:v>0.30647000000000002</c:v>
                </c:pt>
                <c:pt idx="954">
                  <c:v>0.10203</c:v>
                </c:pt>
                <c:pt idx="955">
                  <c:v>0.10502</c:v>
                </c:pt>
                <c:pt idx="956">
                  <c:v>0.10664999999999999</c:v>
                </c:pt>
                <c:pt idx="957">
                  <c:v>0.10977000000000001</c:v>
                </c:pt>
                <c:pt idx="958">
                  <c:v>0.12213</c:v>
                </c:pt>
                <c:pt idx="959">
                  <c:v>0.23178000000000001</c:v>
                </c:pt>
                <c:pt idx="960">
                  <c:v>0.25334000000000001</c:v>
                </c:pt>
                <c:pt idx="961">
                  <c:v>0.1099</c:v>
                </c:pt>
                <c:pt idx="962">
                  <c:v>0.11522</c:v>
                </c:pt>
                <c:pt idx="963">
                  <c:v>0.29237000000000002</c:v>
                </c:pt>
                <c:pt idx="964">
                  <c:v>0.10166</c:v>
                </c:pt>
                <c:pt idx="965">
                  <c:v>0.10289</c:v>
                </c:pt>
                <c:pt idx="966">
                  <c:v>0.12239999999999999</c:v>
                </c:pt>
                <c:pt idx="967">
                  <c:v>0.33058999999999999</c:v>
                </c:pt>
                <c:pt idx="968">
                  <c:v>0.10120999999999999</c:v>
                </c:pt>
                <c:pt idx="969">
                  <c:v>0.10639999999999999</c:v>
                </c:pt>
                <c:pt idx="970">
                  <c:v>0.11559999999999999</c:v>
                </c:pt>
                <c:pt idx="971">
                  <c:v>0.29314000000000001</c:v>
                </c:pt>
                <c:pt idx="972">
                  <c:v>0.30780999999999997</c:v>
                </c:pt>
                <c:pt idx="973">
                  <c:v>0.33112999999999998</c:v>
                </c:pt>
                <c:pt idx="974">
                  <c:v>0.10385999999999999</c:v>
                </c:pt>
                <c:pt idx="975">
                  <c:v>0.30807000000000001</c:v>
                </c:pt>
                <c:pt idx="976">
                  <c:v>0.19139999999999999</c:v>
                </c:pt>
                <c:pt idx="977">
                  <c:v>0.10153</c:v>
                </c:pt>
                <c:pt idx="978">
                  <c:v>0.11595999999999999</c:v>
                </c:pt>
                <c:pt idx="979">
                  <c:v>0.10355</c:v>
                </c:pt>
                <c:pt idx="980">
                  <c:v>0.10684</c:v>
                </c:pt>
                <c:pt idx="981">
                  <c:v>0.10242</c:v>
                </c:pt>
                <c:pt idx="982">
                  <c:v>0.10263</c:v>
                </c:pt>
                <c:pt idx="983">
                  <c:v>0.10503</c:v>
                </c:pt>
                <c:pt idx="984">
                  <c:v>0.10562000000000001</c:v>
                </c:pt>
                <c:pt idx="985">
                  <c:v>0.1163</c:v>
                </c:pt>
                <c:pt idx="986">
                  <c:v>0.10716000000000001</c:v>
                </c:pt>
                <c:pt idx="987">
                  <c:v>0.11641</c:v>
                </c:pt>
                <c:pt idx="988">
                  <c:v>0.14396</c:v>
                </c:pt>
                <c:pt idx="989">
                  <c:v>0.29480000000000001</c:v>
                </c:pt>
                <c:pt idx="990">
                  <c:v>0.30951000000000001</c:v>
                </c:pt>
                <c:pt idx="991">
                  <c:v>0.10271</c:v>
                </c:pt>
                <c:pt idx="992">
                  <c:v>0.14409</c:v>
                </c:pt>
                <c:pt idx="993">
                  <c:v>0.32802999999999999</c:v>
                </c:pt>
                <c:pt idx="994">
                  <c:v>0.10192</c:v>
                </c:pt>
                <c:pt idx="995">
                  <c:v>0.10406</c:v>
                </c:pt>
                <c:pt idx="996">
                  <c:v>0.10469000000000001</c:v>
                </c:pt>
                <c:pt idx="997">
                  <c:v>0.10692</c:v>
                </c:pt>
                <c:pt idx="998">
                  <c:v>0.10736</c:v>
                </c:pt>
                <c:pt idx="999">
                  <c:v>0.17412</c:v>
                </c:pt>
                <c:pt idx="1000">
                  <c:v>0.10312</c:v>
                </c:pt>
                <c:pt idx="1001">
                  <c:v>0.27732000000000001</c:v>
                </c:pt>
                <c:pt idx="1002">
                  <c:v>0.29565000000000002</c:v>
                </c:pt>
                <c:pt idx="1003">
                  <c:v>0.33382000000000001</c:v>
                </c:pt>
                <c:pt idx="1004">
                  <c:v>0.27751999999999999</c:v>
                </c:pt>
                <c:pt idx="1005">
                  <c:v>0.10774</c:v>
                </c:pt>
                <c:pt idx="1006">
                  <c:v>0.31080999999999998</c:v>
                </c:pt>
                <c:pt idx="1007">
                  <c:v>0.10514999999999999</c:v>
                </c:pt>
                <c:pt idx="1008">
                  <c:v>0.10783</c:v>
                </c:pt>
                <c:pt idx="1009">
                  <c:v>0.13355</c:v>
                </c:pt>
                <c:pt idx="1010">
                  <c:v>0.10800999999999999</c:v>
                </c:pt>
                <c:pt idx="1011">
                  <c:v>0.11007</c:v>
                </c:pt>
                <c:pt idx="1012">
                  <c:v>0.14505000000000001</c:v>
                </c:pt>
                <c:pt idx="1013">
                  <c:v>0.17510000000000001</c:v>
                </c:pt>
                <c:pt idx="1014">
                  <c:v>0.11201</c:v>
                </c:pt>
                <c:pt idx="1015">
                  <c:v>0.27844999999999998</c:v>
                </c:pt>
                <c:pt idx="1016">
                  <c:v>0.32994000000000001</c:v>
                </c:pt>
                <c:pt idx="1017">
                  <c:v>0.1026</c:v>
                </c:pt>
                <c:pt idx="1018">
                  <c:v>0.25781999999999999</c:v>
                </c:pt>
                <c:pt idx="1019">
                  <c:v>0.27861999999999998</c:v>
                </c:pt>
                <c:pt idx="1020">
                  <c:v>0.29699999999999999</c:v>
                </c:pt>
                <c:pt idx="1021">
                  <c:v>0.25797999999999999</c:v>
                </c:pt>
                <c:pt idx="1022">
                  <c:v>0.10322000000000001</c:v>
                </c:pt>
                <c:pt idx="1023">
                  <c:v>0.10435999999999999</c:v>
                </c:pt>
                <c:pt idx="1024">
                  <c:v>0.10501000000000001</c:v>
                </c:pt>
                <c:pt idx="1025">
                  <c:v>0.10742</c:v>
                </c:pt>
                <c:pt idx="1026">
                  <c:v>0.25813999999999998</c:v>
                </c:pt>
                <c:pt idx="1027">
                  <c:v>0.29735</c:v>
                </c:pt>
                <c:pt idx="1028">
                  <c:v>0.32300000000000001</c:v>
                </c:pt>
                <c:pt idx="1029">
                  <c:v>0.33562999999999998</c:v>
                </c:pt>
                <c:pt idx="1030">
                  <c:v>0.10292999999999999</c:v>
                </c:pt>
                <c:pt idx="1031">
                  <c:v>0.10403999999999999</c:v>
                </c:pt>
                <c:pt idx="1032">
                  <c:v>0.10842</c:v>
                </c:pt>
                <c:pt idx="1033">
                  <c:v>0.11235000000000001</c:v>
                </c:pt>
                <c:pt idx="1034">
                  <c:v>0.19431000000000001</c:v>
                </c:pt>
                <c:pt idx="1035">
                  <c:v>0.25829999999999997</c:v>
                </c:pt>
                <c:pt idx="1036">
                  <c:v>0.27912999999999999</c:v>
                </c:pt>
                <c:pt idx="1037">
                  <c:v>0.29752000000000001</c:v>
                </c:pt>
                <c:pt idx="1038">
                  <c:v>0.33581</c:v>
                </c:pt>
                <c:pt idx="1039">
                  <c:v>0.14577000000000001</c:v>
                </c:pt>
                <c:pt idx="1040">
                  <c:v>0.31265999999999999</c:v>
                </c:pt>
                <c:pt idx="1041">
                  <c:v>0.33104</c:v>
                </c:pt>
                <c:pt idx="1042">
                  <c:v>0.34228999999999998</c:v>
                </c:pt>
                <c:pt idx="1043">
                  <c:v>0.25889000000000001</c:v>
                </c:pt>
                <c:pt idx="1044">
                  <c:v>0.33137</c:v>
                </c:pt>
                <c:pt idx="1045">
                  <c:v>0.10440000000000001</c:v>
                </c:pt>
                <c:pt idx="1046">
                  <c:v>0.10609</c:v>
                </c:pt>
                <c:pt idx="1047">
                  <c:v>0.31313000000000002</c:v>
                </c:pt>
                <c:pt idx="1048">
                  <c:v>0.34489999999999998</c:v>
                </c:pt>
                <c:pt idx="1049">
                  <c:v>0.10446</c:v>
                </c:pt>
                <c:pt idx="1050">
                  <c:v>0.12545000000000001</c:v>
                </c:pt>
                <c:pt idx="1051">
                  <c:v>0.34034999999999999</c:v>
                </c:pt>
                <c:pt idx="1052">
                  <c:v>0.33696999999999999</c:v>
                </c:pt>
                <c:pt idx="1053">
                  <c:v>0.12567</c:v>
                </c:pt>
                <c:pt idx="1054">
                  <c:v>0.28044000000000002</c:v>
                </c:pt>
                <c:pt idx="1055">
                  <c:v>0.33740999999999999</c:v>
                </c:pt>
                <c:pt idx="1056">
                  <c:v>0.11858</c:v>
                </c:pt>
                <c:pt idx="1057">
                  <c:v>0.10408000000000001</c:v>
                </c:pt>
                <c:pt idx="1058">
                  <c:v>0.10717</c:v>
                </c:pt>
                <c:pt idx="1059">
                  <c:v>0.10922999999999999</c:v>
                </c:pt>
                <c:pt idx="1060">
                  <c:v>0.11864</c:v>
                </c:pt>
                <c:pt idx="1061">
                  <c:v>0.25990999999999997</c:v>
                </c:pt>
                <c:pt idx="1062">
                  <c:v>0.31412000000000001</c:v>
                </c:pt>
                <c:pt idx="1063">
                  <c:v>0.34382000000000001</c:v>
                </c:pt>
                <c:pt idx="1064">
                  <c:v>0.19572000000000001</c:v>
                </c:pt>
                <c:pt idx="1065">
                  <c:v>0.10371</c:v>
                </c:pt>
                <c:pt idx="1066">
                  <c:v>0.10403</c:v>
                </c:pt>
                <c:pt idx="1067">
                  <c:v>0.10419</c:v>
                </c:pt>
                <c:pt idx="1068">
                  <c:v>0.34149000000000002</c:v>
                </c:pt>
                <c:pt idx="1069">
                  <c:v>0.10376000000000001</c:v>
                </c:pt>
                <c:pt idx="1070">
                  <c:v>0.10408000000000001</c:v>
                </c:pt>
                <c:pt idx="1071">
                  <c:v>0.10499</c:v>
                </c:pt>
                <c:pt idx="1072">
                  <c:v>0.10413</c:v>
                </c:pt>
                <c:pt idx="1073">
                  <c:v>0.32551000000000002</c:v>
                </c:pt>
                <c:pt idx="1074">
                  <c:v>0.10509</c:v>
                </c:pt>
                <c:pt idx="1075">
                  <c:v>0.14696999999999999</c:v>
                </c:pt>
                <c:pt idx="1076">
                  <c:v>0.28138000000000002</c:v>
                </c:pt>
                <c:pt idx="1077">
                  <c:v>0.10438</c:v>
                </c:pt>
                <c:pt idx="1078">
                  <c:v>0.11061</c:v>
                </c:pt>
                <c:pt idx="1079">
                  <c:v>0.12623000000000001</c:v>
                </c:pt>
                <c:pt idx="1080">
                  <c:v>0.29997000000000001</c:v>
                </c:pt>
                <c:pt idx="1081">
                  <c:v>0.19622000000000001</c:v>
                </c:pt>
                <c:pt idx="1082">
                  <c:v>0.30007</c:v>
                </c:pt>
                <c:pt idx="1083">
                  <c:v>0.34206999999999999</c:v>
                </c:pt>
                <c:pt idx="1084">
                  <c:v>0.104</c:v>
                </c:pt>
                <c:pt idx="1085">
                  <c:v>0.10563</c:v>
                </c:pt>
                <c:pt idx="1086">
                  <c:v>0.11909</c:v>
                </c:pt>
                <c:pt idx="1087">
                  <c:v>0.12634000000000001</c:v>
                </c:pt>
                <c:pt idx="1088">
                  <c:v>0.30016999999999999</c:v>
                </c:pt>
                <c:pt idx="1089">
                  <c:v>0.23882999999999999</c:v>
                </c:pt>
                <c:pt idx="1090">
                  <c:v>0.31523000000000001</c:v>
                </c:pt>
                <c:pt idx="1091">
                  <c:v>0.10421999999999999</c:v>
                </c:pt>
                <c:pt idx="1092">
                  <c:v>0.10705000000000001</c:v>
                </c:pt>
                <c:pt idx="1093">
                  <c:v>0.16128999999999999</c:v>
                </c:pt>
                <c:pt idx="1094">
                  <c:v>0.28194000000000002</c:v>
                </c:pt>
                <c:pt idx="1095">
                  <c:v>0.30044999999999999</c:v>
                </c:pt>
                <c:pt idx="1096">
                  <c:v>0.10579</c:v>
                </c:pt>
                <c:pt idx="1097">
                  <c:v>0.10834000000000001</c:v>
                </c:pt>
                <c:pt idx="1098">
                  <c:v>0.28203</c:v>
                </c:pt>
                <c:pt idx="1099">
                  <c:v>0.30053999999999997</c:v>
                </c:pt>
                <c:pt idx="1100">
                  <c:v>0.34256999999999999</c:v>
                </c:pt>
                <c:pt idx="1101">
                  <c:v>0.10467</c:v>
                </c:pt>
                <c:pt idx="1102">
                  <c:v>0.10985</c:v>
                </c:pt>
                <c:pt idx="1103">
                  <c:v>0.31558000000000003</c:v>
                </c:pt>
                <c:pt idx="1104">
                  <c:v>0.10722</c:v>
                </c:pt>
                <c:pt idx="1105">
                  <c:v>0.13596</c:v>
                </c:pt>
                <c:pt idx="1106">
                  <c:v>0.32666000000000001</c:v>
                </c:pt>
                <c:pt idx="1107">
                  <c:v>0.10465000000000001</c:v>
                </c:pt>
                <c:pt idx="1108">
                  <c:v>0.10484</c:v>
                </c:pt>
                <c:pt idx="1109">
                  <c:v>0.13608000000000001</c:v>
                </c:pt>
                <c:pt idx="1110">
                  <c:v>0.11141</c:v>
                </c:pt>
                <c:pt idx="1111">
                  <c:v>0.33957999999999999</c:v>
                </c:pt>
                <c:pt idx="1112">
                  <c:v>0.10736999999999999</c:v>
                </c:pt>
                <c:pt idx="1113">
                  <c:v>0.11407</c:v>
                </c:pt>
                <c:pt idx="1114">
                  <c:v>0.16173000000000001</c:v>
                </c:pt>
                <c:pt idx="1115">
                  <c:v>0.33965000000000001</c:v>
                </c:pt>
                <c:pt idx="1116">
                  <c:v>0.30118</c:v>
                </c:pt>
                <c:pt idx="1117">
                  <c:v>0.32700000000000001</c:v>
                </c:pt>
                <c:pt idx="1118">
                  <c:v>0.30123</c:v>
                </c:pt>
                <c:pt idx="1119">
                  <c:v>0.10573</c:v>
                </c:pt>
                <c:pt idx="1120">
                  <c:v>0.14782000000000001</c:v>
                </c:pt>
                <c:pt idx="1121">
                  <c:v>0.11019</c:v>
                </c:pt>
                <c:pt idx="1122">
                  <c:v>0.11967</c:v>
                </c:pt>
                <c:pt idx="1123">
                  <c:v>0.14785000000000001</c:v>
                </c:pt>
                <c:pt idx="1124">
                  <c:v>0.11061</c:v>
                </c:pt>
                <c:pt idx="1125">
                  <c:v>0.34820000000000001</c:v>
                </c:pt>
                <c:pt idx="1126">
                  <c:v>0.17842</c:v>
                </c:pt>
                <c:pt idx="1127">
                  <c:v>0.26191999999999999</c:v>
                </c:pt>
                <c:pt idx="1128">
                  <c:v>0.10754</c:v>
                </c:pt>
                <c:pt idx="1129">
                  <c:v>0.10818999999999999</c:v>
                </c:pt>
                <c:pt idx="1130">
                  <c:v>0.26199</c:v>
                </c:pt>
                <c:pt idx="1131">
                  <c:v>0.34626000000000001</c:v>
                </c:pt>
                <c:pt idx="1132">
                  <c:v>0.1076</c:v>
                </c:pt>
                <c:pt idx="1133">
                  <c:v>0.14804</c:v>
                </c:pt>
                <c:pt idx="1134">
                  <c:v>0.31655</c:v>
                </c:pt>
                <c:pt idx="1135">
                  <c:v>0.10765</c:v>
                </c:pt>
                <c:pt idx="1136">
                  <c:v>0.10632999999999999</c:v>
                </c:pt>
                <c:pt idx="1137">
                  <c:v>0.28317999999999999</c:v>
                </c:pt>
                <c:pt idx="1138">
                  <c:v>0.32761000000000001</c:v>
                </c:pt>
                <c:pt idx="1139">
                  <c:v>0.34033000000000002</c:v>
                </c:pt>
                <c:pt idx="1140">
                  <c:v>0.11438</c:v>
                </c:pt>
                <c:pt idx="1141">
                  <c:v>0.11989</c:v>
                </c:pt>
                <c:pt idx="1142">
                  <c:v>0.10482</c:v>
                </c:pt>
                <c:pt idx="1143">
                  <c:v>0.30177999999999999</c:v>
                </c:pt>
                <c:pt idx="1144">
                  <c:v>0.12720000000000001</c:v>
                </c:pt>
                <c:pt idx="1145">
                  <c:v>0.24016000000000001</c:v>
                </c:pt>
                <c:pt idx="1146">
                  <c:v>0.28326000000000001</c:v>
                </c:pt>
                <c:pt idx="1147">
                  <c:v>0.28326000000000001</c:v>
                </c:pt>
                <c:pt idx="1148">
                  <c:v>0.11040999999999999</c:v>
                </c:pt>
                <c:pt idx="1149">
                  <c:v>0.34655000000000002</c:v>
                </c:pt>
                <c:pt idx="1150">
                  <c:v>0.26223000000000002</c:v>
                </c:pt>
                <c:pt idx="1151">
                  <c:v>0.28325</c:v>
                </c:pt>
                <c:pt idx="1152">
                  <c:v>0.10574</c:v>
                </c:pt>
                <c:pt idx="1153">
                  <c:v>0.1104</c:v>
                </c:pt>
                <c:pt idx="1154">
                  <c:v>0.13653000000000001</c:v>
                </c:pt>
                <c:pt idx="1155">
                  <c:v>0.28325</c:v>
                </c:pt>
                <c:pt idx="1156">
                  <c:v>0.31670999999999999</c:v>
                </c:pt>
                <c:pt idx="1157">
                  <c:v>0.21825</c:v>
                </c:pt>
                <c:pt idx="1158">
                  <c:v>0.34392</c:v>
                </c:pt>
                <c:pt idx="1159">
                  <c:v>0.10519000000000001</c:v>
                </c:pt>
                <c:pt idx="1160">
                  <c:v>0.10573</c:v>
                </c:pt>
                <c:pt idx="1161">
                  <c:v>0.11989</c:v>
                </c:pt>
                <c:pt idx="1162">
                  <c:v>0.13652</c:v>
                </c:pt>
                <c:pt idx="1163">
                  <c:v>0.11988</c:v>
                </c:pt>
                <c:pt idx="1164">
                  <c:v>0.28321000000000002</c:v>
                </c:pt>
                <c:pt idx="1165">
                  <c:v>0.10634</c:v>
                </c:pt>
                <c:pt idx="1166">
                  <c:v>0.11078</c:v>
                </c:pt>
                <c:pt idx="1167">
                  <c:v>0.14810000000000001</c:v>
                </c:pt>
                <c:pt idx="1168">
                  <c:v>0.28317999999999999</c:v>
                </c:pt>
                <c:pt idx="1169">
                  <c:v>0.10478</c:v>
                </c:pt>
                <c:pt idx="1170">
                  <c:v>0.10467</c:v>
                </c:pt>
                <c:pt idx="1171">
                  <c:v>0.10477</c:v>
                </c:pt>
                <c:pt idx="1172">
                  <c:v>0.11035</c:v>
                </c:pt>
                <c:pt idx="1173">
                  <c:v>0.28314</c:v>
                </c:pt>
                <c:pt idx="1174">
                  <c:v>0.30169000000000001</c:v>
                </c:pt>
                <c:pt idx="1175">
                  <c:v>0.11982</c:v>
                </c:pt>
                <c:pt idx="1176">
                  <c:v>0.30162</c:v>
                </c:pt>
                <c:pt idx="1177">
                  <c:v>0.10692</c:v>
                </c:pt>
                <c:pt idx="1178">
                  <c:v>0.11029</c:v>
                </c:pt>
                <c:pt idx="1179">
                  <c:v>0.30155999999999999</c:v>
                </c:pt>
                <c:pt idx="1180">
                  <c:v>0.10756</c:v>
                </c:pt>
                <c:pt idx="1181">
                  <c:v>0.10688</c:v>
                </c:pt>
                <c:pt idx="1182">
                  <c:v>0.16197</c:v>
                </c:pt>
                <c:pt idx="1183">
                  <c:v>0.21801000000000001</c:v>
                </c:pt>
                <c:pt idx="1184">
                  <c:v>0.30149999999999999</c:v>
                </c:pt>
                <c:pt idx="1185">
                  <c:v>0.10559</c:v>
                </c:pt>
                <c:pt idx="1186">
                  <c:v>0.12701999999999999</c:v>
                </c:pt>
                <c:pt idx="1187">
                  <c:v>0.11971999999999999</c:v>
                </c:pt>
                <c:pt idx="1188">
                  <c:v>0.13633000000000001</c:v>
                </c:pt>
                <c:pt idx="1189">
                  <c:v>0.30142999999999998</c:v>
                </c:pt>
                <c:pt idx="1190">
                  <c:v>0.11020000000000001</c:v>
                </c:pt>
                <c:pt idx="1191">
                  <c:v>0.11094999999999999</c:v>
                </c:pt>
                <c:pt idx="1192">
                  <c:v>0.11966</c:v>
                </c:pt>
                <c:pt idx="1193">
                  <c:v>0.32715</c:v>
                </c:pt>
                <c:pt idx="1194">
                  <c:v>0.31618000000000002</c:v>
                </c:pt>
                <c:pt idx="1195">
                  <c:v>0.10495</c:v>
                </c:pt>
                <c:pt idx="1196">
                  <c:v>0.10549</c:v>
                </c:pt>
                <c:pt idx="1197">
                  <c:v>0.1618</c:v>
                </c:pt>
                <c:pt idx="1198">
                  <c:v>0.11012</c:v>
                </c:pt>
                <c:pt idx="1199">
                  <c:v>0.30119000000000001</c:v>
                </c:pt>
                <c:pt idx="1200">
                  <c:v>0.32696999999999998</c:v>
                </c:pt>
                <c:pt idx="1201">
                  <c:v>0.10602</c:v>
                </c:pt>
                <c:pt idx="1202">
                  <c:v>0.10798000000000001</c:v>
                </c:pt>
                <c:pt idx="1203">
                  <c:v>0.30105999999999999</c:v>
                </c:pt>
                <c:pt idx="1204">
                  <c:v>0.28248000000000001</c:v>
                </c:pt>
                <c:pt idx="1205">
                  <c:v>0.30096000000000001</c:v>
                </c:pt>
                <c:pt idx="1206">
                  <c:v>0.10725999999999999</c:v>
                </c:pt>
                <c:pt idx="1207">
                  <c:v>0.32666000000000001</c:v>
                </c:pt>
                <c:pt idx="1208">
                  <c:v>0.34290999999999999</c:v>
                </c:pt>
                <c:pt idx="1209">
                  <c:v>0.10591</c:v>
                </c:pt>
                <c:pt idx="1210">
                  <c:v>0.10897999999999999</c:v>
                </c:pt>
                <c:pt idx="1211">
                  <c:v>0.10423</c:v>
                </c:pt>
                <c:pt idx="1212">
                  <c:v>0.10714</c:v>
                </c:pt>
                <c:pt idx="1213">
                  <c:v>0.34527999999999998</c:v>
                </c:pt>
                <c:pt idx="1214">
                  <c:v>0.33905999999999997</c:v>
                </c:pt>
                <c:pt idx="1215">
                  <c:v>0.10421999999999999</c:v>
                </c:pt>
                <c:pt idx="1216">
                  <c:v>0.13578000000000001</c:v>
                </c:pt>
                <c:pt idx="1217">
                  <c:v>0.33893000000000001</c:v>
                </c:pt>
                <c:pt idx="1218">
                  <c:v>0.10532</c:v>
                </c:pt>
                <c:pt idx="1219">
                  <c:v>0.11916</c:v>
                </c:pt>
                <c:pt idx="1220">
                  <c:v>0.32611000000000001</c:v>
                </c:pt>
                <c:pt idx="1221">
                  <c:v>0.11913</c:v>
                </c:pt>
                <c:pt idx="1222">
                  <c:v>0.10872</c:v>
                </c:pt>
                <c:pt idx="1223">
                  <c:v>0.13563</c:v>
                </c:pt>
                <c:pt idx="1224">
                  <c:v>0.1043</c:v>
                </c:pt>
                <c:pt idx="1225">
                  <c:v>0.23865</c:v>
                </c:pt>
                <c:pt idx="1226">
                  <c:v>0.30005999999999999</c:v>
                </c:pt>
                <c:pt idx="1227">
                  <c:v>0.26056000000000001</c:v>
                </c:pt>
                <c:pt idx="1228">
                  <c:v>0.34459000000000001</c:v>
                </c:pt>
                <c:pt idx="1229">
                  <c:v>0.10487</c:v>
                </c:pt>
                <c:pt idx="1230">
                  <c:v>0.1043</c:v>
                </c:pt>
                <c:pt idx="1231">
                  <c:v>0.10410999999999999</c:v>
                </c:pt>
                <c:pt idx="1232">
                  <c:v>0.29970999999999998</c:v>
                </c:pt>
                <c:pt idx="1233">
                  <c:v>0.33814</c:v>
                </c:pt>
                <c:pt idx="1234">
                  <c:v>0.11882</c:v>
                </c:pt>
                <c:pt idx="1235">
                  <c:v>0.10730000000000001</c:v>
                </c:pt>
                <c:pt idx="1236">
                  <c:v>0.34622999999999998</c:v>
                </c:pt>
                <c:pt idx="1237">
                  <c:v>0.10932</c:v>
                </c:pt>
                <c:pt idx="1238">
                  <c:v>0.11039</c:v>
                </c:pt>
                <c:pt idx="1239">
                  <c:v>0.10467</c:v>
                </c:pt>
                <c:pt idx="1240">
                  <c:v>0.11321000000000001</c:v>
                </c:pt>
                <c:pt idx="1241">
                  <c:v>0.1046</c:v>
                </c:pt>
                <c:pt idx="1242">
                  <c:v>0.10775</c:v>
                </c:pt>
                <c:pt idx="1243">
                  <c:v>0.32490000000000002</c:v>
                </c:pt>
                <c:pt idx="1244">
                  <c:v>0.34370000000000001</c:v>
                </c:pt>
                <c:pt idx="1245">
                  <c:v>0.32482</c:v>
                </c:pt>
                <c:pt idx="1246">
                  <c:v>0.29901</c:v>
                </c:pt>
                <c:pt idx="1247">
                  <c:v>0.33739999999999998</c:v>
                </c:pt>
                <c:pt idx="1248">
                  <c:v>0.10345</c:v>
                </c:pt>
                <c:pt idx="1249">
                  <c:v>0.32463999999999998</c:v>
                </c:pt>
                <c:pt idx="1250">
                  <c:v>0.10438</c:v>
                </c:pt>
                <c:pt idx="1251">
                  <c:v>0.12559999999999999</c:v>
                </c:pt>
                <c:pt idx="1252">
                  <c:v>0.16014999999999999</c:v>
                </c:pt>
                <c:pt idx="1253">
                  <c:v>0.34316999999999998</c:v>
                </c:pt>
                <c:pt idx="1254">
                  <c:v>0.19511000000000001</c:v>
                </c:pt>
                <c:pt idx="1255">
                  <c:v>0.28015000000000001</c:v>
                </c:pt>
                <c:pt idx="1256">
                  <c:v>0.33695000000000003</c:v>
                </c:pt>
                <c:pt idx="1257">
                  <c:v>0.10357</c:v>
                </c:pt>
                <c:pt idx="1258">
                  <c:v>0.33684999999999998</c:v>
                </c:pt>
                <c:pt idx="1259">
                  <c:v>0.10476000000000001</c:v>
                </c:pt>
                <c:pt idx="1260">
                  <c:v>0.32391999999999999</c:v>
                </c:pt>
                <c:pt idx="1261">
                  <c:v>0.10664999999999999</c:v>
                </c:pt>
                <c:pt idx="1262">
                  <c:v>0.10661</c:v>
                </c:pt>
                <c:pt idx="1263">
                  <c:v>0.11798</c:v>
                </c:pt>
                <c:pt idx="1264">
                  <c:v>0.33115</c:v>
                </c:pt>
                <c:pt idx="1265">
                  <c:v>0.10329000000000001</c:v>
                </c:pt>
                <c:pt idx="1266">
                  <c:v>0.11794</c:v>
                </c:pt>
                <c:pt idx="1267">
                  <c:v>0.10455</c:v>
                </c:pt>
                <c:pt idx="1268">
                  <c:v>0.10927000000000001</c:v>
                </c:pt>
                <c:pt idx="1269">
                  <c:v>0.27936</c:v>
                </c:pt>
                <c:pt idx="1270">
                  <c:v>0.10321</c:v>
                </c:pt>
                <c:pt idx="1271">
                  <c:v>0.19434999999999999</c:v>
                </c:pt>
                <c:pt idx="1272">
                  <c:v>0.33074999999999999</c:v>
                </c:pt>
                <c:pt idx="1273">
                  <c:v>0.10308</c:v>
                </c:pt>
                <c:pt idx="1274">
                  <c:v>0.10791000000000001</c:v>
                </c:pt>
                <c:pt idx="1275">
                  <c:v>0.10685</c:v>
                </c:pt>
                <c:pt idx="1276">
                  <c:v>0.11223</c:v>
                </c:pt>
                <c:pt idx="1277">
                  <c:v>0.33907999999999999</c:v>
                </c:pt>
                <c:pt idx="1278">
                  <c:v>0.34166999999999997</c:v>
                </c:pt>
                <c:pt idx="1279">
                  <c:v>0.10385</c:v>
                </c:pt>
                <c:pt idx="1280">
                  <c:v>0.31186000000000003</c:v>
                </c:pt>
                <c:pt idx="1281">
                  <c:v>0.1038</c:v>
                </c:pt>
                <c:pt idx="1282">
                  <c:v>0.31164999999999998</c:v>
                </c:pt>
                <c:pt idx="1283">
                  <c:v>0.10792</c:v>
                </c:pt>
                <c:pt idx="1284">
                  <c:v>0.29644999999999999</c:v>
                </c:pt>
                <c:pt idx="1285">
                  <c:v>0.10584</c:v>
                </c:pt>
                <c:pt idx="1286">
                  <c:v>0.10321</c:v>
                </c:pt>
                <c:pt idx="1287">
                  <c:v>0.19309999999999999</c:v>
                </c:pt>
                <c:pt idx="1288">
                  <c:v>0.34006999999999998</c:v>
                </c:pt>
                <c:pt idx="1289">
                  <c:v>0.1079</c:v>
                </c:pt>
                <c:pt idx="1290">
                  <c:v>0.33968999999999999</c:v>
                </c:pt>
                <c:pt idx="1291">
                  <c:v>0.29532999999999998</c:v>
                </c:pt>
                <c:pt idx="1292">
                  <c:v>0.29520999999999997</c:v>
                </c:pt>
                <c:pt idx="1293">
                  <c:v>0.11656</c:v>
                </c:pt>
                <c:pt idx="1294">
                  <c:v>0.12368</c:v>
                </c:pt>
                <c:pt idx="1295">
                  <c:v>0.11113000000000001</c:v>
                </c:pt>
                <c:pt idx="1296">
                  <c:v>0.33905999999999997</c:v>
                </c:pt>
                <c:pt idx="1297">
                  <c:v>0.10657999999999999</c:v>
                </c:pt>
                <c:pt idx="1298">
                  <c:v>0.33866000000000002</c:v>
                </c:pt>
                <c:pt idx="1299">
                  <c:v>0.10409</c:v>
                </c:pt>
                <c:pt idx="1300">
                  <c:v>0.10402</c:v>
                </c:pt>
                <c:pt idx="1301">
                  <c:v>0.10624</c:v>
                </c:pt>
                <c:pt idx="1302">
                  <c:v>0.10557999999999999</c:v>
                </c:pt>
                <c:pt idx="1303">
                  <c:v>0.30789</c:v>
                </c:pt>
                <c:pt idx="1304">
                  <c:v>0.32612000000000002</c:v>
                </c:pt>
                <c:pt idx="1305">
                  <c:v>0.30775999999999998</c:v>
                </c:pt>
                <c:pt idx="1306">
                  <c:v>0.12257</c:v>
                </c:pt>
                <c:pt idx="1307">
                  <c:v>0.30762</c:v>
                </c:pt>
                <c:pt idx="1308">
                  <c:v>0.13153999999999999</c:v>
                </c:pt>
                <c:pt idx="1309">
                  <c:v>0.33672000000000002</c:v>
                </c:pt>
                <c:pt idx="1310">
                  <c:v>0.10105</c:v>
                </c:pt>
                <c:pt idx="1311">
                  <c:v>0.1028</c:v>
                </c:pt>
                <c:pt idx="1312">
                  <c:v>0.10607</c:v>
                </c:pt>
                <c:pt idx="1313">
                  <c:v>0.31697999999999998</c:v>
                </c:pt>
                <c:pt idx="1314">
                  <c:v>0.10363</c:v>
                </c:pt>
                <c:pt idx="1315">
                  <c:v>0.31669000000000003</c:v>
                </c:pt>
                <c:pt idx="1316">
                  <c:v>0.10934000000000001</c:v>
                </c:pt>
                <c:pt idx="1317">
                  <c:v>0.10604</c:v>
                </c:pt>
                <c:pt idx="1318">
                  <c:v>0.31609999999999999</c:v>
                </c:pt>
                <c:pt idx="1319">
                  <c:v>0.25185999999999997</c:v>
                </c:pt>
                <c:pt idx="1320">
                  <c:v>0.27235999999999999</c:v>
                </c:pt>
                <c:pt idx="1321">
                  <c:v>0.29049000000000003</c:v>
                </c:pt>
                <c:pt idx="1322">
                  <c:v>0.10512000000000001</c:v>
                </c:pt>
                <c:pt idx="1323">
                  <c:v>0.10888</c:v>
                </c:pt>
                <c:pt idx="1324">
                  <c:v>0.13009999999999999</c:v>
                </c:pt>
                <c:pt idx="1325">
                  <c:v>0.17066000000000001</c:v>
                </c:pt>
                <c:pt idx="1326">
                  <c:v>0.15465999999999999</c:v>
                </c:pt>
                <c:pt idx="1327">
                  <c:v>0.25147000000000003</c:v>
                </c:pt>
                <c:pt idx="1328">
                  <c:v>0.10274999999999999</c:v>
                </c:pt>
                <c:pt idx="1329">
                  <c:v>0.32691999999999999</c:v>
                </c:pt>
                <c:pt idx="1330">
                  <c:v>0.11352</c:v>
                </c:pt>
                <c:pt idx="1331">
                  <c:v>0.10512000000000001</c:v>
                </c:pt>
                <c:pt idx="1332">
                  <c:v>0.32994000000000001</c:v>
                </c:pt>
                <c:pt idx="1333">
                  <c:v>0.30286999999999997</c:v>
                </c:pt>
                <c:pt idx="1334">
                  <c:v>0.10154000000000001</c:v>
                </c:pt>
                <c:pt idx="1335">
                  <c:v>0.10371</c:v>
                </c:pt>
                <c:pt idx="1336">
                  <c:v>0.30242000000000002</c:v>
                </c:pt>
                <c:pt idx="1337">
                  <c:v>9.8879999999999996E-2</c:v>
                </c:pt>
                <c:pt idx="1338">
                  <c:v>0.11974</c:v>
                </c:pt>
                <c:pt idx="1339">
                  <c:v>0.28747</c:v>
                </c:pt>
                <c:pt idx="1340">
                  <c:v>9.8369999999999999E-2</c:v>
                </c:pt>
                <c:pt idx="1341">
                  <c:v>0.26932</c:v>
                </c:pt>
                <c:pt idx="1342">
                  <c:v>0.10111000000000001</c:v>
                </c:pt>
                <c:pt idx="1343">
                  <c:v>0.10170999999999999</c:v>
                </c:pt>
                <c:pt idx="1344">
                  <c:v>0.13947000000000001</c:v>
                </c:pt>
                <c:pt idx="1345">
                  <c:v>0.10095999999999999</c:v>
                </c:pt>
                <c:pt idx="1346">
                  <c:v>0.11253000000000001</c:v>
                </c:pt>
                <c:pt idx="1347">
                  <c:v>0.10085</c:v>
                </c:pt>
                <c:pt idx="1348">
                  <c:v>0.10718999999999999</c:v>
                </c:pt>
                <c:pt idx="1349">
                  <c:v>0.31911</c:v>
                </c:pt>
                <c:pt idx="1350">
                  <c:v>9.7809999999999994E-2</c:v>
                </c:pt>
                <c:pt idx="1351">
                  <c:v>9.8129999999999995E-2</c:v>
                </c:pt>
                <c:pt idx="1352">
                  <c:v>0.10678</c:v>
                </c:pt>
                <c:pt idx="1353">
                  <c:v>0.1676</c:v>
                </c:pt>
                <c:pt idx="1354">
                  <c:v>0.10034</c:v>
                </c:pt>
                <c:pt idx="1355">
                  <c:v>9.7600000000000006E-2</c:v>
                </c:pt>
                <c:pt idx="1356">
                  <c:v>9.8330000000000001E-2</c:v>
                </c:pt>
                <c:pt idx="1357">
                  <c:v>0.28475</c:v>
                </c:pt>
                <c:pt idx="1358">
                  <c:v>0.30964999999999998</c:v>
                </c:pt>
                <c:pt idx="1359">
                  <c:v>0.32516</c:v>
                </c:pt>
                <c:pt idx="1360">
                  <c:v>0.10032000000000001</c:v>
                </c:pt>
                <c:pt idx="1361">
                  <c:v>0.30891000000000002</c:v>
                </c:pt>
                <c:pt idx="1362">
                  <c:v>0.20377000000000001</c:v>
                </c:pt>
                <c:pt idx="1363">
                  <c:v>0.20333000000000001</c:v>
                </c:pt>
                <c:pt idx="1364">
                  <c:v>0.29762</c:v>
                </c:pt>
                <c:pt idx="1365">
                  <c:v>0.26524999999999999</c:v>
                </c:pt>
                <c:pt idx="1366">
                  <c:v>9.9180000000000004E-2</c:v>
                </c:pt>
                <c:pt idx="1367">
                  <c:v>0.10166</c:v>
                </c:pt>
                <c:pt idx="1368">
                  <c:v>9.7930000000000003E-2</c:v>
                </c:pt>
                <c:pt idx="1369">
                  <c:v>0.10469000000000001</c:v>
                </c:pt>
                <c:pt idx="1370">
                  <c:v>0.26347999999999999</c:v>
                </c:pt>
                <c:pt idx="1371">
                  <c:v>0.29544999999999999</c:v>
                </c:pt>
                <c:pt idx="1372">
                  <c:v>0.10458000000000001</c:v>
                </c:pt>
                <c:pt idx="1373">
                  <c:v>0.31813000000000002</c:v>
                </c:pt>
                <c:pt idx="1374">
                  <c:v>9.8320000000000005E-2</c:v>
                </c:pt>
                <c:pt idx="1375">
                  <c:v>0.10954999999999999</c:v>
                </c:pt>
                <c:pt idx="1376">
                  <c:v>9.7549999999999998E-2</c:v>
                </c:pt>
                <c:pt idx="1377">
                  <c:v>0.10026</c:v>
                </c:pt>
                <c:pt idx="1378">
                  <c:v>0.10391</c:v>
                </c:pt>
                <c:pt idx="1379">
                  <c:v>0.32618999999999998</c:v>
                </c:pt>
                <c:pt idx="1380">
                  <c:v>0.20013</c:v>
                </c:pt>
                <c:pt idx="1381">
                  <c:v>0.31963000000000003</c:v>
                </c:pt>
                <c:pt idx="1382">
                  <c:v>0.29336000000000001</c:v>
                </c:pt>
                <c:pt idx="1383">
                  <c:v>9.572E-2</c:v>
                </c:pt>
                <c:pt idx="1384">
                  <c:v>9.4890000000000002E-2</c:v>
                </c:pt>
                <c:pt idx="1385">
                  <c:v>9.844E-2</c:v>
                </c:pt>
                <c:pt idx="1386">
                  <c:v>9.7199999999999995E-2</c:v>
                </c:pt>
                <c:pt idx="1387">
                  <c:v>0.24059</c:v>
                </c:pt>
                <c:pt idx="1388">
                  <c:v>0.26049</c:v>
                </c:pt>
                <c:pt idx="1389">
                  <c:v>0.14707999999999999</c:v>
                </c:pt>
                <c:pt idx="1390">
                  <c:v>9.6979999999999997E-2</c:v>
                </c:pt>
                <c:pt idx="1391">
                  <c:v>9.9430000000000004E-2</c:v>
                </c:pt>
                <c:pt idx="1392">
                  <c:v>0.10804999999999999</c:v>
                </c:pt>
                <c:pt idx="1393">
                  <c:v>0.26001999999999997</c:v>
                </c:pt>
                <c:pt idx="1394">
                  <c:v>0.12321</c:v>
                </c:pt>
                <c:pt idx="1395">
                  <c:v>9.8360000000000003E-2</c:v>
                </c:pt>
                <c:pt idx="1396">
                  <c:v>0.32002000000000003</c:v>
                </c:pt>
                <c:pt idx="1397">
                  <c:v>9.4890000000000002E-2</c:v>
                </c:pt>
                <c:pt idx="1398">
                  <c:v>0.31731999999999999</c:v>
                </c:pt>
                <c:pt idx="1399">
                  <c:v>9.4E-2</c:v>
                </c:pt>
                <c:pt idx="1400">
                  <c:v>0.29056999999999999</c:v>
                </c:pt>
                <c:pt idx="1401">
                  <c:v>9.7939999999999999E-2</c:v>
                </c:pt>
                <c:pt idx="1402">
                  <c:v>0.27631</c:v>
                </c:pt>
                <c:pt idx="1403">
                  <c:v>0.29039999999999999</c:v>
                </c:pt>
                <c:pt idx="1404">
                  <c:v>0.10730000000000001</c:v>
                </c:pt>
                <c:pt idx="1405">
                  <c:v>9.7250000000000003E-2</c:v>
                </c:pt>
                <c:pt idx="1406">
                  <c:v>0.25829999999999997</c:v>
                </c:pt>
                <c:pt idx="1407">
                  <c:v>0.31598999999999999</c:v>
                </c:pt>
                <c:pt idx="1408">
                  <c:v>9.3450000000000005E-2</c:v>
                </c:pt>
                <c:pt idx="1409">
                  <c:v>9.4839999999999994E-2</c:v>
                </c:pt>
                <c:pt idx="1410">
                  <c:v>0.27562999999999999</c:v>
                </c:pt>
                <c:pt idx="1411">
                  <c:v>0.23813000000000001</c:v>
                </c:pt>
                <c:pt idx="1412">
                  <c:v>0.28925000000000001</c:v>
                </c:pt>
                <c:pt idx="1413">
                  <c:v>0.31519000000000003</c:v>
                </c:pt>
                <c:pt idx="1414">
                  <c:v>9.4200000000000006E-2</c:v>
                </c:pt>
                <c:pt idx="1415">
                  <c:v>0.31506000000000001</c:v>
                </c:pt>
                <c:pt idx="1416">
                  <c:v>0.12181</c:v>
                </c:pt>
                <c:pt idx="1417">
                  <c:v>0.27466000000000002</c:v>
                </c:pt>
                <c:pt idx="1418">
                  <c:v>9.6619999999999998E-2</c:v>
                </c:pt>
                <c:pt idx="1419">
                  <c:v>9.7549999999999998E-2</c:v>
                </c:pt>
                <c:pt idx="1420">
                  <c:v>9.307E-2</c:v>
                </c:pt>
                <c:pt idx="1421">
                  <c:v>9.4820000000000002E-2</c:v>
                </c:pt>
                <c:pt idx="1422">
                  <c:v>0.27422999999999997</c:v>
                </c:pt>
                <c:pt idx="1423">
                  <c:v>9.6970000000000001E-2</c:v>
                </c:pt>
                <c:pt idx="1424">
                  <c:v>9.5320000000000002E-2</c:v>
                </c:pt>
                <c:pt idx="1425">
                  <c:v>0.29852000000000001</c:v>
                </c:pt>
                <c:pt idx="1426">
                  <c:v>9.2749999999999999E-2</c:v>
                </c:pt>
                <c:pt idx="1427">
                  <c:v>0.27389000000000002</c:v>
                </c:pt>
                <c:pt idx="1428">
                  <c:v>0.21612000000000001</c:v>
                </c:pt>
                <c:pt idx="1429">
                  <c:v>0.30549999999999999</c:v>
                </c:pt>
                <c:pt idx="1430">
                  <c:v>0.29826999999999998</c:v>
                </c:pt>
                <c:pt idx="1431">
                  <c:v>0.31616</c:v>
                </c:pt>
                <c:pt idx="1432">
                  <c:v>0.19571</c:v>
                </c:pt>
                <c:pt idx="1433">
                  <c:v>0.21598000000000001</c:v>
                </c:pt>
                <c:pt idx="1434">
                  <c:v>9.4500000000000001E-2</c:v>
                </c:pt>
                <c:pt idx="1435">
                  <c:v>9.7530000000000006E-2</c:v>
                </c:pt>
                <c:pt idx="1436">
                  <c:v>0.21581</c:v>
                </c:pt>
                <c:pt idx="1437">
                  <c:v>9.7509999999999999E-2</c:v>
                </c:pt>
                <c:pt idx="1438">
                  <c:v>9.5070000000000002E-2</c:v>
                </c:pt>
                <c:pt idx="1439">
                  <c:v>9.2679999999999998E-2</c:v>
                </c:pt>
                <c:pt idx="1440">
                  <c:v>0.14416000000000001</c:v>
                </c:pt>
                <c:pt idx="1441">
                  <c:v>0.27332000000000001</c:v>
                </c:pt>
                <c:pt idx="1442">
                  <c:v>0.27332000000000001</c:v>
                </c:pt>
                <c:pt idx="1443">
                  <c:v>9.5600000000000004E-2</c:v>
                </c:pt>
                <c:pt idx="1444">
                  <c:v>9.5060000000000006E-2</c:v>
                </c:pt>
                <c:pt idx="1445">
                  <c:v>0.12103999999999999</c:v>
                </c:pt>
                <c:pt idx="1446">
                  <c:v>0.15941</c:v>
                </c:pt>
                <c:pt idx="1447">
                  <c:v>0.25630999999999998</c:v>
                </c:pt>
                <c:pt idx="1448">
                  <c:v>0.10126</c:v>
                </c:pt>
                <c:pt idx="1449">
                  <c:v>9.3030000000000002E-2</c:v>
                </c:pt>
                <c:pt idx="1450">
                  <c:v>9.7689999999999999E-2</c:v>
                </c:pt>
                <c:pt idx="1451">
                  <c:v>9.4079999999999997E-2</c:v>
                </c:pt>
                <c:pt idx="1452">
                  <c:v>9.5329999999999998E-2</c:v>
                </c:pt>
                <c:pt idx="1453">
                  <c:v>9.2969999999999997E-2</c:v>
                </c:pt>
                <c:pt idx="1454">
                  <c:v>0.11292000000000001</c:v>
                </c:pt>
                <c:pt idx="1455">
                  <c:v>9.4789999999999999E-2</c:v>
                </c:pt>
                <c:pt idx="1456">
                  <c:v>0.10638</c:v>
                </c:pt>
                <c:pt idx="1457">
                  <c:v>0.25679999999999997</c:v>
                </c:pt>
                <c:pt idx="1458">
                  <c:v>0.14477000000000001</c:v>
                </c:pt>
                <c:pt idx="1459">
                  <c:v>0.10165</c:v>
                </c:pt>
                <c:pt idx="1460">
                  <c:v>9.5750000000000002E-2</c:v>
                </c:pt>
                <c:pt idx="1461">
                  <c:v>0.10181</c:v>
                </c:pt>
                <c:pt idx="1462">
                  <c:v>0.19697000000000001</c:v>
                </c:pt>
                <c:pt idx="1463">
                  <c:v>9.5990000000000006E-2</c:v>
                </c:pt>
                <c:pt idx="1464">
                  <c:v>9.8530000000000006E-2</c:v>
                </c:pt>
                <c:pt idx="1465">
                  <c:v>9.6100000000000005E-2</c:v>
                </c:pt>
                <c:pt idx="1466">
                  <c:v>0.31287999999999999</c:v>
                </c:pt>
                <c:pt idx="1467">
                  <c:v>9.5850000000000005E-2</c:v>
                </c:pt>
                <c:pt idx="1468">
                  <c:v>0.30854999999999999</c:v>
                </c:pt>
                <c:pt idx="1469">
                  <c:v>0.23934</c:v>
                </c:pt>
                <c:pt idx="1470">
                  <c:v>9.4089999999999993E-2</c:v>
                </c:pt>
                <c:pt idx="1471">
                  <c:v>0.27728999999999998</c:v>
                </c:pt>
                <c:pt idx="1472">
                  <c:v>0.14671000000000001</c:v>
                </c:pt>
                <c:pt idx="1473">
                  <c:v>0.24026</c:v>
                </c:pt>
                <c:pt idx="1474">
                  <c:v>9.6579999999999999E-2</c:v>
                </c:pt>
                <c:pt idx="1475">
                  <c:v>0.27881</c:v>
                </c:pt>
                <c:pt idx="1476">
                  <c:v>0.124</c:v>
                </c:pt>
                <c:pt idx="1477">
                  <c:v>0.10369</c:v>
                </c:pt>
                <c:pt idx="1478">
                  <c:v>9.5200000000000007E-2</c:v>
                </c:pt>
                <c:pt idx="1479">
                  <c:v>0.10128</c:v>
                </c:pt>
                <c:pt idx="1480">
                  <c:v>9.8390000000000005E-2</c:v>
                </c:pt>
                <c:pt idx="1481">
                  <c:v>9.5710000000000003E-2</c:v>
                </c:pt>
                <c:pt idx="1482">
                  <c:v>0.32173000000000002</c:v>
                </c:pt>
                <c:pt idx="1483">
                  <c:v>9.6990000000000007E-2</c:v>
                </c:pt>
                <c:pt idx="1484">
                  <c:v>9.8570000000000005E-2</c:v>
                </c:pt>
                <c:pt idx="1485">
                  <c:v>9.6479999999999996E-2</c:v>
                </c:pt>
                <c:pt idx="1486">
                  <c:v>0.31435000000000002</c:v>
                </c:pt>
                <c:pt idx="1487">
                  <c:v>0.29718</c:v>
                </c:pt>
                <c:pt idx="1488">
                  <c:v>9.7269999999999995E-2</c:v>
                </c:pt>
                <c:pt idx="1489">
                  <c:v>0.10228</c:v>
                </c:pt>
                <c:pt idx="1490">
                  <c:v>0.28447</c:v>
                </c:pt>
                <c:pt idx="1491">
                  <c:v>0.15151000000000001</c:v>
                </c:pt>
                <c:pt idx="1492">
                  <c:v>0.10029</c:v>
                </c:pt>
                <c:pt idx="1493">
                  <c:v>0.32290999999999997</c:v>
                </c:pt>
                <c:pt idx="1494">
                  <c:v>0.10045999999999999</c:v>
                </c:pt>
                <c:pt idx="1495">
                  <c:v>0.18590000000000001</c:v>
                </c:pt>
                <c:pt idx="1496">
                  <c:v>0.10335999999999999</c:v>
                </c:pt>
                <c:pt idx="1497">
                  <c:v>9.9229999999999999E-2</c:v>
                </c:pt>
                <c:pt idx="1498">
                  <c:v>0.11266</c:v>
                </c:pt>
                <c:pt idx="1499">
                  <c:v>0.10058</c:v>
                </c:pt>
                <c:pt idx="1500">
                  <c:v>0.10133</c:v>
                </c:pt>
                <c:pt idx="1501">
                  <c:v>9.9909999999999999E-2</c:v>
                </c:pt>
                <c:pt idx="1502">
                  <c:v>0.10044</c:v>
                </c:pt>
                <c:pt idx="1503">
                  <c:v>0.10029</c:v>
                </c:pt>
                <c:pt idx="1504">
                  <c:v>0.27393000000000001</c:v>
                </c:pt>
                <c:pt idx="1505">
                  <c:v>0.31768000000000002</c:v>
                </c:pt>
                <c:pt idx="1506">
                  <c:v>0.10706</c:v>
                </c:pt>
                <c:pt idx="1507">
                  <c:v>0.10800999999999999</c:v>
                </c:pt>
                <c:pt idx="1508">
                  <c:v>0.10699</c:v>
                </c:pt>
                <c:pt idx="1509">
                  <c:v>0.10209</c:v>
                </c:pt>
                <c:pt idx="1510">
                  <c:v>0.10846</c:v>
                </c:pt>
                <c:pt idx="1511">
                  <c:v>0.10634</c:v>
                </c:pt>
                <c:pt idx="1512">
                  <c:v>0.10237</c:v>
                </c:pt>
                <c:pt idx="1513">
                  <c:v>0.10573</c:v>
                </c:pt>
                <c:pt idx="1514">
                  <c:v>0.17951</c:v>
                </c:pt>
                <c:pt idx="1515">
                  <c:v>0.11164</c:v>
                </c:pt>
                <c:pt idx="1516">
                  <c:v>0.12142</c:v>
                </c:pt>
                <c:pt idx="1517">
                  <c:v>0.12889999999999999</c:v>
                </c:pt>
                <c:pt idx="1518">
                  <c:v>0.10958</c:v>
                </c:pt>
                <c:pt idx="1519">
                  <c:v>0.13919999999999999</c:v>
                </c:pt>
                <c:pt idx="1520">
                  <c:v>0.11185</c:v>
                </c:pt>
                <c:pt idx="1521">
                  <c:v>0.1077</c:v>
                </c:pt>
                <c:pt idx="1522">
                  <c:v>0.10981</c:v>
                </c:pt>
                <c:pt idx="1523">
                  <c:v>0.10822</c:v>
                </c:pt>
                <c:pt idx="1524">
                  <c:v>0.10793</c:v>
                </c:pt>
                <c:pt idx="1525">
                  <c:v>0.29010999999999998</c:v>
                </c:pt>
                <c:pt idx="1526">
                  <c:v>0.1115</c:v>
                </c:pt>
                <c:pt idx="1527">
                  <c:v>0.11864</c:v>
                </c:pt>
                <c:pt idx="1528">
                  <c:v>0.13217999999999999</c:v>
                </c:pt>
                <c:pt idx="1529">
                  <c:v>0.12485</c:v>
                </c:pt>
                <c:pt idx="1530">
                  <c:v>0.11169999999999999</c:v>
                </c:pt>
                <c:pt idx="1531">
                  <c:v>0.11187</c:v>
                </c:pt>
                <c:pt idx="1532">
                  <c:v>0.11785</c:v>
                </c:pt>
                <c:pt idx="1533">
                  <c:v>0.11459</c:v>
                </c:pt>
                <c:pt idx="1534">
                  <c:v>0.11491</c:v>
                </c:pt>
                <c:pt idx="1535">
                  <c:v>0.1139</c:v>
                </c:pt>
                <c:pt idx="1536">
                  <c:v>0.11592</c:v>
                </c:pt>
                <c:pt idx="1537">
                  <c:v>0.14208000000000001</c:v>
                </c:pt>
                <c:pt idx="1538">
                  <c:v>0.29053000000000001</c:v>
                </c:pt>
                <c:pt idx="1539">
                  <c:v>0.12254</c:v>
                </c:pt>
                <c:pt idx="1540">
                  <c:v>0.12009</c:v>
                </c:pt>
                <c:pt idx="1541">
                  <c:v>0.12058000000000001</c:v>
                </c:pt>
                <c:pt idx="1542">
                  <c:v>0.12906000000000001</c:v>
                </c:pt>
                <c:pt idx="1543">
                  <c:v>0.13100000000000001</c:v>
                </c:pt>
                <c:pt idx="1544">
                  <c:v>0.12823000000000001</c:v>
                </c:pt>
                <c:pt idx="1545">
                  <c:v>0.39311000000000001</c:v>
                </c:pt>
                <c:pt idx="1546">
                  <c:v>0.12837000000000001</c:v>
                </c:pt>
                <c:pt idx="1547">
                  <c:v>0.30684</c:v>
                </c:pt>
                <c:pt idx="1548">
                  <c:v>0.33160000000000001</c:v>
                </c:pt>
                <c:pt idx="1549">
                  <c:v>0.14860000000000001</c:v>
                </c:pt>
                <c:pt idx="1550">
                  <c:v>0.38435999999999998</c:v>
                </c:pt>
                <c:pt idx="1551">
                  <c:v>0.13608000000000001</c:v>
                </c:pt>
                <c:pt idx="1552">
                  <c:v>0.16164999999999999</c:v>
                </c:pt>
                <c:pt idx="1553">
                  <c:v>0.14032</c:v>
                </c:pt>
                <c:pt idx="1554">
                  <c:v>0.14433000000000001</c:v>
                </c:pt>
                <c:pt idx="1555">
                  <c:v>0.1608</c:v>
                </c:pt>
                <c:pt idx="1556">
                  <c:v>0.17473</c:v>
                </c:pt>
              </c:numCache>
            </c:numRef>
          </c:yVal>
          <c:smooth val="0"/>
          <c:extLst>
            <c:ext xmlns:c16="http://schemas.microsoft.com/office/drawing/2014/chart" uri="{C3380CC4-5D6E-409C-BE32-E72D297353CC}">
              <c16:uniqueId val="{00000000-5A42-40D6-8DBE-C6EF5AE68651}"/>
            </c:ext>
          </c:extLst>
        </c:ser>
        <c:ser>
          <c:idx val="1"/>
          <c:order val="1"/>
          <c:tx>
            <c:v>Girls</c:v>
          </c:tx>
          <c:spPr>
            <a:ln w="25400" cap="rnd">
              <a:noFill/>
              <a:round/>
            </a:ln>
            <a:effectLst/>
          </c:spPr>
          <c:marker>
            <c:symbol val="circle"/>
            <c:size val="5"/>
            <c:spPr>
              <a:solidFill>
                <a:srgbClr val="CC99FF"/>
              </a:solidFill>
              <a:ln w="9525">
                <a:solidFill>
                  <a:srgbClr val="7D3B78"/>
                </a:solidFill>
              </a:ln>
              <a:effectLst/>
            </c:spPr>
          </c:marker>
          <c:trendline>
            <c:spPr>
              <a:ln w="19050" cap="rnd">
                <a:solidFill>
                  <a:srgbClr val="7030A0"/>
                </a:solidFill>
                <a:prstDash val="sysDot"/>
              </a:ln>
              <a:effectLst/>
            </c:spPr>
            <c:trendlineType val="poly"/>
            <c:order val="2"/>
            <c:dispRSqr val="0"/>
            <c:dispEq val="0"/>
          </c:trendline>
          <c:xVal>
            <c:numRef>
              <c:f>'Grade 7 Stu Engage by Sex'!$C$1561:$C$3143</c:f>
              <c:numCache>
                <c:formatCode>General</c:formatCode>
                <c:ptCount val="1583"/>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2</c:v>
                </c:pt>
                <c:pt idx="74">
                  <c:v>2</c:v>
                </c:pt>
                <c:pt idx="75">
                  <c:v>2</c:v>
                </c:pt>
                <c:pt idx="76">
                  <c:v>2</c:v>
                </c:pt>
                <c:pt idx="77">
                  <c:v>2</c:v>
                </c:pt>
                <c:pt idx="78">
                  <c:v>2</c:v>
                </c:pt>
                <c:pt idx="79">
                  <c:v>2</c:v>
                </c:pt>
                <c:pt idx="80">
                  <c:v>2</c:v>
                </c:pt>
                <c:pt idx="81">
                  <c:v>2</c:v>
                </c:pt>
                <c:pt idx="82">
                  <c:v>2</c:v>
                </c:pt>
                <c:pt idx="83">
                  <c:v>2</c:v>
                </c:pt>
                <c:pt idx="84">
                  <c:v>2</c:v>
                </c:pt>
                <c:pt idx="85">
                  <c:v>2</c:v>
                </c:pt>
                <c:pt idx="86">
                  <c:v>2</c:v>
                </c:pt>
                <c:pt idx="87">
                  <c:v>2</c:v>
                </c:pt>
                <c:pt idx="88">
                  <c:v>2</c:v>
                </c:pt>
                <c:pt idx="89">
                  <c:v>2</c:v>
                </c:pt>
                <c:pt idx="90">
                  <c:v>2</c:v>
                </c:pt>
                <c:pt idx="91">
                  <c:v>2</c:v>
                </c:pt>
                <c:pt idx="92">
                  <c:v>2</c:v>
                </c:pt>
                <c:pt idx="93">
                  <c:v>2</c:v>
                </c:pt>
                <c:pt idx="94">
                  <c:v>3</c:v>
                </c:pt>
                <c:pt idx="95">
                  <c:v>3</c:v>
                </c:pt>
                <c:pt idx="96">
                  <c:v>3</c:v>
                </c:pt>
                <c:pt idx="97">
                  <c:v>3</c:v>
                </c:pt>
                <c:pt idx="98">
                  <c:v>3</c:v>
                </c:pt>
                <c:pt idx="99">
                  <c:v>3</c:v>
                </c:pt>
                <c:pt idx="100">
                  <c:v>3</c:v>
                </c:pt>
                <c:pt idx="101">
                  <c:v>3</c:v>
                </c:pt>
                <c:pt idx="102">
                  <c:v>3</c:v>
                </c:pt>
                <c:pt idx="103">
                  <c:v>3</c:v>
                </c:pt>
                <c:pt idx="104">
                  <c:v>3</c:v>
                </c:pt>
                <c:pt idx="105">
                  <c:v>3</c:v>
                </c:pt>
                <c:pt idx="106">
                  <c:v>3</c:v>
                </c:pt>
                <c:pt idx="107">
                  <c:v>3</c:v>
                </c:pt>
                <c:pt idx="108">
                  <c:v>3</c:v>
                </c:pt>
                <c:pt idx="109">
                  <c:v>4</c:v>
                </c:pt>
                <c:pt idx="110">
                  <c:v>4</c:v>
                </c:pt>
                <c:pt idx="111">
                  <c:v>4</c:v>
                </c:pt>
                <c:pt idx="112">
                  <c:v>4</c:v>
                </c:pt>
                <c:pt idx="113">
                  <c:v>4</c:v>
                </c:pt>
                <c:pt idx="114">
                  <c:v>4</c:v>
                </c:pt>
                <c:pt idx="115">
                  <c:v>4</c:v>
                </c:pt>
                <c:pt idx="116">
                  <c:v>4</c:v>
                </c:pt>
                <c:pt idx="117">
                  <c:v>4</c:v>
                </c:pt>
                <c:pt idx="118">
                  <c:v>4</c:v>
                </c:pt>
                <c:pt idx="119">
                  <c:v>4</c:v>
                </c:pt>
                <c:pt idx="120">
                  <c:v>4</c:v>
                </c:pt>
                <c:pt idx="121">
                  <c:v>4</c:v>
                </c:pt>
                <c:pt idx="122">
                  <c:v>4</c:v>
                </c:pt>
                <c:pt idx="123">
                  <c:v>4</c:v>
                </c:pt>
                <c:pt idx="124">
                  <c:v>4</c:v>
                </c:pt>
                <c:pt idx="125">
                  <c:v>5</c:v>
                </c:pt>
                <c:pt idx="126">
                  <c:v>5</c:v>
                </c:pt>
                <c:pt idx="127">
                  <c:v>5</c:v>
                </c:pt>
                <c:pt idx="128">
                  <c:v>5</c:v>
                </c:pt>
                <c:pt idx="129">
                  <c:v>5</c:v>
                </c:pt>
                <c:pt idx="130">
                  <c:v>5</c:v>
                </c:pt>
                <c:pt idx="131">
                  <c:v>5</c:v>
                </c:pt>
                <c:pt idx="132">
                  <c:v>5</c:v>
                </c:pt>
                <c:pt idx="133">
                  <c:v>5</c:v>
                </c:pt>
                <c:pt idx="134">
                  <c:v>5</c:v>
                </c:pt>
                <c:pt idx="135">
                  <c:v>5</c:v>
                </c:pt>
                <c:pt idx="136">
                  <c:v>5</c:v>
                </c:pt>
                <c:pt idx="137">
                  <c:v>5</c:v>
                </c:pt>
                <c:pt idx="138">
                  <c:v>5</c:v>
                </c:pt>
                <c:pt idx="139">
                  <c:v>6</c:v>
                </c:pt>
                <c:pt idx="140">
                  <c:v>6</c:v>
                </c:pt>
                <c:pt idx="141">
                  <c:v>6</c:v>
                </c:pt>
                <c:pt idx="142">
                  <c:v>6</c:v>
                </c:pt>
                <c:pt idx="143">
                  <c:v>6</c:v>
                </c:pt>
                <c:pt idx="144">
                  <c:v>6</c:v>
                </c:pt>
                <c:pt idx="145">
                  <c:v>6</c:v>
                </c:pt>
                <c:pt idx="146">
                  <c:v>6</c:v>
                </c:pt>
                <c:pt idx="147">
                  <c:v>6</c:v>
                </c:pt>
                <c:pt idx="148">
                  <c:v>6</c:v>
                </c:pt>
                <c:pt idx="149">
                  <c:v>6</c:v>
                </c:pt>
                <c:pt idx="150">
                  <c:v>7</c:v>
                </c:pt>
                <c:pt idx="151">
                  <c:v>7</c:v>
                </c:pt>
                <c:pt idx="152">
                  <c:v>7</c:v>
                </c:pt>
                <c:pt idx="153">
                  <c:v>7</c:v>
                </c:pt>
                <c:pt idx="154">
                  <c:v>7</c:v>
                </c:pt>
                <c:pt idx="155">
                  <c:v>7</c:v>
                </c:pt>
                <c:pt idx="156">
                  <c:v>7</c:v>
                </c:pt>
                <c:pt idx="157">
                  <c:v>7</c:v>
                </c:pt>
                <c:pt idx="158">
                  <c:v>7</c:v>
                </c:pt>
                <c:pt idx="159">
                  <c:v>7</c:v>
                </c:pt>
                <c:pt idx="160">
                  <c:v>7</c:v>
                </c:pt>
                <c:pt idx="161">
                  <c:v>7</c:v>
                </c:pt>
                <c:pt idx="162">
                  <c:v>8</c:v>
                </c:pt>
                <c:pt idx="163">
                  <c:v>8</c:v>
                </c:pt>
                <c:pt idx="164">
                  <c:v>8</c:v>
                </c:pt>
                <c:pt idx="165">
                  <c:v>8</c:v>
                </c:pt>
                <c:pt idx="166">
                  <c:v>8</c:v>
                </c:pt>
                <c:pt idx="167">
                  <c:v>8</c:v>
                </c:pt>
                <c:pt idx="168">
                  <c:v>8</c:v>
                </c:pt>
                <c:pt idx="169">
                  <c:v>8</c:v>
                </c:pt>
                <c:pt idx="170">
                  <c:v>8</c:v>
                </c:pt>
                <c:pt idx="171">
                  <c:v>8</c:v>
                </c:pt>
                <c:pt idx="172">
                  <c:v>8</c:v>
                </c:pt>
                <c:pt idx="173">
                  <c:v>8</c:v>
                </c:pt>
                <c:pt idx="174">
                  <c:v>8</c:v>
                </c:pt>
                <c:pt idx="175">
                  <c:v>9</c:v>
                </c:pt>
                <c:pt idx="176">
                  <c:v>9</c:v>
                </c:pt>
                <c:pt idx="177">
                  <c:v>9</c:v>
                </c:pt>
                <c:pt idx="178">
                  <c:v>9</c:v>
                </c:pt>
                <c:pt idx="179">
                  <c:v>9</c:v>
                </c:pt>
                <c:pt idx="180">
                  <c:v>9</c:v>
                </c:pt>
                <c:pt idx="181">
                  <c:v>9</c:v>
                </c:pt>
                <c:pt idx="182">
                  <c:v>9</c:v>
                </c:pt>
                <c:pt idx="183">
                  <c:v>9</c:v>
                </c:pt>
                <c:pt idx="184">
                  <c:v>9</c:v>
                </c:pt>
                <c:pt idx="185">
                  <c:v>9</c:v>
                </c:pt>
                <c:pt idx="186">
                  <c:v>9</c:v>
                </c:pt>
                <c:pt idx="187">
                  <c:v>10</c:v>
                </c:pt>
                <c:pt idx="188">
                  <c:v>10</c:v>
                </c:pt>
                <c:pt idx="189">
                  <c:v>10</c:v>
                </c:pt>
                <c:pt idx="190">
                  <c:v>10</c:v>
                </c:pt>
                <c:pt idx="191">
                  <c:v>10</c:v>
                </c:pt>
                <c:pt idx="192">
                  <c:v>10</c:v>
                </c:pt>
                <c:pt idx="193">
                  <c:v>10</c:v>
                </c:pt>
                <c:pt idx="194">
                  <c:v>10</c:v>
                </c:pt>
                <c:pt idx="195">
                  <c:v>10</c:v>
                </c:pt>
                <c:pt idx="196">
                  <c:v>10</c:v>
                </c:pt>
                <c:pt idx="197">
                  <c:v>10</c:v>
                </c:pt>
                <c:pt idx="198">
                  <c:v>10</c:v>
                </c:pt>
                <c:pt idx="199">
                  <c:v>10</c:v>
                </c:pt>
                <c:pt idx="200">
                  <c:v>11</c:v>
                </c:pt>
                <c:pt idx="201">
                  <c:v>11</c:v>
                </c:pt>
                <c:pt idx="202">
                  <c:v>11</c:v>
                </c:pt>
                <c:pt idx="203">
                  <c:v>11</c:v>
                </c:pt>
                <c:pt idx="204">
                  <c:v>11</c:v>
                </c:pt>
                <c:pt idx="205">
                  <c:v>11</c:v>
                </c:pt>
                <c:pt idx="206">
                  <c:v>11</c:v>
                </c:pt>
                <c:pt idx="207">
                  <c:v>11</c:v>
                </c:pt>
                <c:pt idx="208">
                  <c:v>11</c:v>
                </c:pt>
                <c:pt idx="209">
                  <c:v>11</c:v>
                </c:pt>
                <c:pt idx="210">
                  <c:v>11</c:v>
                </c:pt>
                <c:pt idx="211">
                  <c:v>11</c:v>
                </c:pt>
                <c:pt idx="212">
                  <c:v>11</c:v>
                </c:pt>
                <c:pt idx="213">
                  <c:v>12</c:v>
                </c:pt>
                <c:pt idx="214">
                  <c:v>12</c:v>
                </c:pt>
                <c:pt idx="215">
                  <c:v>12</c:v>
                </c:pt>
                <c:pt idx="216">
                  <c:v>12</c:v>
                </c:pt>
                <c:pt idx="217">
                  <c:v>12</c:v>
                </c:pt>
                <c:pt idx="218">
                  <c:v>12</c:v>
                </c:pt>
                <c:pt idx="219">
                  <c:v>12</c:v>
                </c:pt>
                <c:pt idx="220">
                  <c:v>12</c:v>
                </c:pt>
                <c:pt idx="221">
                  <c:v>12</c:v>
                </c:pt>
                <c:pt idx="222">
                  <c:v>12</c:v>
                </c:pt>
                <c:pt idx="223">
                  <c:v>12</c:v>
                </c:pt>
                <c:pt idx="224">
                  <c:v>12</c:v>
                </c:pt>
                <c:pt idx="225">
                  <c:v>12</c:v>
                </c:pt>
                <c:pt idx="226">
                  <c:v>12</c:v>
                </c:pt>
                <c:pt idx="227">
                  <c:v>13</c:v>
                </c:pt>
                <c:pt idx="228">
                  <c:v>13</c:v>
                </c:pt>
                <c:pt idx="229">
                  <c:v>13</c:v>
                </c:pt>
                <c:pt idx="230">
                  <c:v>13</c:v>
                </c:pt>
                <c:pt idx="231">
                  <c:v>13</c:v>
                </c:pt>
                <c:pt idx="232">
                  <c:v>13</c:v>
                </c:pt>
                <c:pt idx="233">
                  <c:v>13</c:v>
                </c:pt>
                <c:pt idx="234">
                  <c:v>13</c:v>
                </c:pt>
                <c:pt idx="235">
                  <c:v>13</c:v>
                </c:pt>
                <c:pt idx="236">
                  <c:v>13</c:v>
                </c:pt>
                <c:pt idx="237">
                  <c:v>14</c:v>
                </c:pt>
                <c:pt idx="238">
                  <c:v>14</c:v>
                </c:pt>
                <c:pt idx="239">
                  <c:v>14</c:v>
                </c:pt>
                <c:pt idx="240">
                  <c:v>14</c:v>
                </c:pt>
                <c:pt idx="241">
                  <c:v>14</c:v>
                </c:pt>
                <c:pt idx="242">
                  <c:v>14</c:v>
                </c:pt>
                <c:pt idx="243">
                  <c:v>14</c:v>
                </c:pt>
                <c:pt idx="244">
                  <c:v>14</c:v>
                </c:pt>
                <c:pt idx="245">
                  <c:v>14</c:v>
                </c:pt>
                <c:pt idx="246">
                  <c:v>14</c:v>
                </c:pt>
                <c:pt idx="247">
                  <c:v>14</c:v>
                </c:pt>
                <c:pt idx="248">
                  <c:v>15</c:v>
                </c:pt>
                <c:pt idx="249">
                  <c:v>15</c:v>
                </c:pt>
                <c:pt idx="250">
                  <c:v>15</c:v>
                </c:pt>
                <c:pt idx="251">
                  <c:v>15</c:v>
                </c:pt>
                <c:pt idx="252">
                  <c:v>15</c:v>
                </c:pt>
                <c:pt idx="253">
                  <c:v>15</c:v>
                </c:pt>
                <c:pt idx="254">
                  <c:v>15</c:v>
                </c:pt>
                <c:pt idx="255">
                  <c:v>15</c:v>
                </c:pt>
                <c:pt idx="256">
                  <c:v>15</c:v>
                </c:pt>
                <c:pt idx="257">
                  <c:v>15</c:v>
                </c:pt>
                <c:pt idx="258">
                  <c:v>16</c:v>
                </c:pt>
                <c:pt idx="259">
                  <c:v>16</c:v>
                </c:pt>
                <c:pt idx="260">
                  <c:v>16</c:v>
                </c:pt>
                <c:pt idx="261">
                  <c:v>16</c:v>
                </c:pt>
                <c:pt idx="262">
                  <c:v>16</c:v>
                </c:pt>
                <c:pt idx="263">
                  <c:v>16</c:v>
                </c:pt>
                <c:pt idx="264">
                  <c:v>16</c:v>
                </c:pt>
                <c:pt idx="265">
                  <c:v>16</c:v>
                </c:pt>
                <c:pt idx="266">
                  <c:v>16</c:v>
                </c:pt>
                <c:pt idx="267">
                  <c:v>16</c:v>
                </c:pt>
                <c:pt idx="268">
                  <c:v>16</c:v>
                </c:pt>
                <c:pt idx="269">
                  <c:v>16</c:v>
                </c:pt>
                <c:pt idx="270">
                  <c:v>17</c:v>
                </c:pt>
                <c:pt idx="271">
                  <c:v>17</c:v>
                </c:pt>
                <c:pt idx="272">
                  <c:v>17</c:v>
                </c:pt>
                <c:pt idx="273">
                  <c:v>17</c:v>
                </c:pt>
                <c:pt idx="274">
                  <c:v>17</c:v>
                </c:pt>
                <c:pt idx="275">
                  <c:v>17</c:v>
                </c:pt>
                <c:pt idx="276">
                  <c:v>17</c:v>
                </c:pt>
                <c:pt idx="277">
                  <c:v>17</c:v>
                </c:pt>
                <c:pt idx="278">
                  <c:v>17</c:v>
                </c:pt>
                <c:pt idx="279">
                  <c:v>17</c:v>
                </c:pt>
                <c:pt idx="280">
                  <c:v>17</c:v>
                </c:pt>
                <c:pt idx="281">
                  <c:v>17</c:v>
                </c:pt>
                <c:pt idx="282">
                  <c:v>17</c:v>
                </c:pt>
                <c:pt idx="283">
                  <c:v>18</c:v>
                </c:pt>
                <c:pt idx="284">
                  <c:v>18</c:v>
                </c:pt>
                <c:pt idx="285">
                  <c:v>18</c:v>
                </c:pt>
                <c:pt idx="286">
                  <c:v>18</c:v>
                </c:pt>
                <c:pt idx="287">
                  <c:v>18</c:v>
                </c:pt>
                <c:pt idx="288">
                  <c:v>18</c:v>
                </c:pt>
                <c:pt idx="289">
                  <c:v>18</c:v>
                </c:pt>
                <c:pt idx="290">
                  <c:v>18</c:v>
                </c:pt>
                <c:pt idx="291">
                  <c:v>18</c:v>
                </c:pt>
                <c:pt idx="292">
                  <c:v>18</c:v>
                </c:pt>
                <c:pt idx="293">
                  <c:v>18</c:v>
                </c:pt>
                <c:pt idx="294">
                  <c:v>18</c:v>
                </c:pt>
                <c:pt idx="295">
                  <c:v>18</c:v>
                </c:pt>
                <c:pt idx="296">
                  <c:v>18</c:v>
                </c:pt>
                <c:pt idx="297">
                  <c:v>18</c:v>
                </c:pt>
                <c:pt idx="298">
                  <c:v>18</c:v>
                </c:pt>
                <c:pt idx="299">
                  <c:v>18</c:v>
                </c:pt>
                <c:pt idx="300">
                  <c:v>18</c:v>
                </c:pt>
                <c:pt idx="301">
                  <c:v>18</c:v>
                </c:pt>
                <c:pt idx="302">
                  <c:v>19</c:v>
                </c:pt>
                <c:pt idx="303">
                  <c:v>19</c:v>
                </c:pt>
                <c:pt idx="304">
                  <c:v>19</c:v>
                </c:pt>
                <c:pt idx="305">
                  <c:v>19</c:v>
                </c:pt>
                <c:pt idx="306">
                  <c:v>19</c:v>
                </c:pt>
                <c:pt idx="307">
                  <c:v>19</c:v>
                </c:pt>
                <c:pt idx="308">
                  <c:v>19</c:v>
                </c:pt>
                <c:pt idx="309">
                  <c:v>19</c:v>
                </c:pt>
                <c:pt idx="310">
                  <c:v>19</c:v>
                </c:pt>
                <c:pt idx="311">
                  <c:v>19</c:v>
                </c:pt>
                <c:pt idx="312">
                  <c:v>19</c:v>
                </c:pt>
                <c:pt idx="313">
                  <c:v>19</c:v>
                </c:pt>
                <c:pt idx="314">
                  <c:v>19</c:v>
                </c:pt>
                <c:pt idx="315">
                  <c:v>19</c:v>
                </c:pt>
                <c:pt idx="316">
                  <c:v>19</c:v>
                </c:pt>
                <c:pt idx="317">
                  <c:v>19</c:v>
                </c:pt>
                <c:pt idx="318">
                  <c:v>19</c:v>
                </c:pt>
                <c:pt idx="319">
                  <c:v>20</c:v>
                </c:pt>
                <c:pt idx="320">
                  <c:v>20</c:v>
                </c:pt>
                <c:pt idx="321">
                  <c:v>20</c:v>
                </c:pt>
                <c:pt idx="322">
                  <c:v>20</c:v>
                </c:pt>
                <c:pt idx="323">
                  <c:v>20</c:v>
                </c:pt>
                <c:pt idx="324">
                  <c:v>20</c:v>
                </c:pt>
                <c:pt idx="325">
                  <c:v>20</c:v>
                </c:pt>
                <c:pt idx="326">
                  <c:v>20</c:v>
                </c:pt>
                <c:pt idx="327">
                  <c:v>20</c:v>
                </c:pt>
                <c:pt idx="328">
                  <c:v>20</c:v>
                </c:pt>
                <c:pt idx="329">
                  <c:v>20</c:v>
                </c:pt>
                <c:pt idx="330">
                  <c:v>20</c:v>
                </c:pt>
                <c:pt idx="331">
                  <c:v>20</c:v>
                </c:pt>
                <c:pt idx="332">
                  <c:v>20</c:v>
                </c:pt>
                <c:pt idx="333">
                  <c:v>21</c:v>
                </c:pt>
                <c:pt idx="334">
                  <c:v>21</c:v>
                </c:pt>
                <c:pt idx="335">
                  <c:v>21</c:v>
                </c:pt>
                <c:pt idx="336">
                  <c:v>21</c:v>
                </c:pt>
                <c:pt idx="337">
                  <c:v>21</c:v>
                </c:pt>
                <c:pt idx="338">
                  <c:v>21</c:v>
                </c:pt>
                <c:pt idx="339">
                  <c:v>21</c:v>
                </c:pt>
                <c:pt idx="340">
                  <c:v>21</c:v>
                </c:pt>
                <c:pt idx="341">
                  <c:v>21</c:v>
                </c:pt>
                <c:pt idx="342">
                  <c:v>21</c:v>
                </c:pt>
                <c:pt idx="343">
                  <c:v>21</c:v>
                </c:pt>
                <c:pt idx="344">
                  <c:v>21</c:v>
                </c:pt>
                <c:pt idx="345">
                  <c:v>21</c:v>
                </c:pt>
                <c:pt idx="346">
                  <c:v>21</c:v>
                </c:pt>
                <c:pt idx="347">
                  <c:v>21</c:v>
                </c:pt>
                <c:pt idx="348">
                  <c:v>21</c:v>
                </c:pt>
                <c:pt idx="349">
                  <c:v>21</c:v>
                </c:pt>
                <c:pt idx="350">
                  <c:v>21</c:v>
                </c:pt>
                <c:pt idx="351">
                  <c:v>21</c:v>
                </c:pt>
                <c:pt idx="352">
                  <c:v>21</c:v>
                </c:pt>
                <c:pt idx="353">
                  <c:v>22</c:v>
                </c:pt>
                <c:pt idx="354">
                  <c:v>22</c:v>
                </c:pt>
                <c:pt idx="355">
                  <c:v>22</c:v>
                </c:pt>
                <c:pt idx="356">
                  <c:v>22</c:v>
                </c:pt>
                <c:pt idx="357">
                  <c:v>22</c:v>
                </c:pt>
                <c:pt idx="358">
                  <c:v>22</c:v>
                </c:pt>
                <c:pt idx="359">
                  <c:v>22</c:v>
                </c:pt>
                <c:pt idx="360">
                  <c:v>22</c:v>
                </c:pt>
                <c:pt idx="361">
                  <c:v>22</c:v>
                </c:pt>
                <c:pt idx="362">
                  <c:v>23</c:v>
                </c:pt>
                <c:pt idx="363">
                  <c:v>23</c:v>
                </c:pt>
                <c:pt idx="364">
                  <c:v>23</c:v>
                </c:pt>
                <c:pt idx="365">
                  <c:v>23</c:v>
                </c:pt>
                <c:pt idx="366">
                  <c:v>23</c:v>
                </c:pt>
                <c:pt idx="367">
                  <c:v>23</c:v>
                </c:pt>
                <c:pt idx="368">
                  <c:v>23</c:v>
                </c:pt>
                <c:pt idx="369">
                  <c:v>23</c:v>
                </c:pt>
                <c:pt idx="370">
                  <c:v>23</c:v>
                </c:pt>
                <c:pt idx="371">
                  <c:v>23</c:v>
                </c:pt>
                <c:pt idx="372">
                  <c:v>23</c:v>
                </c:pt>
                <c:pt idx="373">
                  <c:v>23</c:v>
                </c:pt>
                <c:pt idx="374">
                  <c:v>23</c:v>
                </c:pt>
                <c:pt idx="375">
                  <c:v>23</c:v>
                </c:pt>
                <c:pt idx="376">
                  <c:v>23</c:v>
                </c:pt>
                <c:pt idx="377">
                  <c:v>23</c:v>
                </c:pt>
                <c:pt idx="378">
                  <c:v>23</c:v>
                </c:pt>
                <c:pt idx="379">
                  <c:v>23</c:v>
                </c:pt>
                <c:pt idx="380">
                  <c:v>23</c:v>
                </c:pt>
                <c:pt idx="381">
                  <c:v>23</c:v>
                </c:pt>
                <c:pt idx="382">
                  <c:v>23</c:v>
                </c:pt>
                <c:pt idx="383">
                  <c:v>23</c:v>
                </c:pt>
                <c:pt idx="384">
                  <c:v>23</c:v>
                </c:pt>
                <c:pt idx="385">
                  <c:v>23</c:v>
                </c:pt>
                <c:pt idx="386">
                  <c:v>24</c:v>
                </c:pt>
                <c:pt idx="387">
                  <c:v>24</c:v>
                </c:pt>
                <c:pt idx="388">
                  <c:v>24</c:v>
                </c:pt>
                <c:pt idx="389">
                  <c:v>24</c:v>
                </c:pt>
                <c:pt idx="390">
                  <c:v>24</c:v>
                </c:pt>
                <c:pt idx="391">
                  <c:v>24</c:v>
                </c:pt>
                <c:pt idx="392">
                  <c:v>24</c:v>
                </c:pt>
                <c:pt idx="393">
                  <c:v>24</c:v>
                </c:pt>
                <c:pt idx="394">
                  <c:v>24</c:v>
                </c:pt>
                <c:pt idx="395">
                  <c:v>24</c:v>
                </c:pt>
                <c:pt idx="396">
                  <c:v>24</c:v>
                </c:pt>
                <c:pt idx="397">
                  <c:v>24</c:v>
                </c:pt>
                <c:pt idx="398">
                  <c:v>24</c:v>
                </c:pt>
                <c:pt idx="399">
                  <c:v>24</c:v>
                </c:pt>
                <c:pt idx="400">
                  <c:v>24</c:v>
                </c:pt>
                <c:pt idx="401">
                  <c:v>24</c:v>
                </c:pt>
                <c:pt idx="402">
                  <c:v>24</c:v>
                </c:pt>
                <c:pt idx="403">
                  <c:v>24</c:v>
                </c:pt>
                <c:pt idx="404">
                  <c:v>24</c:v>
                </c:pt>
                <c:pt idx="405">
                  <c:v>24</c:v>
                </c:pt>
                <c:pt idx="406">
                  <c:v>24</c:v>
                </c:pt>
                <c:pt idx="407">
                  <c:v>24</c:v>
                </c:pt>
                <c:pt idx="408">
                  <c:v>24</c:v>
                </c:pt>
                <c:pt idx="409">
                  <c:v>24</c:v>
                </c:pt>
                <c:pt idx="410">
                  <c:v>24</c:v>
                </c:pt>
                <c:pt idx="411">
                  <c:v>24</c:v>
                </c:pt>
                <c:pt idx="412">
                  <c:v>24</c:v>
                </c:pt>
                <c:pt idx="413">
                  <c:v>24</c:v>
                </c:pt>
                <c:pt idx="414">
                  <c:v>24</c:v>
                </c:pt>
                <c:pt idx="415">
                  <c:v>25</c:v>
                </c:pt>
                <c:pt idx="416">
                  <c:v>25</c:v>
                </c:pt>
                <c:pt idx="417">
                  <c:v>25</c:v>
                </c:pt>
                <c:pt idx="418">
                  <c:v>25</c:v>
                </c:pt>
                <c:pt idx="419">
                  <c:v>25</c:v>
                </c:pt>
                <c:pt idx="420">
                  <c:v>25</c:v>
                </c:pt>
                <c:pt idx="421">
                  <c:v>25</c:v>
                </c:pt>
                <c:pt idx="422">
                  <c:v>25</c:v>
                </c:pt>
                <c:pt idx="423">
                  <c:v>25</c:v>
                </c:pt>
                <c:pt idx="424">
                  <c:v>25</c:v>
                </c:pt>
                <c:pt idx="425">
                  <c:v>25</c:v>
                </c:pt>
                <c:pt idx="426">
                  <c:v>25</c:v>
                </c:pt>
                <c:pt idx="427">
                  <c:v>25</c:v>
                </c:pt>
                <c:pt idx="428">
                  <c:v>25</c:v>
                </c:pt>
                <c:pt idx="429">
                  <c:v>25</c:v>
                </c:pt>
                <c:pt idx="430">
                  <c:v>25</c:v>
                </c:pt>
                <c:pt idx="431">
                  <c:v>25</c:v>
                </c:pt>
                <c:pt idx="432">
                  <c:v>25</c:v>
                </c:pt>
                <c:pt idx="433">
                  <c:v>25</c:v>
                </c:pt>
                <c:pt idx="434">
                  <c:v>25</c:v>
                </c:pt>
                <c:pt idx="435">
                  <c:v>25</c:v>
                </c:pt>
                <c:pt idx="436">
                  <c:v>25</c:v>
                </c:pt>
                <c:pt idx="437">
                  <c:v>25</c:v>
                </c:pt>
                <c:pt idx="438">
                  <c:v>25</c:v>
                </c:pt>
                <c:pt idx="439">
                  <c:v>25</c:v>
                </c:pt>
                <c:pt idx="440">
                  <c:v>25</c:v>
                </c:pt>
                <c:pt idx="441">
                  <c:v>25</c:v>
                </c:pt>
                <c:pt idx="442">
                  <c:v>26</c:v>
                </c:pt>
                <c:pt idx="443">
                  <c:v>26</c:v>
                </c:pt>
                <c:pt idx="444">
                  <c:v>26</c:v>
                </c:pt>
                <c:pt idx="445">
                  <c:v>26</c:v>
                </c:pt>
                <c:pt idx="446">
                  <c:v>26</c:v>
                </c:pt>
                <c:pt idx="447">
                  <c:v>26</c:v>
                </c:pt>
                <c:pt idx="448">
                  <c:v>26</c:v>
                </c:pt>
                <c:pt idx="449">
                  <c:v>26</c:v>
                </c:pt>
                <c:pt idx="450">
                  <c:v>26</c:v>
                </c:pt>
                <c:pt idx="451">
                  <c:v>26</c:v>
                </c:pt>
                <c:pt idx="452">
                  <c:v>26</c:v>
                </c:pt>
                <c:pt idx="453">
                  <c:v>26</c:v>
                </c:pt>
                <c:pt idx="454">
                  <c:v>26</c:v>
                </c:pt>
                <c:pt idx="455">
                  <c:v>26</c:v>
                </c:pt>
                <c:pt idx="456">
                  <c:v>26</c:v>
                </c:pt>
                <c:pt idx="457">
                  <c:v>26</c:v>
                </c:pt>
                <c:pt idx="458">
                  <c:v>26</c:v>
                </c:pt>
                <c:pt idx="459">
                  <c:v>26</c:v>
                </c:pt>
                <c:pt idx="460">
                  <c:v>26</c:v>
                </c:pt>
                <c:pt idx="461">
                  <c:v>26</c:v>
                </c:pt>
                <c:pt idx="462">
                  <c:v>26</c:v>
                </c:pt>
                <c:pt idx="463">
                  <c:v>27</c:v>
                </c:pt>
                <c:pt idx="464">
                  <c:v>27</c:v>
                </c:pt>
                <c:pt idx="465">
                  <c:v>27</c:v>
                </c:pt>
                <c:pt idx="466">
                  <c:v>27</c:v>
                </c:pt>
                <c:pt idx="467">
                  <c:v>28</c:v>
                </c:pt>
                <c:pt idx="468">
                  <c:v>28</c:v>
                </c:pt>
                <c:pt idx="469">
                  <c:v>28</c:v>
                </c:pt>
                <c:pt idx="470">
                  <c:v>28</c:v>
                </c:pt>
                <c:pt idx="471">
                  <c:v>28</c:v>
                </c:pt>
                <c:pt idx="472">
                  <c:v>28</c:v>
                </c:pt>
                <c:pt idx="473">
                  <c:v>28</c:v>
                </c:pt>
                <c:pt idx="474">
                  <c:v>28</c:v>
                </c:pt>
                <c:pt idx="475">
                  <c:v>29</c:v>
                </c:pt>
                <c:pt idx="476">
                  <c:v>29</c:v>
                </c:pt>
                <c:pt idx="477">
                  <c:v>29</c:v>
                </c:pt>
                <c:pt idx="478">
                  <c:v>29</c:v>
                </c:pt>
                <c:pt idx="479">
                  <c:v>29</c:v>
                </c:pt>
                <c:pt idx="480">
                  <c:v>29</c:v>
                </c:pt>
                <c:pt idx="481">
                  <c:v>29</c:v>
                </c:pt>
                <c:pt idx="482">
                  <c:v>29</c:v>
                </c:pt>
                <c:pt idx="483">
                  <c:v>29</c:v>
                </c:pt>
                <c:pt idx="484">
                  <c:v>29</c:v>
                </c:pt>
                <c:pt idx="485">
                  <c:v>30</c:v>
                </c:pt>
                <c:pt idx="486">
                  <c:v>30</c:v>
                </c:pt>
                <c:pt idx="487">
                  <c:v>30</c:v>
                </c:pt>
                <c:pt idx="488">
                  <c:v>30</c:v>
                </c:pt>
                <c:pt idx="489">
                  <c:v>30</c:v>
                </c:pt>
                <c:pt idx="490">
                  <c:v>30</c:v>
                </c:pt>
                <c:pt idx="491">
                  <c:v>30</c:v>
                </c:pt>
                <c:pt idx="492">
                  <c:v>30</c:v>
                </c:pt>
                <c:pt idx="493">
                  <c:v>31</c:v>
                </c:pt>
                <c:pt idx="494">
                  <c:v>31</c:v>
                </c:pt>
                <c:pt idx="495">
                  <c:v>31</c:v>
                </c:pt>
                <c:pt idx="496">
                  <c:v>31</c:v>
                </c:pt>
                <c:pt idx="497">
                  <c:v>31</c:v>
                </c:pt>
                <c:pt idx="498">
                  <c:v>31</c:v>
                </c:pt>
                <c:pt idx="499">
                  <c:v>31</c:v>
                </c:pt>
                <c:pt idx="500">
                  <c:v>31</c:v>
                </c:pt>
                <c:pt idx="501">
                  <c:v>31</c:v>
                </c:pt>
                <c:pt idx="502">
                  <c:v>31</c:v>
                </c:pt>
                <c:pt idx="503">
                  <c:v>32</c:v>
                </c:pt>
                <c:pt idx="504">
                  <c:v>32</c:v>
                </c:pt>
                <c:pt idx="505">
                  <c:v>32</c:v>
                </c:pt>
                <c:pt idx="506">
                  <c:v>32</c:v>
                </c:pt>
                <c:pt idx="507">
                  <c:v>32</c:v>
                </c:pt>
                <c:pt idx="508">
                  <c:v>32</c:v>
                </c:pt>
                <c:pt idx="509">
                  <c:v>32</c:v>
                </c:pt>
                <c:pt idx="510">
                  <c:v>32</c:v>
                </c:pt>
                <c:pt idx="511">
                  <c:v>32</c:v>
                </c:pt>
                <c:pt idx="512">
                  <c:v>33</c:v>
                </c:pt>
                <c:pt idx="513">
                  <c:v>33</c:v>
                </c:pt>
                <c:pt idx="514">
                  <c:v>33</c:v>
                </c:pt>
                <c:pt idx="515">
                  <c:v>33</c:v>
                </c:pt>
                <c:pt idx="516">
                  <c:v>33</c:v>
                </c:pt>
                <c:pt idx="517">
                  <c:v>33</c:v>
                </c:pt>
                <c:pt idx="518">
                  <c:v>34</c:v>
                </c:pt>
                <c:pt idx="519">
                  <c:v>34</c:v>
                </c:pt>
                <c:pt idx="520">
                  <c:v>34</c:v>
                </c:pt>
                <c:pt idx="521">
                  <c:v>35</c:v>
                </c:pt>
                <c:pt idx="522">
                  <c:v>35</c:v>
                </c:pt>
                <c:pt idx="523">
                  <c:v>35</c:v>
                </c:pt>
                <c:pt idx="524">
                  <c:v>35</c:v>
                </c:pt>
                <c:pt idx="525">
                  <c:v>36</c:v>
                </c:pt>
                <c:pt idx="526">
                  <c:v>36</c:v>
                </c:pt>
                <c:pt idx="527">
                  <c:v>36</c:v>
                </c:pt>
                <c:pt idx="528">
                  <c:v>36</c:v>
                </c:pt>
                <c:pt idx="529">
                  <c:v>36</c:v>
                </c:pt>
                <c:pt idx="530">
                  <c:v>37</c:v>
                </c:pt>
                <c:pt idx="531">
                  <c:v>37</c:v>
                </c:pt>
                <c:pt idx="532">
                  <c:v>37</c:v>
                </c:pt>
                <c:pt idx="533">
                  <c:v>37</c:v>
                </c:pt>
                <c:pt idx="534">
                  <c:v>38</c:v>
                </c:pt>
                <c:pt idx="535">
                  <c:v>38</c:v>
                </c:pt>
                <c:pt idx="536">
                  <c:v>38</c:v>
                </c:pt>
                <c:pt idx="537">
                  <c:v>38</c:v>
                </c:pt>
                <c:pt idx="538">
                  <c:v>38</c:v>
                </c:pt>
                <c:pt idx="539">
                  <c:v>38</c:v>
                </c:pt>
                <c:pt idx="540">
                  <c:v>39</c:v>
                </c:pt>
                <c:pt idx="541">
                  <c:v>39</c:v>
                </c:pt>
                <c:pt idx="542">
                  <c:v>39</c:v>
                </c:pt>
                <c:pt idx="543">
                  <c:v>39</c:v>
                </c:pt>
                <c:pt idx="544">
                  <c:v>39</c:v>
                </c:pt>
                <c:pt idx="545">
                  <c:v>40</c:v>
                </c:pt>
                <c:pt idx="546">
                  <c:v>40</c:v>
                </c:pt>
                <c:pt idx="547">
                  <c:v>40</c:v>
                </c:pt>
                <c:pt idx="548">
                  <c:v>40</c:v>
                </c:pt>
                <c:pt idx="549">
                  <c:v>40</c:v>
                </c:pt>
                <c:pt idx="550">
                  <c:v>40</c:v>
                </c:pt>
                <c:pt idx="551">
                  <c:v>40</c:v>
                </c:pt>
                <c:pt idx="552">
                  <c:v>40</c:v>
                </c:pt>
                <c:pt idx="553">
                  <c:v>41</c:v>
                </c:pt>
                <c:pt idx="554">
                  <c:v>41</c:v>
                </c:pt>
                <c:pt idx="555">
                  <c:v>41</c:v>
                </c:pt>
                <c:pt idx="556">
                  <c:v>41</c:v>
                </c:pt>
                <c:pt idx="557">
                  <c:v>41</c:v>
                </c:pt>
                <c:pt idx="558">
                  <c:v>41</c:v>
                </c:pt>
                <c:pt idx="559">
                  <c:v>41</c:v>
                </c:pt>
                <c:pt idx="560">
                  <c:v>42</c:v>
                </c:pt>
                <c:pt idx="561">
                  <c:v>42</c:v>
                </c:pt>
                <c:pt idx="562">
                  <c:v>42</c:v>
                </c:pt>
                <c:pt idx="563">
                  <c:v>42</c:v>
                </c:pt>
                <c:pt idx="564">
                  <c:v>42</c:v>
                </c:pt>
                <c:pt idx="565">
                  <c:v>42</c:v>
                </c:pt>
                <c:pt idx="566">
                  <c:v>42</c:v>
                </c:pt>
                <c:pt idx="567">
                  <c:v>42</c:v>
                </c:pt>
                <c:pt idx="568">
                  <c:v>42</c:v>
                </c:pt>
                <c:pt idx="569">
                  <c:v>42</c:v>
                </c:pt>
                <c:pt idx="570">
                  <c:v>42</c:v>
                </c:pt>
                <c:pt idx="571">
                  <c:v>42</c:v>
                </c:pt>
                <c:pt idx="572">
                  <c:v>42</c:v>
                </c:pt>
                <c:pt idx="573">
                  <c:v>42</c:v>
                </c:pt>
                <c:pt idx="574">
                  <c:v>42</c:v>
                </c:pt>
                <c:pt idx="575">
                  <c:v>42</c:v>
                </c:pt>
                <c:pt idx="576">
                  <c:v>43</c:v>
                </c:pt>
                <c:pt idx="577">
                  <c:v>43</c:v>
                </c:pt>
                <c:pt idx="578">
                  <c:v>43</c:v>
                </c:pt>
                <c:pt idx="579">
                  <c:v>43</c:v>
                </c:pt>
                <c:pt idx="580">
                  <c:v>43</c:v>
                </c:pt>
                <c:pt idx="581">
                  <c:v>44</c:v>
                </c:pt>
                <c:pt idx="582">
                  <c:v>44</c:v>
                </c:pt>
                <c:pt idx="583">
                  <c:v>44</c:v>
                </c:pt>
                <c:pt idx="584">
                  <c:v>44</c:v>
                </c:pt>
                <c:pt idx="585">
                  <c:v>44</c:v>
                </c:pt>
                <c:pt idx="586">
                  <c:v>44</c:v>
                </c:pt>
                <c:pt idx="587">
                  <c:v>44</c:v>
                </c:pt>
                <c:pt idx="588">
                  <c:v>44</c:v>
                </c:pt>
                <c:pt idx="589">
                  <c:v>44</c:v>
                </c:pt>
                <c:pt idx="590">
                  <c:v>44</c:v>
                </c:pt>
                <c:pt idx="591">
                  <c:v>45</c:v>
                </c:pt>
                <c:pt idx="592">
                  <c:v>45</c:v>
                </c:pt>
                <c:pt idx="593">
                  <c:v>45</c:v>
                </c:pt>
                <c:pt idx="594">
                  <c:v>45</c:v>
                </c:pt>
                <c:pt idx="595">
                  <c:v>45</c:v>
                </c:pt>
                <c:pt idx="596">
                  <c:v>45</c:v>
                </c:pt>
                <c:pt idx="597">
                  <c:v>45</c:v>
                </c:pt>
                <c:pt idx="598">
                  <c:v>45</c:v>
                </c:pt>
                <c:pt idx="599">
                  <c:v>45</c:v>
                </c:pt>
                <c:pt idx="600">
                  <c:v>45</c:v>
                </c:pt>
                <c:pt idx="601">
                  <c:v>45</c:v>
                </c:pt>
                <c:pt idx="602">
                  <c:v>46</c:v>
                </c:pt>
                <c:pt idx="603">
                  <c:v>46</c:v>
                </c:pt>
                <c:pt idx="604">
                  <c:v>46</c:v>
                </c:pt>
                <c:pt idx="605">
                  <c:v>46</c:v>
                </c:pt>
                <c:pt idx="606">
                  <c:v>46</c:v>
                </c:pt>
                <c:pt idx="607">
                  <c:v>46</c:v>
                </c:pt>
                <c:pt idx="608">
                  <c:v>46</c:v>
                </c:pt>
                <c:pt idx="609">
                  <c:v>46</c:v>
                </c:pt>
                <c:pt idx="610">
                  <c:v>46</c:v>
                </c:pt>
                <c:pt idx="611">
                  <c:v>47</c:v>
                </c:pt>
                <c:pt idx="612">
                  <c:v>47</c:v>
                </c:pt>
                <c:pt idx="613">
                  <c:v>47</c:v>
                </c:pt>
                <c:pt idx="614">
                  <c:v>47</c:v>
                </c:pt>
                <c:pt idx="615">
                  <c:v>47</c:v>
                </c:pt>
                <c:pt idx="616">
                  <c:v>47</c:v>
                </c:pt>
                <c:pt idx="617">
                  <c:v>47</c:v>
                </c:pt>
                <c:pt idx="618">
                  <c:v>47</c:v>
                </c:pt>
                <c:pt idx="619">
                  <c:v>47</c:v>
                </c:pt>
                <c:pt idx="620">
                  <c:v>47</c:v>
                </c:pt>
                <c:pt idx="621">
                  <c:v>47</c:v>
                </c:pt>
                <c:pt idx="622">
                  <c:v>47</c:v>
                </c:pt>
                <c:pt idx="623">
                  <c:v>47</c:v>
                </c:pt>
                <c:pt idx="624">
                  <c:v>47</c:v>
                </c:pt>
                <c:pt idx="625">
                  <c:v>47</c:v>
                </c:pt>
                <c:pt idx="626">
                  <c:v>48</c:v>
                </c:pt>
                <c:pt idx="627">
                  <c:v>48</c:v>
                </c:pt>
                <c:pt idx="628">
                  <c:v>48</c:v>
                </c:pt>
                <c:pt idx="629">
                  <c:v>48</c:v>
                </c:pt>
                <c:pt idx="630">
                  <c:v>48</c:v>
                </c:pt>
                <c:pt idx="631">
                  <c:v>48</c:v>
                </c:pt>
                <c:pt idx="632">
                  <c:v>48</c:v>
                </c:pt>
                <c:pt idx="633">
                  <c:v>48</c:v>
                </c:pt>
                <c:pt idx="634">
                  <c:v>48</c:v>
                </c:pt>
                <c:pt idx="635">
                  <c:v>48</c:v>
                </c:pt>
                <c:pt idx="636">
                  <c:v>48</c:v>
                </c:pt>
                <c:pt idx="637">
                  <c:v>48</c:v>
                </c:pt>
                <c:pt idx="638">
                  <c:v>48</c:v>
                </c:pt>
                <c:pt idx="639">
                  <c:v>48</c:v>
                </c:pt>
                <c:pt idx="640">
                  <c:v>48</c:v>
                </c:pt>
                <c:pt idx="641">
                  <c:v>48</c:v>
                </c:pt>
                <c:pt idx="642">
                  <c:v>49</c:v>
                </c:pt>
                <c:pt idx="643">
                  <c:v>49</c:v>
                </c:pt>
                <c:pt idx="644">
                  <c:v>49</c:v>
                </c:pt>
                <c:pt idx="645">
                  <c:v>49</c:v>
                </c:pt>
                <c:pt idx="646">
                  <c:v>49</c:v>
                </c:pt>
                <c:pt idx="647">
                  <c:v>49</c:v>
                </c:pt>
                <c:pt idx="648">
                  <c:v>49</c:v>
                </c:pt>
                <c:pt idx="649">
                  <c:v>49</c:v>
                </c:pt>
                <c:pt idx="650">
                  <c:v>49</c:v>
                </c:pt>
                <c:pt idx="651">
                  <c:v>49</c:v>
                </c:pt>
                <c:pt idx="652">
                  <c:v>49</c:v>
                </c:pt>
                <c:pt idx="653">
                  <c:v>49</c:v>
                </c:pt>
                <c:pt idx="654">
                  <c:v>49</c:v>
                </c:pt>
                <c:pt idx="655">
                  <c:v>49</c:v>
                </c:pt>
                <c:pt idx="656">
                  <c:v>49</c:v>
                </c:pt>
                <c:pt idx="657">
                  <c:v>49</c:v>
                </c:pt>
                <c:pt idx="658">
                  <c:v>49</c:v>
                </c:pt>
                <c:pt idx="659">
                  <c:v>49</c:v>
                </c:pt>
                <c:pt idx="660">
                  <c:v>49</c:v>
                </c:pt>
                <c:pt idx="661">
                  <c:v>49</c:v>
                </c:pt>
                <c:pt idx="662">
                  <c:v>49</c:v>
                </c:pt>
                <c:pt idx="663">
                  <c:v>49</c:v>
                </c:pt>
                <c:pt idx="664">
                  <c:v>49</c:v>
                </c:pt>
                <c:pt idx="665">
                  <c:v>49</c:v>
                </c:pt>
                <c:pt idx="666">
                  <c:v>50</c:v>
                </c:pt>
                <c:pt idx="667">
                  <c:v>50</c:v>
                </c:pt>
                <c:pt idx="668">
                  <c:v>50</c:v>
                </c:pt>
                <c:pt idx="669">
                  <c:v>50</c:v>
                </c:pt>
                <c:pt idx="670">
                  <c:v>50</c:v>
                </c:pt>
                <c:pt idx="671">
                  <c:v>50</c:v>
                </c:pt>
                <c:pt idx="672">
                  <c:v>50</c:v>
                </c:pt>
                <c:pt idx="673">
                  <c:v>50</c:v>
                </c:pt>
                <c:pt idx="674">
                  <c:v>50</c:v>
                </c:pt>
                <c:pt idx="675">
                  <c:v>50</c:v>
                </c:pt>
                <c:pt idx="676">
                  <c:v>50</c:v>
                </c:pt>
                <c:pt idx="677">
                  <c:v>50</c:v>
                </c:pt>
                <c:pt idx="678">
                  <c:v>50</c:v>
                </c:pt>
                <c:pt idx="679">
                  <c:v>50</c:v>
                </c:pt>
                <c:pt idx="680">
                  <c:v>50</c:v>
                </c:pt>
                <c:pt idx="681">
                  <c:v>51</c:v>
                </c:pt>
                <c:pt idx="682">
                  <c:v>51</c:v>
                </c:pt>
                <c:pt idx="683">
                  <c:v>51</c:v>
                </c:pt>
                <c:pt idx="684">
                  <c:v>51</c:v>
                </c:pt>
                <c:pt idx="685">
                  <c:v>51</c:v>
                </c:pt>
                <c:pt idx="686">
                  <c:v>51</c:v>
                </c:pt>
                <c:pt idx="687">
                  <c:v>51</c:v>
                </c:pt>
                <c:pt idx="688">
                  <c:v>52</c:v>
                </c:pt>
                <c:pt idx="689">
                  <c:v>52</c:v>
                </c:pt>
                <c:pt idx="690">
                  <c:v>52</c:v>
                </c:pt>
                <c:pt idx="691">
                  <c:v>52</c:v>
                </c:pt>
                <c:pt idx="692">
                  <c:v>52</c:v>
                </c:pt>
                <c:pt idx="693">
                  <c:v>53</c:v>
                </c:pt>
                <c:pt idx="694">
                  <c:v>53</c:v>
                </c:pt>
                <c:pt idx="695">
                  <c:v>53</c:v>
                </c:pt>
                <c:pt idx="696">
                  <c:v>53</c:v>
                </c:pt>
                <c:pt idx="697">
                  <c:v>53</c:v>
                </c:pt>
                <c:pt idx="698">
                  <c:v>53</c:v>
                </c:pt>
                <c:pt idx="699">
                  <c:v>53</c:v>
                </c:pt>
                <c:pt idx="700">
                  <c:v>53</c:v>
                </c:pt>
                <c:pt idx="701">
                  <c:v>53</c:v>
                </c:pt>
                <c:pt idx="702">
                  <c:v>53</c:v>
                </c:pt>
                <c:pt idx="703">
                  <c:v>54</c:v>
                </c:pt>
                <c:pt idx="704">
                  <c:v>54</c:v>
                </c:pt>
                <c:pt idx="705">
                  <c:v>54</c:v>
                </c:pt>
                <c:pt idx="706">
                  <c:v>54</c:v>
                </c:pt>
                <c:pt idx="707">
                  <c:v>55</c:v>
                </c:pt>
                <c:pt idx="708">
                  <c:v>55</c:v>
                </c:pt>
                <c:pt idx="709">
                  <c:v>55</c:v>
                </c:pt>
                <c:pt idx="710">
                  <c:v>55</c:v>
                </c:pt>
                <c:pt idx="711">
                  <c:v>55</c:v>
                </c:pt>
                <c:pt idx="712">
                  <c:v>56</c:v>
                </c:pt>
                <c:pt idx="713">
                  <c:v>56</c:v>
                </c:pt>
                <c:pt idx="714">
                  <c:v>57</c:v>
                </c:pt>
                <c:pt idx="715">
                  <c:v>57</c:v>
                </c:pt>
                <c:pt idx="716">
                  <c:v>57</c:v>
                </c:pt>
                <c:pt idx="717">
                  <c:v>57</c:v>
                </c:pt>
                <c:pt idx="718">
                  <c:v>58</c:v>
                </c:pt>
                <c:pt idx="719">
                  <c:v>58</c:v>
                </c:pt>
                <c:pt idx="720">
                  <c:v>58</c:v>
                </c:pt>
                <c:pt idx="721">
                  <c:v>58</c:v>
                </c:pt>
                <c:pt idx="722">
                  <c:v>59</c:v>
                </c:pt>
                <c:pt idx="723">
                  <c:v>59</c:v>
                </c:pt>
                <c:pt idx="724">
                  <c:v>59</c:v>
                </c:pt>
                <c:pt idx="725">
                  <c:v>60</c:v>
                </c:pt>
                <c:pt idx="726">
                  <c:v>60</c:v>
                </c:pt>
                <c:pt idx="727">
                  <c:v>60</c:v>
                </c:pt>
                <c:pt idx="728">
                  <c:v>60</c:v>
                </c:pt>
                <c:pt idx="729">
                  <c:v>60</c:v>
                </c:pt>
                <c:pt idx="730">
                  <c:v>60</c:v>
                </c:pt>
                <c:pt idx="731">
                  <c:v>61</c:v>
                </c:pt>
                <c:pt idx="732">
                  <c:v>61</c:v>
                </c:pt>
                <c:pt idx="733">
                  <c:v>61</c:v>
                </c:pt>
                <c:pt idx="734">
                  <c:v>61</c:v>
                </c:pt>
                <c:pt idx="735">
                  <c:v>61</c:v>
                </c:pt>
                <c:pt idx="736">
                  <c:v>61</c:v>
                </c:pt>
                <c:pt idx="737">
                  <c:v>61</c:v>
                </c:pt>
                <c:pt idx="738">
                  <c:v>62</c:v>
                </c:pt>
                <c:pt idx="739">
                  <c:v>62</c:v>
                </c:pt>
                <c:pt idx="740">
                  <c:v>62</c:v>
                </c:pt>
                <c:pt idx="741">
                  <c:v>62</c:v>
                </c:pt>
                <c:pt idx="742">
                  <c:v>62</c:v>
                </c:pt>
                <c:pt idx="743">
                  <c:v>63</c:v>
                </c:pt>
                <c:pt idx="744">
                  <c:v>63</c:v>
                </c:pt>
                <c:pt idx="745">
                  <c:v>63</c:v>
                </c:pt>
                <c:pt idx="746">
                  <c:v>63</c:v>
                </c:pt>
                <c:pt idx="747">
                  <c:v>63</c:v>
                </c:pt>
                <c:pt idx="748">
                  <c:v>63</c:v>
                </c:pt>
                <c:pt idx="749">
                  <c:v>63</c:v>
                </c:pt>
                <c:pt idx="750">
                  <c:v>63</c:v>
                </c:pt>
                <c:pt idx="751">
                  <c:v>63</c:v>
                </c:pt>
                <c:pt idx="752">
                  <c:v>64</c:v>
                </c:pt>
                <c:pt idx="753">
                  <c:v>64</c:v>
                </c:pt>
                <c:pt idx="754">
                  <c:v>64</c:v>
                </c:pt>
                <c:pt idx="755">
                  <c:v>64</c:v>
                </c:pt>
                <c:pt idx="756">
                  <c:v>64</c:v>
                </c:pt>
                <c:pt idx="757">
                  <c:v>64</c:v>
                </c:pt>
                <c:pt idx="758">
                  <c:v>64</c:v>
                </c:pt>
                <c:pt idx="759">
                  <c:v>64</c:v>
                </c:pt>
                <c:pt idx="760">
                  <c:v>65</c:v>
                </c:pt>
                <c:pt idx="761">
                  <c:v>65</c:v>
                </c:pt>
                <c:pt idx="762">
                  <c:v>66</c:v>
                </c:pt>
                <c:pt idx="763">
                  <c:v>66</c:v>
                </c:pt>
                <c:pt idx="764">
                  <c:v>66</c:v>
                </c:pt>
                <c:pt idx="765">
                  <c:v>67</c:v>
                </c:pt>
                <c:pt idx="766">
                  <c:v>67</c:v>
                </c:pt>
                <c:pt idx="767">
                  <c:v>67</c:v>
                </c:pt>
                <c:pt idx="768">
                  <c:v>67</c:v>
                </c:pt>
                <c:pt idx="769">
                  <c:v>68</c:v>
                </c:pt>
                <c:pt idx="770">
                  <c:v>68</c:v>
                </c:pt>
                <c:pt idx="771">
                  <c:v>68</c:v>
                </c:pt>
                <c:pt idx="772">
                  <c:v>68</c:v>
                </c:pt>
                <c:pt idx="773">
                  <c:v>68</c:v>
                </c:pt>
                <c:pt idx="774">
                  <c:v>68</c:v>
                </c:pt>
                <c:pt idx="775">
                  <c:v>68</c:v>
                </c:pt>
                <c:pt idx="776">
                  <c:v>68</c:v>
                </c:pt>
                <c:pt idx="777">
                  <c:v>68</c:v>
                </c:pt>
                <c:pt idx="778">
                  <c:v>69</c:v>
                </c:pt>
                <c:pt idx="779">
                  <c:v>69</c:v>
                </c:pt>
                <c:pt idx="780">
                  <c:v>69</c:v>
                </c:pt>
                <c:pt idx="781">
                  <c:v>69</c:v>
                </c:pt>
                <c:pt idx="782">
                  <c:v>69</c:v>
                </c:pt>
                <c:pt idx="783">
                  <c:v>69</c:v>
                </c:pt>
                <c:pt idx="784">
                  <c:v>69</c:v>
                </c:pt>
                <c:pt idx="785">
                  <c:v>69</c:v>
                </c:pt>
                <c:pt idx="786">
                  <c:v>69</c:v>
                </c:pt>
                <c:pt idx="787">
                  <c:v>69</c:v>
                </c:pt>
                <c:pt idx="788">
                  <c:v>70</c:v>
                </c:pt>
                <c:pt idx="789">
                  <c:v>70</c:v>
                </c:pt>
                <c:pt idx="790">
                  <c:v>70</c:v>
                </c:pt>
                <c:pt idx="791">
                  <c:v>70</c:v>
                </c:pt>
                <c:pt idx="792">
                  <c:v>71</c:v>
                </c:pt>
                <c:pt idx="793">
                  <c:v>71</c:v>
                </c:pt>
                <c:pt idx="794">
                  <c:v>71</c:v>
                </c:pt>
                <c:pt idx="795">
                  <c:v>71</c:v>
                </c:pt>
                <c:pt idx="796">
                  <c:v>71</c:v>
                </c:pt>
                <c:pt idx="797">
                  <c:v>71</c:v>
                </c:pt>
                <c:pt idx="798">
                  <c:v>71</c:v>
                </c:pt>
                <c:pt idx="799">
                  <c:v>71</c:v>
                </c:pt>
                <c:pt idx="800">
                  <c:v>72</c:v>
                </c:pt>
                <c:pt idx="801">
                  <c:v>72</c:v>
                </c:pt>
                <c:pt idx="802">
                  <c:v>72</c:v>
                </c:pt>
                <c:pt idx="803">
                  <c:v>72</c:v>
                </c:pt>
                <c:pt idx="804">
                  <c:v>72</c:v>
                </c:pt>
                <c:pt idx="805">
                  <c:v>72</c:v>
                </c:pt>
                <c:pt idx="806">
                  <c:v>72</c:v>
                </c:pt>
                <c:pt idx="807">
                  <c:v>72</c:v>
                </c:pt>
                <c:pt idx="808">
                  <c:v>72</c:v>
                </c:pt>
                <c:pt idx="809">
                  <c:v>72</c:v>
                </c:pt>
                <c:pt idx="810">
                  <c:v>73</c:v>
                </c:pt>
                <c:pt idx="811">
                  <c:v>73</c:v>
                </c:pt>
                <c:pt idx="812">
                  <c:v>73</c:v>
                </c:pt>
                <c:pt idx="813">
                  <c:v>73</c:v>
                </c:pt>
                <c:pt idx="814">
                  <c:v>73</c:v>
                </c:pt>
                <c:pt idx="815">
                  <c:v>73</c:v>
                </c:pt>
                <c:pt idx="816">
                  <c:v>73</c:v>
                </c:pt>
                <c:pt idx="817">
                  <c:v>73</c:v>
                </c:pt>
                <c:pt idx="818">
                  <c:v>73</c:v>
                </c:pt>
                <c:pt idx="819">
                  <c:v>73</c:v>
                </c:pt>
                <c:pt idx="820">
                  <c:v>73</c:v>
                </c:pt>
                <c:pt idx="821">
                  <c:v>73</c:v>
                </c:pt>
                <c:pt idx="822">
                  <c:v>74</c:v>
                </c:pt>
                <c:pt idx="823">
                  <c:v>74</c:v>
                </c:pt>
                <c:pt idx="824">
                  <c:v>74</c:v>
                </c:pt>
                <c:pt idx="825">
                  <c:v>74</c:v>
                </c:pt>
                <c:pt idx="826">
                  <c:v>74</c:v>
                </c:pt>
                <c:pt idx="827">
                  <c:v>74</c:v>
                </c:pt>
                <c:pt idx="828">
                  <c:v>74</c:v>
                </c:pt>
                <c:pt idx="829">
                  <c:v>74</c:v>
                </c:pt>
                <c:pt idx="830">
                  <c:v>74</c:v>
                </c:pt>
                <c:pt idx="831">
                  <c:v>74</c:v>
                </c:pt>
                <c:pt idx="832">
                  <c:v>75</c:v>
                </c:pt>
                <c:pt idx="833">
                  <c:v>75</c:v>
                </c:pt>
                <c:pt idx="834">
                  <c:v>75</c:v>
                </c:pt>
                <c:pt idx="835">
                  <c:v>75</c:v>
                </c:pt>
                <c:pt idx="836">
                  <c:v>75</c:v>
                </c:pt>
                <c:pt idx="837">
                  <c:v>75</c:v>
                </c:pt>
                <c:pt idx="838">
                  <c:v>75</c:v>
                </c:pt>
                <c:pt idx="839">
                  <c:v>75</c:v>
                </c:pt>
                <c:pt idx="840">
                  <c:v>75</c:v>
                </c:pt>
                <c:pt idx="841">
                  <c:v>75</c:v>
                </c:pt>
                <c:pt idx="842">
                  <c:v>75</c:v>
                </c:pt>
                <c:pt idx="843">
                  <c:v>75</c:v>
                </c:pt>
                <c:pt idx="844">
                  <c:v>76</c:v>
                </c:pt>
                <c:pt idx="845">
                  <c:v>76</c:v>
                </c:pt>
                <c:pt idx="846">
                  <c:v>76</c:v>
                </c:pt>
                <c:pt idx="847">
                  <c:v>77</c:v>
                </c:pt>
                <c:pt idx="848">
                  <c:v>77</c:v>
                </c:pt>
                <c:pt idx="849">
                  <c:v>77</c:v>
                </c:pt>
                <c:pt idx="850">
                  <c:v>77</c:v>
                </c:pt>
                <c:pt idx="851">
                  <c:v>78</c:v>
                </c:pt>
                <c:pt idx="852">
                  <c:v>79</c:v>
                </c:pt>
                <c:pt idx="853">
                  <c:v>79</c:v>
                </c:pt>
                <c:pt idx="854">
                  <c:v>79</c:v>
                </c:pt>
                <c:pt idx="855">
                  <c:v>79</c:v>
                </c:pt>
                <c:pt idx="856">
                  <c:v>79</c:v>
                </c:pt>
                <c:pt idx="857">
                  <c:v>80</c:v>
                </c:pt>
                <c:pt idx="858">
                  <c:v>80</c:v>
                </c:pt>
                <c:pt idx="859">
                  <c:v>80</c:v>
                </c:pt>
                <c:pt idx="860">
                  <c:v>80</c:v>
                </c:pt>
                <c:pt idx="861">
                  <c:v>80</c:v>
                </c:pt>
                <c:pt idx="862">
                  <c:v>81</c:v>
                </c:pt>
                <c:pt idx="863">
                  <c:v>81</c:v>
                </c:pt>
                <c:pt idx="864">
                  <c:v>82</c:v>
                </c:pt>
                <c:pt idx="865">
                  <c:v>82</c:v>
                </c:pt>
                <c:pt idx="866">
                  <c:v>83</c:v>
                </c:pt>
                <c:pt idx="867">
                  <c:v>83</c:v>
                </c:pt>
                <c:pt idx="868">
                  <c:v>83</c:v>
                </c:pt>
                <c:pt idx="869">
                  <c:v>84</c:v>
                </c:pt>
                <c:pt idx="870">
                  <c:v>84</c:v>
                </c:pt>
                <c:pt idx="871">
                  <c:v>84</c:v>
                </c:pt>
                <c:pt idx="872">
                  <c:v>84</c:v>
                </c:pt>
                <c:pt idx="873">
                  <c:v>84</c:v>
                </c:pt>
                <c:pt idx="874">
                  <c:v>84</c:v>
                </c:pt>
                <c:pt idx="875">
                  <c:v>84</c:v>
                </c:pt>
                <c:pt idx="876">
                  <c:v>84</c:v>
                </c:pt>
                <c:pt idx="877">
                  <c:v>85</c:v>
                </c:pt>
                <c:pt idx="878">
                  <c:v>85</c:v>
                </c:pt>
                <c:pt idx="879">
                  <c:v>85</c:v>
                </c:pt>
                <c:pt idx="880">
                  <c:v>86</c:v>
                </c:pt>
                <c:pt idx="881">
                  <c:v>86</c:v>
                </c:pt>
                <c:pt idx="882">
                  <c:v>86</c:v>
                </c:pt>
                <c:pt idx="883">
                  <c:v>87</c:v>
                </c:pt>
                <c:pt idx="884">
                  <c:v>87</c:v>
                </c:pt>
                <c:pt idx="885">
                  <c:v>87</c:v>
                </c:pt>
                <c:pt idx="886">
                  <c:v>87</c:v>
                </c:pt>
                <c:pt idx="887">
                  <c:v>87</c:v>
                </c:pt>
                <c:pt idx="888">
                  <c:v>87</c:v>
                </c:pt>
                <c:pt idx="889">
                  <c:v>88</c:v>
                </c:pt>
                <c:pt idx="890">
                  <c:v>88</c:v>
                </c:pt>
                <c:pt idx="891">
                  <c:v>88</c:v>
                </c:pt>
                <c:pt idx="892">
                  <c:v>89</c:v>
                </c:pt>
                <c:pt idx="893">
                  <c:v>89</c:v>
                </c:pt>
                <c:pt idx="894">
                  <c:v>89</c:v>
                </c:pt>
                <c:pt idx="895">
                  <c:v>89</c:v>
                </c:pt>
                <c:pt idx="896">
                  <c:v>90</c:v>
                </c:pt>
                <c:pt idx="897">
                  <c:v>90</c:v>
                </c:pt>
                <c:pt idx="898">
                  <c:v>90</c:v>
                </c:pt>
                <c:pt idx="899">
                  <c:v>90</c:v>
                </c:pt>
                <c:pt idx="900">
                  <c:v>90</c:v>
                </c:pt>
                <c:pt idx="901">
                  <c:v>90</c:v>
                </c:pt>
                <c:pt idx="902">
                  <c:v>91</c:v>
                </c:pt>
                <c:pt idx="903">
                  <c:v>91</c:v>
                </c:pt>
                <c:pt idx="904">
                  <c:v>92</c:v>
                </c:pt>
                <c:pt idx="905">
                  <c:v>92</c:v>
                </c:pt>
                <c:pt idx="906">
                  <c:v>92</c:v>
                </c:pt>
                <c:pt idx="907">
                  <c:v>93</c:v>
                </c:pt>
                <c:pt idx="908">
                  <c:v>93</c:v>
                </c:pt>
                <c:pt idx="909">
                  <c:v>93</c:v>
                </c:pt>
                <c:pt idx="910">
                  <c:v>93</c:v>
                </c:pt>
                <c:pt idx="911">
                  <c:v>94</c:v>
                </c:pt>
                <c:pt idx="912">
                  <c:v>94</c:v>
                </c:pt>
                <c:pt idx="913">
                  <c:v>94</c:v>
                </c:pt>
                <c:pt idx="914">
                  <c:v>94</c:v>
                </c:pt>
                <c:pt idx="915">
                  <c:v>94</c:v>
                </c:pt>
                <c:pt idx="916">
                  <c:v>95</c:v>
                </c:pt>
                <c:pt idx="917">
                  <c:v>95</c:v>
                </c:pt>
                <c:pt idx="918">
                  <c:v>96</c:v>
                </c:pt>
                <c:pt idx="919">
                  <c:v>96</c:v>
                </c:pt>
                <c:pt idx="920">
                  <c:v>96</c:v>
                </c:pt>
                <c:pt idx="921">
                  <c:v>97</c:v>
                </c:pt>
                <c:pt idx="922">
                  <c:v>97</c:v>
                </c:pt>
                <c:pt idx="923">
                  <c:v>97</c:v>
                </c:pt>
                <c:pt idx="924">
                  <c:v>97</c:v>
                </c:pt>
                <c:pt idx="925">
                  <c:v>97</c:v>
                </c:pt>
                <c:pt idx="926">
                  <c:v>98</c:v>
                </c:pt>
                <c:pt idx="927">
                  <c:v>98</c:v>
                </c:pt>
                <c:pt idx="928">
                  <c:v>98</c:v>
                </c:pt>
                <c:pt idx="929">
                  <c:v>98</c:v>
                </c:pt>
                <c:pt idx="930">
                  <c:v>98</c:v>
                </c:pt>
                <c:pt idx="931">
                  <c:v>99</c:v>
                </c:pt>
                <c:pt idx="932">
                  <c:v>99</c:v>
                </c:pt>
                <c:pt idx="933">
                  <c:v>99</c:v>
                </c:pt>
                <c:pt idx="934">
                  <c:v>99</c:v>
                </c:pt>
                <c:pt idx="935">
                  <c:v>99</c:v>
                </c:pt>
                <c:pt idx="936">
                  <c:v>99</c:v>
                </c:pt>
                <c:pt idx="937">
                  <c:v>99</c:v>
                </c:pt>
                <c:pt idx="938">
                  <c:v>99</c:v>
                </c:pt>
                <c:pt idx="939">
                  <c:v>99</c:v>
                </c:pt>
                <c:pt idx="940">
                  <c:v>99</c:v>
                </c:pt>
                <c:pt idx="941">
                  <c:v>99</c:v>
                </c:pt>
                <c:pt idx="942">
                  <c:v>99</c:v>
                </c:pt>
                <c:pt idx="943">
                  <c:v>99</c:v>
                </c:pt>
                <c:pt idx="944">
                  <c:v>99</c:v>
                </c:pt>
                <c:pt idx="945">
                  <c:v>100</c:v>
                </c:pt>
                <c:pt idx="946">
                  <c:v>100</c:v>
                </c:pt>
                <c:pt idx="947">
                  <c:v>100</c:v>
                </c:pt>
                <c:pt idx="948">
                  <c:v>100</c:v>
                </c:pt>
                <c:pt idx="949">
                  <c:v>100</c:v>
                </c:pt>
                <c:pt idx="950">
                  <c:v>100</c:v>
                </c:pt>
                <c:pt idx="951">
                  <c:v>100</c:v>
                </c:pt>
                <c:pt idx="952">
                  <c:v>100</c:v>
                </c:pt>
                <c:pt idx="953">
                  <c:v>100</c:v>
                </c:pt>
                <c:pt idx="954">
                  <c:v>100</c:v>
                </c:pt>
                <c:pt idx="955">
                  <c:v>101</c:v>
                </c:pt>
                <c:pt idx="956">
                  <c:v>101</c:v>
                </c:pt>
                <c:pt idx="957">
                  <c:v>101</c:v>
                </c:pt>
                <c:pt idx="958">
                  <c:v>102</c:v>
                </c:pt>
                <c:pt idx="959">
                  <c:v>102</c:v>
                </c:pt>
                <c:pt idx="960">
                  <c:v>102</c:v>
                </c:pt>
                <c:pt idx="961">
                  <c:v>102</c:v>
                </c:pt>
                <c:pt idx="962">
                  <c:v>102</c:v>
                </c:pt>
                <c:pt idx="963">
                  <c:v>102</c:v>
                </c:pt>
                <c:pt idx="964">
                  <c:v>103</c:v>
                </c:pt>
                <c:pt idx="965">
                  <c:v>103</c:v>
                </c:pt>
                <c:pt idx="966">
                  <c:v>103</c:v>
                </c:pt>
                <c:pt idx="967">
                  <c:v>103</c:v>
                </c:pt>
                <c:pt idx="968">
                  <c:v>103</c:v>
                </c:pt>
                <c:pt idx="969">
                  <c:v>104</c:v>
                </c:pt>
                <c:pt idx="970">
                  <c:v>104</c:v>
                </c:pt>
                <c:pt idx="971">
                  <c:v>104</c:v>
                </c:pt>
                <c:pt idx="972">
                  <c:v>106</c:v>
                </c:pt>
                <c:pt idx="973">
                  <c:v>106</c:v>
                </c:pt>
                <c:pt idx="974">
                  <c:v>106</c:v>
                </c:pt>
                <c:pt idx="975">
                  <c:v>106</c:v>
                </c:pt>
                <c:pt idx="976">
                  <c:v>106</c:v>
                </c:pt>
                <c:pt idx="977">
                  <c:v>106</c:v>
                </c:pt>
                <c:pt idx="978">
                  <c:v>107</c:v>
                </c:pt>
                <c:pt idx="979">
                  <c:v>107</c:v>
                </c:pt>
                <c:pt idx="980">
                  <c:v>107</c:v>
                </c:pt>
                <c:pt idx="981">
                  <c:v>107</c:v>
                </c:pt>
                <c:pt idx="982">
                  <c:v>108</c:v>
                </c:pt>
                <c:pt idx="983">
                  <c:v>109</c:v>
                </c:pt>
                <c:pt idx="984">
                  <c:v>110</c:v>
                </c:pt>
                <c:pt idx="985">
                  <c:v>110</c:v>
                </c:pt>
                <c:pt idx="986">
                  <c:v>110</c:v>
                </c:pt>
                <c:pt idx="987">
                  <c:v>110</c:v>
                </c:pt>
                <c:pt idx="988">
                  <c:v>110</c:v>
                </c:pt>
                <c:pt idx="989">
                  <c:v>110</c:v>
                </c:pt>
                <c:pt idx="990">
                  <c:v>111</c:v>
                </c:pt>
                <c:pt idx="991">
                  <c:v>111</c:v>
                </c:pt>
                <c:pt idx="992">
                  <c:v>111</c:v>
                </c:pt>
                <c:pt idx="993">
                  <c:v>111</c:v>
                </c:pt>
                <c:pt idx="994">
                  <c:v>111</c:v>
                </c:pt>
                <c:pt idx="995">
                  <c:v>111</c:v>
                </c:pt>
                <c:pt idx="996">
                  <c:v>112</c:v>
                </c:pt>
                <c:pt idx="997">
                  <c:v>112</c:v>
                </c:pt>
                <c:pt idx="998">
                  <c:v>112</c:v>
                </c:pt>
                <c:pt idx="999">
                  <c:v>112</c:v>
                </c:pt>
                <c:pt idx="1000">
                  <c:v>113</c:v>
                </c:pt>
                <c:pt idx="1001">
                  <c:v>113</c:v>
                </c:pt>
                <c:pt idx="1002">
                  <c:v>116</c:v>
                </c:pt>
                <c:pt idx="1003">
                  <c:v>116</c:v>
                </c:pt>
                <c:pt idx="1004">
                  <c:v>116</c:v>
                </c:pt>
                <c:pt idx="1005">
                  <c:v>116</c:v>
                </c:pt>
                <c:pt idx="1006">
                  <c:v>116</c:v>
                </c:pt>
                <c:pt idx="1007">
                  <c:v>117</c:v>
                </c:pt>
                <c:pt idx="1008">
                  <c:v>117</c:v>
                </c:pt>
                <c:pt idx="1009">
                  <c:v>118</c:v>
                </c:pt>
                <c:pt idx="1010">
                  <c:v>118</c:v>
                </c:pt>
                <c:pt idx="1011">
                  <c:v>118</c:v>
                </c:pt>
                <c:pt idx="1012">
                  <c:v>118</c:v>
                </c:pt>
                <c:pt idx="1013">
                  <c:v>118</c:v>
                </c:pt>
                <c:pt idx="1014">
                  <c:v>118</c:v>
                </c:pt>
                <c:pt idx="1015">
                  <c:v>118</c:v>
                </c:pt>
                <c:pt idx="1016">
                  <c:v>118</c:v>
                </c:pt>
                <c:pt idx="1017">
                  <c:v>119</c:v>
                </c:pt>
                <c:pt idx="1018">
                  <c:v>119</c:v>
                </c:pt>
                <c:pt idx="1019">
                  <c:v>119</c:v>
                </c:pt>
                <c:pt idx="1020">
                  <c:v>119</c:v>
                </c:pt>
                <c:pt idx="1021">
                  <c:v>119</c:v>
                </c:pt>
                <c:pt idx="1022">
                  <c:v>119</c:v>
                </c:pt>
                <c:pt idx="1023">
                  <c:v>119</c:v>
                </c:pt>
                <c:pt idx="1024">
                  <c:v>119</c:v>
                </c:pt>
                <c:pt idx="1025">
                  <c:v>120</c:v>
                </c:pt>
                <c:pt idx="1026">
                  <c:v>121</c:v>
                </c:pt>
                <c:pt idx="1027">
                  <c:v>121</c:v>
                </c:pt>
                <c:pt idx="1028">
                  <c:v>121</c:v>
                </c:pt>
                <c:pt idx="1029">
                  <c:v>122</c:v>
                </c:pt>
                <c:pt idx="1030">
                  <c:v>122</c:v>
                </c:pt>
                <c:pt idx="1031">
                  <c:v>122</c:v>
                </c:pt>
                <c:pt idx="1032">
                  <c:v>123</c:v>
                </c:pt>
                <c:pt idx="1033">
                  <c:v>123</c:v>
                </c:pt>
                <c:pt idx="1034">
                  <c:v>124</c:v>
                </c:pt>
                <c:pt idx="1035">
                  <c:v>124</c:v>
                </c:pt>
                <c:pt idx="1036">
                  <c:v>124</c:v>
                </c:pt>
                <c:pt idx="1037">
                  <c:v>125</c:v>
                </c:pt>
                <c:pt idx="1038">
                  <c:v>125</c:v>
                </c:pt>
                <c:pt idx="1039">
                  <c:v>125</c:v>
                </c:pt>
                <c:pt idx="1040">
                  <c:v>125</c:v>
                </c:pt>
                <c:pt idx="1041">
                  <c:v>125</c:v>
                </c:pt>
                <c:pt idx="1042">
                  <c:v>126</c:v>
                </c:pt>
                <c:pt idx="1043">
                  <c:v>127</c:v>
                </c:pt>
                <c:pt idx="1044">
                  <c:v>128</c:v>
                </c:pt>
                <c:pt idx="1045">
                  <c:v>128</c:v>
                </c:pt>
                <c:pt idx="1046">
                  <c:v>128</c:v>
                </c:pt>
                <c:pt idx="1047">
                  <c:v>128</c:v>
                </c:pt>
                <c:pt idx="1048">
                  <c:v>129</c:v>
                </c:pt>
                <c:pt idx="1049">
                  <c:v>130</c:v>
                </c:pt>
                <c:pt idx="1050">
                  <c:v>130</c:v>
                </c:pt>
                <c:pt idx="1051">
                  <c:v>130</c:v>
                </c:pt>
                <c:pt idx="1052">
                  <c:v>131</c:v>
                </c:pt>
                <c:pt idx="1053">
                  <c:v>131</c:v>
                </c:pt>
                <c:pt idx="1054">
                  <c:v>132</c:v>
                </c:pt>
                <c:pt idx="1055">
                  <c:v>133</c:v>
                </c:pt>
                <c:pt idx="1056">
                  <c:v>133</c:v>
                </c:pt>
                <c:pt idx="1057">
                  <c:v>133</c:v>
                </c:pt>
                <c:pt idx="1058">
                  <c:v>134</c:v>
                </c:pt>
                <c:pt idx="1059">
                  <c:v>134</c:v>
                </c:pt>
                <c:pt idx="1060">
                  <c:v>134</c:v>
                </c:pt>
                <c:pt idx="1061">
                  <c:v>135</c:v>
                </c:pt>
                <c:pt idx="1062">
                  <c:v>135</c:v>
                </c:pt>
                <c:pt idx="1063">
                  <c:v>136</c:v>
                </c:pt>
                <c:pt idx="1064">
                  <c:v>137</c:v>
                </c:pt>
                <c:pt idx="1065">
                  <c:v>137</c:v>
                </c:pt>
                <c:pt idx="1066">
                  <c:v>137</c:v>
                </c:pt>
                <c:pt idx="1067">
                  <c:v>139</c:v>
                </c:pt>
                <c:pt idx="1068">
                  <c:v>139</c:v>
                </c:pt>
                <c:pt idx="1069">
                  <c:v>139</c:v>
                </c:pt>
                <c:pt idx="1070">
                  <c:v>140</c:v>
                </c:pt>
                <c:pt idx="1071">
                  <c:v>140</c:v>
                </c:pt>
                <c:pt idx="1072">
                  <c:v>141</c:v>
                </c:pt>
                <c:pt idx="1073">
                  <c:v>141</c:v>
                </c:pt>
                <c:pt idx="1074">
                  <c:v>142</c:v>
                </c:pt>
                <c:pt idx="1075">
                  <c:v>142</c:v>
                </c:pt>
                <c:pt idx="1076">
                  <c:v>142</c:v>
                </c:pt>
                <c:pt idx="1077">
                  <c:v>143</c:v>
                </c:pt>
                <c:pt idx="1078">
                  <c:v>143</c:v>
                </c:pt>
                <c:pt idx="1079">
                  <c:v>144</c:v>
                </c:pt>
                <c:pt idx="1080">
                  <c:v>144</c:v>
                </c:pt>
                <c:pt idx="1081">
                  <c:v>144</c:v>
                </c:pt>
                <c:pt idx="1082">
                  <c:v>144</c:v>
                </c:pt>
                <c:pt idx="1083">
                  <c:v>144</c:v>
                </c:pt>
                <c:pt idx="1084">
                  <c:v>145</c:v>
                </c:pt>
                <c:pt idx="1085">
                  <c:v>145</c:v>
                </c:pt>
                <c:pt idx="1086">
                  <c:v>146</c:v>
                </c:pt>
                <c:pt idx="1087">
                  <c:v>146</c:v>
                </c:pt>
                <c:pt idx="1088">
                  <c:v>146</c:v>
                </c:pt>
                <c:pt idx="1089">
                  <c:v>146</c:v>
                </c:pt>
                <c:pt idx="1090">
                  <c:v>147</c:v>
                </c:pt>
                <c:pt idx="1091">
                  <c:v>147</c:v>
                </c:pt>
                <c:pt idx="1092">
                  <c:v>148</c:v>
                </c:pt>
                <c:pt idx="1093">
                  <c:v>148</c:v>
                </c:pt>
                <c:pt idx="1094">
                  <c:v>149</c:v>
                </c:pt>
                <c:pt idx="1095">
                  <c:v>149</c:v>
                </c:pt>
                <c:pt idx="1096">
                  <c:v>149</c:v>
                </c:pt>
                <c:pt idx="1097">
                  <c:v>149</c:v>
                </c:pt>
                <c:pt idx="1098">
                  <c:v>150</c:v>
                </c:pt>
                <c:pt idx="1099">
                  <c:v>151</c:v>
                </c:pt>
                <c:pt idx="1100">
                  <c:v>151</c:v>
                </c:pt>
                <c:pt idx="1101">
                  <c:v>152</c:v>
                </c:pt>
                <c:pt idx="1102">
                  <c:v>152</c:v>
                </c:pt>
                <c:pt idx="1103">
                  <c:v>152</c:v>
                </c:pt>
                <c:pt idx="1104">
                  <c:v>152</c:v>
                </c:pt>
                <c:pt idx="1105">
                  <c:v>154</c:v>
                </c:pt>
                <c:pt idx="1106">
                  <c:v>155</c:v>
                </c:pt>
                <c:pt idx="1107">
                  <c:v>156</c:v>
                </c:pt>
                <c:pt idx="1108">
                  <c:v>156</c:v>
                </c:pt>
                <c:pt idx="1109">
                  <c:v>157</c:v>
                </c:pt>
                <c:pt idx="1110">
                  <c:v>158</c:v>
                </c:pt>
                <c:pt idx="1111">
                  <c:v>160</c:v>
                </c:pt>
                <c:pt idx="1112">
                  <c:v>161</c:v>
                </c:pt>
                <c:pt idx="1113">
                  <c:v>162</c:v>
                </c:pt>
                <c:pt idx="1114">
                  <c:v>162</c:v>
                </c:pt>
                <c:pt idx="1115">
                  <c:v>162</c:v>
                </c:pt>
                <c:pt idx="1116">
                  <c:v>163</c:v>
                </c:pt>
                <c:pt idx="1117">
                  <c:v>163</c:v>
                </c:pt>
                <c:pt idx="1118">
                  <c:v>164</c:v>
                </c:pt>
                <c:pt idx="1119">
                  <c:v>164</c:v>
                </c:pt>
                <c:pt idx="1120">
                  <c:v>165</c:v>
                </c:pt>
                <c:pt idx="1121">
                  <c:v>165</c:v>
                </c:pt>
                <c:pt idx="1122">
                  <c:v>166</c:v>
                </c:pt>
                <c:pt idx="1123">
                  <c:v>167</c:v>
                </c:pt>
                <c:pt idx="1124">
                  <c:v>167</c:v>
                </c:pt>
                <c:pt idx="1125">
                  <c:v>168</c:v>
                </c:pt>
                <c:pt idx="1126">
                  <c:v>168</c:v>
                </c:pt>
                <c:pt idx="1127">
                  <c:v>169</c:v>
                </c:pt>
                <c:pt idx="1128">
                  <c:v>169</c:v>
                </c:pt>
                <c:pt idx="1129">
                  <c:v>170</c:v>
                </c:pt>
                <c:pt idx="1130">
                  <c:v>170</c:v>
                </c:pt>
                <c:pt idx="1131">
                  <c:v>171</c:v>
                </c:pt>
                <c:pt idx="1132">
                  <c:v>171</c:v>
                </c:pt>
                <c:pt idx="1133">
                  <c:v>172</c:v>
                </c:pt>
                <c:pt idx="1134">
                  <c:v>176</c:v>
                </c:pt>
                <c:pt idx="1135">
                  <c:v>178</c:v>
                </c:pt>
                <c:pt idx="1136">
                  <c:v>179</c:v>
                </c:pt>
                <c:pt idx="1137">
                  <c:v>181</c:v>
                </c:pt>
                <c:pt idx="1138">
                  <c:v>181</c:v>
                </c:pt>
                <c:pt idx="1139">
                  <c:v>182</c:v>
                </c:pt>
                <c:pt idx="1140">
                  <c:v>182</c:v>
                </c:pt>
                <c:pt idx="1141">
                  <c:v>183</c:v>
                </c:pt>
                <c:pt idx="1142">
                  <c:v>183</c:v>
                </c:pt>
                <c:pt idx="1143">
                  <c:v>183</c:v>
                </c:pt>
                <c:pt idx="1144">
                  <c:v>184</c:v>
                </c:pt>
                <c:pt idx="1145">
                  <c:v>186</c:v>
                </c:pt>
                <c:pt idx="1146">
                  <c:v>187</c:v>
                </c:pt>
                <c:pt idx="1147">
                  <c:v>187</c:v>
                </c:pt>
                <c:pt idx="1148">
                  <c:v>188</c:v>
                </c:pt>
                <c:pt idx="1149">
                  <c:v>188</c:v>
                </c:pt>
                <c:pt idx="1150">
                  <c:v>190</c:v>
                </c:pt>
                <c:pt idx="1151">
                  <c:v>190</c:v>
                </c:pt>
                <c:pt idx="1152">
                  <c:v>191</c:v>
                </c:pt>
                <c:pt idx="1153">
                  <c:v>191</c:v>
                </c:pt>
                <c:pt idx="1154">
                  <c:v>193</c:v>
                </c:pt>
                <c:pt idx="1155">
                  <c:v>193</c:v>
                </c:pt>
                <c:pt idx="1156">
                  <c:v>194</c:v>
                </c:pt>
                <c:pt idx="1157">
                  <c:v>194</c:v>
                </c:pt>
                <c:pt idx="1158">
                  <c:v>195</c:v>
                </c:pt>
                <c:pt idx="1159">
                  <c:v>196</c:v>
                </c:pt>
                <c:pt idx="1160">
                  <c:v>197</c:v>
                </c:pt>
                <c:pt idx="1161">
                  <c:v>198</c:v>
                </c:pt>
                <c:pt idx="1162">
                  <c:v>199</c:v>
                </c:pt>
                <c:pt idx="1163">
                  <c:v>200</c:v>
                </c:pt>
                <c:pt idx="1164">
                  <c:v>200</c:v>
                </c:pt>
                <c:pt idx="1165">
                  <c:v>200</c:v>
                </c:pt>
                <c:pt idx="1166">
                  <c:v>201</c:v>
                </c:pt>
                <c:pt idx="1167">
                  <c:v>201</c:v>
                </c:pt>
                <c:pt idx="1168">
                  <c:v>202</c:v>
                </c:pt>
                <c:pt idx="1169">
                  <c:v>203</c:v>
                </c:pt>
                <c:pt idx="1170">
                  <c:v>204</c:v>
                </c:pt>
                <c:pt idx="1171">
                  <c:v>205</c:v>
                </c:pt>
                <c:pt idx="1172">
                  <c:v>205</c:v>
                </c:pt>
                <c:pt idx="1173">
                  <c:v>206</c:v>
                </c:pt>
                <c:pt idx="1174">
                  <c:v>206</c:v>
                </c:pt>
                <c:pt idx="1175">
                  <c:v>206</c:v>
                </c:pt>
                <c:pt idx="1176">
                  <c:v>207</c:v>
                </c:pt>
                <c:pt idx="1177">
                  <c:v>207</c:v>
                </c:pt>
                <c:pt idx="1178">
                  <c:v>209</c:v>
                </c:pt>
                <c:pt idx="1179">
                  <c:v>209</c:v>
                </c:pt>
                <c:pt idx="1180">
                  <c:v>209</c:v>
                </c:pt>
                <c:pt idx="1181">
                  <c:v>211</c:v>
                </c:pt>
                <c:pt idx="1182">
                  <c:v>211</c:v>
                </c:pt>
                <c:pt idx="1183">
                  <c:v>212</c:v>
                </c:pt>
                <c:pt idx="1184">
                  <c:v>212</c:v>
                </c:pt>
                <c:pt idx="1185">
                  <c:v>213</c:v>
                </c:pt>
                <c:pt idx="1186">
                  <c:v>213</c:v>
                </c:pt>
                <c:pt idx="1187">
                  <c:v>214</c:v>
                </c:pt>
                <c:pt idx="1188">
                  <c:v>216</c:v>
                </c:pt>
                <c:pt idx="1189">
                  <c:v>216</c:v>
                </c:pt>
                <c:pt idx="1190">
                  <c:v>218</c:v>
                </c:pt>
                <c:pt idx="1191">
                  <c:v>219</c:v>
                </c:pt>
                <c:pt idx="1192">
                  <c:v>219</c:v>
                </c:pt>
                <c:pt idx="1193">
                  <c:v>219</c:v>
                </c:pt>
                <c:pt idx="1194">
                  <c:v>223</c:v>
                </c:pt>
                <c:pt idx="1195">
                  <c:v>223</c:v>
                </c:pt>
                <c:pt idx="1196">
                  <c:v>224</c:v>
                </c:pt>
                <c:pt idx="1197">
                  <c:v>225</c:v>
                </c:pt>
                <c:pt idx="1198">
                  <c:v>227</c:v>
                </c:pt>
                <c:pt idx="1199">
                  <c:v>228</c:v>
                </c:pt>
                <c:pt idx="1200">
                  <c:v>228</c:v>
                </c:pt>
                <c:pt idx="1201">
                  <c:v>230</c:v>
                </c:pt>
                <c:pt idx="1202">
                  <c:v>230</c:v>
                </c:pt>
                <c:pt idx="1203">
                  <c:v>231</c:v>
                </c:pt>
                <c:pt idx="1204">
                  <c:v>233</c:v>
                </c:pt>
                <c:pt idx="1205">
                  <c:v>233</c:v>
                </c:pt>
                <c:pt idx="1206">
                  <c:v>233</c:v>
                </c:pt>
                <c:pt idx="1207">
                  <c:v>234</c:v>
                </c:pt>
                <c:pt idx="1208">
                  <c:v>234</c:v>
                </c:pt>
                <c:pt idx="1209">
                  <c:v>234</c:v>
                </c:pt>
                <c:pt idx="1210">
                  <c:v>234</c:v>
                </c:pt>
                <c:pt idx="1211">
                  <c:v>234</c:v>
                </c:pt>
                <c:pt idx="1212">
                  <c:v>234</c:v>
                </c:pt>
                <c:pt idx="1213">
                  <c:v>235</c:v>
                </c:pt>
                <c:pt idx="1214">
                  <c:v>235</c:v>
                </c:pt>
                <c:pt idx="1215">
                  <c:v>237</c:v>
                </c:pt>
                <c:pt idx="1216">
                  <c:v>237</c:v>
                </c:pt>
                <c:pt idx="1217">
                  <c:v>237</c:v>
                </c:pt>
                <c:pt idx="1218">
                  <c:v>237</c:v>
                </c:pt>
                <c:pt idx="1219">
                  <c:v>238</c:v>
                </c:pt>
                <c:pt idx="1220">
                  <c:v>239</c:v>
                </c:pt>
                <c:pt idx="1221">
                  <c:v>239</c:v>
                </c:pt>
                <c:pt idx="1222">
                  <c:v>240</c:v>
                </c:pt>
                <c:pt idx="1223">
                  <c:v>240</c:v>
                </c:pt>
                <c:pt idx="1224">
                  <c:v>244</c:v>
                </c:pt>
                <c:pt idx="1225">
                  <c:v>245</c:v>
                </c:pt>
                <c:pt idx="1226">
                  <c:v>247</c:v>
                </c:pt>
                <c:pt idx="1227">
                  <c:v>248</c:v>
                </c:pt>
                <c:pt idx="1228">
                  <c:v>253</c:v>
                </c:pt>
                <c:pt idx="1229">
                  <c:v>254</c:v>
                </c:pt>
                <c:pt idx="1230">
                  <c:v>254</c:v>
                </c:pt>
                <c:pt idx="1231">
                  <c:v>254</c:v>
                </c:pt>
                <c:pt idx="1232">
                  <c:v>254</c:v>
                </c:pt>
                <c:pt idx="1233">
                  <c:v>255</c:v>
                </c:pt>
                <c:pt idx="1234">
                  <c:v>255</c:v>
                </c:pt>
                <c:pt idx="1235">
                  <c:v>255</c:v>
                </c:pt>
                <c:pt idx="1236">
                  <c:v>257</c:v>
                </c:pt>
                <c:pt idx="1237">
                  <c:v>258</c:v>
                </c:pt>
                <c:pt idx="1238">
                  <c:v>258</c:v>
                </c:pt>
                <c:pt idx="1239">
                  <c:v>260</c:v>
                </c:pt>
                <c:pt idx="1240">
                  <c:v>260</c:v>
                </c:pt>
                <c:pt idx="1241">
                  <c:v>261</c:v>
                </c:pt>
                <c:pt idx="1242">
                  <c:v>263</c:v>
                </c:pt>
                <c:pt idx="1243">
                  <c:v>264</c:v>
                </c:pt>
                <c:pt idx="1244">
                  <c:v>265</c:v>
                </c:pt>
                <c:pt idx="1245">
                  <c:v>265</c:v>
                </c:pt>
                <c:pt idx="1246">
                  <c:v>265</c:v>
                </c:pt>
                <c:pt idx="1247">
                  <c:v>266</c:v>
                </c:pt>
                <c:pt idx="1248">
                  <c:v>267</c:v>
                </c:pt>
                <c:pt idx="1249">
                  <c:v>268</c:v>
                </c:pt>
                <c:pt idx="1250">
                  <c:v>270</c:v>
                </c:pt>
                <c:pt idx="1251">
                  <c:v>270</c:v>
                </c:pt>
                <c:pt idx="1252">
                  <c:v>271</c:v>
                </c:pt>
                <c:pt idx="1253">
                  <c:v>271</c:v>
                </c:pt>
                <c:pt idx="1254">
                  <c:v>273</c:v>
                </c:pt>
                <c:pt idx="1255">
                  <c:v>274</c:v>
                </c:pt>
                <c:pt idx="1256">
                  <c:v>276</c:v>
                </c:pt>
                <c:pt idx="1257">
                  <c:v>277</c:v>
                </c:pt>
                <c:pt idx="1258">
                  <c:v>279</c:v>
                </c:pt>
                <c:pt idx="1259">
                  <c:v>280</c:v>
                </c:pt>
                <c:pt idx="1260">
                  <c:v>281</c:v>
                </c:pt>
                <c:pt idx="1261">
                  <c:v>281</c:v>
                </c:pt>
                <c:pt idx="1262">
                  <c:v>281</c:v>
                </c:pt>
                <c:pt idx="1263">
                  <c:v>282</c:v>
                </c:pt>
                <c:pt idx="1264">
                  <c:v>282</c:v>
                </c:pt>
                <c:pt idx="1265">
                  <c:v>284</c:v>
                </c:pt>
                <c:pt idx="1266">
                  <c:v>284</c:v>
                </c:pt>
                <c:pt idx="1267">
                  <c:v>284</c:v>
                </c:pt>
                <c:pt idx="1268">
                  <c:v>284</c:v>
                </c:pt>
                <c:pt idx="1269">
                  <c:v>285</c:v>
                </c:pt>
                <c:pt idx="1270">
                  <c:v>285</c:v>
                </c:pt>
                <c:pt idx="1271">
                  <c:v>286</c:v>
                </c:pt>
                <c:pt idx="1272">
                  <c:v>287</c:v>
                </c:pt>
                <c:pt idx="1273">
                  <c:v>288</c:v>
                </c:pt>
                <c:pt idx="1274">
                  <c:v>289</c:v>
                </c:pt>
                <c:pt idx="1275">
                  <c:v>293</c:v>
                </c:pt>
                <c:pt idx="1276">
                  <c:v>293</c:v>
                </c:pt>
                <c:pt idx="1277">
                  <c:v>293</c:v>
                </c:pt>
                <c:pt idx="1278">
                  <c:v>295</c:v>
                </c:pt>
                <c:pt idx="1279">
                  <c:v>295</c:v>
                </c:pt>
                <c:pt idx="1280">
                  <c:v>295</c:v>
                </c:pt>
                <c:pt idx="1281">
                  <c:v>296</c:v>
                </c:pt>
                <c:pt idx="1282">
                  <c:v>296</c:v>
                </c:pt>
                <c:pt idx="1283">
                  <c:v>298</c:v>
                </c:pt>
                <c:pt idx="1284">
                  <c:v>299</c:v>
                </c:pt>
                <c:pt idx="1285">
                  <c:v>299</c:v>
                </c:pt>
                <c:pt idx="1286">
                  <c:v>300</c:v>
                </c:pt>
                <c:pt idx="1287">
                  <c:v>300</c:v>
                </c:pt>
                <c:pt idx="1288">
                  <c:v>301</c:v>
                </c:pt>
                <c:pt idx="1289">
                  <c:v>304</c:v>
                </c:pt>
                <c:pt idx="1290">
                  <c:v>305</c:v>
                </c:pt>
                <c:pt idx="1291">
                  <c:v>305</c:v>
                </c:pt>
                <c:pt idx="1292">
                  <c:v>305</c:v>
                </c:pt>
                <c:pt idx="1293">
                  <c:v>306</c:v>
                </c:pt>
                <c:pt idx="1294">
                  <c:v>306</c:v>
                </c:pt>
                <c:pt idx="1295">
                  <c:v>307</c:v>
                </c:pt>
                <c:pt idx="1296">
                  <c:v>309</c:v>
                </c:pt>
                <c:pt idx="1297">
                  <c:v>310</c:v>
                </c:pt>
                <c:pt idx="1298">
                  <c:v>311</c:v>
                </c:pt>
                <c:pt idx="1299">
                  <c:v>312</c:v>
                </c:pt>
                <c:pt idx="1300">
                  <c:v>314</c:v>
                </c:pt>
                <c:pt idx="1301">
                  <c:v>315</c:v>
                </c:pt>
                <c:pt idx="1302">
                  <c:v>317</c:v>
                </c:pt>
                <c:pt idx="1303">
                  <c:v>318</c:v>
                </c:pt>
                <c:pt idx="1304">
                  <c:v>319</c:v>
                </c:pt>
                <c:pt idx="1305">
                  <c:v>320</c:v>
                </c:pt>
                <c:pt idx="1306">
                  <c:v>321</c:v>
                </c:pt>
                <c:pt idx="1307">
                  <c:v>322</c:v>
                </c:pt>
                <c:pt idx="1308">
                  <c:v>322</c:v>
                </c:pt>
                <c:pt idx="1309">
                  <c:v>322</c:v>
                </c:pt>
                <c:pt idx="1310">
                  <c:v>322</c:v>
                </c:pt>
                <c:pt idx="1311">
                  <c:v>323</c:v>
                </c:pt>
                <c:pt idx="1312">
                  <c:v>324</c:v>
                </c:pt>
                <c:pt idx="1313">
                  <c:v>324</c:v>
                </c:pt>
                <c:pt idx="1314">
                  <c:v>327</c:v>
                </c:pt>
                <c:pt idx="1315">
                  <c:v>327</c:v>
                </c:pt>
                <c:pt idx="1316">
                  <c:v>328</c:v>
                </c:pt>
                <c:pt idx="1317">
                  <c:v>331</c:v>
                </c:pt>
                <c:pt idx="1318">
                  <c:v>331</c:v>
                </c:pt>
                <c:pt idx="1319">
                  <c:v>332</c:v>
                </c:pt>
                <c:pt idx="1320">
                  <c:v>332</c:v>
                </c:pt>
                <c:pt idx="1321">
                  <c:v>332</c:v>
                </c:pt>
                <c:pt idx="1322">
                  <c:v>333</c:v>
                </c:pt>
                <c:pt idx="1323">
                  <c:v>335</c:v>
                </c:pt>
                <c:pt idx="1324">
                  <c:v>335</c:v>
                </c:pt>
                <c:pt idx="1325">
                  <c:v>336</c:v>
                </c:pt>
                <c:pt idx="1326">
                  <c:v>337</c:v>
                </c:pt>
                <c:pt idx="1327">
                  <c:v>341</c:v>
                </c:pt>
                <c:pt idx="1328">
                  <c:v>342</c:v>
                </c:pt>
                <c:pt idx="1329">
                  <c:v>345</c:v>
                </c:pt>
                <c:pt idx="1330">
                  <c:v>346</c:v>
                </c:pt>
                <c:pt idx="1331">
                  <c:v>346</c:v>
                </c:pt>
                <c:pt idx="1332">
                  <c:v>350</c:v>
                </c:pt>
                <c:pt idx="1333">
                  <c:v>351</c:v>
                </c:pt>
                <c:pt idx="1334">
                  <c:v>352</c:v>
                </c:pt>
                <c:pt idx="1335">
                  <c:v>352</c:v>
                </c:pt>
                <c:pt idx="1336">
                  <c:v>354</c:v>
                </c:pt>
                <c:pt idx="1337">
                  <c:v>354</c:v>
                </c:pt>
                <c:pt idx="1338">
                  <c:v>354</c:v>
                </c:pt>
                <c:pt idx="1339">
                  <c:v>354</c:v>
                </c:pt>
                <c:pt idx="1340">
                  <c:v>355</c:v>
                </c:pt>
                <c:pt idx="1341">
                  <c:v>355</c:v>
                </c:pt>
                <c:pt idx="1342">
                  <c:v>356</c:v>
                </c:pt>
                <c:pt idx="1343">
                  <c:v>356</c:v>
                </c:pt>
                <c:pt idx="1344">
                  <c:v>358</c:v>
                </c:pt>
                <c:pt idx="1345">
                  <c:v>358</c:v>
                </c:pt>
                <c:pt idx="1346">
                  <c:v>359</c:v>
                </c:pt>
                <c:pt idx="1347">
                  <c:v>360</c:v>
                </c:pt>
                <c:pt idx="1348">
                  <c:v>361</c:v>
                </c:pt>
                <c:pt idx="1349">
                  <c:v>361</c:v>
                </c:pt>
                <c:pt idx="1350">
                  <c:v>363</c:v>
                </c:pt>
                <c:pt idx="1351">
                  <c:v>364</c:v>
                </c:pt>
                <c:pt idx="1352">
                  <c:v>365</c:v>
                </c:pt>
                <c:pt idx="1353">
                  <c:v>367</c:v>
                </c:pt>
                <c:pt idx="1354">
                  <c:v>367</c:v>
                </c:pt>
                <c:pt idx="1355">
                  <c:v>370</c:v>
                </c:pt>
                <c:pt idx="1356">
                  <c:v>371</c:v>
                </c:pt>
                <c:pt idx="1357">
                  <c:v>373</c:v>
                </c:pt>
                <c:pt idx="1358">
                  <c:v>374</c:v>
                </c:pt>
                <c:pt idx="1359">
                  <c:v>377</c:v>
                </c:pt>
                <c:pt idx="1360">
                  <c:v>378</c:v>
                </c:pt>
                <c:pt idx="1361">
                  <c:v>379</c:v>
                </c:pt>
                <c:pt idx="1362">
                  <c:v>381</c:v>
                </c:pt>
                <c:pt idx="1363">
                  <c:v>383</c:v>
                </c:pt>
                <c:pt idx="1364">
                  <c:v>384</c:v>
                </c:pt>
                <c:pt idx="1365">
                  <c:v>386</c:v>
                </c:pt>
                <c:pt idx="1366">
                  <c:v>387</c:v>
                </c:pt>
                <c:pt idx="1367">
                  <c:v>389</c:v>
                </c:pt>
                <c:pt idx="1368">
                  <c:v>389</c:v>
                </c:pt>
                <c:pt idx="1369">
                  <c:v>390</c:v>
                </c:pt>
                <c:pt idx="1370">
                  <c:v>391</c:v>
                </c:pt>
                <c:pt idx="1371">
                  <c:v>394</c:v>
                </c:pt>
                <c:pt idx="1372">
                  <c:v>396</c:v>
                </c:pt>
                <c:pt idx="1373">
                  <c:v>398</c:v>
                </c:pt>
                <c:pt idx="1374">
                  <c:v>398</c:v>
                </c:pt>
                <c:pt idx="1375">
                  <c:v>401</c:v>
                </c:pt>
                <c:pt idx="1376">
                  <c:v>401</c:v>
                </c:pt>
                <c:pt idx="1377">
                  <c:v>403</c:v>
                </c:pt>
                <c:pt idx="1378">
                  <c:v>403</c:v>
                </c:pt>
                <c:pt idx="1379">
                  <c:v>406</c:v>
                </c:pt>
                <c:pt idx="1380">
                  <c:v>407</c:v>
                </c:pt>
                <c:pt idx="1381">
                  <c:v>408</c:v>
                </c:pt>
                <c:pt idx="1382">
                  <c:v>409</c:v>
                </c:pt>
                <c:pt idx="1383">
                  <c:v>409</c:v>
                </c:pt>
                <c:pt idx="1384">
                  <c:v>409</c:v>
                </c:pt>
                <c:pt idx="1385">
                  <c:v>410</c:v>
                </c:pt>
                <c:pt idx="1386">
                  <c:v>411</c:v>
                </c:pt>
                <c:pt idx="1387">
                  <c:v>415</c:v>
                </c:pt>
                <c:pt idx="1388">
                  <c:v>416</c:v>
                </c:pt>
                <c:pt idx="1389">
                  <c:v>417</c:v>
                </c:pt>
                <c:pt idx="1390">
                  <c:v>418</c:v>
                </c:pt>
                <c:pt idx="1391">
                  <c:v>420</c:v>
                </c:pt>
                <c:pt idx="1392">
                  <c:v>425</c:v>
                </c:pt>
                <c:pt idx="1393">
                  <c:v>426</c:v>
                </c:pt>
                <c:pt idx="1394">
                  <c:v>427</c:v>
                </c:pt>
                <c:pt idx="1395">
                  <c:v>427</c:v>
                </c:pt>
                <c:pt idx="1396">
                  <c:v>431</c:v>
                </c:pt>
                <c:pt idx="1397">
                  <c:v>431</c:v>
                </c:pt>
                <c:pt idx="1398">
                  <c:v>432</c:v>
                </c:pt>
                <c:pt idx="1399">
                  <c:v>432</c:v>
                </c:pt>
                <c:pt idx="1400">
                  <c:v>432</c:v>
                </c:pt>
                <c:pt idx="1401">
                  <c:v>433</c:v>
                </c:pt>
                <c:pt idx="1402">
                  <c:v>435</c:v>
                </c:pt>
                <c:pt idx="1403">
                  <c:v>437</c:v>
                </c:pt>
                <c:pt idx="1404">
                  <c:v>438</c:v>
                </c:pt>
                <c:pt idx="1405">
                  <c:v>440</c:v>
                </c:pt>
                <c:pt idx="1406">
                  <c:v>442</c:v>
                </c:pt>
                <c:pt idx="1407">
                  <c:v>444</c:v>
                </c:pt>
                <c:pt idx="1408">
                  <c:v>444</c:v>
                </c:pt>
                <c:pt idx="1409">
                  <c:v>445</c:v>
                </c:pt>
                <c:pt idx="1410">
                  <c:v>449</c:v>
                </c:pt>
                <c:pt idx="1411">
                  <c:v>452</c:v>
                </c:pt>
                <c:pt idx="1412">
                  <c:v>454</c:v>
                </c:pt>
                <c:pt idx="1413">
                  <c:v>456</c:v>
                </c:pt>
                <c:pt idx="1414">
                  <c:v>459</c:v>
                </c:pt>
                <c:pt idx="1415">
                  <c:v>460</c:v>
                </c:pt>
                <c:pt idx="1416">
                  <c:v>462</c:v>
                </c:pt>
                <c:pt idx="1417">
                  <c:v>462</c:v>
                </c:pt>
                <c:pt idx="1418">
                  <c:v>462</c:v>
                </c:pt>
                <c:pt idx="1419">
                  <c:v>463</c:v>
                </c:pt>
                <c:pt idx="1420">
                  <c:v>467</c:v>
                </c:pt>
                <c:pt idx="1421">
                  <c:v>471</c:v>
                </c:pt>
                <c:pt idx="1422">
                  <c:v>473</c:v>
                </c:pt>
                <c:pt idx="1423">
                  <c:v>474</c:v>
                </c:pt>
                <c:pt idx="1424">
                  <c:v>474</c:v>
                </c:pt>
                <c:pt idx="1425">
                  <c:v>475</c:v>
                </c:pt>
                <c:pt idx="1426">
                  <c:v>477</c:v>
                </c:pt>
                <c:pt idx="1427">
                  <c:v>477</c:v>
                </c:pt>
                <c:pt idx="1428">
                  <c:v>478</c:v>
                </c:pt>
                <c:pt idx="1429">
                  <c:v>480</c:v>
                </c:pt>
                <c:pt idx="1430">
                  <c:v>482</c:v>
                </c:pt>
                <c:pt idx="1431">
                  <c:v>482</c:v>
                </c:pt>
                <c:pt idx="1432">
                  <c:v>488</c:v>
                </c:pt>
                <c:pt idx="1433">
                  <c:v>489</c:v>
                </c:pt>
                <c:pt idx="1434">
                  <c:v>489</c:v>
                </c:pt>
                <c:pt idx="1435">
                  <c:v>497</c:v>
                </c:pt>
                <c:pt idx="1436">
                  <c:v>500</c:v>
                </c:pt>
                <c:pt idx="1437">
                  <c:v>500</c:v>
                </c:pt>
                <c:pt idx="1438">
                  <c:v>502</c:v>
                </c:pt>
                <c:pt idx="1439">
                  <c:v>502</c:v>
                </c:pt>
                <c:pt idx="1440">
                  <c:v>504</c:v>
                </c:pt>
                <c:pt idx="1441">
                  <c:v>514</c:v>
                </c:pt>
                <c:pt idx="1442">
                  <c:v>515</c:v>
                </c:pt>
                <c:pt idx="1443">
                  <c:v>516</c:v>
                </c:pt>
                <c:pt idx="1444">
                  <c:v>517</c:v>
                </c:pt>
                <c:pt idx="1445">
                  <c:v>519</c:v>
                </c:pt>
                <c:pt idx="1446">
                  <c:v>519</c:v>
                </c:pt>
                <c:pt idx="1447">
                  <c:v>520</c:v>
                </c:pt>
                <c:pt idx="1448">
                  <c:v>523</c:v>
                </c:pt>
                <c:pt idx="1449">
                  <c:v>524</c:v>
                </c:pt>
                <c:pt idx="1450">
                  <c:v>526</c:v>
                </c:pt>
                <c:pt idx="1451">
                  <c:v>527</c:v>
                </c:pt>
                <c:pt idx="1452">
                  <c:v>531</c:v>
                </c:pt>
                <c:pt idx="1453">
                  <c:v>533</c:v>
                </c:pt>
                <c:pt idx="1454">
                  <c:v>533</c:v>
                </c:pt>
                <c:pt idx="1455">
                  <c:v>535</c:v>
                </c:pt>
                <c:pt idx="1456">
                  <c:v>536</c:v>
                </c:pt>
                <c:pt idx="1457">
                  <c:v>536</c:v>
                </c:pt>
                <c:pt idx="1458">
                  <c:v>536</c:v>
                </c:pt>
                <c:pt idx="1459">
                  <c:v>541</c:v>
                </c:pt>
                <c:pt idx="1460">
                  <c:v>544</c:v>
                </c:pt>
                <c:pt idx="1461">
                  <c:v>544</c:v>
                </c:pt>
                <c:pt idx="1462">
                  <c:v>548</c:v>
                </c:pt>
                <c:pt idx="1463">
                  <c:v>550</c:v>
                </c:pt>
                <c:pt idx="1464">
                  <c:v>551</c:v>
                </c:pt>
                <c:pt idx="1465">
                  <c:v>552</c:v>
                </c:pt>
                <c:pt idx="1466">
                  <c:v>553</c:v>
                </c:pt>
                <c:pt idx="1467">
                  <c:v>554</c:v>
                </c:pt>
                <c:pt idx="1468">
                  <c:v>561</c:v>
                </c:pt>
                <c:pt idx="1469">
                  <c:v>563</c:v>
                </c:pt>
                <c:pt idx="1470">
                  <c:v>567</c:v>
                </c:pt>
                <c:pt idx="1471">
                  <c:v>569</c:v>
                </c:pt>
                <c:pt idx="1472">
                  <c:v>573</c:v>
                </c:pt>
                <c:pt idx="1473">
                  <c:v>573</c:v>
                </c:pt>
                <c:pt idx="1474">
                  <c:v>582</c:v>
                </c:pt>
                <c:pt idx="1475">
                  <c:v>587</c:v>
                </c:pt>
                <c:pt idx="1476">
                  <c:v>594</c:v>
                </c:pt>
                <c:pt idx="1477">
                  <c:v>597</c:v>
                </c:pt>
                <c:pt idx="1478">
                  <c:v>598</c:v>
                </c:pt>
                <c:pt idx="1479">
                  <c:v>598</c:v>
                </c:pt>
                <c:pt idx="1480">
                  <c:v>601</c:v>
                </c:pt>
                <c:pt idx="1481">
                  <c:v>603</c:v>
                </c:pt>
                <c:pt idx="1482">
                  <c:v>607</c:v>
                </c:pt>
                <c:pt idx="1483">
                  <c:v>609</c:v>
                </c:pt>
                <c:pt idx="1484">
                  <c:v>615</c:v>
                </c:pt>
                <c:pt idx="1485">
                  <c:v>627</c:v>
                </c:pt>
                <c:pt idx="1486">
                  <c:v>629</c:v>
                </c:pt>
                <c:pt idx="1487">
                  <c:v>631</c:v>
                </c:pt>
                <c:pt idx="1488">
                  <c:v>632</c:v>
                </c:pt>
                <c:pt idx="1489">
                  <c:v>634</c:v>
                </c:pt>
                <c:pt idx="1490">
                  <c:v>635</c:v>
                </c:pt>
                <c:pt idx="1491">
                  <c:v>635</c:v>
                </c:pt>
                <c:pt idx="1492">
                  <c:v>637</c:v>
                </c:pt>
                <c:pt idx="1493">
                  <c:v>642</c:v>
                </c:pt>
                <c:pt idx="1494">
                  <c:v>645</c:v>
                </c:pt>
                <c:pt idx="1495">
                  <c:v>649</c:v>
                </c:pt>
                <c:pt idx="1496">
                  <c:v>650</c:v>
                </c:pt>
                <c:pt idx="1497">
                  <c:v>651</c:v>
                </c:pt>
                <c:pt idx="1498">
                  <c:v>656</c:v>
                </c:pt>
                <c:pt idx="1499">
                  <c:v>657</c:v>
                </c:pt>
                <c:pt idx="1500">
                  <c:v>660</c:v>
                </c:pt>
                <c:pt idx="1501">
                  <c:v>668</c:v>
                </c:pt>
                <c:pt idx="1502">
                  <c:v>669</c:v>
                </c:pt>
                <c:pt idx="1503">
                  <c:v>672</c:v>
                </c:pt>
                <c:pt idx="1504">
                  <c:v>679</c:v>
                </c:pt>
                <c:pt idx="1505">
                  <c:v>679</c:v>
                </c:pt>
                <c:pt idx="1506">
                  <c:v>680</c:v>
                </c:pt>
                <c:pt idx="1507">
                  <c:v>687</c:v>
                </c:pt>
                <c:pt idx="1508">
                  <c:v>687</c:v>
                </c:pt>
                <c:pt idx="1509">
                  <c:v>687</c:v>
                </c:pt>
                <c:pt idx="1510">
                  <c:v>694</c:v>
                </c:pt>
                <c:pt idx="1511">
                  <c:v>698</c:v>
                </c:pt>
                <c:pt idx="1512">
                  <c:v>699</c:v>
                </c:pt>
                <c:pt idx="1513">
                  <c:v>706</c:v>
                </c:pt>
                <c:pt idx="1514">
                  <c:v>708</c:v>
                </c:pt>
                <c:pt idx="1515">
                  <c:v>712</c:v>
                </c:pt>
                <c:pt idx="1516">
                  <c:v>715</c:v>
                </c:pt>
                <c:pt idx="1517">
                  <c:v>717</c:v>
                </c:pt>
                <c:pt idx="1518">
                  <c:v>726</c:v>
                </c:pt>
                <c:pt idx="1519">
                  <c:v>743</c:v>
                </c:pt>
                <c:pt idx="1520">
                  <c:v>749</c:v>
                </c:pt>
                <c:pt idx="1521">
                  <c:v>751</c:v>
                </c:pt>
                <c:pt idx="1522">
                  <c:v>759</c:v>
                </c:pt>
                <c:pt idx="1523">
                  <c:v>764</c:v>
                </c:pt>
                <c:pt idx="1524">
                  <c:v>770</c:v>
                </c:pt>
                <c:pt idx="1525">
                  <c:v>777</c:v>
                </c:pt>
                <c:pt idx="1526">
                  <c:v>778</c:v>
                </c:pt>
                <c:pt idx="1527">
                  <c:v>787</c:v>
                </c:pt>
                <c:pt idx="1528">
                  <c:v>789</c:v>
                </c:pt>
                <c:pt idx="1529">
                  <c:v>789</c:v>
                </c:pt>
                <c:pt idx="1530">
                  <c:v>790</c:v>
                </c:pt>
                <c:pt idx="1531">
                  <c:v>801</c:v>
                </c:pt>
                <c:pt idx="1532">
                  <c:v>802</c:v>
                </c:pt>
                <c:pt idx="1533">
                  <c:v>806</c:v>
                </c:pt>
                <c:pt idx="1534">
                  <c:v>808</c:v>
                </c:pt>
                <c:pt idx="1535">
                  <c:v>819</c:v>
                </c:pt>
                <c:pt idx="1536">
                  <c:v>820</c:v>
                </c:pt>
                <c:pt idx="1537">
                  <c:v>827</c:v>
                </c:pt>
                <c:pt idx="1538">
                  <c:v>827</c:v>
                </c:pt>
                <c:pt idx="1539">
                  <c:v>829</c:v>
                </c:pt>
                <c:pt idx="1540">
                  <c:v>830</c:v>
                </c:pt>
                <c:pt idx="1541">
                  <c:v>830</c:v>
                </c:pt>
                <c:pt idx="1542">
                  <c:v>832</c:v>
                </c:pt>
                <c:pt idx="1543">
                  <c:v>833</c:v>
                </c:pt>
                <c:pt idx="1544">
                  <c:v>839</c:v>
                </c:pt>
                <c:pt idx="1545">
                  <c:v>840</c:v>
                </c:pt>
                <c:pt idx="1546">
                  <c:v>847</c:v>
                </c:pt>
                <c:pt idx="1547">
                  <c:v>855</c:v>
                </c:pt>
                <c:pt idx="1548">
                  <c:v>864</c:v>
                </c:pt>
                <c:pt idx="1549">
                  <c:v>873</c:v>
                </c:pt>
                <c:pt idx="1550">
                  <c:v>893</c:v>
                </c:pt>
                <c:pt idx="1551">
                  <c:v>895</c:v>
                </c:pt>
                <c:pt idx="1552">
                  <c:v>903</c:v>
                </c:pt>
                <c:pt idx="1553">
                  <c:v>907</c:v>
                </c:pt>
                <c:pt idx="1554">
                  <c:v>909</c:v>
                </c:pt>
                <c:pt idx="1555">
                  <c:v>911</c:v>
                </c:pt>
                <c:pt idx="1556">
                  <c:v>913</c:v>
                </c:pt>
                <c:pt idx="1557">
                  <c:v>918</c:v>
                </c:pt>
                <c:pt idx="1558">
                  <c:v>921</c:v>
                </c:pt>
                <c:pt idx="1559">
                  <c:v>927</c:v>
                </c:pt>
                <c:pt idx="1560">
                  <c:v>940</c:v>
                </c:pt>
                <c:pt idx="1561">
                  <c:v>942</c:v>
                </c:pt>
                <c:pt idx="1562">
                  <c:v>947</c:v>
                </c:pt>
                <c:pt idx="1563">
                  <c:v>948</c:v>
                </c:pt>
                <c:pt idx="1564">
                  <c:v>950</c:v>
                </c:pt>
                <c:pt idx="1565">
                  <c:v>954</c:v>
                </c:pt>
                <c:pt idx="1566">
                  <c:v>958</c:v>
                </c:pt>
                <c:pt idx="1567">
                  <c:v>963</c:v>
                </c:pt>
                <c:pt idx="1568">
                  <c:v>977</c:v>
                </c:pt>
                <c:pt idx="1569">
                  <c:v>978</c:v>
                </c:pt>
                <c:pt idx="1570">
                  <c:v>995</c:v>
                </c:pt>
                <c:pt idx="1571">
                  <c:v>1002</c:v>
                </c:pt>
                <c:pt idx="1572">
                  <c:v>1004</c:v>
                </c:pt>
                <c:pt idx="1573">
                  <c:v>1010</c:v>
                </c:pt>
                <c:pt idx="1574">
                  <c:v>1015</c:v>
                </c:pt>
                <c:pt idx="1575">
                  <c:v>1032</c:v>
                </c:pt>
                <c:pt idx="1576">
                  <c:v>1037</c:v>
                </c:pt>
                <c:pt idx="1577">
                  <c:v>1042</c:v>
                </c:pt>
                <c:pt idx="1578">
                  <c:v>1143</c:v>
                </c:pt>
                <c:pt idx="1579">
                  <c:v>1166</c:v>
                </c:pt>
                <c:pt idx="1580">
                  <c:v>1244</c:v>
                </c:pt>
                <c:pt idx="1581">
                  <c:v>1276</c:v>
                </c:pt>
                <c:pt idx="1582">
                  <c:v>1605</c:v>
                </c:pt>
              </c:numCache>
            </c:numRef>
          </c:xVal>
          <c:yVal>
            <c:numRef>
              <c:f>'Grade 7 Stu Engage by Sex'!$D$1561:$D$3143</c:f>
              <c:numCache>
                <c:formatCode>General</c:formatCode>
                <c:ptCount val="1583"/>
                <c:pt idx="0">
                  <c:v>0.15024999999999999</c:v>
                </c:pt>
                <c:pt idx="1">
                  <c:v>0.15035999999999999</c:v>
                </c:pt>
                <c:pt idx="2">
                  <c:v>0.15049000000000001</c:v>
                </c:pt>
                <c:pt idx="3">
                  <c:v>0.15093999999999999</c:v>
                </c:pt>
                <c:pt idx="4">
                  <c:v>0.15099000000000001</c:v>
                </c:pt>
                <c:pt idx="5">
                  <c:v>0.15160999999999999</c:v>
                </c:pt>
                <c:pt idx="6">
                  <c:v>0.15211</c:v>
                </c:pt>
                <c:pt idx="7">
                  <c:v>0.15223999999999999</c:v>
                </c:pt>
                <c:pt idx="8">
                  <c:v>0.15278</c:v>
                </c:pt>
                <c:pt idx="9">
                  <c:v>0.15321000000000001</c:v>
                </c:pt>
                <c:pt idx="10">
                  <c:v>0.15353</c:v>
                </c:pt>
                <c:pt idx="11">
                  <c:v>0.15376999999999999</c:v>
                </c:pt>
                <c:pt idx="12">
                  <c:v>0.15398000000000001</c:v>
                </c:pt>
                <c:pt idx="13">
                  <c:v>0.15401000000000001</c:v>
                </c:pt>
                <c:pt idx="14">
                  <c:v>0.15415999999999999</c:v>
                </c:pt>
                <c:pt idx="15">
                  <c:v>0.15429999999999999</c:v>
                </c:pt>
                <c:pt idx="16">
                  <c:v>0.15437000000000001</c:v>
                </c:pt>
                <c:pt idx="17">
                  <c:v>0.15439</c:v>
                </c:pt>
                <c:pt idx="18">
                  <c:v>0.15440000000000001</c:v>
                </c:pt>
                <c:pt idx="19">
                  <c:v>0.15442</c:v>
                </c:pt>
                <c:pt idx="20">
                  <c:v>0.15445</c:v>
                </c:pt>
                <c:pt idx="21">
                  <c:v>0.15445</c:v>
                </c:pt>
                <c:pt idx="22">
                  <c:v>0.15445999999999999</c:v>
                </c:pt>
                <c:pt idx="23">
                  <c:v>0.15445999999999999</c:v>
                </c:pt>
                <c:pt idx="24">
                  <c:v>0.15678</c:v>
                </c:pt>
                <c:pt idx="25">
                  <c:v>0.16062000000000001</c:v>
                </c:pt>
                <c:pt idx="26">
                  <c:v>0.16578999999999999</c:v>
                </c:pt>
                <c:pt idx="27">
                  <c:v>0.17251</c:v>
                </c:pt>
                <c:pt idx="28">
                  <c:v>0.18106</c:v>
                </c:pt>
                <c:pt idx="29">
                  <c:v>0.19170000000000001</c:v>
                </c:pt>
                <c:pt idx="30">
                  <c:v>0.20471</c:v>
                </c:pt>
                <c:pt idx="31">
                  <c:v>0.22037000000000001</c:v>
                </c:pt>
                <c:pt idx="32">
                  <c:v>0.23882</c:v>
                </c:pt>
                <c:pt idx="33">
                  <c:v>0.26001000000000002</c:v>
                </c:pt>
                <c:pt idx="34">
                  <c:v>0.28364</c:v>
                </c:pt>
                <c:pt idx="35">
                  <c:v>0.30907000000000001</c:v>
                </c:pt>
                <c:pt idx="36">
                  <c:v>0.33534999999999998</c:v>
                </c:pt>
                <c:pt idx="37">
                  <c:v>0.36120999999999998</c:v>
                </c:pt>
                <c:pt idx="38">
                  <c:v>0.38532</c:v>
                </c:pt>
                <c:pt idx="39">
                  <c:v>0.40666000000000002</c:v>
                </c:pt>
                <c:pt idx="40">
                  <c:v>0.42492000000000002</c:v>
                </c:pt>
                <c:pt idx="41">
                  <c:v>0.44063999999999998</c:v>
                </c:pt>
                <c:pt idx="42">
                  <c:v>0.45471</c:v>
                </c:pt>
                <c:pt idx="43">
                  <c:v>0.46766999999999997</c:v>
                </c:pt>
                <c:pt idx="44">
                  <c:v>0.47982999999999998</c:v>
                </c:pt>
                <c:pt idx="45">
                  <c:v>0.49159000000000003</c:v>
                </c:pt>
                <c:pt idx="46">
                  <c:v>0.50324000000000002</c:v>
                </c:pt>
                <c:pt idx="47">
                  <c:v>0.51485999999999998</c:v>
                </c:pt>
                <c:pt idx="48">
                  <c:v>0.15049999999999999</c:v>
                </c:pt>
                <c:pt idx="49">
                  <c:v>0.15062999999999999</c:v>
                </c:pt>
                <c:pt idx="50">
                  <c:v>0.15107000000000001</c:v>
                </c:pt>
                <c:pt idx="51">
                  <c:v>0.15112</c:v>
                </c:pt>
                <c:pt idx="52">
                  <c:v>0.15175</c:v>
                </c:pt>
                <c:pt idx="53">
                  <c:v>0.15237000000000001</c:v>
                </c:pt>
                <c:pt idx="54">
                  <c:v>0.15290999999999999</c:v>
                </c:pt>
                <c:pt idx="55">
                  <c:v>0.15414</c:v>
                </c:pt>
                <c:pt idx="56">
                  <c:v>0.15453</c:v>
                </c:pt>
                <c:pt idx="57">
                  <c:v>0.15690999999999999</c:v>
                </c:pt>
                <c:pt idx="58">
                  <c:v>0.16592999999999999</c:v>
                </c:pt>
                <c:pt idx="59">
                  <c:v>0.17266000000000001</c:v>
                </c:pt>
                <c:pt idx="60">
                  <c:v>0.18121000000000001</c:v>
                </c:pt>
                <c:pt idx="61">
                  <c:v>0.19186</c:v>
                </c:pt>
                <c:pt idx="62">
                  <c:v>0.20488000000000001</c:v>
                </c:pt>
                <c:pt idx="63">
                  <c:v>0.22055</c:v>
                </c:pt>
                <c:pt idx="64">
                  <c:v>0.23901</c:v>
                </c:pt>
                <c:pt idx="65">
                  <c:v>0.26021</c:v>
                </c:pt>
                <c:pt idx="66">
                  <c:v>0.28384999999999999</c:v>
                </c:pt>
                <c:pt idx="67">
                  <c:v>0.33557999999999999</c:v>
                </c:pt>
                <c:pt idx="68">
                  <c:v>0.38557000000000002</c:v>
                </c:pt>
                <c:pt idx="69">
                  <c:v>0.40690999999999999</c:v>
                </c:pt>
                <c:pt idx="70">
                  <c:v>0.45496999999999999</c:v>
                </c:pt>
                <c:pt idx="71">
                  <c:v>0.46792</c:v>
                </c:pt>
                <c:pt idx="72">
                  <c:v>0.48009000000000002</c:v>
                </c:pt>
                <c:pt idx="73">
                  <c:v>0.15062999999999999</c:v>
                </c:pt>
                <c:pt idx="74">
                  <c:v>0.15076000000000001</c:v>
                </c:pt>
                <c:pt idx="75">
                  <c:v>0.1512</c:v>
                </c:pt>
                <c:pt idx="76">
                  <c:v>0.15187999999999999</c:v>
                </c:pt>
                <c:pt idx="77">
                  <c:v>0.15304999999999999</c:v>
                </c:pt>
                <c:pt idx="78">
                  <c:v>0.15428</c:v>
                </c:pt>
                <c:pt idx="79">
                  <c:v>0.15705</c:v>
                </c:pt>
                <c:pt idx="80">
                  <c:v>0.16089999999999999</c:v>
                </c:pt>
                <c:pt idx="81">
                  <c:v>0.16608000000000001</c:v>
                </c:pt>
                <c:pt idx="82">
                  <c:v>0.17280999999999999</c:v>
                </c:pt>
                <c:pt idx="83">
                  <c:v>0.20505000000000001</c:v>
                </c:pt>
                <c:pt idx="84">
                  <c:v>0.22073000000000001</c:v>
                </c:pt>
                <c:pt idx="85">
                  <c:v>0.23919000000000001</c:v>
                </c:pt>
                <c:pt idx="86">
                  <c:v>0.26040999999999997</c:v>
                </c:pt>
                <c:pt idx="87">
                  <c:v>0.33581</c:v>
                </c:pt>
                <c:pt idx="88">
                  <c:v>0.36169000000000001</c:v>
                </c:pt>
                <c:pt idx="89">
                  <c:v>0.38580999999999999</c:v>
                </c:pt>
                <c:pt idx="90">
                  <c:v>0.40716000000000002</c:v>
                </c:pt>
                <c:pt idx="91">
                  <c:v>0.42542000000000002</c:v>
                </c:pt>
                <c:pt idx="92">
                  <c:v>0.45523000000000002</c:v>
                </c:pt>
                <c:pt idx="93">
                  <c:v>0.46817999999999999</c:v>
                </c:pt>
                <c:pt idx="94">
                  <c:v>0.15076000000000001</c:v>
                </c:pt>
                <c:pt idx="95">
                  <c:v>0.15089</c:v>
                </c:pt>
                <c:pt idx="96">
                  <c:v>0.15132999999999999</c:v>
                </c:pt>
                <c:pt idx="97">
                  <c:v>0.15139</c:v>
                </c:pt>
                <c:pt idx="98">
                  <c:v>0.15440999999999999</c:v>
                </c:pt>
                <c:pt idx="99">
                  <c:v>0.16103999999999999</c:v>
                </c:pt>
                <c:pt idx="100">
                  <c:v>0.16622000000000001</c:v>
                </c:pt>
                <c:pt idx="101">
                  <c:v>0.18151999999999999</c:v>
                </c:pt>
                <c:pt idx="102">
                  <c:v>0.20522000000000001</c:v>
                </c:pt>
                <c:pt idx="103">
                  <c:v>0.22090000000000001</c:v>
                </c:pt>
                <c:pt idx="104">
                  <c:v>0.23938000000000001</c:v>
                </c:pt>
                <c:pt idx="105">
                  <c:v>0.45548</c:v>
                </c:pt>
                <c:pt idx="106">
                  <c:v>0.46844000000000002</c:v>
                </c:pt>
                <c:pt idx="107">
                  <c:v>0.48060000000000003</c:v>
                </c:pt>
                <c:pt idx="108">
                  <c:v>0.49236999999999997</c:v>
                </c:pt>
                <c:pt idx="109">
                  <c:v>0.15101999999999999</c:v>
                </c:pt>
                <c:pt idx="110">
                  <c:v>0.15146999999999999</c:v>
                </c:pt>
                <c:pt idx="111">
                  <c:v>0.15215000000000001</c:v>
                </c:pt>
                <c:pt idx="112">
                  <c:v>0.15264</c:v>
                </c:pt>
                <c:pt idx="113">
                  <c:v>0.15331</c:v>
                </c:pt>
                <c:pt idx="114">
                  <c:v>0.15454999999999999</c:v>
                </c:pt>
                <c:pt idx="115">
                  <c:v>0.15468999999999999</c:v>
                </c:pt>
                <c:pt idx="116">
                  <c:v>0.15484000000000001</c:v>
                </c:pt>
                <c:pt idx="117">
                  <c:v>0.15493999999999999</c:v>
                </c:pt>
                <c:pt idx="118">
                  <c:v>0.16117999999999999</c:v>
                </c:pt>
                <c:pt idx="119">
                  <c:v>0.19234000000000001</c:v>
                </c:pt>
                <c:pt idx="120">
                  <c:v>0.20538999999999999</c:v>
                </c:pt>
                <c:pt idx="121">
                  <c:v>0.22108</c:v>
                </c:pt>
                <c:pt idx="122">
                  <c:v>0.36216999999999999</c:v>
                </c:pt>
                <c:pt idx="123">
                  <c:v>0.38629999999999998</c:v>
                </c:pt>
                <c:pt idx="124">
                  <c:v>0.45573999999999998</c:v>
                </c:pt>
                <c:pt idx="125">
                  <c:v>0.15090999999999999</c:v>
                </c:pt>
                <c:pt idx="126">
                  <c:v>0.15115999999999999</c:v>
                </c:pt>
                <c:pt idx="127">
                  <c:v>0.15160000000000001</c:v>
                </c:pt>
                <c:pt idx="128">
                  <c:v>0.15468000000000001</c:v>
                </c:pt>
                <c:pt idx="129">
                  <c:v>0.15497</c:v>
                </c:pt>
                <c:pt idx="130">
                  <c:v>0.15745999999999999</c:v>
                </c:pt>
                <c:pt idx="131">
                  <c:v>0.16131999999999999</c:v>
                </c:pt>
                <c:pt idx="132">
                  <c:v>0.16650999999999999</c:v>
                </c:pt>
                <c:pt idx="133">
                  <c:v>0.17324999999999999</c:v>
                </c:pt>
                <c:pt idx="134">
                  <c:v>0.20555999999999999</c:v>
                </c:pt>
                <c:pt idx="135">
                  <c:v>0.22126000000000001</c:v>
                </c:pt>
                <c:pt idx="136">
                  <c:v>0.28469</c:v>
                </c:pt>
                <c:pt idx="137">
                  <c:v>0.38655</c:v>
                </c:pt>
                <c:pt idx="138">
                  <c:v>0.49287999999999998</c:v>
                </c:pt>
                <c:pt idx="139">
                  <c:v>0.15104000000000001</c:v>
                </c:pt>
                <c:pt idx="140">
                  <c:v>0.15129000000000001</c:v>
                </c:pt>
                <c:pt idx="141">
                  <c:v>0.15173</c:v>
                </c:pt>
                <c:pt idx="142">
                  <c:v>0.15240999999999999</c:v>
                </c:pt>
                <c:pt idx="143">
                  <c:v>0.15290999999999999</c:v>
                </c:pt>
                <c:pt idx="144">
                  <c:v>0.15482000000000001</c:v>
                </c:pt>
                <c:pt idx="145">
                  <c:v>0.1734</c:v>
                </c:pt>
                <c:pt idx="146">
                  <c:v>0.20573</c:v>
                </c:pt>
                <c:pt idx="147">
                  <c:v>0.23995</c:v>
                </c:pt>
                <c:pt idx="148">
                  <c:v>0.40816000000000002</c:v>
                </c:pt>
                <c:pt idx="149">
                  <c:v>0.45624999999999999</c:v>
                </c:pt>
                <c:pt idx="150">
                  <c:v>0.15129000000000001</c:v>
                </c:pt>
                <c:pt idx="151">
                  <c:v>0.15254999999999999</c:v>
                </c:pt>
                <c:pt idx="152">
                  <c:v>0.15304999999999999</c:v>
                </c:pt>
                <c:pt idx="153">
                  <c:v>0.15317</c:v>
                </c:pt>
                <c:pt idx="154">
                  <c:v>0.15415000000000001</c:v>
                </c:pt>
                <c:pt idx="155">
                  <c:v>0.15447</c:v>
                </c:pt>
                <c:pt idx="156">
                  <c:v>0.16678999999999999</c:v>
                </c:pt>
                <c:pt idx="157">
                  <c:v>0.19281999999999999</c:v>
                </c:pt>
                <c:pt idx="158">
                  <c:v>0.22162000000000001</c:v>
                </c:pt>
                <c:pt idx="159">
                  <c:v>0.33695999999999998</c:v>
                </c:pt>
                <c:pt idx="160">
                  <c:v>0.36287999999999998</c:v>
                </c:pt>
                <c:pt idx="161">
                  <c:v>0.46947</c:v>
                </c:pt>
                <c:pt idx="162">
                  <c:v>0.15129999999999999</c:v>
                </c:pt>
                <c:pt idx="163">
                  <c:v>0.15142</c:v>
                </c:pt>
                <c:pt idx="164">
                  <c:v>0.152</c:v>
                </c:pt>
                <c:pt idx="165">
                  <c:v>0.15318000000000001</c:v>
                </c:pt>
                <c:pt idx="166">
                  <c:v>0.15787000000000001</c:v>
                </c:pt>
                <c:pt idx="167">
                  <c:v>0.16173999999999999</c:v>
                </c:pt>
                <c:pt idx="168">
                  <c:v>0.17369999999999999</c:v>
                </c:pt>
                <c:pt idx="169">
                  <c:v>0.19298000000000001</c:v>
                </c:pt>
                <c:pt idx="170">
                  <c:v>0.2218</c:v>
                </c:pt>
                <c:pt idx="171">
                  <c:v>0.28532000000000002</c:v>
                </c:pt>
                <c:pt idx="172">
                  <c:v>0.31084000000000001</c:v>
                </c:pt>
                <c:pt idx="173">
                  <c:v>0.36312</c:v>
                </c:pt>
                <c:pt idx="174">
                  <c:v>0.40866000000000002</c:v>
                </c:pt>
                <c:pt idx="175">
                  <c:v>0.15331</c:v>
                </c:pt>
                <c:pt idx="176">
                  <c:v>0.15801000000000001</c:v>
                </c:pt>
                <c:pt idx="177">
                  <c:v>0.16188</c:v>
                </c:pt>
                <c:pt idx="178">
                  <c:v>0.17385</c:v>
                </c:pt>
                <c:pt idx="179">
                  <c:v>0.18243999999999999</c:v>
                </c:pt>
                <c:pt idx="180">
                  <c:v>0.19314999999999999</c:v>
                </c:pt>
                <c:pt idx="181">
                  <c:v>0.22198000000000001</c:v>
                </c:pt>
                <c:pt idx="182">
                  <c:v>0.24051</c:v>
                </c:pt>
                <c:pt idx="183">
                  <c:v>0.28553000000000001</c:v>
                </c:pt>
                <c:pt idx="184">
                  <c:v>0.38752999999999999</c:v>
                </c:pt>
                <c:pt idx="185">
                  <c:v>0.44294</c:v>
                </c:pt>
                <c:pt idx="186">
                  <c:v>0.46998000000000001</c:v>
                </c:pt>
                <c:pt idx="187">
                  <c:v>0.15157000000000001</c:v>
                </c:pt>
                <c:pt idx="188">
                  <c:v>0.15168999999999999</c:v>
                </c:pt>
                <c:pt idx="189">
                  <c:v>0.15226999999999999</c:v>
                </c:pt>
                <c:pt idx="190">
                  <c:v>0.15454999999999999</c:v>
                </c:pt>
                <c:pt idx="191">
                  <c:v>0.16202</c:v>
                </c:pt>
                <c:pt idx="192">
                  <c:v>0.17399000000000001</c:v>
                </c:pt>
                <c:pt idx="193">
                  <c:v>0.19331000000000001</c:v>
                </c:pt>
                <c:pt idx="194">
                  <c:v>0.2407</c:v>
                </c:pt>
                <c:pt idx="195">
                  <c:v>0.28573999999999999</c:v>
                </c:pt>
                <c:pt idx="196">
                  <c:v>0.40916000000000002</c:v>
                </c:pt>
                <c:pt idx="197">
                  <c:v>0.45728000000000002</c:v>
                </c:pt>
                <c:pt idx="198">
                  <c:v>0.48241000000000001</c:v>
                </c:pt>
                <c:pt idx="199">
                  <c:v>0.49418000000000001</c:v>
                </c:pt>
                <c:pt idx="200">
                  <c:v>0.1517</c:v>
                </c:pt>
                <c:pt idx="201">
                  <c:v>0.15182000000000001</c:v>
                </c:pt>
                <c:pt idx="202">
                  <c:v>0.15240000000000001</c:v>
                </c:pt>
                <c:pt idx="203">
                  <c:v>0.15468999999999999</c:v>
                </c:pt>
                <c:pt idx="204">
                  <c:v>0.15586</c:v>
                </c:pt>
                <c:pt idx="205">
                  <c:v>0.16216</c:v>
                </c:pt>
                <c:pt idx="206">
                  <c:v>0.16736999999999999</c:v>
                </c:pt>
                <c:pt idx="207">
                  <c:v>0.18275</c:v>
                </c:pt>
                <c:pt idx="208">
                  <c:v>0.19347</c:v>
                </c:pt>
                <c:pt idx="209">
                  <c:v>0.28595999999999999</c:v>
                </c:pt>
                <c:pt idx="210">
                  <c:v>0.38801999999999998</c:v>
                </c:pt>
                <c:pt idx="211">
                  <c:v>0.42770000000000002</c:v>
                </c:pt>
                <c:pt idx="212">
                  <c:v>0.49443999999999999</c:v>
                </c:pt>
                <c:pt idx="213">
                  <c:v>0.15184</c:v>
                </c:pt>
                <c:pt idx="214">
                  <c:v>0.15196000000000001</c:v>
                </c:pt>
                <c:pt idx="215">
                  <c:v>0.15254000000000001</c:v>
                </c:pt>
                <c:pt idx="216">
                  <c:v>0.15372</c:v>
                </c:pt>
                <c:pt idx="217">
                  <c:v>0.15482000000000001</c:v>
                </c:pt>
                <c:pt idx="218">
                  <c:v>0.15578</c:v>
                </c:pt>
                <c:pt idx="219">
                  <c:v>0.17429</c:v>
                </c:pt>
                <c:pt idx="220">
                  <c:v>0.18290999999999999</c:v>
                </c:pt>
                <c:pt idx="221">
                  <c:v>0.22251000000000001</c:v>
                </c:pt>
                <c:pt idx="222">
                  <c:v>0.36408000000000001</c:v>
                </c:pt>
                <c:pt idx="223">
                  <c:v>0.40966000000000002</c:v>
                </c:pt>
                <c:pt idx="224">
                  <c:v>0.42796000000000001</c:v>
                </c:pt>
                <c:pt idx="225">
                  <c:v>0.44370999999999999</c:v>
                </c:pt>
                <c:pt idx="226">
                  <c:v>0.48293000000000003</c:v>
                </c:pt>
                <c:pt idx="227">
                  <c:v>0.15495999999999999</c:v>
                </c:pt>
                <c:pt idx="228">
                  <c:v>0.15856999999999999</c:v>
                </c:pt>
                <c:pt idx="229">
                  <c:v>0.16766</c:v>
                </c:pt>
                <c:pt idx="230">
                  <c:v>0.17444000000000001</c:v>
                </c:pt>
                <c:pt idx="231">
                  <c:v>0.18307000000000001</c:v>
                </c:pt>
                <c:pt idx="232">
                  <c:v>0.1938</c:v>
                </c:pt>
                <c:pt idx="233">
                  <c:v>0.28638000000000002</c:v>
                </c:pt>
                <c:pt idx="234">
                  <c:v>0.38851999999999998</c:v>
                </c:pt>
                <c:pt idx="235">
                  <c:v>0.40991</c:v>
                </c:pt>
                <c:pt idx="236">
                  <c:v>0.44396000000000002</c:v>
                </c:pt>
                <c:pt idx="237">
                  <c:v>0.15236</c:v>
                </c:pt>
                <c:pt idx="238">
                  <c:v>0.15412000000000001</c:v>
                </c:pt>
                <c:pt idx="239">
                  <c:v>0.15467</c:v>
                </c:pt>
                <c:pt idx="240">
                  <c:v>0.15567</c:v>
                </c:pt>
                <c:pt idx="241">
                  <c:v>0.15587999999999999</c:v>
                </c:pt>
                <c:pt idx="242">
                  <c:v>0.16259000000000001</c:v>
                </c:pt>
                <c:pt idx="243">
                  <c:v>0.18321999999999999</c:v>
                </c:pt>
                <c:pt idx="244">
                  <c:v>0.26280999999999999</c:v>
                </c:pt>
                <c:pt idx="245">
                  <c:v>0.36457000000000001</c:v>
                </c:pt>
                <c:pt idx="246">
                  <c:v>0.41016999999999998</c:v>
                </c:pt>
                <c:pt idx="247">
                  <c:v>0.47127999999999998</c:v>
                </c:pt>
                <c:pt idx="248">
                  <c:v>0.15236</c:v>
                </c:pt>
                <c:pt idx="249">
                  <c:v>0.15248999999999999</c:v>
                </c:pt>
                <c:pt idx="250">
                  <c:v>0.15579999999999999</c:v>
                </c:pt>
                <c:pt idx="251">
                  <c:v>0.15604999999999999</c:v>
                </c:pt>
                <c:pt idx="252">
                  <c:v>0.15884000000000001</c:v>
                </c:pt>
                <c:pt idx="253">
                  <c:v>0.16273000000000001</c:v>
                </c:pt>
                <c:pt idx="254">
                  <c:v>0.17474000000000001</c:v>
                </c:pt>
                <c:pt idx="255">
                  <c:v>0.42871999999999999</c:v>
                </c:pt>
                <c:pt idx="256">
                  <c:v>0.48370999999999997</c:v>
                </c:pt>
                <c:pt idx="257">
                  <c:v>0.49547999999999998</c:v>
                </c:pt>
                <c:pt idx="258">
                  <c:v>0.15237999999999999</c:v>
                </c:pt>
                <c:pt idx="259">
                  <c:v>0.15312999999999999</c:v>
                </c:pt>
                <c:pt idx="260">
                  <c:v>0.15594</c:v>
                </c:pt>
                <c:pt idx="261">
                  <c:v>0.16286999999999999</c:v>
                </c:pt>
                <c:pt idx="262">
                  <c:v>0.17488999999999999</c:v>
                </c:pt>
                <c:pt idx="263">
                  <c:v>0.18353</c:v>
                </c:pt>
                <c:pt idx="264">
                  <c:v>0.22323999999999999</c:v>
                </c:pt>
                <c:pt idx="265">
                  <c:v>0.24185000000000001</c:v>
                </c:pt>
                <c:pt idx="266">
                  <c:v>0.26321</c:v>
                </c:pt>
                <c:pt idx="267">
                  <c:v>0.28702</c:v>
                </c:pt>
                <c:pt idx="268">
                  <c:v>0.36504999999999999</c:v>
                </c:pt>
                <c:pt idx="269">
                  <c:v>0.45883000000000002</c:v>
                </c:pt>
                <c:pt idx="270">
                  <c:v>0.15262999999999999</c:v>
                </c:pt>
                <c:pt idx="271">
                  <c:v>0.15276000000000001</c:v>
                </c:pt>
                <c:pt idx="272">
                  <c:v>0.15453</c:v>
                </c:pt>
                <c:pt idx="273">
                  <c:v>0.15608</c:v>
                </c:pt>
                <c:pt idx="274">
                  <c:v>0.16300999999999999</c:v>
                </c:pt>
                <c:pt idx="275">
                  <c:v>0.18368999999999999</c:v>
                </c:pt>
                <c:pt idx="276">
                  <c:v>0.19445000000000001</c:v>
                </c:pt>
                <c:pt idx="277">
                  <c:v>0.22342000000000001</c:v>
                </c:pt>
                <c:pt idx="278">
                  <c:v>0.26341999999999999</c:v>
                </c:pt>
                <c:pt idx="279">
                  <c:v>0.28724</c:v>
                </c:pt>
                <c:pt idx="280">
                  <c:v>0.31285000000000002</c:v>
                </c:pt>
                <c:pt idx="281">
                  <c:v>0.41092000000000001</c:v>
                </c:pt>
                <c:pt idx="282">
                  <c:v>0.45909</c:v>
                </c:pt>
                <c:pt idx="283">
                  <c:v>0.15276999999999999</c:v>
                </c:pt>
                <c:pt idx="284">
                  <c:v>0.15290000000000001</c:v>
                </c:pt>
                <c:pt idx="285">
                  <c:v>0.15340000000000001</c:v>
                </c:pt>
                <c:pt idx="286">
                  <c:v>0.15454000000000001</c:v>
                </c:pt>
                <c:pt idx="287">
                  <c:v>0.15467</c:v>
                </c:pt>
                <c:pt idx="288">
                  <c:v>0.15520999999999999</c:v>
                </c:pt>
                <c:pt idx="289">
                  <c:v>0.15597</c:v>
                </c:pt>
                <c:pt idx="290">
                  <c:v>0.15643000000000001</c:v>
                </c:pt>
                <c:pt idx="291">
                  <c:v>0.15645999999999999</c:v>
                </c:pt>
                <c:pt idx="292">
                  <c:v>0.16316</c:v>
                </c:pt>
                <c:pt idx="293">
                  <c:v>0.16839000000000001</c:v>
                </c:pt>
                <c:pt idx="294">
                  <c:v>0.17519999999999999</c:v>
                </c:pt>
                <c:pt idx="295">
                  <c:v>0.18385000000000001</c:v>
                </c:pt>
                <c:pt idx="296">
                  <c:v>0.36553000000000002</c:v>
                </c:pt>
                <c:pt idx="297">
                  <c:v>0.38976</c:v>
                </c:pt>
                <c:pt idx="298">
                  <c:v>0.41117999999999999</c:v>
                </c:pt>
                <c:pt idx="299">
                  <c:v>0.42948999999999998</c:v>
                </c:pt>
                <c:pt idx="300">
                  <c:v>0.45934999999999998</c:v>
                </c:pt>
                <c:pt idx="301">
                  <c:v>0.48449999999999999</c:v>
                </c:pt>
                <c:pt idx="302">
                  <c:v>0.15290000000000001</c:v>
                </c:pt>
                <c:pt idx="303">
                  <c:v>0.15348000000000001</c:v>
                </c:pt>
                <c:pt idx="304">
                  <c:v>0.15354000000000001</c:v>
                </c:pt>
                <c:pt idx="305">
                  <c:v>0.15467</c:v>
                </c:pt>
                <c:pt idx="306">
                  <c:v>0.15578</c:v>
                </c:pt>
                <c:pt idx="307">
                  <c:v>0.15611</c:v>
                </c:pt>
                <c:pt idx="308">
                  <c:v>0.15698999999999999</c:v>
                </c:pt>
                <c:pt idx="309">
                  <c:v>0.15939999999999999</c:v>
                </c:pt>
                <c:pt idx="310">
                  <c:v>0.16854</c:v>
                </c:pt>
                <c:pt idx="311">
                  <c:v>0.17535000000000001</c:v>
                </c:pt>
                <c:pt idx="312">
                  <c:v>0.184</c:v>
                </c:pt>
                <c:pt idx="313">
                  <c:v>0.22378000000000001</c:v>
                </c:pt>
                <c:pt idx="314">
                  <c:v>0.24242</c:v>
                </c:pt>
                <c:pt idx="315">
                  <c:v>0.33976000000000001</c:v>
                </c:pt>
                <c:pt idx="316">
                  <c:v>0.36577999999999999</c:v>
                </c:pt>
                <c:pt idx="317">
                  <c:v>0.41143000000000002</c:v>
                </c:pt>
                <c:pt idx="318">
                  <c:v>0.47258</c:v>
                </c:pt>
                <c:pt idx="319">
                  <c:v>0.15304000000000001</c:v>
                </c:pt>
                <c:pt idx="320">
                  <c:v>0.15317</c:v>
                </c:pt>
                <c:pt idx="321">
                  <c:v>0.15362000000000001</c:v>
                </c:pt>
                <c:pt idx="322">
                  <c:v>0.15481</c:v>
                </c:pt>
                <c:pt idx="323">
                  <c:v>0.15548999999999999</c:v>
                </c:pt>
                <c:pt idx="324">
                  <c:v>0.15670000000000001</c:v>
                </c:pt>
                <c:pt idx="325">
                  <c:v>0.15673999999999999</c:v>
                </c:pt>
                <c:pt idx="326">
                  <c:v>0.16868</c:v>
                </c:pt>
                <c:pt idx="327">
                  <c:v>0.19494</c:v>
                </c:pt>
                <c:pt idx="328">
                  <c:v>0.22395999999999999</c:v>
                </c:pt>
                <c:pt idx="329">
                  <c:v>0.41167999999999999</c:v>
                </c:pt>
                <c:pt idx="330">
                  <c:v>0.43</c:v>
                </c:pt>
                <c:pt idx="331">
                  <c:v>0.48502000000000001</c:v>
                </c:pt>
                <c:pt idx="332">
                  <c:v>0.50843000000000005</c:v>
                </c:pt>
                <c:pt idx="333">
                  <c:v>0.15304999999999999</c:v>
                </c:pt>
                <c:pt idx="334">
                  <c:v>0.15376000000000001</c:v>
                </c:pt>
                <c:pt idx="335">
                  <c:v>0.15381</c:v>
                </c:pt>
                <c:pt idx="336">
                  <c:v>0.15443999999999999</c:v>
                </c:pt>
                <c:pt idx="337">
                  <c:v>0.15508</c:v>
                </c:pt>
                <c:pt idx="338">
                  <c:v>0.15606</c:v>
                </c:pt>
                <c:pt idx="339">
                  <c:v>0.15637999999999999</c:v>
                </c:pt>
                <c:pt idx="340">
                  <c:v>0.15662999999999999</c:v>
                </c:pt>
                <c:pt idx="341">
                  <c:v>0.15687000000000001</c:v>
                </c:pt>
                <c:pt idx="342">
                  <c:v>0.15967999999999999</c:v>
                </c:pt>
                <c:pt idx="343">
                  <c:v>0.16883000000000001</c:v>
                </c:pt>
                <c:pt idx="344">
                  <c:v>0.18432000000000001</c:v>
                </c:pt>
                <c:pt idx="345">
                  <c:v>0.1951</c:v>
                </c:pt>
                <c:pt idx="346">
                  <c:v>0.20829</c:v>
                </c:pt>
                <c:pt idx="347">
                  <c:v>0.28809000000000001</c:v>
                </c:pt>
                <c:pt idx="348">
                  <c:v>0.36625999999999997</c:v>
                </c:pt>
                <c:pt idx="349">
                  <c:v>0.41193999999999997</c:v>
                </c:pt>
                <c:pt idx="350">
                  <c:v>0.43025999999999998</c:v>
                </c:pt>
                <c:pt idx="351">
                  <c:v>0.47310000000000002</c:v>
                </c:pt>
                <c:pt idx="352">
                  <c:v>0.49704999999999999</c:v>
                </c:pt>
                <c:pt idx="353">
                  <c:v>0.15520999999999999</c:v>
                </c:pt>
                <c:pt idx="354">
                  <c:v>0.16372999999999999</c:v>
                </c:pt>
                <c:pt idx="355">
                  <c:v>0.20846000000000001</c:v>
                </c:pt>
                <c:pt idx="356">
                  <c:v>0.22433</c:v>
                </c:pt>
                <c:pt idx="357">
                  <c:v>0.31397999999999998</c:v>
                </c:pt>
                <c:pt idx="358">
                  <c:v>0.34046999999999999</c:v>
                </c:pt>
                <c:pt idx="359">
                  <c:v>0.41219</c:v>
                </c:pt>
                <c:pt idx="360">
                  <c:v>0.47337000000000001</c:v>
                </c:pt>
                <c:pt idx="361">
                  <c:v>0.48554000000000003</c:v>
                </c:pt>
                <c:pt idx="362">
                  <c:v>0.15332000000000001</c:v>
                </c:pt>
                <c:pt idx="363">
                  <c:v>0.15345</c:v>
                </c:pt>
                <c:pt idx="364">
                  <c:v>0.15357999999999999</c:v>
                </c:pt>
                <c:pt idx="365">
                  <c:v>0.15407999999999999</c:v>
                </c:pt>
                <c:pt idx="366">
                  <c:v>0.15472</c:v>
                </c:pt>
                <c:pt idx="367">
                  <c:v>0.15534999999999999</c:v>
                </c:pt>
                <c:pt idx="368">
                  <c:v>0.15633</c:v>
                </c:pt>
                <c:pt idx="369">
                  <c:v>0.15665999999999999</c:v>
                </c:pt>
                <c:pt idx="370">
                  <c:v>0.15715000000000001</c:v>
                </c:pt>
                <c:pt idx="371">
                  <c:v>0.15745000000000001</c:v>
                </c:pt>
                <c:pt idx="372">
                  <c:v>0.15755</c:v>
                </c:pt>
                <c:pt idx="373">
                  <c:v>0.15761</c:v>
                </c:pt>
                <c:pt idx="374">
                  <c:v>0.15997</c:v>
                </c:pt>
                <c:pt idx="375">
                  <c:v>0.16913</c:v>
                </c:pt>
                <c:pt idx="376">
                  <c:v>0.22450999999999999</c:v>
                </c:pt>
                <c:pt idx="377">
                  <c:v>0.26463999999999999</c:v>
                </c:pt>
                <c:pt idx="378">
                  <c:v>0.3407</c:v>
                </c:pt>
                <c:pt idx="379">
                  <c:v>0.36675000000000002</c:v>
                </c:pt>
                <c:pt idx="380">
                  <c:v>0.39101000000000002</c:v>
                </c:pt>
                <c:pt idx="381">
                  <c:v>0.41244999999999998</c:v>
                </c:pt>
                <c:pt idx="382">
                  <c:v>0.43076999999999999</c:v>
                </c:pt>
                <c:pt idx="383">
                  <c:v>0.46065</c:v>
                </c:pt>
                <c:pt idx="384">
                  <c:v>0.47363</c:v>
                </c:pt>
                <c:pt idx="385">
                  <c:v>0.48580000000000001</c:v>
                </c:pt>
                <c:pt idx="386">
                  <c:v>0.15346000000000001</c:v>
                </c:pt>
                <c:pt idx="387">
                  <c:v>0.15357999999999999</c:v>
                </c:pt>
                <c:pt idx="388">
                  <c:v>0.15417</c:v>
                </c:pt>
                <c:pt idx="389">
                  <c:v>0.15422</c:v>
                </c:pt>
                <c:pt idx="390">
                  <c:v>0.15484999999999999</c:v>
                </c:pt>
                <c:pt idx="391">
                  <c:v>0.15548999999999999</c:v>
                </c:pt>
                <c:pt idx="392">
                  <c:v>0.15604000000000001</c:v>
                </c:pt>
                <c:pt idx="393">
                  <c:v>0.15705</c:v>
                </c:pt>
                <c:pt idx="394">
                  <c:v>0.15729000000000001</c:v>
                </c:pt>
                <c:pt idx="395">
                  <c:v>0.15767999999999999</c:v>
                </c:pt>
                <c:pt idx="396">
                  <c:v>0.16011</c:v>
                </c:pt>
                <c:pt idx="397">
                  <c:v>0.16402</c:v>
                </c:pt>
                <c:pt idx="398">
                  <c:v>0.16927</c:v>
                </c:pt>
                <c:pt idx="399">
                  <c:v>0.17610999999999999</c:v>
                </c:pt>
                <c:pt idx="400">
                  <c:v>0.18479000000000001</c:v>
                </c:pt>
                <c:pt idx="401">
                  <c:v>0.1956</c:v>
                </c:pt>
                <c:pt idx="402">
                  <c:v>0.20881</c:v>
                </c:pt>
                <c:pt idx="403">
                  <c:v>0.22469</c:v>
                </c:pt>
                <c:pt idx="404">
                  <c:v>0.24339</c:v>
                </c:pt>
                <c:pt idx="405">
                  <c:v>0.26484000000000002</c:v>
                </c:pt>
                <c:pt idx="406">
                  <c:v>0.31442999999999999</c:v>
                </c:pt>
                <c:pt idx="407">
                  <c:v>0.34094000000000002</c:v>
                </c:pt>
                <c:pt idx="408">
                  <c:v>0.36698999999999998</c:v>
                </c:pt>
                <c:pt idx="409">
                  <c:v>0.39126</c:v>
                </c:pt>
                <c:pt idx="410">
                  <c:v>0.41270000000000001</c:v>
                </c:pt>
                <c:pt idx="411">
                  <c:v>0.43103000000000002</c:v>
                </c:pt>
                <c:pt idx="412">
                  <c:v>0.46090999999999999</c:v>
                </c:pt>
                <c:pt idx="413">
                  <c:v>0.47388999999999998</c:v>
                </c:pt>
                <c:pt idx="414">
                  <c:v>0.48607</c:v>
                </c:pt>
                <c:pt idx="415">
                  <c:v>0.15359999999999999</c:v>
                </c:pt>
                <c:pt idx="416">
                  <c:v>0.15372</c:v>
                </c:pt>
                <c:pt idx="417">
                  <c:v>0.15384999999999999</c:v>
                </c:pt>
                <c:pt idx="418">
                  <c:v>0.15429999999999999</c:v>
                </c:pt>
                <c:pt idx="419">
                  <c:v>0.15436</c:v>
                </c:pt>
                <c:pt idx="420">
                  <c:v>0.15562999999999999</c:v>
                </c:pt>
                <c:pt idx="421">
                  <c:v>0.15618000000000001</c:v>
                </c:pt>
                <c:pt idx="422">
                  <c:v>0.15694</c:v>
                </c:pt>
                <c:pt idx="423">
                  <c:v>0.15742999999999999</c:v>
                </c:pt>
                <c:pt idx="424">
                  <c:v>0.16025</c:v>
                </c:pt>
                <c:pt idx="425">
                  <c:v>0.16416</c:v>
                </c:pt>
                <c:pt idx="426">
                  <c:v>0.16941999999999999</c:v>
                </c:pt>
                <c:pt idx="427">
                  <c:v>0.17626</c:v>
                </c:pt>
                <c:pt idx="428">
                  <c:v>0.18495</c:v>
                </c:pt>
                <c:pt idx="429">
                  <c:v>0.19575999999999999</c:v>
                </c:pt>
                <c:pt idx="430">
                  <c:v>0.20898</c:v>
                </c:pt>
                <c:pt idx="431">
                  <c:v>0.22488</c:v>
                </c:pt>
                <c:pt idx="432">
                  <c:v>0.28894999999999998</c:v>
                </c:pt>
                <c:pt idx="433">
                  <c:v>0.31466</c:v>
                </c:pt>
                <c:pt idx="434">
                  <c:v>0.34116999999999997</c:v>
                </c:pt>
                <c:pt idx="435">
                  <c:v>0.36724000000000001</c:v>
                </c:pt>
                <c:pt idx="436">
                  <c:v>0.39151000000000002</c:v>
                </c:pt>
                <c:pt idx="437">
                  <c:v>0.41294999999999998</c:v>
                </c:pt>
                <c:pt idx="438">
                  <c:v>0.44707000000000002</c:v>
                </c:pt>
                <c:pt idx="439">
                  <c:v>0.46117000000000002</c:v>
                </c:pt>
                <c:pt idx="440">
                  <c:v>0.47415000000000002</c:v>
                </c:pt>
                <c:pt idx="441">
                  <c:v>0.48632999999999998</c:v>
                </c:pt>
                <c:pt idx="442">
                  <c:v>0.15373000000000001</c:v>
                </c:pt>
                <c:pt idx="443">
                  <c:v>0.15384999999999999</c:v>
                </c:pt>
                <c:pt idx="444">
                  <c:v>0.15398999999999999</c:v>
                </c:pt>
                <c:pt idx="445">
                  <c:v>0.1545</c:v>
                </c:pt>
                <c:pt idx="446">
                  <c:v>0.15576000000000001</c:v>
                </c:pt>
                <c:pt idx="447">
                  <c:v>0.15675</c:v>
                </c:pt>
                <c:pt idx="448">
                  <c:v>0.15733</c:v>
                </c:pt>
                <c:pt idx="449">
                  <c:v>0.15756999999999999</c:v>
                </c:pt>
                <c:pt idx="450">
                  <c:v>0.16039</c:v>
                </c:pt>
                <c:pt idx="451">
                  <c:v>0.16957</c:v>
                </c:pt>
                <c:pt idx="452">
                  <c:v>0.17641000000000001</c:v>
                </c:pt>
                <c:pt idx="453">
                  <c:v>0.22506000000000001</c:v>
                </c:pt>
                <c:pt idx="454">
                  <c:v>0.24376999999999999</c:v>
                </c:pt>
                <c:pt idx="455">
                  <c:v>0.26524999999999999</c:v>
                </c:pt>
                <c:pt idx="456">
                  <c:v>0.31487999999999999</c:v>
                </c:pt>
                <c:pt idx="457">
                  <c:v>0.34140999999999999</c:v>
                </c:pt>
                <c:pt idx="458">
                  <c:v>0.36747999999999997</c:v>
                </c:pt>
                <c:pt idx="459">
                  <c:v>0.39176</c:v>
                </c:pt>
                <c:pt idx="460">
                  <c:v>0.43154999999999999</c:v>
                </c:pt>
                <c:pt idx="461">
                  <c:v>0.46143000000000001</c:v>
                </c:pt>
                <c:pt idx="462">
                  <c:v>0.48659000000000002</c:v>
                </c:pt>
                <c:pt idx="463">
                  <c:v>0.15458</c:v>
                </c:pt>
                <c:pt idx="464">
                  <c:v>0.18526999999999999</c:v>
                </c:pt>
                <c:pt idx="465">
                  <c:v>0.20932999999999999</c:v>
                </c:pt>
                <c:pt idx="466">
                  <c:v>0.39201000000000003</c:v>
                </c:pt>
                <c:pt idx="467">
                  <c:v>0.15401000000000001</c:v>
                </c:pt>
                <c:pt idx="468">
                  <c:v>0.15476999999999999</c:v>
                </c:pt>
                <c:pt idx="469">
                  <c:v>0.17671999999999999</c:v>
                </c:pt>
                <c:pt idx="470">
                  <c:v>0.20949999999999999</c:v>
                </c:pt>
                <c:pt idx="471">
                  <c:v>0.26566000000000001</c:v>
                </c:pt>
                <c:pt idx="472">
                  <c:v>0.41371999999999998</c:v>
                </c:pt>
                <c:pt idx="473">
                  <c:v>0.46195999999999998</c:v>
                </c:pt>
                <c:pt idx="474">
                  <c:v>0.47493999999999997</c:v>
                </c:pt>
                <c:pt idx="475">
                  <c:v>0.15490999999999999</c:v>
                </c:pt>
                <c:pt idx="476">
                  <c:v>0.16081000000000001</c:v>
                </c:pt>
                <c:pt idx="477">
                  <c:v>0.17687</c:v>
                </c:pt>
                <c:pt idx="478">
                  <c:v>0.18557999999999999</c:v>
                </c:pt>
                <c:pt idx="479">
                  <c:v>0.19642999999999999</c:v>
                </c:pt>
                <c:pt idx="480">
                  <c:v>0.31556000000000001</c:v>
                </c:pt>
                <c:pt idx="481">
                  <c:v>0.34211999999999998</c:v>
                </c:pt>
                <c:pt idx="482">
                  <c:v>0.39251000000000003</c:v>
                </c:pt>
                <c:pt idx="483">
                  <c:v>0.46222000000000002</c:v>
                </c:pt>
                <c:pt idx="484">
                  <c:v>0.47520000000000001</c:v>
                </c:pt>
                <c:pt idx="485">
                  <c:v>0.15428</c:v>
                </c:pt>
                <c:pt idx="486">
                  <c:v>0.15454000000000001</c:v>
                </c:pt>
                <c:pt idx="487">
                  <c:v>0.15504000000000001</c:v>
                </c:pt>
                <c:pt idx="488">
                  <c:v>0.15568000000000001</c:v>
                </c:pt>
                <c:pt idx="489">
                  <c:v>0.16488</c:v>
                </c:pt>
                <c:pt idx="490">
                  <c:v>0.18573999999999999</c:v>
                </c:pt>
                <c:pt idx="491">
                  <c:v>0.19658999999999999</c:v>
                </c:pt>
                <c:pt idx="492">
                  <c:v>0.47545999999999999</c:v>
                </c:pt>
                <c:pt idx="493">
                  <c:v>0.15518000000000001</c:v>
                </c:pt>
                <c:pt idx="494">
                  <c:v>0.15745000000000001</c:v>
                </c:pt>
                <c:pt idx="495">
                  <c:v>0.17030999999999999</c:v>
                </c:pt>
                <c:pt idx="496">
                  <c:v>0.18590000000000001</c:v>
                </c:pt>
                <c:pt idx="497">
                  <c:v>0.19675999999999999</c:v>
                </c:pt>
                <c:pt idx="498">
                  <c:v>0.22597999999999999</c:v>
                </c:pt>
                <c:pt idx="499">
                  <c:v>0.26627000000000001</c:v>
                </c:pt>
                <c:pt idx="500">
                  <c:v>0.36870000000000003</c:v>
                </c:pt>
                <c:pt idx="501">
                  <c:v>0.44862000000000002</c:v>
                </c:pt>
                <c:pt idx="502">
                  <c:v>0.47571999999999998</c:v>
                </c:pt>
                <c:pt idx="503">
                  <c:v>0.15456</c:v>
                </c:pt>
                <c:pt idx="504">
                  <c:v>0.15659000000000001</c:v>
                </c:pt>
                <c:pt idx="505">
                  <c:v>0.15715000000000001</c:v>
                </c:pt>
                <c:pt idx="506">
                  <c:v>0.15841</c:v>
                </c:pt>
                <c:pt idx="507">
                  <c:v>0.16123999999999999</c:v>
                </c:pt>
                <c:pt idx="508">
                  <c:v>0.2102</c:v>
                </c:pt>
                <c:pt idx="509">
                  <c:v>0.22616</c:v>
                </c:pt>
                <c:pt idx="510">
                  <c:v>0.26647999999999999</c:v>
                </c:pt>
                <c:pt idx="511">
                  <c:v>0.46300000000000002</c:v>
                </c:pt>
                <c:pt idx="512">
                  <c:v>0.15468999999999999</c:v>
                </c:pt>
                <c:pt idx="513">
                  <c:v>0.15481</c:v>
                </c:pt>
                <c:pt idx="514">
                  <c:v>0.17748</c:v>
                </c:pt>
                <c:pt idx="515">
                  <c:v>0.18622</c:v>
                </c:pt>
                <c:pt idx="516">
                  <c:v>0.24512999999999999</c:v>
                </c:pt>
                <c:pt idx="517">
                  <c:v>0.29067999999999999</c:v>
                </c:pt>
                <c:pt idx="518">
                  <c:v>0.15687000000000001</c:v>
                </c:pt>
                <c:pt idx="519">
                  <c:v>0.39376</c:v>
                </c:pt>
                <c:pt idx="520">
                  <c:v>0.43361</c:v>
                </c:pt>
                <c:pt idx="521">
                  <c:v>0.15568000000000001</c:v>
                </c:pt>
                <c:pt idx="522">
                  <c:v>0.15687999999999999</c:v>
                </c:pt>
                <c:pt idx="523">
                  <c:v>0.15898000000000001</c:v>
                </c:pt>
                <c:pt idx="524">
                  <c:v>0.36968000000000001</c:v>
                </c:pt>
                <c:pt idx="525">
                  <c:v>0.15536</c:v>
                </c:pt>
                <c:pt idx="526">
                  <c:v>0.15587000000000001</c:v>
                </c:pt>
                <c:pt idx="527">
                  <c:v>0.15770000000000001</c:v>
                </c:pt>
                <c:pt idx="528">
                  <c:v>0.1867</c:v>
                </c:pt>
                <c:pt idx="529">
                  <c:v>0.19758999999999999</c:v>
                </c:pt>
                <c:pt idx="530">
                  <c:v>0.15601000000000001</c:v>
                </c:pt>
                <c:pt idx="531">
                  <c:v>0.15911</c:v>
                </c:pt>
                <c:pt idx="532">
                  <c:v>0.15951000000000001</c:v>
                </c:pt>
                <c:pt idx="533">
                  <c:v>0.16589999999999999</c:v>
                </c:pt>
                <c:pt idx="534">
                  <c:v>0.15615000000000001</c:v>
                </c:pt>
                <c:pt idx="535">
                  <c:v>0.1573</c:v>
                </c:pt>
                <c:pt idx="536">
                  <c:v>0.16209000000000001</c:v>
                </c:pt>
                <c:pt idx="537">
                  <c:v>0.17135</c:v>
                </c:pt>
                <c:pt idx="538">
                  <c:v>0.21124999999999999</c:v>
                </c:pt>
                <c:pt idx="539">
                  <c:v>0.47754999999999997</c:v>
                </c:pt>
                <c:pt idx="540">
                  <c:v>0.15564</c:v>
                </c:pt>
                <c:pt idx="541">
                  <c:v>0.15623000000000001</c:v>
                </c:pt>
                <c:pt idx="542">
                  <c:v>0.16619</c:v>
                </c:pt>
                <c:pt idx="543">
                  <c:v>0.24629999999999999</c:v>
                </c:pt>
                <c:pt idx="544">
                  <c:v>0.41652</c:v>
                </c:pt>
                <c:pt idx="545">
                  <c:v>0.15706999999999999</c:v>
                </c:pt>
                <c:pt idx="546">
                  <c:v>0.15758</c:v>
                </c:pt>
                <c:pt idx="547">
                  <c:v>0.15826000000000001</c:v>
                </c:pt>
                <c:pt idx="548">
                  <c:v>0.16633000000000001</c:v>
                </c:pt>
                <c:pt idx="549">
                  <c:v>0.22763</c:v>
                </c:pt>
                <c:pt idx="550">
                  <c:v>0.29220000000000002</c:v>
                </c:pt>
                <c:pt idx="551">
                  <c:v>0.37090000000000001</c:v>
                </c:pt>
                <c:pt idx="552">
                  <c:v>0.41677999999999998</c:v>
                </c:pt>
                <c:pt idx="553">
                  <c:v>0.15656</c:v>
                </c:pt>
                <c:pt idx="554">
                  <c:v>0.15770999999999999</c:v>
                </c:pt>
                <c:pt idx="555">
                  <c:v>0.16647999999999999</c:v>
                </c:pt>
                <c:pt idx="556">
                  <c:v>0.17180000000000001</c:v>
                </c:pt>
                <c:pt idx="557">
                  <c:v>0.26833000000000001</c:v>
                </c:pt>
                <c:pt idx="558">
                  <c:v>0.46534999999999999</c:v>
                </c:pt>
                <c:pt idx="559">
                  <c:v>0.49053000000000002</c:v>
                </c:pt>
                <c:pt idx="560">
                  <c:v>0.15604999999999999</c:v>
                </c:pt>
                <c:pt idx="561">
                  <c:v>0.15619</c:v>
                </c:pt>
                <c:pt idx="562">
                  <c:v>0.15670000000000001</c:v>
                </c:pt>
                <c:pt idx="563">
                  <c:v>0.15734000000000001</c:v>
                </c:pt>
                <c:pt idx="564">
                  <c:v>0.15981000000000001</c:v>
                </c:pt>
                <c:pt idx="565">
                  <c:v>0.16011</c:v>
                </c:pt>
                <c:pt idx="566">
                  <c:v>0.16663</c:v>
                </c:pt>
                <c:pt idx="567">
                  <c:v>0.17194999999999999</c:v>
                </c:pt>
                <c:pt idx="568">
                  <c:v>0.17887</c:v>
                </c:pt>
                <c:pt idx="569">
                  <c:v>0.18765999999999999</c:v>
                </c:pt>
                <c:pt idx="570">
                  <c:v>0.19858999999999999</c:v>
                </c:pt>
                <c:pt idx="571">
                  <c:v>0.37139</c:v>
                </c:pt>
                <c:pt idx="572">
                  <c:v>0.39576</c:v>
                </c:pt>
                <c:pt idx="573">
                  <c:v>0.41728999999999999</c:v>
                </c:pt>
                <c:pt idx="574">
                  <c:v>0.47860000000000003</c:v>
                </c:pt>
                <c:pt idx="575">
                  <c:v>0.49079</c:v>
                </c:pt>
                <c:pt idx="576">
                  <c:v>0.15606999999999999</c:v>
                </c:pt>
                <c:pt idx="577">
                  <c:v>0.16039999999999999</c:v>
                </c:pt>
                <c:pt idx="578">
                  <c:v>0.29285</c:v>
                </c:pt>
                <c:pt idx="579">
                  <c:v>0.37164000000000003</c:v>
                </c:pt>
                <c:pt idx="580">
                  <c:v>0.49104999999999999</c:v>
                </c:pt>
                <c:pt idx="581">
                  <c:v>0.15762000000000001</c:v>
                </c:pt>
                <c:pt idx="582">
                  <c:v>0.15881999999999999</c:v>
                </c:pt>
                <c:pt idx="583">
                  <c:v>0.16009000000000001</c:v>
                </c:pt>
                <c:pt idx="584">
                  <c:v>0.16295000000000001</c:v>
                </c:pt>
                <c:pt idx="585">
                  <c:v>0.17917</c:v>
                </c:pt>
                <c:pt idx="586">
                  <c:v>0.22836999999999999</c:v>
                </c:pt>
                <c:pt idx="587">
                  <c:v>0.24726999999999999</c:v>
                </c:pt>
                <c:pt idx="588">
                  <c:v>0.29307</c:v>
                </c:pt>
                <c:pt idx="589">
                  <c:v>0.39627000000000001</c:v>
                </c:pt>
                <c:pt idx="590">
                  <c:v>0.46612999999999999</c:v>
                </c:pt>
                <c:pt idx="591">
                  <c:v>0.15634999999999999</c:v>
                </c:pt>
                <c:pt idx="592">
                  <c:v>0.15841</c:v>
                </c:pt>
                <c:pt idx="593">
                  <c:v>0.16063</c:v>
                </c:pt>
                <c:pt idx="594">
                  <c:v>0.18814</c:v>
                </c:pt>
                <c:pt idx="595">
                  <c:v>0.19908999999999999</c:v>
                </c:pt>
                <c:pt idx="596">
                  <c:v>0.21248</c:v>
                </c:pt>
                <c:pt idx="597">
                  <c:v>0.22856000000000001</c:v>
                </c:pt>
                <c:pt idx="598">
                  <c:v>0.26916000000000001</c:v>
                </c:pt>
                <c:pt idx="599">
                  <c:v>0.29329</c:v>
                </c:pt>
                <c:pt idx="600">
                  <c:v>0.39651999999999998</c:v>
                </c:pt>
                <c:pt idx="601">
                  <c:v>0.46639000000000003</c:v>
                </c:pt>
                <c:pt idx="602">
                  <c:v>0.15673999999999999</c:v>
                </c:pt>
                <c:pt idx="603">
                  <c:v>0.15855</c:v>
                </c:pt>
                <c:pt idx="604">
                  <c:v>0.16721</c:v>
                </c:pt>
                <c:pt idx="605">
                  <c:v>0.1883</c:v>
                </c:pt>
                <c:pt idx="606">
                  <c:v>0.31942999999999999</c:v>
                </c:pt>
                <c:pt idx="607">
                  <c:v>0.34614</c:v>
                </c:pt>
                <c:pt idx="608">
                  <c:v>0.37236999999999998</c:v>
                </c:pt>
                <c:pt idx="609">
                  <c:v>0.39677000000000001</c:v>
                </c:pt>
                <c:pt idx="610">
                  <c:v>0.46665000000000001</c:v>
                </c:pt>
                <c:pt idx="611">
                  <c:v>0.16002</c:v>
                </c:pt>
                <c:pt idx="612">
                  <c:v>0.16052</c:v>
                </c:pt>
                <c:pt idx="613">
                  <c:v>0.16081999999999999</c:v>
                </c:pt>
                <c:pt idx="614">
                  <c:v>0.16094</c:v>
                </c:pt>
                <c:pt idx="615">
                  <c:v>0.17269000000000001</c:v>
                </c:pt>
                <c:pt idx="616">
                  <c:v>0.19943</c:v>
                </c:pt>
                <c:pt idx="617">
                  <c:v>0.22892999999999999</c:v>
                </c:pt>
                <c:pt idx="618">
                  <c:v>0.26956999999999998</c:v>
                </c:pt>
                <c:pt idx="619">
                  <c:v>0.29371999999999998</c:v>
                </c:pt>
                <c:pt idx="620">
                  <c:v>0.31966</c:v>
                </c:pt>
                <c:pt idx="621">
                  <c:v>0.37262000000000001</c:v>
                </c:pt>
                <c:pt idx="622">
                  <c:v>0.39701999999999998</c:v>
                </c:pt>
                <c:pt idx="623">
                  <c:v>0.46692</c:v>
                </c:pt>
                <c:pt idx="624">
                  <c:v>0.47991</c:v>
                </c:pt>
                <c:pt idx="625">
                  <c:v>0.49209999999999998</c:v>
                </c:pt>
                <c:pt idx="626">
                  <c:v>0.15701999999999999</c:v>
                </c:pt>
                <c:pt idx="627">
                  <c:v>0.15754000000000001</c:v>
                </c:pt>
                <c:pt idx="628">
                  <c:v>0.15883</c:v>
                </c:pt>
                <c:pt idx="629">
                  <c:v>0.15983</c:v>
                </c:pt>
                <c:pt idx="630">
                  <c:v>0.16066</c:v>
                </c:pt>
                <c:pt idx="631">
                  <c:v>0.16106000000000001</c:v>
                </c:pt>
                <c:pt idx="632">
                  <c:v>0.16352</c:v>
                </c:pt>
                <c:pt idx="633">
                  <c:v>0.16750000000000001</c:v>
                </c:pt>
                <c:pt idx="634">
                  <c:v>0.17283999999999999</c:v>
                </c:pt>
                <c:pt idx="635">
                  <c:v>0.17979000000000001</c:v>
                </c:pt>
                <c:pt idx="636">
                  <c:v>0.19958999999999999</c:v>
                </c:pt>
                <c:pt idx="637">
                  <c:v>0.21299999999999999</c:v>
                </c:pt>
                <c:pt idx="638">
                  <c:v>0.34661999999999998</c:v>
                </c:pt>
                <c:pt idx="639">
                  <c:v>0.39727000000000001</c:v>
                </c:pt>
                <c:pt idx="640">
                  <c:v>0.41882000000000003</c:v>
                </c:pt>
                <c:pt idx="641">
                  <c:v>0.50412999999999997</c:v>
                </c:pt>
                <c:pt idx="642">
                  <c:v>0.15690000000000001</c:v>
                </c:pt>
                <c:pt idx="643">
                  <c:v>0.15701999999999999</c:v>
                </c:pt>
                <c:pt idx="644">
                  <c:v>0.15715999999999999</c:v>
                </c:pt>
                <c:pt idx="645">
                  <c:v>0.15767</c:v>
                </c:pt>
                <c:pt idx="646">
                  <c:v>0.15831999999999999</c:v>
                </c:pt>
                <c:pt idx="647">
                  <c:v>0.15883</c:v>
                </c:pt>
                <c:pt idx="648">
                  <c:v>0.15997</c:v>
                </c:pt>
                <c:pt idx="649">
                  <c:v>0.1608</c:v>
                </c:pt>
                <c:pt idx="650">
                  <c:v>0.16109999999999999</c:v>
                </c:pt>
                <c:pt idx="651">
                  <c:v>0.16125</c:v>
                </c:pt>
                <c:pt idx="652">
                  <c:v>0.16367000000000001</c:v>
                </c:pt>
                <c:pt idx="653">
                  <c:v>0.16764999999999999</c:v>
                </c:pt>
                <c:pt idx="654">
                  <c:v>0.17299</c:v>
                </c:pt>
                <c:pt idx="655">
                  <c:v>0.17995</c:v>
                </c:pt>
                <c:pt idx="656">
                  <c:v>0.18878</c:v>
                </c:pt>
                <c:pt idx="657">
                  <c:v>0.19975999999999999</c:v>
                </c:pt>
                <c:pt idx="658">
                  <c:v>0.24825</c:v>
                </c:pt>
                <c:pt idx="659">
                  <c:v>0.32011000000000001</c:v>
                </c:pt>
                <c:pt idx="660">
                  <c:v>0.34686</c:v>
                </c:pt>
                <c:pt idx="661">
                  <c:v>0.37311</c:v>
                </c:pt>
                <c:pt idx="662">
                  <c:v>0.39751999999999998</c:v>
                </c:pt>
                <c:pt idx="663">
                  <c:v>0.41907</c:v>
                </c:pt>
                <c:pt idx="664">
                  <c:v>0.45329999999999998</c:v>
                </c:pt>
                <c:pt idx="665">
                  <c:v>0.46744000000000002</c:v>
                </c:pt>
                <c:pt idx="666">
                  <c:v>0.15704000000000001</c:v>
                </c:pt>
                <c:pt idx="667">
                  <c:v>0.15781000000000001</c:v>
                </c:pt>
                <c:pt idx="668">
                  <c:v>0.15897</c:v>
                </c:pt>
                <c:pt idx="669">
                  <c:v>0.16094</c:v>
                </c:pt>
                <c:pt idx="670">
                  <c:v>0.16778999999999999</c:v>
                </c:pt>
                <c:pt idx="671">
                  <c:v>0.19993</c:v>
                </c:pt>
                <c:pt idx="672">
                  <c:v>0.29437000000000002</c:v>
                </c:pt>
                <c:pt idx="673">
                  <c:v>0.32034000000000001</c:v>
                </c:pt>
                <c:pt idx="674">
                  <c:v>0.34709000000000001</c:v>
                </c:pt>
                <c:pt idx="675">
                  <c:v>0.37335000000000002</c:v>
                </c:pt>
                <c:pt idx="676">
                  <c:v>0.39777000000000001</c:v>
                </c:pt>
                <c:pt idx="677">
                  <c:v>0.41932999999999998</c:v>
                </c:pt>
                <c:pt idx="678">
                  <c:v>0.43773000000000001</c:v>
                </c:pt>
                <c:pt idx="679">
                  <c:v>0.45356000000000002</c:v>
                </c:pt>
                <c:pt idx="680">
                  <c:v>0.48069000000000001</c:v>
                </c:pt>
                <c:pt idx="681">
                  <c:v>0.1573</c:v>
                </c:pt>
                <c:pt idx="682">
                  <c:v>0.15911</c:v>
                </c:pt>
                <c:pt idx="683">
                  <c:v>0.16395000000000001</c:v>
                </c:pt>
                <c:pt idx="684">
                  <c:v>0.18909999999999999</c:v>
                </c:pt>
                <c:pt idx="685">
                  <c:v>0.34733000000000003</c:v>
                </c:pt>
                <c:pt idx="686">
                  <c:v>0.45382</c:v>
                </c:pt>
                <c:pt idx="687">
                  <c:v>0.49314999999999998</c:v>
                </c:pt>
                <c:pt idx="688">
                  <c:v>0.15731999999999999</c:v>
                </c:pt>
                <c:pt idx="689">
                  <c:v>0.15804000000000001</c:v>
                </c:pt>
                <c:pt idx="690">
                  <c:v>0.15809000000000001</c:v>
                </c:pt>
                <c:pt idx="691">
                  <c:v>0.16098000000000001</c:v>
                </c:pt>
                <c:pt idx="692">
                  <c:v>0.20025999999999999</c:v>
                </c:pt>
                <c:pt idx="693">
                  <c:v>0.15817000000000001</c:v>
                </c:pt>
                <c:pt idx="694">
                  <c:v>0.15939</c:v>
                </c:pt>
                <c:pt idx="695">
                  <c:v>0.16086</c:v>
                </c:pt>
                <c:pt idx="696">
                  <c:v>0.18056</c:v>
                </c:pt>
                <c:pt idx="697">
                  <c:v>0.20043</c:v>
                </c:pt>
                <c:pt idx="698">
                  <c:v>0.21387999999999999</c:v>
                </c:pt>
                <c:pt idx="699">
                  <c:v>0.3478</c:v>
                </c:pt>
                <c:pt idx="700">
                  <c:v>0.42009000000000002</c:v>
                </c:pt>
                <c:pt idx="701">
                  <c:v>0.45434000000000002</c:v>
                </c:pt>
                <c:pt idx="702">
                  <c:v>0.46848000000000001</c:v>
                </c:pt>
                <c:pt idx="703">
                  <c:v>0.16067000000000001</c:v>
                </c:pt>
                <c:pt idx="704">
                  <c:v>0.24923000000000001</c:v>
                </c:pt>
                <c:pt idx="705">
                  <c:v>0.32124999999999998</c:v>
                </c:pt>
                <c:pt idx="706">
                  <c:v>0.37433</c:v>
                </c:pt>
                <c:pt idx="707">
                  <c:v>0.15967000000000001</c:v>
                </c:pt>
                <c:pt idx="708">
                  <c:v>0.16114000000000001</c:v>
                </c:pt>
                <c:pt idx="709">
                  <c:v>0.16139999999999999</c:v>
                </c:pt>
                <c:pt idx="710">
                  <c:v>0.42059999999999997</c:v>
                </c:pt>
                <c:pt idx="711">
                  <c:v>0.46899999999999997</c:v>
                </c:pt>
                <c:pt idx="712">
                  <c:v>0.15865000000000001</c:v>
                </c:pt>
                <c:pt idx="713">
                  <c:v>0.50622</c:v>
                </c:pt>
                <c:pt idx="714">
                  <c:v>0.15801000000000001</c:v>
                </c:pt>
                <c:pt idx="715">
                  <c:v>0.15812999999999999</c:v>
                </c:pt>
                <c:pt idx="716">
                  <c:v>0.16239000000000001</c:v>
                </c:pt>
                <c:pt idx="717">
                  <c:v>0.16481000000000001</c:v>
                </c:pt>
                <c:pt idx="718">
                  <c:v>0.15958</c:v>
                </c:pt>
                <c:pt idx="719">
                  <c:v>0.16023000000000001</c:v>
                </c:pt>
                <c:pt idx="720">
                  <c:v>0.16078999999999999</c:v>
                </c:pt>
                <c:pt idx="721">
                  <c:v>0.49497000000000002</c:v>
                </c:pt>
                <c:pt idx="722">
                  <c:v>0.16220999999999999</c:v>
                </c:pt>
                <c:pt idx="723">
                  <c:v>0.27204</c:v>
                </c:pt>
                <c:pt idx="724">
                  <c:v>0.34922999999999998</c:v>
                </c:pt>
                <c:pt idx="725">
                  <c:v>0.15855</c:v>
                </c:pt>
                <c:pt idx="726">
                  <c:v>0.15920999999999999</c:v>
                </c:pt>
                <c:pt idx="727">
                  <c:v>0.16236</c:v>
                </c:pt>
                <c:pt idx="728">
                  <c:v>0.17463999999999999</c:v>
                </c:pt>
                <c:pt idx="729">
                  <c:v>0.2016</c:v>
                </c:pt>
                <c:pt idx="730">
                  <c:v>0.48330000000000001</c:v>
                </c:pt>
                <c:pt idx="731">
                  <c:v>0.16166</c:v>
                </c:pt>
                <c:pt idx="732">
                  <c:v>0.16250000000000001</c:v>
                </c:pt>
                <c:pt idx="733">
                  <c:v>0.16539000000000001</c:v>
                </c:pt>
                <c:pt idx="734">
                  <c:v>0.18179999999999999</c:v>
                </c:pt>
                <c:pt idx="735">
                  <c:v>0.37603999999999999</c:v>
                </c:pt>
                <c:pt idx="736">
                  <c:v>0.40051999999999999</c:v>
                </c:pt>
                <c:pt idx="737">
                  <c:v>0.42212</c:v>
                </c:pt>
                <c:pt idx="738">
                  <c:v>0.15883</c:v>
                </c:pt>
                <c:pt idx="739">
                  <c:v>0.16955000000000001</c:v>
                </c:pt>
                <c:pt idx="740">
                  <c:v>0.20194000000000001</c:v>
                </c:pt>
                <c:pt idx="741">
                  <c:v>0.25079000000000001</c:v>
                </c:pt>
                <c:pt idx="742">
                  <c:v>0.45666000000000001</c:v>
                </c:pt>
                <c:pt idx="743">
                  <c:v>0.15962000000000001</c:v>
                </c:pt>
                <c:pt idx="744">
                  <c:v>0.16027</c:v>
                </c:pt>
                <c:pt idx="745">
                  <c:v>0.16078999999999999</c:v>
                </c:pt>
                <c:pt idx="746">
                  <c:v>0.16278000000000001</c:v>
                </c:pt>
                <c:pt idx="747">
                  <c:v>0.16567000000000001</c:v>
                </c:pt>
                <c:pt idx="748">
                  <c:v>0.19102</c:v>
                </c:pt>
                <c:pt idx="749">
                  <c:v>0.25098999999999999</c:v>
                </c:pt>
                <c:pt idx="750">
                  <c:v>0.42263000000000001</c:v>
                </c:pt>
                <c:pt idx="751">
                  <c:v>0.49626999999999999</c:v>
                </c:pt>
                <c:pt idx="752">
                  <c:v>0.16092999999999999</c:v>
                </c:pt>
                <c:pt idx="753">
                  <c:v>0.16106999999999999</c:v>
                </c:pt>
                <c:pt idx="754">
                  <c:v>0.16292000000000001</c:v>
                </c:pt>
                <c:pt idx="755">
                  <c:v>0.20227000000000001</c:v>
                </c:pt>
                <c:pt idx="756">
                  <c:v>0.32352999999999998</c:v>
                </c:pt>
                <c:pt idx="757">
                  <c:v>0.40127000000000002</c:v>
                </c:pt>
                <c:pt idx="758">
                  <c:v>0.42287999999999998</c:v>
                </c:pt>
                <c:pt idx="759">
                  <c:v>0.47133000000000003</c:v>
                </c:pt>
                <c:pt idx="760">
                  <c:v>0.37702000000000002</c:v>
                </c:pt>
                <c:pt idx="761">
                  <c:v>0.48459999999999998</c:v>
                </c:pt>
                <c:pt idx="762">
                  <c:v>0.16317000000000001</c:v>
                </c:pt>
                <c:pt idx="763">
                  <c:v>0.42338999999999999</c:v>
                </c:pt>
                <c:pt idx="764">
                  <c:v>0.49704999999999999</c:v>
                </c:pt>
                <c:pt idx="765">
                  <c:v>0.15966</c:v>
                </c:pt>
                <c:pt idx="766">
                  <c:v>0.16625000000000001</c:v>
                </c:pt>
                <c:pt idx="767">
                  <c:v>0.40201999999999999</c:v>
                </c:pt>
                <c:pt idx="768">
                  <c:v>0.49730999999999997</c:v>
                </c:pt>
                <c:pt idx="769">
                  <c:v>0.15978999999999999</c:v>
                </c:pt>
                <c:pt idx="770">
                  <c:v>0.16031999999999999</c:v>
                </c:pt>
                <c:pt idx="771">
                  <c:v>0.16163</c:v>
                </c:pt>
                <c:pt idx="772">
                  <c:v>0.17041999999999999</c:v>
                </c:pt>
                <c:pt idx="773">
                  <c:v>0.23280999999999999</c:v>
                </c:pt>
                <c:pt idx="774">
                  <c:v>0.25196000000000002</c:v>
                </c:pt>
                <c:pt idx="775">
                  <c:v>0.40227000000000002</c:v>
                </c:pt>
                <c:pt idx="776">
                  <c:v>0.42388999999999999</c:v>
                </c:pt>
                <c:pt idx="777">
                  <c:v>0.47236</c:v>
                </c:pt>
                <c:pt idx="778">
                  <c:v>0.15992999999999999</c:v>
                </c:pt>
                <c:pt idx="779">
                  <c:v>0.16039999999999999</c:v>
                </c:pt>
                <c:pt idx="780">
                  <c:v>0.16653000000000001</c:v>
                </c:pt>
                <c:pt idx="781">
                  <c:v>0.18304000000000001</c:v>
                </c:pt>
                <c:pt idx="782">
                  <c:v>0.20311000000000001</c:v>
                </c:pt>
                <c:pt idx="783">
                  <c:v>0.21668999999999999</c:v>
                </c:pt>
                <c:pt idx="784">
                  <c:v>0.29848999999999998</c:v>
                </c:pt>
                <c:pt idx="785">
                  <c:v>0.42415000000000003</c:v>
                </c:pt>
                <c:pt idx="786">
                  <c:v>0.47261999999999998</c:v>
                </c:pt>
                <c:pt idx="787">
                  <c:v>0.49781999999999998</c:v>
                </c:pt>
                <c:pt idx="788">
                  <c:v>0.16377</c:v>
                </c:pt>
                <c:pt idx="789">
                  <c:v>0.17613999999999999</c:v>
                </c:pt>
                <c:pt idx="790">
                  <c:v>0.20327000000000001</c:v>
                </c:pt>
                <c:pt idx="791">
                  <c:v>0.40276000000000001</c:v>
                </c:pt>
                <c:pt idx="792">
                  <c:v>0.16191</c:v>
                </c:pt>
                <c:pt idx="793">
                  <c:v>0.17629</c:v>
                </c:pt>
                <c:pt idx="794">
                  <c:v>0.18334</c:v>
                </c:pt>
                <c:pt idx="795">
                  <c:v>0.29892000000000002</c:v>
                </c:pt>
                <c:pt idx="796">
                  <c:v>0.37846999999999997</c:v>
                </c:pt>
                <c:pt idx="797">
                  <c:v>0.40300999999999998</c:v>
                </c:pt>
                <c:pt idx="798">
                  <c:v>0.44311</c:v>
                </c:pt>
                <c:pt idx="799">
                  <c:v>0.48614000000000002</c:v>
                </c:pt>
                <c:pt idx="800">
                  <c:v>0.16008</c:v>
                </c:pt>
                <c:pt idx="801">
                  <c:v>0.16034999999999999</c:v>
                </c:pt>
                <c:pt idx="802">
                  <c:v>0.16081000000000001</c:v>
                </c:pt>
                <c:pt idx="803">
                  <c:v>0.16205</c:v>
                </c:pt>
                <c:pt idx="804">
                  <c:v>0.16275000000000001</c:v>
                </c:pt>
                <c:pt idx="805">
                  <c:v>0.16320000000000001</c:v>
                </c:pt>
                <c:pt idx="806">
                  <c:v>0.1835</c:v>
                </c:pt>
                <c:pt idx="807">
                  <c:v>0.21720999999999999</c:v>
                </c:pt>
                <c:pt idx="808">
                  <c:v>0.37870999999999999</c:v>
                </c:pt>
                <c:pt idx="809">
                  <c:v>0.4249</c:v>
                </c:pt>
                <c:pt idx="810">
                  <c:v>0.16022</c:v>
                </c:pt>
                <c:pt idx="811">
                  <c:v>0.16048000000000001</c:v>
                </c:pt>
                <c:pt idx="812">
                  <c:v>0.16100999999999999</c:v>
                </c:pt>
                <c:pt idx="813">
                  <c:v>0.16231999999999999</c:v>
                </c:pt>
                <c:pt idx="814">
                  <c:v>0.16414999999999999</c:v>
                </c:pt>
                <c:pt idx="815">
                  <c:v>0.17115</c:v>
                </c:pt>
                <c:pt idx="816">
                  <c:v>0.17657999999999999</c:v>
                </c:pt>
                <c:pt idx="817">
                  <c:v>0.25292999999999999</c:v>
                </c:pt>
                <c:pt idx="818">
                  <c:v>0.27492</c:v>
                </c:pt>
                <c:pt idx="819">
                  <c:v>0.32556000000000002</c:v>
                </c:pt>
                <c:pt idx="820">
                  <c:v>0.37895000000000001</c:v>
                </c:pt>
                <c:pt idx="821">
                  <c:v>0.44361</c:v>
                </c:pt>
                <c:pt idx="822">
                  <c:v>0.16048000000000001</c:v>
                </c:pt>
                <c:pt idx="823">
                  <c:v>0.16114999999999999</c:v>
                </c:pt>
                <c:pt idx="824">
                  <c:v>0.16433</c:v>
                </c:pt>
                <c:pt idx="825">
                  <c:v>0.17673</c:v>
                </c:pt>
                <c:pt idx="826">
                  <c:v>0.18379999999999999</c:v>
                </c:pt>
                <c:pt idx="827">
                  <c:v>0.20393</c:v>
                </c:pt>
                <c:pt idx="828">
                  <c:v>0.37919000000000003</c:v>
                </c:pt>
                <c:pt idx="829">
                  <c:v>0.40373999999999999</c:v>
                </c:pt>
                <c:pt idx="830">
                  <c:v>0.42538999999999999</c:v>
                </c:pt>
                <c:pt idx="831">
                  <c:v>0.45973000000000003</c:v>
                </c:pt>
                <c:pt idx="832">
                  <c:v>0.16194</c:v>
                </c:pt>
                <c:pt idx="833">
                  <c:v>0.16245999999999999</c:v>
                </c:pt>
                <c:pt idx="834">
                  <c:v>0.16361999999999999</c:v>
                </c:pt>
                <c:pt idx="835">
                  <c:v>0.16395999999999999</c:v>
                </c:pt>
                <c:pt idx="836">
                  <c:v>0.16420999999999999</c:v>
                </c:pt>
                <c:pt idx="837">
                  <c:v>0.17688000000000001</c:v>
                </c:pt>
                <c:pt idx="838">
                  <c:v>0.2041</c:v>
                </c:pt>
                <c:pt idx="839">
                  <c:v>0.35298000000000002</c:v>
                </c:pt>
                <c:pt idx="840">
                  <c:v>0.40399000000000002</c:v>
                </c:pt>
                <c:pt idx="841">
                  <c:v>0.44411</c:v>
                </c:pt>
                <c:pt idx="842">
                  <c:v>0.47415000000000002</c:v>
                </c:pt>
                <c:pt idx="843">
                  <c:v>0.48715999999999998</c:v>
                </c:pt>
                <c:pt idx="844">
                  <c:v>0.16063</c:v>
                </c:pt>
                <c:pt idx="845">
                  <c:v>0.16089000000000001</c:v>
                </c:pt>
                <c:pt idx="846">
                  <c:v>0.16331000000000001</c:v>
                </c:pt>
                <c:pt idx="847">
                  <c:v>0.16089000000000001</c:v>
                </c:pt>
                <c:pt idx="848">
                  <c:v>0.17716999999999999</c:v>
                </c:pt>
                <c:pt idx="849">
                  <c:v>0.21807000000000001</c:v>
                </c:pt>
                <c:pt idx="850">
                  <c:v>0.23444999999999999</c:v>
                </c:pt>
                <c:pt idx="851">
                  <c:v>0.23463000000000001</c:v>
                </c:pt>
                <c:pt idx="852">
                  <c:v>0.16372</c:v>
                </c:pt>
                <c:pt idx="853">
                  <c:v>0.17746999999999999</c:v>
                </c:pt>
                <c:pt idx="854">
                  <c:v>0.27611999999999998</c:v>
                </c:pt>
                <c:pt idx="855">
                  <c:v>0.35389999999999999</c:v>
                </c:pt>
                <c:pt idx="856">
                  <c:v>0.44511000000000001</c:v>
                </c:pt>
                <c:pt idx="857">
                  <c:v>0.16191</c:v>
                </c:pt>
                <c:pt idx="858">
                  <c:v>0.16328000000000001</c:v>
                </c:pt>
                <c:pt idx="859">
                  <c:v>0.16464999999999999</c:v>
                </c:pt>
                <c:pt idx="860">
                  <c:v>0.4052</c:v>
                </c:pt>
                <c:pt idx="861">
                  <c:v>0.47539999999999999</c:v>
                </c:pt>
                <c:pt idx="862">
                  <c:v>0.17229</c:v>
                </c:pt>
                <c:pt idx="863">
                  <c:v>0.51263000000000003</c:v>
                </c:pt>
                <c:pt idx="864">
                  <c:v>0.16144</c:v>
                </c:pt>
                <c:pt idx="865">
                  <c:v>0.16356000000000001</c:v>
                </c:pt>
                <c:pt idx="866">
                  <c:v>0.16170000000000001</c:v>
                </c:pt>
                <c:pt idx="867">
                  <c:v>0.16369</c:v>
                </c:pt>
                <c:pt idx="868">
                  <c:v>0.16556999999999999</c:v>
                </c:pt>
                <c:pt idx="869">
                  <c:v>0.16184000000000001</c:v>
                </c:pt>
                <c:pt idx="870">
                  <c:v>0.16197</c:v>
                </c:pt>
                <c:pt idx="871">
                  <c:v>0.16369</c:v>
                </c:pt>
                <c:pt idx="872">
                  <c:v>0.16383</c:v>
                </c:pt>
                <c:pt idx="873">
                  <c:v>0.17272000000000001</c:v>
                </c:pt>
                <c:pt idx="874">
                  <c:v>0.20555999999999999</c:v>
                </c:pt>
                <c:pt idx="875">
                  <c:v>0.42784</c:v>
                </c:pt>
                <c:pt idx="876">
                  <c:v>0.50160000000000005</c:v>
                </c:pt>
                <c:pt idx="877">
                  <c:v>0.16453000000000001</c:v>
                </c:pt>
                <c:pt idx="878">
                  <c:v>0.17286000000000001</c:v>
                </c:pt>
                <c:pt idx="879">
                  <c:v>0.18545</c:v>
                </c:pt>
                <c:pt idx="880">
                  <c:v>0.17848</c:v>
                </c:pt>
                <c:pt idx="881">
                  <c:v>0.18559999999999999</c:v>
                </c:pt>
                <c:pt idx="882">
                  <c:v>0.42831999999999998</c:v>
                </c:pt>
                <c:pt idx="883">
                  <c:v>0.16409000000000001</c:v>
                </c:pt>
                <c:pt idx="884">
                  <c:v>0.16611000000000001</c:v>
                </c:pt>
                <c:pt idx="885">
                  <c:v>0.1948</c:v>
                </c:pt>
                <c:pt idx="886">
                  <c:v>0.20604</c:v>
                </c:pt>
                <c:pt idx="887">
                  <c:v>0.38224000000000002</c:v>
                </c:pt>
                <c:pt idx="888">
                  <c:v>0.50233000000000005</c:v>
                </c:pt>
                <c:pt idx="889">
                  <c:v>0.20619999999999999</c:v>
                </c:pt>
                <c:pt idx="890">
                  <c:v>0.42880000000000001</c:v>
                </c:pt>
                <c:pt idx="891">
                  <c:v>0.47736000000000001</c:v>
                </c:pt>
                <c:pt idx="892">
                  <c:v>0.35615000000000002</c:v>
                </c:pt>
                <c:pt idx="893">
                  <c:v>0.40733000000000003</c:v>
                </c:pt>
                <c:pt idx="894">
                  <c:v>0.42903000000000002</c:v>
                </c:pt>
                <c:pt idx="895">
                  <c:v>0.46343000000000001</c:v>
                </c:pt>
                <c:pt idx="896">
                  <c:v>0.1633</c:v>
                </c:pt>
                <c:pt idx="897">
                  <c:v>0.16650999999999999</c:v>
                </c:pt>
                <c:pt idx="898">
                  <c:v>0.16667000000000001</c:v>
                </c:pt>
                <c:pt idx="899">
                  <c:v>0.18618999999999999</c:v>
                </c:pt>
                <c:pt idx="900">
                  <c:v>0.20652000000000001</c:v>
                </c:pt>
                <c:pt idx="901">
                  <c:v>0.22026000000000001</c:v>
                </c:pt>
                <c:pt idx="902">
                  <c:v>0.16461999999999999</c:v>
                </c:pt>
                <c:pt idx="903">
                  <c:v>0.38314999999999999</c:v>
                </c:pt>
                <c:pt idx="904">
                  <c:v>0.16475000000000001</c:v>
                </c:pt>
                <c:pt idx="905">
                  <c:v>0.20683000000000001</c:v>
                </c:pt>
                <c:pt idx="906">
                  <c:v>0.44824999999999998</c:v>
                </c:pt>
                <c:pt idx="907">
                  <c:v>0.16502</c:v>
                </c:pt>
                <c:pt idx="908">
                  <c:v>0.17397000000000001</c:v>
                </c:pt>
                <c:pt idx="909">
                  <c:v>0.19571</c:v>
                </c:pt>
                <c:pt idx="910">
                  <c:v>0.20699000000000001</c:v>
                </c:pt>
                <c:pt idx="911">
                  <c:v>0.16381999999999999</c:v>
                </c:pt>
                <c:pt idx="912">
                  <c:v>0.16619</c:v>
                </c:pt>
                <c:pt idx="913">
                  <c:v>0.38383</c:v>
                </c:pt>
                <c:pt idx="914">
                  <c:v>0.43020999999999998</c:v>
                </c:pt>
                <c:pt idx="915">
                  <c:v>0.49181999999999998</c:v>
                </c:pt>
                <c:pt idx="916">
                  <c:v>0.16632</c:v>
                </c:pt>
                <c:pt idx="917">
                  <c:v>0.35747000000000001</c:v>
                </c:pt>
                <c:pt idx="918">
                  <c:v>0.38427</c:v>
                </c:pt>
                <c:pt idx="919">
                  <c:v>0.40894000000000003</c:v>
                </c:pt>
                <c:pt idx="920">
                  <c:v>0.46507999999999999</c:v>
                </c:pt>
                <c:pt idx="921">
                  <c:v>0.16611999999999999</c:v>
                </c:pt>
                <c:pt idx="922">
                  <c:v>0.17451</c:v>
                </c:pt>
                <c:pt idx="923">
                  <c:v>0.1963</c:v>
                </c:pt>
                <c:pt idx="924">
                  <c:v>0.20760999999999999</c:v>
                </c:pt>
                <c:pt idx="925">
                  <c:v>0.43090000000000001</c:v>
                </c:pt>
                <c:pt idx="926">
                  <c:v>0.16428000000000001</c:v>
                </c:pt>
                <c:pt idx="927">
                  <c:v>0.16434000000000001</c:v>
                </c:pt>
                <c:pt idx="928">
                  <c:v>0.19645000000000001</c:v>
                </c:pt>
                <c:pt idx="929">
                  <c:v>0.22156999999999999</c:v>
                </c:pt>
                <c:pt idx="930">
                  <c:v>0.25757000000000002</c:v>
                </c:pt>
                <c:pt idx="931">
                  <c:v>0.16441</c:v>
                </c:pt>
                <c:pt idx="932">
                  <c:v>0.16566</c:v>
                </c:pt>
                <c:pt idx="933">
                  <c:v>0.16683999999999999</c:v>
                </c:pt>
                <c:pt idx="934">
                  <c:v>0.17066000000000001</c:v>
                </c:pt>
                <c:pt idx="935">
                  <c:v>0.17477999999999999</c:v>
                </c:pt>
                <c:pt idx="936">
                  <c:v>0.18748000000000001</c:v>
                </c:pt>
                <c:pt idx="937">
                  <c:v>0.20791000000000001</c:v>
                </c:pt>
                <c:pt idx="938">
                  <c:v>0.33115</c:v>
                </c:pt>
                <c:pt idx="939">
                  <c:v>0.38494</c:v>
                </c:pt>
                <c:pt idx="940">
                  <c:v>0.43136000000000002</c:v>
                </c:pt>
                <c:pt idx="941">
                  <c:v>0.44988</c:v>
                </c:pt>
                <c:pt idx="942">
                  <c:v>0.47997000000000001</c:v>
                </c:pt>
                <c:pt idx="943">
                  <c:v>0.49298999999999998</c:v>
                </c:pt>
                <c:pt idx="944">
                  <c:v>0.52856999999999998</c:v>
                </c:pt>
                <c:pt idx="945">
                  <c:v>0.16406000000000001</c:v>
                </c:pt>
                <c:pt idx="946">
                  <c:v>0.16757</c:v>
                </c:pt>
                <c:pt idx="947">
                  <c:v>0.16778999999999999</c:v>
                </c:pt>
                <c:pt idx="948">
                  <c:v>0.17079</c:v>
                </c:pt>
                <c:pt idx="949">
                  <c:v>0.23846999999999999</c:v>
                </c:pt>
                <c:pt idx="950">
                  <c:v>0.35854000000000003</c:v>
                </c:pt>
                <c:pt idx="951">
                  <c:v>0.38516</c:v>
                </c:pt>
                <c:pt idx="952">
                  <c:v>0.45011000000000001</c:v>
                </c:pt>
                <c:pt idx="953">
                  <c:v>0.49321999999999999</c:v>
                </c:pt>
                <c:pt idx="954">
                  <c:v>0.50541999999999998</c:v>
                </c:pt>
                <c:pt idx="955">
                  <c:v>0.16466</c:v>
                </c:pt>
                <c:pt idx="956">
                  <c:v>0.16796</c:v>
                </c:pt>
                <c:pt idx="957">
                  <c:v>0.45034000000000002</c:v>
                </c:pt>
                <c:pt idx="958">
                  <c:v>0.17518</c:v>
                </c:pt>
                <c:pt idx="959">
                  <c:v>0.18071000000000001</c:v>
                </c:pt>
                <c:pt idx="960">
                  <c:v>0.35896</c:v>
                </c:pt>
                <c:pt idx="961">
                  <c:v>0.41028999999999999</c:v>
                </c:pt>
                <c:pt idx="962">
                  <c:v>0.43203000000000003</c:v>
                </c:pt>
                <c:pt idx="963">
                  <c:v>0.48065999999999998</c:v>
                </c:pt>
                <c:pt idx="964">
                  <c:v>0.16417000000000001</c:v>
                </c:pt>
                <c:pt idx="965">
                  <c:v>0.17118</c:v>
                </c:pt>
                <c:pt idx="966">
                  <c:v>0.17530999999999999</c:v>
                </c:pt>
                <c:pt idx="967">
                  <c:v>0.18085000000000001</c:v>
                </c:pt>
                <c:pt idx="968">
                  <c:v>0.19717999999999999</c:v>
                </c:pt>
                <c:pt idx="969">
                  <c:v>0.16833999999999999</c:v>
                </c:pt>
                <c:pt idx="970">
                  <c:v>0.38601999999999997</c:v>
                </c:pt>
                <c:pt idx="971">
                  <c:v>0.41072999999999998</c:v>
                </c:pt>
                <c:pt idx="972">
                  <c:v>0.16669</c:v>
                </c:pt>
                <c:pt idx="973">
                  <c:v>0.16727</c:v>
                </c:pt>
                <c:pt idx="974">
                  <c:v>0.16858999999999999</c:v>
                </c:pt>
                <c:pt idx="975">
                  <c:v>0.19761000000000001</c:v>
                </c:pt>
                <c:pt idx="976">
                  <c:v>0.43292000000000003</c:v>
                </c:pt>
                <c:pt idx="977">
                  <c:v>0.49458999999999997</c:v>
                </c:pt>
                <c:pt idx="978">
                  <c:v>0.16478999999999999</c:v>
                </c:pt>
                <c:pt idx="979">
                  <c:v>0.16614000000000001</c:v>
                </c:pt>
                <c:pt idx="980">
                  <c:v>0.16667000000000001</c:v>
                </c:pt>
                <c:pt idx="981">
                  <c:v>0.30625000000000002</c:v>
                </c:pt>
                <c:pt idx="982">
                  <c:v>0.48200999999999999</c:v>
                </c:pt>
                <c:pt idx="983">
                  <c:v>0.38708999999999999</c:v>
                </c:pt>
                <c:pt idx="984">
                  <c:v>0.16503000000000001</c:v>
                </c:pt>
                <c:pt idx="985">
                  <c:v>0.16516</c:v>
                </c:pt>
                <c:pt idx="986">
                  <c:v>0.16908999999999999</c:v>
                </c:pt>
                <c:pt idx="987">
                  <c:v>0.22345000000000001</c:v>
                </c:pt>
                <c:pt idx="988">
                  <c:v>0.30681000000000003</c:v>
                </c:pt>
                <c:pt idx="989">
                  <c:v>0.49547999999999998</c:v>
                </c:pt>
                <c:pt idx="990">
                  <c:v>0.16963</c:v>
                </c:pt>
                <c:pt idx="991">
                  <c:v>0.17635000000000001</c:v>
                </c:pt>
                <c:pt idx="992">
                  <c:v>0.18914</c:v>
                </c:pt>
                <c:pt idx="993">
                  <c:v>0.20971000000000001</c:v>
                </c:pt>
                <c:pt idx="994">
                  <c:v>0.22359999999999999</c:v>
                </c:pt>
                <c:pt idx="995">
                  <c:v>0.38751000000000002</c:v>
                </c:pt>
                <c:pt idx="996">
                  <c:v>0.16743</c:v>
                </c:pt>
                <c:pt idx="997">
                  <c:v>0.18926999999999999</c:v>
                </c:pt>
                <c:pt idx="998">
                  <c:v>0.20985000000000001</c:v>
                </c:pt>
                <c:pt idx="999">
                  <c:v>0.45278000000000002</c:v>
                </c:pt>
                <c:pt idx="1000">
                  <c:v>0.16686999999999999</c:v>
                </c:pt>
                <c:pt idx="1001">
                  <c:v>0.19858999999999999</c:v>
                </c:pt>
                <c:pt idx="1002">
                  <c:v>0.16602</c:v>
                </c:pt>
                <c:pt idx="1003">
                  <c:v>0.16777</c:v>
                </c:pt>
                <c:pt idx="1004">
                  <c:v>0.28306999999999999</c:v>
                </c:pt>
                <c:pt idx="1005">
                  <c:v>0.41328999999999999</c:v>
                </c:pt>
                <c:pt idx="1006">
                  <c:v>0.46955999999999998</c:v>
                </c:pt>
                <c:pt idx="1007">
                  <c:v>0.16661999999999999</c:v>
                </c:pt>
                <c:pt idx="1008">
                  <c:v>0.38873999999999997</c:v>
                </c:pt>
                <c:pt idx="1009">
                  <c:v>0.16747000000000001</c:v>
                </c:pt>
                <c:pt idx="1010">
                  <c:v>0.17002999999999999</c:v>
                </c:pt>
                <c:pt idx="1011">
                  <c:v>0.17038</c:v>
                </c:pt>
                <c:pt idx="1012">
                  <c:v>0.17721999999999999</c:v>
                </c:pt>
                <c:pt idx="1013">
                  <c:v>0.18281</c:v>
                </c:pt>
                <c:pt idx="1014">
                  <c:v>0.19927</c:v>
                </c:pt>
                <c:pt idx="1015">
                  <c:v>0.33489000000000002</c:v>
                </c:pt>
                <c:pt idx="1016">
                  <c:v>0.41370000000000001</c:v>
                </c:pt>
                <c:pt idx="1017">
                  <c:v>0.1661</c:v>
                </c:pt>
                <c:pt idx="1018">
                  <c:v>0.17018</c:v>
                </c:pt>
                <c:pt idx="1019">
                  <c:v>0.17735000000000001</c:v>
                </c:pt>
                <c:pt idx="1020">
                  <c:v>0.18293000000000001</c:v>
                </c:pt>
                <c:pt idx="1021">
                  <c:v>0.19019</c:v>
                </c:pt>
                <c:pt idx="1022">
                  <c:v>0.33507999999999999</c:v>
                </c:pt>
                <c:pt idx="1023">
                  <c:v>0.38913999999999999</c:v>
                </c:pt>
                <c:pt idx="1024">
                  <c:v>0.43569999999999998</c:v>
                </c:pt>
                <c:pt idx="1025">
                  <c:v>0.47039999999999998</c:v>
                </c:pt>
                <c:pt idx="1026">
                  <c:v>0.17041999999999999</c:v>
                </c:pt>
                <c:pt idx="1027">
                  <c:v>0.19966999999999999</c:v>
                </c:pt>
                <c:pt idx="1028">
                  <c:v>0.24182999999999999</c:v>
                </c:pt>
                <c:pt idx="1029">
                  <c:v>0.16672000000000001</c:v>
                </c:pt>
                <c:pt idx="1030">
                  <c:v>0.16919999999999999</c:v>
                </c:pt>
                <c:pt idx="1031">
                  <c:v>0.17101</c:v>
                </c:pt>
                <c:pt idx="1032">
                  <c:v>0.17113999999999999</c:v>
                </c:pt>
                <c:pt idx="1033">
                  <c:v>0.43652000000000002</c:v>
                </c:pt>
                <c:pt idx="1034">
                  <c:v>0.16667999999999999</c:v>
                </c:pt>
                <c:pt idx="1035">
                  <c:v>0.30935000000000001</c:v>
                </c:pt>
                <c:pt idx="1036">
                  <c:v>0.41491</c:v>
                </c:pt>
                <c:pt idx="1037">
                  <c:v>0.16896</c:v>
                </c:pt>
                <c:pt idx="1038">
                  <c:v>0.17085</c:v>
                </c:pt>
                <c:pt idx="1039">
                  <c:v>0.20019999999999999</c:v>
                </c:pt>
                <c:pt idx="1040">
                  <c:v>0.41510999999999998</c:v>
                </c:pt>
                <c:pt idx="1041">
                  <c:v>0.43691999999999998</c:v>
                </c:pt>
                <c:pt idx="1042">
                  <c:v>0.17818999999999999</c:v>
                </c:pt>
                <c:pt idx="1043">
                  <c:v>0.28492000000000001</c:v>
                </c:pt>
                <c:pt idx="1044">
                  <c:v>0.17035</c:v>
                </c:pt>
                <c:pt idx="1045">
                  <c:v>0.19133</c:v>
                </c:pt>
                <c:pt idx="1046">
                  <c:v>0.41569</c:v>
                </c:pt>
                <c:pt idx="1047">
                  <c:v>0.45609</c:v>
                </c:pt>
                <c:pt idx="1048">
                  <c:v>0.20071</c:v>
                </c:pt>
                <c:pt idx="1049">
                  <c:v>0.17144999999999999</c:v>
                </c:pt>
                <c:pt idx="1050">
                  <c:v>0.24317</c:v>
                </c:pt>
                <c:pt idx="1051">
                  <c:v>0.51185000000000003</c:v>
                </c:pt>
                <c:pt idx="1052">
                  <c:v>0.17022000000000001</c:v>
                </c:pt>
                <c:pt idx="1053">
                  <c:v>0.45667999999999997</c:v>
                </c:pt>
                <c:pt idx="1054">
                  <c:v>0.19181999999999999</c:v>
                </c:pt>
                <c:pt idx="1055">
                  <c:v>0.16916</c:v>
                </c:pt>
                <c:pt idx="1056">
                  <c:v>0.41664000000000001</c:v>
                </c:pt>
                <c:pt idx="1057">
                  <c:v>0.45706000000000002</c:v>
                </c:pt>
                <c:pt idx="1058">
                  <c:v>0.18473999999999999</c:v>
                </c:pt>
                <c:pt idx="1059">
                  <c:v>0.36520000000000002</c:v>
                </c:pt>
                <c:pt idx="1060">
                  <c:v>0.43867</c:v>
                </c:pt>
                <c:pt idx="1061">
                  <c:v>0.17065</c:v>
                </c:pt>
                <c:pt idx="1062">
                  <c:v>0.41702</c:v>
                </c:pt>
                <c:pt idx="1063">
                  <c:v>0.41720000000000002</c:v>
                </c:pt>
                <c:pt idx="1064">
                  <c:v>0.18507999999999999</c:v>
                </c:pt>
                <c:pt idx="1065">
                  <c:v>0.39255000000000001</c:v>
                </c:pt>
                <c:pt idx="1066">
                  <c:v>0.50099000000000005</c:v>
                </c:pt>
                <c:pt idx="1067">
                  <c:v>0.18531</c:v>
                </c:pt>
                <c:pt idx="1068">
                  <c:v>0.39290000000000003</c:v>
                </c:pt>
                <c:pt idx="1069">
                  <c:v>0.45818999999999999</c:v>
                </c:pt>
                <c:pt idx="1070">
                  <c:v>0.17118</c:v>
                </c:pt>
                <c:pt idx="1071">
                  <c:v>0.43978</c:v>
                </c:pt>
                <c:pt idx="1072">
                  <c:v>0.17280000000000001</c:v>
                </c:pt>
                <c:pt idx="1073">
                  <c:v>0.17566999999999999</c:v>
                </c:pt>
                <c:pt idx="1074">
                  <c:v>0.17577999999999999</c:v>
                </c:pt>
                <c:pt idx="1075">
                  <c:v>0.31231999999999999</c:v>
                </c:pt>
                <c:pt idx="1076">
                  <c:v>0.44013999999999998</c:v>
                </c:pt>
                <c:pt idx="1077">
                  <c:v>0.16871</c:v>
                </c:pt>
                <c:pt idx="1078">
                  <c:v>0.20241999999999999</c:v>
                </c:pt>
                <c:pt idx="1079">
                  <c:v>0.16908999999999999</c:v>
                </c:pt>
                <c:pt idx="1080">
                  <c:v>0.17269000000000001</c:v>
                </c:pt>
                <c:pt idx="1081">
                  <c:v>0.21410000000000001</c:v>
                </c:pt>
                <c:pt idx="1082">
                  <c:v>0.41864000000000001</c:v>
                </c:pt>
                <c:pt idx="1083">
                  <c:v>0.4405</c:v>
                </c:pt>
                <c:pt idx="1084">
                  <c:v>0.16891999999999999</c:v>
                </c:pt>
                <c:pt idx="1085">
                  <c:v>0.45927000000000001</c:v>
                </c:pt>
                <c:pt idx="1086">
                  <c:v>0.17121</c:v>
                </c:pt>
                <c:pt idx="1087">
                  <c:v>0.17315</c:v>
                </c:pt>
                <c:pt idx="1088">
                  <c:v>0.1762</c:v>
                </c:pt>
                <c:pt idx="1089">
                  <c:v>0.41898000000000002</c:v>
                </c:pt>
                <c:pt idx="1090">
                  <c:v>0.36742000000000002</c:v>
                </c:pt>
                <c:pt idx="1091">
                  <c:v>0.51500999999999997</c:v>
                </c:pt>
                <c:pt idx="1092">
                  <c:v>0.16997999999999999</c:v>
                </c:pt>
                <c:pt idx="1093">
                  <c:v>0.17308999999999999</c:v>
                </c:pt>
                <c:pt idx="1094">
                  <c:v>0.16930999999999999</c:v>
                </c:pt>
                <c:pt idx="1095">
                  <c:v>0.17151</c:v>
                </c:pt>
                <c:pt idx="1096">
                  <c:v>0.18640000000000001</c:v>
                </c:pt>
                <c:pt idx="1097">
                  <c:v>0.39462000000000003</c:v>
                </c:pt>
                <c:pt idx="1098">
                  <c:v>0.17352000000000001</c:v>
                </c:pt>
                <c:pt idx="1099">
                  <c:v>0.41983999999999999</c:v>
                </c:pt>
                <c:pt idx="1100">
                  <c:v>0.46032000000000001</c:v>
                </c:pt>
                <c:pt idx="1101">
                  <c:v>0.16961000000000001</c:v>
                </c:pt>
                <c:pt idx="1102">
                  <c:v>0.17376</c:v>
                </c:pt>
                <c:pt idx="1103">
                  <c:v>0.17421</c:v>
                </c:pt>
                <c:pt idx="1104">
                  <c:v>0.17680000000000001</c:v>
                </c:pt>
                <c:pt idx="1105">
                  <c:v>0.52797000000000005</c:v>
                </c:pt>
                <c:pt idx="1106">
                  <c:v>0.46100000000000002</c:v>
                </c:pt>
                <c:pt idx="1107">
                  <c:v>0.17075000000000001</c:v>
                </c:pt>
                <c:pt idx="1108">
                  <c:v>0.1772</c:v>
                </c:pt>
                <c:pt idx="1109">
                  <c:v>0.2298</c:v>
                </c:pt>
                <c:pt idx="1110">
                  <c:v>0.17433999999999999</c:v>
                </c:pt>
                <c:pt idx="1111">
                  <c:v>0.44319999999999998</c:v>
                </c:pt>
                <c:pt idx="1112">
                  <c:v>0.46198</c:v>
                </c:pt>
                <c:pt idx="1113">
                  <c:v>0.17261000000000001</c:v>
                </c:pt>
                <c:pt idx="1114">
                  <c:v>0.44352000000000003</c:v>
                </c:pt>
                <c:pt idx="1115">
                  <c:v>0.47810000000000002</c:v>
                </c:pt>
                <c:pt idx="1116">
                  <c:v>0.17427000000000001</c:v>
                </c:pt>
                <c:pt idx="1117">
                  <c:v>0.18781999999999999</c:v>
                </c:pt>
                <c:pt idx="1118">
                  <c:v>0.17072999999999999</c:v>
                </c:pt>
                <c:pt idx="1119">
                  <c:v>0.34248000000000001</c:v>
                </c:pt>
                <c:pt idx="1120">
                  <c:v>0.17158000000000001</c:v>
                </c:pt>
                <c:pt idx="1121">
                  <c:v>0.39717000000000002</c:v>
                </c:pt>
                <c:pt idx="1122">
                  <c:v>0.17815</c:v>
                </c:pt>
                <c:pt idx="1123">
                  <c:v>0.19563</c:v>
                </c:pt>
                <c:pt idx="1124">
                  <c:v>0.20504</c:v>
                </c:pt>
                <c:pt idx="1125">
                  <c:v>0.31608999999999998</c:v>
                </c:pt>
                <c:pt idx="1126">
                  <c:v>0.34305000000000002</c:v>
                </c:pt>
                <c:pt idx="1127">
                  <c:v>0.20524000000000001</c:v>
                </c:pt>
                <c:pt idx="1128">
                  <c:v>0.42270000000000002</c:v>
                </c:pt>
                <c:pt idx="1129">
                  <c:v>0.18848999999999999</c:v>
                </c:pt>
                <c:pt idx="1130">
                  <c:v>0.37095</c:v>
                </c:pt>
                <c:pt idx="1131">
                  <c:v>0.17218</c:v>
                </c:pt>
                <c:pt idx="1132">
                  <c:v>0.51895000000000002</c:v>
                </c:pt>
                <c:pt idx="1133">
                  <c:v>0.4637</c:v>
                </c:pt>
                <c:pt idx="1134">
                  <c:v>0.44566</c:v>
                </c:pt>
                <c:pt idx="1135">
                  <c:v>0.46459</c:v>
                </c:pt>
                <c:pt idx="1136">
                  <c:v>0.42415999999999998</c:v>
                </c:pt>
                <c:pt idx="1137">
                  <c:v>0.17371</c:v>
                </c:pt>
                <c:pt idx="1138">
                  <c:v>0.49519999999999997</c:v>
                </c:pt>
                <c:pt idx="1139">
                  <c:v>0.17304</c:v>
                </c:pt>
                <c:pt idx="1140">
                  <c:v>0.18958</c:v>
                </c:pt>
                <c:pt idx="1141">
                  <c:v>0.23263</c:v>
                </c:pt>
                <c:pt idx="1142">
                  <c:v>0.39974999999999999</c:v>
                </c:pt>
                <c:pt idx="1143">
                  <c:v>0.49548999999999999</c:v>
                </c:pt>
                <c:pt idx="1144">
                  <c:v>0.18975</c:v>
                </c:pt>
                <c:pt idx="1145">
                  <c:v>0.17258000000000001</c:v>
                </c:pt>
                <c:pt idx="1146">
                  <c:v>0.17266000000000001</c:v>
                </c:pt>
                <c:pt idx="1147">
                  <c:v>0.17702999999999999</c:v>
                </c:pt>
                <c:pt idx="1148">
                  <c:v>0.17274</c:v>
                </c:pt>
                <c:pt idx="1149">
                  <c:v>0.52139000000000002</c:v>
                </c:pt>
                <c:pt idx="1150">
                  <c:v>0.20721999999999999</c:v>
                </c:pt>
                <c:pt idx="1151">
                  <c:v>0.52166000000000001</c:v>
                </c:pt>
                <c:pt idx="1152">
                  <c:v>0.34603</c:v>
                </c:pt>
                <c:pt idx="1153">
                  <c:v>0.44773000000000002</c:v>
                </c:pt>
                <c:pt idx="1154">
                  <c:v>0.17394999999999999</c:v>
                </c:pt>
                <c:pt idx="1155">
                  <c:v>0.18473000000000001</c:v>
                </c:pt>
                <c:pt idx="1156">
                  <c:v>0.17397000000000001</c:v>
                </c:pt>
                <c:pt idx="1157">
                  <c:v>0.51</c:v>
                </c:pt>
                <c:pt idx="1158">
                  <c:v>0.42629</c:v>
                </c:pt>
                <c:pt idx="1159">
                  <c:v>0.17362</c:v>
                </c:pt>
                <c:pt idx="1160">
                  <c:v>0.17807000000000001</c:v>
                </c:pt>
                <c:pt idx="1161">
                  <c:v>0.18511</c:v>
                </c:pt>
                <c:pt idx="1162">
                  <c:v>0.40177000000000002</c:v>
                </c:pt>
                <c:pt idx="1163">
                  <c:v>0.20805999999999999</c:v>
                </c:pt>
                <c:pt idx="1164">
                  <c:v>0.44885999999999998</c:v>
                </c:pt>
                <c:pt idx="1165">
                  <c:v>0.48348999999999998</c:v>
                </c:pt>
                <c:pt idx="1166">
                  <c:v>0.17446999999999999</c:v>
                </c:pt>
                <c:pt idx="1167">
                  <c:v>0.17791999999999999</c:v>
                </c:pt>
                <c:pt idx="1168">
                  <c:v>0.18540999999999999</c:v>
                </c:pt>
                <c:pt idx="1169">
                  <c:v>0.22009999999999999</c:v>
                </c:pt>
                <c:pt idx="1170">
                  <c:v>0.17721999999999999</c:v>
                </c:pt>
                <c:pt idx="1171">
                  <c:v>0.1762</c:v>
                </c:pt>
                <c:pt idx="1172">
                  <c:v>0.17680999999999999</c:v>
                </c:pt>
                <c:pt idx="1173">
                  <c:v>0.23474</c:v>
                </c:pt>
                <c:pt idx="1174">
                  <c:v>0.42759000000000003</c:v>
                </c:pt>
                <c:pt idx="1175">
                  <c:v>0.51144999999999996</c:v>
                </c:pt>
                <c:pt idx="1176">
                  <c:v>0.17619000000000001</c:v>
                </c:pt>
                <c:pt idx="1177">
                  <c:v>0.49853999999999998</c:v>
                </c:pt>
                <c:pt idx="1178">
                  <c:v>0.17499999999999999</c:v>
                </c:pt>
                <c:pt idx="1179">
                  <c:v>0.18157000000000001</c:v>
                </c:pt>
                <c:pt idx="1180">
                  <c:v>0.19921</c:v>
                </c:pt>
                <c:pt idx="1181">
                  <c:v>0.17659</c:v>
                </c:pt>
                <c:pt idx="1182">
                  <c:v>0.18603</c:v>
                </c:pt>
                <c:pt idx="1183">
                  <c:v>0.18176999999999999</c:v>
                </c:pt>
                <c:pt idx="1184">
                  <c:v>0.49908999999999998</c:v>
                </c:pt>
                <c:pt idx="1185">
                  <c:v>0.17871000000000001</c:v>
                </c:pt>
                <c:pt idx="1186">
                  <c:v>0.20902999999999999</c:v>
                </c:pt>
                <c:pt idx="1187">
                  <c:v>0.18622</c:v>
                </c:pt>
                <c:pt idx="1188">
                  <c:v>0.17549000000000001</c:v>
                </c:pt>
                <c:pt idx="1189">
                  <c:v>0.20924000000000001</c:v>
                </c:pt>
                <c:pt idx="1190">
                  <c:v>0.49970999999999999</c:v>
                </c:pt>
                <c:pt idx="1191">
                  <c:v>0.1822</c:v>
                </c:pt>
                <c:pt idx="1192">
                  <c:v>0.20943999999999999</c:v>
                </c:pt>
                <c:pt idx="1193">
                  <c:v>0.40389999999999998</c:v>
                </c:pt>
                <c:pt idx="1194">
                  <c:v>0.20968999999999999</c:v>
                </c:pt>
                <c:pt idx="1195">
                  <c:v>0.42931999999999998</c:v>
                </c:pt>
                <c:pt idx="1196">
                  <c:v>0.17665</c:v>
                </c:pt>
                <c:pt idx="1197">
                  <c:v>0.45149</c:v>
                </c:pt>
                <c:pt idx="1198">
                  <c:v>0.17948</c:v>
                </c:pt>
                <c:pt idx="1199">
                  <c:v>0.17609</c:v>
                </c:pt>
                <c:pt idx="1200">
                  <c:v>0.17817</c:v>
                </c:pt>
                <c:pt idx="1201">
                  <c:v>0.17554</c:v>
                </c:pt>
                <c:pt idx="1202">
                  <c:v>0.23646</c:v>
                </c:pt>
                <c:pt idx="1203">
                  <c:v>0.18285000000000001</c:v>
                </c:pt>
                <c:pt idx="1204">
                  <c:v>0.20069000000000001</c:v>
                </c:pt>
                <c:pt idx="1205">
                  <c:v>0.40511000000000003</c:v>
                </c:pt>
                <c:pt idx="1206">
                  <c:v>0.43018000000000001</c:v>
                </c:pt>
                <c:pt idx="1207">
                  <c:v>0.17932000000000001</c:v>
                </c:pt>
                <c:pt idx="1208">
                  <c:v>0.17985999999999999</c:v>
                </c:pt>
                <c:pt idx="1209">
                  <c:v>0.19317000000000001</c:v>
                </c:pt>
                <c:pt idx="1210">
                  <c:v>0.22222</c:v>
                </c:pt>
                <c:pt idx="1211">
                  <c:v>0.25402000000000002</c:v>
                </c:pt>
                <c:pt idx="1212">
                  <c:v>0.40518999999999999</c:v>
                </c:pt>
                <c:pt idx="1213">
                  <c:v>0.18304999999999999</c:v>
                </c:pt>
                <c:pt idx="1214">
                  <c:v>0.20079</c:v>
                </c:pt>
                <c:pt idx="1215">
                  <c:v>0.17729</c:v>
                </c:pt>
                <c:pt idx="1216">
                  <c:v>0.19331999999999999</c:v>
                </c:pt>
                <c:pt idx="1217">
                  <c:v>0.40542</c:v>
                </c:pt>
                <c:pt idx="1218">
                  <c:v>0.53830999999999996</c:v>
                </c:pt>
                <c:pt idx="1219">
                  <c:v>0.22244</c:v>
                </c:pt>
                <c:pt idx="1220">
                  <c:v>0.21059</c:v>
                </c:pt>
                <c:pt idx="1221">
                  <c:v>0.48731000000000002</c:v>
                </c:pt>
                <c:pt idx="1222">
                  <c:v>0.17665</c:v>
                </c:pt>
                <c:pt idx="1223">
                  <c:v>0.17671999999999999</c:v>
                </c:pt>
                <c:pt idx="1224">
                  <c:v>0.18345</c:v>
                </c:pt>
                <c:pt idx="1225">
                  <c:v>0.18784000000000001</c:v>
                </c:pt>
                <c:pt idx="1226">
                  <c:v>0.43120000000000003</c:v>
                </c:pt>
                <c:pt idx="1227">
                  <c:v>0.17992</c:v>
                </c:pt>
                <c:pt idx="1228">
                  <c:v>0.45356999999999997</c:v>
                </c:pt>
                <c:pt idx="1229">
                  <c:v>0.1764</c:v>
                </c:pt>
                <c:pt idx="1230">
                  <c:v>0.19403999999999999</c:v>
                </c:pt>
                <c:pt idx="1231">
                  <c:v>0.27539999999999998</c:v>
                </c:pt>
                <c:pt idx="1232">
                  <c:v>0.37935000000000002</c:v>
                </c:pt>
                <c:pt idx="1233">
                  <c:v>0.17671999999999999</c:v>
                </c:pt>
                <c:pt idx="1234">
                  <c:v>0.23774999999999999</c:v>
                </c:pt>
                <c:pt idx="1235">
                  <c:v>0.47238000000000002</c:v>
                </c:pt>
                <c:pt idx="1236">
                  <c:v>0.18393000000000001</c:v>
                </c:pt>
                <c:pt idx="1237">
                  <c:v>0.18833</c:v>
                </c:pt>
                <c:pt idx="1238">
                  <c:v>0.19417999999999999</c:v>
                </c:pt>
                <c:pt idx="1239">
                  <c:v>0.18032999999999999</c:v>
                </c:pt>
                <c:pt idx="1240">
                  <c:v>0.18403</c:v>
                </c:pt>
                <c:pt idx="1241">
                  <c:v>0.1789</c:v>
                </c:pt>
                <c:pt idx="1242">
                  <c:v>0.18146999999999999</c:v>
                </c:pt>
                <c:pt idx="1243">
                  <c:v>0.37985000000000002</c:v>
                </c:pt>
                <c:pt idx="1244">
                  <c:v>0.17674000000000001</c:v>
                </c:pt>
                <c:pt idx="1245">
                  <c:v>0.17901</c:v>
                </c:pt>
                <c:pt idx="1246">
                  <c:v>0.18076</c:v>
                </c:pt>
                <c:pt idx="1247">
                  <c:v>0.1842</c:v>
                </c:pt>
                <c:pt idx="1248">
                  <c:v>0.18104000000000001</c:v>
                </c:pt>
                <c:pt idx="1249">
                  <c:v>0.51627000000000001</c:v>
                </c:pt>
                <c:pt idx="1250">
                  <c:v>0.19453999999999999</c:v>
                </c:pt>
                <c:pt idx="1251">
                  <c:v>0.43240000000000001</c:v>
                </c:pt>
                <c:pt idx="1252">
                  <c:v>0.17702999999999999</c:v>
                </c:pt>
                <c:pt idx="1253">
                  <c:v>0.38013999999999998</c:v>
                </c:pt>
                <c:pt idx="1254">
                  <c:v>0.19461000000000001</c:v>
                </c:pt>
                <c:pt idx="1255">
                  <c:v>0.17923</c:v>
                </c:pt>
                <c:pt idx="1256">
                  <c:v>0.29942000000000002</c:v>
                </c:pt>
                <c:pt idx="1257">
                  <c:v>0.17929</c:v>
                </c:pt>
                <c:pt idx="1258">
                  <c:v>0.17718999999999999</c:v>
                </c:pt>
                <c:pt idx="1259">
                  <c:v>0.17996000000000001</c:v>
                </c:pt>
                <c:pt idx="1260">
                  <c:v>0.17737</c:v>
                </c:pt>
                <c:pt idx="1261">
                  <c:v>0.17788000000000001</c:v>
                </c:pt>
                <c:pt idx="1262">
                  <c:v>0.48948999999999998</c:v>
                </c:pt>
                <c:pt idx="1263">
                  <c:v>0.17738999999999999</c:v>
                </c:pt>
                <c:pt idx="1264">
                  <c:v>0.52893999999999997</c:v>
                </c:pt>
                <c:pt idx="1265">
                  <c:v>0.17713999999999999</c:v>
                </c:pt>
                <c:pt idx="1266">
                  <c:v>0.17727000000000001</c:v>
                </c:pt>
                <c:pt idx="1267">
                  <c:v>0.18457999999999999</c:v>
                </c:pt>
                <c:pt idx="1268">
                  <c:v>0.43286000000000002</c:v>
                </c:pt>
                <c:pt idx="1269">
                  <c:v>0.17927999999999999</c:v>
                </c:pt>
                <c:pt idx="1270">
                  <c:v>0.18897</c:v>
                </c:pt>
                <c:pt idx="1271">
                  <c:v>0.17802000000000001</c:v>
                </c:pt>
                <c:pt idx="1272">
                  <c:v>0.45495000000000002</c:v>
                </c:pt>
                <c:pt idx="1273">
                  <c:v>0.43295</c:v>
                </c:pt>
                <c:pt idx="1274">
                  <c:v>0.51693</c:v>
                </c:pt>
                <c:pt idx="1275">
                  <c:v>0.18126</c:v>
                </c:pt>
                <c:pt idx="1276">
                  <c:v>0.20255999999999999</c:v>
                </c:pt>
                <c:pt idx="1277">
                  <c:v>0.45506000000000002</c:v>
                </c:pt>
                <c:pt idx="1278">
                  <c:v>0.18471000000000001</c:v>
                </c:pt>
                <c:pt idx="1279">
                  <c:v>0.504</c:v>
                </c:pt>
                <c:pt idx="1280">
                  <c:v>0.51702000000000004</c:v>
                </c:pt>
                <c:pt idx="1281">
                  <c:v>0.17726</c:v>
                </c:pt>
                <c:pt idx="1282">
                  <c:v>0.18909000000000001</c:v>
                </c:pt>
                <c:pt idx="1283">
                  <c:v>0.21224999999999999</c:v>
                </c:pt>
                <c:pt idx="1284">
                  <c:v>0.17727999999999999</c:v>
                </c:pt>
                <c:pt idx="1285">
                  <c:v>0.17757000000000001</c:v>
                </c:pt>
                <c:pt idx="1286">
                  <c:v>0.18912000000000001</c:v>
                </c:pt>
                <c:pt idx="1287">
                  <c:v>0.45512999999999998</c:v>
                </c:pt>
                <c:pt idx="1288">
                  <c:v>0.29984</c:v>
                </c:pt>
                <c:pt idx="1289">
                  <c:v>0.17943000000000001</c:v>
                </c:pt>
                <c:pt idx="1290">
                  <c:v>0.17809</c:v>
                </c:pt>
                <c:pt idx="1291">
                  <c:v>0.17885999999999999</c:v>
                </c:pt>
                <c:pt idx="1292">
                  <c:v>0.5171</c:v>
                </c:pt>
                <c:pt idx="1293">
                  <c:v>0.18476000000000001</c:v>
                </c:pt>
                <c:pt idx="1294">
                  <c:v>0.40801999999999999</c:v>
                </c:pt>
                <c:pt idx="1295">
                  <c:v>0.18068000000000001</c:v>
                </c:pt>
                <c:pt idx="1296">
                  <c:v>0.5171</c:v>
                </c:pt>
                <c:pt idx="1297">
                  <c:v>0.18912999999999999</c:v>
                </c:pt>
                <c:pt idx="1298">
                  <c:v>0.5171</c:v>
                </c:pt>
                <c:pt idx="1299">
                  <c:v>0.38079000000000002</c:v>
                </c:pt>
                <c:pt idx="1300">
                  <c:v>0.18473999999999999</c:v>
                </c:pt>
                <c:pt idx="1301">
                  <c:v>0.17942</c:v>
                </c:pt>
                <c:pt idx="1302">
                  <c:v>0.17756</c:v>
                </c:pt>
                <c:pt idx="1303">
                  <c:v>0.52922000000000002</c:v>
                </c:pt>
                <c:pt idx="1304">
                  <c:v>0.18472</c:v>
                </c:pt>
                <c:pt idx="1305">
                  <c:v>0.17738999999999999</c:v>
                </c:pt>
                <c:pt idx="1306">
                  <c:v>0.17938000000000001</c:v>
                </c:pt>
                <c:pt idx="1307">
                  <c:v>0.18198</c:v>
                </c:pt>
                <c:pt idx="1308">
                  <c:v>0.38070999999999999</c:v>
                </c:pt>
                <c:pt idx="1309">
                  <c:v>0.43303999999999998</c:v>
                </c:pt>
                <c:pt idx="1310">
                  <c:v>0.52917000000000003</c:v>
                </c:pt>
                <c:pt idx="1311">
                  <c:v>0.22417000000000001</c:v>
                </c:pt>
                <c:pt idx="1312">
                  <c:v>0.18012</c:v>
                </c:pt>
                <c:pt idx="1313">
                  <c:v>0.43301000000000001</c:v>
                </c:pt>
                <c:pt idx="1314">
                  <c:v>0.17946999999999999</c:v>
                </c:pt>
                <c:pt idx="1315">
                  <c:v>0.51692000000000005</c:v>
                </c:pt>
                <c:pt idx="1316">
                  <c:v>0.47365000000000002</c:v>
                </c:pt>
                <c:pt idx="1317">
                  <c:v>0.17927999999999999</c:v>
                </c:pt>
                <c:pt idx="1318">
                  <c:v>0.52900999999999998</c:v>
                </c:pt>
                <c:pt idx="1319">
                  <c:v>0.17741999999999999</c:v>
                </c:pt>
                <c:pt idx="1320">
                  <c:v>0.22405</c:v>
                </c:pt>
                <c:pt idx="1321">
                  <c:v>0.51680999999999999</c:v>
                </c:pt>
                <c:pt idx="1322">
                  <c:v>0.18114</c:v>
                </c:pt>
                <c:pt idx="1323">
                  <c:v>0.21204000000000001</c:v>
                </c:pt>
                <c:pt idx="1324">
                  <c:v>0.25596999999999998</c:v>
                </c:pt>
                <c:pt idx="1325">
                  <c:v>0.43275000000000002</c:v>
                </c:pt>
                <c:pt idx="1326">
                  <c:v>0.21199999999999999</c:v>
                </c:pt>
                <c:pt idx="1327">
                  <c:v>0.40749999999999997</c:v>
                </c:pt>
                <c:pt idx="1328">
                  <c:v>0.18159</c:v>
                </c:pt>
                <c:pt idx="1329">
                  <c:v>0.17776</c:v>
                </c:pt>
                <c:pt idx="1330">
                  <c:v>0.43243999999999999</c:v>
                </c:pt>
                <c:pt idx="1331">
                  <c:v>0.47315000000000002</c:v>
                </c:pt>
                <c:pt idx="1332">
                  <c:v>0.45430999999999999</c:v>
                </c:pt>
                <c:pt idx="1333">
                  <c:v>0.17904999999999999</c:v>
                </c:pt>
                <c:pt idx="1334">
                  <c:v>0.18418999999999999</c:v>
                </c:pt>
                <c:pt idx="1335">
                  <c:v>0.43220999999999998</c:v>
                </c:pt>
                <c:pt idx="1336">
                  <c:v>0.18007000000000001</c:v>
                </c:pt>
                <c:pt idx="1337">
                  <c:v>0.19436</c:v>
                </c:pt>
                <c:pt idx="1338">
                  <c:v>0.21159</c:v>
                </c:pt>
                <c:pt idx="1339">
                  <c:v>0.40701999999999999</c:v>
                </c:pt>
                <c:pt idx="1340">
                  <c:v>0.17696000000000001</c:v>
                </c:pt>
                <c:pt idx="1341">
                  <c:v>0.23804</c:v>
                </c:pt>
                <c:pt idx="1342">
                  <c:v>0.17743999999999999</c:v>
                </c:pt>
                <c:pt idx="1343">
                  <c:v>0.17749999999999999</c:v>
                </c:pt>
                <c:pt idx="1344">
                  <c:v>0.18088000000000001</c:v>
                </c:pt>
                <c:pt idx="1345">
                  <c:v>0.51588999999999996</c:v>
                </c:pt>
                <c:pt idx="1346">
                  <c:v>0.20180999999999999</c:v>
                </c:pt>
                <c:pt idx="1347">
                  <c:v>0.43185000000000001</c:v>
                </c:pt>
                <c:pt idx="1348">
                  <c:v>0.18126</c:v>
                </c:pt>
                <c:pt idx="1349">
                  <c:v>0.45380999999999999</c:v>
                </c:pt>
                <c:pt idx="1350">
                  <c:v>0.19409000000000001</c:v>
                </c:pt>
                <c:pt idx="1351">
                  <c:v>0.17727000000000001</c:v>
                </c:pt>
                <c:pt idx="1352">
                  <c:v>0.43158999999999997</c:v>
                </c:pt>
                <c:pt idx="1353">
                  <c:v>0.17788000000000001</c:v>
                </c:pt>
                <c:pt idx="1354">
                  <c:v>0.17843999999999999</c:v>
                </c:pt>
                <c:pt idx="1355">
                  <c:v>0.43131999999999998</c:v>
                </c:pt>
                <c:pt idx="1356">
                  <c:v>0.40616999999999998</c:v>
                </c:pt>
                <c:pt idx="1357">
                  <c:v>0.43114000000000002</c:v>
                </c:pt>
                <c:pt idx="1358">
                  <c:v>0.17607999999999999</c:v>
                </c:pt>
                <c:pt idx="1359">
                  <c:v>0.40581</c:v>
                </c:pt>
                <c:pt idx="1360">
                  <c:v>0.47150999999999998</c:v>
                </c:pt>
                <c:pt idx="1361">
                  <c:v>0.2747</c:v>
                </c:pt>
                <c:pt idx="1362">
                  <c:v>0.20097999999999999</c:v>
                </c:pt>
                <c:pt idx="1363">
                  <c:v>0.45249</c:v>
                </c:pt>
                <c:pt idx="1364">
                  <c:v>0.18309</c:v>
                </c:pt>
                <c:pt idx="1365">
                  <c:v>0.45227000000000001</c:v>
                </c:pt>
                <c:pt idx="1366">
                  <c:v>0.27423999999999998</c:v>
                </c:pt>
                <c:pt idx="1367">
                  <c:v>0.18023</c:v>
                </c:pt>
                <c:pt idx="1368">
                  <c:v>0.22206999999999999</c:v>
                </c:pt>
                <c:pt idx="1369">
                  <c:v>0.42997000000000002</c:v>
                </c:pt>
                <c:pt idx="1370">
                  <c:v>0.22195999999999999</c:v>
                </c:pt>
                <c:pt idx="1371">
                  <c:v>0.17810999999999999</c:v>
                </c:pt>
                <c:pt idx="1372">
                  <c:v>0.34947</c:v>
                </c:pt>
                <c:pt idx="1373">
                  <c:v>0.17504</c:v>
                </c:pt>
                <c:pt idx="1374">
                  <c:v>0.17518</c:v>
                </c:pt>
                <c:pt idx="1375">
                  <c:v>0.17859</c:v>
                </c:pt>
                <c:pt idx="1376">
                  <c:v>0.52512999999999999</c:v>
                </c:pt>
                <c:pt idx="1377">
                  <c:v>0.17688999999999999</c:v>
                </c:pt>
                <c:pt idx="1378">
                  <c:v>0.19983000000000001</c:v>
                </c:pt>
                <c:pt idx="1379">
                  <c:v>0.45057000000000003</c:v>
                </c:pt>
                <c:pt idx="1380">
                  <c:v>0.17741999999999999</c:v>
                </c:pt>
                <c:pt idx="1381">
                  <c:v>0.20907000000000001</c:v>
                </c:pt>
                <c:pt idx="1382">
                  <c:v>0.20899999999999999</c:v>
                </c:pt>
                <c:pt idx="1383">
                  <c:v>0.42830000000000001</c:v>
                </c:pt>
                <c:pt idx="1384">
                  <c:v>0.49914999999999998</c:v>
                </c:pt>
                <c:pt idx="1385">
                  <c:v>0.45017000000000001</c:v>
                </c:pt>
                <c:pt idx="1386">
                  <c:v>0.32102000000000003</c:v>
                </c:pt>
                <c:pt idx="1387">
                  <c:v>0.17741999999999999</c:v>
                </c:pt>
                <c:pt idx="1388">
                  <c:v>0.53534999999999999</c:v>
                </c:pt>
                <c:pt idx="1389">
                  <c:v>0.44944000000000001</c:v>
                </c:pt>
                <c:pt idx="1390">
                  <c:v>0.52339999999999998</c:v>
                </c:pt>
                <c:pt idx="1391">
                  <c:v>0.17460000000000001</c:v>
                </c:pt>
                <c:pt idx="1392">
                  <c:v>0.20784</c:v>
                </c:pt>
                <c:pt idx="1393">
                  <c:v>0.18068000000000001</c:v>
                </c:pt>
                <c:pt idx="1394">
                  <c:v>0.17357</c:v>
                </c:pt>
                <c:pt idx="1395">
                  <c:v>0.42634</c:v>
                </c:pt>
                <c:pt idx="1396">
                  <c:v>0.17632</c:v>
                </c:pt>
                <c:pt idx="1397">
                  <c:v>0.31902000000000003</c:v>
                </c:pt>
                <c:pt idx="1398">
                  <c:v>0.17377000000000001</c:v>
                </c:pt>
                <c:pt idx="1399">
                  <c:v>0.17446999999999999</c:v>
                </c:pt>
                <c:pt idx="1400">
                  <c:v>0.40072999999999998</c:v>
                </c:pt>
                <c:pt idx="1401">
                  <c:v>0.34586</c:v>
                </c:pt>
                <c:pt idx="1402">
                  <c:v>0.17283999999999999</c:v>
                </c:pt>
                <c:pt idx="1403">
                  <c:v>0.17587</c:v>
                </c:pt>
                <c:pt idx="1404">
                  <c:v>0.17665</c:v>
                </c:pt>
                <c:pt idx="1405">
                  <c:v>0.46527000000000002</c:v>
                </c:pt>
                <c:pt idx="1406">
                  <c:v>0.19694</c:v>
                </c:pt>
                <c:pt idx="1407">
                  <c:v>0.23222000000000001</c:v>
                </c:pt>
                <c:pt idx="1408">
                  <c:v>0.49490000000000001</c:v>
                </c:pt>
                <c:pt idx="1409">
                  <c:v>0.44594</c:v>
                </c:pt>
                <c:pt idx="1410">
                  <c:v>0.18314</c:v>
                </c:pt>
                <c:pt idx="1411">
                  <c:v>0.23139000000000001</c:v>
                </c:pt>
                <c:pt idx="1412">
                  <c:v>0.24823000000000001</c:v>
                </c:pt>
                <c:pt idx="1413">
                  <c:v>0.17183999999999999</c:v>
                </c:pt>
                <c:pt idx="1414">
                  <c:v>0.18795000000000001</c:v>
                </c:pt>
                <c:pt idx="1415">
                  <c:v>0.17066000000000001</c:v>
                </c:pt>
                <c:pt idx="1416">
                  <c:v>0.17047999999999999</c:v>
                </c:pt>
                <c:pt idx="1417">
                  <c:v>0.17465</c:v>
                </c:pt>
                <c:pt idx="1418">
                  <c:v>0.21609999999999999</c:v>
                </c:pt>
                <c:pt idx="1419">
                  <c:v>0.44325999999999999</c:v>
                </c:pt>
                <c:pt idx="1420">
                  <c:v>0.18717</c:v>
                </c:pt>
                <c:pt idx="1421">
                  <c:v>0.42009999999999997</c:v>
                </c:pt>
                <c:pt idx="1422">
                  <c:v>0.1696</c:v>
                </c:pt>
                <c:pt idx="1423">
                  <c:v>0.17326</c:v>
                </c:pt>
                <c:pt idx="1424">
                  <c:v>0.41960999999999998</c:v>
                </c:pt>
                <c:pt idx="1425">
                  <c:v>0.1807</c:v>
                </c:pt>
                <c:pt idx="1426">
                  <c:v>0.36737999999999998</c:v>
                </c:pt>
                <c:pt idx="1427">
                  <c:v>0.45957999999999999</c:v>
                </c:pt>
                <c:pt idx="1428">
                  <c:v>0.33972000000000002</c:v>
                </c:pt>
                <c:pt idx="1429">
                  <c:v>0.17085</c:v>
                </c:pt>
                <c:pt idx="1430">
                  <c:v>0.17316000000000001</c:v>
                </c:pt>
                <c:pt idx="1431">
                  <c:v>0.21385999999999999</c:v>
                </c:pt>
                <c:pt idx="1432">
                  <c:v>0.45767999999999998</c:v>
                </c:pt>
                <c:pt idx="1433">
                  <c:v>0.1701</c:v>
                </c:pt>
                <c:pt idx="1434">
                  <c:v>0.41708000000000001</c:v>
                </c:pt>
                <c:pt idx="1435">
                  <c:v>0.17121</c:v>
                </c:pt>
                <c:pt idx="1436">
                  <c:v>0.1668</c:v>
                </c:pt>
                <c:pt idx="1437">
                  <c:v>0.17391000000000001</c:v>
                </c:pt>
                <c:pt idx="1438">
                  <c:v>0.21143999999999999</c:v>
                </c:pt>
                <c:pt idx="1439">
                  <c:v>0.48527999999999999</c:v>
                </c:pt>
                <c:pt idx="1440">
                  <c:v>0.18325</c:v>
                </c:pt>
                <c:pt idx="1441">
                  <c:v>0.16561999999999999</c:v>
                </c:pt>
                <c:pt idx="1442">
                  <c:v>0.16930999999999999</c:v>
                </c:pt>
                <c:pt idx="1443">
                  <c:v>0.18190000000000001</c:v>
                </c:pt>
                <c:pt idx="1444">
                  <c:v>0.18179000000000001</c:v>
                </c:pt>
                <c:pt idx="1445">
                  <c:v>0.16556999999999999</c:v>
                </c:pt>
                <c:pt idx="1446">
                  <c:v>0.16683999999999999</c:v>
                </c:pt>
                <c:pt idx="1447">
                  <c:v>0.17176</c:v>
                </c:pt>
                <c:pt idx="1448">
                  <c:v>0.41093000000000002</c:v>
                </c:pt>
                <c:pt idx="1449">
                  <c:v>0.16631000000000001</c:v>
                </c:pt>
                <c:pt idx="1450">
                  <c:v>0.16608999999999999</c:v>
                </c:pt>
                <c:pt idx="1451">
                  <c:v>0.43192999999999998</c:v>
                </c:pt>
                <c:pt idx="1452">
                  <c:v>0.47978999999999999</c:v>
                </c:pt>
                <c:pt idx="1453">
                  <c:v>0.16336000000000001</c:v>
                </c:pt>
                <c:pt idx="1454">
                  <c:v>0.16416</c:v>
                </c:pt>
                <c:pt idx="1455">
                  <c:v>0.16713</c:v>
                </c:pt>
                <c:pt idx="1456">
                  <c:v>0.16450000000000001</c:v>
                </c:pt>
                <c:pt idx="1457">
                  <c:v>0.19588</c:v>
                </c:pt>
                <c:pt idx="1458">
                  <c:v>0.22094</c:v>
                </c:pt>
                <c:pt idx="1459">
                  <c:v>0.16264000000000001</c:v>
                </c:pt>
                <c:pt idx="1460">
                  <c:v>0.16366</c:v>
                </c:pt>
                <c:pt idx="1461">
                  <c:v>0.19491</c:v>
                </c:pt>
                <c:pt idx="1462">
                  <c:v>0.21936</c:v>
                </c:pt>
                <c:pt idx="1463">
                  <c:v>0.17258000000000001</c:v>
                </c:pt>
                <c:pt idx="1464">
                  <c:v>0.47595999999999999</c:v>
                </c:pt>
                <c:pt idx="1465">
                  <c:v>0.17236000000000001</c:v>
                </c:pt>
                <c:pt idx="1466">
                  <c:v>0.20502999999999999</c:v>
                </c:pt>
                <c:pt idx="1467">
                  <c:v>0.42686000000000002</c:v>
                </c:pt>
                <c:pt idx="1468">
                  <c:v>0.16391</c:v>
                </c:pt>
                <c:pt idx="1469">
                  <c:v>0.23375000000000001</c:v>
                </c:pt>
                <c:pt idx="1470">
                  <c:v>0.21689</c:v>
                </c:pt>
                <c:pt idx="1471">
                  <c:v>0.40244000000000002</c:v>
                </c:pt>
                <c:pt idx="1472">
                  <c:v>0.15934999999999999</c:v>
                </c:pt>
                <c:pt idx="1473">
                  <c:v>0.16364999999999999</c:v>
                </c:pt>
                <c:pt idx="1474">
                  <c:v>0.16914999999999999</c:v>
                </c:pt>
                <c:pt idx="1475">
                  <c:v>0.15859999999999999</c:v>
                </c:pt>
                <c:pt idx="1476">
                  <c:v>0.20004</c:v>
                </c:pt>
                <c:pt idx="1477">
                  <c:v>0.16120999999999999</c:v>
                </c:pt>
                <c:pt idx="1478">
                  <c:v>0.22908999999999999</c:v>
                </c:pt>
                <c:pt idx="1479">
                  <c:v>0.39723999999999998</c:v>
                </c:pt>
                <c:pt idx="1480">
                  <c:v>0.15656999999999999</c:v>
                </c:pt>
                <c:pt idx="1481">
                  <c:v>0.17230000000000001</c:v>
                </c:pt>
                <c:pt idx="1482">
                  <c:v>0.17879</c:v>
                </c:pt>
                <c:pt idx="1483">
                  <c:v>0.17166999999999999</c:v>
                </c:pt>
                <c:pt idx="1484">
                  <c:v>0.15534999999999999</c:v>
                </c:pt>
                <c:pt idx="1485">
                  <c:v>0.15754000000000001</c:v>
                </c:pt>
                <c:pt idx="1486">
                  <c:v>0.15451999999999999</c:v>
                </c:pt>
                <c:pt idx="1487">
                  <c:v>0.15426999999999999</c:v>
                </c:pt>
                <c:pt idx="1488">
                  <c:v>0.22470000000000001</c:v>
                </c:pt>
                <c:pt idx="1489">
                  <c:v>0.18457999999999999</c:v>
                </c:pt>
                <c:pt idx="1490">
                  <c:v>0.15619</c:v>
                </c:pt>
                <c:pt idx="1491">
                  <c:v>0.17580000000000001</c:v>
                </c:pt>
                <c:pt idx="1492">
                  <c:v>0.18425</c:v>
                </c:pt>
                <c:pt idx="1493">
                  <c:v>0.33929999999999999</c:v>
                </c:pt>
                <c:pt idx="1494">
                  <c:v>0.20724999999999999</c:v>
                </c:pt>
                <c:pt idx="1495">
                  <c:v>0.15373000000000001</c:v>
                </c:pt>
                <c:pt idx="1496">
                  <c:v>0.36392999999999998</c:v>
                </c:pt>
                <c:pt idx="1497">
                  <c:v>0.15545</c:v>
                </c:pt>
                <c:pt idx="1498">
                  <c:v>0.15256</c:v>
                </c:pt>
                <c:pt idx="1499">
                  <c:v>0.15246000000000001</c:v>
                </c:pt>
                <c:pt idx="1500">
                  <c:v>0.42598000000000003</c:v>
                </c:pt>
                <c:pt idx="1501">
                  <c:v>0.15409</c:v>
                </c:pt>
                <c:pt idx="1502">
                  <c:v>0.1603</c:v>
                </c:pt>
                <c:pt idx="1503">
                  <c:v>0.18037</c:v>
                </c:pt>
                <c:pt idx="1504">
                  <c:v>0.14967</c:v>
                </c:pt>
                <c:pt idx="1505">
                  <c:v>0.15547</c:v>
                </c:pt>
                <c:pt idx="1506">
                  <c:v>0.25796000000000002</c:v>
                </c:pt>
                <c:pt idx="1507">
                  <c:v>0.14896000000000001</c:v>
                </c:pt>
                <c:pt idx="1508">
                  <c:v>0.15468000000000001</c:v>
                </c:pt>
                <c:pt idx="1509">
                  <c:v>0.15848000000000001</c:v>
                </c:pt>
                <c:pt idx="1510">
                  <c:v>0.15125</c:v>
                </c:pt>
                <c:pt idx="1511">
                  <c:v>0.15085999999999999</c:v>
                </c:pt>
                <c:pt idx="1512">
                  <c:v>0.21607999999999999</c:v>
                </c:pt>
                <c:pt idx="1513">
                  <c:v>0.16161</c:v>
                </c:pt>
                <c:pt idx="1514">
                  <c:v>0.27716000000000002</c:v>
                </c:pt>
                <c:pt idx="1515">
                  <c:v>0.14762</c:v>
                </c:pt>
                <c:pt idx="1516">
                  <c:v>0.48221000000000003</c:v>
                </c:pt>
                <c:pt idx="1517">
                  <c:v>0.15542</c:v>
                </c:pt>
                <c:pt idx="1518">
                  <c:v>0.15076999999999999</c:v>
                </c:pt>
                <c:pt idx="1519">
                  <c:v>0.16417000000000001</c:v>
                </c:pt>
                <c:pt idx="1520">
                  <c:v>0.14410999999999999</c:v>
                </c:pt>
                <c:pt idx="1521">
                  <c:v>0.14560000000000001</c:v>
                </c:pt>
                <c:pt idx="1522">
                  <c:v>0.18073</c:v>
                </c:pt>
                <c:pt idx="1523">
                  <c:v>0.14141000000000001</c:v>
                </c:pt>
                <c:pt idx="1524">
                  <c:v>0.14405000000000001</c:v>
                </c:pt>
                <c:pt idx="1525">
                  <c:v>0.14016999999999999</c:v>
                </c:pt>
                <c:pt idx="1526">
                  <c:v>0.13952999999999999</c:v>
                </c:pt>
                <c:pt idx="1527">
                  <c:v>0.15944</c:v>
                </c:pt>
                <c:pt idx="1528">
                  <c:v>0.13908999999999999</c:v>
                </c:pt>
                <c:pt idx="1529">
                  <c:v>0.14025000000000001</c:v>
                </c:pt>
                <c:pt idx="1530">
                  <c:v>0.24181</c:v>
                </c:pt>
                <c:pt idx="1531">
                  <c:v>0.14077999999999999</c:v>
                </c:pt>
                <c:pt idx="1532">
                  <c:v>0.14068</c:v>
                </c:pt>
                <c:pt idx="1533">
                  <c:v>0.14066999999999999</c:v>
                </c:pt>
                <c:pt idx="1534">
                  <c:v>0.13938999999999999</c:v>
                </c:pt>
                <c:pt idx="1535">
                  <c:v>0.13949</c:v>
                </c:pt>
                <c:pt idx="1536">
                  <c:v>0.21773000000000001</c:v>
                </c:pt>
                <c:pt idx="1537">
                  <c:v>0.14096</c:v>
                </c:pt>
                <c:pt idx="1538">
                  <c:v>0.14921999999999999</c:v>
                </c:pt>
                <c:pt idx="1539">
                  <c:v>0.14903</c:v>
                </c:pt>
                <c:pt idx="1540">
                  <c:v>0.14069000000000001</c:v>
                </c:pt>
                <c:pt idx="1541">
                  <c:v>0.25852000000000003</c:v>
                </c:pt>
                <c:pt idx="1542">
                  <c:v>0.16275999999999999</c:v>
                </c:pt>
                <c:pt idx="1543">
                  <c:v>0.14394000000000001</c:v>
                </c:pt>
                <c:pt idx="1544">
                  <c:v>0.17183000000000001</c:v>
                </c:pt>
                <c:pt idx="1545">
                  <c:v>0.14330999999999999</c:v>
                </c:pt>
                <c:pt idx="1546">
                  <c:v>0.37348999999999999</c:v>
                </c:pt>
                <c:pt idx="1547">
                  <c:v>0.13325999999999999</c:v>
                </c:pt>
                <c:pt idx="1548">
                  <c:v>0.15193999999999999</c:v>
                </c:pt>
                <c:pt idx="1549">
                  <c:v>0.13141</c:v>
                </c:pt>
                <c:pt idx="1550">
                  <c:v>0.13027</c:v>
                </c:pt>
                <c:pt idx="1551">
                  <c:v>0.13278000000000001</c:v>
                </c:pt>
                <c:pt idx="1552">
                  <c:v>0.13059000000000001</c:v>
                </c:pt>
                <c:pt idx="1553">
                  <c:v>0.15570000000000001</c:v>
                </c:pt>
                <c:pt idx="1554">
                  <c:v>0.13125000000000001</c:v>
                </c:pt>
                <c:pt idx="1555">
                  <c:v>0.36309999999999998</c:v>
                </c:pt>
                <c:pt idx="1556">
                  <c:v>0.13092999999999999</c:v>
                </c:pt>
                <c:pt idx="1557">
                  <c:v>0.12789</c:v>
                </c:pt>
                <c:pt idx="1558">
                  <c:v>0.12906000000000001</c:v>
                </c:pt>
                <c:pt idx="1559">
                  <c:v>0.16324</c:v>
                </c:pt>
                <c:pt idx="1560">
                  <c:v>0.12756000000000001</c:v>
                </c:pt>
                <c:pt idx="1561">
                  <c:v>0.12639</c:v>
                </c:pt>
                <c:pt idx="1562">
                  <c:v>0.12842999999999999</c:v>
                </c:pt>
                <c:pt idx="1563">
                  <c:v>0.12892999999999999</c:v>
                </c:pt>
                <c:pt idx="1564">
                  <c:v>0.12526999999999999</c:v>
                </c:pt>
                <c:pt idx="1565">
                  <c:v>0.13375000000000001</c:v>
                </c:pt>
                <c:pt idx="1566">
                  <c:v>0.18526999999999999</c:v>
                </c:pt>
                <c:pt idx="1567">
                  <c:v>0.41321999999999998</c:v>
                </c:pt>
                <c:pt idx="1568">
                  <c:v>0.15834000000000001</c:v>
                </c:pt>
                <c:pt idx="1569">
                  <c:v>0.12408</c:v>
                </c:pt>
                <c:pt idx="1570">
                  <c:v>0.14746000000000001</c:v>
                </c:pt>
                <c:pt idx="1571">
                  <c:v>0.12303</c:v>
                </c:pt>
                <c:pt idx="1572">
                  <c:v>0.12230000000000001</c:v>
                </c:pt>
                <c:pt idx="1573">
                  <c:v>0.12336</c:v>
                </c:pt>
                <c:pt idx="1574">
                  <c:v>0.12250999999999999</c:v>
                </c:pt>
                <c:pt idx="1575">
                  <c:v>0.11839</c:v>
                </c:pt>
                <c:pt idx="1576">
                  <c:v>0.11896</c:v>
                </c:pt>
                <c:pt idx="1577">
                  <c:v>0.12068</c:v>
                </c:pt>
                <c:pt idx="1578">
                  <c:v>0.27804000000000001</c:v>
                </c:pt>
                <c:pt idx="1579">
                  <c:v>0.12167</c:v>
                </c:pt>
                <c:pt idx="1580">
                  <c:v>9.8519999999999996E-2</c:v>
                </c:pt>
                <c:pt idx="1581">
                  <c:v>9.4060000000000005E-2</c:v>
                </c:pt>
                <c:pt idx="1582">
                  <c:v>6.5699999999999995E-2</c:v>
                </c:pt>
              </c:numCache>
            </c:numRef>
          </c:yVal>
          <c:smooth val="0"/>
          <c:extLst>
            <c:ext xmlns:c16="http://schemas.microsoft.com/office/drawing/2014/chart" uri="{C3380CC4-5D6E-409C-BE32-E72D297353CC}">
              <c16:uniqueId val="{00000001-5A42-40D6-8DBE-C6EF5AE68651}"/>
            </c:ext>
          </c:extLst>
        </c:ser>
        <c:dLbls>
          <c:showLegendKey val="0"/>
          <c:showVal val="0"/>
          <c:showCatName val="0"/>
          <c:showSerName val="0"/>
          <c:showPercent val="0"/>
          <c:showBubbleSize val="0"/>
        </c:dLbls>
        <c:axId val="774127216"/>
        <c:axId val="774125576"/>
      </c:scatterChart>
      <c:valAx>
        <c:axId val="774127216"/>
        <c:scaling>
          <c:orientation val="minMax"/>
          <c:max val="600"/>
        </c:scaling>
        <c:delete val="0"/>
        <c:axPos val="b"/>
        <c:title>
          <c:tx>
            <c:rich>
              <a:bodyPr rot="0" spcFirstLastPara="1" vertOverflow="ellipsis" vert="horz" wrap="square" anchor="ctr" anchorCtr="1"/>
              <a:lstStyle/>
              <a:p>
                <a:pPr>
                  <a:defRPr sz="1400" b="1" i="0" u="none" strike="noStrike" kern="1200" baseline="0">
                    <a:solidFill>
                      <a:schemeClr val="tx1"/>
                    </a:solidFill>
                    <a:latin typeface="+mn-lt"/>
                    <a:ea typeface="+mn-ea"/>
                    <a:cs typeface="+mn-cs"/>
                  </a:defRPr>
                </a:pPr>
                <a:r>
                  <a:rPr lang="en-CA" sz="1400" b="1" dirty="0">
                    <a:solidFill>
                      <a:schemeClr val="tx1"/>
                    </a:solidFill>
                  </a:rPr>
                  <a:t>Number of </a:t>
                </a:r>
                <a:r>
                  <a:rPr lang="en-CA" sz="1400" b="1" dirty="0" smtClean="0">
                    <a:solidFill>
                      <a:schemeClr val="tx1"/>
                    </a:solidFill>
                  </a:rPr>
                  <a:t>BGCW Visits</a:t>
                </a:r>
                <a:endParaRPr lang="en-CA" sz="1400" b="1" dirty="0">
                  <a:solidFill>
                    <a:schemeClr val="tx1"/>
                  </a:solidFill>
                </a:endParaRPr>
              </a:p>
            </c:rich>
          </c:tx>
          <c:layout>
            <c:manualLayout>
              <c:xMode val="edge"/>
              <c:yMode val="edge"/>
              <c:x val="0.30382621639270757"/>
              <c:y val="0.79753868940656281"/>
            </c:manualLayout>
          </c:layout>
          <c:overlay val="0"/>
          <c:spPr>
            <a:noFill/>
            <a:ln>
              <a:noFill/>
            </a:ln>
            <a:effectLst/>
          </c:spPr>
          <c:txPr>
            <a:bodyPr rot="0" spcFirstLastPara="1" vertOverflow="ellipsis" vert="horz" wrap="square" anchor="ctr" anchorCtr="1"/>
            <a:lstStyle/>
            <a:p>
              <a:pPr>
                <a:defRPr sz="14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crossAx val="774125576"/>
        <c:crosses val="autoZero"/>
        <c:crossBetween val="midCat"/>
      </c:valAx>
      <c:valAx>
        <c:axId val="774125576"/>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crossAx val="774127216"/>
        <c:crosses val="autoZero"/>
        <c:crossBetween val="midCat"/>
      </c:valAx>
      <c:spPr>
        <a:noFill/>
        <a:ln>
          <a:solidFill>
            <a:schemeClr val="bg1">
              <a:lumMod val="85000"/>
            </a:schemeClr>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779985122646651"/>
          <c:y val="5.6720940661311808E-2"/>
          <c:w val="0.80956325185021383"/>
          <c:h val="0.88655811867737633"/>
        </c:manualLayout>
      </c:layout>
      <c:areaChart>
        <c:grouping val="standard"/>
        <c:varyColors val="0"/>
        <c:ser>
          <c:idx val="0"/>
          <c:order val="0"/>
          <c:tx>
            <c:v>Lower Limit</c:v>
          </c:tx>
          <c:spPr>
            <a:solidFill>
              <a:schemeClr val="accent1">
                <a:lumMod val="40000"/>
                <a:lumOff val="60000"/>
                <a:alpha val="47000"/>
              </a:schemeClr>
            </a:solidFill>
            <a:ln>
              <a:noFill/>
            </a:ln>
            <a:effectLst/>
          </c:spPr>
          <c:cat>
            <c:numRef>
              <c:f>'Grade 7 Math'!$A$5:$A$496</c:f>
              <c:numCache>
                <c:formatCode>General</c:formatCode>
                <c:ptCount val="49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1</c:v>
                </c:pt>
                <c:pt idx="210">
                  <c:v>212</c:v>
                </c:pt>
                <c:pt idx="211">
                  <c:v>213</c:v>
                </c:pt>
                <c:pt idx="212">
                  <c:v>214</c:v>
                </c:pt>
                <c:pt idx="213">
                  <c:v>215</c:v>
                </c:pt>
                <c:pt idx="214">
                  <c:v>216</c:v>
                </c:pt>
                <c:pt idx="215">
                  <c:v>217</c:v>
                </c:pt>
                <c:pt idx="216">
                  <c:v>218</c:v>
                </c:pt>
                <c:pt idx="217">
                  <c:v>219</c:v>
                </c:pt>
                <c:pt idx="218">
                  <c:v>220</c:v>
                </c:pt>
                <c:pt idx="219">
                  <c:v>222</c:v>
                </c:pt>
                <c:pt idx="220">
                  <c:v>223</c:v>
                </c:pt>
                <c:pt idx="221">
                  <c:v>224</c:v>
                </c:pt>
                <c:pt idx="222">
                  <c:v>225</c:v>
                </c:pt>
                <c:pt idx="223">
                  <c:v>226</c:v>
                </c:pt>
                <c:pt idx="224">
                  <c:v>227</c:v>
                </c:pt>
                <c:pt idx="225">
                  <c:v>228</c:v>
                </c:pt>
                <c:pt idx="226">
                  <c:v>229</c:v>
                </c:pt>
                <c:pt idx="227">
                  <c:v>230</c:v>
                </c:pt>
                <c:pt idx="228">
                  <c:v>231</c:v>
                </c:pt>
                <c:pt idx="229">
                  <c:v>232</c:v>
                </c:pt>
                <c:pt idx="230">
                  <c:v>233</c:v>
                </c:pt>
                <c:pt idx="231">
                  <c:v>234</c:v>
                </c:pt>
                <c:pt idx="232">
                  <c:v>235</c:v>
                </c:pt>
                <c:pt idx="233">
                  <c:v>236</c:v>
                </c:pt>
                <c:pt idx="234">
                  <c:v>237</c:v>
                </c:pt>
                <c:pt idx="235">
                  <c:v>238</c:v>
                </c:pt>
                <c:pt idx="236">
                  <c:v>239</c:v>
                </c:pt>
                <c:pt idx="237">
                  <c:v>240</c:v>
                </c:pt>
                <c:pt idx="238">
                  <c:v>241</c:v>
                </c:pt>
                <c:pt idx="239">
                  <c:v>242</c:v>
                </c:pt>
                <c:pt idx="240">
                  <c:v>243</c:v>
                </c:pt>
                <c:pt idx="241">
                  <c:v>244</c:v>
                </c:pt>
                <c:pt idx="242">
                  <c:v>245</c:v>
                </c:pt>
                <c:pt idx="243">
                  <c:v>246</c:v>
                </c:pt>
                <c:pt idx="244">
                  <c:v>247</c:v>
                </c:pt>
                <c:pt idx="245">
                  <c:v>248</c:v>
                </c:pt>
                <c:pt idx="246">
                  <c:v>251</c:v>
                </c:pt>
                <c:pt idx="247">
                  <c:v>252</c:v>
                </c:pt>
                <c:pt idx="248">
                  <c:v>253</c:v>
                </c:pt>
                <c:pt idx="249">
                  <c:v>254</c:v>
                </c:pt>
                <c:pt idx="250">
                  <c:v>255</c:v>
                </c:pt>
                <c:pt idx="251">
                  <c:v>256</c:v>
                </c:pt>
                <c:pt idx="252">
                  <c:v>257</c:v>
                </c:pt>
                <c:pt idx="253">
                  <c:v>258</c:v>
                </c:pt>
                <c:pt idx="254">
                  <c:v>260</c:v>
                </c:pt>
                <c:pt idx="255">
                  <c:v>261</c:v>
                </c:pt>
                <c:pt idx="256">
                  <c:v>263</c:v>
                </c:pt>
                <c:pt idx="257">
                  <c:v>264</c:v>
                </c:pt>
                <c:pt idx="258">
                  <c:v>265</c:v>
                </c:pt>
                <c:pt idx="259">
                  <c:v>266</c:v>
                </c:pt>
                <c:pt idx="260">
                  <c:v>267</c:v>
                </c:pt>
                <c:pt idx="261">
                  <c:v>268</c:v>
                </c:pt>
                <c:pt idx="262">
                  <c:v>269</c:v>
                </c:pt>
                <c:pt idx="263">
                  <c:v>270</c:v>
                </c:pt>
                <c:pt idx="264">
                  <c:v>271</c:v>
                </c:pt>
                <c:pt idx="265">
                  <c:v>272</c:v>
                </c:pt>
                <c:pt idx="266">
                  <c:v>273</c:v>
                </c:pt>
                <c:pt idx="267">
                  <c:v>274</c:v>
                </c:pt>
                <c:pt idx="268">
                  <c:v>275</c:v>
                </c:pt>
                <c:pt idx="269">
                  <c:v>276</c:v>
                </c:pt>
                <c:pt idx="270">
                  <c:v>277</c:v>
                </c:pt>
                <c:pt idx="271">
                  <c:v>278</c:v>
                </c:pt>
                <c:pt idx="272">
                  <c:v>279</c:v>
                </c:pt>
                <c:pt idx="273">
                  <c:v>280</c:v>
                </c:pt>
                <c:pt idx="274">
                  <c:v>281</c:v>
                </c:pt>
                <c:pt idx="275">
                  <c:v>282</c:v>
                </c:pt>
                <c:pt idx="276">
                  <c:v>283</c:v>
                </c:pt>
                <c:pt idx="277">
                  <c:v>284</c:v>
                </c:pt>
                <c:pt idx="278">
                  <c:v>285</c:v>
                </c:pt>
                <c:pt idx="279">
                  <c:v>286</c:v>
                </c:pt>
                <c:pt idx="280">
                  <c:v>287</c:v>
                </c:pt>
                <c:pt idx="281">
                  <c:v>288</c:v>
                </c:pt>
                <c:pt idx="282">
                  <c:v>289</c:v>
                </c:pt>
                <c:pt idx="283">
                  <c:v>291</c:v>
                </c:pt>
                <c:pt idx="284">
                  <c:v>292</c:v>
                </c:pt>
                <c:pt idx="285">
                  <c:v>293</c:v>
                </c:pt>
                <c:pt idx="286">
                  <c:v>295</c:v>
                </c:pt>
                <c:pt idx="287">
                  <c:v>296</c:v>
                </c:pt>
                <c:pt idx="288">
                  <c:v>297</c:v>
                </c:pt>
                <c:pt idx="289">
                  <c:v>298</c:v>
                </c:pt>
                <c:pt idx="290">
                  <c:v>299</c:v>
                </c:pt>
                <c:pt idx="291">
                  <c:v>300</c:v>
                </c:pt>
                <c:pt idx="292">
                  <c:v>301</c:v>
                </c:pt>
                <c:pt idx="293">
                  <c:v>302</c:v>
                </c:pt>
                <c:pt idx="294">
                  <c:v>304</c:v>
                </c:pt>
                <c:pt idx="295">
                  <c:v>305</c:v>
                </c:pt>
                <c:pt idx="296">
                  <c:v>306</c:v>
                </c:pt>
                <c:pt idx="297">
                  <c:v>307</c:v>
                </c:pt>
                <c:pt idx="298">
                  <c:v>308</c:v>
                </c:pt>
                <c:pt idx="299">
                  <c:v>309</c:v>
                </c:pt>
                <c:pt idx="300">
                  <c:v>310</c:v>
                </c:pt>
                <c:pt idx="301">
                  <c:v>311</c:v>
                </c:pt>
                <c:pt idx="302">
                  <c:v>312</c:v>
                </c:pt>
                <c:pt idx="303">
                  <c:v>314</c:v>
                </c:pt>
                <c:pt idx="304">
                  <c:v>315</c:v>
                </c:pt>
                <c:pt idx="305">
                  <c:v>316</c:v>
                </c:pt>
                <c:pt idx="306">
                  <c:v>317</c:v>
                </c:pt>
                <c:pt idx="307">
                  <c:v>318</c:v>
                </c:pt>
                <c:pt idx="308">
                  <c:v>319</c:v>
                </c:pt>
                <c:pt idx="309">
                  <c:v>320</c:v>
                </c:pt>
                <c:pt idx="310">
                  <c:v>321</c:v>
                </c:pt>
                <c:pt idx="311">
                  <c:v>322</c:v>
                </c:pt>
                <c:pt idx="312">
                  <c:v>323</c:v>
                </c:pt>
                <c:pt idx="313">
                  <c:v>324</c:v>
                </c:pt>
                <c:pt idx="314">
                  <c:v>325</c:v>
                </c:pt>
                <c:pt idx="315">
                  <c:v>327</c:v>
                </c:pt>
                <c:pt idx="316">
                  <c:v>328</c:v>
                </c:pt>
                <c:pt idx="317">
                  <c:v>331</c:v>
                </c:pt>
                <c:pt idx="318">
                  <c:v>332</c:v>
                </c:pt>
                <c:pt idx="319">
                  <c:v>333</c:v>
                </c:pt>
                <c:pt idx="320">
                  <c:v>334</c:v>
                </c:pt>
                <c:pt idx="321">
                  <c:v>335</c:v>
                </c:pt>
                <c:pt idx="322">
                  <c:v>336</c:v>
                </c:pt>
                <c:pt idx="323">
                  <c:v>337</c:v>
                </c:pt>
                <c:pt idx="324">
                  <c:v>338</c:v>
                </c:pt>
                <c:pt idx="325">
                  <c:v>339</c:v>
                </c:pt>
                <c:pt idx="326">
                  <c:v>341</c:v>
                </c:pt>
                <c:pt idx="327">
                  <c:v>342</c:v>
                </c:pt>
                <c:pt idx="328">
                  <c:v>343</c:v>
                </c:pt>
                <c:pt idx="329">
                  <c:v>345</c:v>
                </c:pt>
                <c:pt idx="330">
                  <c:v>346</c:v>
                </c:pt>
                <c:pt idx="331">
                  <c:v>347</c:v>
                </c:pt>
                <c:pt idx="332">
                  <c:v>349</c:v>
                </c:pt>
                <c:pt idx="333">
                  <c:v>350</c:v>
                </c:pt>
                <c:pt idx="334">
                  <c:v>351</c:v>
                </c:pt>
                <c:pt idx="335">
                  <c:v>352</c:v>
                </c:pt>
                <c:pt idx="336">
                  <c:v>354</c:v>
                </c:pt>
                <c:pt idx="337">
                  <c:v>355</c:v>
                </c:pt>
                <c:pt idx="338">
                  <c:v>356</c:v>
                </c:pt>
                <c:pt idx="339">
                  <c:v>357</c:v>
                </c:pt>
                <c:pt idx="340">
                  <c:v>358</c:v>
                </c:pt>
                <c:pt idx="341">
                  <c:v>359</c:v>
                </c:pt>
                <c:pt idx="342">
                  <c:v>360</c:v>
                </c:pt>
                <c:pt idx="343">
                  <c:v>361</c:v>
                </c:pt>
                <c:pt idx="344">
                  <c:v>362</c:v>
                </c:pt>
                <c:pt idx="345">
                  <c:v>363</c:v>
                </c:pt>
                <c:pt idx="346">
                  <c:v>364</c:v>
                </c:pt>
                <c:pt idx="347">
                  <c:v>365</c:v>
                </c:pt>
                <c:pt idx="348">
                  <c:v>367</c:v>
                </c:pt>
                <c:pt idx="349">
                  <c:v>368</c:v>
                </c:pt>
                <c:pt idx="350">
                  <c:v>370</c:v>
                </c:pt>
                <c:pt idx="351">
                  <c:v>371</c:v>
                </c:pt>
                <c:pt idx="352">
                  <c:v>373</c:v>
                </c:pt>
                <c:pt idx="353">
                  <c:v>374</c:v>
                </c:pt>
                <c:pt idx="354">
                  <c:v>377</c:v>
                </c:pt>
                <c:pt idx="355">
                  <c:v>378</c:v>
                </c:pt>
                <c:pt idx="356">
                  <c:v>379</c:v>
                </c:pt>
                <c:pt idx="357">
                  <c:v>381</c:v>
                </c:pt>
                <c:pt idx="358">
                  <c:v>382</c:v>
                </c:pt>
                <c:pt idx="359">
                  <c:v>383</c:v>
                </c:pt>
                <c:pt idx="360">
                  <c:v>384</c:v>
                </c:pt>
                <c:pt idx="361">
                  <c:v>385</c:v>
                </c:pt>
                <c:pt idx="362">
                  <c:v>386</c:v>
                </c:pt>
                <c:pt idx="363">
                  <c:v>387</c:v>
                </c:pt>
                <c:pt idx="364">
                  <c:v>388</c:v>
                </c:pt>
                <c:pt idx="365">
                  <c:v>389</c:v>
                </c:pt>
                <c:pt idx="366">
                  <c:v>390</c:v>
                </c:pt>
                <c:pt idx="367">
                  <c:v>391</c:v>
                </c:pt>
                <c:pt idx="368">
                  <c:v>394</c:v>
                </c:pt>
                <c:pt idx="369">
                  <c:v>396</c:v>
                </c:pt>
                <c:pt idx="370">
                  <c:v>398</c:v>
                </c:pt>
                <c:pt idx="371">
                  <c:v>399</c:v>
                </c:pt>
                <c:pt idx="372">
                  <c:v>400</c:v>
                </c:pt>
                <c:pt idx="373">
                  <c:v>401</c:v>
                </c:pt>
                <c:pt idx="374">
                  <c:v>403</c:v>
                </c:pt>
                <c:pt idx="375">
                  <c:v>405</c:v>
                </c:pt>
                <c:pt idx="376">
                  <c:v>406</c:v>
                </c:pt>
                <c:pt idx="377">
                  <c:v>407</c:v>
                </c:pt>
                <c:pt idx="378">
                  <c:v>408</c:v>
                </c:pt>
                <c:pt idx="379">
                  <c:v>409</c:v>
                </c:pt>
                <c:pt idx="380">
                  <c:v>410</c:v>
                </c:pt>
                <c:pt idx="381">
                  <c:v>411</c:v>
                </c:pt>
                <c:pt idx="382">
                  <c:v>412</c:v>
                </c:pt>
                <c:pt idx="383">
                  <c:v>413</c:v>
                </c:pt>
                <c:pt idx="384">
                  <c:v>414</c:v>
                </c:pt>
                <c:pt idx="385">
                  <c:v>415</c:v>
                </c:pt>
                <c:pt idx="386">
                  <c:v>416</c:v>
                </c:pt>
                <c:pt idx="387">
                  <c:v>417</c:v>
                </c:pt>
                <c:pt idx="388">
                  <c:v>418</c:v>
                </c:pt>
                <c:pt idx="389">
                  <c:v>420</c:v>
                </c:pt>
                <c:pt idx="390">
                  <c:v>425</c:v>
                </c:pt>
                <c:pt idx="391">
                  <c:v>426</c:v>
                </c:pt>
                <c:pt idx="392">
                  <c:v>427</c:v>
                </c:pt>
                <c:pt idx="393">
                  <c:v>428</c:v>
                </c:pt>
                <c:pt idx="394">
                  <c:v>429</c:v>
                </c:pt>
                <c:pt idx="395">
                  <c:v>430</c:v>
                </c:pt>
                <c:pt idx="396">
                  <c:v>431</c:v>
                </c:pt>
                <c:pt idx="397">
                  <c:v>432</c:v>
                </c:pt>
                <c:pt idx="398">
                  <c:v>433</c:v>
                </c:pt>
                <c:pt idx="399">
                  <c:v>435</c:v>
                </c:pt>
                <c:pt idx="400">
                  <c:v>437</c:v>
                </c:pt>
                <c:pt idx="401">
                  <c:v>438</c:v>
                </c:pt>
                <c:pt idx="402">
                  <c:v>440</c:v>
                </c:pt>
                <c:pt idx="403">
                  <c:v>441</c:v>
                </c:pt>
                <c:pt idx="404">
                  <c:v>442</c:v>
                </c:pt>
                <c:pt idx="405">
                  <c:v>444</c:v>
                </c:pt>
                <c:pt idx="406">
                  <c:v>445</c:v>
                </c:pt>
                <c:pt idx="407">
                  <c:v>446</c:v>
                </c:pt>
                <c:pt idx="408">
                  <c:v>448</c:v>
                </c:pt>
                <c:pt idx="409">
                  <c:v>449</c:v>
                </c:pt>
                <c:pt idx="410">
                  <c:v>452</c:v>
                </c:pt>
                <c:pt idx="411">
                  <c:v>454</c:v>
                </c:pt>
                <c:pt idx="412">
                  <c:v>456</c:v>
                </c:pt>
                <c:pt idx="413">
                  <c:v>459</c:v>
                </c:pt>
                <c:pt idx="414">
                  <c:v>460</c:v>
                </c:pt>
                <c:pt idx="415">
                  <c:v>462</c:v>
                </c:pt>
                <c:pt idx="416">
                  <c:v>463</c:v>
                </c:pt>
                <c:pt idx="417">
                  <c:v>466</c:v>
                </c:pt>
                <c:pt idx="418">
                  <c:v>467</c:v>
                </c:pt>
                <c:pt idx="419">
                  <c:v>468</c:v>
                </c:pt>
                <c:pt idx="420">
                  <c:v>469</c:v>
                </c:pt>
                <c:pt idx="421">
                  <c:v>471</c:v>
                </c:pt>
                <c:pt idx="422">
                  <c:v>472</c:v>
                </c:pt>
                <c:pt idx="423">
                  <c:v>473</c:v>
                </c:pt>
                <c:pt idx="424">
                  <c:v>474</c:v>
                </c:pt>
                <c:pt idx="425">
                  <c:v>475</c:v>
                </c:pt>
                <c:pt idx="426">
                  <c:v>477</c:v>
                </c:pt>
                <c:pt idx="427">
                  <c:v>478</c:v>
                </c:pt>
                <c:pt idx="428">
                  <c:v>480</c:v>
                </c:pt>
                <c:pt idx="429">
                  <c:v>482</c:v>
                </c:pt>
                <c:pt idx="430">
                  <c:v>488</c:v>
                </c:pt>
                <c:pt idx="431">
                  <c:v>489</c:v>
                </c:pt>
                <c:pt idx="432">
                  <c:v>491</c:v>
                </c:pt>
                <c:pt idx="433">
                  <c:v>492</c:v>
                </c:pt>
                <c:pt idx="434">
                  <c:v>497</c:v>
                </c:pt>
                <c:pt idx="435">
                  <c:v>498</c:v>
                </c:pt>
                <c:pt idx="436">
                  <c:v>500</c:v>
                </c:pt>
                <c:pt idx="437">
                  <c:v>502</c:v>
                </c:pt>
                <c:pt idx="438">
                  <c:v>503</c:v>
                </c:pt>
                <c:pt idx="439">
                  <c:v>504</c:v>
                </c:pt>
                <c:pt idx="440">
                  <c:v>508</c:v>
                </c:pt>
                <c:pt idx="441">
                  <c:v>509</c:v>
                </c:pt>
                <c:pt idx="442">
                  <c:v>514</c:v>
                </c:pt>
                <c:pt idx="443">
                  <c:v>515</c:v>
                </c:pt>
                <c:pt idx="444">
                  <c:v>516</c:v>
                </c:pt>
                <c:pt idx="445">
                  <c:v>517</c:v>
                </c:pt>
                <c:pt idx="446">
                  <c:v>519</c:v>
                </c:pt>
                <c:pt idx="447">
                  <c:v>520</c:v>
                </c:pt>
                <c:pt idx="448">
                  <c:v>523</c:v>
                </c:pt>
                <c:pt idx="449">
                  <c:v>524</c:v>
                </c:pt>
                <c:pt idx="450">
                  <c:v>525</c:v>
                </c:pt>
                <c:pt idx="451">
                  <c:v>526</c:v>
                </c:pt>
                <c:pt idx="452">
                  <c:v>527</c:v>
                </c:pt>
                <c:pt idx="453">
                  <c:v>531</c:v>
                </c:pt>
                <c:pt idx="454">
                  <c:v>533</c:v>
                </c:pt>
                <c:pt idx="455">
                  <c:v>535</c:v>
                </c:pt>
                <c:pt idx="456">
                  <c:v>536</c:v>
                </c:pt>
                <c:pt idx="457">
                  <c:v>537</c:v>
                </c:pt>
                <c:pt idx="458">
                  <c:v>538</c:v>
                </c:pt>
                <c:pt idx="459">
                  <c:v>539</c:v>
                </c:pt>
                <c:pt idx="460">
                  <c:v>540</c:v>
                </c:pt>
                <c:pt idx="461">
                  <c:v>541</c:v>
                </c:pt>
                <c:pt idx="462">
                  <c:v>544</c:v>
                </c:pt>
                <c:pt idx="463">
                  <c:v>545</c:v>
                </c:pt>
                <c:pt idx="464">
                  <c:v>546</c:v>
                </c:pt>
                <c:pt idx="465">
                  <c:v>548</c:v>
                </c:pt>
                <c:pt idx="466">
                  <c:v>550</c:v>
                </c:pt>
                <c:pt idx="467">
                  <c:v>551</c:v>
                </c:pt>
                <c:pt idx="468">
                  <c:v>552</c:v>
                </c:pt>
                <c:pt idx="469">
                  <c:v>553</c:v>
                </c:pt>
                <c:pt idx="470">
                  <c:v>554</c:v>
                </c:pt>
                <c:pt idx="471">
                  <c:v>559</c:v>
                </c:pt>
                <c:pt idx="472">
                  <c:v>561</c:v>
                </c:pt>
                <c:pt idx="473">
                  <c:v>563</c:v>
                </c:pt>
                <c:pt idx="474">
                  <c:v>566</c:v>
                </c:pt>
                <c:pt idx="475">
                  <c:v>567</c:v>
                </c:pt>
                <c:pt idx="476">
                  <c:v>569</c:v>
                </c:pt>
                <c:pt idx="477">
                  <c:v>570</c:v>
                </c:pt>
                <c:pt idx="478">
                  <c:v>573</c:v>
                </c:pt>
                <c:pt idx="479">
                  <c:v>575</c:v>
                </c:pt>
                <c:pt idx="480">
                  <c:v>578</c:v>
                </c:pt>
                <c:pt idx="481">
                  <c:v>579</c:v>
                </c:pt>
                <c:pt idx="482">
                  <c:v>582</c:v>
                </c:pt>
                <c:pt idx="483">
                  <c:v>584</c:v>
                </c:pt>
                <c:pt idx="484">
                  <c:v>587</c:v>
                </c:pt>
                <c:pt idx="485">
                  <c:v>591</c:v>
                </c:pt>
                <c:pt idx="486">
                  <c:v>592</c:v>
                </c:pt>
                <c:pt idx="487">
                  <c:v>593</c:v>
                </c:pt>
                <c:pt idx="488">
                  <c:v>594</c:v>
                </c:pt>
                <c:pt idx="489">
                  <c:v>597</c:v>
                </c:pt>
                <c:pt idx="490">
                  <c:v>598</c:v>
                </c:pt>
                <c:pt idx="491">
                  <c:v>600</c:v>
                </c:pt>
              </c:numCache>
            </c:numRef>
          </c:cat>
          <c:val>
            <c:numRef>
              <c:f>'Grade 7 Math'!$C$5:$C$496</c:f>
              <c:numCache>
                <c:formatCode>General</c:formatCode>
                <c:ptCount val="492"/>
                <c:pt idx="0">
                  <c:v>-4.3664630000000001E-3</c:v>
                </c:pt>
                <c:pt idx="1">
                  <c:v>-4.1569390000000001E-3</c:v>
                </c:pt>
                <c:pt idx="2">
                  <c:v>-3.9794640000000003E-3</c:v>
                </c:pt>
                <c:pt idx="3">
                  <c:v>-3.867578E-3</c:v>
                </c:pt>
                <c:pt idx="4">
                  <c:v>-3.9103230000000003E-3</c:v>
                </c:pt>
                <c:pt idx="5">
                  <c:v>-4.3255949999999998E-3</c:v>
                </c:pt>
                <c:pt idx="6">
                  <c:v>-5.3277029999999996E-3</c:v>
                </c:pt>
                <c:pt idx="7">
                  <c:v>-6.7496429999999996E-3</c:v>
                </c:pt>
                <c:pt idx="8">
                  <c:v>-8.3493449999999993E-3</c:v>
                </c:pt>
                <c:pt idx="9">
                  <c:v>-1.0020243999999999E-2</c:v>
                </c:pt>
                <c:pt idx="10">
                  <c:v>-1.1722074000000001E-2</c:v>
                </c:pt>
                <c:pt idx="11">
                  <c:v>-1.3437701E-2</c:v>
                </c:pt>
                <c:pt idx="12">
                  <c:v>-1.5158741E-2</c:v>
                </c:pt>
                <c:pt idx="13">
                  <c:v>-1.6880532E-2</c:v>
                </c:pt>
                <c:pt idx="14">
                  <c:v>-1.8600182999999999E-2</c:v>
                </c:pt>
                <c:pt idx="15">
                  <c:v>-2.0315766999999998E-2</c:v>
                </c:pt>
                <c:pt idx="16">
                  <c:v>-2.2025915E-2</c:v>
                </c:pt>
                <c:pt idx="17">
                  <c:v>-2.3729598000000001E-2</c:v>
                </c:pt>
                <c:pt idx="18">
                  <c:v>-2.5425982999999999E-2</c:v>
                </c:pt>
                <c:pt idx="19">
                  <c:v>-2.7114339000000001E-2</c:v>
                </c:pt>
                <c:pt idx="20">
                  <c:v>-2.8794007E-2</c:v>
                </c:pt>
                <c:pt idx="21">
                  <c:v>-3.0464372999999999E-2</c:v>
                </c:pt>
                <c:pt idx="22">
                  <c:v>-3.2124895000000001E-2</c:v>
                </c:pt>
                <c:pt idx="23">
                  <c:v>-3.3775114000000002E-2</c:v>
                </c:pt>
                <c:pt idx="24">
                  <c:v>-3.5414638999999998E-2</c:v>
                </c:pt>
                <c:pt idx="25">
                  <c:v>-3.7043145999999999E-2</c:v>
                </c:pt>
                <c:pt idx="26">
                  <c:v>-3.8660360999999997E-2</c:v>
                </c:pt>
                <c:pt idx="27">
                  <c:v>-4.0266036999999998E-2</c:v>
                </c:pt>
                <c:pt idx="28">
                  <c:v>-4.1859973000000002E-2</c:v>
                </c:pt>
                <c:pt idx="29">
                  <c:v>-4.3441984000000003E-2</c:v>
                </c:pt>
                <c:pt idx="30">
                  <c:v>-4.5011879999999997E-2</c:v>
                </c:pt>
                <c:pt idx="31">
                  <c:v>-4.6569459000000001E-2</c:v>
                </c:pt>
                <c:pt idx="32">
                  <c:v>-4.8114498999999998E-2</c:v>
                </c:pt>
                <c:pt idx="33">
                  <c:v>-4.9646757E-2</c:v>
                </c:pt>
                <c:pt idx="34">
                  <c:v>-5.1165993999999999E-2</c:v>
                </c:pt>
                <c:pt idx="35">
                  <c:v>-5.2671959999999997E-2</c:v>
                </c:pt>
                <c:pt idx="36">
                  <c:v>-5.4164410000000003E-2</c:v>
                </c:pt>
                <c:pt idx="37">
                  <c:v>-5.5643106999999997E-2</c:v>
                </c:pt>
                <c:pt idx="38">
                  <c:v>-5.7107827999999999E-2</c:v>
                </c:pt>
                <c:pt idx="39">
                  <c:v>-5.8558349000000003E-2</c:v>
                </c:pt>
                <c:pt idx="40">
                  <c:v>-5.9994446E-2</c:v>
                </c:pt>
                <c:pt idx="41">
                  <c:v>-6.1415880999999999E-2</c:v>
                </c:pt>
                <c:pt idx="42">
                  <c:v>-6.2822402999999999E-2</c:v>
                </c:pt>
                <c:pt idx="43">
                  <c:v>-6.4213778999999999E-2</c:v>
                </c:pt>
                <c:pt idx="44">
                  <c:v>-6.5589783999999998E-2</c:v>
                </c:pt>
                <c:pt idx="45">
                  <c:v>-6.6950191000000006E-2</c:v>
                </c:pt>
                <c:pt idx="46">
                  <c:v>-6.8294809999999997E-2</c:v>
                </c:pt>
                <c:pt idx="47">
                  <c:v>-6.9623475000000004E-2</c:v>
                </c:pt>
                <c:pt idx="48">
                  <c:v>-7.0936049000000001E-2</c:v>
                </c:pt>
                <c:pt idx="49">
                  <c:v>-7.2232413999999995E-2</c:v>
                </c:pt>
                <c:pt idx="50">
                  <c:v>-7.3512463E-2</c:v>
                </c:pt>
                <c:pt idx="51">
                  <c:v>-7.4776107999999994E-2</c:v>
                </c:pt>
                <c:pt idx="52">
                  <c:v>-7.6023283999999997E-2</c:v>
                </c:pt>
                <c:pt idx="53">
                  <c:v>-7.7253945000000004E-2</c:v>
                </c:pt>
                <c:pt idx="54">
                  <c:v>-7.8468061000000006E-2</c:v>
                </c:pt>
                <c:pt idx="55">
                  <c:v>-7.9665608999999998E-2</c:v>
                </c:pt>
                <c:pt idx="56">
                  <c:v>-8.0846579000000002E-2</c:v>
                </c:pt>
                <c:pt idx="57">
                  <c:v>-8.2010957999999995E-2</c:v>
                </c:pt>
                <c:pt idx="58">
                  <c:v>-8.3158735999999997E-2</c:v>
                </c:pt>
                <c:pt idx="59">
                  <c:v>-8.4289912999999994E-2</c:v>
                </c:pt>
                <c:pt idx="60">
                  <c:v>-8.5404488000000001E-2</c:v>
                </c:pt>
                <c:pt idx="61">
                  <c:v>-8.6502470999999997E-2</c:v>
                </c:pt>
                <c:pt idx="62">
                  <c:v>-8.7583869999999994E-2</c:v>
                </c:pt>
                <c:pt idx="63">
                  <c:v>-8.8648713000000004E-2</c:v>
                </c:pt>
                <c:pt idx="64">
                  <c:v>-8.9697026999999999E-2</c:v>
                </c:pt>
                <c:pt idx="65">
                  <c:v>-9.0728837000000007E-2</c:v>
                </c:pt>
                <c:pt idx="66">
                  <c:v>-9.1744174999999997E-2</c:v>
                </c:pt>
                <c:pt idx="67">
                  <c:v>-9.2743082000000004E-2</c:v>
                </c:pt>
                <c:pt idx="68">
                  <c:v>-9.3725610000000001E-2</c:v>
                </c:pt>
                <c:pt idx="69">
                  <c:v>-9.4691822999999994E-2</c:v>
                </c:pt>
                <c:pt idx="70">
                  <c:v>-9.5641804999999996E-2</c:v>
                </c:pt>
                <c:pt idx="71">
                  <c:v>-9.6575639000000005E-2</c:v>
                </c:pt>
                <c:pt idx="72">
                  <c:v>-9.7493412000000002E-2</c:v>
                </c:pt>
                <c:pt idx="73">
                  <c:v>-9.8395200000000002E-2</c:v>
                </c:pt>
                <c:pt idx="74">
                  <c:v>-9.9281071999999998E-2</c:v>
                </c:pt>
                <c:pt idx="75">
                  <c:v>-0.100151088</c:v>
                </c:pt>
                <c:pt idx="76">
                  <c:v>-0.10100531</c:v>
                </c:pt>
                <c:pt idx="77">
                  <c:v>-0.101843778</c:v>
                </c:pt>
                <c:pt idx="78">
                  <c:v>-0.102666513</c:v>
                </c:pt>
                <c:pt idx="79">
                  <c:v>-0.10347354</c:v>
                </c:pt>
                <c:pt idx="80">
                  <c:v>-0.104264891</c:v>
                </c:pt>
                <c:pt idx="81">
                  <c:v>-0.105040602</c:v>
                </c:pt>
                <c:pt idx="82">
                  <c:v>-0.10580070799999999</c:v>
                </c:pt>
                <c:pt idx="83">
                  <c:v>-0.106545263</c:v>
                </c:pt>
                <c:pt idx="84">
                  <c:v>-0.107274323</c:v>
                </c:pt>
                <c:pt idx="85">
                  <c:v>-0.107987947</c:v>
                </c:pt>
                <c:pt idx="86">
                  <c:v>-0.108686198</c:v>
                </c:pt>
                <c:pt idx="87">
                  <c:v>-0.109369144</c:v>
                </c:pt>
                <c:pt idx="88">
                  <c:v>-0.110036868</c:v>
                </c:pt>
                <c:pt idx="89">
                  <c:v>-0.110689459</c:v>
                </c:pt>
                <c:pt idx="90">
                  <c:v>-0.11132700299999999</c:v>
                </c:pt>
                <c:pt idx="91">
                  <c:v>-0.111949589</c:v>
                </c:pt>
                <c:pt idx="92">
                  <c:v>-0.112557306</c:v>
                </c:pt>
                <c:pt idx="93">
                  <c:v>-0.113150247</c:v>
                </c:pt>
                <c:pt idx="94">
                  <c:v>-0.113728516</c:v>
                </c:pt>
                <c:pt idx="95">
                  <c:v>-0.114292222</c:v>
                </c:pt>
                <c:pt idx="96">
                  <c:v>-0.11484148399999999</c:v>
                </c:pt>
                <c:pt idx="97">
                  <c:v>-0.115376429</c:v>
                </c:pt>
                <c:pt idx="98">
                  <c:v>-0.11589716999999999</c:v>
                </c:pt>
                <c:pt idx="99">
                  <c:v>-0.116403809</c:v>
                </c:pt>
                <c:pt idx="100">
                  <c:v>-0.116896446</c:v>
                </c:pt>
                <c:pt idx="101">
                  <c:v>-0.117375166</c:v>
                </c:pt>
                <c:pt idx="102">
                  <c:v>-0.11784006399999999</c:v>
                </c:pt>
                <c:pt idx="103">
                  <c:v>-0.118291247</c:v>
                </c:pt>
                <c:pt idx="104">
                  <c:v>-0.118728819</c:v>
                </c:pt>
                <c:pt idx="105">
                  <c:v>-0.119152878</c:v>
                </c:pt>
                <c:pt idx="106">
                  <c:v>-0.119563525</c:v>
                </c:pt>
                <c:pt idx="107">
                  <c:v>-0.119960858</c:v>
                </c:pt>
                <c:pt idx="108">
                  <c:v>-0.120281807</c:v>
                </c:pt>
                <c:pt idx="109">
                  <c:v>-0.120715934</c:v>
                </c:pt>
                <c:pt idx="110">
                  <c:v>-0.12107385800000001</c:v>
                </c:pt>
                <c:pt idx="111">
                  <c:v>-0.121418834</c:v>
                </c:pt>
                <c:pt idx="112">
                  <c:v>-0.121750969</c:v>
                </c:pt>
                <c:pt idx="113">
                  <c:v>-0.12207038000000001</c:v>
                </c:pt>
                <c:pt idx="114">
                  <c:v>-0.12237719399999999</c:v>
                </c:pt>
                <c:pt idx="115">
                  <c:v>-0.12267154600000001</c:v>
                </c:pt>
                <c:pt idx="116">
                  <c:v>-0.122953569</c:v>
                </c:pt>
                <c:pt idx="117">
                  <c:v>-0.123223394</c:v>
                </c:pt>
                <c:pt idx="118">
                  <c:v>-0.123481164</c:v>
                </c:pt>
                <c:pt idx="119">
                  <c:v>-0.123727025</c:v>
                </c:pt>
                <c:pt idx="120">
                  <c:v>-0.123961128</c:v>
                </c:pt>
                <c:pt idx="121">
                  <c:v>-0.12418362400000001</c:v>
                </c:pt>
                <c:pt idx="122">
                  <c:v>-0.12439467</c:v>
                </c:pt>
                <c:pt idx="123">
                  <c:v>-0.12459443100000001</c:v>
                </c:pt>
                <c:pt idx="124">
                  <c:v>-0.124783082</c:v>
                </c:pt>
                <c:pt idx="125">
                  <c:v>-0.12496080599999999</c:v>
                </c:pt>
                <c:pt idx="126">
                  <c:v>-0.125127776</c:v>
                </c:pt>
                <c:pt idx="127">
                  <c:v>-0.125284165</c:v>
                </c:pt>
                <c:pt idx="128">
                  <c:v>-0.12543014399999999</c:v>
                </c:pt>
                <c:pt idx="129">
                  <c:v>-0.12556589000000001</c:v>
                </c:pt>
                <c:pt idx="130">
                  <c:v>-0.125691581</c:v>
                </c:pt>
                <c:pt idx="131">
                  <c:v>-0.12580738899999999</c:v>
                </c:pt>
                <c:pt idx="132">
                  <c:v>-0.12591348599999999</c:v>
                </c:pt>
                <c:pt idx="133">
                  <c:v>-0.12601003799999999</c:v>
                </c:pt>
                <c:pt idx="134">
                  <c:v>-0.12609720799999999</c:v>
                </c:pt>
                <c:pt idx="135">
                  <c:v>-0.12617515100000001</c:v>
                </c:pt>
                <c:pt idx="136">
                  <c:v>-0.12624402700000001</c:v>
                </c:pt>
                <c:pt idx="137">
                  <c:v>-0.126303999</c:v>
                </c:pt>
                <c:pt idx="138">
                  <c:v>-0.12859737600000001</c:v>
                </c:pt>
                <c:pt idx="139">
                  <c:v>-0.126397867</c:v>
                </c:pt>
                <c:pt idx="140">
                  <c:v>-0.12643206600000001</c:v>
                </c:pt>
                <c:pt idx="141">
                  <c:v>-0.12645796400000001</c:v>
                </c:pt>
                <c:pt idx="142">
                  <c:v>-0.126475695</c:v>
                </c:pt>
                <c:pt idx="143">
                  <c:v>-0.126485389</c:v>
                </c:pt>
                <c:pt idx="144">
                  <c:v>-0.126487184</c:v>
                </c:pt>
                <c:pt idx="145">
                  <c:v>-0.126481228</c:v>
                </c:pt>
                <c:pt idx="146">
                  <c:v>-0.12646768</c:v>
                </c:pt>
                <c:pt idx="147">
                  <c:v>-0.12644670199999999</c:v>
                </c:pt>
                <c:pt idx="148">
                  <c:v>-0.12641845199999999</c:v>
                </c:pt>
                <c:pt idx="149">
                  <c:v>-0.126383088</c:v>
                </c:pt>
                <c:pt idx="150">
                  <c:v>-0.126340748</c:v>
                </c:pt>
                <c:pt idx="151">
                  <c:v>-0.126291546</c:v>
                </c:pt>
                <c:pt idx="152">
                  <c:v>-0.12623558900000001</c:v>
                </c:pt>
                <c:pt idx="153">
                  <c:v>-0.12825851899999999</c:v>
                </c:pt>
                <c:pt idx="154">
                  <c:v>-0.126103828</c:v>
                </c:pt>
                <c:pt idx="155">
                  <c:v>-0.125863488</c:v>
                </c:pt>
                <c:pt idx="156">
                  <c:v>-0.12594629399999999</c:v>
                </c:pt>
                <c:pt idx="157">
                  <c:v>-0.125858099</c:v>
                </c:pt>
                <c:pt idx="158">
                  <c:v>-0.12576374700000001</c:v>
                </c:pt>
                <c:pt idx="159">
                  <c:v>-0.12566334700000001</c:v>
                </c:pt>
                <c:pt idx="160">
                  <c:v>-0.125557005</c:v>
                </c:pt>
                <c:pt idx="161">
                  <c:v>-0.12530671600000001</c:v>
                </c:pt>
                <c:pt idx="162">
                  <c:v>-0.125326934</c:v>
                </c:pt>
                <c:pt idx="163">
                  <c:v>-0.12520341600000001</c:v>
                </c:pt>
                <c:pt idx="164">
                  <c:v>-0.12507438600000001</c:v>
                </c:pt>
                <c:pt idx="165">
                  <c:v>-0.124939957</c:v>
                </c:pt>
                <c:pt idx="166">
                  <c:v>-0.124800246</c:v>
                </c:pt>
                <c:pt idx="167">
                  <c:v>-0.124655372</c:v>
                </c:pt>
                <c:pt idx="168">
                  <c:v>-0.124505459</c:v>
                </c:pt>
                <c:pt idx="169">
                  <c:v>-0.124350635</c:v>
                </c:pt>
                <c:pt idx="170">
                  <c:v>-0.12419102999999999</c:v>
                </c:pt>
                <c:pt idx="171">
                  <c:v>-0.12422552000000001</c:v>
                </c:pt>
                <c:pt idx="172">
                  <c:v>-0.123857973</c:v>
                </c:pt>
                <c:pt idx="173">
                  <c:v>-0.123684774</c:v>
                </c:pt>
                <c:pt idx="174">
                  <c:v>-0.123628817</c:v>
                </c:pt>
                <c:pt idx="175">
                  <c:v>-0.12332564999999999</c:v>
                </c:pt>
                <c:pt idx="176">
                  <c:v>-0.12313996100000001</c:v>
                </c:pt>
                <c:pt idx="177">
                  <c:v>-0.124285852</c:v>
                </c:pt>
                <c:pt idx="178">
                  <c:v>-0.122559868</c:v>
                </c:pt>
                <c:pt idx="179">
                  <c:v>-0.121431737</c:v>
                </c:pt>
                <c:pt idx="180">
                  <c:v>-0.12215524799999999</c:v>
                </c:pt>
                <c:pt idx="181">
                  <c:v>-0.121947954</c:v>
                </c:pt>
                <c:pt idx="182">
                  <c:v>-0.121737504</c:v>
                </c:pt>
                <c:pt idx="183">
                  <c:v>-0.12152402</c:v>
                </c:pt>
                <c:pt idx="184">
                  <c:v>-0.121307626</c:v>
                </c:pt>
                <c:pt idx="185">
                  <c:v>-0.12120138900000001</c:v>
                </c:pt>
                <c:pt idx="186">
                  <c:v>-0.120866637</c:v>
                </c:pt>
                <c:pt idx="187">
                  <c:v>-0.12064230400000001</c:v>
                </c:pt>
                <c:pt idx="188">
                  <c:v>-0.120381735</c:v>
                </c:pt>
                <c:pt idx="189">
                  <c:v>-0.120186586</c:v>
                </c:pt>
                <c:pt idx="190">
                  <c:v>-0.119955427</c:v>
                </c:pt>
                <c:pt idx="191">
                  <c:v>-0.119722206</c:v>
                </c:pt>
                <c:pt idx="192">
                  <c:v>-0.119487017</c:v>
                </c:pt>
                <c:pt idx="193">
                  <c:v>-0.119249957</c:v>
                </c:pt>
                <c:pt idx="194">
                  <c:v>-0.119011109</c:v>
                </c:pt>
                <c:pt idx="195">
                  <c:v>-0.118889148</c:v>
                </c:pt>
                <c:pt idx="196">
                  <c:v>-0.11852839</c:v>
                </c:pt>
                <c:pt idx="197">
                  <c:v>-0.118284703</c:v>
                </c:pt>
                <c:pt idx="198">
                  <c:v>-0.117625222</c:v>
                </c:pt>
                <c:pt idx="199">
                  <c:v>-0.117793122</c:v>
                </c:pt>
                <c:pt idx="200">
                  <c:v>-0.11754540300000001</c:v>
                </c:pt>
                <c:pt idx="201">
                  <c:v>-0.117296503</c:v>
                </c:pt>
                <c:pt idx="202">
                  <c:v>-0.117046489</c:v>
                </c:pt>
                <c:pt idx="203">
                  <c:v>-0.11679542699999999</c:v>
                </c:pt>
                <c:pt idx="204">
                  <c:v>-0.116543385</c:v>
                </c:pt>
                <c:pt idx="205">
                  <c:v>-0.116290424</c:v>
                </c:pt>
                <c:pt idx="206">
                  <c:v>-0.11603661</c:v>
                </c:pt>
                <c:pt idx="207">
                  <c:v>-0.11578202</c:v>
                </c:pt>
                <c:pt idx="208">
                  <c:v>-0.115526739</c:v>
                </c:pt>
                <c:pt idx="209">
                  <c:v>-0.115014408</c:v>
                </c:pt>
                <c:pt idx="210">
                  <c:v>-0.114757491</c:v>
                </c:pt>
                <c:pt idx="211">
                  <c:v>-0.114500162</c:v>
                </c:pt>
                <c:pt idx="212">
                  <c:v>-0.114808759</c:v>
                </c:pt>
                <c:pt idx="213">
                  <c:v>-0.113984559</c:v>
                </c:pt>
                <c:pt idx="214">
                  <c:v>-0.113726434</c:v>
                </c:pt>
                <c:pt idx="215">
                  <c:v>-0.113468192</c:v>
                </c:pt>
                <c:pt idx="216">
                  <c:v>-0.113209908</c:v>
                </c:pt>
                <c:pt idx="217">
                  <c:v>-0.112951646</c:v>
                </c:pt>
                <c:pt idx="218">
                  <c:v>-0.11269346199999999</c:v>
                </c:pt>
                <c:pt idx="219">
                  <c:v>-0.112177506</c:v>
                </c:pt>
                <c:pt idx="220">
                  <c:v>-0.111919808</c:v>
                </c:pt>
                <c:pt idx="221">
                  <c:v>-0.11166234899999999</c:v>
                </c:pt>
                <c:pt idx="222">
                  <c:v>-0.111405169</c:v>
                </c:pt>
                <c:pt idx="223">
                  <c:v>-0.111148311</c:v>
                </c:pt>
                <c:pt idx="224">
                  <c:v>-0.112239055</c:v>
                </c:pt>
                <c:pt idx="225">
                  <c:v>-0.110635767</c:v>
                </c:pt>
                <c:pt idx="226">
                  <c:v>-0.110380187</c:v>
                </c:pt>
                <c:pt idx="227">
                  <c:v>-0.11012514599999999</c:v>
                </c:pt>
                <c:pt idx="228">
                  <c:v>-0.109870709</c:v>
                </c:pt>
                <c:pt idx="229">
                  <c:v>-0.10961694499999999</c:v>
                </c:pt>
                <c:pt idx="230">
                  <c:v>-0.109363922</c:v>
                </c:pt>
                <c:pt idx="231">
                  <c:v>-0.10911170100000001</c:v>
                </c:pt>
                <c:pt idx="232">
                  <c:v>-0.108860337</c:v>
                </c:pt>
                <c:pt idx="233">
                  <c:v>-0.108609898</c:v>
                </c:pt>
                <c:pt idx="234">
                  <c:v>-0.10836045900000001</c:v>
                </c:pt>
                <c:pt idx="235">
                  <c:v>-0.1081121</c:v>
                </c:pt>
                <c:pt idx="236">
                  <c:v>-0.107864903</c:v>
                </c:pt>
                <c:pt idx="237">
                  <c:v>-0.107618955</c:v>
                </c:pt>
                <c:pt idx="238">
                  <c:v>-0.10737434799999999</c:v>
                </c:pt>
                <c:pt idx="239">
                  <c:v>-0.10713117699999999</c:v>
                </c:pt>
                <c:pt idx="240">
                  <c:v>-0.10688953900000001</c:v>
                </c:pt>
                <c:pt idx="241">
                  <c:v>-0.10664953000000001</c:v>
                </c:pt>
                <c:pt idx="242">
                  <c:v>-0.106411252</c:v>
                </c:pt>
                <c:pt idx="243">
                  <c:v>-0.106174805</c:v>
                </c:pt>
                <c:pt idx="244">
                  <c:v>-0.105940295</c:v>
                </c:pt>
                <c:pt idx="245">
                  <c:v>-0.105677006</c:v>
                </c:pt>
                <c:pt idx="246">
                  <c:v>-0.105084704</c:v>
                </c:pt>
                <c:pt idx="247">
                  <c:v>-0.104800187</c:v>
                </c:pt>
                <c:pt idx="248">
                  <c:v>-0.104579333</c:v>
                </c:pt>
                <c:pt idx="249">
                  <c:v>-0.10436110699999999</c:v>
                </c:pt>
                <c:pt idx="250">
                  <c:v>-0.104145615</c:v>
                </c:pt>
                <c:pt idx="251">
                  <c:v>-0.103932972</c:v>
                </c:pt>
                <c:pt idx="252">
                  <c:v>-0.10372329</c:v>
                </c:pt>
                <c:pt idx="253">
                  <c:v>-0.103516674</c:v>
                </c:pt>
                <c:pt idx="254">
                  <c:v>-0.10311305599999999</c:v>
                </c:pt>
                <c:pt idx="255">
                  <c:v>-0.10291623799999999</c:v>
                </c:pt>
                <c:pt idx="256">
                  <c:v>-0.102533048</c:v>
                </c:pt>
                <c:pt idx="257">
                  <c:v>-0.102346847</c:v>
                </c:pt>
                <c:pt idx="258">
                  <c:v>-0.102164346</c:v>
                </c:pt>
                <c:pt idx="259">
                  <c:v>-0.10198560800000001</c:v>
                </c:pt>
                <c:pt idx="260">
                  <c:v>-0.101810687</c:v>
                </c:pt>
                <c:pt idx="261">
                  <c:v>-0.10163963400000001</c:v>
                </c:pt>
                <c:pt idx="262">
                  <c:v>-0.101472493</c:v>
                </c:pt>
                <c:pt idx="263">
                  <c:v>-0.10130929800000001</c:v>
                </c:pt>
                <c:pt idx="264">
                  <c:v>-0.101150089</c:v>
                </c:pt>
                <c:pt idx="265">
                  <c:v>-0.10099490799999999</c:v>
                </c:pt>
                <c:pt idx="266">
                  <c:v>-0.100843804</c:v>
                </c:pt>
                <c:pt idx="267">
                  <c:v>-0.100696815</c:v>
                </c:pt>
                <c:pt idx="268">
                  <c:v>-9.9811515000000003E-2</c:v>
                </c:pt>
                <c:pt idx="269">
                  <c:v>-0.10041528500000001</c:v>
                </c:pt>
                <c:pt idx="270">
                  <c:v>-0.100280774</c:v>
                </c:pt>
                <c:pt idx="271">
                  <c:v>-0.10015043699999999</c:v>
                </c:pt>
                <c:pt idx="272">
                  <c:v>-0.10002427699999999</c:v>
                </c:pt>
                <c:pt idx="273">
                  <c:v>-9.9902298E-2</c:v>
                </c:pt>
                <c:pt idx="274">
                  <c:v>-9.9784502999999997E-2</c:v>
                </c:pt>
                <c:pt idx="275">
                  <c:v>-9.9670890999999998E-2</c:v>
                </c:pt>
                <c:pt idx="276">
                  <c:v>-9.9561458000000005E-2</c:v>
                </c:pt>
                <c:pt idx="277">
                  <c:v>-9.9456198999999995E-2</c:v>
                </c:pt>
                <c:pt idx="278">
                  <c:v>-9.9355117000000007E-2</c:v>
                </c:pt>
                <c:pt idx="279">
                  <c:v>-9.9258223000000007E-2</c:v>
                </c:pt>
                <c:pt idx="280">
                  <c:v>-9.9165529000000002E-2</c:v>
                </c:pt>
                <c:pt idx="281">
                  <c:v>-9.9077045000000002E-2</c:v>
                </c:pt>
                <c:pt idx="282">
                  <c:v>-9.8992781000000002E-2</c:v>
                </c:pt>
                <c:pt idx="283">
                  <c:v>-9.8836913999999998E-2</c:v>
                </c:pt>
                <c:pt idx="284">
                  <c:v>-9.8765298000000001E-2</c:v>
                </c:pt>
                <c:pt idx="285">
                  <c:v>-9.8697885999999999E-2</c:v>
                </c:pt>
                <c:pt idx="286">
                  <c:v>-9.8575668000000005E-2</c:v>
                </c:pt>
                <c:pt idx="287">
                  <c:v>-9.8520865999999999E-2</c:v>
                </c:pt>
                <c:pt idx="288">
                  <c:v>-9.8470264000000002E-2</c:v>
                </c:pt>
                <c:pt idx="289">
                  <c:v>-9.8423839999999999E-2</c:v>
                </c:pt>
                <c:pt idx="290">
                  <c:v>-9.8381564000000005E-2</c:v>
                </c:pt>
                <c:pt idx="291">
                  <c:v>-9.8343402999999996E-2</c:v>
                </c:pt>
                <c:pt idx="292">
                  <c:v>-9.8309328000000001E-2</c:v>
                </c:pt>
                <c:pt idx="293">
                  <c:v>-9.8279317000000005E-2</c:v>
                </c:pt>
                <c:pt idx="294">
                  <c:v>-9.8231419E-2</c:v>
                </c:pt>
                <c:pt idx="295">
                  <c:v>-9.8213503999999993E-2</c:v>
                </c:pt>
                <c:pt idx="296">
                  <c:v>-9.8199593000000002E-2</c:v>
                </c:pt>
                <c:pt idx="297">
                  <c:v>-9.8189680000000001E-2</c:v>
                </c:pt>
                <c:pt idx="298">
                  <c:v>-9.8183762999999993E-2</c:v>
                </c:pt>
                <c:pt idx="299">
                  <c:v>-9.8181839000000007E-2</c:v>
                </c:pt>
                <c:pt idx="300">
                  <c:v>-9.8183901000000004E-2</c:v>
                </c:pt>
                <c:pt idx="301">
                  <c:v>-9.8189943000000002E-2</c:v>
                </c:pt>
                <c:pt idx="302">
                  <c:v>-9.8199967999999999E-2</c:v>
                </c:pt>
                <c:pt idx="303">
                  <c:v>-9.8231994000000003E-2</c:v>
                </c:pt>
                <c:pt idx="304">
                  <c:v>-9.8374547000000007E-2</c:v>
                </c:pt>
                <c:pt idx="305">
                  <c:v>-9.8280065999999999E-2</c:v>
                </c:pt>
                <c:pt idx="306">
                  <c:v>-9.8310159999999994E-2</c:v>
                </c:pt>
                <c:pt idx="307">
                  <c:v>-9.8344316000000001E-2</c:v>
                </c:pt>
                <c:pt idx="308">
                  <c:v>-9.8382551999999998E-2</c:v>
                </c:pt>
                <c:pt idx="309">
                  <c:v>-9.8424888000000002E-2</c:v>
                </c:pt>
                <c:pt idx="310">
                  <c:v>-9.8471345000000002E-2</c:v>
                </c:pt>
                <c:pt idx="311">
                  <c:v>-9.8521949999999997E-2</c:v>
                </c:pt>
                <c:pt idx="312">
                  <c:v>-9.8576725000000004E-2</c:v>
                </c:pt>
                <c:pt idx="313">
                  <c:v>-9.8635688999999999E-2</c:v>
                </c:pt>
                <c:pt idx="314">
                  <c:v>-9.8698858E-2</c:v>
                </c:pt>
                <c:pt idx="315">
                  <c:v>-9.883786E-2</c:v>
                </c:pt>
                <c:pt idx="316">
                  <c:v>-9.8913721999999996E-2</c:v>
                </c:pt>
                <c:pt idx="317">
                  <c:v>-9.9166821000000002E-2</c:v>
                </c:pt>
                <c:pt idx="318">
                  <c:v>-9.9259678000000004E-2</c:v>
                </c:pt>
                <c:pt idx="319">
                  <c:v>-9.9356781000000005E-2</c:v>
                </c:pt>
                <c:pt idx="320">
                  <c:v>-9.9458137000000002E-2</c:v>
                </c:pt>
                <c:pt idx="321">
                  <c:v>-9.9563754000000004E-2</c:v>
                </c:pt>
                <c:pt idx="322">
                  <c:v>-9.9673640999999993E-2</c:v>
                </c:pt>
                <c:pt idx="323">
                  <c:v>-9.9787802999999994E-2</c:v>
                </c:pt>
                <c:pt idx="324">
                  <c:v>-9.9906248000000003E-2</c:v>
                </c:pt>
                <c:pt idx="325">
                  <c:v>-0.10013245599999999</c:v>
                </c:pt>
                <c:pt idx="326">
                  <c:v>-0.100287378</c:v>
                </c:pt>
                <c:pt idx="327">
                  <c:v>-0.100423024</c:v>
                </c:pt>
                <c:pt idx="328">
                  <c:v>-0.100562951</c:v>
                </c:pt>
                <c:pt idx="329">
                  <c:v>-0.100855577</c:v>
                </c:pt>
                <c:pt idx="330">
                  <c:v>-0.10100824899999999</c:v>
                </c:pt>
                <c:pt idx="331">
                  <c:v>-0.10116514</c:v>
                </c:pt>
                <c:pt idx="332">
                  <c:v>-0.101491523</c:v>
                </c:pt>
                <c:pt idx="333">
                  <c:v>-0.101660983</c:v>
                </c:pt>
                <c:pt idx="334">
                  <c:v>-0.101834604</c:v>
                </c:pt>
                <c:pt idx="335">
                  <c:v>-0.101905419</c:v>
                </c:pt>
                <c:pt idx="336">
                  <c:v>-0.102380233</c:v>
                </c:pt>
                <c:pt idx="337">
                  <c:v>-0.10257028999999999</c:v>
                </c:pt>
                <c:pt idx="338">
                  <c:v>-0.102764407</c:v>
                </c:pt>
                <c:pt idx="339">
                  <c:v>-0.10468113499999999</c:v>
                </c:pt>
                <c:pt idx="340">
                  <c:v>-0.103164776</c:v>
                </c:pt>
                <c:pt idx="341">
                  <c:v>-0.102815673</c:v>
                </c:pt>
                <c:pt idx="342">
                  <c:v>-0.10358123499999999</c:v>
                </c:pt>
                <c:pt idx="343">
                  <c:v>-0.103795426</c:v>
                </c:pt>
                <c:pt idx="344">
                  <c:v>-0.104013541</c:v>
                </c:pt>
                <c:pt idx="345">
                  <c:v>-0.104235548</c:v>
                </c:pt>
                <c:pt idx="346">
                  <c:v>-0.104461418</c:v>
                </c:pt>
                <c:pt idx="347">
                  <c:v>-0.104691126</c:v>
                </c:pt>
                <c:pt idx="348">
                  <c:v>-0.105161975</c:v>
                </c:pt>
                <c:pt idx="349">
                  <c:v>-0.105403076</c:v>
                </c:pt>
                <c:pt idx="350">
                  <c:v>-0.105896561</c:v>
                </c:pt>
                <c:pt idx="351">
                  <c:v>-0.106148904</c:v>
                </c:pt>
                <c:pt idx="352">
                  <c:v>-0.106664674</c:v>
                </c:pt>
                <c:pt idx="353">
                  <c:v>-0.106928052</c:v>
                </c:pt>
                <c:pt idx="354">
                  <c:v>-0.107739789</c:v>
                </c:pt>
                <c:pt idx="355">
                  <c:v>-0.108017461</c:v>
                </c:pt>
                <c:pt idx="356">
                  <c:v>-0.10829862799999999</c:v>
                </c:pt>
                <c:pt idx="357">
                  <c:v>-0.108871302</c:v>
                </c:pt>
                <c:pt idx="358">
                  <c:v>-0.107858361</c:v>
                </c:pt>
                <c:pt idx="359">
                  <c:v>-0.10945751500000001</c:v>
                </c:pt>
                <c:pt idx="360">
                  <c:v>-0.109755597</c:v>
                </c:pt>
                <c:pt idx="361">
                  <c:v>-0.11005693900000001</c:v>
                </c:pt>
                <c:pt idx="362">
                  <c:v>-0.110361496</c:v>
                </c:pt>
                <c:pt idx="363">
                  <c:v>-0.110669223</c:v>
                </c:pt>
                <c:pt idx="364">
                  <c:v>-0.11098008099999999</c:v>
                </c:pt>
                <c:pt idx="365">
                  <c:v>-0.111294033</c:v>
                </c:pt>
                <c:pt idx="366">
                  <c:v>-0.11161104400000001</c:v>
                </c:pt>
                <c:pt idx="367">
                  <c:v>-0.111931085</c:v>
                </c:pt>
                <c:pt idx="368">
                  <c:v>-0.11290905900000001</c:v>
                </c:pt>
                <c:pt idx="369">
                  <c:v>-0.11357553099999999</c:v>
                </c:pt>
                <c:pt idx="370">
                  <c:v>-0.11425323900000001</c:v>
                </c:pt>
                <c:pt idx="371">
                  <c:v>-0.114596221</c:v>
                </c:pt>
                <c:pt idx="372">
                  <c:v>-0.114941917</c:v>
                </c:pt>
                <c:pt idx="373">
                  <c:v>-0.115290306</c:v>
                </c:pt>
                <c:pt idx="374">
                  <c:v>-0.115928531</c:v>
                </c:pt>
                <c:pt idx="375">
                  <c:v>-0.117510458</c:v>
                </c:pt>
                <c:pt idx="376">
                  <c:v>-0.117071803</c:v>
                </c:pt>
                <c:pt idx="377">
                  <c:v>-0.11743582599999999</c:v>
                </c:pt>
                <c:pt idx="378">
                  <c:v>-0.117802349</c:v>
                </c:pt>
                <c:pt idx="379">
                  <c:v>-0.118171337</c:v>
                </c:pt>
                <c:pt idx="380">
                  <c:v>-0.118542757</c:v>
                </c:pt>
                <c:pt idx="381">
                  <c:v>-0.11891657999999999</c:v>
                </c:pt>
                <c:pt idx="382">
                  <c:v>-0.119292774</c:v>
                </c:pt>
                <c:pt idx="383">
                  <c:v>-0.119671308</c:v>
                </c:pt>
                <c:pt idx="384">
                  <c:v>-0.12005215299999999</c:v>
                </c:pt>
                <c:pt idx="385">
                  <c:v>-0.12043528100000001</c:v>
                </c:pt>
                <c:pt idx="386">
                  <c:v>-0.120820671</c:v>
                </c:pt>
                <c:pt idx="387">
                  <c:v>-0.121208303</c:v>
                </c:pt>
                <c:pt idx="388">
                  <c:v>-0.121598161</c:v>
                </c:pt>
                <c:pt idx="389">
                  <c:v>-0.12238447600000001</c:v>
                </c:pt>
                <c:pt idx="390">
                  <c:v>-0.124388075</c:v>
                </c:pt>
                <c:pt idx="391">
                  <c:v>-0.124795146</c:v>
                </c:pt>
                <c:pt idx="392">
                  <c:v>-0.12520429699999999</c:v>
                </c:pt>
                <c:pt idx="393">
                  <c:v>-0.12561551500000001</c:v>
                </c:pt>
                <c:pt idx="394">
                  <c:v>-0.126028791</c:v>
                </c:pt>
                <c:pt idx="395">
                  <c:v>-0.12644411</c:v>
                </c:pt>
                <c:pt idx="396">
                  <c:v>-0.12686146000000001</c:v>
                </c:pt>
                <c:pt idx="397">
                  <c:v>-0.12728081899999999</c:v>
                </c:pt>
                <c:pt idx="398">
                  <c:v>-0.12770216200000001</c:v>
                </c:pt>
                <c:pt idx="399">
                  <c:v>-0.128550685</c:v>
                </c:pt>
                <c:pt idx="400">
                  <c:v>-0.12781584800000001</c:v>
                </c:pt>
                <c:pt idx="401">
                  <c:v>-0.12983766899999999</c:v>
                </c:pt>
                <c:pt idx="402">
                  <c:v>-0.13070483299999999</c:v>
                </c:pt>
                <c:pt idx="403">
                  <c:v>-0.13114109500000001</c:v>
                </c:pt>
                <c:pt idx="404">
                  <c:v>-0.131579115</c:v>
                </c:pt>
                <c:pt idx="405">
                  <c:v>-0.132460364</c:v>
                </c:pt>
                <c:pt idx="406">
                  <c:v>-0.132903562</c:v>
                </c:pt>
                <c:pt idx="407">
                  <c:v>-0.13334845100000001</c:v>
                </c:pt>
                <c:pt idx="408">
                  <c:v>-0.13424323099999999</c:v>
                </c:pt>
                <c:pt idx="409">
                  <c:v>-0.13469308199999999</c:v>
                </c:pt>
                <c:pt idx="410">
                  <c:v>-0.13605221000000001</c:v>
                </c:pt>
                <c:pt idx="411">
                  <c:v>-0.136966057</c:v>
                </c:pt>
                <c:pt idx="412">
                  <c:v>-0.13788593399999999</c:v>
                </c:pt>
                <c:pt idx="413">
                  <c:v>-0.139276814</c:v>
                </c:pt>
                <c:pt idx="414">
                  <c:v>-0.13974334399999999</c:v>
                </c:pt>
                <c:pt idx="415">
                  <c:v>-0.14068070499999999</c:v>
                </c:pt>
                <c:pt idx="416">
                  <c:v>-0.141151526</c:v>
                </c:pt>
                <c:pt idx="417">
                  <c:v>-0.14257252000000001</c:v>
                </c:pt>
                <c:pt idx="418">
                  <c:v>-0.143049025</c:v>
                </c:pt>
                <c:pt idx="419">
                  <c:v>-0.14352694999999999</c:v>
                </c:pt>
                <c:pt idx="420">
                  <c:v>-0.14400629600000001</c:v>
                </c:pt>
                <c:pt idx="421">
                  <c:v>-0.14496926299999999</c:v>
                </c:pt>
                <c:pt idx="422">
                  <c:v>-0.14545287400000001</c:v>
                </c:pt>
                <c:pt idx="423">
                  <c:v>-0.14593788699999999</c:v>
                </c:pt>
                <c:pt idx="424">
                  <c:v>-0.14642427999999999</c:v>
                </c:pt>
                <c:pt idx="425">
                  <c:v>-0.146912029</c:v>
                </c:pt>
                <c:pt idx="426">
                  <c:v>-0.147891511</c:v>
                </c:pt>
                <c:pt idx="427">
                  <c:v>-0.148157812</c:v>
                </c:pt>
                <c:pt idx="428">
                  <c:v>-0.149370324</c:v>
                </c:pt>
                <c:pt idx="429">
                  <c:v>-0.150277893</c:v>
                </c:pt>
                <c:pt idx="430">
                  <c:v>-0.15336482700000001</c:v>
                </c:pt>
                <c:pt idx="431">
                  <c:v>-0.15386878200000001</c:v>
                </c:pt>
                <c:pt idx="432">
                  <c:v>-0.15487942599999999</c:v>
                </c:pt>
                <c:pt idx="433">
                  <c:v>-0.15538605</c:v>
                </c:pt>
                <c:pt idx="434">
                  <c:v>-0.157930668</c:v>
                </c:pt>
                <c:pt idx="435">
                  <c:v>-0.15844159099999999</c:v>
                </c:pt>
                <c:pt idx="436">
                  <c:v>-0.159465106</c:v>
                </c:pt>
                <c:pt idx="437">
                  <c:v>-0.16049059800000001</c:v>
                </c:pt>
                <c:pt idx="438">
                  <c:v>-0.16100399800000001</c:v>
                </c:pt>
                <c:pt idx="439">
                  <c:v>-0.161517787</c:v>
                </c:pt>
                <c:pt idx="440">
                  <c:v>-0.16357622199999999</c:v>
                </c:pt>
                <c:pt idx="441">
                  <c:v>-0.164091501</c:v>
                </c:pt>
                <c:pt idx="442">
                  <c:v>-0.16667016500000001</c:v>
                </c:pt>
                <c:pt idx="443">
                  <c:v>-0.16718609000000001</c:v>
                </c:pt>
                <c:pt idx="444">
                  <c:v>-0.16770199599999999</c:v>
                </c:pt>
                <c:pt idx="445">
                  <c:v>-0.168217848</c:v>
                </c:pt>
                <c:pt idx="446">
                  <c:v>-0.16924926100000001</c:v>
                </c:pt>
                <c:pt idx="447">
                  <c:v>-0.16976476200000001</c:v>
                </c:pt>
                <c:pt idx="448">
                  <c:v>-0.17131011600000001</c:v>
                </c:pt>
                <c:pt idx="449">
                  <c:v>-0.17182476799999999</c:v>
                </c:pt>
                <c:pt idx="450">
                  <c:v>-0.172339151</c:v>
                </c:pt>
                <c:pt idx="451">
                  <c:v>-0.17285324599999999</c:v>
                </c:pt>
                <c:pt idx="452">
                  <c:v>-0.173367035</c:v>
                </c:pt>
                <c:pt idx="453">
                  <c:v>-0.175418724</c:v>
                </c:pt>
                <c:pt idx="454">
                  <c:v>-0.176442129</c:v>
                </c:pt>
                <c:pt idx="455">
                  <c:v>-0.17746356999999999</c:v>
                </c:pt>
                <c:pt idx="456">
                  <c:v>-0.17797346</c:v>
                </c:pt>
                <c:pt idx="457">
                  <c:v>-0.178482745</c:v>
                </c:pt>
                <c:pt idx="458">
                  <c:v>-0.178991385</c:v>
                </c:pt>
                <c:pt idx="459">
                  <c:v>-0.17949934200000001</c:v>
                </c:pt>
                <c:pt idx="460">
                  <c:v>-0.180006579</c:v>
                </c:pt>
                <c:pt idx="461">
                  <c:v>-0.180513062</c:v>
                </c:pt>
                <c:pt idx="462">
                  <c:v>-0.182027675</c:v>
                </c:pt>
                <c:pt idx="463">
                  <c:v>-0.182530832</c:v>
                </c:pt>
                <c:pt idx="464">
                  <c:v>-0.18303308500000001</c:v>
                </c:pt>
                <c:pt idx="465">
                  <c:v>-0.18403478000000001</c:v>
                </c:pt>
                <c:pt idx="466">
                  <c:v>-0.18503258</c:v>
                </c:pt>
                <c:pt idx="467">
                  <c:v>-0.18552997199999999</c:v>
                </c:pt>
                <c:pt idx="468">
                  <c:v>-0.18602633700000001</c:v>
                </c:pt>
                <c:pt idx="469">
                  <c:v>-0.186521667</c:v>
                </c:pt>
                <c:pt idx="470">
                  <c:v>-0.18701595600000001</c:v>
                </c:pt>
                <c:pt idx="471">
                  <c:v>-0.189471788</c:v>
                </c:pt>
                <c:pt idx="472">
                  <c:v>-0.19044686799999999</c:v>
                </c:pt>
                <c:pt idx="473">
                  <c:v>-0.19141781999999999</c:v>
                </c:pt>
                <c:pt idx="474">
                  <c:v>-0.192866387</c:v>
                </c:pt>
                <c:pt idx="475">
                  <c:v>-0.19334711800000001</c:v>
                </c:pt>
                <c:pt idx="476">
                  <c:v>-0.19430536300000001</c:v>
                </c:pt>
                <c:pt idx="477">
                  <c:v>-0.194782873</c:v>
                </c:pt>
                <c:pt idx="478">
                  <c:v>-0.19620891600000001</c:v>
                </c:pt>
                <c:pt idx="479">
                  <c:v>-0.19715411999999999</c:v>
                </c:pt>
                <c:pt idx="480">
                  <c:v>-0.19856354600000001</c:v>
                </c:pt>
                <c:pt idx="481">
                  <c:v>-0.19903109699999999</c:v>
                </c:pt>
                <c:pt idx="482">
                  <c:v>-0.20042691700000001</c:v>
                </c:pt>
                <c:pt idx="483">
                  <c:v>-0.201351741</c:v>
                </c:pt>
                <c:pt idx="484">
                  <c:v>-0.20273037399999999</c:v>
                </c:pt>
                <c:pt idx="485">
                  <c:v>-0.204552607</c:v>
                </c:pt>
                <c:pt idx="486">
                  <c:v>-0.20500534300000001</c:v>
                </c:pt>
                <c:pt idx="487">
                  <c:v>-0.20545695999999999</c:v>
                </c:pt>
                <c:pt idx="488">
                  <c:v>-0.20590746800000001</c:v>
                </c:pt>
                <c:pt idx="489">
                  <c:v>-0.207252466</c:v>
                </c:pt>
                <c:pt idx="490">
                  <c:v>-0.207698672</c:v>
                </c:pt>
                <c:pt idx="491">
                  <c:v>-0.208587996</c:v>
                </c:pt>
              </c:numCache>
            </c:numRef>
          </c:val>
          <c:extLst>
            <c:ext xmlns:c16="http://schemas.microsoft.com/office/drawing/2014/chart" uri="{C3380CC4-5D6E-409C-BE32-E72D297353CC}">
              <c16:uniqueId val="{00000000-FA8F-4187-97B8-50231BCC8C78}"/>
            </c:ext>
          </c:extLst>
        </c:ser>
        <c:ser>
          <c:idx val="2"/>
          <c:order val="2"/>
          <c:tx>
            <c:v>Upper Limit</c:v>
          </c:tx>
          <c:spPr>
            <a:solidFill>
              <a:schemeClr val="accent1">
                <a:lumMod val="40000"/>
                <a:lumOff val="60000"/>
                <a:alpha val="47000"/>
              </a:schemeClr>
            </a:solidFill>
            <a:ln>
              <a:noFill/>
            </a:ln>
            <a:effectLst/>
          </c:spPr>
          <c:cat>
            <c:numRef>
              <c:f>'Grade 7 Math'!$A$5:$A$496</c:f>
              <c:numCache>
                <c:formatCode>General</c:formatCode>
                <c:ptCount val="49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1</c:v>
                </c:pt>
                <c:pt idx="210">
                  <c:v>212</c:v>
                </c:pt>
                <c:pt idx="211">
                  <c:v>213</c:v>
                </c:pt>
                <c:pt idx="212">
                  <c:v>214</c:v>
                </c:pt>
                <c:pt idx="213">
                  <c:v>215</c:v>
                </c:pt>
                <c:pt idx="214">
                  <c:v>216</c:v>
                </c:pt>
                <c:pt idx="215">
                  <c:v>217</c:v>
                </c:pt>
                <c:pt idx="216">
                  <c:v>218</c:v>
                </c:pt>
                <c:pt idx="217">
                  <c:v>219</c:v>
                </c:pt>
                <c:pt idx="218">
                  <c:v>220</c:v>
                </c:pt>
                <c:pt idx="219">
                  <c:v>222</c:v>
                </c:pt>
                <c:pt idx="220">
                  <c:v>223</c:v>
                </c:pt>
                <c:pt idx="221">
                  <c:v>224</c:v>
                </c:pt>
                <c:pt idx="222">
                  <c:v>225</c:v>
                </c:pt>
                <c:pt idx="223">
                  <c:v>226</c:v>
                </c:pt>
                <c:pt idx="224">
                  <c:v>227</c:v>
                </c:pt>
                <c:pt idx="225">
                  <c:v>228</c:v>
                </c:pt>
                <c:pt idx="226">
                  <c:v>229</c:v>
                </c:pt>
                <c:pt idx="227">
                  <c:v>230</c:v>
                </c:pt>
                <c:pt idx="228">
                  <c:v>231</c:v>
                </c:pt>
                <c:pt idx="229">
                  <c:v>232</c:v>
                </c:pt>
                <c:pt idx="230">
                  <c:v>233</c:v>
                </c:pt>
                <c:pt idx="231">
                  <c:v>234</c:v>
                </c:pt>
                <c:pt idx="232">
                  <c:v>235</c:v>
                </c:pt>
                <c:pt idx="233">
                  <c:v>236</c:v>
                </c:pt>
                <c:pt idx="234">
                  <c:v>237</c:v>
                </c:pt>
                <c:pt idx="235">
                  <c:v>238</c:v>
                </c:pt>
                <c:pt idx="236">
                  <c:v>239</c:v>
                </c:pt>
                <c:pt idx="237">
                  <c:v>240</c:v>
                </c:pt>
                <c:pt idx="238">
                  <c:v>241</c:v>
                </c:pt>
                <c:pt idx="239">
                  <c:v>242</c:v>
                </c:pt>
                <c:pt idx="240">
                  <c:v>243</c:v>
                </c:pt>
                <c:pt idx="241">
                  <c:v>244</c:v>
                </c:pt>
                <c:pt idx="242">
                  <c:v>245</c:v>
                </c:pt>
                <c:pt idx="243">
                  <c:v>246</c:v>
                </c:pt>
                <c:pt idx="244">
                  <c:v>247</c:v>
                </c:pt>
                <c:pt idx="245">
                  <c:v>248</c:v>
                </c:pt>
                <c:pt idx="246">
                  <c:v>251</c:v>
                </c:pt>
                <c:pt idx="247">
                  <c:v>252</c:v>
                </c:pt>
                <c:pt idx="248">
                  <c:v>253</c:v>
                </c:pt>
                <c:pt idx="249">
                  <c:v>254</c:v>
                </c:pt>
                <c:pt idx="250">
                  <c:v>255</c:v>
                </c:pt>
                <c:pt idx="251">
                  <c:v>256</c:v>
                </c:pt>
                <c:pt idx="252">
                  <c:v>257</c:v>
                </c:pt>
                <c:pt idx="253">
                  <c:v>258</c:v>
                </c:pt>
                <c:pt idx="254">
                  <c:v>260</c:v>
                </c:pt>
                <c:pt idx="255">
                  <c:v>261</c:v>
                </c:pt>
                <c:pt idx="256">
                  <c:v>263</c:v>
                </c:pt>
                <c:pt idx="257">
                  <c:v>264</c:v>
                </c:pt>
                <c:pt idx="258">
                  <c:v>265</c:v>
                </c:pt>
                <c:pt idx="259">
                  <c:v>266</c:v>
                </c:pt>
                <c:pt idx="260">
                  <c:v>267</c:v>
                </c:pt>
                <c:pt idx="261">
                  <c:v>268</c:v>
                </c:pt>
                <c:pt idx="262">
                  <c:v>269</c:v>
                </c:pt>
                <c:pt idx="263">
                  <c:v>270</c:v>
                </c:pt>
                <c:pt idx="264">
                  <c:v>271</c:v>
                </c:pt>
                <c:pt idx="265">
                  <c:v>272</c:v>
                </c:pt>
                <c:pt idx="266">
                  <c:v>273</c:v>
                </c:pt>
                <c:pt idx="267">
                  <c:v>274</c:v>
                </c:pt>
                <c:pt idx="268">
                  <c:v>275</c:v>
                </c:pt>
                <c:pt idx="269">
                  <c:v>276</c:v>
                </c:pt>
                <c:pt idx="270">
                  <c:v>277</c:v>
                </c:pt>
                <c:pt idx="271">
                  <c:v>278</c:v>
                </c:pt>
                <c:pt idx="272">
                  <c:v>279</c:v>
                </c:pt>
                <c:pt idx="273">
                  <c:v>280</c:v>
                </c:pt>
                <c:pt idx="274">
                  <c:v>281</c:v>
                </c:pt>
                <c:pt idx="275">
                  <c:v>282</c:v>
                </c:pt>
                <c:pt idx="276">
                  <c:v>283</c:v>
                </c:pt>
                <c:pt idx="277">
                  <c:v>284</c:v>
                </c:pt>
                <c:pt idx="278">
                  <c:v>285</c:v>
                </c:pt>
                <c:pt idx="279">
                  <c:v>286</c:v>
                </c:pt>
                <c:pt idx="280">
                  <c:v>287</c:v>
                </c:pt>
                <c:pt idx="281">
                  <c:v>288</c:v>
                </c:pt>
                <c:pt idx="282">
                  <c:v>289</c:v>
                </c:pt>
                <c:pt idx="283">
                  <c:v>291</c:v>
                </c:pt>
                <c:pt idx="284">
                  <c:v>292</c:v>
                </c:pt>
                <c:pt idx="285">
                  <c:v>293</c:v>
                </c:pt>
                <c:pt idx="286">
                  <c:v>295</c:v>
                </c:pt>
                <c:pt idx="287">
                  <c:v>296</c:v>
                </c:pt>
                <c:pt idx="288">
                  <c:v>297</c:v>
                </c:pt>
                <c:pt idx="289">
                  <c:v>298</c:v>
                </c:pt>
                <c:pt idx="290">
                  <c:v>299</c:v>
                </c:pt>
                <c:pt idx="291">
                  <c:v>300</c:v>
                </c:pt>
                <c:pt idx="292">
                  <c:v>301</c:v>
                </c:pt>
                <c:pt idx="293">
                  <c:v>302</c:v>
                </c:pt>
                <c:pt idx="294">
                  <c:v>304</c:v>
                </c:pt>
                <c:pt idx="295">
                  <c:v>305</c:v>
                </c:pt>
                <c:pt idx="296">
                  <c:v>306</c:v>
                </c:pt>
                <c:pt idx="297">
                  <c:v>307</c:v>
                </c:pt>
                <c:pt idx="298">
                  <c:v>308</c:v>
                </c:pt>
                <c:pt idx="299">
                  <c:v>309</c:v>
                </c:pt>
                <c:pt idx="300">
                  <c:v>310</c:v>
                </c:pt>
                <c:pt idx="301">
                  <c:v>311</c:v>
                </c:pt>
                <c:pt idx="302">
                  <c:v>312</c:v>
                </c:pt>
                <c:pt idx="303">
                  <c:v>314</c:v>
                </c:pt>
                <c:pt idx="304">
                  <c:v>315</c:v>
                </c:pt>
                <c:pt idx="305">
                  <c:v>316</c:v>
                </c:pt>
                <c:pt idx="306">
                  <c:v>317</c:v>
                </c:pt>
                <c:pt idx="307">
                  <c:v>318</c:v>
                </c:pt>
                <c:pt idx="308">
                  <c:v>319</c:v>
                </c:pt>
                <c:pt idx="309">
                  <c:v>320</c:v>
                </c:pt>
                <c:pt idx="310">
                  <c:v>321</c:v>
                </c:pt>
                <c:pt idx="311">
                  <c:v>322</c:v>
                </c:pt>
                <c:pt idx="312">
                  <c:v>323</c:v>
                </c:pt>
                <c:pt idx="313">
                  <c:v>324</c:v>
                </c:pt>
                <c:pt idx="314">
                  <c:v>325</c:v>
                </c:pt>
                <c:pt idx="315">
                  <c:v>327</c:v>
                </c:pt>
                <c:pt idx="316">
                  <c:v>328</c:v>
                </c:pt>
                <c:pt idx="317">
                  <c:v>331</c:v>
                </c:pt>
                <c:pt idx="318">
                  <c:v>332</c:v>
                </c:pt>
                <c:pt idx="319">
                  <c:v>333</c:v>
                </c:pt>
                <c:pt idx="320">
                  <c:v>334</c:v>
                </c:pt>
                <c:pt idx="321">
                  <c:v>335</c:v>
                </c:pt>
                <c:pt idx="322">
                  <c:v>336</c:v>
                </c:pt>
                <c:pt idx="323">
                  <c:v>337</c:v>
                </c:pt>
                <c:pt idx="324">
                  <c:v>338</c:v>
                </c:pt>
                <c:pt idx="325">
                  <c:v>339</c:v>
                </c:pt>
                <c:pt idx="326">
                  <c:v>341</c:v>
                </c:pt>
                <c:pt idx="327">
                  <c:v>342</c:v>
                </c:pt>
                <c:pt idx="328">
                  <c:v>343</c:v>
                </c:pt>
                <c:pt idx="329">
                  <c:v>345</c:v>
                </c:pt>
                <c:pt idx="330">
                  <c:v>346</c:v>
                </c:pt>
                <c:pt idx="331">
                  <c:v>347</c:v>
                </c:pt>
                <c:pt idx="332">
                  <c:v>349</c:v>
                </c:pt>
                <c:pt idx="333">
                  <c:v>350</c:v>
                </c:pt>
                <c:pt idx="334">
                  <c:v>351</c:v>
                </c:pt>
                <c:pt idx="335">
                  <c:v>352</c:v>
                </c:pt>
                <c:pt idx="336">
                  <c:v>354</c:v>
                </c:pt>
                <c:pt idx="337">
                  <c:v>355</c:v>
                </c:pt>
                <c:pt idx="338">
                  <c:v>356</c:v>
                </c:pt>
                <c:pt idx="339">
                  <c:v>357</c:v>
                </c:pt>
                <c:pt idx="340">
                  <c:v>358</c:v>
                </c:pt>
                <c:pt idx="341">
                  <c:v>359</c:v>
                </c:pt>
                <c:pt idx="342">
                  <c:v>360</c:v>
                </c:pt>
                <c:pt idx="343">
                  <c:v>361</c:v>
                </c:pt>
                <c:pt idx="344">
                  <c:v>362</c:v>
                </c:pt>
                <c:pt idx="345">
                  <c:v>363</c:v>
                </c:pt>
                <c:pt idx="346">
                  <c:v>364</c:v>
                </c:pt>
                <c:pt idx="347">
                  <c:v>365</c:v>
                </c:pt>
                <c:pt idx="348">
                  <c:v>367</c:v>
                </c:pt>
                <c:pt idx="349">
                  <c:v>368</c:v>
                </c:pt>
                <c:pt idx="350">
                  <c:v>370</c:v>
                </c:pt>
                <c:pt idx="351">
                  <c:v>371</c:v>
                </c:pt>
                <c:pt idx="352">
                  <c:v>373</c:v>
                </c:pt>
                <c:pt idx="353">
                  <c:v>374</c:v>
                </c:pt>
                <c:pt idx="354">
                  <c:v>377</c:v>
                </c:pt>
                <c:pt idx="355">
                  <c:v>378</c:v>
                </c:pt>
                <c:pt idx="356">
                  <c:v>379</c:v>
                </c:pt>
                <c:pt idx="357">
                  <c:v>381</c:v>
                </c:pt>
                <c:pt idx="358">
                  <c:v>382</c:v>
                </c:pt>
                <c:pt idx="359">
                  <c:v>383</c:v>
                </c:pt>
                <c:pt idx="360">
                  <c:v>384</c:v>
                </c:pt>
                <c:pt idx="361">
                  <c:v>385</c:v>
                </c:pt>
                <c:pt idx="362">
                  <c:v>386</c:v>
                </c:pt>
                <c:pt idx="363">
                  <c:v>387</c:v>
                </c:pt>
                <c:pt idx="364">
                  <c:v>388</c:v>
                </c:pt>
                <c:pt idx="365">
                  <c:v>389</c:v>
                </c:pt>
                <c:pt idx="366">
                  <c:v>390</c:v>
                </c:pt>
                <c:pt idx="367">
                  <c:v>391</c:v>
                </c:pt>
                <c:pt idx="368">
                  <c:v>394</c:v>
                </c:pt>
                <c:pt idx="369">
                  <c:v>396</c:v>
                </c:pt>
                <c:pt idx="370">
                  <c:v>398</c:v>
                </c:pt>
                <c:pt idx="371">
                  <c:v>399</c:v>
                </c:pt>
                <c:pt idx="372">
                  <c:v>400</c:v>
                </c:pt>
                <c:pt idx="373">
                  <c:v>401</c:v>
                </c:pt>
                <c:pt idx="374">
                  <c:v>403</c:v>
                </c:pt>
                <c:pt idx="375">
                  <c:v>405</c:v>
                </c:pt>
                <c:pt idx="376">
                  <c:v>406</c:v>
                </c:pt>
                <c:pt idx="377">
                  <c:v>407</c:v>
                </c:pt>
                <c:pt idx="378">
                  <c:v>408</c:v>
                </c:pt>
                <c:pt idx="379">
                  <c:v>409</c:v>
                </c:pt>
                <c:pt idx="380">
                  <c:v>410</c:v>
                </c:pt>
                <c:pt idx="381">
                  <c:v>411</c:v>
                </c:pt>
                <c:pt idx="382">
                  <c:v>412</c:v>
                </c:pt>
                <c:pt idx="383">
                  <c:v>413</c:v>
                </c:pt>
                <c:pt idx="384">
                  <c:v>414</c:v>
                </c:pt>
                <c:pt idx="385">
                  <c:v>415</c:v>
                </c:pt>
                <c:pt idx="386">
                  <c:v>416</c:v>
                </c:pt>
                <c:pt idx="387">
                  <c:v>417</c:v>
                </c:pt>
                <c:pt idx="388">
                  <c:v>418</c:v>
                </c:pt>
                <c:pt idx="389">
                  <c:v>420</c:v>
                </c:pt>
                <c:pt idx="390">
                  <c:v>425</c:v>
                </c:pt>
                <c:pt idx="391">
                  <c:v>426</c:v>
                </c:pt>
                <c:pt idx="392">
                  <c:v>427</c:v>
                </c:pt>
                <c:pt idx="393">
                  <c:v>428</c:v>
                </c:pt>
                <c:pt idx="394">
                  <c:v>429</c:v>
                </c:pt>
                <c:pt idx="395">
                  <c:v>430</c:v>
                </c:pt>
                <c:pt idx="396">
                  <c:v>431</c:v>
                </c:pt>
                <c:pt idx="397">
                  <c:v>432</c:v>
                </c:pt>
                <c:pt idx="398">
                  <c:v>433</c:v>
                </c:pt>
                <c:pt idx="399">
                  <c:v>435</c:v>
                </c:pt>
                <c:pt idx="400">
                  <c:v>437</c:v>
                </c:pt>
                <c:pt idx="401">
                  <c:v>438</c:v>
                </c:pt>
                <c:pt idx="402">
                  <c:v>440</c:v>
                </c:pt>
                <c:pt idx="403">
                  <c:v>441</c:v>
                </c:pt>
                <c:pt idx="404">
                  <c:v>442</c:v>
                </c:pt>
                <c:pt idx="405">
                  <c:v>444</c:v>
                </c:pt>
                <c:pt idx="406">
                  <c:v>445</c:v>
                </c:pt>
                <c:pt idx="407">
                  <c:v>446</c:v>
                </c:pt>
                <c:pt idx="408">
                  <c:v>448</c:v>
                </c:pt>
                <c:pt idx="409">
                  <c:v>449</c:v>
                </c:pt>
                <c:pt idx="410">
                  <c:v>452</c:v>
                </c:pt>
                <c:pt idx="411">
                  <c:v>454</c:v>
                </c:pt>
                <c:pt idx="412">
                  <c:v>456</c:v>
                </c:pt>
                <c:pt idx="413">
                  <c:v>459</c:v>
                </c:pt>
                <c:pt idx="414">
                  <c:v>460</c:v>
                </c:pt>
                <c:pt idx="415">
                  <c:v>462</c:v>
                </c:pt>
                <c:pt idx="416">
                  <c:v>463</c:v>
                </c:pt>
                <c:pt idx="417">
                  <c:v>466</c:v>
                </c:pt>
                <c:pt idx="418">
                  <c:v>467</c:v>
                </c:pt>
                <c:pt idx="419">
                  <c:v>468</c:v>
                </c:pt>
                <c:pt idx="420">
                  <c:v>469</c:v>
                </c:pt>
                <c:pt idx="421">
                  <c:v>471</c:v>
                </c:pt>
                <c:pt idx="422">
                  <c:v>472</c:v>
                </c:pt>
                <c:pt idx="423">
                  <c:v>473</c:v>
                </c:pt>
                <c:pt idx="424">
                  <c:v>474</c:v>
                </c:pt>
                <c:pt idx="425">
                  <c:v>475</c:v>
                </c:pt>
                <c:pt idx="426">
                  <c:v>477</c:v>
                </c:pt>
                <c:pt idx="427">
                  <c:v>478</c:v>
                </c:pt>
                <c:pt idx="428">
                  <c:v>480</c:v>
                </c:pt>
                <c:pt idx="429">
                  <c:v>482</c:v>
                </c:pt>
                <c:pt idx="430">
                  <c:v>488</c:v>
                </c:pt>
                <c:pt idx="431">
                  <c:v>489</c:v>
                </c:pt>
                <c:pt idx="432">
                  <c:v>491</c:v>
                </c:pt>
                <c:pt idx="433">
                  <c:v>492</c:v>
                </c:pt>
                <c:pt idx="434">
                  <c:v>497</c:v>
                </c:pt>
                <c:pt idx="435">
                  <c:v>498</c:v>
                </c:pt>
                <c:pt idx="436">
                  <c:v>500</c:v>
                </c:pt>
                <c:pt idx="437">
                  <c:v>502</c:v>
                </c:pt>
                <c:pt idx="438">
                  <c:v>503</c:v>
                </c:pt>
                <c:pt idx="439">
                  <c:v>504</c:v>
                </c:pt>
                <c:pt idx="440">
                  <c:v>508</c:v>
                </c:pt>
                <c:pt idx="441">
                  <c:v>509</c:v>
                </c:pt>
                <c:pt idx="442">
                  <c:v>514</c:v>
                </c:pt>
                <c:pt idx="443">
                  <c:v>515</c:v>
                </c:pt>
                <c:pt idx="444">
                  <c:v>516</c:v>
                </c:pt>
                <c:pt idx="445">
                  <c:v>517</c:v>
                </c:pt>
                <c:pt idx="446">
                  <c:v>519</c:v>
                </c:pt>
                <c:pt idx="447">
                  <c:v>520</c:v>
                </c:pt>
                <c:pt idx="448">
                  <c:v>523</c:v>
                </c:pt>
                <c:pt idx="449">
                  <c:v>524</c:v>
                </c:pt>
                <c:pt idx="450">
                  <c:v>525</c:v>
                </c:pt>
                <c:pt idx="451">
                  <c:v>526</c:v>
                </c:pt>
                <c:pt idx="452">
                  <c:v>527</c:v>
                </c:pt>
                <c:pt idx="453">
                  <c:v>531</c:v>
                </c:pt>
                <c:pt idx="454">
                  <c:v>533</c:v>
                </c:pt>
                <c:pt idx="455">
                  <c:v>535</c:v>
                </c:pt>
                <c:pt idx="456">
                  <c:v>536</c:v>
                </c:pt>
                <c:pt idx="457">
                  <c:v>537</c:v>
                </c:pt>
                <c:pt idx="458">
                  <c:v>538</c:v>
                </c:pt>
                <c:pt idx="459">
                  <c:v>539</c:v>
                </c:pt>
                <c:pt idx="460">
                  <c:v>540</c:v>
                </c:pt>
                <c:pt idx="461">
                  <c:v>541</c:v>
                </c:pt>
                <c:pt idx="462">
                  <c:v>544</c:v>
                </c:pt>
                <c:pt idx="463">
                  <c:v>545</c:v>
                </c:pt>
                <c:pt idx="464">
                  <c:v>546</c:v>
                </c:pt>
                <c:pt idx="465">
                  <c:v>548</c:v>
                </c:pt>
                <c:pt idx="466">
                  <c:v>550</c:v>
                </c:pt>
                <c:pt idx="467">
                  <c:v>551</c:v>
                </c:pt>
                <c:pt idx="468">
                  <c:v>552</c:v>
                </c:pt>
                <c:pt idx="469">
                  <c:v>553</c:v>
                </c:pt>
                <c:pt idx="470">
                  <c:v>554</c:v>
                </c:pt>
                <c:pt idx="471">
                  <c:v>559</c:v>
                </c:pt>
                <c:pt idx="472">
                  <c:v>561</c:v>
                </c:pt>
                <c:pt idx="473">
                  <c:v>563</c:v>
                </c:pt>
                <c:pt idx="474">
                  <c:v>566</c:v>
                </c:pt>
                <c:pt idx="475">
                  <c:v>567</c:v>
                </c:pt>
                <c:pt idx="476">
                  <c:v>569</c:v>
                </c:pt>
                <c:pt idx="477">
                  <c:v>570</c:v>
                </c:pt>
                <c:pt idx="478">
                  <c:v>573</c:v>
                </c:pt>
                <c:pt idx="479">
                  <c:v>575</c:v>
                </c:pt>
                <c:pt idx="480">
                  <c:v>578</c:v>
                </c:pt>
                <c:pt idx="481">
                  <c:v>579</c:v>
                </c:pt>
                <c:pt idx="482">
                  <c:v>582</c:v>
                </c:pt>
                <c:pt idx="483">
                  <c:v>584</c:v>
                </c:pt>
                <c:pt idx="484">
                  <c:v>587</c:v>
                </c:pt>
                <c:pt idx="485">
                  <c:v>591</c:v>
                </c:pt>
                <c:pt idx="486">
                  <c:v>592</c:v>
                </c:pt>
                <c:pt idx="487">
                  <c:v>593</c:v>
                </c:pt>
                <c:pt idx="488">
                  <c:v>594</c:v>
                </c:pt>
                <c:pt idx="489">
                  <c:v>597</c:v>
                </c:pt>
                <c:pt idx="490">
                  <c:v>598</c:v>
                </c:pt>
                <c:pt idx="491">
                  <c:v>600</c:v>
                </c:pt>
              </c:numCache>
            </c:numRef>
          </c:cat>
          <c:val>
            <c:numRef>
              <c:f>'Grade 7 Math'!$D$5:$D$496</c:f>
              <c:numCache>
                <c:formatCode>General</c:formatCode>
                <c:ptCount val="492"/>
                <c:pt idx="0">
                  <c:v>6.6011322000000001E-3</c:v>
                </c:pt>
                <c:pt idx="1">
                  <c:v>4.8662024000000002E-3</c:v>
                </c:pt>
                <c:pt idx="2">
                  <c:v>3.1643876E-3</c:v>
                </c:pt>
                <c:pt idx="3">
                  <c:v>1.5303180999999999E-3</c:v>
                </c:pt>
                <c:pt idx="4">
                  <c:v>5.4106400000000001E-5</c:v>
                </c:pt>
                <c:pt idx="5">
                  <c:v>-1.04539E-3</c:v>
                </c:pt>
                <c:pt idx="6">
                  <c:v>-1.552987E-3</c:v>
                </c:pt>
                <c:pt idx="7">
                  <c:v>-1.634929E-3</c:v>
                </c:pt>
                <c:pt idx="8">
                  <c:v>-1.5326129999999999E-3</c:v>
                </c:pt>
                <c:pt idx="9">
                  <c:v>-1.351971E-3</c:v>
                </c:pt>
                <c:pt idx="10">
                  <c:v>-1.13261E-3</c:v>
                </c:pt>
                <c:pt idx="11">
                  <c:v>-8.9100799999999999E-4</c:v>
                </c:pt>
                <c:pt idx="12">
                  <c:v>-6.3493200000000005E-4</c:v>
                </c:pt>
                <c:pt idx="13">
                  <c:v>-3.6839700000000002E-4</c:v>
                </c:pt>
                <c:pt idx="14">
                  <c:v>-9.3615000000000004E-5</c:v>
                </c:pt>
                <c:pt idx="15">
                  <c:v>1.881082E-4</c:v>
                </c:pt>
                <c:pt idx="16">
                  <c:v>4.7595260000000001E-4</c:v>
                </c:pt>
                <c:pt idx="17">
                  <c:v>7.6938430000000001E-4</c:v>
                </c:pt>
                <c:pt idx="18">
                  <c:v>1.0680645E-3</c:v>
                </c:pt>
                <c:pt idx="19">
                  <c:v>1.3718069E-3</c:v>
                </c:pt>
                <c:pt idx="20">
                  <c:v>1.6805296E-3</c:v>
                </c:pt>
                <c:pt idx="21">
                  <c:v>1.9942222E-3</c:v>
                </c:pt>
                <c:pt idx="22">
                  <c:v>2.3128956999999999E-3</c:v>
                </c:pt>
                <c:pt idx="23">
                  <c:v>2.6365481999999999E-3</c:v>
                </c:pt>
                <c:pt idx="24">
                  <c:v>2.9651598E-3</c:v>
                </c:pt>
                <c:pt idx="25">
                  <c:v>3.2986869999999998E-3</c:v>
                </c:pt>
                <c:pt idx="26">
                  <c:v>3.6370839E-3</c:v>
                </c:pt>
                <c:pt idx="27">
                  <c:v>3.9803114000000004E-3</c:v>
                </c:pt>
                <c:pt idx="28">
                  <c:v>4.3283085000000001E-3</c:v>
                </c:pt>
                <c:pt idx="29">
                  <c:v>4.6810093000000004E-3</c:v>
                </c:pt>
                <c:pt idx="30">
                  <c:v>5.0383640999999996E-3</c:v>
                </c:pt>
                <c:pt idx="31">
                  <c:v>5.4003493999999997E-3</c:v>
                </c:pt>
                <c:pt idx="32">
                  <c:v>5.7669773000000001E-3</c:v>
                </c:pt>
                <c:pt idx="33">
                  <c:v>6.1382939000000003E-3</c:v>
                </c:pt>
                <c:pt idx="34">
                  <c:v>6.5143546999999998E-3</c:v>
                </c:pt>
                <c:pt idx="35">
                  <c:v>6.8952338999999996E-3</c:v>
                </c:pt>
                <c:pt idx="36">
                  <c:v>7.2810039999999998E-3</c:v>
                </c:pt>
                <c:pt idx="37">
                  <c:v>7.6717349000000002E-3</c:v>
                </c:pt>
                <c:pt idx="38">
                  <c:v>8.0674881000000007E-3</c:v>
                </c:pt>
                <c:pt idx="39">
                  <c:v>8.4683277999999997E-3</c:v>
                </c:pt>
                <c:pt idx="40">
                  <c:v>8.8743225999999998E-3</c:v>
                </c:pt>
                <c:pt idx="41">
                  <c:v>9.2855599000000004E-3</c:v>
                </c:pt>
                <c:pt idx="42">
                  <c:v>9.7021498000000005E-3</c:v>
                </c:pt>
                <c:pt idx="43">
                  <c:v>1.01241838E-2</c:v>
                </c:pt>
                <c:pt idx="44">
                  <c:v>1.05517545E-2</c:v>
                </c:pt>
                <c:pt idx="45">
                  <c:v>1.0984958100000001E-2</c:v>
                </c:pt>
                <c:pt idx="46">
                  <c:v>1.1423858300000001E-2</c:v>
                </c:pt>
                <c:pt idx="47">
                  <c:v>1.1868501E-2</c:v>
                </c:pt>
                <c:pt idx="48">
                  <c:v>1.2318910000000001E-2</c:v>
                </c:pt>
                <c:pt idx="49">
                  <c:v>1.27750981E-2</c:v>
                </c:pt>
                <c:pt idx="50">
                  <c:v>1.3237079400000001E-2</c:v>
                </c:pt>
                <c:pt idx="51">
                  <c:v>1.37048655E-2</c:v>
                </c:pt>
                <c:pt idx="52">
                  <c:v>1.41784671E-2</c:v>
                </c:pt>
                <c:pt idx="53">
                  <c:v>1.4657880099999999E-2</c:v>
                </c:pt>
                <c:pt idx="54">
                  <c:v>1.5143087499999999E-2</c:v>
                </c:pt>
                <c:pt idx="55">
                  <c:v>1.56340653E-2</c:v>
                </c:pt>
                <c:pt idx="56">
                  <c:v>1.6130778700000001E-2</c:v>
                </c:pt>
                <c:pt idx="57">
                  <c:v>1.6633194600000002E-2</c:v>
                </c:pt>
                <c:pt idx="58">
                  <c:v>1.7141280700000001E-2</c:v>
                </c:pt>
                <c:pt idx="59">
                  <c:v>1.7654993800000001E-2</c:v>
                </c:pt>
                <c:pt idx="60">
                  <c:v>1.8174291200000001E-2</c:v>
                </c:pt>
                <c:pt idx="61">
                  <c:v>1.86991226E-2</c:v>
                </c:pt>
                <c:pt idx="62">
                  <c:v>1.9229432000000001E-2</c:v>
                </c:pt>
                <c:pt idx="63">
                  <c:v>1.9765146599999998E-2</c:v>
                </c:pt>
                <c:pt idx="64">
                  <c:v>2.03061974E-2</c:v>
                </c:pt>
                <c:pt idx="65">
                  <c:v>2.0852523000000001E-2</c:v>
                </c:pt>
                <c:pt idx="66">
                  <c:v>2.1404061299999999E-2</c:v>
                </c:pt>
                <c:pt idx="67">
                  <c:v>2.1960738699999999E-2</c:v>
                </c:pt>
                <c:pt idx="68">
                  <c:v>2.25224771E-2</c:v>
                </c:pt>
                <c:pt idx="69">
                  <c:v>2.3089185000000002E-2</c:v>
                </c:pt>
                <c:pt idx="70">
                  <c:v>2.36607538E-2</c:v>
                </c:pt>
                <c:pt idx="71">
                  <c:v>2.4237084700000001E-2</c:v>
                </c:pt>
                <c:pt idx="72">
                  <c:v>2.4818076099999999E-2</c:v>
                </c:pt>
                <c:pt idx="73">
                  <c:v>2.54036479E-2</c:v>
                </c:pt>
                <c:pt idx="74">
                  <c:v>2.5993735899999999E-2</c:v>
                </c:pt>
                <c:pt idx="75">
                  <c:v>2.6588298600000001E-2</c:v>
                </c:pt>
                <c:pt idx="76">
                  <c:v>2.7187296900000001E-2</c:v>
                </c:pt>
                <c:pt idx="77">
                  <c:v>2.7790720500000001E-2</c:v>
                </c:pt>
                <c:pt idx="78">
                  <c:v>2.8398580100000001E-2</c:v>
                </c:pt>
                <c:pt idx="79">
                  <c:v>2.9010882500000001E-2</c:v>
                </c:pt>
                <c:pt idx="80">
                  <c:v>2.9627626000000001E-2</c:v>
                </c:pt>
                <c:pt idx="81">
                  <c:v>3.0248808200000001E-2</c:v>
                </c:pt>
                <c:pt idx="82">
                  <c:v>3.08744252E-2</c:v>
                </c:pt>
                <c:pt idx="83">
                  <c:v>3.1504455899999999E-2</c:v>
                </c:pt>
                <c:pt idx="84">
                  <c:v>3.2138873800000002E-2</c:v>
                </c:pt>
                <c:pt idx="85">
                  <c:v>3.2777648700000002E-2</c:v>
                </c:pt>
                <c:pt idx="86">
                  <c:v>3.3420746600000002E-2</c:v>
                </c:pt>
                <c:pt idx="87">
                  <c:v>3.4068130000000002E-2</c:v>
                </c:pt>
                <c:pt idx="88">
                  <c:v>3.4719745099999998E-2</c:v>
                </c:pt>
                <c:pt idx="89">
                  <c:v>3.5375528599999997E-2</c:v>
                </c:pt>
                <c:pt idx="90">
                  <c:v>3.6035420800000002E-2</c:v>
                </c:pt>
                <c:pt idx="91">
                  <c:v>3.6699361700000002E-2</c:v>
                </c:pt>
                <c:pt idx="92">
                  <c:v>3.73672902E-2</c:v>
                </c:pt>
                <c:pt idx="93">
                  <c:v>3.8039140999999999E-2</c:v>
                </c:pt>
                <c:pt idx="94">
                  <c:v>3.8714841700000002E-2</c:v>
                </c:pt>
                <c:pt idx="95">
                  <c:v>3.9394310699999997E-2</c:v>
                </c:pt>
                <c:pt idx="96">
                  <c:v>4.0077461199999997E-2</c:v>
                </c:pt>
                <c:pt idx="97">
                  <c:v>4.0764194900000002E-2</c:v>
                </c:pt>
                <c:pt idx="98">
                  <c:v>4.14544258E-2</c:v>
                </c:pt>
                <c:pt idx="99">
                  <c:v>4.2148081400000002E-2</c:v>
                </c:pt>
                <c:pt idx="100">
                  <c:v>4.2845096300000003E-2</c:v>
                </c:pt>
                <c:pt idx="101">
                  <c:v>4.3545425700000001E-2</c:v>
                </c:pt>
                <c:pt idx="102">
                  <c:v>4.4249014400000002E-2</c:v>
                </c:pt>
                <c:pt idx="103">
                  <c:v>4.4955794100000002E-2</c:v>
                </c:pt>
                <c:pt idx="104">
                  <c:v>4.5665702000000002E-2</c:v>
                </c:pt>
                <c:pt idx="105">
                  <c:v>4.6378680499999998E-2</c:v>
                </c:pt>
                <c:pt idx="106">
                  <c:v>4.7094671300000002E-2</c:v>
                </c:pt>
                <c:pt idx="107">
                  <c:v>4.7813621899999999E-2</c:v>
                </c:pt>
                <c:pt idx="108">
                  <c:v>4.8472330399999999E-2</c:v>
                </c:pt>
                <c:pt idx="109">
                  <c:v>4.9260228599999997E-2</c:v>
                </c:pt>
                <c:pt idx="110">
                  <c:v>4.9987794699999998E-2</c:v>
                </c:pt>
                <c:pt idx="111">
                  <c:v>5.0718130399999999E-2</c:v>
                </c:pt>
                <c:pt idx="112">
                  <c:v>5.1451171099999998E-2</c:v>
                </c:pt>
                <c:pt idx="113">
                  <c:v>5.2186838499999999E-2</c:v>
                </c:pt>
                <c:pt idx="114">
                  <c:v>5.2925045499999997E-2</c:v>
                </c:pt>
                <c:pt idx="115">
                  <c:v>5.3665694299999997E-2</c:v>
                </c:pt>
                <c:pt idx="116">
                  <c:v>5.4408685599999999E-2</c:v>
                </c:pt>
                <c:pt idx="117">
                  <c:v>5.5153923899999999E-2</c:v>
                </c:pt>
                <c:pt idx="118">
                  <c:v>5.5901296699999999E-2</c:v>
                </c:pt>
                <c:pt idx="119">
                  <c:v>5.6650685999999999E-2</c:v>
                </c:pt>
                <c:pt idx="120">
                  <c:v>5.7401970300000001E-2</c:v>
                </c:pt>
                <c:pt idx="121">
                  <c:v>5.8155030099999998E-2</c:v>
                </c:pt>
                <c:pt idx="122">
                  <c:v>5.8909744299999997E-2</c:v>
                </c:pt>
                <c:pt idx="123">
                  <c:v>5.9665980100000002E-2</c:v>
                </c:pt>
                <c:pt idx="124">
                  <c:v>6.0423597000000002E-2</c:v>
                </c:pt>
                <c:pt idx="125">
                  <c:v>6.1182448100000002E-2</c:v>
                </c:pt>
                <c:pt idx="126">
                  <c:v>6.19424014E-2</c:v>
                </c:pt>
                <c:pt idx="127">
                  <c:v>6.2703333900000005E-2</c:v>
                </c:pt>
                <c:pt idx="128">
                  <c:v>6.3465121999999999E-2</c:v>
                </c:pt>
                <c:pt idx="129">
                  <c:v>6.4227638399999995E-2</c:v>
                </c:pt>
                <c:pt idx="130">
                  <c:v>6.4990756799999994E-2</c:v>
                </c:pt>
                <c:pt idx="131">
                  <c:v>6.5754352899999993E-2</c:v>
                </c:pt>
                <c:pt idx="132">
                  <c:v>6.6518305E-2</c:v>
                </c:pt>
                <c:pt idx="133">
                  <c:v>6.7282498800000007E-2</c:v>
                </c:pt>
                <c:pt idx="134">
                  <c:v>6.8046820499999994E-2</c:v>
                </c:pt>
                <c:pt idx="135">
                  <c:v>6.8811165399999999E-2</c:v>
                </c:pt>
                <c:pt idx="136">
                  <c:v>6.9575425600000004E-2</c:v>
                </c:pt>
                <c:pt idx="137">
                  <c:v>7.0339486000000007E-2</c:v>
                </c:pt>
                <c:pt idx="138">
                  <c:v>7.3345384999999999E-2</c:v>
                </c:pt>
                <c:pt idx="139">
                  <c:v>7.1866575799999999E-2</c:v>
                </c:pt>
                <c:pt idx="140">
                  <c:v>7.2629407000000007E-2</c:v>
                </c:pt>
                <c:pt idx="141">
                  <c:v>7.3391650700000005E-2</c:v>
                </c:pt>
                <c:pt idx="142">
                  <c:v>7.4153235100000006E-2</c:v>
                </c:pt>
                <c:pt idx="143">
                  <c:v>7.4914090700000005E-2</c:v>
                </c:pt>
                <c:pt idx="144">
                  <c:v>7.5674142299999997E-2</c:v>
                </c:pt>
                <c:pt idx="145">
                  <c:v>7.6433302499999994E-2</c:v>
                </c:pt>
                <c:pt idx="146">
                  <c:v>7.7191472400000002E-2</c:v>
                </c:pt>
                <c:pt idx="147">
                  <c:v>7.7948547300000004E-2</c:v>
                </c:pt>
                <c:pt idx="148">
                  <c:v>7.87044207E-2</c:v>
                </c:pt>
                <c:pt idx="149">
                  <c:v>7.9458990800000004E-2</c:v>
                </c:pt>
                <c:pt idx="150">
                  <c:v>8.0212179199999997E-2</c:v>
                </c:pt>
                <c:pt idx="151">
                  <c:v>8.0963935500000001E-2</c:v>
                </c:pt>
                <c:pt idx="152">
                  <c:v>8.1714221200000006E-2</c:v>
                </c:pt>
                <c:pt idx="153">
                  <c:v>8.4548536100000002E-2</c:v>
                </c:pt>
                <c:pt idx="154">
                  <c:v>8.3210219000000002E-2</c:v>
                </c:pt>
                <c:pt idx="155">
                  <c:v>8.3791101000000007E-2</c:v>
                </c:pt>
                <c:pt idx="156">
                  <c:v>8.4699849699999996E-2</c:v>
                </c:pt>
                <c:pt idx="157">
                  <c:v>8.5442197900000003E-2</c:v>
                </c:pt>
                <c:pt idx="158">
                  <c:v>8.6182855200000005E-2</c:v>
                </c:pt>
                <c:pt idx="159">
                  <c:v>8.6921775300000004E-2</c:v>
                </c:pt>
                <c:pt idx="160">
                  <c:v>8.7658910199999995E-2</c:v>
                </c:pt>
                <c:pt idx="161">
                  <c:v>8.8256094600000001E-2</c:v>
                </c:pt>
                <c:pt idx="162">
                  <c:v>8.9127632100000007E-2</c:v>
                </c:pt>
                <c:pt idx="163">
                  <c:v>8.98591324E-2</c:v>
                </c:pt>
                <c:pt idx="164">
                  <c:v>9.0588666999999998E-2</c:v>
                </c:pt>
                <c:pt idx="165">
                  <c:v>9.13161849E-2</c:v>
                </c:pt>
                <c:pt idx="166">
                  <c:v>9.2041628400000006E-2</c:v>
                </c:pt>
                <c:pt idx="167">
                  <c:v>9.2764939699999993E-2</c:v>
                </c:pt>
                <c:pt idx="168">
                  <c:v>9.3486053599999994E-2</c:v>
                </c:pt>
                <c:pt idx="169">
                  <c:v>9.42048989E-2</c:v>
                </c:pt>
                <c:pt idx="170">
                  <c:v>9.4921400000000003E-2</c:v>
                </c:pt>
                <c:pt idx="171">
                  <c:v>9.58342373E-2</c:v>
                </c:pt>
                <c:pt idx="172">
                  <c:v>9.63470778E-2</c:v>
                </c:pt>
                <c:pt idx="173">
                  <c:v>9.7056098199999996E-2</c:v>
                </c:pt>
                <c:pt idx="174">
                  <c:v>9.7883994000000002E-2</c:v>
                </c:pt>
                <c:pt idx="175">
                  <c:v>9.8466128999999999E-2</c:v>
                </c:pt>
                <c:pt idx="176">
                  <c:v>9.9167005099999997E-2</c:v>
                </c:pt>
                <c:pt idx="177">
                  <c:v>0.10208903060000001</c:v>
                </c:pt>
                <c:pt idx="178">
                  <c:v>0.10125219639999999</c:v>
                </c:pt>
                <c:pt idx="179">
                  <c:v>0.1010136472</c:v>
                </c:pt>
                <c:pt idx="180">
                  <c:v>0.102626968</c:v>
                </c:pt>
                <c:pt idx="181">
                  <c:v>0.1033094985</c:v>
                </c:pt>
                <c:pt idx="182">
                  <c:v>0.1039886839</c:v>
                </c:pt>
                <c:pt idx="183">
                  <c:v>0.1046644486</c:v>
                </c:pt>
                <c:pt idx="184">
                  <c:v>0.1053367128</c:v>
                </c:pt>
                <c:pt idx="185">
                  <c:v>0.1061183242</c:v>
                </c:pt>
                <c:pt idx="186">
                  <c:v>0.1066703906</c:v>
                </c:pt>
                <c:pt idx="187">
                  <c:v>0.1073316331</c:v>
                </c:pt>
                <c:pt idx="188">
                  <c:v>0.1079551911</c:v>
                </c:pt>
                <c:pt idx="189">
                  <c:v>0.1086425307</c:v>
                </c:pt>
                <c:pt idx="190">
                  <c:v>0.1092920495</c:v>
                </c:pt>
                <c:pt idx="191">
                  <c:v>0.1099375437</c:v>
                </c:pt>
                <c:pt idx="192">
                  <c:v>0.1105789673</c:v>
                </c:pt>
                <c:pt idx="193">
                  <c:v>0.11121627689999999</c:v>
                </c:pt>
                <c:pt idx="194">
                  <c:v>0.1118494426</c:v>
                </c:pt>
                <c:pt idx="195">
                  <c:v>0.1125970236</c:v>
                </c:pt>
                <c:pt idx="196">
                  <c:v>0.11310320629999999</c:v>
                </c:pt>
                <c:pt idx="197">
                  <c:v>0.113723722</c:v>
                </c:pt>
                <c:pt idx="198">
                  <c:v>0.1139255797</c:v>
                </c:pt>
                <c:pt idx="199">
                  <c:v>0.1149518227</c:v>
                </c:pt>
                <c:pt idx="200">
                  <c:v>0.11555933240000001</c:v>
                </c:pt>
                <c:pt idx="201">
                  <c:v>0.1161624527</c:v>
                </c:pt>
                <c:pt idx="202">
                  <c:v>0.1167611764</c:v>
                </c:pt>
                <c:pt idx="203">
                  <c:v>0.11735550140000001</c:v>
                </c:pt>
                <c:pt idx="204">
                  <c:v>0.1179454266</c:v>
                </c:pt>
                <c:pt idx="205">
                  <c:v>0.11853095499999999</c:v>
                </c:pt>
                <c:pt idx="206">
                  <c:v>0.1191120831</c:v>
                </c:pt>
                <c:pt idx="207">
                  <c:v>0.119688799</c:v>
                </c:pt>
                <c:pt idx="208">
                  <c:v>0.1202610818</c:v>
                </c:pt>
                <c:pt idx="209">
                  <c:v>0.1213923053</c:v>
                </c:pt>
                <c:pt idx="210">
                  <c:v>0.12195125229999999</c:v>
                </c:pt>
                <c:pt idx="211">
                  <c:v>0.122505765</c:v>
                </c:pt>
                <c:pt idx="212">
                  <c:v>0.1236221102</c:v>
                </c:pt>
                <c:pt idx="213">
                  <c:v>0.12360149550000001</c:v>
                </c:pt>
                <c:pt idx="214">
                  <c:v>0.1241427185</c:v>
                </c:pt>
                <c:pt idx="215">
                  <c:v>0.1246795181</c:v>
                </c:pt>
                <c:pt idx="216">
                  <c:v>0.12521189760000001</c:v>
                </c:pt>
                <c:pt idx="217">
                  <c:v>0.12573986810000001</c:v>
                </c:pt>
                <c:pt idx="218">
                  <c:v>0.12626344980000001</c:v>
                </c:pt>
                <c:pt idx="219">
                  <c:v>0.12729758420000001</c:v>
                </c:pt>
                <c:pt idx="220">
                  <c:v>0.1278082166</c:v>
                </c:pt>
                <c:pt idx="221">
                  <c:v>0.12831460659999999</c:v>
                </c:pt>
                <c:pt idx="222">
                  <c:v>0.12881678899999999</c:v>
                </c:pt>
                <c:pt idx="223">
                  <c:v>0.12931479200000001</c:v>
                </c:pt>
                <c:pt idx="224">
                  <c:v>0.13115586530000001</c:v>
                </c:pt>
                <c:pt idx="225">
                  <c:v>0.13029834000000001</c:v>
                </c:pt>
                <c:pt idx="226">
                  <c:v>0.13078391519999999</c:v>
                </c:pt>
                <c:pt idx="227">
                  <c:v>0.1312653728</c:v>
                </c:pt>
                <c:pt idx="228">
                  <c:v>0.1317427162</c:v>
                </c:pt>
                <c:pt idx="229">
                  <c:v>0.13221594319999999</c:v>
                </c:pt>
                <c:pt idx="230">
                  <c:v>0.13268505050000001</c:v>
                </c:pt>
                <c:pt idx="231">
                  <c:v>0.13315004320000001</c:v>
                </c:pt>
                <c:pt idx="232">
                  <c:v>0.13361092960000001</c:v>
                </c:pt>
                <c:pt idx="233">
                  <c:v>0.13406770670000001</c:v>
                </c:pt>
                <c:pt idx="234">
                  <c:v>0.1345203603</c:v>
                </c:pt>
                <c:pt idx="235">
                  <c:v>0.13496887099999999</c:v>
                </c:pt>
                <c:pt idx="236">
                  <c:v>0.13541321789999999</c:v>
                </c:pt>
                <c:pt idx="237">
                  <c:v>0.13585337510000001</c:v>
                </c:pt>
                <c:pt idx="238">
                  <c:v>0.13628930950000001</c:v>
                </c:pt>
                <c:pt idx="239">
                  <c:v>0.1367209865</c:v>
                </c:pt>
                <c:pt idx="240">
                  <c:v>0.13714836850000001</c:v>
                </c:pt>
                <c:pt idx="241">
                  <c:v>0.13757141959999999</c:v>
                </c:pt>
                <c:pt idx="242">
                  <c:v>0.13799009940000001</c:v>
                </c:pt>
                <c:pt idx="243">
                  <c:v>0.13840436419999999</c:v>
                </c:pt>
                <c:pt idx="244">
                  <c:v>0.1388141668</c:v>
                </c:pt>
                <c:pt idx="245">
                  <c:v>0.1391886494</c:v>
                </c:pt>
                <c:pt idx="246">
                  <c:v>0.14046910939999999</c:v>
                </c:pt>
                <c:pt idx="247">
                  <c:v>0.1407948701</c:v>
                </c:pt>
                <c:pt idx="248">
                  <c:v>0.1411770645</c:v>
                </c:pt>
                <c:pt idx="249">
                  <c:v>0.14155450059999999</c:v>
                </c:pt>
                <c:pt idx="250">
                  <c:v>0.14192712269999999</c:v>
                </c:pt>
                <c:pt idx="251">
                  <c:v>0.14229487390000001</c:v>
                </c:pt>
                <c:pt idx="252">
                  <c:v>0.1426576994</c:v>
                </c:pt>
                <c:pt idx="253">
                  <c:v>0.14301554859999999</c:v>
                </c:pt>
                <c:pt idx="254">
                  <c:v>0.14371612959999999</c:v>
                </c:pt>
                <c:pt idx="255">
                  <c:v>0.14405878259999999</c:v>
                </c:pt>
                <c:pt idx="256">
                  <c:v>0.14472861840000001</c:v>
                </c:pt>
                <c:pt idx="257">
                  <c:v>0.14505573890000001</c:v>
                </c:pt>
                <c:pt idx="258">
                  <c:v>0.14537763000000001</c:v>
                </c:pt>
                <c:pt idx="259">
                  <c:v>0.14569428670000001</c:v>
                </c:pt>
                <c:pt idx="260">
                  <c:v>0.14600571109999999</c:v>
                </c:pt>
                <c:pt idx="261">
                  <c:v>0.14631190650000001</c:v>
                </c:pt>
                <c:pt idx="262">
                  <c:v>0.1466128853</c:v>
                </c:pt>
                <c:pt idx="263">
                  <c:v>0.1469086657</c:v>
                </c:pt>
                <c:pt idx="264">
                  <c:v>0.14719926159999999</c:v>
                </c:pt>
                <c:pt idx="265">
                  <c:v>0.14748467900000001</c:v>
                </c:pt>
                <c:pt idx="266">
                  <c:v>0.14776492050000001</c:v>
                </c:pt>
                <c:pt idx="267">
                  <c:v>0.1480399969</c:v>
                </c:pt>
                <c:pt idx="268">
                  <c:v>0.14756747579999999</c:v>
                </c:pt>
                <c:pt idx="269">
                  <c:v>0.14857475379999999</c:v>
                </c:pt>
                <c:pt idx="270">
                  <c:v>0.14883451010000001</c:v>
                </c:pt>
                <c:pt idx="271">
                  <c:v>0.14908924949999999</c:v>
                </c:pt>
                <c:pt idx="272">
                  <c:v>0.14933902039999999</c:v>
                </c:pt>
                <c:pt idx="273">
                  <c:v>0.14958386830000001</c:v>
                </c:pt>
                <c:pt idx="274">
                  <c:v>0.1498238418</c:v>
                </c:pt>
                <c:pt idx="275">
                  <c:v>0.1500589893</c:v>
                </c:pt>
                <c:pt idx="276">
                  <c:v>0.15028936770000001</c:v>
                </c:pt>
                <c:pt idx="277">
                  <c:v>0.1505150297</c:v>
                </c:pt>
                <c:pt idx="278">
                  <c:v>0.15073602080000001</c:v>
                </c:pt>
                <c:pt idx="279">
                  <c:v>0.15095237859999999</c:v>
                </c:pt>
                <c:pt idx="280">
                  <c:v>0.15116413749999999</c:v>
                </c:pt>
                <c:pt idx="281">
                  <c:v>0.15137133429999999</c:v>
                </c:pt>
                <c:pt idx="282">
                  <c:v>0.15157400469999999</c:v>
                </c:pt>
                <c:pt idx="283">
                  <c:v>0.1519659394</c:v>
                </c:pt>
                <c:pt idx="284">
                  <c:v>0.15215530059999999</c:v>
                </c:pt>
                <c:pt idx="285">
                  <c:v>0.15234032049999999</c:v>
                </c:pt>
                <c:pt idx="286">
                  <c:v>0.1526974938</c:v>
                </c:pt>
                <c:pt idx="287">
                  <c:v>0.15286971669999999</c:v>
                </c:pt>
                <c:pt idx="288">
                  <c:v>0.15303775829999999</c:v>
                </c:pt>
                <c:pt idx="289">
                  <c:v>0.1532016823</c:v>
                </c:pt>
                <c:pt idx="290">
                  <c:v>0.1533615616</c:v>
                </c:pt>
                <c:pt idx="291">
                  <c:v>0.1535174735</c:v>
                </c:pt>
                <c:pt idx="292">
                  <c:v>0.1536694904</c:v>
                </c:pt>
                <c:pt idx="293">
                  <c:v>0.1538176741</c:v>
                </c:pt>
                <c:pt idx="294">
                  <c:v>0.15410276319999999</c:v>
                </c:pt>
                <c:pt idx="295">
                  <c:v>0.154239771</c:v>
                </c:pt>
                <c:pt idx="296">
                  <c:v>0.15437315190000001</c:v>
                </c:pt>
                <c:pt idx="297">
                  <c:v>0.15450294549999999</c:v>
                </c:pt>
                <c:pt idx="298">
                  <c:v>0.1546291853</c:v>
                </c:pt>
                <c:pt idx="299">
                  <c:v>0.1547519034</c:v>
                </c:pt>
                <c:pt idx="300">
                  <c:v>0.15487113559999999</c:v>
                </c:pt>
                <c:pt idx="301">
                  <c:v>0.15498691270000001</c:v>
                </c:pt>
                <c:pt idx="302">
                  <c:v>0.1550992581</c:v>
                </c:pt>
                <c:pt idx="303">
                  <c:v>0.15531371429999999</c:v>
                </c:pt>
                <c:pt idx="304">
                  <c:v>0.1555363766</c:v>
                </c:pt>
                <c:pt idx="305">
                  <c:v>0.15551458670000001</c:v>
                </c:pt>
                <c:pt idx="306">
                  <c:v>0.155609936</c:v>
                </c:pt>
                <c:pt idx="307">
                  <c:v>0.15570189379999999</c:v>
                </c:pt>
                <c:pt idx="308">
                  <c:v>0.15579045759999999</c:v>
                </c:pt>
                <c:pt idx="309">
                  <c:v>0.15587562360000001</c:v>
                </c:pt>
                <c:pt idx="310">
                  <c:v>0.15595738170000001</c:v>
                </c:pt>
                <c:pt idx="311">
                  <c:v>0.15603571869999999</c:v>
                </c:pt>
                <c:pt idx="312">
                  <c:v>0.15611062179999999</c:v>
                </c:pt>
                <c:pt idx="313">
                  <c:v>0.15618208659999999</c:v>
                </c:pt>
                <c:pt idx="314">
                  <c:v>0.1562501094</c:v>
                </c:pt>
                <c:pt idx="315">
                  <c:v>0.156375827</c:v>
                </c:pt>
                <c:pt idx="316">
                  <c:v>0.15643351650000001</c:v>
                </c:pt>
                <c:pt idx="317">
                  <c:v>0.15658599570000001</c:v>
                </c:pt>
                <c:pt idx="318">
                  <c:v>0.1566300172</c:v>
                </c:pt>
                <c:pt idx="319">
                  <c:v>0.15667065620000001</c:v>
                </c:pt>
                <c:pt idx="320">
                  <c:v>0.15670792280000001</c:v>
                </c:pt>
                <c:pt idx="321">
                  <c:v>0.15674182589999999</c:v>
                </c:pt>
                <c:pt idx="322">
                  <c:v>0.15677237190000001</c:v>
                </c:pt>
                <c:pt idx="323">
                  <c:v>0.15679957189999999</c:v>
                </c:pt>
                <c:pt idx="324">
                  <c:v>0.15682343369999999</c:v>
                </c:pt>
                <c:pt idx="325">
                  <c:v>0.156947425</c:v>
                </c:pt>
                <c:pt idx="326">
                  <c:v>0.1568750206</c:v>
                </c:pt>
                <c:pt idx="327">
                  <c:v>0.15688558969999999</c:v>
                </c:pt>
                <c:pt idx="328">
                  <c:v>0.15689288600000001</c:v>
                </c:pt>
                <c:pt idx="329">
                  <c:v>0.15689777429999999</c:v>
                </c:pt>
                <c:pt idx="330">
                  <c:v>0.1568954108</c:v>
                </c:pt>
                <c:pt idx="331">
                  <c:v>0.15688986990000001</c:v>
                </c:pt>
                <c:pt idx="332">
                  <c:v>0.1568693478</c:v>
                </c:pt>
                <c:pt idx="333">
                  <c:v>0.15685440989999999</c:v>
                </c:pt>
                <c:pt idx="334">
                  <c:v>0.15683637850000001</c:v>
                </c:pt>
                <c:pt idx="335">
                  <c:v>0.15670832779999999</c:v>
                </c:pt>
                <c:pt idx="336">
                  <c:v>0.1567639374</c:v>
                </c:pt>
                <c:pt idx="337">
                  <c:v>0.15673375249999999</c:v>
                </c:pt>
                <c:pt idx="338">
                  <c:v>0.1567005793</c:v>
                </c:pt>
                <c:pt idx="339">
                  <c:v>0.15838298880000001</c:v>
                </c:pt>
                <c:pt idx="340">
                  <c:v>0.1566252957</c:v>
                </c:pt>
                <c:pt idx="341">
                  <c:v>0.1560278642</c:v>
                </c:pt>
                <c:pt idx="342">
                  <c:v>0.15653814699999999</c:v>
                </c:pt>
                <c:pt idx="343">
                  <c:v>0.15649017809999999</c:v>
                </c:pt>
                <c:pt idx="344">
                  <c:v>0.1564393201</c:v>
                </c:pt>
                <c:pt idx="345">
                  <c:v>0.15638559599999999</c:v>
                </c:pt>
                <c:pt idx="346">
                  <c:v>0.1563290222</c:v>
                </c:pt>
                <c:pt idx="347">
                  <c:v>0.15626961010000001</c:v>
                </c:pt>
                <c:pt idx="348">
                  <c:v>0.1561422999</c:v>
                </c:pt>
                <c:pt idx="349">
                  <c:v>0.15607440689999999</c:v>
                </c:pt>
                <c:pt idx="350">
                  <c:v>0.1559301276</c:v>
                </c:pt>
                <c:pt idx="351">
                  <c:v>0.15585374020000001</c:v>
                </c:pt>
                <c:pt idx="352">
                  <c:v>0.15569249369999999</c:v>
                </c:pt>
                <c:pt idx="353">
                  <c:v>0.15560764390000001</c:v>
                </c:pt>
                <c:pt idx="354">
                  <c:v>0.1553362975</c:v>
                </c:pt>
                <c:pt idx="355">
                  <c:v>0.15524028049999999</c:v>
                </c:pt>
                <c:pt idx="356">
                  <c:v>0.15514149029999999</c:v>
                </c:pt>
                <c:pt idx="357">
                  <c:v>0.15493562590000001</c:v>
                </c:pt>
                <c:pt idx="358">
                  <c:v>0.153524194</c:v>
                </c:pt>
                <c:pt idx="359">
                  <c:v>0.15471878210000001</c:v>
                </c:pt>
                <c:pt idx="360">
                  <c:v>0.1546062795</c:v>
                </c:pt>
                <c:pt idx="361">
                  <c:v>0.15449107979999999</c:v>
                </c:pt>
                <c:pt idx="362">
                  <c:v>0.15437320639999999</c:v>
                </c:pt>
                <c:pt idx="363">
                  <c:v>0.15425268170000001</c:v>
                </c:pt>
                <c:pt idx="364">
                  <c:v>0.1541295224</c:v>
                </c:pt>
                <c:pt idx="365">
                  <c:v>0.1540037407</c:v>
                </c:pt>
                <c:pt idx="366">
                  <c:v>0.1538753444</c:v>
                </c:pt>
                <c:pt idx="367">
                  <c:v>0.1537443369</c:v>
                </c:pt>
                <c:pt idx="368">
                  <c:v>0.15333568650000001</c:v>
                </c:pt>
                <c:pt idx="369">
                  <c:v>0.15305031459999999</c:v>
                </c:pt>
                <c:pt idx="370">
                  <c:v>0.15275465420000001</c:v>
                </c:pt>
                <c:pt idx="371">
                  <c:v>0.15260296910000001</c:v>
                </c:pt>
                <c:pt idx="372">
                  <c:v>0.15244870599999999</c:v>
                </c:pt>
                <c:pt idx="373">
                  <c:v>0.1522918506</c:v>
                </c:pt>
                <c:pt idx="374">
                  <c:v>0.15190377729999999</c:v>
                </c:pt>
                <c:pt idx="375">
                  <c:v>0.15243838169999999</c:v>
                </c:pt>
                <c:pt idx="376">
                  <c:v>0.15146823039999999</c:v>
                </c:pt>
                <c:pt idx="377">
                  <c:v>0.15129556250000001</c:v>
                </c:pt>
                <c:pt idx="378">
                  <c:v>0.15112023250000001</c:v>
                </c:pt>
                <c:pt idx="379">
                  <c:v>0.15094223540000001</c:v>
                </c:pt>
                <c:pt idx="380">
                  <c:v>0.15076156339999999</c:v>
                </c:pt>
                <c:pt idx="381">
                  <c:v>0.1505782054</c:v>
                </c:pt>
                <c:pt idx="382">
                  <c:v>0.15039215380000001</c:v>
                </c:pt>
                <c:pt idx="383">
                  <c:v>0.1502033991</c:v>
                </c:pt>
                <c:pt idx="384">
                  <c:v>0.15001192969999999</c:v>
                </c:pt>
                <c:pt idx="385">
                  <c:v>0.14981773139999999</c:v>
                </c:pt>
                <c:pt idx="386">
                  <c:v>0.14962078449999999</c:v>
                </c:pt>
                <c:pt idx="387">
                  <c:v>0.14942106459999999</c:v>
                </c:pt>
                <c:pt idx="388">
                  <c:v>0.14921854430000001</c:v>
                </c:pt>
                <c:pt idx="389">
                  <c:v>0.14880499689999999</c:v>
                </c:pt>
                <c:pt idx="390">
                  <c:v>0.1477201172</c:v>
                </c:pt>
                <c:pt idx="391">
                  <c:v>0.14749418180000001</c:v>
                </c:pt>
                <c:pt idx="392">
                  <c:v>0.1472651961</c:v>
                </c:pt>
                <c:pt idx="393">
                  <c:v>0.1470331285</c:v>
                </c:pt>
                <c:pt idx="394">
                  <c:v>0.14679794339999999</c:v>
                </c:pt>
                <c:pt idx="395">
                  <c:v>0.14655960840000001</c:v>
                </c:pt>
                <c:pt idx="396">
                  <c:v>0.14631808969999999</c:v>
                </c:pt>
                <c:pt idx="397">
                  <c:v>0.14607336009999999</c:v>
                </c:pt>
                <c:pt idx="398">
                  <c:v>0.1458254028</c:v>
                </c:pt>
                <c:pt idx="399">
                  <c:v>0.14531976069999999</c:v>
                </c:pt>
                <c:pt idx="400">
                  <c:v>0.14321010419999999</c:v>
                </c:pt>
                <c:pt idx="401">
                  <c:v>0.14453680860000001</c:v>
                </c:pt>
                <c:pt idx="402">
                  <c:v>0.1439984145</c:v>
                </c:pt>
                <c:pt idx="403">
                  <c:v>0.1437242782</c:v>
                </c:pt>
                <c:pt idx="404">
                  <c:v>0.14344684269999999</c:v>
                </c:pt>
                <c:pt idx="405">
                  <c:v>0.14288203259999999</c:v>
                </c:pt>
                <c:pt idx="406">
                  <c:v>0.142594635</c:v>
                </c:pt>
                <c:pt idx="407">
                  <c:v>0.14230389809999999</c:v>
                </c:pt>
                <c:pt idx="408">
                  <c:v>0.1417123746</c:v>
                </c:pt>
                <c:pt idx="409">
                  <c:v>0.14141157800000001</c:v>
                </c:pt>
                <c:pt idx="410">
                  <c:v>0.1404890466</c:v>
                </c:pt>
                <c:pt idx="411">
                  <c:v>0.13985723080000001</c:v>
                </c:pt>
                <c:pt idx="412">
                  <c:v>0.13921194540000001</c:v>
                </c:pt>
                <c:pt idx="413">
                  <c:v>0.13821858870000001</c:v>
                </c:pt>
                <c:pt idx="414">
                  <c:v>0.13788064080000001</c:v>
                </c:pt>
                <c:pt idx="415">
                  <c:v>0.13719440899999999</c:v>
                </c:pt>
                <c:pt idx="416">
                  <c:v>0.13684608749999999</c:v>
                </c:pt>
                <c:pt idx="417">
                  <c:v>0.13578003620000001</c:v>
                </c:pt>
                <c:pt idx="418">
                  <c:v>0.1354175879</c:v>
                </c:pt>
                <c:pt idx="419">
                  <c:v>0.1350515551</c:v>
                </c:pt>
                <c:pt idx="420">
                  <c:v>0.13468191339999999</c:v>
                </c:pt>
                <c:pt idx="421">
                  <c:v>0.13393170109999999</c:v>
                </c:pt>
                <c:pt idx="422">
                  <c:v>0.1335510935</c:v>
                </c:pt>
                <c:pt idx="423">
                  <c:v>0.13316680319999999</c:v>
                </c:pt>
                <c:pt idx="424">
                  <c:v>0.1327788281</c:v>
                </c:pt>
                <c:pt idx="425">
                  <c:v>0.13238716719999999</c:v>
                </c:pt>
                <c:pt idx="426">
                  <c:v>0.13159280340000001</c:v>
                </c:pt>
                <c:pt idx="427">
                  <c:v>0.1309647363</c:v>
                </c:pt>
                <c:pt idx="428">
                  <c:v>0.13037381270000001</c:v>
                </c:pt>
                <c:pt idx="429">
                  <c:v>0.12945858930000001</c:v>
                </c:pt>
                <c:pt idx="430">
                  <c:v>0.12696575809999999</c:v>
                </c:pt>
                <c:pt idx="431">
                  <c:v>0.12652413840000001</c:v>
                </c:pt>
                <c:pt idx="432">
                  <c:v>0.12563084269999999</c:v>
                </c:pt>
                <c:pt idx="433">
                  <c:v>0.12517925939999999</c:v>
                </c:pt>
                <c:pt idx="434">
                  <c:v>0.12287410429999999</c:v>
                </c:pt>
                <c:pt idx="435">
                  <c:v>0.12240403499999999</c:v>
                </c:pt>
                <c:pt idx="436">
                  <c:v>0.1214553156</c:v>
                </c:pt>
                <c:pt idx="437">
                  <c:v>0.12049551040000001</c:v>
                </c:pt>
                <c:pt idx="438">
                  <c:v>0.1200115809</c:v>
                </c:pt>
                <c:pt idx="439">
                  <c:v>0.119525045</c:v>
                </c:pt>
                <c:pt idx="440">
                  <c:v>0.1175540014</c:v>
                </c:pt>
                <c:pt idx="441">
                  <c:v>0.117055304</c:v>
                </c:pt>
                <c:pt idx="442">
                  <c:v>0.11452935710000001</c:v>
                </c:pt>
                <c:pt idx="443">
                  <c:v>0.1140181349</c:v>
                </c:pt>
                <c:pt idx="444">
                  <c:v>0.1135050537</c:v>
                </c:pt>
                <c:pt idx="445">
                  <c:v>0.1129901764</c:v>
                </c:pt>
                <c:pt idx="446">
                  <c:v>0.11195527750000001</c:v>
                </c:pt>
                <c:pt idx="447">
                  <c:v>0.1114353748</c:v>
                </c:pt>
                <c:pt idx="448">
                  <c:v>0.1098665264</c:v>
                </c:pt>
                <c:pt idx="449">
                  <c:v>0.1093407081</c:v>
                </c:pt>
                <c:pt idx="450">
                  <c:v>0.1088135403</c:v>
                </c:pt>
                <c:pt idx="451">
                  <c:v>0.1082850702</c:v>
                </c:pt>
                <c:pt idx="452">
                  <c:v>0.1077553436</c:v>
                </c:pt>
                <c:pt idx="453">
                  <c:v>0.10562484699999999</c:v>
                </c:pt>
                <c:pt idx="454">
                  <c:v>0.1045533934</c:v>
                </c:pt>
                <c:pt idx="455">
                  <c:v>0.103478445</c:v>
                </c:pt>
                <c:pt idx="456">
                  <c:v>0.1029398381</c:v>
                </c:pt>
                <c:pt idx="457">
                  <c:v>0.1024005751</c:v>
                </c:pt>
                <c:pt idx="458">
                  <c:v>0.1018607376</c:v>
                </c:pt>
                <c:pt idx="459">
                  <c:v>0.1013204063</c:v>
                </c:pt>
                <c:pt idx="460">
                  <c:v>0.1007796594</c:v>
                </c:pt>
                <c:pt idx="461">
                  <c:v>0.1002385725</c:v>
                </c:pt>
                <c:pt idx="462">
                  <c:v>9.8614005500000004E-2</c:v>
                </c:pt>
                <c:pt idx="463">
                  <c:v>9.8072288899999999E-2</c:v>
                </c:pt>
                <c:pt idx="464">
                  <c:v>9.75305915E-2</c:v>
                </c:pt>
                <c:pt idx="465">
                  <c:v>9.6447516499999997E-2</c:v>
                </c:pt>
                <c:pt idx="466">
                  <c:v>9.5365289899999997E-2</c:v>
                </c:pt>
                <c:pt idx="467">
                  <c:v>9.4824643900000005E-2</c:v>
                </c:pt>
                <c:pt idx="468">
                  <c:v>9.4284384700000001E-2</c:v>
                </c:pt>
                <c:pt idx="469">
                  <c:v>9.3744560899999996E-2</c:v>
                </c:pt>
                <c:pt idx="470">
                  <c:v>9.3205216199999996E-2</c:v>
                </c:pt>
                <c:pt idx="471">
                  <c:v>9.05170322E-2</c:v>
                </c:pt>
                <c:pt idx="472">
                  <c:v>8.9446427699999997E-2</c:v>
                </c:pt>
                <c:pt idx="473">
                  <c:v>8.8378935899999997E-2</c:v>
                </c:pt>
                <c:pt idx="474">
                  <c:v>8.6784318299999996E-2</c:v>
                </c:pt>
                <c:pt idx="475">
                  <c:v>8.6254723899999997E-2</c:v>
                </c:pt>
                <c:pt idx="476">
                  <c:v>8.5198704599999994E-2</c:v>
                </c:pt>
                <c:pt idx="477">
                  <c:v>8.4672357300000001E-2</c:v>
                </c:pt>
                <c:pt idx="478">
                  <c:v>8.3100435700000003E-2</c:v>
                </c:pt>
                <c:pt idx="479">
                  <c:v>8.2058859200000001E-2</c:v>
                </c:pt>
                <c:pt idx="480">
                  <c:v>8.0506890799999994E-2</c:v>
                </c:pt>
                <c:pt idx="481">
                  <c:v>7.9992501399999999E-2</c:v>
                </c:pt>
                <c:pt idx="482">
                  <c:v>7.8458672699999996E-2</c:v>
                </c:pt>
                <c:pt idx="483">
                  <c:v>7.7444270499999995E-2</c:v>
                </c:pt>
                <c:pt idx="484">
                  <c:v>7.5935580599999997E-2</c:v>
                </c:pt>
                <c:pt idx="485">
                  <c:v>7.3949360800000002E-2</c:v>
                </c:pt>
                <c:pt idx="486">
                  <c:v>7.3457526300000006E-2</c:v>
                </c:pt>
                <c:pt idx="487">
                  <c:v>7.2967634500000003E-2</c:v>
                </c:pt>
                <c:pt idx="488">
                  <c:v>7.2479707199999993E-2</c:v>
                </c:pt>
                <c:pt idx="489">
                  <c:v>7.1027884499999999E-2</c:v>
                </c:pt>
                <c:pt idx="490">
                  <c:v>7.0547982100000003E-2</c:v>
                </c:pt>
                <c:pt idx="491">
                  <c:v>6.9594311699999994E-2</c:v>
                </c:pt>
              </c:numCache>
            </c:numRef>
          </c:val>
          <c:extLst>
            <c:ext xmlns:c16="http://schemas.microsoft.com/office/drawing/2014/chart" uri="{C3380CC4-5D6E-409C-BE32-E72D297353CC}">
              <c16:uniqueId val="{00000001-FA8F-4187-97B8-50231BCC8C78}"/>
            </c:ext>
          </c:extLst>
        </c:ser>
        <c:dLbls>
          <c:showLegendKey val="0"/>
          <c:showVal val="0"/>
          <c:showCatName val="0"/>
          <c:showSerName val="0"/>
          <c:showPercent val="0"/>
          <c:showBubbleSize val="0"/>
        </c:dLbls>
        <c:axId val="714623312"/>
        <c:axId val="714618064"/>
      </c:areaChart>
      <c:lineChart>
        <c:grouping val="standard"/>
        <c:varyColors val="0"/>
        <c:ser>
          <c:idx val="1"/>
          <c:order val="1"/>
          <c:tx>
            <c:v>Probability</c:v>
          </c:tx>
          <c:spPr>
            <a:ln w="28575" cap="rnd">
              <a:solidFill>
                <a:schemeClr val="accent1">
                  <a:lumMod val="75000"/>
                </a:schemeClr>
              </a:solidFill>
              <a:round/>
            </a:ln>
            <a:effectLst/>
          </c:spPr>
          <c:marker>
            <c:symbol val="none"/>
          </c:marker>
          <c:cat>
            <c:numRef>
              <c:f>'Grade 7 Math'!$A$5:$A$496</c:f>
              <c:numCache>
                <c:formatCode>General</c:formatCode>
                <c:ptCount val="49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1</c:v>
                </c:pt>
                <c:pt idx="210">
                  <c:v>212</c:v>
                </c:pt>
                <c:pt idx="211">
                  <c:v>213</c:v>
                </c:pt>
                <c:pt idx="212">
                  <c:v>214</c:v>
                </c:pt>
                <c:pt idx="213">
                  <c:v>215</c:v>
                </c:pt>
                <c:pt idx="214">
                  <c:v>216</c:v>
                </c:pt>
                <c:pt idx="215">
                  <c:v>217</c:v>
                </c:pt>
                <c:pt idx="216">
                  <c:v>218</c:v>
                </c:pt>
                <c:pt idx="217">
                  <c:v>219</c:v>
                </c:pt>
                <c:pt idx="218">
                  <c:v>220</c:v>
                </c:pt>
                <c:pt idx="219">
                  <c:v>222</c:v>
                </c:pt>
                <c:pt idx="220">
                  <c:v>223</c:v>
                </c:pt>
                <c:pt idx="221">
                  <c:v>224</c:v>
                </c:pt>
                <c:pt idx="222">
                  <c:v>225</c:v>
                </c:pt>
                <c:pt idx="223">
                  <c:v>226</c:v>
                </c:pt>
                <c:pt idx="224">
                  <c:v>227</c:v>
                </c:pt>
                <c:pt idx="225">
                  <c:v>228</c:v>
                </c:pt>
                <c:pt idx="226">
                  <c:v>229</c:v>
                </c:pt>
                <c:pt idx="227">
                  <c:v>230</c:v>
                </c:pt>
                <c:pt idx="228">
                  <c:v>231</c:v>
                </c:pt>
                <c:pt idx="229">
                  <c:v>232</c:v>
                </c:pt>
                <c:pt idx="230">
                  <c:v>233</c:v>
                </c:pt>
                <c:pt idx="231">
                  <c:v>234</c:v>
                </c:pt>
                <c:pt idx="232">
                  <c:v>235</c:v>
                </c:pt>
                <c:pt idx="233">
                  <c:v>236</c:v>
                </c:pt>
                <c:pt idx="234">
                  <c:v>237</c:v>
                </c:pt>
                <c:pt idx="235">
                  <c:v>238</c:v>
                </c:pt>
                <c:pt idx="236">
                  <c:v>239</c:v>
                </c:pt>
                <c:pt idx="237">
                  <c:v>240</c:v>
                </c:pt>
                <c:pt idx="238">
                  <c:v>241</c:v>
                </c:pt>
                <c:pt idx="239">
                  <c:v>242</c:v>
                </c:pt>
                <c:pt idx="240">
                  <c:v>243</c:v>
                </c:pt>
                <c:pt idx="241">
                  <c:v>244</c:v>
                </c:pt>
                <c:pt idx="242">
                  <c:v>245</c:v>
                </c:pt>
                <c:pt idx="243">
                  <c:v>246</c:v>
                </c:pt>
                <c:pt idx="244">
                  <c:v>247</c:v>
                </c:pt>
                <c:pt idx="245">
                  <c:v>248</c:v>
                </c:pt>
                <c:pt idx="246">
                  <c:v>251</c:v>
                </c:pt>
                <c:pt idx="247">
                  <c:v>252</c:v>
                </c:pt>
                <c:pt idx="248">
                  <c:v>253</c:v>
                </c:pt>
                <c:pt idx="249">
                  <c:v>254</c:v>
                </c:pt>
                <c:pt idx="250">
                  <c:v>255</c:v>
                </c:pt>
                <c:pt idx="251">
                  <c:v>256</c:v>
                </c:pt>
                <c:pt idx="252">
                  <c:v>257</c:v>
                </c:pt>
                <c:pt idx="253">
                  <c:v>258</c:v>
                </c:pt>
                <c:pt idx="254">
                  <c:v>260</c:v>
                </c:pt>
                <c:pt idx="255">
                  <c:v>261</c:v>
                </c:pt>
                <c:pt idx="256">
                  <c:v>263</c:v>
                </c:pt>
                <c:pt idx="257">
                  <c:v>264</c:v>
                </c:pt>
                <c:pt idx="258">
                  <c:v>265</c:v>
                </c:pt>
                <c:pt idx="259">
                  <c:v>266</c:v>
                </c:pt>
                <c:pt idx="260">
                  <c:v>267</c:v>
                </c:pt>
                <c:pt idx="261">
                  <c:v>268</c:v>
                </c:pt>
                <c:pt idx="262">
                  <c:v>269</c:v>
                </c:pt>
                <c:pt idx="263">
                  <c:v>270</c:v>
                </c:pt>
                <c:pt idx="264">
                  <c:v>271</c:v>
                </c:pt>
                <c:pt idx="265">
                  <c:v>272</c:v>
                </c:pt>
                <c:pt idx="266">
                  <c:v>273</c:v>
                </c:pt>
                <c:pt idx="267">
                  <c:v>274</c:v>
                </c:pt>
                <c:pt idx="268">
                  <c:v>275</c:v>
                </c:pt>
                <c:pt idx="269">
                  <c:v>276</c:v>
                </c:pt>
                <c:pt idx="270">
                  <c:v>277</c:v>
                </c:pt>
                <c:pt idx="271">
                  <c:v>278</c:v>
                </c:pt>
                <c:pt idx="272">
                  <c:v>279</c:v>
                </c:pt>
                <c:pt idx="273">
                  <c:v>280</c:v>
                </c:pt>
                <c:pt idx="274">
                  <c:v>281</c:v>
                </c:pt>
                <c:pt idx="275">
                  <c:v>282</c:v>
                </c:pt>
                <c:pt idx="276">
                  <c:v>283</c:v>
                </c:pt>
                <c:pt idx="277">
                  <c:v>284</c:v>
                </c:pt>
                <c:pt idx="278">
                  <c:v>285</c:v>
                </c:pt>
                <c:pt idx="279">
                  <c:v>286</c:v>
                </c:pt>
                <c:pt idx="280">
                  <c:v>287</c:v>
                </c:pt>
                <c:pt idx="281">
                  <c:v>288</c:v>
                </c:pt>
                <c:pt idx="282">
                  <c:v>289</c:v>
                </c:pt>
                <c:pt idx="283">
                  <c:v>291</c:v>
                </c:pt>
                <c:pt idx="284">
                  <c:v>292</c:v>
                </c:pt>
                <c:pt idx="285">
                  <c:v>293</c:v>
                </c:pt>
                <c:pt idx="286">
                  <c:v>295</c:v>
                </c:pt>
                <c:pt idx="287">
                  <c:v>296</c:v>
                </c:pt>
                <c:pt idx="288">
                  <c:v>297</c:v>
                </c:pt>
                <c:pt idx="289">
                  <c:v>298</c:v>
                </c:pt>
                <c:pt idx="290">
                  <c:v>299</c:v>
                </c:pt>
                <c:pt idx="291">
                  <c:v>300</c:v>
                </c:pt>
                <c:pt idx="292">
                  <c:v>301</c:v>
                </c:pt>
                <c:pt idx="293">
                  <c:v>302</c:v>
                </c:pt>
                <c:pt idx="294">
                  <c:v>304</c:v>
                </c:pt>
                <c:pt idx="295">
                  <c:v>305</c:v>
                </c:pt>
                <c:pt idx="296">
                  <c:v>306</c:v>
                </c:pt>
                <c:pt idx="297">
                  <c:v>307</c:v>
                </c:pt>
                <c:pt idx="298">
                  <c:v>308</c:v>
                </c:pt>
                <c:pt idx="299">
                  <c:v>309</c:v>
                </c:pt>
                <c:pt idx="300">
                  <c:v>310</c:v>
                </c:pt>
                <c:pt idx="301">
                  <c:v>311</c:v>
                </c:pt>
                <c:pt idx="302">
                  <c:v>312</c:v>
                </c:pt>
                <c:pt idx="303">
                  <c:v>314</c:v>
                </c:pt>
                <c:pt idx="304">
                  <c:v>315</c:v>
                </c:pt>
                <c:pt idx="305">
                  <c:v>316</c:v>
                </c:pt>
                <c:pt idx="306">
                  <c:v>317</c:v>
                </c:pt>
                <c:pt idx="307">
                  <c:v>318</c:v>
                </c:pt>
                <c:pt idx="308">
                  <c:v>319</c:v>
                </c:pt>
                <c:pt idx="309">
                  <c:v>320</c:v>
                </c:pt>
                <c:pt idx="310">
                  <c:v>321</c:v>
                </c:pt>
                <c:pt idx="311">
                  <c:v>322</c:v>
                </c:pt>
                <c:pt idx="312">
                  <c:v>323</c:v>
                </c:pt>
                <c:pt idx="313">
                  <c:v>324</c:v>
                </c:pt>
                <c:pt idx="314">
                  <c:v>325</c:v>
                </c:pt>
                <c:pt idx="315">
                  <c:v>327</c:v>
                </c:pt>
                <c:pt idx="316">
                  <c:v>328</c:v>
                </c:pt>
                <c:pt idx="317">
                  <c:v>331</c:v>
                </c:pt>
                <c:pt idx="318">
                  <c:v>332</c:v>
                </c:pt>
                <c:pt idx="319">
                  <c:v>333</c:v>
                </c:pt>
                <c:pt idx="320">
                  <c:v>334</c:v>
                </c:pt>
                <c:pt idx="321">
                  <c:v>335</c:v>
                </c:pt>
                <c:pt idx="322">
                  <c:v>336</c:v>
                </c:pt>
                <c:pt idx="323">
                  <c:v>337</c:v>
                </c:pt>
                <c:pt idx="324">
                  <c:v>338</c:v>
                </c:pt>
                <c:pt idx="325">
                  <c:v>339</c:v>
                </c:pt>
                <c:pt idx="326">
                  <c:v>341</c:v>
                </c:pt>
                <c:pt idx="327">
                  <c:v>342</c:v>
                </c:pt>
                <c:pt idx="328">
                  <c:v>343</c:v>
                </c:pt>
                <c:pt idx="329">
                  <c:v>345</c:v>
                </c:pt>
                <c:pt idx="330">
                  <c:v>346</c:v>
                </c:pt>
                <c:pt idx="331">
                  <c:v>347</c:v>
                </c:pt>
                <c:pt idx="332">
                  <c:v>349</c:v>
                </c:pt>
                <c:pt idx="333">
                  <c:v>350</c:v>
                </c:pt>
                <c:pt idx="334">
                  <c:v>351</c:v>
                </c:pt>
                <c:pt idx="335">
                  <c:v>352</c:v>
                </c:pt>
                <c:pt idx="336">
                  <c:v>354</c:v>
                </c:pt>
                <c:pt idx="337">
                  <c:v>355</c:v>
                </c:pt>
                <c:pt idx="338">
                  <c:v>356</c:v>
                </c:pt>
                <c:pt idx="339">
                  <c:v>357</c:v>
                </c:pt>
                <c:pt idx="340">
                  <c:v>358</c:v>
                </c:pt>
                <c:pt idx="341">
                  <c:v>359</c:v>
                </c:pt>
                <c:pt idx="342">
                  <c:v>360</c:v>
                </c:pt>
                <c:pt idx="343">
                  <c:v>361</c:v>
                </c:pt>
                <c:pt idx="344">
                  <c:v>362</c:v>
                </c:pt>
                <c:pt idx="345">
                  <c:v>363</c:v>
                </c:pt>
                <c:pt idx="346">
                  <c:v>364</c:v>
                </c:pt>
                <c:pt idx="347">
                  <c:v>365</c:v>
                </c:pt>
                <c:pt idx="348">
                  <c:v>367</c:v>
                </c:pt>
                <c:pt idx="349">
                  <c:v>368</c:v>
                </c:pt>
                <c:pt idx="350">
                  <c:v>370</c:v>
                </c:pt>
                <c:pt idx="351">
                  <c:v>371</c:v>
                </c:pt>
                <c:pt idx="352">
                  <c:v>373</c:v>
                </c:pt>
                <c:pt idx="353">
                  <c:v>374</c:v>
                </c:pt>
                <c:pt idx="354">
                  <c:v>377</c:v>
                </c:pt>
                <c:pt idx="355">
                  <c:v>378</c:v>
                </c:pt>
                <c:pt idx="356">
                  <c:v>379</c:v>
                </c:pt>
                <c:pt idx="357">
                  <c:v>381</c:v>
                </c:pt>
                <c:pt idx="358">
                  <c:v>382</c:v>
                </c:pt>
                <c:pt idx="359">
                  <c:v>383</c:v>
                </c:pt>
                <c:pt idx="360">
                  <c:v>384</c:v>
                </c:pt>
                <c:pt idx="361">
                  <c:v>385</c:v>
                </c:pt>
                <c:pt idx="362">
                  <c:v>386</c:v>
                </c:pt>
                <c:pt idx="363">
                  <c:v>387</c:v>
                </c:pt>
                <c:pt idx="364">
                  <c:v>388</c:v>
                </c:pt>
                <c:pt idx="365">
                  <c:v>389</c:v>
                </c:pt>
                <c:pt idx="366">
                  <c:v>390</c:v>
                </c:pt>
                <c:pt idx="367">
                  <c:v>391</c:v>
                </c:pt>
                <c:pt idx="368">
                  <c:v>394</c:v>
                </c:pt>
                <c:pt idx="369">
                  <c:v>396</c:v>
                </c:pt>
                <c:pt idx="370">
                  <c:v>398</c:v>
                </c:pt>
                <c:pt idx="371">
                  <c:v>399</c:v>
                </c:pt>
                <c:pt idx="372">
                  <c:v>400</c:v>
                </c:pt>
                <c:pt idx="373">
                  <c:v>401</c:v>
                </c:pt>
                <c:pt idx="374">
                  <c:v>403</c:v>
                </c:pt>
                <c:pt idx="375">
                  <c:v>405</c:v>
                </c:pt>
                <c:pt idx="376">
                  <c:v>406</c:v>
                </c:pt>
                <c:pt idx="377">
                  <c:v>407</c:v>
                </c:pt>
                <c:pt idx="378">
                  <c:v>408</c:v>
                </c:pt>
                <c:pt idx="379">
                  <c:v>409</c:v>
                </c:pt>
                <c:pt idx="380">
                  <c:v>410</c:v>
                </c:pt>
                <c:pt idx="381">
                  <c:v>411</c:v>
                </c:pt>
                <c:pt idx="382">
                  <c:v>412</c:v>
                </c:pt>
                <c:pt idx="383">
                  <c:v>413</c:v>
                </c:pt>
                <c:pt idx="384">
                  <c:v>414</c:v>
                </c:pt>
                <c:pt idx="385">
                  <c:v>415</c:v>
                </c:pt>
                <c:pt idx="386">
                  <c:v>416</c:v>
                </c:pt>
                <c:pt idx="387">
                  <c:v>417</c:v>
                </c:pt>
                <c:pt idx="388">
                  <c:v>418</c:v>
                </c:pt>
                <c:pt idx="389">
                  <c:v>420</c:v>
                </c:pt>
                <c:pt idx="390">
                  <c:v>425</c:v>
                </c:pt>
                <c:pt idx="391">
                  <c:v>426</c:v>
                </c:pt>
                <c:pt idx="392">
                  <c:v>427</c:v>
                </c:pt>
                <c:pt idx="393">
                  <c:v>428</c:v>
                </c:pt>
                <c:pt idx="394">
                  <c:v>429</c:v>
                </c:pt>
                <c:pt idx="395">
                  <c:v>430</c:v>
                </c:pt>
                <c:pt idx="396">
                  <c:v>431</c:v>
                </c:pt>
                <c:pt idx="397">
                  <c:v>432</c:v>
                </c:pt>
                <c:pt idx="398">
                  <c:v>433</c:v>
                </c:pt>
                <c:pt idx="399">
                  <c:v>435</c:v>
                </c:pt>
                <c:pt idx="400">
                  <c:v>437</c:v>
                </c:pt>
                <c:pt idx="401">
                  <c:v>438</c:v>
                </c:pt>
                <c:pt idx="402">
                  <c:v>440</c:v>
                </c:pt>
                <c:pt idx="403">
                  <c:v>441</c:v>
                </c:pt>
                <c:pt idx="404">
                  <c:v>442</c:v>
                </c:pt>
                <c:pt idx="405">
                  <c:v>444</c:v>
                </c:pt>
                <c:pt idx="406">
                  <c:v>445</c:v>
                </c:pt>
                <c:pt idx="407">
                  <c:v>446</c:v>
                </c:pt>
                <c:pt idx="408">
                  <c:v>448</c:v>
                </c:pt>
                <c:pt idx="409">
                  <c:v>449</c:v>
                </c:pt>
                <c:pt idx="410">
                  <c:v>452</c:v>
                </c:pt>
                <c:pt idx="411">
                  <c:v>454</c:v>
                </c:pt>
                <c:pt idx="412">
                  <c:v>456</c:v>
                </c:pt>
                <c:pt idx="413">
                  <c:v>459</c:v>
                </c:pt>
                <c:pt idx="414">
                  <c:v>460</c:v>
                </c:pt>
                <c:pt idx="415">
                  <c:v>462</c:v>
                </c:pt>
                <c:pt idx="416">
                  <c:v>463</c:v>
                </c:pt>
                <c:pt idx="417">
                  <c:v>466</c:v>
                </c:pt>
                <c:pt idx="418">
                  <c:v>467</c:v>
                </c:pt>
                <c:pt idx="419">
                  <c:v>468</c:v>
                </c:pt>
                <c:pt idx="420">
                  <c:v>469</c:v>
                </c:pt>
                <c:pt idx="421">
                  <c:v>471</c:v>
                </c:pt>
                <c:pt idx="422">
                  <c:v>472</c:v>
                </c:pt>
                <c:pt idx="423">
                  <c:v>473</c:v>
                </c:pt>
                <c:pt idx="424">
                  <c:v>474</c:v>
                </c:pt>
                <c:pt idx="425">
                  <c:v>475</c:v>
                </c:pt>
                <c:pt idx="426">
                  <c:v>477</c:v>
                </c:pt>
                <c:pt idx="427">
                  <c:v>478</c:v>
                </c:pt>
                <c:pt idx="428">
                  <c:v>480</c:v>
                </c:pt>
                <c:pt idx="429">
                  <c:v>482</c:v>
                </c:pt>
                <c:pt idx="430">
                  <c:v>488</c:v>
                </c:pt>
                <c:pt idx="431">
                  <c:v>489</c:v>
                </c:pt>
                <c:pt idx="432">
                  <c:v>491</c:v>
                </c:pt>
                <c:pt idx="433">
                  <c:v>492</c:v>
                </c:pt>
                <c:pt idx="434">
                  <c:v>497</c:v>
                </c:pt>
                <c:pt idx="435">
                  <c:v>498</c:v>
                </c:pt>
                <c:pt idx="436">
                  <c:v>500</c:v>
                </c:pt>
                <c:pt idx="437">
                  <c:v>502</c:v>
                </c:pt>
                <c:pt idx="438">
                  <c:v>503</c:v>
                </c:pt>
                <c:pt idx="439">
                  <c:v>504</c:v>
                </c:pt>
                <c:pt idx="440">
                  <c:v>508</c:v>
                </c:pt>
                <c:pt idx="441">
                  <c:v>509</c:v>
                </c:pt>
                <c:pt idx="442">
                  <c:v>514</c:v>
                </c:pt>
                <c:pt idx="443">
                  <c:v>515</c:v>
                </c:pt>
                <c:pt idx="444">
                  <c:v>516</c:v>
                </c:pt>
                <c:pt idx="445">
                  <c:v>517</c:v>
                </c:pt>
                <c:pt idx="446">
                  <c:v>519</c:v>
                </c:pt>
                <c:pt idx="447">
                  <c:v>520</c:v>
                </c:pt>
                <c:pt idx="448">
                  <c:v>523</c:v>
                </c:pt>
                <c:pt idx="449">
                  <c:v>524</c:v>
                </c:pt>
                <c:pt idx="450">
                  <c:v>525</c:v>
                </c:pt>
                <c:pt idx="451">
                  <c:v>526</c:v>
                </c:pt>
                <c:pt idx="452">
                  <c:v>527</c:v>
                </c:pt>
                <c:pt idx="453">
                  <c:v>531</c:v>
                </c:pt>
                <c:pt idx="454">
                  <c:v>533</c:v>
                </c:pt>
                <c:pt idx="455">
                  <c:v>535</c:v>
                </c:pt>
                <c:pt idx="456">
                  <c:v>536</c:v>
                </c:pt>
                <c:pt idx="457">
                  <c:v>537</c:v>
                </c:pt>
                <c:pt idx="458">
                  <c:v>538</c:v>
                </c:pt>
                <c:pt idx="459">
                  <c:v>539</c:v>
                </c:pt>
                <c:pt idx="460">
                  <c:v>540</c:v>
                </c:pt>
                <c:pt idx="461">
                  <c:v>541</c:v>
                </c:pt>
                <c:pt idx="462">
                  <c:v>544</c:v>
                </c:pt>
                <c:pt idx="463">
                  <c:v>545</c:v>
                </c:pt>
                <c:pt idx="464">
                  <c:v>546</c:v>
                </c:pt>
                <c:pt idx="465">
                  <c:v>548</c:v>
                </c:pt>
                <c:pt idx="466">
                  <c:v>550</c:v>
                </c:pt>
                <c:pt idx="467">
                  <c:v>551</c:v>
                </c:pt>
                <c:pt idx="468">
                  <c:v>552</c:v>
                </c:pt>
                <c:pt idx="469">
                  <c:v>553</c:v>
                </c:pt>
                <c:pt idx="470">
                  <c:v>554</c:v>
                </c:pt>
                <c:pt idx="471">
                  <c:v>559</c:v>
                </c:pt>
                <c:pt idx="472">
                  <c:v>561</c:v>
                </c:pt>
                <c:pt idx="473">
                  <c:v>563</c:v>
                </c:pt>
                <c:pt idx="474">
                  <c:v>566</c:v>
                </c:pt>
                <c:pt idx="475">
                  <c:v>567</c:v>
                </c:pt>
                <c:pt idx="476">
                  <c:v>569</c:v>
                </c:pt>
                <c:pt idx="477">
                  <c:v>570</c:v>
                </c:pt>
                <c:pt idx="478">
                  <c:v>573</c:v>
                </c:pt>
                <c:pt idx="479">
                  <c:v>575</c:v>
                </c:pt>
                <c:pt idx="480">
                  <c:v>578</c:v>
                </c:pt>
                <c:pt idx="481">
                  <c:v>579</c:v>
                </c:pt>
                <c:pt idx="482">
                  <c:v>582</c:v>
                </c:pt>
                <c:pt idx="483">
                  <c:v>584</c:v>
                </c:pt>
                <c:pt idx="484">
                  <c:v>587</c:v>
                </c:pt>
                <c:pt idx="485">
                  <c:v>591</c:v>
                </c:pt>
                <c:pt idx="486">
                  <c:v>592</c:v>
                </c:pt>
                <c:pt idx="487">
                  <c:v>593</c:v>
                </c:pt>
                <c:pt idx="488">
                  <c:v>594</c:v>
                </c:pt>
                <c:pt idx="489">
                  <c:v>597</c:v>
                </c:pt>
                <c:pt idx="490">
                  <c:v>598</c:v>
                </c:pt>
                <c:pt idx="491">
                  <c:v>600</c:v>
                </c:pt>
              </c:numCache>
            </c:numRef>
          </c:cat>
          <c:val>
            <c:numRef>
              <c:f>'Grade 7 Math'!$B$5:$B$496</c:f>
              <c:numCache>
                <c:formatCode>General</c:formatCode>
                <c:ptCount val="492"/>
                <c:pt idx="0">
                  <c:v>1.1173343999999999E-3</c:v>
                </c:pt>
                <c:pt idx="1">
                  <c:v>3.5463170000000002E-4</c:v>
                </c:pt>
                <c:pt idx="2">
                  <c:v>-4.0753799999999999E-4</c:v>
                </c:pt>
                <c:pt idx="3">
                  <c:v>-1.1686299999999999E-3</c:v>
                </c:pt>
                <c:pt idx="4">
                  <c:v>-1.928108E-3</c:v>
                </c:pt>
                <c:pt idx="5">
                  <c:v>-2.6854930000000002E-3</c:v>
                </c:pt>
                <c:pt idx="6">
                  <c:v>-3.440345E-3</c:v>
                </c:pt>
                <c:pt idx="7">
                  <c:v>-4.1922859999999999E-3</c:v>
                </c:pt>
                <c:pt idx="8">
                  <c:v>-4.9409789999999999E-3</c:v>
                </c:pt>
                <c:pt idx="9">
                  <c:v>-5.6861079999999996E-3</c:v>
                </c:pt>
                <c:pt idx="10">
                  <c:v>-6.427342E-3</c:v>
                </c:pt>
                <c:pt idx="11">
                  <c:v>-7.1643540000000004E-3</c:v>
                </c:pt>
                <c:pt idx="12">
                  <c:v>-7.8968370000000003E-3</c:v>
                </c:pt>
                <c:pt idx="13">
                  <c:v>-8.6244649999999996E-3</c:v>
                </c:pt>
                <c:pt idx="14">
                  <c:v>-9.3468990000000005E-3</c:v>
                </c:pt>
                <c:pt idx="15">
                  <c:v>-1.0063829E-2</c:v>
                </c:pt>
                <c:pt idx="16">
                  <c:v>-1.0774980999999999E-2</c:v>
                </c:pt>
                <c:pt idx="17">
                  <c:v>-1.1480107E-2</c:v>
                </c:pt>
                <c:pt idx="18">
                  <c:v>-1.2178959E-2</c:v>
                </c:pt>
                <c:pt idx="19">
                  <c:v>-1.2871265999999999E-2</c:v>
                </c:pt>
                <c:pt idx="20">
                  <c:v>-1.3556739E-2</c:v>
                </c:pt>
                <c:pt idx="21">
                  <c:v>-1.4235075999999999E-2</c:v>
                </c:pt>
                <c:pt idx="22">
                  <c:v>-1.4906000000000001E-2</c:v>
                </c:pt>
                <c:pt idx="23">
                  <c:v>-1.5569283E-2</c:v>
                </c:pt>
                <c:pt idx="24">
                  <c:v>-1.6224738999999998E-2</c:v>
                </c:pt>
                <c:pt idx="25">
                  <c:v>-1.6872229999999998E-2</c:v>
                </c:pt>
                <c:pt idx="26">
                  <c:v>-1.7511638E-2</c:v>
                </c:pt>
                <c:pt idx="27">
                  <c:v>-1.8142862999999999E-2</c:v>
                </c:pt>
                <c:pt idx="28">
                  <c:v>-1.8765832E-2</c:v>
                </c:pt>
                <c:pt idx="29">
                  <c:v>-1.9380486999999998E-2</c:v>
                </c:pt>
                <c:pt idx="30">
                  <c:v>-1.9986758E-2</c:v>
                </c:pt>
                <c:pt idx="31">
                  <c:v>-2.0584555000000001E-2</c:v>
                </c:pt>
                <c:pt idx="32">
                  <c:v>-2.1173760999999999E-2</c:v>
                </c:pt>
                <c:pt idx="33">
                  <c:v>-2.1754231999999998E-2</c:v>
                </c:pt>
                <c:pt idx="34">
                  <c:v>-2.232582E-2</c:v>
                </c:pt>
                <c:pt idx="35">
                  <c:v>-2.2888362999999998E-2</c:v>
                </c:pt>
                <c:pt idx="36">
                  <c:v>-2.3441703000000001E-2</c:v>
                </c:pt>
                <c:pt idx="37">
                  <c:v>-2.3985685999999999E-2</c:v>
                </c:pt>
                <c:pt idx="38">
                  <c:v>-2.4520170000000001E-2</c:v>
                </c:pt>
                <c:pt idx="39">
                  <c:v>-2.5045010999999999E-2</c:v>
                </c:pt>
                <c:pt idx="40">
                  <c:v>-2.5560062000000001E-2</c:v>
                </c:pt>
                <c:pt idx="41">
                  <c:v>-2.606516E-2</c:v>
                </c:pt>
                <c:pt idx="42">
                  <c:v>-2.6560126E-2</c:v>
                </c:pt>
                <c:pt idx="43">
                  <c:v>-2.7044797999999998E-2</c:v>
                </c:pt>
                <c:pt idx="44">
                  <c:v>-2.7519015000000001E-2</c:v>
                </c:pt>
                <c:pt idx="45">
                  <c:v>-2.7982615999999998E-2</c:v>
                </c:pt>
                <c:pt idx="46">
                  <c:v>-2.8435476000000001E-2</c:v>
                </c:pt>
                <c:pt idx="47">
                  <c:v>-2.8877487E-2</c:v>
                </c:pt>
                <c:pt idx="48">
                  <c:v>-2.9308569999999999E-2</c:v>
                </c:pt>
                <c:pt idx="49">
                  <c:v>-2.9728658000000002E-2</c:v>
                </c:pt>
                <c:pt idx="50">
                  <c:v>-3.0137692000000001E-2</c:v>
                </c:pt>
                <c:pt idx="51">
                  <c:v>-3.0535620999999999E-2</c:v>
                </c:pt>
                <c:pt idx="52">
                  <c:v>-3.0922407999999998E-2</c:v>
                </c:pt>
                <c:pt idx="53">
                  <c:v>-3.1298032000000003E-2</c:v>
                </c:pt>
                <c:pt idx="54">
                  <c:v>-3.1662487000000003E-2</c:v>
                </c:pt>
                <c:pt idx="55">
                  <c:v>-3.2015771999999998E-2</c:v>
                </c:pt>
                <c:pt idx="56">
                  <c:v>-3.2357900000000002E-2</c:v>
                </c:pt>
                <c:pt idx="57">
                  <c:v>-3.2688882000000002E-2</c:v>
                </c:pt>
                <c:pt idx="58">
                  <c:v>-3.3008728000000001E-2</c:v>
                </c:pt>
                <c:pt idx="59">
                  <c:v>-3.3317459000000001E-2</c:v>
                </c:pt>
                <c:pt idx="60">
                  <c:v>-3.3615099000000002E-2</c:v>
                </c:pt>
                <c:pt idx="61">
                  <c:v>-3.3901674E-2</c:v>
                </c:pt>
                <c:pt idx="62">
                  <c:v>-3.4177219000000002E-2</c:v>
                </c:pt>
                <c:pt idx="63">
                  <c:v>-3.4441782999999997E-2</c:v>
                </c:pt>
                <c:pt idx="64">
                  <c:v>-3.4695415E-2</c:v>
                </c:pt>
                <c:pt idx="65">
                  <c:v>-3.4938156999999997E-2</c:v>
                </c:pt>
                <c:pt idx="66">
                  <c:v>-3.5170056999999998E-2</c:v>
                </c:pt>
                <c:pt idx="67">
                  <c:v>-3.5391171999999999E-2</c:v>
                </c:pt>
                <c:pt idx="68">
                  <c:v>-3.5601567000000001E-2</c:v>
                </c:pt>
                <c:pt idx="69">
                  <c:v>-3.5801318999999998E-2</c:v>
                </c:pt>
                <c:pt idx="70">
                  <c:v>-3.5990526000000002E-2</c:v>
                </c:pt>
                <c:pt idx="71">
                  <c:v>-3.6169277E-2</c:v>
                </c:pt>
                <c:pt idx="72">
                  <c:v>-3.6337667999999997E-2</c:v>
                </c:pt>
                <c:pt idx="73">
                  <c:v>-3.6495776000000001E-2</c:v>
                </c:pt>
                <c:pt idx="74">
                  <c:v>-3.6643667999999997E-2</c:v>
                </c:pt>
                <c:pt idx="75">
                  <c:v>-3.6781395000000001E-2</c:v>
                </c:pt>
                <c:pt idx="76">
                  <c:v>-3.6909006000000001E-2</c:v>
                </c:pt>
                <c:pt idx="77">
                  <c:v>-3.7026529000000002E-2</c:v>
                </c:pt>
                <c:pt idx="78">
                  <c:v>-3.7133965999999997E-2</c:v>
                </c:pt>
                <c:pt idx="79">
                  <c:v>-3.7231329000000001E-2</c:v>
                </c:pt>
                <c:pt idx="80">
                  <c:v>-3.7318631999999997E-2</c:v>
                </c:pt>
                <c:pt idx="81">
                  <c:v>-3.7395896999999997E-2</c:v>
                </c:pt>
                <c:pt idx="82">
                  <c:v>-3.7463140999999998E-2</c:v>
                </c:pt>
                <c:pt idx="83">
                  <c:v>-3.7520404E-2</c:v>
                </c:pt>
                <c:pt idx="84">
                  <c:v>-3.7567725000000003E-2</c:v>
                </c:pt>
                <c:pt idx="85">
                  <c:v>-3.7605148999999997E-2</c:v>
                </c:pt>
                <c:pt idx="86">
                  <c:v>-3.7632725999999998E-2</c:v>
                </c:pt>
                <c:pt idx="87">
                  <c:v>-3.7650507E-2</c:v>
                </c:pt>
                <c:pt idx="88">
                  <c:v>-3.7658561E-2</c:v>
                </c:pt>
                <c:pt idx="89">
                  <c:v>-3.7656965000000001E-2</c:v>
                </c:pt>
                <c:pt idx="90">
                  <c:v>-3.7645790999999998E-2</c:v>
                </c:pt>
                <c:pt idx="91">
                  <c:v>-3.7625114000000001E-2</c:v>
                </c:pt>
                <c:pt idx="92">
                  <c:v>-3.7595007999999999E-2</c:v>
                </c:pt>
                <c:pt idx="93">
                  <c:v>-3.7555552999999998E-2</c:v>
                </c:pt>
                <c:pt idx="94">
                  <c:v>-3.7506837000000001E-2</c:v>
                </c:pt>
                <c:pt idx="95">
                  <c:v>-3.7448955999999999E-2</c:v>
                </c:pt>
                <c:pt idx="96">
                  <c:v>-3.7382011E-2</c:v>
                </c:pt>
                <c:pt idx="97">
                  <c:v>-3.7306117E-2</c:v>
                </c:pt>
                <c:pt idx="98">
                  <c:v>-3.7221372000000003E-2</c:v>
                </c:pt>
                <c:pt idx="99">
                  <c:v>-3.7127863999999997E-2</c:v>
                </c:pt>
                <c:pt idx="100">
                  <c:v>-3.7025675000000001E-2</c:v>
                </c:pt>
                <c:pt idx="101">
                  <c:v>-3.6914870000000002E-2</c:v>
                </c:pt>
                <c:pt idx="102">
                  <c:v>-3.6795525000000003E-2</c:v>
                </c:pt>
                <c:pt idx="103">
                  <c:v>-3.6667726999999997E-2</c:v>
                </c:pt>
                <c:pt idx="104">
                  <c:v>-3.6531558999999998E-2</c:v>
                </c:pt>
                <c:pt idx="105">
                  <c:v>-3.6387098999999999E-2</c:v>
                </c:pt>
                <c:pt idx="106">
                  <c:v>-3.6234427E-2</c:v>
                </c:pt>
                <c:pt idx="107">
                  <c:v>-3.6073618000000002E-2</c:v>
                </c:pt>
                <c:pt idx="108">
                  <c:v>-3.5904737999999999E-2</c:v>
                </c:pt>
                <c:pt idx="109">
                  <c:v>-3.5727852999999997E-2</c:v>
                </c:pt>
                <c:pt idx="110">
                  <c:v>-3.5543031000000003E-2</c:v>
                </c:pt>
                <c:pt idx="111">
                  <c:v>-3.5350352000000002E-2</c:v>
                </c:pt>
                <c:pt idx="112">
                  <c:v>-3.5149898999999998E-2</c:v>
                </c:pt>
                <c:pt idx="113">
                  <c:v>-3.4941771000000003E-2</c:v>
                </c:pt>
                <c:pt idx="114">
                  <c:v>-3.4726075000000002E-2</c:v>
                </c:pt>
                <c:pt idx="115">
                  <c:v>-3.4502926000000003E-2</c:v>
                </c:pt>
                <c:pt idx="116">
                  <c:v>-3.4272442E-2</c:v>
                </c:pt>
                <c:pt idx="117">
                  <c:v>-3.4034735000000003E-2</c:v>
                </c:pt>
                <c:pt idx="118">
                  <c:v>-3.3789933000000001E-2</c:v>
                </c:pt>
                <c:pt idx="119">
                  <c:v>-3.3538169E-2</c:v>
                </c:pt>
                <c:pt idx="120">
                  <c:v>-3.3279578999999997E-2</c:v>
                </c:pt>
                <c:pt idx="121">
                  <c:v>-3.3014296999999998E-2</c:v>
                </c:pt>
                <c:pt idx="122">
                  <c:v>-3.2742462999999999E-2</c:v>
                </c:pt>
                <c:pt idx="123">
                  <c:v>-3.2464224999999999E-2</c:v>
                </c:pt>
                <c:pt idx="124">
                  <c:v>-3.2179741999999997E-2</c:v>
                </c:pt>
                <c:pt idx="125">
                  <c:v>-3.1889178999999997E-2</c:v>
                </c:pt>
                <c:pt idx="126">
                  <c:v>-3.1592687000000001E-2</c:v>
                </c:pt>
                <c:pt idx="127">
                  <c:v>-3.1290415000000002E-2</c:v>
                </c:pt>
                <c:pt idx="128">
                  <c:v>-3.0982511000000001E-2</c:v>
                </c:pt>
                <c:pt idx="129">
                  <c:v>-3.0669126000000001E-2</c:v>
                </c:pt>
                <c:pt idx="130">
                  <c:v>-3.0350412E-2</c:v>
                </c:pt>
                <c:pt idx="131">
                  <c:v>-3.0026517999999999E-2</c:v>
                </c:pt>
                <c:pt idx="132">
                  <c:v>-2.9697590999999999E-2</c:v>
                </c:pt>
                <c:pt idx="133">
                  <c:v>-2.9363770000000001E-2</c:v>
                </c:pt>
                <c:pt idx="134">
                  <c:v>-2.9025194000000001E-2</c:v>
                </c:pt>
                <c:pt idx="135">
                  <c:v>-2.8681992999999999E-2</c:v>
                </c:pt>
                <c:pt idx="136">
                  <c:v>-2.83343E-2</c:v>
                </c:pt>
                <c:pt idx="137">
                  <c:v>-2.7982256E-2</c:v>
                </c:pt>
                <c:pt idx="138">
                  <c:v>-2.7625996E-2</c:v>
                </c:pt>
                <c:pt idx="139">
                  <c:v>-2.7265646000000001E-2</c:v>
                </c:pt>
                <c:pt idx="140">
                  <c:v>-2.6901330000000001E-2</c:v>
                </c:pt>
                <c:pt idx="141">
                  <c:v>-2.6533157000000002E-2</c:v>
                </c:pt>
                <c:pt idx="142">
                  <c:v>-2.6161230000000001E-2</c:v>
                </c:pt>
                <c:pt idx="143">
                  <c:v>-2.5785649000000001E-2</c:v>
                </c:pt>
                <c:pt idx="144">
                  <c:v>-2.5406521000000001E-2</c:v>
                </c:pt>
                <c:pt idx="145">
                  <c:v>-2.5023963E-2</c:v>
                </c:pt>
                <c:pt idx="146">
                  <c:v>-2.4638104000000001E-2</c:v>
                </c:pt>
                <c:pt idx="147">
                  <c:v>-2.4249077000000001E-2</c:v>
                </c:pt>
                <c:pt idx="148">
                  <c:v>-2.3857016000000002E-2</c:v>
                </c:pt>
                <c:pt idx="149">
                  <c:v>-2.3462048999999999E-2</c:v>
                </c:pt>
                <c:pt idx="150">
                  <c:v>-2.3064284000000001E-2</c:v>
                </c:pt>
                <c:pt idx="151">
                  <c:v>-2.2663804999999999E-2</c:v>
                </c:pt>
                <c:pt idx="152">
                  <c:v>-2.2260683999999999E-2</c:v>
                </c:pt>
                <c:pt idx="153">
                  <c:v>-2.1854991000000001E-2</c:v>
                </c:pt>
                <c:pt idx="154">
                  <c:v>-2.1446804E-2</c:v>
                </c:pt>
                <c:pt idx="155">
                  <c:v>-2.1036194000000001E-2</c:v>
                </c:pt>
                <c:pt idx="156">
                  <c:v>-2.0623222E-2</c:v>
                </c:pt>
                <c:pt idx="157">
                  <c:v>-2.0207949999999999E-2</c:v>
                </c:pt>
                <c:pt idx="158">
                  <c:v>-1.9790446E-2</c:v>
                </c:pt>
                <c:pt idx="159">
                  <c:v>-1.9370786000000001E-2</c:v>
                </c:pt>
                <c:pt idx="160">
                  <c:v>-1.8949048E-2</c:v>
                </c:pt>
                <c:pt idx="161">
                  <c:v>-1.8525310999999999E-2</c:v>
                </c:pt>
                <c:pt idx="162">
                  <c:v>-1.8099651000000001E-2</c:v>
                </c:pt>
                <c:pt idx="163">
                  <c:v>-1.7672141999999998E-2</c:v>
                </c:pt>
                <c:pt idx="164">
                  <c:v>-1.7242859999999999E-2</c:v>
                </c:pt>
                <c:pt idx="165">
                  <c:v>-1.6811886000000002E-2</c:v>
                </c:pt>
                <c:pt idx="166">
                  <c:v>-1.6379309000000002E-2</c:v>
                </c:pt>
                <c:pt idx="167">
                  <c:v>-1.5945216000000002E-2</c:v>
                </c:pt>
                <c:pt idx="168">
                  <c:v>-1.5509703E-2</c:v>
                </c:pt>
                <c:pt idx="169">
                  <c:v>-1.5072868E-2</c:v>
                </c:pt>
                <c:pt idx="170">
                  <c:v>-1.4634815000000001E-2</c:v>
                </c:pt>
                <c:pt idx="171">
                  <c:v>-1.4195641E-2</c:v>
                </c:pt>
                <c:pt idx="172">
                  <c:v>-1.3755447000000001E-2</c:v>
                </c:pt>
                <c:pt idx="173">
                  <c:v>-1.3314338E-2</c:v>
                </c:pt>
                <c:pt idx="174">
                  <c:v>-1.2872411E-2</c:v>
                </c:pt>
                <c:pt idx="175">
                  <c:v>-1.2429760999999999E-2</c:v>
                </c:pt>
                <c:pt idx="176">
                  <c:v>-1.1986478E-2</c:v>
                </c:pt>
                <c:pt idx="177">
                  <c:v>-1.1098411000000001E-2</c:v>
                </c:pt>
                <c:pt idx="178">
                  <c:v>-1.0653836E-2</c:v>
                </c:pt>
                <c:pt idx="179">
                  <c:v>-1.0209045E-2</c:v>
                </c:pt>
                <c:pt idx="180">
                  <c:v>-9.7641399999999993E-3</c:v>
                </c:pt>
                <c:pt idx="181">
                  <c:v>-9.3192280000000006E-3</c:v>
                </c:pt>
                <c:pt idx="182">
                  <c:v>-8.8744099999999992E-3</c:v>
                </c:pt>
                <c:pt idx="183">
                  <c:v>-8.4297850000000004E-3</c:v>
                </c:pt>
                <c:pt idx="184">
                  <c:v>-7.9854569999999996E-3</c:v>
                </c:pt>
                <c:pt idx="185">
                  <c:v>-7.5415320000000001E-3</c:v>
                </c:pt>
                <c:pt idx="186">
                  <c:v>-7.0981229999999996E-3</c:v>
                </c:pt>
                <c:pt idx="187">
                  <c:v>-6.6553360000000004E-3</c:v>
                </c:pt>
                <c:pt idx="188">
                  <c:v>-6.2132719999999997E-3</c:v>
                </c:pt>
                <c:pt idx="189">
                  <c:v>-5.7720280000000002E-3</c:v>
                </c:pt>
                <c:pt idx="190">
                  <c:v>-5.3316889999999997E-3</c:v>
                </c:pt>
                <c:pt idx="191">
                  <c:v>-4.8923309999999998E-3</c:v>
                </c:pt>
                <c:pt idx="192">
                  <c:v>-4.4540250000000003E-3</c:v>
                </c:pt>
                <c:pt idx="193">
                  <c:v>-4.0168399999999998E-3</c:v>
                </c:pt>
                <c:pt idx="194">
                  <c:v>-3.5808329999999998E-3</c:v>
                </c:pt>
                <c:pt idx="195">
                  <c:v>-3.1460619999999998E-3</c:v>
                </c:pt>
                <c:pt idx="196">
                  <c:v>-2.7125920000000002E-3</c:v>
                </c:pt>
                <c:pt idx="197">
                  <c:v>-2.28049E-3</c:v>
                </c:pt>
                <c:pt idx="198">
                  <c:v>-1.849821E-3</c:v>
                </c:pt>
                <c:pt idx="199">
                  <c:v>-1.420649E-3</c:v>
                </c:pt>
                <c:pt idx="200">
                  <c:v>-9.9303499999999997E-4</c:v>
                </c:pt>
                <c:pt idx="201">
                  <c:v>-5.6702499999999997E-4</c:v>
                </c:pt>
                <c:pt idx="202">
                  <c:v>-1.4265600000000001E-4</c:v>
                </c:pt>
                <c:pt idx="203">
                  <c:v>2.8003700000000002E-4</c:v>
                </c:pt>
                <c:pt idx="204">
                  <c:v>7.0102070000000003E-4</c:v>
                </c:pt>
                <c:pt idx="205">
                  <c:v>1.1202657000000001E-3</c:v>
                </c:pt>
                <c:pt idx="206">
                  <c:v>1.5377366E-3</c:v>
                </c:pt>
                <c:pt idx="207">
                  <c:v>1.9533895E-3</c:v>
                </c:pt>
                <c:pt idx="208">
                  <c:v>2.3671714000000001E-3</c:v>
                </c:pt>
                <c:pt idx="209">
                  <c:v>3.1889488999999999E-3</c:v>
                </c:pt>
                <c:pt idx="210">
                  <c:v>3.5968806E-3</c:v>
                </c:pt>
                <c:pt idx="211">
                  <c:v>4.0028015E-3</c:v>
                </c:pt>
                <c:pt idx="212">
                  <c:v>4.4066757000000003E-3</c:v>
                </c:pt>
                <c:pt idx="213">
                  <c:v>4.8084679999999998E-3</c:v>
                </c:pt>
                <c:pt idx="214">
                  <c:v>5.2081421000000003E-3</c:v>
                </c:pt>
                <c:pt idx="215">
                  <c:v>5.6056630000000003E-3</c:v>
                </c:pt>
                <c:pt idx="216">
                  <c:v>6.0009950000000003E-3</c:v>
                </c:pt>
                <c:pt idx="217">
                  <c:v>6.3941112000000001E-3</c:v>
                </c:pt>
                <c:pt idx="218">
                  <c:v>6.7849937000000003E-3</c:v>
                </c:pt>
                <c:pt idx="219">
                  <c:v>7.5600388999999997E-3</c:v>
                </c:pt>
                <c:pt idx="220">
                  <c:v>7.9442044999999996E-3</c:v>
                </c:pt>
                <c:pt idx="221">
                  <c:v>8.3261289999999998E-3</c:v>
                </c:pt>
                <c:pt idx="222">
                  <c:v>8.7058102000000005E-3</c:v>
                </c:pt>
                <c:pt idx="223">
                  <c:v>9.0832402999999999E-3</c:v>
                </c:pt>
                <c:pt idx="224">
                  <c:v>9.4584050999999992E-3</c:v>
                </c:pt>
                <c:pt idx="225">
                  <c:v>9.8312867000000005E-3</c:v>
                </c:pt>
                <c:pt idx="226">
                  <c:v>1.0201864E-2</c:v>
                </c:pt>
                <c:pt idx="227">
                  <c:v>1.05701133E-2</c:v>
                </c:pt>
                <c:pt idx="228">
                  <c:v>1.09360034E-2</c:v>
                </c:pt>
                <c:pt idx="229">
                  <c:v>1.1299499100000001E-2</c:v>
                </c:pt>
                <c:pt idx="230">
                  <c:v>1.16605641E-2</c:v>
                </c:pt>
                <c:pt idx="231">
                  <c:v>1.20191711E-2</c:v>
                </c:pt>
                <c:pt idx="232">
                  <c:v>1.2375296100000001E-2</c:v>
                </c:pt>
                <c:pt idx="233">
                  <c:v>1.27289043E-2</c:v>
                </c:pt>
                <c:pt idx="234">
                  <c:v>1.30799508E-2</c:v>
                </c:pt>
                <c:pt idx="235">
                  <c:v>1.34283856E-2</c:v>
                </c:pt>
                <c:pt idx="236">
                  <c:v>1.3774157299999999E-2</c:v>
                </c:pt>
                <c:pt idx="237">
                  <c:v>1.411721E-2</c:v>
                </c:pt>
                <c:pt idx="238">
                  <c:v>1.44574808E-2</c:v>
                </c:pt>
                <c:pt idx="239">
                  <c:v>1.4794904899999999E-2</c:v>
                </c:pt>
                <c:pt idx="240">
                  <c:v>1.5129414900000001E-2</c:v>
                </c:pt>
                <c:pt idx="241">
                  <c:v>1.54609447E-2</c:v>
                </c:pt>
                <c:pt idx="242">
                  <c:v>1.5789424E-2</c:v>
                </c:pt>
                <c:pt idx="243">
                  <c:v>1.61147796E-2</c:v>
                </c:pt>
                <c:pt idx="244">
                  <c:v>1.64369358E-2</c:v>
                </c:pt>
                <c:pt idx="245">
                  <c:v>1.6755821800000001E-2</c:v>
                </c:pt>
                <c:pt idx="246">
                  <c:v>1.7692202899999999E-2</c:v>
                </c:pt>
                <c:pt idx="247">
                  <c:v>1.79973418E-2</c:v>
                </c:pt>
                <c:pt idx="248">
                  <c:v>1.8298865599999999E-2</c:v>
                </c:pt>
                <c:pt idx="249">
                  <c:v>1.8596696999999999E-2</c:v>
                </c:pt>
                <c:pt idx="250">
                  <c:v>1.8890753699999999E-2</c:v>
                </c:pt>
                <c:pt idx="251">
                  <c:v>1.9180950700000001E-2</c:v>
                </c:pt>
                <c:pt idx="252">
                  <c:v>1.9467204799999999E-2</c:v>
                </c:pt>
                <c:pt idx="253">
                  <c:v>1.9749437099999999E-2</c:v>
                </c:pt>
                <c:pt idx="254">
                  <c:v>2.0301537000000001E-2</c:v>
                </c:pt>
                <c:pt idx="255">
                  <c:v>2.0571272099999999E-2</c:v>
                </c:pt>
                <c:pt idx="256">
                  <c:v>2.1097785300000001E-2</c:v>
                </c:pt>
                <c:pt idx="257">
                  <c:v>2.1354446199999998E-2</c:v>
                </c:pt>
                <c:pt idx="258">
                  <c:v>2.16066418E-2</c:v>
                </c:pt>
                <c:pt idx="259">
                  <c:v>2.18543392E-2</c:v>
                </c:pt>
                <c:pt idx="260">
                  <c:v>2.2097512199999999E-2</c:v>
                </c:pt>
                <c:pt idx="261">
                  <c:v>2.2336136199999999E-2</c:v>
                </c:pt>
                <c:pt idx="262">
                  <c:v>2.25701962E-2</c:v>
                </c:pt>
                <c:pt idx="263">
                  <c:v>2.2799683599999999E-2</c:v>
                </c:pt>
                <c:pt idx="264">
                  <c:v>2.3024586400000002E-2</c:v>
                </c:pt>
                <c:pt idx="265">
                  <c:v>2.3244885400000002E-2</c:v>
                </c:pt>
                <c:pt idx="266">
                  <c:v>2.3460558199999999E-2</c:v>
                </c:pt>
                <c:pt idx="267">
                  <c:v>2.3671590700000002E-2</c:v>
                </c:pt>
                <c:pt idx="268">
                  <c:v>2.38779805E-2</c:v>
                </c:pt>
                <c:pt idx="269">
                  <c:v>2.4079734299999999E-2</c:v>
                </c:pt>
                <c:pt idx="270">
                  <c:v>2.4276868300000001E-2</c:v>
                </c:pt>
                <c:pt idx="271">
                  <c:v>2.4469406400000001E-2</c:v>
                </c:pt>
                <c:pt idx="272">
                  <c:v>2.4657371899999999E-2</c:v>
                </c:pt>
                <c:pt idx="273">
                  <c:v>2.4840785000000001E-2</c:v>
                </c:pt>
                <c:pt idx="274">
                  <c:v>2.5019669500000001E-2</c:v>
                </c:pt>
                <c:pt idx="275">
                  <c:v>2.5194048899999998E-2</c:v>
                </c:pt>
                <c:pt idx="276">
                  <c:v>2.5363955000000001E-2</c:v>
                </c:pt>
                <c:pt idx="277">
                  <c:v>2.5529415600000001E-2</c:v>
                </c:pt>
                <c:pt idx="278">
                  <c:v>2.56904518E-2</c:v>
                </c:pt>
                <c:pt idx="279">
                  <c:v>2.5847077600000001E-2</c:v>
                </c:pt>
                <c:pt idx="280">
                  <c:v>2.5999304000000001E-2</c:v>
                </c:pt>
                <c:pt idx="281">
                  <c:v>2.6147144399999999E-2</c:v>
                </c:pt>
                <c:pt idx="282">
                  <c:v>2.6290611700000001E-2</c:v>
                </c:pt>
                <c:pt idx="283">
                  <c:v>2.65645126E-2</c:v>
                </c:pt>
                <c:pt idx="284">
                  <c:v>2.6695000999999999E-2</c:v>
                </c:pt>
                <c:pt idx="285">
                  <c:v>2.6821217200000001E-2</c:v>
                </c:pt>
                <c:pt idx="286">
                  <c:v>2.70609131E-2</c:v>
                </c:pt>
                <c:pt idx="287">
                  <c:v>2.71744251E-2</c:v>
                </c:pt>
                <c:pt idx="288">
                  <c:v>2.72837472E-2</c:v>
                </c:pt>
                <c:pt idx="289">
                  <c:v>2.7388921300000001E-2</c:v>
                </c:pt>
                <c:pt idx="290">
                  <c:v>2.74899989E-2</c:v>
                </c:pt>
                <c:pt idx="291">
                  <c:v>2.7587035199999999E-2</c:v>
                </c:pt>
                <c:pt idx="292">
                  <c:v>2.7680081200000001E-2</c:v>
                </c:pt>
                <c:pt idx="293">
                  <c:v>2.77691786E-2</c:v>
                </c:pt>
                <c:pt idx="294">
                  <c:v>2.79356719E-2</c:v>
                </c:pt>
                <c:pt idx="295">
                  <c:v>2.8013133700000001E-2</c:v>
                </c:pt>
                <c:pt idx="296">
                  <c:v>2.8086779499999999E-2</c:v>
                </c:pt>
                <c:pt idx="297">
                  <c:v>2.8156632800000001E-2</c:v>
                </c:pt>
                <c:pt idx="298">
                  <c:v>2.8222711300000002E-2</c:v>
                </c:pt>
                <c:pt idx="299">
                  <c:v>2.8285032200000001E-2</c:v>
                </c:pt>
                <c:pt idx="300">
                  <c:v>2.83436174E-2</c:v>
                </c:pt>
                <c:pt idx="301">
                  <c:v>2.8398484599999999E-2</c:v>
                </c:pt>
                <c:pt idx="302">
                  <c:v>2.8449644999999999E-2</c:v>
                </c:pt>
                <c:pt idx="303">
                  <c:v>2.8540860099999999E-2</c:v>
                </c:pt>
                <c:pt idx="304">
                  <c:v>2.85809146E-2</c:v>
                </c:pt>
                <c:pt idx="305">
                  <c:v>2.8617260200000001E-2</c:v>
                </c:pt>
                <c:pt idx="306">
                  <c:v>2.86498879E-2</c:v>
                </c:pt>
                <c:pt idx="307">
                  <c:v>2.8678788899999998E-2</c:v>
                </c:pt>
                <c:pt idx="308">
                  <c:v>2.8703952599999999E-2</c:v>
                </c:pt>
                <c:pt idx="309">
                  <c:v>2.87253679E-2</c:v>
                </c:pt>
                <c:pt idx="310">
                  <c:v>2.87430181E-2</c:v>
                </c:pt>
                <c:pt idx="311">
                  <c:v>2.8756884399999998E-2</c:v>
                </c:pt>
                <c:pt idx="312">
                  <c:v>2.87669482E-2</c:v>
                </c:pt>
                <c:pt idx="313">
                  <c:v>2.8773198699999999E-2</c:v>
                </c:pt>
                <c:pt idx="314">
                  <c:v>2.8775625900000001E-2</c:v>
                </c:pt>
                <c:pt idx="315">
                  <c:v>2.87689834E-2</c:v>
                </c:pt>
                <c:pt idx="316">
                  <c:v>2.8759897E-2</c:v>
                </c:pt>
                <c:pt idx="317">
                  <c:v>2.8709587500000001E-2</c:v>
                </c:pt>
                <c:pt idx="318">
                  <c:v>2.8685169699999999E-2</c:v>
                </c:pt>
                <c:pt idx="319">
                  <c:v>2.86569375E-2</c:v>
                </c:pt>
                <c:pt idx="320">
                  <c:v>2.8624892900000001E-2</c:v>
                </c:pt>
                <c:pt idx="321">
                  <c:v>2.85890361E-2</c:v>
                </c:pt>
                <c:pt idx="322">
                  <c:v>2.8549365600000001E-2</c:v>
                </c:pt>
                <c:pt idx="323">
                  <c:v>2.85058846E-2</c:v>
                </c:pt>
                <c:pt idx="324">
                  <c:v>2.8458592899999999E-2</c:v>
                </c:pt>
                <c:pt idx="325">
                  <c:v>2.8407484600000001E-2</c:v>
                </c:pt>
                <c:pt idx="326">
                  <c:v>2.8293821100000002E-2</c:v>
                </c:pt>
                <c:pt idx="327">
                  <c:v>2.82312828E-2</c:v>
                </c:pt>
                <c:pt idx="328">
                  <c:v>2.8164967400000001E-2</c:v>
                </c:pt>
                <c:pt idx="329">
                  <c:v>2.80210984E-2</c:v>
                </c:pt>
                <c:pt idx="330">
                  <c:v>2.79435811E-2</c:v>
                </c:pt>
                <c:pt idx="331">
                  <c:v>2.78623647E-2</c:v>
                </c:pt>
                <c:pt idx="332">
                  <c:v>2.76889123E-2</c:v>
                </c:pt>
                <c:pt idx="333">
                  <c:v>2.75967134E-2</c:v>
                </c:pt>
                <c:pt idx="334">
                  <c:v>2.75008874E-2</c:v>
                </c:pt>
                <c:pt idx="335">
                  <c:v>2.7401454299999999E-2</c:v>
                </c:pt>
                <c:pt idx="336">
                  <c:v>2.7191852400000001E-2</c:v>
                </c:pt>
                <c:pt idx="337">
                  <c:v>2.7081731099999999E-2</c:v>
                </c:pt>
                <c:pt idx="338">
                  <c:v>2.6968085999999999E-2</c:v>
                </c:pt>
                <c:pt idx="339">
                  <c:v>2.6850927E-2</c:v>
                </c:pt>
                <c:pt idx="340">
                  <c:v>2.67302598E-2</c:v>
                </c:pt>
                <c:pt idx="341">
                  <c:v>2.6606095900000001E-2</c:v>
                </c:pt>
                <c:pt idx="342">
                  <c:v>2.64784562E-2</c:v>
                </c:pt>
                <c:pt idx="343">
                  <c:v>2.6347375999999999E-2</c:v>
                </c:pt>
                <c:pt idx="344">
                  <c:v>2.6212889400000002E-2</c:v>
                </c:pt>
                <c:pt idx="345">
                  <c:v>2.60750241E-2</c:v>
                </c:pt>
                <c:pt idx="346">
                  <c:v>2.5933802299999999E-2</c:v>
                </c:pt>
                <c:pt idx="347">
                  <c:v>2.5789241899999999E-2</c:v>
                </c:pt>
                <c:pt idx="348">
                  <c:v>2.5490162699999999E-2</c:v>
                </c:pt>
                <c:pt idx="349">
                  <c:v>2.5335665300000001E-2</c:v>
                </c:pt>
                <c:pt idx="350">
                  <c:v>2.5016783399999999E-2</c:v>
                </c:pt>
                <c:pt idx="351">
                  <c:v>2.48524179E-2</c:v>
                </c:pt>
                <c:pt idx="352">
                  <c:v>2.4513909800000001E-2</c:v>
                </c:pt>
                <c:pt idx="353">
                  <c:v>2.4339796E-2</c:v>
                </c:pt>
                <c:pt idx="354">
                  <c:v>2.3798254200000001E-2</c:v>
                </c:pt>
                <c:pt idx="355">
                  <c:v>2.3611409699999999E-2</c:v>
                </c:pt>
                <c:pt idx="356">
                  <c:v>2.3421431400000001E-2</c:v>
                </c:pt>
                <c:pt idx="357">
                  <c:v>2.3032161999999998E-2</c:v>
                </c:pt>
                <c:pt idx="358">
                  <c:v>2.2832916200000001E-2</c:v>
                </c:pt>
                <c:pt idx="359">
                  <c:v>2.26306335E-2</c:v>
                </c:pt>
                <c:pt idx="360">
                  <c:v>2.24253414E-2</c:v>
                </c:pt>
                <c:pt idx="361">
                  <c:v>2.22170704E-2</c:v>
                </c:pt>
                <c:pt idx="362">
                  <c:v>2.2005855299999998E-2</c:v>
                </c:pt>
                <c:pt idx="363">
                  <c:v>2.1791729199999998E-2</c:v>
                </c:pt>
                <c:pt idx="364">
                  <c:v>2.1574720499999998E-2</c:v>
                </c:pt>
                <c:pt idx="365">
                  <c:v>2.13548538E-2</c:v>
                </c:pt>
                <c:pt idx="366">
                  <c:v>2.1132149999999999E-2</c:v>
                </c:pt>
                <c:pt idx="367">
                  <c:v>2.0906625799999998E-2</c:v>
                </c:pt>
                <c:pt idx="368">
                  <c:v>2.02133138E-2</c:v>
                </c:pt>
                <c:pt idx="369">
                  <c:v>1.97373918E-2</c:v>
                </c:pt>
                <c:pt idx="370">
                  <c:v>1.9250707400000001E-2</c:v>
                </c:pt>
                <c:pt idx="371">
                  <c:v>1.9003374199999999E-2</c:v>
                </c:pt>
                <c:pt idx="372">
                  <c:v>1.8753394600000001E-2</c:v>
                </c:pt>
                <c:pt idx="373">
                  <c:v>1.8500772400000001E-2</c:v>
                </c:pt>
                <c:pt idx="374">
                  <c:v>1.7987623099999999E-2</c:v>
                </c:pt>
                <c:pt idx="375">
                  <c:v>1.7463962E-2</c:v>
                </c:pt>
                <c:pt idx="376">
                  <c:v>1.7198213699999999E-2</c:v>
                </c:pt>
                <c:pt idx="377">
                  <c:v>1.69298682E-2</c:v>
                </c:pt>
                <c:pt idx="378">
                  <c:v>1.6658941699999999E-2</c:v>
                </c:pt>
                <c:pt idx="379">
                  <c:v>1.63854493E-2</c:v>
                </c:pt>
                <c:pt idx="380">
                  <c:v>1.6109403299999998E-2</c:v>
                </c:pt>
                <c:pt idx="381">
                  <c:v>1.5830812900000001E-2</c:v>
                </c:pt>
                <c:pt idx="382">
                  <c:v>1.5549690099999999E-2</c:v>
                </c:pt>
                <c:pt idx="383">
                  <c:v>1.52660457E-2</c:v>
                </c:pt>
                <c:pt idx="384">
                  <c:v>1.49798886E-2</c:v>
                </c:pt>
                <c:pt idx="385">
                  <c:v>1.4691225E-2</c:v>
                </c:pt>
                <c:pt idx="386">
                  <c:v>1.4400056600000001E-2</c:v>
                </c:pt>
                <c:pt idx="387">
                  <c:v>1.4106380599999999E-2</c:v>
                </c:pt>
                <c:pt idx="388">
                  <c:v>1.38101918E-2</c:v>
                </c:pt>
                <c:pt idx="389">
                  <c:v>1.32102604E-2</c:v>
                </c:pt>
                <c:pt idx="390">
                  <c:v>1.1666021E-2</c:v>
                </c:pt>
                <c:pt idx="391">
                  <c:v>1.13495178E-2</c:v>
                </c:pt>
                <c:pt idx="392">
                  <c:v>1.10304494E-2</c:v>
                </c:pt>
                <c:pt idx="393">
                  <c:v>1.0708806499999999E-2</c:v>
                </c:pt>
                <c:pt idx="394">
                  <c:v>1.0384576100000001E-2</c:v>
                </c:pt>
                <c:pt idx="395">
                  <c:v>1.0057749E-2</c:v>
                </c:pt>
                <c:pt idx="396">
                  <c:v>9.7283149999999995E-3</c:v>
                </c:pt>
                <c:pt idx="397">
                  <c:v>9.3962704999999997E-3</c:v>
                </c:pt>
                <c:pt idx="398">
                  <c:v>9.0616204999999991E-3</c:v>
                </c:pt>
                <c:pt idx="399">
                  <c:v>8.3845380000000004E-3</c:v>
                </c:pt>
                <c:pt idx="400">
                  <c:v>7.6971278999999997E-3</c:v>
                </c:pt>
                <c:pt idx="401">
                  <c:v>7.3495697999999996E-3</c:v>
                </c:pt>
                <c:pt idx="402">
                  <c:v>6.6467905999999998E-3</c:v>
                </c:pt>
                <c:pt idx="403">
                  <c:v>6.2915916000000002E-3</c:v>
                </c:pt>
                <c:pt idx="404">
                  <c:v>5.9338639E-3</c:v>
                </c:pt>
                <c:pt idx="405">
                  <c:v>5.2108342999999998E-3</c:v>
                </c:pt>
                <c:pt idx="406">
                  <c:v>4.8455366000000003E-3</c:v>
                </c:pt>
                <c:pt idx="407">
                  <c:v>4.4777235E-3</c:v>
                </c:pt>
                <c:pt idx="408">
                  <c:v>3.7345718000000002E-3</c:v>
                </c:pt>
                <c:pt idx="409">
                  <c:v>3.3592479E-3</c:v>
                </c:pt>
                <c:pt idx="410">
                  <c:v>2.2184182999999999E-3</c:v>
                </c:pt>
                <c:pt idx="411">
                  <c:v>1.4455869000000001E-3</c:v>
                </c:pt>
                <c:pt idx="412">
                  <c:v>6.6300579999999999E-4</c:v>
                </c:pt>
                <c:pt idx="413">
                  <c:v>-5.29113E-4</c:v>
                </c:pt>
                <c:pt idx="414">
                  <c:v>-9.3135099999999997E-4</c:v>
                </c:pt>
                <c:pt idx="415">
                  <c:v>-1.7431479999999999E-3</c:v>
                </c:pt>
                <c:pt idx="416">
                  <c:v>-2.152719E-3</c:v>
                </c:pt>
                <c:pt idx="417">
                  <c:v>-3.3962419999999998E-3</c:v>
                </c:pt>
                <c:pt idx="418">
                  <c:v>-3.815719E-3</c:v>
                </c:pt>
                <c:pt idx="419">
                  <c:v>-4.2376970000000003E-3</c:v>
                </c:pt>
                <c:pt idx="420">
                  <c:v>-4.6621910000000004E-3</c:v>
                </c:pt>
                <c:pt idx="421">
                  <c:v>-5.5187810000000004E-3</c:v>
                </c:pt>
                <c:pt idx="422">
                  <c:v>-5.9508900000000003E-3</c:v>
                </c:pt>
                <c:pt idx="423">
                  <c:v>-6.3855420000000001E-3</c:v>
                </c:pt>
                <c:pt idx="424">
                  <c:v>-6.8227260000000003E-3</c:v>
                </c:pt>
                <c:pt idx="425">
                  <c:v>-7.2624309999999997E-3</c:v>
                </c:pt>
                <c:pt idx="426">
                  <c:v>-8.1493539999999993E-3</c:v>
                </c:pt>
                <c:pt idx="427">
                  <c:v>-8.5965380000000008E-3</c:v>
                </c:pt>
                <c:pt idx="428">
                  <c:v>-9.4982560000000001E-3</c:v>
                </c:pt>
                <c:pt idx="429">
                  <c:v>-1.0409652E-2</c:v>
                </c:pt>
                <c:pt idx="430">
                  <c:v>-1.3199534000000001E-2</c:v>
                </c:pt>
                <c:pt idx="431">
                  <c:v>-1.3672322000000001E-2</c:v>
                </c:pt>
                <c:pt idx="432">
                  <c:v>-1.4624292000000001E-2</c:v>
                </c:pt>
                <c:pt idx="433">
                  <c:v>-1.5103395E-2</c:v>
                </c:pt>
                <c:pt idx="434">
                  <c:v>-1.7528281999999999E-2</c:v>
                </c:pt>
                <c:pt idx="435">
                  <c:v>-1.8018777999999999E-2</c:v>
                </c:pt>
                <c:pt idx="436">
                  <c:v>-1.9004895000000001E-2</c:v>
                </c:pt>
                <c:pt idx="437">
                  <c:v>-1.9997543999999999E-2</c:v>
                </c:pt>
                <c:pt idx="438">
                  <c:v>-2.0496207999999998E-2</c:v>
                </c:pt>
                <c:pt idx="439">
                  <c:v>-2.0996371E-2</c:v>
                </c:pt>
                <c:pt idx="440">
                  <c:v>-2.3011110000000001E-2</c:v>
                </c:pt>
                <c:pt idx="441">
                  <c:v>-2.3518099000000001E-2</c:v>
                </c:pt>
                <c:pt idx="442">
                  <c:v>-2.6070403999999998E-2</c:v>
                </c:pt>
                <c:pt idx="443">
                  <c:v>-2.6583978000000001E-2</c:v>
                </c:pt>
                <c:pt idx="444">
                  <c:v>-2.7098470999999999E-2</c:v>
                </c:pt>
                <c:pt idx="445">
                  <c:v>-2.7613835999999999E-2</c:v>
                </c:pt>
                <c:pt idx="446">
                  <c:v>-2.8646992E-2</c:v>
                </c:pt>
                <c:pt idx="447">
                  <c:v>-2.9164694000000001E-2</c:v>
                </c:pt>
                <c:pt idx="448">
                  <c:v>-3.0721795E-2</c:v>
                </c:pt>
                <c:pt idx="449">
                  <c:v>-3.124203E-2</c:v>
                </c:pt>
                <c:pt idx="450">
                  <c:v>-3.1762804999999998E-2</c:v>
                </c:pt>
                <c:pt idx="451">
                  <c:v>-3.2284088000000002E-2</c:v>
                </c:pt>
                <c:pt idx="452">
                  <c:v>-3.2805846E-2</c:v>
                </c:pt>
                <c:pt idx="453">
                  <c:v>-3.4896939000000002E-2</c:v>
                </c:pt>
                <c:pt idx="454">
                  <c:v>-3.5944367999999997E-2</c:v>
                </c:pt>
                <c:pt idx="455">
                  <c:v>-3.6992562E-2</c:v>
                </c:pt>
                <c:pt idx="456">
                  <c:v>-3.7516810999999997E-2</c:v>
                </c:pt>
                <c:pt idx="457">
                  <c:v>-3.8041085000000002E-2</c:v>
                </c:pt>
                <c:pt idx="458">
                  <c:v>-3.8565323999999998E-2</c:v>
                </c:pt>
                <c:pt idx="459">
                  <c:v>-3.9089468000000002E-2</c:v>
                </c:pt>
                <c:pt idx="460">
                  <c:v>-3.9613460000000003E-2</c:v>
                </c:pt>
                <c:pt idx="461">
                  <c:v>-4.0137245000000002E-2</c:v>
                </c:pt>
                <c:pt idx="462">
                  <c:v>-4.1706834999999998E-2</c:v>
                </c:pt>
                <c:pt idx="463">
                  <c:v>-4.2229271999999998E-2</c:v>
                </c:pt>
                <c:pt idx="464">
                  <c:v>-4.2751246999999999E-2</c:v>
                </c:pt>
                <c:pt idx="465">
                  <c:v>-4.3793631999999999E-2</c:v>
                </c:pt>
                <c:pt idx="466">
                  <c:v>-4.4833644999999998E-2</c:v>
                </c:pt>
                <c:pt idx="467">
                  <c:v>-4.5352664000000001E-2</c:v>
                </c:pt>
                <c:pt idx="468">
                  <c:v>-4.5870976000000001E-2</c:v>
                </c:pt>
                <c:pt idx="469">
                  <c:v>-4.6388552999999999E-2</c:v>
                </c:pt>
                <c:pt idx="470">
                  <c:v>-4.6905370000000002E-2</c:v>
                </c:pt>
                <c:pt idx="471">
                  <c:v>-4.9477378000000002E-2</c:v>
                </c:pt>
                <c:pt idx="472">
                  <c:v>-5.0500219999999998E-2</c:v>
                </c:pt>
                <c:pt idx="473">
                  <c:v>-5.1519441999999999E-2</c:v>
                </c:pt>
                <c:pt idx="474">
                  <c:v>-5.3041035E-2</c:v>
                </c:pt>
                <c:pt idx="475">
                  <c:v>-5.3546196999999997E-2</c:v>
                </c:pt>
                <c:pt idx="476">
                  <c:v>-5.4553328999999998E-2</c:v>
                </c:pt>
                <c:pt idx="477">
                  <c:v>-5.5055258000000003E-2</c:v>
                </c:pt>
                <c:pt idx="478">
                  <c:v>-5.6554239999999999E-2</c:v>
                </c:pt>
                <c:pt idx="479">
                  <c:v>-5.7547630000000002E-2</c:v>
                </c:pt>
                <c:pt idx="480">
                  <c:v>-5.9028327999999998E-2</c:v>
                </c:pt>
                <c:pt idx="481">
                  <c:v>-5.9519297999999998E-2</c:v>
                </c:pt>
                <c:pt idx="482">
                  <c:v>-6.0984122000000002E-2</c:v>
                </c:pt>
                <c:pt idx="483">
                  <c:v>-6.1953735000000003E-2</c:v>
                </c:pt>
                <c:pt idx="484">
                  <c:v>-6.3397396999999994E-2</c:v>
                </c:pt>
                <c:pt idx="485">
                  <c:v>-6.5301623000000003E-2</c:v>
                </c:pt>
                <c:pt idx="486">
                  <c:v>-6.5773908000000006E-2</c:v>
                </c:pt>
                <c:pt idx="487">
                  <c:v>-6.6244662999999995E-2</c:v>
                </c:pt>
                <c:pt idx="488">
                  <c:v>-6.6713880000000003E-2</c:v>
                </c:pt>
                <c:pt idx="489">
                  <c:v>-6.8112291000000005E-2</c:v>
                </c:pt>
                <c:pt idx="490">
                  <c:v>-6.8575344999999996E-2</c:v>
                </c:pt>
                <c:pt idx="491">
                  <c:v>-6.9496842000000003E-2</c:v>
                </c:pt>
              </c:numCache>
            </c:numRef>
          </c:val>
          <c:smooth val="0"/>
          <c:extLst>
            <c:ext xmlns:c16="http://schemas.microsoft.com/office/drawing/2014/chart" uri="{C3380CC4-5D6E-409C-BE32-E72D297353CC}">
              <c16:uniqueId val="{00000002-FA8F-4187-97B8-50231BCC8C78}"/>
            </c:ext>
          </c:extLst>
        </c:ser>
        <c:dLbls>
          <c:showLegendKey val="0"/>
          <c:showVal val="0"/>
          <c:showCatName val="0"/>
          <c:showSerName val="0"/>
          <c:showPercent val="0"/>
          <c:showBubbleSize val="0"/>
        </c:dLbls>
        <c:marker val="1"/>
        <c:smooth val="0"/>
        <c:axId val="714623312"/>
        <c:axId val="714618064"/>
      </c:lineChart>
      <c:catAx>
        <c:axId val="714623312"/>
        <c:scaling>
          <c:orientation val="minMax"/>
        </c:scaling>
        <c:delete val="0"/>
        <c:axPos val="b"/>
        <c:numFmt formatCode="General" sourceLinked="1"/>
        <c:majorTickMark val="out"/>
        <c:minorTickMark val="none"/>
        <c:tickLblPos val="nextTo"/>
        <c:spPr>
          <a:noFill/>
          <a:ln w="9525" cap="flat" cmpd="sng" algn="ctr">
            <a:solidFill>
              <a:schemeClr val="tx1">
                <a:lumMod val="50000"/>
                <a:lumOff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alpha val="0"/>
                  </a:schemeClr>
                </a:solidFill>
                <a:latin typeface="+mn-lt"/>
                <a:ea typeface="+mn-ea"/>
                <a:cs typeface="+mn-cs"/>
              </a:defRPr>
            </a:pPr>
            <a:endParaRPr lang="en-US"/>
          </a:p>
        </c:txPr>
        <c:crossAx val="714618064"/>
        <c:crosses val="autoZero"/>
        <c:auto val="1"/>
        <c:lblAlgn val="ctr"/>
        <c:lblOffset val="100"/>
        <c:tickMarkSkip val="81"/>
        <c:noMultiLvlLbl val="0"/>
      </c:catAx>
      <c:valAx>
        <c:axId val="714618064"/>
        <c:scaling>
          <c:orientation val="minMax"/>
          <c:min val="-0.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crossAx val="714623312"/>
        <c:crosses val="autoZero"/>
        <c:crossBetween val="between"/>
        <c:majorUnit val="0.1"/>
      </c:valAx>
      <c:spPr>
        <a:noFill/>
        <a:ln>
          <a:solidFill>
            <a:schemeClr val="bg1">
              <a:lumMod val="85000"/>
            </a:schemeClr>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815666507595642"/>
          <c:y val="5.4236293379994166E-2"/>
          <c:w val="0.8093101288475304"/>
          <c:h val="0.83373546196633674"/>
        </c:manualLayout>
      </c:layout>
      <c:scatterChart>
        <c:scatterStyle val="lineMarker"/>
        <c:varyColors val="0"/>
        <c:ser>
          <c:idx val="0"/>
          <c:order val="0"/>
          <c:tx>
            <c:v>Boys</c:v>
          </c:tx>
          <c:spPr>
            <a:ln w="25400" cap="rnd">
              <a:noFill/>
              <a:round/>
            </a:ln>
            <a:effectLst/>
          </c:spPr>
          <c:marker>
            <c:symbol val="circle"/>
            <c:size val="5"/>
            <c:spPr>
              <a:solidFill>
                <a:schemeClr val="accent1"/>
              </a:solidFill>
              <a:ln w="9525">
                <a:solidFill>
                  <a:schemeClr val="accent1">
                    <a:lumMod val="50000"/>
                  </a:schemeClr>
                </a:solidFill>
              </a:ln>
              <a:effectLst/>
            </c:spPr>
          </c:marker>
          <c:trendline>
            <c:spPr>
              <a:ln w="19050" cap="rnd">
                <a:solidFill>
                  <a:schemeClr val="accent1">
                    <a:lumMod val="50000"/>
                  </a:schemeClr>
                </a:solidFill>
                <a:prstDash val="sysDot"/>
              </a:ln>
              <a:effectLst/>
            </c:spPr>
            <c:trendlineType val="poly"/>
            <c:order val="2"/>
            <c:dispRSqr val="0"/>
            <c:dispEq val="0"/>
          </c:trendline>
          <c:xVal>
            <c:numRef>
              <c:f>'Grade 7 Math by Sex'!$C$4:$C$1565</c:f>
              <c:numCache>
                <c:formatCode>General</c:formatCode>
                <c:ptCount val="156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2</c:v>
                </c:pt>
                <c:pt idx="73">
                  <c:v>2</c:v>
                </c:pt>
                <c:pt idx="74">
                  <c:v>2</c:v>
                </c:pt>
                <c:pt idx="75">
                  <c:v>2</c:v>
                </c:pt>
                <c:pt idx="76">
                  <c:v>2</c:v>
                </c:pt>
                <c:pt idx="77">
                  <c:v>2</c:v>
                </c:pt>
                <c:pt idx="78">
                  <c:v>2</c:v>
                </c:pt>
                <c:pt idx="79">
                  <c:v>2</c:v>
                </c:pt>
                <c:pt idx="80">
                  <c:v>2</c:v>
                </c:pt>
                <c:pt idx="81">
                  <c:v>2</c:v>
                </c:pt>
                <c:pt idx="82">
                  <c:v>2</c:v>
                </c:pt>
                <c:pt idx="83">
                  <c:v>2</c:v>
                </c:pt>
                <c:pt idx="84">
                  <c:v>2</c:v>
                </c:pt>
                <c:pt idx="85">
                  <c:v>2</c:v>
                </c:pt>
                <c:pt idx="86">
                  <c:v>2</c:v>
                </c:pt>
                <c:pt idx="87">
                  <c:v>2</c:v>
                </c:pt>
                <c:pt idx="88">
                  <c:v>2</c:v>
                </c:pt>
                <c:pt idx="89">
                  <c:v>2</c:v>
                </c:pt>
                <c:pt idx="90">
                  <c:v>2</c:v>
                </c:pt>
                <c:pt idx="91">
                  <c:v>2</c:v>
                </c:pt>
                <c:pt idx="92">
                  <c:v>2</c:v>
                </c:pt>
                <c:pt idx="93">
                  <c:v>3</c:v>
                </c:pt>
                <c:pt idx="94">
                  <c:v>3</c:v>
                </c:pt>
                <c:pt idx="95">
                  <c:v>3</c:v>
                </c:pt>
                <c:pt idx="96">
                  <c:v>3</c:v>
                </c:pt>
                <c:pt idx="97">
                  <c:v>3</c:v>
                </c:pt>
                <c:pt idx="98">
                  <c:v>3</c:v>
                </c:pt>
                <c:pt idx="99">
                  <c:v>3</c:v>
                </c:pt>
                <c:pt idx="100">
                  <c:v>3</c:v>
                </c:pt>
                <c:pt idx="101">
                  <c:v>3</c:v>
                </c:pt>
                <c:pt idx="102">
                  <c:v>3</c:v>
                </c:pt>
                <c:pt idx="103">
                  <c:v>3</c:v>
                </c:pt>
                <c:pt idx="104">
                  <c:v>3</c:v>
                </c:pt>
                <c:pt idx="105">
                  <c:v>3</c:v>
                </c:pt>
                <c:pt idx="106">
                  <c:v>3</c:v>
                </c:pt>
                <c:pt idx="107">
                  <c:v>3</c:v>
                </c:pt>
                <c:pt idx="108">
                  <c:v>3</c:v>
                </c:pt>
                <c:pt idx="109">
                  <c:v>3</c:v>
                </c:pt>
                <c:pt idx="110">
                  <c:v>3</c:v>
                </c:pt>
                <c:pt idx="111">
                  <c:v>3</c:v>
                </c:pt>
                <c:pt idx="112">
                  <c:v>3</c:v>
                </c:pt>
                <c:pt idx="113">
                  <c:v>3</c:v>
                </c:pt>
                <c:pt idx="114">
                  <c:v>3</c:v>
                </c:pt>
                <c:pt idx="115">
                  <c:v>3</c:v>
                </c:pt>
                <c:pt idx="116">
                  <c:v>4</c:v>
                </c:pt>
                <c:pt idx="117">
                  <c:v>4</c:v>
                </c:pt>
                <c:pt idx="118">
                  <c:v>4</c:v>
                </c:pt>
                <c:pt idx="119">
                  <c:v>4</c:v>
                </c:pt>
                <c:pt idx="120">
                  <c:v>4</c:v>
                </c:pt>
                <c:pt idx="121">
                  <c:v>4</c:v>
                </c:pt>
                <c:pt idx="122">
                  <c:v>4</c:v>
                </c:pt>
                <c:pt idx="123">
                  <c:v>4</c:v>
                </c:pt>
                <c:pt idx="124">
                  <c:v>4</c:v>
                </c:pt>
                <c:pt idx="125">
                  <c:v>4</c:v>
                </c:pt>
                <c:pt idx="126">
                  <c:v>4</c:v>
                </c:pt>
                <c:pt idx="127">
                  <c:v>4</c:v>
                </c:pt>
                <c:pt idx="128">
                  <c:v>4</c:v>
                </c:pt>
                <c:pt idx="129">
                  <c:v>4</c:v>
                </c:pt>
                <c:pt idx="130">
                  <c:v>4</c:v>
                </c:pt>
                <c:pt idx="131">
                  <c:v>4</c:v>
                </c:pt>
                <c:pt idx="132">
                  <c:v>4</c:v>
                </c:pt>
                <c:pt idx="133">
                  <c:v>4</c:v>
                </c:pt>
                <c:pt idx="134">
                  <c:v>5</c:v>
                </c:pt>
                <c:pt idx="135">
                  <c:v>5</c:v>
                </c:pt>
                <c:pt idx="136">
                  <c:v>5</c:v>
                </c:pt>
                <c:pt idx="137">
                  <c:v>5</c:v>
                </c:pt>
                <c:pt idx="138">
                  <c:v>5</c:v>
                </c:pt>
                <c:pt idx="139">
                  <c:v>5</c:v>
                </c:pt>
                <c:pt idx="140">
                  <c:v>5</c:v>
                </c:pt>
                <c:pt idx="141">
                  <c:v>5</c:v>
                </c:pt>
                <c:pt idx="142">
                  <c:v>5</c:v>
                </c:pt>
                <c:pt idx="143">
                  <c:v>5</c:v>
                </c:pt>
                <c:pt idx="144">
                  <c:v>5</c:v>
                </c:pt>
                <c:pt idx="145">
                  <c:v>5</c:v>
                </c:pt>
                <c:pt idx="146">
                  <c:v>5</c:v>
                </c:pt>
                <c:pt idx="147">
                  <c:v>5</c:v>
                </c:pt>
                <c:pt idx="148">
                  <c:v>5</c:v>
                </c:pt>
                <c:pt idx="149">
                  <c:v>5</c:v>
                </c:pt>
                <c:pt idx="150">
                  <c:v>5</c:v>
                </c:pt>
                <c:pt idx="151">
                  <c:v>5</c:v>
                </c:pt>
                <c:pt idx="152">
                  <c:v>5</c:v>
                </c:pt>
                <c:pt idx="153">
                  <c:v>6</c:v>
                </c:pt>
                <c:pt idx="154">
                  <c:v>6</c:v>
                </c:pt>
                <c:pt idx="155">
                  <c:v>6</c:v>
                </c:pt>
                <c:pt idx="156">
                  <c:v>6</c:v>
                </c:pt>
                <c:pt idx="157">
                  <c:v>6</c:v>
                </c:pt>
                <c:pt idx="158">
                  <c:v>6</c:v>
                </c:pt>
                <c:pt idx="159">
                  <c:v>6</c:v>
                </c:pt>
                <c:pt idx="160">
                  <c:v>6</c:v>
                </c:pt>
                <c:pt idx="161">
                  <c:v>6</c:v>
                </c:pt>
                <c:pt idx="162">
                  <c:v>6</c:v>
                </c:pt>
                <c:pt idx="163">
                  <c:v>6</c:v>
                </c:pt>
                <c:pt idx="164">
                  <c:v>6</c:v>
                </c:pt>
                <c:pt idx="165">
                  <c:v>6</c:v>
                </c:pt>
                <c:pt idx="166">
                  <c:v>6</c:v>
                </c:pt>
                <c:pt idx="167">
                  <c:v>6</c:v>
                </c:pt>
                <c:pt idx="168">
                  <c:v>6</c:v>
                </c:pt>
                <c:pt idx="169">
                  <c:v>6</c:v>
                </c:pt>
                <c:pt idx="170">
                  <c:v>6</c:v>
                </c:pt>
                <c:pt idx="171">
                  <c:v>7</c:v>
                </c:pt>
                <c:pt idx="172">
                  <c:v>7</c:v>
                </c:pt>
                <c:pt idx="173">
                  <c:v>7</c:v>
                </c:pt>
                <c:pt idx="174">
                  <c:v>7</c:v>
                </c:pt>
                <c:pt idx="175">
                  <c:v>7</c:v>
                </c:pt>
                <c:pt idx="176">
                  <c:v>7</c:v>
                </c:pt>
                <c:pt idx="177">
                  <c:v>7</c:v>
                </c:pt>
                <c:pt idx="178">
                  <c:v>7</c:v>
                </c:pt>
                <c:pt idx="179">
                  <c:v>7</c:v>
                </c:pt>
                <c:pt idx="180">
                  <c:v>7</c:v>
                </c:pt>
                <c:pt idx="181">
                  <c:v>7</c:v>
                </c:pt>
                <c:pt idx="182">
                  <c:v>7</c:v>
                </c:pt>
                <c:pt idx="183">
                  <c:v>8</c:v>
                </c:pt>
                <c:pt idx="184">
                  <c:v>8</c:v>
                </c:pt>
                <c:pt idx="185">
                  <c:v>8</c:v>
                </c:pt>
                <c:pt idx="186">
                  <c:v>8</c:v>
                </c:pt>
                <c:pt idx="187">
                  <c:v>8</c:v>
                </c:pt>
                <c:pt idx="188">
                  <c:v>8</c:v>
                </c:pt>
                <c:pt idx="189">
                  <c:v>8</c:v>
                </c:pt>
                <c:pt idx="190">
                  <c:v>8</c:v>
                </c:pt>
                <c:pt idx="191">
                  <c:v>8</c:v>
                </c:pt>
                <c:pt idx="192">
                  <c:v>8</c:v>
                </c:pt>
                <c:pt idx="193">
                  <c:v>8</c:v>
                </c:pt>
                <c:pt idx="194">
                  <c:v>8</c:v>
                </c:pt>
                <c:pt idx="195">
                  <c:v>8</c:v>
                </c:pt>
                <c:pt idx="196">
                  <c:v>8</c:v>
                </c:pt>
                <c:pt idx="197">
                  <c:v>9</c:v>
                </c:pt>
                <c:pt idx="198">
                  <c:v>9</c:v>
                </c:pt>
                <c:pt idx="199">
                  <c:v>9</c:v>
                </c:pt>
                <c:pt idx="200">
                  <c:v>9</c:v>
                </c:pt>
                <c:pt idx="201">
                  <c:v>9</c:v>
                </c:pt>
                <c:pt idx="202">
                  <c:v>9</c:v>
                </c:pt>
                <c:pt idx="203">
                  <c:v>9</c:v>
                </c:pt>
                <c:pt idx="204">
                  <c:v>9</c:v>
                </c:pt>
                <c:pt idx="205">
                  <c:v>9</c:v>
                </c:pt>
                <c:pt idx="206">
                  <c:v>9</c:v>
                </c:pt>
                <c:pt idx="207">
                  <c:v>9</c:v>
                </c:pt>
                <c:pt idx="208">
                  <c:v>9</c:v>
                </c:pt>
                <c:pt idx="209">
                  <c:v>9</c:v>
                </c:pt>
                <c:pt idx="210">
                  <c:v>9</c:v>
                </c:pt>
                <c:pt idx="211">
                  <c:v>9</c:v>
                </c:pt>
                <c:pt idx="212">
                  <c:v>9</c:v>
                </c:pt>
                <c:pt idx="213">
                  <c:v>9</c:v>
                </c:pt>
                <c:pt idx="214">
                  <c:v>10</c:v>
                </c:pt>
                <c:pt idx="215">
                  <c:v>10</c:v>
                </c:pt>
                <c:pt idx="216">
                  <c:v>10</c:v>
                </c:pt>
                <c:pt idx="217">
                  <c:v>10</c:v>
                </c:pt>
                <c:pt idx="218">
                  <c:v>10</c:v>
                </c:pt>
                <c:pt idx="219">
                  <c:v>10</c:v>
                </c:pt>
                <c:pt idx="220">
                  <c:v>10</c:v>
                </c:pt>
                <c:pt idx="221">
                  <c:v>10</c:v>
                </c:pt>
                <c:pt idx="222">
                  <c:v>10</c:v>
                </c:pt>
                <c:pt idx="223">
                  <c:v>10</c:v>
                </c:pt>
                <c:pt idx="224">
                  <c:v>11</c:v>
                </c:pt>
                <c:pt idx="225">
                  <c:v>11</c:v>
                </c:pt>
                <c:pt idx="226">
                  <c:v>11</c:v>
                </c:pt>
                <c:pt idx="227">
                  <c:v>11</c:v>
                </c:pt>
                <c:pt idx="228">
                  <c:v>11</c:v>
                </c:pt>
                <c:pt idx="229">
                  <c:v>11</c:v>
                </c:pt>
                <c:pt idx="230">
                  <c:v>11</c:v>
                </c:pt>
                <c:pt idx="231">
                  <c:v>11</c:v>
                </c:pt>
                <c:pt idx="232">
                  <c:v>11</c:v>
                </c:pt>
                <c:pt idx="233">
                  <c:v>11</c:v>
                </c:pt>
                <c:pt idx="234">
                  <c:v>11</c:v>
                </c:pt>
                <c:pt idx="235">
                  <c:v>11</c:v>
                </c:pt>
                <c:pt idx="236">
                  <c:v>11</c:v>
                </c:pt>
                <c:pt idx="237">
                  <c:v>11</c:v>
                </c:pt>
                <c:pt idx="238">
                  <c:v>11</c:v>
                </c:pt>
                <c:pt idx="239">
                  <c:v>12</c:v>
                </c:pt>
                <c:pt idx="240">
                  <c:v>12</c:v>
                </c:pt>
                <c:pt idx="241">
                  <c:v>12</c:v>
                </c:pt>
                <c:pt idx="242">
                  <c:v>12</c:v>
                </c:pt>
                <c:pt idx="243">
                  <c:v>12</c:v>
                </c:pt>
                <c:pt idx="244">
                  <c:v>12</c:v>
                </c:pt>
                <c:pt idx="245">
                  <c:v>12</c:v>
                </c:pt>
                <c:pt idx="246">
                  <c:v>12</c:v>
                </c:pt>
                <c:pt idx="247">
                  <c:v>13</c:v>
                </c:pt>
                <c:pt idx="248">
                  <c:v>13</c:v>
                </c:pt>
                <c:pt idx="249">
                  <c:v>13</c:v>
                </c:pt>
                <c:pt idx="250">
                  <c:v>13</c:v>
                </c:pt>
                <c:pt idx="251">
                  <c:v>13</c:v>
                </c:pt>
                <c:pt idx="252">
                  <c:v>13</c:v>
                </c:pt>
                <c:pt idx="253">
                  <c:v>13</c:v>
                </c:pt>
                <c:pt idx="254">
                  <c:v>13</c:v>
                </c:pt>
                <c:pt idx="255">
                  <c:v>13</c:v>
                </c:pt>
                <c:pt idx="256">
                  <c:v>13</c:v>
                </c:pt>
                <c:pt idx="257">
                  <c:v>13</c:v>
                </c:pt>
                <c:pt idx="258">
                  <c:v>13</c:v>
                </c:pt>
                <c:pt idx="259">
                  <c:v>13</c:v>
                </c:pt>
                <c:pt idx="260">
                  <c:v>14</c:v>
                </c:pt>
                <c:pt idx="261">
                  <c:v>14</c:v>
                </c:pt>
                <c:pt idx="262">
                  <c:v>14</c:v>
                </c:pt>
                <c:pt idx="263">
                  <c:v>14</c:v>
                </c:pt>
                <c:pt idx="264">
                  <c:v>14</c:v>
                </c:pt>
                <c:pt idx="265">
                  <c:v>14</c:v>
                </c:pt>
                <c:pt idx="266">
                  <c:v>14</c:v>
                </c:pt>
                <c:pt idx="267">
                  <c:v>14</c:v>
                </c:pt>
                <c:pt idx="268">
                  <c:v>14</c:v>
                </c:pt>
                <c:pt idx="269">
                  <c:v>14</c:v>
                </c:pt>
                <c:pt idx="270">
                  <c:v>14</c:v>
                </c:pt>
                <c:pt idx="271">
                  <c:v>14</c:v>
                </c:pt>
                <c:pt idx="272">
                  <c:v>14</c:v>
                </c:pt>
                <c:pt idx="273">
                  <c:v>14</c:v>
                </c:pt>
                <c:pt idx="274">
                  <c:v>15</c:v>
                </c:pt>
                <c:pt idx="275">
                  <c:v>15</c:v>
                </c:pt>
                <c:pt idx="276">
                  <c:v>15</c:v>
                </c:pt>
                <c:pt idx="277">
                  <c:v>15</c:v>
                </c:pt>
                <c:pt idx="278">
                  <c:v>15</c:v>
                </c:pt>
                <c:pt idx="279">
                  <c:v>15</c:v>
                </c:pt>
                <c:pt idx="280">
                  <c:v>15</c:v>
                </c:pt>
                <c:pt idx="281">
                  <c:v>15</c:v>
                </c:pt>
                <c:pt idx="282">
                  <c:v>15</c:v>
                </c:pt>
                <c:pt idx="283">
                  <c:v>15</c:v>
                </c:pt>
                <c:pt idx="284">
                  <c:v>15</c:v>
                </c:pt>
                <c:pt idx="285">
                  <c:v>16</c:v>
                </c:pt>
                <c:pt idx="286">
                  <c:v>16</c:v>
                </c:pt>
                <c:pt idx="287">
                  <c:v>16</c:v>
                </c:pt>
                <c:pt idx="288">
                  <c:v>16</c:v>
                </c:pt>
                <c:pt idx="289">
                  <c:v>16</c:v>
                </c:pt>
                <c:pt idx="290">
                  <c:v>16</c:v>
                </c:pt>
                <c:pt idx="291">
                  <c:v>16</c:v>
                </c:pt>
                <c:pt idx="292">
                  <c:v>16</c:v>
                </c:pt>
                <c:pt idx="293">
                  <c:v>17</c:v>
                </c:pt>
                <c:pt idx="294">
                  <c:v>17</c:v>
                </c:pt>
                <c:pt idx="295">
                  <c:v>17</c:v>
                </c:pt>
                <c:pt idx="296">
                  <c:v>17</c:v>
                </c:pt>
                <c:pt idx="297">
                  <c:v>17</c:v>
                </c:pt>
                <c:pt idx="298">
                  <c:v>17</c:v>
                </c:pt>
                <c:pt idx="299">
                  <c:v>17</c:v>
                </c:pt>
                <c:pt idx="300">
                  <c:v>17</c:v>
                </c:pt>
                <c:pt idx="301">
                  <c:v>17</c:v>
                </c:pt>
                <c:pt idx="302">
                  <c:v>17</c:v>
                </c:pt>
                <c:pt idx="303">
                  <c:v>17</c:v>
                </c:pt>
                <c:pt idx="304">
                  <c:v>17</c:v>
                </c:pt>
                <c:pt idx="305">
                  <c:v>17</c:v>
                </c:pt>
                <c:pt idx="306">
                  <c:v>18</c:v>
                </c:pt>
                <c:pt idx="307">
                  <c:v>18</c:v>
                </c:pt>
                <c:pt idx="308">
                  <c:v>18</c:v>
                </c:pt>
                <c:pt idx="309">
                  <c:v>18</c:v>
                </c:pt>
                <c:pt idx="310">
                  <c:v>18</c:v>
                </c:pt>
                <c:pt idx="311">
                  <c:v>18</c:v>
                </c:pt>
                <c:pt idx="312">
                  <c:v>18</c:v>
                </c:pt>
                <c:pt idx="313">
                  <c:v>18</c:v>
                </c:pt>
                <c:pt idx="314">
                  <c:v>18</c:v>
                </c:pt>
                <c:pt idx="315">
                  <c:v>18</c:v>
                </c:pt>
                <c:pt idx="316">
                  <c:v>18</c:v>
                </c:pt>
                <c:pt idx="317">
                  <c:v>19</c:v>
                </c:pt>
                <c:pt idx="318">
                  <c:v>19</c:v>
                </c:pt>
                <c:pt idx="319">
                  <c:v>19</c:v>
                </c:pt>
                <c:pt idx="320">
                  <c:v>19</c:v>
                </c:pt>
                <c:pt idx="321">
                  <c:v>19</c:v>
                </c:pt>
                <c:pt idx="322">
                  <c:v>19</c:v>
                </c:pt>
                <c:pt idx="323">
                  <c:v>19</c:v>
                </c:pt>
                <c:pt idx="324">
                  <c:v>19</c:v>
                </c:pt>
                <c:pt idx="325">
                  <c:v>19</c:v>
                </c:pt>
                <c:pt idx="326">
                  <c:v>19</c:v>
                </c:pt>
                <c:pt idx="327">
                  <c:v>19</c:v>
                </c:pt>
                <c:pt idx="328">
                  <c:v>19</c:v>
                </c:pt>
                <c:pt idx="329">
                  <c:v>19</c:v>
                </c:pt>
                <c:pt idx="330">
                  <c:v>20</c:v>
                </c:pt>
                <c:pt idx="331">
                  <c:v>20</c:v>
                </c:pt>
                <c:pt idx="332">
                  <c:v>20</c:v>
                </c:pt>
                <c:pt idx="333">
                  <c:v>20</c:v>
                </c:pt>
                <c:pt idx="334">
                  <c:v>20</c:v>
                </c:pt>
                <c:pt idx="335">
                  <c:v>20</c:v>
                </c:pt>
                <c:pt idx="336">
                  <c:v>20</c:v>
                </c:pt>
                <c:pt idx="337">
                  <c:v>20</c:v>
                </c:pt>
                <c:pt idx="338">
                  <c:v>20</c:v>
                </c:pt>
                <c:pt idx="339">
                  <c:v>20</c:v>
                </c:pt>
                <c:pt idx="340">
                  <c:v>20</c:v>
                </c:pt>
                <c:pt idx="341">
                  <c:v>20</c:v>
                </c:pt>
                <c:pt idx="342">
                  <c:v>20</c:v>
                </c:pt>
                <c:pt idx="343">
                  <c:v>20</c:v>
                </c:pt>
                <c:pt idx="344">
                  <c:v>20</c:v>
                </c:pt>
                <c:pt idx="345">
                  <c:v>20</c:v>
                </c:pt>
                <c:pt idx="346">
                  <c:v>21</c:v>
                </c:pt>
                <c:pt idx="347">
                  <c:v>21</c:v>
                </c:pt>
                <c:pt idx="348">
                  <c:v>21</c:v>
                </c:pt>
                <c:pt idx="349">
                  <c:v>21</c:v>
                </c:pt>
                <c:pt idx="350">
                  <c:v>21</c:v>
                </c:pt>
                <c:pt idx="351">
                  <c:v>21</c:v>
                </c:pt>
                <c:pt idx="352">
                  <c:v>21</c:v>
                </c:pt>
                <c:pt idx="353">
                  <c:v>21</c:v>
                </c:pt>
                <c:pt idx="354">
                  <c:v>21</c:v>
                </c:pt>
                <c:pt idx="355">
                  <c:v>21</c:v>
                </c:pt>
                <c:pt idx="356">
                  <c:v>21</c:v>
                </c:pt>
                <c:pt idx="357">
                  <c:v>21</c:v>
                </c:pt>
                <c:pt idx="358">
                  <c:v>21</c:v>
                </c:pt>
                <c:pt idx="359">
                  <c:v>21</c:v>
                </c:pt>
                <c:pt idx="360">
                  <c:v>21</c:v>
                </c:pt>
                <c:pt idx="361">
                  <c:v>21</c:v>
                </c:pt>
                <c:pt idx="362">
                  <c:v>21</c:v>
                </c:pt>
                <c:pt idx="363">
                  <c:v>22</c:v>
                </c:pt>
                <c:pt idx="364">
                  <c:v>22</c:v>
                </c:pt>
                <c:pt idx="365">
                  <c:v>22</c:v>
                </c:pt>
                <c:pt idx="366">
                  <c:v>22</c:v>
                </c:pt>
                <c:pt idx="367">
                  <c:v>22</c:v>
                </c:pt>
                <c:pt idx="368">
                  <c:v>22</c:v>
                </c:pt>
                <c:pt idx="369">
                  <c:v>22</c:v>
                </c:pt>
                <c:pt idx="370">
                  <c:v>22</c:v>
                </c:pt>
                <c:pt idx="371">
                  <c:v>22</c:v>
                </c:pt>
                <c:pt idx="372">
                  <c:v>22</c:v>
                </c:pt>
                <c:pt idx="373">
                  <c:v>22</c:v>
                </c:pt>
                <c:pt idx="374">
                  <c:v>22</c:v>
                </c:pt>
                <c:pt idx="375">
                  <c:v>22</c:v>
                </c:pt>
                <c:pt idx="376">
                  <c:v>22</c:v>
                </c:pt>
                <c:pt idx="377">
                  <c:v>22</c:v>
                </c:pt>
                <c:pt idx="378">
                  <c:v>22</c:v>
                </c:pt>
                <c:pt idx="379">
                  <c:v>23</c:v>
                </c:pt>
                <c:pt idx="380">
                  <c:v>23</c:v>
                </c:pt>
                <c:pt idx="381">
                  <c:v>23</c:v>
                </c:pt>
                <c:pt idx="382">
                  <c:v>23</c:v>
                </c:pt>
                <c:pt idx="383">
                  <c:v>23</c:v>
                </c:pt>
                <c:pt idx="384">
                  <c:v>23</c:v>
                </c:pt>
                <c:pt idx="385">
                  <c:v>23</c:v>
                </c:pt>
                <c:pt idx="386">
                  <c:v>23</c:v>
                </c:pt>
                <c:pt idx="387">
                  <c:v>23</c:v>
                </c:pt>
                <c:pt idx="388">
                  <c:v>23</c:v>
                </c:pt>
                <c:pt idx="389">
                  <c:v>23</c:v>
                </c:pt>
                <c:pt idx="390">
                  <c:v>23</c:v>
                </c:pt>
                <c:pt idx="391">
                  <c:v>23</c:v>
                </c:pt>
                <c:pt idx="392">
                  <c:v>23</c:v>
                </c:pt>
                <c:pt idx="393">
                  <c:v>23</c:v>
                </c:pt>
                <c:pt idx="394">
                  <c:v>23</c:v>
                </c:pt>
                <c:pt idx="395">
                  <c:v>23</c:v>
                </c:pt>
                <c:pt idx="396">
                  <c:v>23</c:v>
                </c:pt>
                <c:pt idx="397">
                  <c:v>23</c:v>
                </c:pt>
                <c:pt idx="398">
                  <c:v>23</c:v>
                </c:pt>
                <c:pt idx="399">
                  <c:v>23</c:v>
                </c:pt>
                <c:pt idx="400">
                  <c:v>23</c:v>
                </c:pt>
                <c:pt idx="401">
                  <c:v>23</c:v>
                </c:pt>
                <c:pt idx="402">
                  <c:v>24</c:v>
                </c:pt>
                <c:pt idx="403">
                  <c:v>24</c:v>
                </c:pt>
                <c:pt idx="404">
                  <c:v>24</c:v>
                </c:pt>
                <c:pt idx="405">
                  <c:v>24</c:v>
                </c:pt>
                <c:pt idx="406">
                  <c:v>24</c:v>
                </c:pt>
                <c:pt idx="407">
                  <c:v>24</c:v>
                </c:pt>
                <c:pt idx="408">
                  <c:v>24</c:v>
                </c:pt>
                <c:pt idx="409">
                  <c:v>24</c:v>
                </c:pt>
                <c:pt idx="410">
                  <c:v>24</c:v>
                </c:pt>
                <c:pt idx="411">
                  <c:v>24</c:v>
                </c:pt>
                <c:pt idx="412">
                  <c:v>24</c:v>
                </c:pt>
                <c:pt idx="413">
                  <c:v>24</c:v>
                </c:pt>
                <c:pt idx="414">
                  <c:v>24</c:v>
                </c:pt>
                <c:pt idx="415">
                  <c:v>24</c:v>
                </c:pt>
                <c:pt idx="416">
                  <c:v>24</c:v>
                </c:pt>
                <c:pt idx="417">
                  <c:v>24</c:v>
                </c:pt>
                <c:pt idx="418">
                  <c:v>24</c:v>
                </c:pt>
                <c:pt idx="419">
                  <c:v>24</c:v>
                </c:pt>
                <c:pt idx="420">
                  <c:v>24</c:v>
                </c:pt>
                <c:pt idx="421">
                  <c:v>24</c:v>
                </c:pt>
                <c:pt idx="422">
                  <c:v>24</c:v>
                </c:pt>
                <c:pt idx="423">
                  <c:v>24</c:v>
                </c:pt>
                <c:pt idx="424">
                  <c:v>24</c:v>
                </c:pt>
                <c:pt idx="425">
                  <c:v>24</c:v>
                </c:pt>
                <c:pt idx="426">
                  <c:v>24</c:v>
                </c:pt>
                <c:pt idx="427">
                  <c:v>24</c:v>
                </c:pt>
                <c:pt idx="428">
                  <c:v>24</c:v>
                </c:pt>
                <c:pt idx="429">
                  <c:v>24</c:v>
                </c:pt>
                <c:pt idx="430">
                  <c:v>24</c:v>
                </c:pt>
                <c:pt idx="431">
                  <c:v>24</c:v>
                </c:pt>
                <c:pt idx="432">
                  <c:v>24</c:v>
                </c:pt>
                <c:pt idx="433">
                  <c:v>25</c:v>
                </c:pt>
                <c:pt idx="434">
                  <c:v>25</c:v>
                </c:pt>
                <c:pt idx="435">
                  <c:v>25</c:v>
                </c:pt>
                <c:pt idx="436">
                  <c:v>25</c:v>
                </c:pt>
                <c:pt idx="437">
                  <c:v>25</c:v>
                </c:pt>
                <c:pt idx="438">
                  <c:v>25</c:v>
                </c:pt>
                <c:pt idx="439">
                  <c:v>25</c:v>
                </c:pt>
                <c:pt idx="440">
                  <c:v>25</c:v>
                </c:pt>
                <c:pt idx="441">
                  <c:v>25</c:v>
                </c:pt>
                <c:pt idx="442">
                  <c:v>25</c:v>
                </c:pt>
                <c:pt idx="443">
                  <c:v>25</c:v>
                </c:pt>
                <c:pt idx="444">
                  <c:v>25</c:v>
                </c:pt>
                <c:pt idx="445">
                  <c:v>25</c:v>
                </c:pt>
                <c:pt idx="446">
                  <c:v>25</c:v>
                </c:pt>
                <c:pt idx="447">
                  <c:v>25</c:v>
                </c:pt>
                <c:pt idx="448">
                  <c:v>25</c:v>
                </c:pt>
                <c:pt idx="449">
                  <c:v>25</c:v>
                </c:pt>
                <c:pt idx="450">
                  <c:v>25</c:v>
                </c:pt>
                <c:pt idx="451">
                  <c:v>25</c:v>
                </c:pt>
                <c:pt idx="452">
                  <c:v>25</c:v>
                </c:pt>
                <c:pt idx="453">
                  <c:v>25</c:v>
                </c:pt>
                <c:pt idx="454">
                  <c:v>25</c:v>
                </c:pt>
                <c:pt idx="455">
                  <c:v>25</c:v>
                </c:pt>
                <c:pt idx="456">
                  <c:v>25</c:v>
                </c:pt>
                <c:pt idx="457">
                  <c:v>25</c:v>
                </c:pt>
                <c:pt idx="458">
                  <c:v>25</c:v>
                </c:pt>
                <c:pt idx="459">
                  <c:v>25</c:v>
                </c:pt>
                <c:pt idx="460">
                  <c:v>25</c:v>
                </c:pt>
                <c:pt idx="461">
                  <c:v>25</c:v>
                </c:pt>
                <c:pt idx="462">
                  <c:v>25</c:v>
                </c:pt>
                <c:pt idx="463">
                  <c:v>25</c:v>
                </c:pt>
                <c:pt idx="464">
                  <c:v>25</c:v>
                </c:pt>
                <c:pt idx="465">
                  <c:v>26</c:v>
                </c:pt>
                <c:pt idx="466">
                  <c:v>26</c:v>
                </c:pt>
                <c:pt idx="467">
                  <c:v>26</c:v>
                </c:pt>
                <c:pt idx="468">
                  <c:v>26</c:v>
                </c:pt>
                <c:pt idx="469">
                  <c:v>26</c:v>
                </c:pt>
                <c:pt idx="470">
                  <c:v>26</c:v>
                </c:pt>
                <c:pt idx="471">
                  <c:v>26</c:v>
                </c:pt>
                <c:pt idx="472">
                  <c:v>26</c:v>
                </c:pt>
                <c:pt idx="473">
                  <c:v>26</c:v>
                </c:pt>
                <c:pt idx="474">
                  <c:v>26</c:v>
                </c:pt>
                <c:pt idx="475">
                  <c:v>26</c:v>
                </c:pt>
                <c:pt idx="476">
                  <c:v>26</c:v>
                </c:pt>
                <c:pt idx="477">
                  <c:v>26</c:v>
                </c:pt>
                <c:pt idx="478">
                  <c:v>26</c:v>
                </c:pt>
                <c:pt idx="479">
                  <c:v>26</c:v>
                </c:pt>
                <c:pt idx="480">
                  <c:v>26</c:v>
                </c:pt>
                <c:pt idx="481">
                  <c:v>26</c:v>
                </c:pt>
                <c:pt idx="482">
                  <c:v>26</c:v>
                </c:pt>
                <c:pt idx="483">
                  <c:v>26</c:v>
                </c:pt>
                <c:pt idx="484">
                  <c:v>26</c:v>
                </c:pt>
                <c:pt idx="485">
                  <c:v>27</c:v>
                </c:pt>
                <c:pt idx="486">
                  <c:v>27</c:v>
                </c:pt>
                <c:pt idx="487">
                  <c:v>27</c:v>
                </c:pt>
                <c:pt idx="488">
                  <c:v>27</c:v>
                </c:pt>
                <c:pt idx="489">
                  <c:v>27</c:v>
                </c:pt>
                <c:pt idx="490">
                  <c:v>27</c:v>
                </c:pt>
                <c:pt idx="491">
                  <c:v>27</c:v>
                </c:pt>
                <c:pt idx="492">
                  <c:v>27</c:v>
                </c:pt>
                <c:pt idx="493">
                  <c:v>28</c:v>
                </c:pt>
                <c:pt idx="494">
                  <c:v>28</c:v>
                </c:pt>
                <c:pt idx="495">
                  <c:v>28</c:v>
                </c:pt>
                <c:pt idx="496">
                  <c:v>28</c:v>
                </c:pt>
                <c:pt idx="497">
                  <c:v>28</c:v>
                </c:pt>
                <c:pt idx="498">
                  <c:v>28</c:v>
                </c:pt>
                <c:pt idx="499">
                  <c:v>28</c:v>
                </c:pt>
                <c:pt idx="500">
                  <c:v>28</c:v>
                </c:pt>
                <c:pt idx="501">
                  <c:v>28</c:v>
                </c:pt>
                <c:pt idx="502">
                  <c:v>29</c:v>
                </c:pt>
                <c:pt idx="503">
                  <c:v>29</c:v>
                </c:pt>
                <c:pt idx="504">
                  <c:v>29</c:v>
                </c:pt>
                <c:pt idx="505">
                  <c:v>29</c:v>
                </c:pt>
                <c:pt idx="506">
                  <c:v>29</c:v>
                </c:pt>
                <c:pt idx="507">
                  <c:v>30</c:v>
                </c:pt>
                <c:pt idx="508">
                  <c:v>30</c:v>
                </c:pt>
                <c:pt idx="509">
                  <c:v>30</c:v>
                </c:pt>
                <c:pt idx="510">
                  <c:v>30</c:v>
                </c:pt>
                <c:pt idx="511">
                  <c:v>30</c:v>
                </c:pt>
                <c:pt idx="512">
                  <c:v>30</c:v>
                </c:pt>
                <c:pt idx="513">
                  <c:v>30</c:v>
                </c:pt>
                <c:pt idx="514">
                  <c:v>30</c:v>
                </c:pt>
                <c:pt idx="515">
                  <c:v>31</c:v>
                </c:pt>
                <c:pt idx="516">
                  <c:v>31</c:v>
                </c:pt>
                <c:pt idx="517">
                  <c:v>31</c:v>
                </c:pt>
                <c:pt idx="518">
                  <c:v>31</c:v>
                </c:pt>
                <c:pt idx="519">
                  <c:v>31</c:v>
                </c:pt>
                <c:pt idx="520">
                  <c:v>31</c:v>
                </c:pt>
                <c:pt idx="521">
                  <c:v>31</c:v>
                </c:pt>
                <c:pt idx="522">
                  <c:v>31</c:v>
                </c:pt>
                <c:pt idx="523">
                  <c:v>32</c:v>
                </c:pt>
                <c:pt idx="524">
                  <c:v>32</c:v>
                </c:pt>
                <c:pt idx="525">
                  <c:v>32</c:v>
                </c:pt>
                <c:pt idx="526">
                  <c:v>32</c:v>
                </c:pt>
                <c:pt idx="527">
                  <c:v>32</c:v>
                </c:pt>
                <c:pt idx="528">
                  <c:v>32</c:v>
                </c:pt>
                <c:pt idx="529">
                  <c:v>33</c:v>
                </c:pt>
                <c:pt idx="530">
                  <c:v>33</c:v>
                </c:pt>
                <c:pt idx="531">
                  <c:v>33</c:v>
                </c:pt>
                <c:pt idx="532">
                  <c:v>33</c:v>
                </c:pt>
                <c:pt idx="533">
                  <c:v>33</c:v>
                </c:pt>
                <c:pt idx="534">
                  <c:v>33</c:v>
                </c:pt>
                <c:pt idx="535">
                  <c:v>33</c:v>
                </c:pt>
                <c:pt idx="536">
                  <c:v>33</c:v>
                </c:pt>
                <c:pt idx="537">
                  <c:v>33</c:v>
                </c:pt>
                <c:pt idx="538">
                  <c:v>33</c:v>
                </c:pt>
                <c:pt idx="539">
                  <c:v>33</c:v>
                </c:pt>
                <c:pt idx="540">
                  <c:v>33</c:v>
                </c:pt>
                <c:pt idx="541">
                  <c:v>33</c:v>
                </c:pt>
                <c:pt idx="542">
                  <c:v>34</c:v>
                </c:pt>
                <c:pt idx="543">
                  <c:v>34</c:v>
                </c:pt>
                <c:pt idx="544">
                  <c:v>34</c:v>
                </c:pt>
                <c:pt idx="545">
                  <c:v>34</c:v>
                </c:pt>
                <c:pt idx="546">
                  <c:v>34</c:v>
                </c:pt>
                <c:pt idx="547">
                  <c:v>34</c:v>
                </c:pt>
                <c:pt idx="548">
                  <c:v>34</c:v>
                </c:pt>
                <c:pt idx="549">
                  <c:v>34</c:v>
                </c:pt>
                <c:pt idx="550">
                  <c:v>34</c:v>
                </c:pt>
                <c:pt idx="551">
                  <c:v>34</c:v>
                </c:pt>
                <c:pt idx="552">
                  <c:v>35</c:v>
                </c:pt>
                <c:pt idx="553">
                  <c:v>35</c:v>
                </c:pt>
                <c:pt idx="554">
                  <c:v>36</c:v>
                </c:pt>
                <c:pt idx="555">
                  <c:v>36</c:v>
                </c:pt>
                <c:pt idx="556">
                  <c:v>36</c:v>
                </c:pt>
                <c:pt idx="557">
                  <c:v>37</c:v>
                </c:pt>
                <c:pt idx="558">
                  <c:v>37</c:v>
                </c:pt>
                <c:pt idx="559">
                  <c:v>37</c:v>
                </c:pt>
                <c:pt idx="560">
                  <c:v>37</c:v>
                </c:pt>
                <c:pt idx="561">
                  <c:v>37</c:v>
                </c:pt>
                <c:pt idx="562">
                  <c:v>37</c:v>
                </c:pt>
                <c:pt idx="563">
                  <c:v>37</c:v>
                </c:pt>
                <c:pt idx="564">
                  <c:v>37</c:v>
                </c:pt>
                <c:pt idx="565">
                  <c:v>37</c:v>
                </c:pt>
                <c:pt idx="566">
                  <c:v>37</c:v>
                </c:pt>
                <c:pt idx="567">
                  <c:v>37</c:v>
                </c:pt>
                <c:pt idx="568">
                  <c:v>38</c:v>
                </c:pt>
                <c:pt idx="569">
                  <c:v>38</c:v>
                </c:pt>
                <c:pt idx="570">
                  <c:v>38</c:v>
                </c:pt>
                <c:pt idx="571">
                  <c:v>38</c:v>
                </c:pt>
                <c:pt idx="572">
                  <c:v>38</c:v>
                </c:pt>
                <c:pt idx="573">
                  <c:v>38</c:v>
                </c:pt>
                <c:pt idx="574">
                  <c:v>38</c:v>
                </c:pt>
                <c:pt idx="575">
                  <c:v>38</c:v>
                </c:pt>
                <c:pt idx="576">
                  <c:v>38</c:v>
                </c:pt>
                <c:pt idx="577">
                  <c:v>38</c:v>
                </c:pt>
                <c:pt idx="578">
                  <c:v>38</c:v>
                </c:pt>
                <c:pt idx="579">
                  <c:v>38</c:v>
                </c:pt>
                <c:pt idx="580">
                  <c:v>39</c:v>
                </c:pt>
                <c:pt idx="581">
                  <c:v>39</c:v>
                </c:pt>
                <c:pt idx="582">
                  <c:v>39</c:v>
                </c:pt>
                <c:pt idx="583">
                  <c:v>39</c:v>
                </c:pt>
                <c:pt idx="584">
                  <c:v>39</c:v>
                </c:pt>
                <c:pt idx="585">
                  <c:v>39</c:v>
                </c:pt>
                <c:pt idx="586">
                  <c:v>39</c:v>
                </c:pt>
                <c:pt idx="587">
                  <c:v>40</c:v>
                </c:pt>
                <c:pt idx="588">
                  <c:v>40</c:v>
                </c:pt>
                <c:pt idx="589">
                  <c:v>40</c:v>
                </c:pt>
                <c:pt idx="590">
                  <c:v>40</c:v>
                </c:pt>
                <c:pt idx="591">
                  <c:v>40</c:v>
                </c:pt>
                <c:pt idx="592">
                  <c:v>40</c:v>
                </c:pt>
                <c:pt idx="593">
                  <c:v>40</c:v>
                </c:pt>
                <c:pt idx="594">
                  <c:v>40</c:v>
                </c:pt>
                <c:pt idx="595">
                  <c:v>40</c:v>
                </c:pt>
                <c:pt idx="596">
                  <c:v>41</c:v>
                </c:pt>
                <c:pt idx="597">
                  <c:v>41</c:v>
                </c:pt>
                <c:pt idx="598">
                  <c:v>41</c:v>
                </c:pt>
                <c:pt idx="599">
                  <c:v>41</c:v>
                </c:pt>
                <c:pt idx="600">
                  <c:v>41</c:v>
                </c:pt>
                <c:pt idx="601">
                  <c:v>41</c:v>
                </c:pt>
                <c:pt idx="602">
                  <c:v>41</c:v>
                </c:pt>
                <c:pt idx="603">
                  <c:v>41</c:v>
                </c:pt>
                <c:pt idx="604">
                  <c:v>41</c:v>
                </c:pt>
                <c:pt idx="605">
                  <c:v>41</c:v>
                </c:pt>
                <c:pt idx="606">
                  <c:v>42</c:v>
                </c:pt>
                <c:pt idx="607">
                  <c:v>42</c:v>
                </c:pt>
                <c:pt idx="608">
                  <c:v>42</c:v>
                </c:pt>
                <c:pt idx="609">
                  <c:v>42</c:v>
                </c:pt>
                <c:pt idx="610">
                  <c:v>42</c:v>
                </c:pt>
                <c:pt idx="611">
                  <c:v>42</c:v>
                </c:pt>
                <c:pt idx="612">
                  <c:v>42</c:v>
                </c:pt>
                <c:pt idx="613">
                  <c:v>42</c:v>
                </c:pt>
                <c:pt idx="614">
                  <c:v>42</c:v>
                </c:pt>
                <c:pt idx="615">
                  <c:v>42</c:v>
                </c:pt>
                <c:pt idx="616">
                  <c:v>42</c:v>
                </c:pt>
                <c:pt idx="617">
                  <c:v>42</c:v>
                </c:pt>
                <c:pt idx="618">
                  <c:v>43</c:v>
                </c:pt>
                <c:pt idx="619">
                  <c:v>43</c:v>
                </c:pt>
                <c:pt idx="620">
                  <c:v>43</c:v>
                </c:pt>
                <c:pt idx="621">
                  <c:v>43</c:v>
                </c:pt>
                <c:pt idx="622">
                  <c:v>43</c:v>
                </c:pt>
                <c:pt idx="623">
                  <c:v>43</c:v>
                </c:pt>
                <c:pt idx="624">
                  <c:v>44</c:v>
                </c:pt>
                <c:pt idx="625">
                  <c:v>44</c:v>
                </c:pt>
                <c:pt idx="626">
                  <c:v>44</c:v>
                </c:pt>
                <c:pt idx="627">
                  <c:v>44</c:v>
                </c:pt>
                <c:pt idx="628">
                  <c:v>44</c:v>
                </c:pt>
                <c:pt idx="629">
                  <c:v>44</c:v>
                </c:pt>
                <c:pt idx="630">
                  <c:v>44</c:v>
                </c:pt>
                <c:pt idx="631">
                  <c:v>44</c:v>
                </c:pt>
                <c:pt idx="632">
                  <c:v>45</c:v>
                </c:pt>
                <c:pt idx="633">
                  <c:v>45</c:v>
                </c:pt>
                <c:pt idx="634">
                  <c:v>45</c:v>
                </c:pt>
                <c:pt idx="635">
                  <c:v>45</c:v>
                </c:pt>
                <c:pt idx="636">
                  <c:v>45</c:v>
                </c:pt>
                <c:pt idx="637">
                  <c:v>45</c:v>
                </c:pt>
                <c:pt idx="638">
                  <c:v>46</c:v>
                </c:pt>
                <c:pt idx="639">
                  <c:v>46</c:v>
                </c:pt>
                <c:pt idx="640">
                  <c:v>46</c:v>
                </c:pt>
                <c:pt idx="641">
                  <c:v>46</c:v>
                </c:pt>
                <c:pt idx="642">
                  <c:v>46</c:v>
                </c:pt>
                <c:pt idx="643">
                  <c:v>46</c:v>
                </c:pt>
                <c:pt idx="644">
                  <c:v>46</c:v>
                </c:pt>
                <c:pt idx="645">
                  <c:v>47</c:v>
                </c:pt>
                <c:pt idx="646">
                  <c:v>47</c:v>
                </c:pt>
                <c:pt idx="647">
                  <c:v>47</c:v>
                </c:pt>
                <c:pt idx="648">
                  <c:v>47</c:v>
                </c:pt>
                <c:pt idx="649">
                  <c:v>47</c:v>
                </c:pt>
                <c:pt idx="650">
                  <c:v>47</c:v>
                </c:pt>
                <c:pt idx="651">
                  <c:v>47</c:v>
                </c:pt>
                <c:pt idx="652">
                  <c:v>47</c:v>
                </c:pt>
                <c:pt idx="653">
                  <c:v>47</c:v>
                </c:pt>
                <c:pt idx="654">
                  <c:v>47</c:v>
                </c:pt>
                <c:pt idx="655">
                  <c:v>47</c:v>
                </c:pt>
                <c:pt idx="656">
                  <c:v>47</c:v>
                </c:pt>
                <c:pt idx="657">
                  <c:v>47</c:v>
                </c:pt>
                <c:pt idx="658">
                  <c:v>47</c:v>
                </c:pt>
                <c:pt idx="659">
                  <c:v>47</c:v>
                </c:pt>
                <c:pt idx="660">
                  <c:v>48</c:v>
                </c:pt>
                <c:pt idx="661">
                  <c:v>48</c:v>
                </c:pt>
                <c:pt idx="662">
                  <c:v>48</c:v>
                </c:pt>
                <c:pt idx="663">
                  <c:v>48</c:v>
                </c:pt>
                <c:pt idx="664">
                  <c:v>48</c:v>
                </c:pt>
                <c:pt idx="665">
                  <c:v>48</c:v>
                </c:pt>
                <c:pt idx="666">
                  <c:v>48</c:v>
                </c:pt>
                <c:pt idx="667">
                  <c:v>48</c:v>
                </c:pt>
                <c:pt idx="668">
                  <c:v>48</c:v>
                </c:pt>
                <c:pt idx="669">
                  <c:v>48</c:v>
                </c:pt>
                <c:pt idx="670">
                  <c:v>49</c:v>
                </c:pt>
                <c:pt idx="671">
                  <c:v>49</c:v>
                </c:pt>
                <c:pt idx="672">
                  <c:v>49</c:v>
                </c:pt>
                <c:pt idx="673">
                  <c:v>49</c:v>
                </c:pt>
                <c:pt idx="674">
                  <c:v>49</c:v>
                </c:pt>
                <c:pt idx="675">
                  <c:v>49</c:v>
                </c:pt>
                <c:pt idx="676">
                  <c:v>49</c:v>
                </c:pt>
                <c:pt idx="677">
                  <c:v>49</c:v>
                </c:pt>
                <c:pt idx="678">
                  <c:v>49</c:v>
                </c:pt>
                <c:pt idx="679">
                  <c:v>49</c:v>
                </c:pt>
                <c:pt idx="680">
                  <c:v>49</c:v>
                </c:pt>
                <c:pt idx="681">
                  <c:v>49</c:v>
                </c:pt>
                <c:pt idx="682">
                  <c:v>49</c:v>
                </c:pt>
                <c:pt idx="683">
                  <c:v>49</c:v>
                </c:pt>
                <c:pt idx="684">
                  <c:v>49</c:v>
                </c:pt>
                <c:pt idx="685">
                  <c:v>49</c:v>
                </c:pt>
                <c:pt idx="686">
                  <c:v>49</c:v>
                </c:pt>
                <c:pt idx="687">
                  <c:v>49</c:v>
                </c:pt>
                <c:pt idx="688">
                  <c:v>49</c:v>
                </c:pt>
                <c:pt idx="689">
                  <c:v>49</c:v>
                </c:pt>
                <c:pt idx="690">
                  <c:v>49</c:v>
                </c:pt>
                <c:pt idx="691">
                  <c:v>49</c:v>
                </c:pt>
                <c:pt idx="692">
                  <c:v>50</c:v>
                </c:pt>
                <c:pt idx="693">
                  <c:v>50</c:v>
                </c:pt>
                <c:pt idx="694">
                  <c:v>50</c:v>
                </c:pt>
                <c:pt idx="695">
                  <c:v>50</c:v>
                </c:pt>
                <c:pt idx="696">
                  <c:v>50</c:v>
                </c:pt>
                <c:pt idx="697">
                  <c:v>50</c:v>
                </c:pt>
                <c:pt idx="698">
                  <c:v>50</c:v>
                </c:pt>
                <c:pt idx="699">
                  <c:v>50</c:v>
                </c:pt>
                <c:pt idx="700">
                  <c:v>50</c:v>
                </c:pt>
                <c:pt idx="701">
                  <c:v>50</c:v>
                </c:pt>
                <c:pt idx="702">
                  <c:v>50</c:v>
                </c:pt>
                <c:pt idx="703">
                  <c:v>50</c:v>
                </c:pt>
                <c:pt idx="704">
                  <c:v>50</c:v>
                </c:pt>
                <c:pt idx="705">
                  <c:v>50</c:v>
                </c:pt>
                <c:pt idx="706">
                  <c:v>50</c:v>
                </c:pt>
                <c:pt idx="707">
                  <c:v>50</c:v>
                </c:pt>
                <c:pt idx="708">
                  <c:v>51</c:v>
                </c:pt>
                <c:pt idx="709">
                  <c:v>51</c:v>
                </c:pt>
                <c:pt idx="710">
                  <c:v>51</c:v>
                </c:pt>
                <c:pt idx="711">
                  <c:v>51</c:v>
                </c:pt>
                <c:pt idx="712">
                  <c:v>51</c:v>
                </c:pt>
                <c:pt idx="713">
                  <c:v>51</c:v>
                </c:pt>
                <c:pt idx="714">
                  <c:v>51</c:v>
                </c:pt>
                <c:pt idx="715">
                  <c:v>51</c:v>
                </c:pt>
                <c:pt idx="716">
                  <c:v>52</c:v>
                </c:pt>
                <c:pt idx="717">
                  <c:v>52</c:v>
                </c:pt>
                <c:pt idx="718">
                  <c:v>52</c:v>
                </c:pt>
                <c:pt idx="719">
                  <c:v>52</c:v>
                </c:pt>
                <c:pt idx="720">
                  <c:v>52</c:v>
                </c:pt>
                <c:pt idx="721">
                  <c:v>52</c:v>
                </c:pt>
                <c:pt idx="722">
                  <c:v>52</c:v>
                </c:pt>
                <c:pt idx="723">
                  <c:v>53</c:v>
                </c:pt>
                <c:pt idx="724">
                  <c:v>53</c:v>
                </c:pt>
                <c:pt idx="725">
                  <c:v>53</c:v>
                </c:pt>
                <c:pt idx="726">
                  <c:v>53</c:v>
                </c:pt>
                <c:pt idx="727">
                  <c:v>53</c:v>
                </c:pt>
                <c:pt idx="728">
                  <c:v>53</c:v>
                </c:pt>
                <c:pt idx="729">
                  <c:v>54</c:v>
                </c:pt>
                <c:pt idx="730">
                  <c:v>55</c:v>
                </c:pt>
                <c:pt idx="731">
                  <c:v>55</c:v>
                </c:pt>
                <c:pt idx="732">
                  <c:v>55</c:v>
                </c:pt>
                <c:pt idx="733">
                  <c:v>55</c:v>
                </c:pt>
                <c:pt idx="734">
                  <c:v>55</c:v>
                </c:pt>
                <c:pt idx="735">
                  <c:v>55</c:v>
                </c:pt>
                <c:pt idx="736">
                  <c:v>56</c:v>
                </c:pt>
                <c:pt idx="737">
                  <c:v>57</c:v>
                </c:pt>
                <c:pt idx="738">
                  <c:v>57</c:v>
                </c:pt>
                <c:pt idx="739">
                  <c:v>57</c:v>
                </c:pt>
                <c:pt idx="740">
                  <c:v>57</c:v>
                </c:pt>
                <c:pt idx="741">
                  <c:v>57</c:v>
                </c:pt>
                <c:pt idx="742">
                  <c:v>57</c:v>
                </c:pt>
                <c:pt idx="743">
                  <c:v>58</c:v>
                </c:pt>
                <c:pt idx="744">
                  <c:v>58</c:v>
                </c:pt>
                <c:pt idx="745">
                  <c:v>58</c:v>
                </c:pt>
                <c:pt idx="746">
                  <c:v>58</c:v>
                </c:pt>
                <c:pt idx="747">
                  <c:v>59</c:v>
                </c:pt>
                <c:pt idx="748">
                  <c:v>59</c:v>
                </c:pt>
                <c:pt idx="749">
                  <c:v>60</c:v>
                </c:pt>
                <c:pt idx="750">
                  <c:v>60</c:v>
                </c:pt>
                <c:pt idx="751">
                  <c:v>60</c:v>
                </c:pt>
                <c:pt idx="752">
                  <c:v>60</c:v>
                </c:pt>
                <c:pt idx="753">
                  <c:v>60</c:v>
                </c:pt>
                <c:pt idx="754">
                  <c:v>60</c:v>
                </c:pt>
                <c:pt idx="755">
                  <c:v>61</c:v>
                </c:pt>
                <c:pt idx="756">
                  <c:v>61</c:v>
                </c:pt>
                <c:pt idx="757">
                  <c:v>61</c:v>
                </c:pt>
                <c:pt idx="758">
                  <c:v>61</c:v>
                </c:pt>
                <c:pt idx="759">
                  <c:v>62</c:v>
                </c:pt>
                <c:pt idx="760">
                  <c:v>62</c:v>
                </c:pt>
                <c:pt idx="761">
                  <c:v>62</c:v>
                </c:pt>
                <c:pt idx="762">
                  <c:v>62</c:v>
                </c:pt>
                <c:pt idx="763">
                  <c:v>63</c:v>
                </c:pt>
                <c:pt idx="764">
                  <c:v>63</c:v>
                </c:pt>
                <c:pt idx="765">
                  <c:v>63</c:v>
                </c:pt>
                <c:pt idx="766">
                  <c:v>63</c:v>
                </c:pt>
                <c:pt idx="767">
                  <c:v>63</c:v>
                </c:pt>
                <c:pt idx="768">
                  <c:v>63</c:v>
                </c:pt>
                <c:pt idx="769">
                  <c:v>64</c:v>
                </c:pt>
                <c:pt idx="770">
                  <c:v>64</c:v>
                </c:pt>
                <c:pt idx="771">
                  <c:v>64</c:v>
                </c:pt>
                <c:pt idx="772">
                  <c:v>64</c:v>
                </c:pt>
                <c:pt idx="773">
                  <c:v>64</c:v>
                </c:pt>
                <c:pt idx="774">
                  <c:v>64</c:v>
                </c:pt>
                <c:pt idx="775">
                  <c:v>64</c:v>
                </c:pt>
                <c:pt idx="776">
                  <c:v>65</c:v>
                </c:pt>
                <c:pt idx="777">
                  <c:v>65</c:v>
                </c:pt>
                <c:pt idx="778">
                  <c:v>65</c:v>
                </c:pt>
                <c:pt idx="779">
                  <c:v>65</c:v>
                </c:pt>
                <c:pt idx="780">
                  <c:v>66</c:v>
                </c:pt>
                <c:pt idx="781">
                  <c:v>66</c:v>
                </c:pt>
                <c:pt idx="782">
                  <c:v>66</c:v>
                </c:pt>
                <c:pt idx="783">
                  <c:v>66</c:v>
                </c:pt>
                <c:pt idx="784">
                  <c:v>67</c:v>
                </c:pt>
                <c:pt idx="785">
                  <c:v>67</c:v>
                </c:pt>
                <c:pt idx="786">
                  <c:v>67</c:v>
                </c:pt>
                <c:pt idx="787">
                  <c:v>67</c:v>
                </c:pt>
                <c:pt idx="788">
                  <c:v>67</c:v>
                </c:pt>
                <c:pt idx="789">
                  <c:v>67</c:v>
                </c:pt>
                <c:pt idx="790">
                  <c:v>67</c:v>
                </c:pt>
                <c:pt idx="791">
                  <c:v>67</c:v>
                </c:pt>
                <c:pt idx="792">
                  <c:v>68</c:v>
                </c:pt>
                <c:pt idx="793">
                  <c:v>68</c:v>
                </c:pt>
                <c:pt idx="794">
                  <c:v>68</c:v>
                </c:pt>
                <c:pt idx="795">
                  <c:v>68</c:v>
                </c:pt>
                <c:pt idx="796">
                  <c:v>69</c:v>
                </c:pt>
                <c:pt idx="797">
                  <c:v>69</c:v>
                </c:pt>
                <c:pt idx="798">
                  <c:v>69</c:v>
                </c:pt>
                <c:pt idx="799">
                  <c:v>69</c:v>
                </c:pt>
                <c:pt idx="800">
                  <c:v>69</c:v>
                </c:pt>
                <c:pt idx="801">
                  <c:v>69</c:v>
                </c:pt>
                <c:pt idx="802">
                  <c:v>69</c:v>
                </c:pt>
                <c:pt idx="803">
                  <c:v>69</c:v>
                </c:pt>
                <c:pt idx="804">
                  <c:v>69</c:v>
                </c:pt>
                <c:pt idx="805">
                  <c:v>69</c:v>
                </c:pt>
                <c:pt idx="806">
                  <c:v>69</c:v>
                </c:pt>
                <c:pt idx="807">
                  <c:v>70</c:v>
                </c:pt>
                <c:pt idx="808">
                  <c:v>70</c:v>
                </c:pt>
                <c:pt idx="809">
                  <c:v>70</c:v>
                </c:pt>
                <c:pt idx="810">
                  <c:v>70</c:v>
                </c:pt>
                <c:pt idx="811">
                  <c:v>70</c:v>
                </c:pt>
                <c:pt idx="812">
                  <c:v>70</c:v>
                </c:pt>
                <c:pt idx="813">
                  <c:v>70</c:v>
                </c:pt>
                <c:pt idx="814">
                  <c:v>70</c:v>
                </c:pt>
                <c:pt idx="815">
                  <c:v>71</c:v>
                </c:pt>
                <c:pt idx="816">
                  <c:v>71</c:v>
                </c:pt>
                <c:pt idx="817">
                  <c:v>71</c:v>
                </c:pt>
                <c:pt idx="818">
                  <c:v>71</c:v>
                </c:pt>
                <c:pt idx="819">
                  <c:v>72</c:v>
                </c:pt>
                <c:pt idx="820">
                  <c:v>72</c:v>
                </c:pt>
                <c:pt idx="821">
                  <c:v>72</c:v>
                </c:pt>
                <c:pt idx="822">
                  <c:v>72</c:v>
                </c:pt>
                <c:pt idx="823">
                  <c:v>72</c:v>
                </c:pt>
                <c:pt idx="824">
                  <c:v>72</c:v>
                </c:pt>
                <c:pt idx="825">
                  <c:v>72</c:v>
                </c:pt>
                <c:pt idx="826">
                  <c:v>72</c:v>
                </c:pt>
                <c:pt idx="827">
                  <c:v>73</c:v>
                </c:pt>
                <c:pt idx="828">
                  <c:v>73</c:v>
                </c:pt>
                <c:pt idx="829">
                  <c:v>73</c:v>
                </c:pt>
                <c:pt idx="830">
                  <c:v>73</c:v>
                </c:pt>
                <c:pt idx="831">
                  <c:v>73</c:v>
                </c:pt>
                <c:pt idx="832">
                  <c:v>73</c:v>
                </c:pt>
                <c:pt idx="833">
                  <c:v>73</c:v>
                </c:pt>
                <c:pt idx="834">
                  <c:v>73</c:v>
                </c:pt>
                <c:pt idx="835">
                  <c:v>73</c:v>
                </c:pt>
                <c:pt idx="836">
                  <c:v>74</c:v>
                </c:pt>
                <c:pt idx="837">
                  <c:v>74</c:v>
                </c:pt>
                <c:pt idx="838">
                  <c:v>74</c:v>
                </c:pt>
                <c:pt idx="839">
                  <c:v>74</c:v>
                </c:pt>
                <c:pt idx="840">
                  <c:v>74</c:v>
                </c:pt>
                <c:pt idx="841">
                  <c:v>74</c:v>
                </c:pt>
                <c:pt idx="842">
                  <c:v>74</c:v>
                </c:pt>
                <c:pt idx="843">
                  <c:v>74</c:v>
                </c:pt>
                <c:pt idx="844">
                  <c:v>75</c:v>
                </c:pt>
                <c:pt idx="845">
                  <c:v>75</c:v>
                </c:pt>
                <c:pt idx="846">
                  <c:v>75</c:v>
                </c:pt>
                <c:pt idx="847">
                  <c:v>75</c:v>
                </c:pt>
                <c:pt idx="848">
                  <c:v>75</c:v>
                </c:pt>
                <c:pt idx="849">
                  <c:v>75</c:v>
                </c:pt>
                <c:pt idx="850">
                  <c:v>75</c:v>
                </c:pt>
                <c:pt idx="851">
                  <c:v>75</c:v>
                </c:pt>
                <c:pt idx="852">
                  <c:v>75</c:v>
                </c:pt>
                <c:pt idx="853">
                  <c:v>75</c:v>
                </c:pt>
                <c:pt idx="854">
                  <c:v>76</c:v>
                </c:pt>
                <c:pt idx="855">
                  <c:v>76</c:v>
                </c:pt>
                <c:pt idx="856">
                  <c:v>76</c:v>
                </c:pt>
                <c:pt idx="857">
                  <c:v>76</c:v>
                </c:pt>
                <c:pt idx="858">
                  <c:v>76</c:v>
                </c:pt>
                <c:pt idx="859">
                  <c:v>78</c:v>
                </c:pt>
                <c:pt idx="860">
                  <c:v>78</c:v>
                </c:pt>
                <c:pt idx="861">
                  <c:v>78</c:v>
                </c:pt>
                <c:pt idx="862">
                  <c:v>78</c:v>
                </c:pt>
                <c:pt idx="863">
                  <c:v>79</c:v>
                </c:pt>
                <c:pt idx="864">
                  <c:v>80</c:v>
                </c:pt>
                <c:pt idx="865">
                  <c:v>80</c:v>
                </c:pt>
                <c:pt idx="866">
                  <c:v>80</c:v>
                </c:pt>
                <c:pt idx="867">
                  <c:v>80</c:v>
                </c:pt>
                <c:pt idx="868">
                  <c:v>81</c:v>
                </c:pt>
                <c:pt idx="869">
                  <c:v>81</c:v>
                </c:pt>
                <c:pt idx="870">
                  <c:v>81</c:v>
                </c:pt>
                <c:pt idx="871">
                  <c:v>81</c:v>
                </c:pt>
                <c:pt idx="872">
                  <c:v>81</c:v>
                </c:pt>
                <c:pt idx="873">
                  <c:v>81</c:v>
                </c:pt>
                <c:pt idx="874">
                  <c:v>82</c:v>
                </c:pt>
                <c:pt idx="875">
                  <c:v>82</c:v>
                </c:pt>
                <c:pt idx="876">
                  <c:v>82</c:v>
                </c:pt>
                <c:pt idx="877">
                  <c:v>83</c:v>
                </c:pt>
                <c:pt idx="878">
                  <c:v>83</c:v>
                </c:pt>
                <c:pt idx="879">
                  <c:v>83</c:v>
                </c:pt>
                <c:pt idx="880">
                  <c:v>83</c:v>
                </c:pt>
                <c:pt idx="881">
                  <c:v>83</c:v>
                </c:pt>
                <c:pt idx="882">
                  <c:v>84</c:v>
                </c:pt>
                <c:pt idx="883">
                  <c:v>84</c:v>
                </c:pt>
                <c:pt idx="884">
                  <c:v>84</c:v>
                </c:pt>
                <c:pt idx="885">
                  <c:v>84</c:v>
                </c:pt>
                <c:pt idx="886">
                  <c:v>85</c:v>
                </c:pt>
                <c:pt idx="887">
                  <c:v>85</c:v>
                </c:pt>
                <c:pt idx="888">
                  <c:v>85</c:v>
                </c:pt>
                <c:pt idx="889">
                  <c:v>85</c:v>
                </c:pt>
                <c:pt idx="890">
                  <c:v>85</c:v>
                </c:pt>
                <c:pt idx="891">
                  <c:v>85</c:v>
                </c:pt>
                <c:pt idx="892">
                  <c:v>86</c:v>
                </c:pt>
                <c:pt idx="893">
                  <c:v>86</c:v>
                </c:pt>
                <c:pt idx="894">
                  <c:v>86</c:v>
                </c:pt>
                <c:pt idx="895">
                  <c:v>86</c:v>
                </c:pt>
                <c:pt idx="896">
                  <c:v>86</c:v>
                </c:pt>
                <c:pt idx="897">
                  <c:v>86</c:v>
                </c:pt>
                <c:pt idx="898">
                  <c:v>87</c:v>
                </c:pt>
                <c:pt idx="899">
                  <c:v>87</c:v>
                </c:pt>
                <c:pt idx="900">
                  <c:v>87</c:v>
                </c:pt>
                <c:pt idx="901">
                  <c:v>88</c:v>
                </c:pt>
                <c:pt idx="902">
                  <c:v>88</c:v>
                </c:pt>
                <c:pt idx="903">
                  <c:v>88</c:v>
                </c:pt>
                <c:pt idx="904">
                  <c:v>88</c:v>
                </c:pt>
                <c:pt idx="905">
                  <c:v>89</c:v>
                </c:pt>
                <c:pt idx="906">
                  <c:v>90</c:v>
                </c:pt>
                <c:pt idx="907">
                  <c:v>91</c:v>
                </c:pt>
                <c:pt idx="908">
                  <c:v>91</c:v>
                </c:pt>
                <c:pt idx="909">
                  <c:v>91</c:v>
                </c:pt>
                <c:pt idx="910">
                  <c:v>91</c:v>
                </c:pt>
                <c:pt idx="911">
                  <c:v>91</c:v>
                </c:pt>
                <c:pt idx="912">
                  <c:v>91</c:v>
                </c:pt>
                <c:pt idx="913">
                  <c:v>92</c:v>
                </c:pt>
                <c:pt idx="914">
                  <c:v>92</c:v>
                </c:pt>
                <c:pt idx="915">
                  <c:v>92</c:v>
                </c:pt>
                <c:pt idx="916">
                  <c:v>92</c:v>
                </c:pt>
                <c:pt idx="917">
                  <c:v>93</c:v>
                </c:pt>
                <c:pt idx="918">
                  <c:v>93</c:v>
                </c:pt>
                <c:pt idx="919">
                  <c:v>93</c:v>
                </c:pt>
                <c:pt idx="920">
                  <c:v>94</c:v>
                </c:pt>
                <c:pt idx="921">
                  <c:v>94</c:v>
                </c:pt>
                <c:pt idx="922">
                  <c:v>94</c:v>
                </c:pt>
                <c:pt idx="923">
                  <c:v>94</c:v>
                </c:pt>
                <c:pt idx="924">
                  <c:v>94</c:v>
                </c:pt>
                <c:pt idx="925">
                  <c:v>94</c:v>
                </c:pt>
                <c:pt idx="926">
                  <c:v>95</c:v>
                </c:pt>
                <c:pt idx="927">
                  <c:v>95</c:v>
                </c:pt>
                <c:pt idx="928">
                  <c:v>95</c:v>
                </c:pt>
                <c:pt idx="929">
                  <c:v>95</c:v>
                </c:pt>
                <c:pt idx="930">
                  <c:v>95</c:v>
                </c:pt>
                <c:pt idx="931">
                  <c:v>96</c:v>
                </c:pt>
                <c:pt idx="932">
                  <c:v>96</c:v>
                </c:pt>
                <c:pt idx="933">
                  <c:v>96</c:v>
                </c:pt>
                <c:pt idx="934">
                  <c:v>96</c:v>
                </c:pt>
                <c:pt idx="935">
                  <c:v>96</c:v>
                </c:pt>
                <c:pt idx="936">
                  <c:v>96</c:v>
                </c:pt>
                <c:pt idx="937">
                  <c:v>96</c:v>
                </c:pt>
                <c:pt idx="938">
                  <c:v>97</c:v>
                </c:pt>
                <c:pt idx="939">
                  <c:v>97</c:v>
                </c:pt>
                <c:pt idx="940">
                  <c:v>97</c:v>
                </c:pt>
                <c:pt idx="941">
                  <c:v>97</c:v>
                </c:pt>
                <c:pt idx="942">
                  <c:v>97</c:v>
                </c:pt>
                <c:pt idx="943">
                  <c:v>97</c:v>
                </c:pt>
                <c:pt idx="944">
                  <c:v>98</c:v>
                </c:pt>
                <c:pt idx="945">
                  <c:v>98</c:v>
                </c:pt>
                <c:pt idx="946">
                  <c:v>98</c:v>
                </c:pt>
                <c:pt idx="947">
                  <c:v>98</c:v>
                </c:pt>
                <c:pt idx="948">
                  <c:v>98</c:v>
                </c:pt>
                <c:pt idx="949">
                  <c:v>98</c:v>
                </c:pt>
                <c:pt idx="950">
                  <c:v>99</c:v>
                </c:pt>
                <c:pt idx="951">
                  <c:v>99</c:v>
                </c:pt>
                <c:pt idx="952">
                  <c:v>99</c:v>
                </c:pt>
                <c:pt idx="953">
                  <c:v>99</c:v>
                </c:pt>
                <c:pt idx="954">
                  <c:v>99</c:v>
                </c:pt>
                <c:pt idx="955">
                  <c:v>99</c:v>
                </c:pt>
                <c:pt idx="956">
                  <c:v>99</c:v>
                </c:pt>
                <c:pt idx="957">
                  <c:v>99</c:v>
                </c:pt>
                <c:pt idx="958">
                  <c:v>100</c:v>
                </c:pt>
                <c:pt idx="959">
                  <c:v>100</c:v>
                </c:pt>
                <c:pt idx="960">
                  <c:v>100</c:v>
                </c:pt>
                <c:pt idx="961">
                  <c:v>100</c:v>
                </c:pt>
                <c:pt idx="962">
                  <c:v>100</c:v>
                </c:pt>
                <c:pt idx="963">
                  <c:v>100</c:v>
                </c:pt>
                <c:pt idx="964">
                  <c:v>100</c:v>
                </c:pt>
                <c:pt idx="965">
                  <c:v>101</c:v>
                </c:pt>
                <c:pt idx="966">
                  <c:v>101</c:v>
                </c:pt>
                <c:pt idx="967">
                  <c:v>101</c:v>
                </c:pt>
                <c:pt idx="968">
                  <c:v>102</c:v>
                </c:pt>
                <c:pt idx="969">
                  <c:v>102</c:v>
                </c:pt>
                <c:pt idx="970">
                  <c:v>102</c:v>
                </c:pt>
                <c:pt idx="971">
                  <c:v>102</c:v>
                </c:pt>
                <c:pt idx="972">
                  <c:v>104</c:v>
                </c:pt>
                <c:pt idx="973">
                  <c:v>104</c:v>
                </c:pt>
                <c:pt idx="974">
                  <c:v>104</c:v>
                </c:pt>
                <c:pt idx="975">
                  <c:v>104</c:v>
                </c:pt>
                <c:pt idx="976">
                  <c:v>104</c:v>
                </c:pt>
                <c:pt idx="977">
                  <c:v>104</c:v>
                </c:pt>
                <c:pt idx="978">
                  <c:v>104</c:v>
                </c:pt>
                <c:pt idx="979">
                  <c:v>105</c:v>
                </c:pt>
                <c:pt idx="980">
                  <c:v>105</c:v>
                </c:pt>
                <c:pt idx="981">
                  <c:v>106</c:v>
                </c:pt>
                <c:pt idx="982">
                  <c:v>107</c:v>
                </c:pt>
                <c:pt idx="983">
                  <c:v>107</c:v>
                </c:pt>
                <c:pt idx="984">
                  <c:v>108</c:v>
                </c:pt>
                <c:pt idx="985">
                  <c:v>108</c:v>
                </c:pt>
                <c:pt idx="986">
                  <c:v>109</c:v>
                </c:pt>
                <c:pt idx="987">
                  <c:v>109</c:v>
                </c:pt>
                <c:pt idx="988">
                  <c:v>110</c:v>
                </c:pt>
                <c:pt idx="989">
                  <c:v>110</c:v>
                </c:pt>
                <c:pt idx="990">
                  <c:v>110</c:v>
                </c:pt>
                <c:pt idx="991">
                  <c:v>111</c:v>
                </c:pt>
                <c:pt idx="992">
                  <c:v>111</c:v>
                </c:pt>
                <c:pt idx="993">
                  <c:v>111</c:v>
                </c:pt>
                <c:pt idx="994">
                  <c:v>111</c:v>
                </c:pt>
                <c:pt idx="995">
                  <c:v>111</c:v>
                </c:pt>
                <c:pt idx="996">
                  <c:v>112</c:v>
                </c:pt>
                <c:pt idx="997">
                  <c:v>112</c:v>
                </c:pt>
                <c:pt idx="998">
                  <c:v>112</c:v>
                </c:pt>
                <c:pt idx="999">
                  <c:v>113</c:v>
                </c:pt>
                <c:pt idx="1000">
                  <c:v>113</c:v>
                </c:pt>
                <c:pt idx="1001">
                  <c:v>113</c:v>
                </c:pt>
                <c:pt idx="1002">
                  <c:v>113</c:v>
                </c:pt>
                <c:pt idx="1003">
                  <c:v>113</c:v>
                </c:pt>
                <c:pt idx="1004">
                  <c:v>113</c:v>
                </c:pt>
                <c:pt idx="1005">
                  <c:v>114</c:v>
                </c:pt>
                <c:pt idx="1006">
                  <c:v>115</c:v>
                </c:pt>
                <c:pt idx="1007">
                  <c:v>115</c:v>
                </c:pt>
                <c:pt idx="1008">
                  <c:v>115</c:v>
                </c:pt>
                <c:pt idx="1009">
                  <c:v>116</c:v>
                </c:pt>
                <c:pt idx="1010">
                  <c:v>117</c:v>
                </c:pt>
                <c:pt idx="1011">
                  <c:v>117</c:v>
                </c:pt>
                <c:pt idx="1012">
                  <c:v>118</c:v>
                </c:pt>
                <c:pt idx="1013">
                  <c:v>118</c:v>
                </c:pt>
                <c:pt idx="1014">
                  <c:v>119</c:v>
                </c:pt>
                <c:pt idx="1015">
                  <c:v>120</c:v>
                </c:pt>
                <c:pt idx="1016">
                  <c:v>120</c:v>
                </c:pt>
                <c:pt idx="1017">
                  <c:v>120</c:v>
                </c:pt>
                <c:pt idx="1018">
                  <c:v>120</c:v>
                </c:pt>
                <c:pt idx="1019">
                  <c:v>121</c:v>
                </c:pt>
                <c:pt idx="1020">
                  <c:v>121</c:v>
                </c:pt>
                <c:pt idx="1021">
                  <c:v>121</c:v>
                </c:pt>
                <c:pt idx="1022">
                  <c:v>122</c:v>
                </c:pt>
                <c:pt idx="1023">
                  <c:v>122</c:v>
                </c:pt>
                <c:pt idx="1024">
                  <c:v>122</c:v>
                </c:pt>
                <c:pt idx="1025">
                  <c:v>122</c:v>
                </c:pt>
                <c:pt idx="1026">
                  <c:v>123</c:v>
                </c:pt>
                <c:pt idx="1027">
                  <c:v>124</c:v>
                </c:pt>
                <c:pt idx="1028">
                  <c:v>124</c:v>
                </c:pt>
                <c:pt idx="1029">
                  <c:v>124</c:v>
                </c:pt>
                <c:pt idx="1030">
                  <c:v>124</c:v>
                </c:pt>
                <c:pt idx="1031">
                  <c:v>124</c:v>
                </c:pt>
                <c:pt idx="1032">
                  <c:v>124</c:v>
                </c:pt>
                <c:pt idx="1033">
                  <c:v>124</c:v>
                </c:pt>
                <c:pt idx="1034">
                  <c:v>124</c:v>
                </c:pt>
                <c:pt idx="1035">
                  <c:v>125</c:v>
                </c:pt>
                <c:pt idx="1036">
                  <c:v>125</c:v>
                </c:pt>
                <c:pt idx="1037">
                  <c:v>125</c:v>
                </c:pt>
                <c:pt idx="1038">
                  <c:v>125</c:v>
                </c:pt>
                <c:pt idx="1039">
                  <c:v>125</c:v>
                </c:pt>
                <c:pt idx="1040">
                  <c:v>125</c:v>
                </c:pt>
                <c:pt idx="1041">
                  <c:v>125</c:v>
                </c:pt>
                <c:pt idx="1042">
                  <c:v>125</c:v>
                </c:pt>
                <c:pt idx="1043">
                  <c:v>125</c:v>
                </c:pt>
                <c:pt idx="1044">
                  <c:v>127</c:v>
                </c:pt>
                <c:pt idx="1045">
                  <c:v>127</c:v>
                </c:pt>
                <c:pt idx="1046">
                  <c:v>127</c:v>
                </c:pt>
                <c:pt idx="1047">
                  <c:v>127</c:v>
                </c:pt>
                <c:pt idx="1048">
                  <c:v>129</c:v>
                </c:pt>
                <c:pt idx="1049">
                  <c:v>129</c:v>
                </c:pt>
                <c:pt idx="1050">
                  <c:v>130</c:v>
                </c:pt>
                <c:pt idx="1051">
                  <c:v>130</c:v>
                </c:pt>
                <c:pt idx="1052">
                  <c:v>130</c:v>
                </c:pt>
                <c:pt idx="1053">
                  <c:v>130</c:v>
                </c:pt>
                <c:pt idx="1054">
                  <c:v>131</c:v>
                </c:pt>
                <c:pt idx="1055">
                  <c:v>131</c:v>
                </c:pt>
                <c:pt idx="1056">
                  <c:v>131</c:v>
                </c:pt>
                <c:pt idx="1057">
                  <c:v>132</c:v>
                </c:pt>
                <c:pt idx="1058">
                  <c:v>134</c:v>
                </c:pt>
                <c:pt idx="1059">
                  <c:v>134</c:v>
                </c:pt>
                <c:pt idx="1060">
                  <c:v>135</c:v>
                </c:pt>
                <c:pt idx="1061">
                  <c:v>136</c:v>
                </c:pt>
                <c:pt idx="1062">
                  <c:v>137</c:v>
                </c:pt>
                <c:pt idx="1063">
                  <c:v>137</c:v>
                </c:pt>
                <c:pt idx="1064">
                  <c:v>137</c:v>
                </c:pt>
                <c:pt idx="1065">
                  <c:v>137</c:v>
                </c:pt>
                <c:pt idx="1066">
                  <c:v>137</c:v>
                </c:pt>
                <c:pt idx="1067">
                  <c:v>137</c:v>
                </c:pt>
                <c:pt idx="1068">
                  <c:v>137</c:v>
                </c:pt>
                <c:pt idx="1069">
                  <c:v>138</c:v>
                </c:pt>
                <c:pt idx="1070">
                  <c:v>139</c:v>
                </c:pt>
                <c:pt idx="1071">
                  <c:v>139</c:v>
                </c:pt>
                <c:pt idx="1072">
                  <c:v>139</c:v>
                </c:pt>
                <c:pt idx="1073">
                  <c:v>139</c:v>
                </c:pt>
                <c:pt idx="1074">
                  <c:v>140</c:v>
                </c:pt>
                <c:pt idx="1075">
                  <c:v>140</c:v>
                </c:pt>
                <c:pt idx="1076">
                  <c:v>140</c:v>
                </c:pt>
                <c:pt idx="1077">
                  <c:v>141</c:v>
                </c:pt>
                <c:pt idx="1078">
                  <c:v>141</c:v>
                </c:pt>
                <c:pt idx="1079">
                  <c:v>142</c:v>
                </c:pt>
                <c:pt idx="1080">
                  <c:v>142</c:v>
                </c:pt>
                <c:pt idx="1081">
                  <c:v>142</c:v>
                </c:pt>
                <c:pt idx="1082">
                  <c:v>143</c:v>
                </c:pt>
                <c:pt idx="1083">
                  <c:v>143</c:v>
                </c:pt>
                <c:pt idx="1084">
                  <c:v>143</c:v>
                </c:pt>
                <c:pt idx="1085">
                  <c:v>143</c:v>
                </c:pt>
                <c:pt idx="1086">
                  <c:v>144</c:v>
                </c:pt>
                <c:pt idx="1087">
                  <c:v>144</c:v>
                </c:pt>
                <c:pt idx="1088">
                  <c:v>144</c:v>
                </c:pt>
                <c:pt idx="1089">
                  <c:v>145</c:v>
                </c:pt>
                <c:pt idx="1090">
                  <c:v>145</c:v>
                </c:pt>
                <c:pt idx="1091">
                  <c:v>145</c:v>
                </c:pt>
                <c:pt idx="1092">
                  <c:v>145</c:v>
                </c:pt>
                <c:pt idx="1093">
                  <c:v>145</c:v>
                </c:pt>
                <c:pt idx="1094">
                  <c:v>146</c:v>
                </c:pt>
                <c:pt idx="1095">
                  <c:v>147</c:v>
                </c:pt>
                <c:pt idx="1096">
                  <c:v>148</c:v>
                </c:pt>
                <c:pt idx="1097">
                  <c:v>148</c:v>
                </c:pt>
                <c:pt idx="1098">
                  <c:v>148</c:v>
                </c:pt>
                <c:pt idx="1099">
                  <c:v>148</c:v>
                </c:pt>
                <c:pt idx="1100">
                  <c:v>148</c:v>
                </c:pt>
                <c:pt idx="1101">
                  <c:v>149</c:v>
                </c:pt>
                <c:pt idx="1102">
                  <c:v>149</c:v>
                </c:pt>
                <c:pt idx="1103">
                  <c:v>149</c:v>
                </c:pt>
                <c:pt idx="1104">
                  <c:v>149</c:v>
                </c:pt>
                <c:pt idx="1105">
                  <c:v>149</c:v>
                </c:pt>
                <c:pt idx="1106">
                  <c:v>150</c:v>
                </c:pt>
                <c:pt idx="1107">
                  <c:v>150</c:v>
                </c:pt>
                <c:pt idx="1108">
                  <c:v>151</c:v>
                </c:pt>
                <c:pt idx="1109">
                  <c:v>152</c:v>
                </c:pt>
                <c:pt idx="1110">
                  <c:v>152</c:v>
                </c:pt>
                <c:pt idx="1111">
                  <c:v>153</c:v>
                </c:pt>
                <c:pt idx="1112">
                  <c:v>154</c:v>
                </c:pt>
                <c:pt idx="1113">
                  <c:v>155</c:v>
                </c:pt>
                <c:pt idx="1114">
                  <c:v>155</c:v>
                </c:pt>
                <c:pt idx="1115">
                  <c:v>156</c:v>
                </c:pt>
                <c:pt idx="1116">
                  <c:v>156</c:v>
                </c:pt>
                <c:pt idx="1117">
                  <c:v>157</c:v>
                </c:pt>
                <c:pt idx="1118">
                  <c:v>157</c:v>
                </c:pt>
                <c:pt idx="1119">
                  <c:v>157</c:v>
                </c:pt>
                <c:pt idx="1120">
                  <c:v>157</c:v>
                </c:pt>
                <c:pt idx="1121">
                  <c:v>158</c:v>
                </c:pt>
                <c:pt idx="1122">
                  <c:v>158</c:v>
                </c:pt>
                <c:pt idx="1123">
                  <c:v>159</c:v>
                </c:pt>
                <c:pt idx="1124">
                  <c:v>160</c:v>
                </c:pt>
                <c:pt idx="1125">
                  <c:v>160</c:v>
                </c:pt>
                <c:pt idx="1126">
                  <c:v>161</c:v>
                </c:pt>
                <c:pt idx="1127">
                  <c:v>161</c:v>
                </c:pt>
                <c:pt idx="1128">
                  <c:v>161</c:v>
                </c:pt>
                <c:pt idx="1129">
                  <c:v>162</c:v>
                </c:pt>
                <c:pt idx="1130">
                  <c:v>162</c:v>
                </c:pt>
                <c:pt idx="1131">
                  <c:v>163</c:v>
                </c:pt>
                <c:pt idx="1132">
                  <c:v>164</c:v>
                </c:pt>
                <c:pt idx="1133">
                  <c:v>165</c:v>
                </c:pt>
                <c:pt idx="1134">
                  <c:v>165</c:v>
                </c:pt>
                <c:pt idx="1135">
                  <c:v>166</c:v>
                </c:pt>
                <c:pt idx="1136">
                  <c:v>166</c:v>
                </c:pt>
                <c:pt idx="1137">
                  <c:v>169</c:v>
                </c:pt>
                <c:pt idx="1138">
                  <c:v>169</c:v>
                </c:pt>
                <c:pt idx="1139">
                  <c:v>169</c:v>
                </c:pt>
                <c:pt idx="1140">
                  <c:v>172</c:v>
                </c:pt>
                <c:pt idx="1141">
                  <c:v>173</c:v>
                </c:pt>
                <c:pt idx="1142">
                  <c:v>173</c:v>
                </c:pt>
                <c:pt idx="1143">
                  <c:v>174</c:v>
                </c:pt>
                <c:pt idx="1144">
                  <c:v>174</c:v>
                </c:pt>
                <c:pt idx="1145">
                  <c:v>175</c:v>
                </c:pt>
                <c:pt idx="1146">
                  <c:v>175</c:v>
                </c:pt>
                <c:pt idx="1147">
                  <c:v>176</c:v>
                </c:pt>
                <c:pt idx="1148">
                  <c:v>176</c:v>
                </c:pt>
                <c:pt idx="1149">
                  <c:v>180</c:v>
                </c:pt>
                <c:pt idx="1150">
                  <c:v>180</c:v>
                </c:pt>
                <c:pt idx="1151">
                  <c:v>181</c:v>
                </c:pt>
                <c:pt idx="1152">
                  <c:v>182</c:v>
                </c:pt>
                <c:pt idx="1153">
                  <c:v>183</c:v>
                </c:pt>
                <c:pt idx="1154">
                  <c:v>183</c:v>
                </c:pt>
                <c:pt idx="1155">
                  <c:v>184</c:v>
                </c:pt>
                <c:pt idx="1156">
                  <c:v>184</c:v>
                </c:pt>
                <c:pt idx="1157">
                  <c:v>185</c:v>
                </c:pt>
                <c:pt idx="1158">
                  <c:v>185</c:v>
                </c:pt>
                <c:pt idx="1159">
                  <c:v>185</c:v>
                </c:pt>
                <c:pt idx="1160">
                  <c:v>185</c:v>
                </c:pt>
                <c:pt idx="1161">
                  <c:v>185</c:v>
                </c:pt>
                <c:pt idx="1162">
                  <c:v>186</c:v>
                </c:pt>
                <c:pt idx="1163">
                  <c:v>186</c:v>
                </c:pt>
                <c:pt idx="1164">
                  <c:v>187</c:v>
                </c:pt>
                <c:pt idx="1165">
                  <c:v>187</c:v>
                </c:pt>
                <c:pt idx="1166">
                  <c:v>187</c:v>
                </c:pt>
                <c:pt idx="1167">
                  <c:v>187</c:v>
                </c:pt>
                <c:pt idx="1168">
                  <c:v>189</c:v>
                </c:pt>
                <c:pt idx="1169">
                  <c:v>189</c:v>
                </c:pt>
                <c:pt idx="1170">
                  <c:v>190</c:v>
                </c:pt>
                <c:pt idx="1171">
                  <c:v>190</c:v>
                </c:pt>
                <c:pt idx="1172">
                  <c:v>190</c:v>
                </c:pt>
                <c:pt idx="1173">
                  <c:v>191</c:v>
                </c:pt>
                <c:pt idx="1174">
                  <c:v>192</c:v>
                </c:pt>
                <c:pt idx="1175">
                  <c:v>193</c:v>
                </c:pt>
                <c:pt idx="1176">
                  <c:v>193</c:v>
                </c:pt>
                <c:pt idx="1177">
                  <c:v>193</c:v>
                </c:pt>
                <c:pt idx="1178">
                  <c:v>193</c:v>
                </c:pt>
                <c:pt idx="1179">
                  <c:v>193</c:v>
                </c:pt>
                <c:pt idx="1180">
                  <c:v>195</c:v>
                </c:pt>
                <c:pt idx="1181">
                  <c:v>196</c:v>
                </c:pt>
                <c:pt idx="1182">
                  <c:v>197</c:v>
                </c:pt>
                <c:pt idx="1183">
                  <c:v>198</c:v>
                </c:pt>
                <c:pt idx="1184">
                  <c:v>198</c:v>
                </c:pt>
                <c:pt idx="1185">
                  <c:v>199</c:v>
                </c:pt>
                <c:pt idx="1186">
                  <c:v>200</c:v>
                </c:pt>
                <c:pt idx="1187">
                  <c:v>200</c:v>
                </c:pt>
                <c:pt idx="1188">
                  <c:v>200</c:v>
                </c:pt>
                <c:pt idx="1189">
                  <c:v>200</c:v>
                </c:pt>
                <c:pt idx="1190">
                  <c:v>201</c:v>
                </c:pt>
                <c:pt idx="1191">
                  <c:v>201</c:v>
                </c:pt>
                <c:pt idx="1192">
                  <c:v>202</c:v>
                </c:pt>
                <c:pt idx="1193">
                  <c:v>202</c:v>
                </c:pt>
                <c:pt idx="1194">
                  <c:v>202</c:v>
                </c:pt>
                <c:pt idx="1195">
                  <c:v>204</c:v>
                </c:pt>
                <c:pt idx="1196">
                  <c:v>204</c:v>
                </c:pt>
                <c:pt idx="1197">
                  <c:v>205</c:v>
                </c:pt>
                <c:pt idx="1198">
                  <c:v>205</c:v>
                </c:pt>
                <c:pt idx="1199">
                  <c:v>206</c:v>
                </c:pt>
                <c:pt idx="1200">
                  <c:v>207</c:v>
                </c:pt>
                <c:pt idx="1201">
                  <c:v>207</c:v>
                </c:pt>
                <c:pt idx="1202">
                  <c:v>207</c:v>
                </c:pt>
                <c:pt idx="1203">
                  <c:v>208</c:v>
                </c:pt>
                <c:pt idx="1204">
                  <c:v>208</c:v>
                </c:pt>
                <c:pt idx="1205">
                  <c:v>209</c:v>
                </c:pt>
                <c:pt idx="1206">
                  <c:v>211</c:v>
                </c:pt>
                <c:pt idx="1207">
                  <c:v>211</c:v>
                </c:pt>
                <c:pt idx="1208">
                  <c:v>211</c:v>
                </c:pt>
                <c:pt idx="1209">
                  <c:v>212</c:v>
                </c:pt>
                <c:pt idx="1210">
                  <c:v>213</c:v>
                </c:pt>
                <c:pt idx="1211">
                  <c:v>214</c:v>
                </c:pt>
                <c:pt idx="1212">
                  <c:v>215</c:v>
                </c:pt>
                <c:pt idx="1213">
                  <c:v>215</c:v>
                </c:pt>
                <c:pt idx="1214">
                  <c:v>216</c:v>
                </c:pt>
                <c:pt idx="1215">
                  <c:v>217</c:v>
                </c:pt>
                <c:pt idx="1216">
                  <c:v>218</c:v>
                </c:pt>
                <c:pt idx="1217">
                  <c:v>219</c:v>
                </c:pt>
                <c:pt idx="1218">
                  <c:v>219</c:v>
                </c:pt>
                <c:pt idx="1219">
                  <c:v>220</c:v>
                </c:pt>
                <c:pt idx="1220">
                  <c:v>222</c:v>
                </c:pt>
                <c:pt idx="1221">
                  <c:v>222</c:v>
                </c:pt>
                <c:pt idx="1222">
                  <c:v>222</c:v>
                </c:pt>
                <c:pt idx="1223">
                  <c:v>223</c:v>
                </c:pt>
                <c:pt idx="1224">
                  <c:v>224</c:v>
                </c:pt>
                <c:pt idx="1225">
                  <c:v>224</c:v>
                </c:pt>
                <c:pt idx="1226">
                  <c:v>225</c:v>
                </c:pt>
                <c:pt idx="1227">
                  <c:v>226</c:v>
                </c:pt>
                <c:pt idx="1228">
                  <c:v>226</c:v>
                </c:pt>
                <c:pt idx="1229">
                  <c:v>227</c:v>
                </c:pt>
                <c:pt idx="1230">
                  <c:v>228</c:v>
                </c:pt>
                <c:pt idx="1231">
                  <c:v>228</c:v>
                </c:pt>
                <c:pt idx="1232">
                  <c:v>229</c:v>
                </c:pt>
                <c:pt idx="1233">
                  <c:v>229</c:v>
                </c:pt>
                <c:pt idx="1234">
                  <c:v>231</c:v>
                </c:pt>
                <c:pt idx="1235">
                  <c:v>232</c:v>
                </c:pt>
                <c:pt idx="1236">
                  <c:v>233</c:v>
                </c:pt>
                <c:pt idx="1237">
                  <c:v>233</c:v>
                </c:pt>
                <c:pt idx="1238">
                  <c:v>233</c:v>
                </c:pt>
                <c:pt idx="1239">
                  <c:v>234</c:v>
                </c:pt>
                <c:pt idx="1240">
                  <c:v>235</c:v>
                </c:pt>
                <c:pt idx="1241">
                  <c:v>235</c:v>
                </c:pt>
                <c:pt idx="1242">
                  <c:v>236</c:v>
                </c:pt>
                <c:pt idx="1243">
                  <c:v>236</c:v>
                </c:pt>
                <c:pt idx="1244">
                  <c:v>237</c:v>
                </c:pt>
                <c:pt idx="1245">
                  <c:v>238</c:v>
                </c:pt>
                <c:pt idx="1246">
                  <c:v>239</c:v>
                </c:pt>
                <c:pt idx="1247">
                  <c:v>239</c:v>
                </c:pt>
                <c:pt idx="1248">
                  <c:v>240</c:v>
                </c:pt>
                <c:pt idx="1249">
                  <c:v>240</c:v>
                </c:pt>
                <c:pt idx="1250">
                  <c:v>241</c:v>
                </c:pt>
                <c:pt idx="1251">
                  <c:v>242</c:v>
                </c:pt>
                <c:pt idx="1252">
                  <c:v>242</c:v>
                </c:pt>
                <c:pt idx="1253">
                  <c:v>243</c:v>
                </c:pt>
                <c:pt idx="1254">
                  <c:v>243</c:v>
                </c:pt>
                <c:pt idx="1255">
                  <c:v>245</c:v>
                </c:pt>
                <c:pt idx="1256">
                  <c:v>245</c:v>
                </c:pt>
                <c:pt idx="1257">
                  <c:v>246</c:v>
                </c:pt>
                <c:pt idx="1258">
                  <c:v>246</c:v>
                </c:pt>
                <c:pt idx="1259">
                  <c:v>247</c:v>
                </c:pt>
                <c:pt idx="1260">
                  <c:v>247</c:v>
                </c:pt>
                <c:pt idx="1261">
                  <c:v>247</c:v>
                </c:pt>
                <c:pt idx="1262">
                  <c:v>248</c:v>
                </c:pt>
                <c:pt idx="1263">
                  <c:v>248</c:v>
                </c:pt>
                <c:pt idx="1264">
                  <c:v>251</c:v>
                </c:pt>
                <c:pt idx="1265">
                  <c:v>251</c:v>
                </c:pt>
                <c:pt idx="1266">
                  <c:v>252</c:v>
                </c:pt>
                <c:pt idx="1267">
                  <c:v>253</c:v>
                </c:pt>
                <c:pt idx="1268">
                  <c:v>254</c:v>
                </c:pt>
                <c:pt idx="1269">
                  <c:v>254</c:v>
                </c:pt>
                <c:pt idx="1270">
                  <c:v>255</c:v>
                </c:pt>
                <c:pt idx="1271">
                  <c:v>255</c:v>
                </c:pt>
                <c:pt idx="1272">
                  <c:v>256</c:v>
                </c:pt>
                <c:pt idx="1273">
                  <c:v>256</c:v>
                </c:pt>
                <c:pt idx="1274">
                  <c:v>256</c:v>
                </c:pt>
                <c:pt idx="1275">
                  <c:v>257</c:v>
                </c:pt>
                <c:pt idx="1276">
                  <c:v>258</c:v>
                </c:pt>
                <c:pt idx="1277">
                  <c:v>258</c:v>
                </c:pt>
                <c:pt idx="1278">
                  <c:v>260</c:v>
                </c:pt>
                <c:pt idx="1279">
                  <c:v>260</c:v>
                </c:pt>
                <c:pt idx="1280">
                  <c:v>261</c:v>
                </c:pt>
                <c:pt idx="1281">
                  <c:v>261</c:v>
                </c:pt>
                <c:pt idx="1282">
                  <c:v>261</c:v>
                </c:pt>
                <c:pt idx="1283">
                  <c:v>261</c:v>
                </c:pt>
                <c:pt idx="1284">
                  <c:v>263</c:v>
                </c:pt>
                <c:pt idx="1285">
                  <c:v>263</c:v>
                </c:pt>
                <c:pt idx="1286">
                  <c:v>264</c:v>
                </c:pt>
                <c:pt idx="1287">
                  <c:v>265</c:v>
                </c:pt>
                <c:pt idx="1288">
                  <c:v>269</c:v>
                </c:pt>
                <c:pt idx="1289">
                  <c:v>269</c:v>
                </c:pt>
                <c:pt idx="1290">
                  <c:v>270</c:v>
                </c:pt>
                <c:pt idx="1291">
                  <c:v>272</c:v>
                </c:pt>
                <c:pt idx="1292">
                  <c:v>274</c:v>
                </c:pt>
                <c:pt idx="1293">
                  <c:v>275</c:v>
                </c:pt>
                <c:pt idx="1294">
                  <c:v>277</c:v>
                </c:pt>
                <c:pt idx="1295">
                  <c:v>278</c:v>
                </c:pt>
                <c:pt idx="1296">
                  <c:v>279</c:v>
                </c:pt>
                <c:pt idx="1297">
                  <c:v>280</c:v>
                </c:pt>
                <c:pt idx="1298">
                  <c:v>281</c:v>
                </c:pt>
                <c:pt idx="1299">
                  <c:v>281</c:v>
                </c:pt>
                <c:pt idx="1300">
                  <c:v>282</c:v>
                </c:pt>
                <c:pt idx="1301">
                  <c:v>283</c:v>
                </c:pt>
                <c:pt idx="1302">
                  <c:v>286</c:v>
                </c:pt>
                <c:pt idx="1303">
                  <c:v>286</c:v>
                </c:pt>
                <c:pt idx="1304">
                  <c:v>291</c:v>
                </c:pt>
                <c:pt idx="1305">
                  <c:v>292</c:v>
                </c:pt>
                <c:pt idx="1306">
                  <c:v>292</c:v>
                </c:pt>
                <c:pt idx="1307">
                  <c:v>295</c:v>
                </c:pt>
                <c:pt idx="1308">
                  <c:v>296</c:v>
                </c:pt>
                <c:pt idx="1309">
                  <c:v>296</c:v>
                </c:pt>
                <c:pt idx="1310">
                  <c:v>297</c:v>
                </c:pt>
                <c:pt idx="1311">
                  <c:v>298</c:v>
                </c:pt>
                <c:pt idx="1312">
                  <c:v>298</c:v>
                </c:pt>
                <c:pt idx="1313">
                  <c:v>299</c:v>
                </c:pt>
                <c:pt idx="1314">
                  <c:v>300</c:v>
                </c:pt>
                <c:pt idx="1315">
                  <c:v>302</c:v>
                </c:pt>
                <c:pt idx="1316">
                  <c:v>302</c:v>
                </c:pt>
                <c:pt idx="1317">
                  <c:v>302</c:v>
                </c:pt>
                <c:pt idx="1318">
                  <c:v>308</c:v>
                </c:pt>
                <c:pt idx="1319">
                  <c:v>309</c:v>
                </c:pt>
                <c:pt idx="1320">
                  <c:v>310</c:v>
                </c:pt>
                <c:pt idx="1321">
                  <c:v>311</c:v>
                </c:pt>
                <c:pt idx="1322">
                  <c:v>314</c:v>
                </c:pt>
                <c:pt idx="1323">
                  <c:v>314</c:v>
                </c:pt>
                <c:pt idx="1324">
                  <c:v>316</c:v>
                </c:pt>
                <c:pt idx="1325">
                  <c:v>316</c:v>
                </c:pt>
                <c:pt idx="1326">
                  <c:v>316</c:v>
                </c:pt>
                <c:pt idx="1327">
                  <c:v>317</c:v>
                </c:pt>
                <c:pt idx="1328">
                  <c:v>318</c:v>
                </c:pt>
                <c:pt idx="1329">
                  <c:v>318</c:v>
                </c:pt>
                <c:pt idx="1330">
                  <c:v>318</c:v>
                </c:pt>
                <c:pt idx="1331">
                  <c:v>319</c:v>
                </c:pt>
                <c:pt idx="1332">
                  <c:v>319</c:v>
                </c:pt>
                <c:pt idx="1333">
                  <c:v>323</c:v>
                </c:pt>
                <c:pt idx="1334">
                  <c:v>325</c:v>
                </c:pt>
                <c:pt idx="1335">
                  <c:v>327</c:v>
                </c:pt>
                <c:pt idx="1336">
                  <c:v>328</c:v>
                </c:pt>
                <c:pt idx="1337">
                  <c:v>328</c:v>
                </c:pt>
                <c:pt idx="1338">
                  <c:v>331</c:v>
                </c:pt>
                <c:pt idx="1339">
                  <c:v>332</c:v>
                </c:pt>
                <c:pt idx="1340">
                  <c:v>332</c:v>
                </c:pt>
                <c:pt idx="1341">
                  <c:v>334</c:v>
                </c:pt>
                <c:pt idx="1342">
                  <c:v>337</c:v>
                </c:pt>
                <c:pt idx="1343">
                  <c:v>337</c:v>
                </c:pt>
                <c:pt idx="1344">
                  <c:v>337</c:v>
                </c:pt>
                <c:pt idx="1345">
                  <c:v>338</c:v>
                </c:pt>
                <c:pt idx="1346">
                  <c:v>338</c:v>
                </c:pt>
                <c:pt idx="1347">
                  <c:v>339</c:v>
                </c:pt>
                <c:pt idx="1348">
                  <c:v>339</c:v>
                </c:pt>
                <c:pt idx="1349">
                  <c:v>339</c:v>
                </c:pt>
                <c:pt idx="1350">
                  <c:v>341</c:v>
                </c:pt>
                <c:pt idx="1351">
                  <c:v>341</c:v>
                </c:pt>
                <c:pt idx="1352">
                  <c:v>343</c:v>
                </c:pt>
                <c:pt idx="1353">
                  <c:v>343</c:v>
                </c:pt>
                <c:pt idx="1354">
                  <c:v>343</c:v>
                </c:pt>
                <c:pt idx="1355">
                  <c:v>347</c:v>
                </c:pt>
                <c:pt idx="1356">
                  <c:v>349</c:v>
                </c:pt>
                <c:pt idx="1357">
                  <c:v>349</c:v>
                </c:pt>
                <c:pt idx="1358">
                  <c:v>349</c:v>
                </c:pt>
                <c:pt idx="1359">
                  <c:v>351</c:v>
                </c:pt>
                <c:pt idx="1360">
                  <c:v>352</c:v>
                </c:pt>
                <c:pt idx="1361">
                  <c:v>354</c:v>
                </c:pt>
                <c:pt idx="1362">
                  <c:v>356</c:v>
                </c:pt>
                <c:pt idx="1363">
                  <c:v>357</c:v>
                </c:pt>
                <c:pt idx="1364">
                  <c:v>359</c:v>
                </c:pt>
                <c:pt idx="1365">
                  <c:v>361</c:v>
                </c:pt>
                <c:pt idx="1366">
                  <c:v>362</c:v>
                </c:pt>
                <c:pt idx="1367">
                  <c:v>363</c:v>
                </c:pt>
                <c:pt idx="1368">
                  <c:v>367</c:v>
                </c:pt>
                <c:pt idx="1369">
                  <c:v>367</c:v>
                </c:pt>
                <c:pt idx="1370">
                  <c:v>368</c:v>
                </c:pt>
                <c:pt idx="1371">
                  <c:v>370</c:v>
                </c:pt>
                <c:pt idx="1372">
                  <c:v>377</c:v>
                </c:pt>
                <c:pt idx="1373">
                  <c:v>381</c:v>
                </c:pt>
                <c:pt idx="1374">
                  <c:v>382</c:v>
                </c:pt>
                <c:pt idx="1375">
                  <c:v>382</c:v>
                </c:pt>
                <c:pt idx="1376">
                  <c:v>383</c:v>
                </c:pt>
                <c:pt idx="1377">
                  <c:v>384</c:v>
                </c:pt>
                <c:pt idx="1378">
                  <c:v>384</c:v>
                </c:pt>
                <c:pt idx="1379">
                  <c:v>385</c:v>
                </c:pt>
                <c:pt idx="1380">
                  <c:v>386</c:v>
                </c:pt>
                <c:pt idx="1381">
                  <c:v>388</c:v>
                </c:pt>
                <c:pt idx="1382">
                  <c:v>388</c:v>
                </c:pt>
                <c:pt idx="1383">
                  <c:v>396</c:v>
                </c:pt>
                <c:pt idx="1384">
                  <c:v>398</c:v>
                </c:pt>
                <c:pt idx="1385">
                  <c:v>399</c:v>
                </c:pt>
                <c:pt idx="1386">
                  <c:v>399</c:v>
                </c:pt>
                <c:pt idx="1387">
                  <c:v>400</c:v>
                </c:pt>
                <c:pt idx="1388">
                  <c:v>401</c:v>
                </c:pt>
                <c:pt idx="1389">
                  <c:v>405</c:v>
                </c:pt>
                <c:pt idx="1390">
                  <c:v>405</c:v>
                </c:pt>
                <c:pt idx="1391">
                  <c:v>407</c:v>
                </c:pt>
                <c:pt idx="1392">
                  <c:v>409</c:v>
                </c:pt>
                <c:pt idx="1393">
                  <c:v>409</c:v>
                </c:pt>
                <c:pt idx="1394">
                  <c:v>410</c:v>
                </c:pt>
                <c:pt idx="1395">
                  <c:v>412</c:v>
                </c:pt>
                <c:pt idx="1396">
                  <c:v>413</c:v>
                </c:pt>
                <c:pt idx="1397">
                  <c:v>414</c:v>
                </c:pt>
                <c:pt idx="1398">
                  <c:v>414</c:v>
                </c:pt>
                <c:pt idx="1399">
                  <c:v>415</c:v>
                </c:pt>
                <c:pt idx="1400">
                  <c:v>418</c:v>
                </c:pt>
                <c:pt idx="1401">
                  <c:v>418</c:v>
                </c:pt>
                <c:pt idx="1402">
                  <c:v>420</c:v>
                </c:pt>
                <c:pt idx="1403">
                  <c:v>420</c:v>
                </c:pt>
                <c:pt idx="1404">
                  <c:v>427</c:v>
                </c:pt>
                <c:pt idx="1405">
                  <c:v>428</c:v>
                </c:pt>
                <c:pt idx="1406">
                  <c:v>429</c:v>
                </c:pt>
                <c:pt idx="1407">
                  <c:v>429</c:v>
                </c:pt>
                <c:pt idx="1408">
                  <c:v>430</c:v>
                </c:pt>
                <c:pt idx="1409">
                  <c:v>432</c:v>
                </c:pt>
                <c:pt idx="1410">
                  <c:v>435</c:v>
                </c:pt>
                <c:pt idx="1411">
                  <c:v>435</c:v>
                </c:pt>
                <c:pt idx="1412">
                  <c:v>435</c:v>
                </c:pt>
                <c:pt idx="1413">
                  <c:v>438</c:v>
                </c:pt>
                <c:pt idx="1414">
                  <c:v>438</c:v>
                </c:pt>
                <c:pt idx="1415">
                  <c:v>438</c:v>
                </c:pt>
                <c:pt idx="1416">
                  <c:v>441</c:v>
                </c:pt>
                <c:pt idx="1417">
                  <c:v>446</c:v>
                </c:pt>
                <c:pt idx="1418">
                  <c:v>446</c:v>
                </c:pt>
                <c:pt idx="1419">
                  <c:v>448</c:v>
                </c:pt>
                <c:pt idx="1420">
                  <c:v>448</c:v>
                </c:pt>
                <c:pt idx="1421">
                  <c:v>449</c:v>
                </c:pt>
                <c:pt idx="1422">
                  <c:v>454</c:v>
                </c:pt>
                <c:pt idx="1423">
                  <c:v>459</c:v>
                </c:pt>
                <c:pt idx="1424">
                  <c:v>459</c:v>
                </c:pt>
                <c:pt idx="1425">
                  <c:v>462</c:v>
                </c:pt>
                <c:pt idx="1426">
                  <c:v>463</c:v>
                </c:pt>
                <c:pt idx="1427">
                  <c:v>463</c:v>
                </c:pt>
                <c:pt idx="1428">
                  <c:v>466</c:v>
                </c:pt>
                <c:pt idx="1429">
                  <c:v>468</c:v>
                </c:pt>
                <c:pt idx="1430">
                  <c:v>468</c:v>
                </c:pt>
                <c:pt idx="1431">
                  <c:v>469</c:v>
                </c:pt>
                <c:pt idx="1432">
                  <c:v>472</c:v>
                </c:pt>
                <c:pt idx="1433">
                  <c:v>474</c:v>
                </c:pt>
                <c:pt idx="1434">
                  <c:v>474</c:v>
                </c:pt>
                <c:pt idx="1435">
                  <c:v>475</c:v>
                </c:pt>
                <c:pt idx="1436">
                  <c:v>478</c:v>
                </c:pt>
                <c:pt idx="1437">
                  <c:v>480</c:v>
                </c:pt>
                <c:pt idx="1438">
                  <c:v>480</c:v>
                </c:pt>
                <c:pt idx="1439">
                  <c:v>488</c:v>
                </c:pt>
                <c:pt idx="1440">
                  <c:v>488</c:v>
                </c:pt>
                <c:pt idx="1441">
                  <c:v>489</c:v>
                </c:pt>
                <c:pt idx="1442">
                  <c:v>491</c:v>
                </c:pt>
                <c:pt idx="1443">
                  <c:v>492</c:v>
                </c:pt>
                <c:pt idx="1444">
                  <c:v>497</c:v>
                </c:pt>
                <c:pt idx="1445">
                  <c:v>498</c:v>
                </c:pt>
                <c:pt idx="1446">
                  <c:v>503</c:v>
                </c:pt>
                <c:pt idx="1447">
                  <c:v>508</c:v>
                </c:pt>
                <c:pt idx="1448">
                  <c:v>509</c:v>
                </c:pt>
                <c:pt idx="1449">
                  <c:v>520</c:v>
                </c:pt>
                <c:pt idx="1450">
                  <c:v>525</c:v>
                </c:pt>
                <c:pt idx="1451">
                  <c:v>533</c:v>
                </c:pt>
                <c:pt idx="1452">
                  <c:v>537</c:v>
                </c:pt>
                <c:pt idx="1453">
                  <c:v>538</c:v>
                </c:pt>
                <c:pt idx="1454">
                  <c:v>539</c:v>
                </c:pt>
                <c:pt idx="1455">
                  <c:v>539</c:v>
                </c:pt>
                <c:pt idx="1456">
                  <c:v>540</c:v>
                </c:pt>
                <c:pt idx="1457">
                  <c:v>544</c:v>
                </c:pt>
                <c:pt idx="1458">
                  <c:v>545</c:v>
                </c:pt>
                <c:pt idx="1459">
                  <c:v>546</c:v>
                </c:pt>
                <c:pt idx="1460">
                  <c:v>548</c:v>
                </c:pt>
                <c:pt idx="1461">
                  <c:v>548</c:v>
                </c:pt>
                <c:pt idx="1462">
                  <c:v>551</c:v>
                </c:pt>
                <c:pt idx="1463">
                  <c:v>552</c:v>
                </c:pt>
                <c:pt idx="1464">
                  <c:v>559</c:v>
                </c:pt>
                <c:pt idx="1465">
                  <c:v>566</c:v>
                </c:pt>
                <c:pt idx="1466">
                  <c:v>566</c:v>
                </c:pt>
                <c:pt idx="1467">
                  <c:v>570</c:v>
                </c:pt>
                <c:pt idx="1468">
                  <c:v>575</c:v>
                </c:pt>
                <c:pt idx="1469">
                  <c:v>578</c:v>
                </c:pt>
                <c:pt idx="1470">
                  <c:v>579</c:v>
                </c:pt>
                <c:pt idx="1471">
                  <c:v>584</c:v>
                </c:pt>
                <c:pt idx="1472">
                  <c:v>591</c:v>
                </c:pt>
                <c:pt idx="1473">
                  <c:v>592</c:v>
                </c:pt>
                <c:pt idx="1474">
                  <c:v>593</c:v>
                </c:pt>
                <c:pt idx="1475">
                  <c:v>598</c:v>
                </c:pt>
                <c:pt idx="1476">
                  <c:v>600</c:v>
                </c:pt>
                <c:pt idx="1477">
                  <c:v>602</c:v>
                </c:pt>
                <c:pt idx="1478">
                  <c:v>606</c:v>
                </c:pt>
                <c:pt idx="1479">
                  <c:v>612</c:v>
                </c:pt>
                <c:pt idx="1480">
                  <c:v>618</c:v>
                </c:pt>
                <c:pt idx="1481">
                  <c:v>620</c:v>
                </c:pt>
                <c:pt idx="1482">
                  <c:v>621</c:v>
                </c:pt>
                <c:pt idx="1483">
                  <c:v>628</c:v>
                </c:pt>
                <c:pt idx="1484">
                  <c:v>634</c:v>
                </c:pt>
                <c:pt idx="1485">
                  <c:v>641</c:v>
                </c:pt>
                <c:pt idx="1486">
                  <c:v>642</c:v>
                </c:pt>
                <c:pt idx="1487">
                  <c:v>642</c:v>
                </c:pt>
                <c:pt idx="1488">
                  <c:v>645</c:v>
                </c:pt>
                <c:pt idx="1489">
                  <c:v>645</c:v>
                </c:pt>
                <c:pt idx="1490">
                  <c:v>649</c:v>
                </c:pt>
                <c:pt idx="1491">
                  <c:v>651</c:v>
                </c:pt>
                <c:pt idx="1492">
                  <c:v>657</c:v>
                </c:pt>
                <c:pt idx="1493">
                  <c:v>665</c:v>
                </c:pt>
                <c:pt idx="1494">
                  <c:v>668</c:v>
                </c:pt>
                <c:pt idx="1495">
                  <c:v>671</c:v>
                </c:pt>
                <c:pt idx="1496">
                  <c:v>676</c:v>
                </c:pt>
                <c:pt idx="1497">
                  <c:v>678</c:v>
                </c:pt>
                <c:pt idx="1498">
                  <c:v>679</c:v>
                </c:pt>
                <c:pt idx="1499">
                  <c:v>681</c:v>
                </c:pt>
                <c:pt idx="1500">
                  <c:v>685</c:v>
                </c:pt>
                <c:pt idx="1501">
                  <c:v>687</c:v>
                </c:pt>
                <c:pt idx="1502">
                  <c:v>688</c:v>
                </c:pt>
                <c:pt idx="1503">
                  <c:v>692</c:v>
                </c:pt>
                <c:pt idx="1504">
                  <c:v>694</c:v>
                </c:pt>
                <c:pt idx="1505">
                  <c:v>696</c:v>
                </c:pt>
                <c:pt idx="1506">
                  <c:v>717</c:v>
                </c:pt>
                <c:pt idx="1507">
                  <c:v>722</c:v>
                </c:pt>
                <c:pt idx="1508">
                  <c:v>723</c:v>
                </c:pt>
                <c:pt idx="1509">
                  <c:v>727</c:v>
                </c:pt>
                <c:pt idx="1510">
                  <c:v>728</c:v>
                </c:pt>
                <c:pt idx="1511">
                  <c:v>743</c:v>
                </c:pt>
                <c:pt idx="1512">
                  <c:v>746</c:v>
                </c:pt>
                <c:pt idx="1513">
                  <c:v>748</c:v>
                </c:pt>
                <c:pt idx="1514">
                  <c:v>751</c:v>
                </c:pt>
                <c:pt idx="1515">
                  <c:v>752</c:v>
                </c:pt>
                <c:pt idx="1516">
                  <c:v>753</c:v>
                </c:pt>
                <c:pt idx="1517">
                  <c:v>755</c:v>
                </c:pt>
                <c:pt idx="1518">
                  <c:v>793</c:v>
                </c:pt>
                <c:pt idx="1519">
                  <c:v>793</c:v>
                </c:pt>
                <c:pt idx="1520">
                  <c:v>801</c:v>
                </c:pt>
                <c:pt idx="1521">
                  <c:v>803</c:v>
                </c:pt>
                <c:pt idx="1522">
                  <c:v>804</c:v>
                </c:pt>
                <c:pt idx="1523">
                  <c:v>809</c:v>
                </c:pt>
                <c:pt idx="1524">
                  <c:v>812</c:v>
                </c:pt>
                <c:pt idx="1525">
                  <c:v>814</c:v>
                </c:pt>
                <c:pt idx="1526">
                  <c:v>818</c:v>
                </c:pt>
                <c:pt idx="1527">
                  <c:v>819</c:v>
                </c:pt>
                <c:pt idx="1528">
                  <c:v>822</c:v>
                </c:pt>
                <c:pt idx="1529">
                  <c:v>823</c:v>
                </c:pt>
                <c:pt idx="1530">
                  <c:v>824</c:v>
                </c:pt>
                <c:pt idx="1531">
                  <c:v>830</c:v>
                </c:pt>
                <c:pt idx="1532">
                  <c:v>832</c:v>
                </c:pt>
                <c:pt idx="1533">
                  <c:v>835</c:v>
                </c:pt>
                <c:pt idx="1534">
                  <c:v>837</c:v>
                </c:pt>
                <c:pt idx="1535">
                  <c:v>839</c:v>
                </c:pt>
                <c:pt idx="1536">
                  <c:v>854</c:v>
                </c:pt>
                <c:pt idx="1537">
                  <c:v>864</c:v>
                </c:pt>
                <c:pt idx="1538">
                  <c:v>867</c:v>
                </c:pt>
                <c:pt idx="1539">
                  <c:v>870</c:v>
                </c:pt>
                <c:pt idx="1540">
                  <c:v>880</c:v>
                </c:pt>
                <c:pt idx="1541">
                  <c:v>900</c:v>
                </c:pt>
                <c:pt idx="1542">
                  <c:v>913</c:v>
                </c:pt>
                <c:pt idx="1543">
                  <c:v>925</c:v>
                </c:pt>
                <c:pt idx="1544">
                  <c:v>929</c:v>
                </c:pt>
                <c:pt idx="1545">
                  <c:v>935</c:v>
                </c:pt>
                <c:pt idx="1546">
                  <c:v>937</c:v>
                </c:pt>
                <c:pt idx="1547">
                  <c:v>956</c:v>
                </c:pt>
                <c:pt idx="1548">
                  <c:v>971</c:v>
                </c:pt>
                <c:pt idx="1549">
                  <c:v>974</c:v>
                </c:pt>
                <c:pt idx="1550">
                  <c:v>986</c:v>
                </c:pt>
                <c:pt idx="1551">
                  <c:v>991</c:v>
                </c:pt>
                <c:pt idx="1552">
                  <c:v>993</c:v>
                </c:pt>
                <c:pt idx="1553">
                  <c:v>1000</c:v>
                </c:pt>
                <c:pt idx="1554">
                  <c:v>1018</c:v>
                </c:pt>
                <c:pt idx="1555">
                  <c:v>1018</c:v>
                </c:pt>
                <c:pt idx="1556">
                  <c:v>1041</c:v>
                </c:pt>
                <c:pt idx="1557">
                  <c:v>1047</c:v>
                </c:pt>
                <c:pt idx="1558">
                  <c:v>1093</c:v>
                </c:pt>
                <c:pt idx="1559">
                  <c:v>1098</c:v>
                </c:pt>
                <c:pt idx="1560">
                  <c:v>1183</c:v>
                </c:pt>
                <c:pt idx="1561">
                  <c:v>1277</c:v>
                </c:pt>
              </c:numCache>
            </c:numRef>
          </c:xVal>
          <c:yVal>
            <c:numRef>
              <c:f>'Grade 7 Math by Sex'!$D$4:$D$1565</c:f>
              <c:numCache>
                <c:formatCode>General</c:formatCode>
                <c:ptCount val="1562"/>
                <c:pt idx="0">
                  <c:v>7.4910000000000004E-2</c:v>
                </c:pt>
                <c:pt idx="1">
                  <c:v>7.5980000000000006E-2</c:v>
                </c:pt>
                <c:pt idx="2">
                  <c:v>7.8159999999999993E-2</c:v>
                </c:pt>
                <c:pt idx="3">
                  <c:v>7.9259999999999997E-2</c:v>
                </c:pt>
                <c:pt idx="4">
                  <c:v>8.0360000000000001E-2</c:v>
                </c:pt>
                <c:pt idx="5">
                  <c:v>8.1460000000000005E-2</c:v>
                </c:pt>
                <c:pt idx="6">
                  <c:v>8.2549999999999998E-2</c:v>
                </c:pt>
                <c:pt idx="7">
                  <c:v>8.362E-2</c:v>
                </c:pt>
                <c:pt idx="8">
                  <c:v>8.4669999999999995E-2</c:v>
                </c:pt>
                <c:pt idx="9">
                  <c:v>8.5690000000000002E-2</c:v>
                </c:pt>
                <c:pt idx="10">
                  <c:v>8.6660000000000001E-2</c:v>
                </c:pt>
                <c:pt idx="11">
                  <c:v>8.7580000000000005E-2</c:v>
                </c:pt>
                <c:pt idx="12">
                  <c:v>8.8459999999999997E-2</c:v>
                </c:pt>
                <c:pt idx="13">
                  <c:v>8.9300000000000004E-2</c:v>
                </c:pt>
                <c:pt idx="14">
                  <c:v>9.0120000000000006E-2</c:v>
                </c:pt>
                <c:pt idx="15">
                  <c:v>9.0920000000000001E-2</c:v>
                </c:pt>
                <c:pt idx="16">
                  <c:v>9.1770000000000004E-2</c:v>
                </c:pt>
                <c:pt idx="17">
                  <c:v>9.2679999999999998E-2</c:v>
                </c:pt>
                <c:pt idx="18">
                  <c:v>9.3689999999999996E-2</c:v>
                </c:pt>
                <c:pt idx="19">
                  <c:v>9.4850000000000004E-2</c:v>
                </c:pt>
                <c:pt idx="20">
                  <c:v>9.6240000000000006E-2</c:v>
                </c:pt>
                <c:pt idx="21">
                  <c:v>9.7979999999999998E-2</c:v>
                </c:pt>
                <c:pt idx="22">
                  <c:v>0.10023</c:v>
                </c:pt>
                <c:pt idx="23">
                  <c:v>0.1032</c:v>
                </c:pt>
                <c:pt idx="24">
                  <c:v>0.10709</c:v>
                </c:pt>
                <c:pt idx="25">
                  <c:v>0.11215</c:v>
                </c:pt>
                <c:pt idx="26">
                  <c:v>0.11864</c:v>
                </c:pt>
                <c:pt idx="27">
                  <c:v>0.12684000000000001</c:v>
                </c:pt>
                <c:pt idx="28">
                  <c:v>0.13705000000000001</c:v>
                </c:pt>
                <c:pt idx="29">
                  <c:v>0.14951999999999999</c:v>
                </c:pt>
                <c:pt idx="30">
                  <c:v>0.16442999999999999</c:v>
                </c:pt>
                <c:pt idx="31">
                  <c:v>0.18185999999999999</c:v>
                </c:pt>
                <c:pt idx="32">
                  <c:v>0.20166999999999999</c:v>
                </c:pt>
                <c:pt idx="33">
                  <c:v>0.22344</c:v>
                </c:pt>
                <c:pt idx="34">
                  <c:v>0.24646000000000001</c:v>
                </c:pt>
                <c:pt idx="35">
                  <c:v>0.26976</c:v>
                </c:pt>
                <c:pt idx="36">
                  <c:v>0.29213</c:v>
                </c:pt>
                <c:pt idx="37">
                  <c:v>0.31212000000000001</c:v>
                </c:pt>
                <c:pt idx="38">
                  <c:v>0.32856999999999997</c:v>
                </c:pt>
                <c:pt idx="39">
                  <c:v>0.34118999999999999</c:v>
                </c:pt>
                <c:pt idx="40">
                  <c:v>0.35056999999999999</c:v>
                </c:pt>
                <c:pt idx="41">
                  <c:v>0.35758000000000001</c:v>
                </c:pt>
                <c:pt idx="42">
                  <c:v>0.36303999999999997</c:v>
                </c:pt>
                <c:pt idx="43">
                  <c:v>0.36756</c:v>
                </c:pt>
                <c:pt idx="44">
                  <c:v>0.37158000000000002</c:v>
                </c:pt>
                <c:pt idx="45">
                  <c:v>0.37544</c:v>
                </c:pt>
                <c:pt idx="46">
                  <c:v>0.37925999999999999</c:v>
                </c:pt>
                <c:pt idx="47">
                  <c:v>8.4699999999999998E-2</c:v>
                </c:pt>
                <c:pt idx="48">
                  <c:v>8.8489999999999999E-2</c:v>
                </c:pt>
                <c:pt idx="49">
                  <c:v>8.9330000000000007E-2</c:v>
                </c:pt>
                <c:pt idx="50">
                  <c:v>9.2719999999999997E-2</c:v>
                </c:pt>
                <c:pt idx="51">
                  <c:v>9.3719999999999998E-2</c:v>
                </c:pt>
                <c:pt idx="52">
                  <c:v>9.6269999999999994E-2</c:v>
                </c:pt>
                <c:pt idx="53">
                  <c:v>9.801E-2</c:v>
                </c:pt>
                <c:pt idx="54">
                  <c:v>0.10027</c:v>
                </c:pt>
                <c:pt idx="55">
                  <c:v>0.10323</c:v>
                </c:pt>
                <c:pt idx="56">
                  <c:v>0.10712000000000001</c:v>
                </c:pt>
                <c:pt idx="57">
                  <c:v>0.11219</c:v>
                </c:pt>
                <c:pt idx="58">
                  <c:v>0.11867999999999999</c:v>
                </c:pt>
                <c:pt idx="59">
                  <c:v>0.12687999999999999</c:v>
                </c:pt>
                <c:pt idx="60">
                  <c:v>0.13708999999999999</c:v>
                </c:pt>
                <c:pt idx="61">
                  <c:v>0.14956</c:v>
                </c:pt>
                <c:pt idx="62">
                  <c:v>0.16447999999999999</c:v>
                </c:pt>
                <c:pt idx="63">
                  <c:v>0.2235</c:v>
                </c:pt>
                <c:pt idx="64">
                  <c:v>0.29221000000000003</c:v>
                </c:pt>
                <c:pt idx="65">
                  <c:v>0.31219999999999998</c:v>
                </c:pt>
                <c:pt idx="66">
                  <c:v>0.32865</c:v>
                </c:pt>
                <c:pt idx="67">
                  <c:v>0.34127999999999997</c:v>
                </c:pt>
                <c:pt idx="68">
                  <c:v>0.35065000000000002</c:v>
                </c:pt>
                <c:pt idx="69">
                  <c:v>0.35766999999999999</c:v>
                </c:pt>
                <c:pt idx="70">
                  <c:v>0.36313000000000001</c:v>
                </c:pt>
                <c:pt idx="71">
                  <c:v>0.36764999999999998</c:v>
                </c:pt>
                <c:pt idx="72">
                  <c:v>8.473E-2</c:v>
                </c:pt>
                <c:pt idx="73">
                  <c:v>8.6720000000000005E-2</c:v>
                </c:pt>
                <c:pt idx="74">
                  <c:v>8.9359999999999995E-2</c:v>
                </c:pt>
                <c:pt idx="75">
                  <c:v>9.4909999999999994E-2</c:v>
                </c:pt>
                <c:pt idx="76">
                  <c:v>9.6299999999999997E-2</c:v>
                </c:pt>
                <c:pt idx="77">
                  <c:v>9.8049999999999998E-2</c:v>
                </c:pt>
                <c:pt idx="78">
                  <c:v>0.1003</c:v>
                </c:pt>
                <c:pt idx="79">
                  <c:v>0.10327</c:v>
                </c:pt>
                <c:pt idx="80">
                  <c:v>0.10716000000000001</c:v>
                </c:pt>
                <c:pt idx="81">
                  <c:v>0.11222</c:v>
                </c:pt>
                <c:pt idx="82">
                  <c:v>0.11872000000000001</c:v>
                </c:pt>
                <c:pt idx="83">
                  <c:v>0.12692000000000001</c:v>
                </c:pt>
                <c:pt idx="84">
                  <c:v>0.13714000000000001</c:v>
                </c:pt>
                <c:pt idx="85">
                  <c:v>0.22356999999999999</c:v>
                </c:pt>
                <c:pt idx="86">
                  <c:v>0.24660000000000001</c:v>
                </c:pt>
                <c:pt idx="87">
                  <c:v>0.26990999999999998</c:v>
                </c:pt>
                <c:pt idx="88">
                  <c:v>0.29227999999999998</c:v>
                </c:pt>
                <c:pt idx="89">
                  <c:v>0.32873999999999998</c:v>
                </c:pt>
                <c:pt idx="90">
                  <c:v>0.34136</c:v>
                </c:pt>
                <c:pt idx="91">
                  <c:v>0.35074</c:v>
                </c:pt>
                <c:pt idx="92">
                  <c:v>0.36320999999999998</c:v>
                </c:pt>
                <c:pt idx="93">
                  <c:v>8.4760000000000002E-2</c:v>
                </c:pt>
                <c:pt idx="94">
                  <c:v>8.9389999999999997E-2</c:v>
                </c:pt>
                <c:pt idx="95">
                  <c:v>9.1020000000000004E-2</c:v>
                </c:pt>
                <c:pt idx="96">
                  <c:v>9.1859999999999997E-2</c:v>
                </c:pt>
                <c:pt idx="97">
                  <c:v>9.2780000000000001E-2</c:v>
                </c:pt>
                <c:pt idx="98">
                  <c:v>9.4950000000000007E-2</c:v>
                </c:pt>
                <c:pt idx="99">
                  <c:v>9.6339999999999995E-2</c:v>
                </c:pt>
                <c:pt idx="100">
                  <c:v>0.10033</c:v>
                </c:pt>
                <c:pt idx="101">
                  <c:v>0.1033</c:v>
                </c:pt>
                <c:pt idx="102">
                  <c:v>0.1072</c:v>
                </c:pt>
                <c:pt idx="103">
                  <c:v>0.11226</c:v>
                </c:pt>
                <c:pt idx="104">
                  <c:v>0.12697</c:v>
                </c:pt>
                <c:pt idx="105">
                  <c:v>0.13718</c:v>
                </c:pt>
                <c:pt idx="106">
                  <c:v>0.20185</c:v>
                </c:pt>
                <c:pt idx="107">
                  <c:v>0.22364000000000001</c:v>
                </c:pt>
                <c:pt idx="108">
                  <c:v>0.29236000000000001</c:v>
                </c:pt>
                <c:pt idx="109">
                  <c:v>0.31236000000000003</c:v>
                </c:pt>
                <c:pt idx="110">
                  <c:v>0.32882</c:v>
                </c:pt>
                <c:pt idx="111">
                  <c:v>0.34144999999999998</c:v>
                </c:pt>
                <c:pt idx="112">
                  <c:v>0.35082999999999998</c:v>
                </c:pt>
                <c:pt idx="113">
                  <c:v>0.35783999999999999</c:v>
                </c:pt>
                <c:pt idx="114">
                  <c:v>0.36330000000000001</c:v>
                </c:pt>
                <c:pt idx="115">
                  <c:v>0.36781999999999998</c:v>
                </c:pt>
                <c:pt idx="116">
                  <c:v>8.7709999999999996E-2</c:v>
                </c:pt>
                <c:pt idx="117">
                  <c:v>8.9419999999999999E-2</c:v>
                </c:pt>
                <c:pt idx="118">
                  <c:v>9.0240000000000001E-2</c:v>
                </c:pt>
                <c:pt idx="119">
                  <c:v>9.1050000000000006E-2</c:v>
                </c:pt>
                <c:pt idx="120">
                  <c:v>9.2810000000000004E-2</c:v>
                </c:pt>
                <c:pt idx="121">
                  <c:v>9.3820000000000001E-2</c:v>
                </c:pt>
                <c:pt idx="122">
                  <c:v>9.4979999999999995E-2</c:v>
                </c:pt>
                <c:pt idx="123">
                  <c:v>9.6369999999999997E-2</c:v>
                </c:pt>
                <c:pt idx="124">
                  <c:v>0.10723000000000001</c:v>
                </c:pt>
                <c:pt idx="125">
                  <c:v>0.1123</c:v>
                </c:pt>
                <c:pt idx="126">
                  <c:v>0.11879000000000001</c:v>
                </c:pt>
                <c:pt idx="127">
                  <c:v>0.12701000000000001</c:v>
                </c:pt>
                <c:pt idx="128">
                  <c:v>0.31244</c:v>
                </c:pt>
                <c:pt idx="129">
                  <c:v>0.32890000000000003</c:v>
                </c:pt>
                <c:pt idx="130">
                  <c:v>0.34153</c:v>
                </c:pt>
                <c:pt idx="131">
                  <c:v>0.35091</c:v>
                </c:pt>
                <c:pt idx="132">
                  <c:v>0.36338999999999999</c:v>
                </c:pt>
                <c:pt idx="133">
                  <c:v>0.36791000000000001</c:v>
                </c:pt>
                <c:pt idx="134">
                  <c:v>8.7739999999999999E-2</c:v>
                </c:pt>
                <c:pt idx="135">
                  <c:v>8.8609999999999994E-2</c:v>
                </c:pt>
                <c:pt idx="136">
                  <c:v>9.1079999999999994E-2</c:v>
                </c:pt>
                <c:pt idx="137">
                  <c:v>9.5009999999999997E-2</c:v>
                </c:pt>
                <c:pt idx="138">
                  <c:v>9.64E-2</c:v>
                </c:pt>
                <c:pt idx="139">
                  <c:v>0.1004</c:v>
                </c:pt>
                <c:pt idx="140">
                  <c:v>0.10337</c:v>
                </c:pt>
                <c:pt idx="141">
                  <c:v>0.10727</c:v>
                </c:pt>
                <c:pt idx="142">
                  <c:v>0.11234</c:v>
                </c:pt>
                <c:pt idx="143">
                  <c:v>0.11883000000000001</c:v>
                </c:pt>
                <c:pt idx="144">
                  <c:v>0.12705</c:v>
                </c:pt>
                <c:pt idx="145">
                  <c:v>0.14976</c:v>
                </c:pt>
                <c:pt idx="146">
                  <c:v>0.22377</c:v>
                </c:pt>
                <c:pt idx="147">
                  <c:v>0.27013999999999999</c:v>
                </c:pt>
                <c:pt idx="148">
                  <c:v>0.29252</c:v>
                </c:pt>
                <c:pt idx="149">
                  <c:v>0.32899</c:v>
                </c:pt>
                <c:pt idx="150">
                  <c:v>0.35802</c:v>
                </c:pt>
                <c:pt idx="151">
                  <c:v>0.36348000000000003</c:v>
                </c:pt>
                <c:pt idx="152">
                  <c:v>0.37587999999999999</c:v>
                </c:pt>
                <c:pt idx="153">
                  <c:v>8.6840000000000001E-2</c:v>
                </c:pt>
                <c:pt idx="154">
                  <c:v>8.8639999999999997E-2</c:v>
                </c:pt>
                <c:pt idx="155">
                  <c:v>8.9480000000000004E-2</c:v>
                </c:pt>
                <c:pt idx="156">
                  <c:v>9.196E-2</c:v>
                </c:pt>
                <c:pt idx="157">
                  <c:v>9.2880000000000004E-2</c:v>
                </c:pt>
                <c:pt idx="158">
                  <c:v>9.3880000000000005E-2</c:v>
                </c:pt>
                <c:pt idx="159">
                  <c:v>9.5039999999999999E-2</c:v>
                </c:pt>
                <c:pt idx="160">
                  <c:v>9.6439999999999998E-2</c:v>
                </c:pt>
                <c:pt idx="161">
                  <c:v>9.8180000000000003E-2</c:v>
                </c:pt>
                <c:pt idx="162">
                  <c:v>0.10044</c:v>
                </c:pt>
                <c:pt idx="163">
                  <c:v>0.10341</c:v>
                </c:pt>
                <c:pt idx="164">
                  <c:v>0.11887</c:v>
                </c:pt>
                <c:pt idx="165">
                  <c:v>0.12709000000000001</c:v>
                </c:pt>
                <c:pt idx="166">
                  <c:v>0.1822</c:v>
                </c:pt>
                <c:pt idx="167">
                  <c:v>0.31259999999999999</c:v>
                </c:pt>
                <c:pt idx="168">
                  <c:v>0.32906999999999997</c:v>
                </c:pt>
                <c:pt idx="169">
                  <c:v>0.35809999999999997</c:v>
                </c:pt>
                <c:pt idx="170">
                  <c:v>0.36808999999999997</c:v>
                </c:pt>
                <c:pt idx="171">
                  <c:v>8.6870000000000003E-2</c:v>
                </c:pt>
                <c:pt idx="172">
                  <c:v>9.2910000000000006E-2</c:v>
                </c:pt>
                <c:pt idx="173">
                  <c:v>9.5079999999999998E-2</c:v>
                </c:pt>
                <c:pt idx="174">
                  <c:v>0.10047</c:v>
                </c:pt>
                <c:pt idx="175">
                  <c:v>0.10734</c:v>
                </c:pt>
                <c:pt idx="176">
                  <c:v>0.11241</c:v>
                </c:pt>
                <c:pt idx="177">
                  <c:v>0.11891</c:v>
                </c:pt>
                <c:pt idx="178">
                  <c:v>0.12712999999999999</c:v>
                </c:pt>
                <c:pt idx="179">
                  <c:v>0.13736000000000001</c:v>
                </c:pt>
                <c:pt idx="180">
                  <c:v>0.29268</c:v>
                </c:pt>
                <c:pt idx="181">
                  <c:v>0.35819000000000001</c:v>
                </c:pt>
                <c:pt idx="182">
                  <c:v>0.36364999999999997</c:v>
                </c:pt>
                <c:pt idx="183">
                  <c:v>9.0359999999999996E-2</c:v>
                </c:pt>
                <c:pt idx="184">
                  <c:v>9.2020000000000005E-2</c:v>
                </c:pt>
                <c:pt idx="185">
                  <c:v>9.3950000000000006E-2</c:v>
                </c:pt>
                <c:pt idx="186">
                  <c:v>9.6500000000000002E-2</c:v>
                </c:pt>
                <c:pt idx="187">
                  <c:v>9.8250000000000004E-2</c:v>
                </c:pt>
                <c:pt idx="188">
                  <c:v>0.11244999999999999</c:v>
                </c:pt>
                <c:pt idx="189">
                  <c:v>0.12717999999999999</c:v>
                </c:pt>
                <c:pt idx="190">
                  <c:v>0.14990000000000001</c:v>
                </c:pt>
                <c:pt idx="191">
                  <c:v>0.16485</c:v>
                </c:pt>
                <c:pt idx="192">
                  <c:v>0.27035999999999999</c:v>
                </c:pt>
                <c:pt idx="193">
                  <c:v>0.31276999999999999</c:v>
                </c:pt>
                <c:pt idx="194">
                  <c:v>0.32923999999999998</c:v>
                </c:pt>
                <c:pt idx="195">
                  <c:v>0.34187000000000001</c:v>
                </c:pt>
                <c:pt idx="196">
                  <c:v>0.36826999999999999</c:v>
                </c:pt>
                <c:pt idx="197">
                  <c:v>9.3979999999999994E-2</c:v>
                </c:pt>
                <c:pt idx="198">
                  <c:v>9.8280000000000006E-2</c:v>
                </c:pt>
                <c:pt idx="199">
                  <c:v>0.10054</c:v>
                </c:pt>
                <c:pt idx="200">
                  <c:v>0.11249000000000001</c:v>
                </c:pt>
                <c:pt idx="201">
                  <c:v>0.11899</c:v>
                </c:pt>
                <c:pt idx="202">
                  <c:v>0.13744999999999999</c:v>
                </c:pt>
                <c:pt idx="203">
                  <c:v>0.14995</c:v>
                </c:pt>
                <c:pt idx="204">
                  <c:v>0.22403000000000001</c:v>
                </c:pt>
                <c:pt idx="205">
                  <c:v>0.31285000000000002</c:v>
                </c:pt>
                <c:pt idx="206">
                  <c:v>0.32932</c:v>
                </c:pt>
                <c:pt idx="207">
                  <c:v>0.34195999999999999</c:v>
                </c:pt>
                <c:pt idx="208">
                  <c:v>0.35135</c:v>
                </c:pt>
                <c:pt idx="209">
                  <c:v>0.35837000000000002</c:v>
                </c:pt>
                <c:pt idx="210">
                  <c:v>0.36382999999999999</c:v>
                </c:pt>
                <c:pt idx="211">
                  <c:v>0.36835000000000001</c:v>
                </c:pt>
                <c:pt idx="212">
                  <c:v>0.37237999999999999</c:v>
                </c:pt>
                <c:pt idx="213">
                  <c:v>0.37624000000000002</c:v>
                </c:pt>
                <c:pt idx="214">
                  <c:v>8.4959999999999994E-2</c:v>
                </c:pt>
                <c:pt idx="215">
                  <c:v>8.6959999999999996E-2</c:v>
                </c:pt>
                <c:pt idx="216">
                  <c:v>9.2090000000000005E-2</c:v>
                </c:pt>
                <c:pt idx="217">
                  <c:v>9.5170000000000005E-2</c:v>
                </c:pt>
                <c:pt idx="218">
                  <c:v>0.12726000000000001</c:v>
                </c:pt>
                <c:pt idx="219">
                  <c:v>0.15</c:v>
                </c:pt>
                <c:pt idx="220">
                  <c:v>0.27050999999999997</c:v>
                </c:pt>
                <c:pt idx="221">
                  <c:v>0.29291</c:v>
                </c:pt>
                <c:pt idx="222">
                  <c:v>0.35844999999999999</c:v>
                </c:pt>
                <c:pt idx="223">
                  <c:v>0.37247000000000002</c:v>
                </c:pt>
                <c:pt idx="224">
                  <c:v>8.7919999999999998E-2</c:v>
                </c:pt>
                <c:pt idx="225">
                  <c:v>9.1270000000000004E-2</c:v>
                </c:pt>
                <c:pt idx="226">
                  <c:v>9.2119999999999994E-2</c:v>
                </c:pt>
                <c:pt idx="227">
                  <c:v>9.4049999999999995E-2</c:v>
                </c:pt>
                <c:pt idx="228">
                  <c:v>0.10749</c:v>
                </c:pt>
                <c:pt idx="229">
                  <c:v>0.11255999999999999</c:v>
                </c:pt>
                <c:pt idx="230">
                  <c:v>0.11907</c:v>
                </c:pt>
                <c:pt idx="231">
                  <c:v>0.13754</c:v>
                </c:pt>
                <c:pt idx="232">
                  <c:v>0.16500000000000001</c:v>
                </c:pt>
                <c:pt idx="233">
                  <c:v>0.24723000000000001</c:v>
                </c:pt>
                <c:pt idx="234">
                  <c:v>0.31301000000000001</c:v>
                </c:pt>
                <c:pt idx="235">
                  <c:v>0.32949000000000001</c:v>
                </c:pt>
                <c:pt idx="236">
                  <c:v>0.34212999999999999</c:v>
                </c:pt>
                <c:pt idx="237">
                  <c:v>0.35854000000000003</c:v>
                </c:pt>
                <c:pt idx="238">
                  <c:v>0.37256</c:v>
                </c:pt>
                <c:pt idx="239">
                  <c:v>9.1300000000000006E-2</c:v>
                </c:pt>
                <c:pt idx="240">
                  <c:v>9.8379999999999995E-2</c:v>
                </c:pt>
                <c:pt idx="241">
                  <c:v>0.10362</c:v>
                </c:pt>
                <c:pt idx="242">
                  <c:v>0.10752</c:v>
                </c:pt>
                <c:pt idx="243">
                  <c:v>0.24729999999999999</c:v>
                </c:pt>
                <c:pt idx="244">
                  <c:v>0.27066000000000001</c:v>
                </c:pt>
                <c:pt idx="245">
                  <c:v>0.36409000000000002</c:v>
                </c:pt>
                <c:pt idx="246">
                  <c:v>0.37264999999999998</c:v>
                </c:pt>
                <c:pt idx="247">
                  <c:v>8.9700000000000002E-2</c:v>
                </c:pt>
                <c:pt idx="248">
                  <c:v>9.1329999999999995E-2</c:v>
                </c:pt>
                <c:pt idx="249">
                  <c:v>9.5269999999999994E-2</c:v>
                </c:pt>
                <c:pt idx="250">
                  <c:v>0.10068000000000001</c:v>
                </c:pt>
                <c:pt idx="251">
                  <c:v>0.10756</c:v>
                </c:pt>
                <c:pt idx="252">
                  <c:v>0.11915000000000001</c:v>
                </c:pt>
                <c:pt idx="253">
                  <c:v>0.15014</c:v>
                </c:pt>
                <c:pt idx="254">
                  <c:v>0.29315000000000002</c:v>
                </c:pt>
                <c:pt idx="255">
                  <c:v>0.32966000000000001</c:v>
                </c:pt>
                <c:pt idx="256">
                  <c:v>0.34229999999999999</c:v>
                </c:pt>
                <c:pt idx="257">
                  <c:v>0.35871999999999998</c:v>
                </c:pt>
                <c:pt idx="258">
                  <c:v>0.36418</c:v>
                </c:pt>
                <c:pt idx="259">
                  <c:v>0.36870999999999998</c:v>
                </c:pt>
                <c:pt idx="260">
                  <c:v>8.0750000000000002E-2</c:v>
                </c:pt>
                <c:pt idx="261">
                  <c:v>9.0550000000000005E-2</c:v>
                </c:pt>
                <c:pt idx="262">
                  <c:v>9.4140000000000001E-2</c:v>
                </c:pt>
                <c:pt idx="263">
                  <c:v>9.5310000000000006E-2</c:v>
                </c:pt>
                <c:pt idx="264">
                  <c:v>9.8449999999999996E-2</c:v>
                </c:pt>
                <c:pt idx="265">
                  <c:v>0.10070999999999999</c:v>
                </c:pt>
                <c:pt idx="266">
                  <c:v>0.10369</c:v>
                </c:pt>
                <c:pt idx="267">
                  <c:v>0.1076</c:v>
                </c:pt>
                <c:pt idx="268">
                  <c:v>0.11268</c:v>
                </c:pt>
                <c:pt idx="269">
                  <c:v>0.27081</c:v>
                </c:pt>
                <c:pt idx="270">
                  <c:v>0.29322999999999999</c:v>
                </c:pt>
                <c:pt idx="271">
                  <c:v>0.31325999999999998</c:v>
                </c:pt>
                <c:pt idx="272">
                  <c:v>0.36880000000000002</c:v>
                </c:pt>
                <c:pt idx="273">
                  <c:v>0.37282999999999999</c:v>
                </c:pt>
                <c:pt idx="274">
                  <c:v>9.418E-2</c:v>
                </c:pt>
                <c:pt idx="275">
                  <c:v>9.5339999999999994E-2</c:v>
                </c:pt>
                <c:pt idx="276">
                  <c:v>9.8479999999999998E-2</c:v>
                </c:pt>
                <c:pt idx="277">
                  <c:v>0.10763</c:v>
                </c:pt>
                <c:pt idx="278">
                  <c:v>0.11923</c:v>
                </c:pt>
                <c:pt idx="279">
                  <c:v>0.13772000000000001</c:v>
                </c:pt>
                <c:pt idx="280">
                  <c:v>0.29331000000000002</c:v>
                </c:pt>
                <c:pt idx="281">
                  <c:v>0.35187000000000002</c:v>
                </c:pt>
                <c:pt idx="282">
                  <c:v>0.35888999999999999</c:v>
                </c:pt>
                <c:pt idx="283">
                  <c:v>0.36436000000000002</c:v>
                </c:pt>
                <c:pt idx="284">
                  <c:v>0.36889</c:v>
                </c:pt>
                <c:pt idx="285">
                  <c:v>8.8069999999999996E-2</c:v>
                </c:pt>
                <c:pt idx="286">
                  <c:v>9.5369999999999996E-2</c:v>
                </c:pt>
                <c:pt idx="287">
                  <c:v>9.8519999999999996E-2</c:v>
                </c:pt>
                <c:pt idx="288">
                  <c:v>0.10077999999999999</c:v>
                </c:pt>
                <c:pt idx="289">
                  <c:v>0.11927</c:v>
                </c:pt>
                <c:pt idx="290">
                  <c:v>0.13777</c:v>
                </c:pt>
                <c:pt idx="291">
                  <c:v>0.15029000000000001</c:v>
                </c:pt>
                <c:pt idx="292">
                  <c:v>0.36897999999999997</c:v>
                </c:pt>
                <c:pt idx="293">
                  <c:v>8.3040000000000003E-2</c:v>
                </c:pt>
                <c:pt idx="294">
                  <c:v>8.8099999999999998E-2</c:v>
                </c:pt>
                <c:pt idx="295">
                  <c:v>9.0649999999999994E-2</c:v>
                </c:pt>
                <c:pt idx="296">
                  <c:v>9.5399999999999999E-2</c:v>
                </c:pt>
                <c:pt idx="297">
                  <c:v>0.10082000000000001</c:v>
                </c:pt>
                <c:pt idx="298">
                  <c:v>0.13780999999999999</c:v>
                </c:pt>
                <c:pt idx="299">
                  <c:v>0.18282000000000001</c:v>
                </c:pt>
                <c:pt idx="300">
                  <c:v>0.29347000000000001</c:v>
                </c:pt>
                <c:pt idx="301">
                  <c:v>0.3135</c:v>
                </c:pt>
                <c:pt idx="302">
                  <c:v>0.33</c:v>
                </c:pt>
                <c:pt idx="303">
                  <c:v>0.34264</c:v>
                </c:pt>
                <c:pt idx="304">
                  <c:v>0.35907</c:v>
                </c:pt>
                <c:pt idx="305">
                  <c:v>0.36906</c:v>
                </c:pt>
                <c:pt idx="306">
                  <c:v>9.2340000000000005E-2</c:v>
                </c:pt>
                <c:pt idx="307">
                  <c:v>9.3259999999999996E-2</c:v>
                </c:pt>
                <c:pt idx="308">
                  <c:v>9.6829999999999999E-2</c:v>
                </c:pt>
                <c:pt idx="309">
                  <c:v>0.10774</c:v>
                </c:pt>
                <c:pt idx="310">
                  <c:v>0.11935</c:v>
                </c:pt>
                <c:pt idx="311">
                  <c:v>0.16536999999999999</c:v>
                </c:pt>
                <c:pt idx="312">
                  <c:v>0.18287999999999999</c:v>
                </c:pt>
                <c:pt idx="313">
                  <c:v>0.29354000000000002</c:v>
                </c:pt>
                <c:pt idx="314">
                  <c:v>0.33007999999999998</c:v>
                </c:pt>
                <c:pt idx="315">
                  <c:v>0.34272999999999998</c:v>
                </c:pt>
                <c:pt idx="316">
                  <c:v>0.35915000000000002</c:v>
                </c:pt>
                <c:pt idx="317">
                  <c:v>9.0709999999999999E-2</c:v>
                </c:pt>
                <c:pt idx="318">
                  <c:v>9.5469999999999999E-2</c:v>
                </c:pt>
                <c:pt idx="319">
                  <c:v>9.6869999999999998E-2</c:v>
                </c:pt>
                <c:pt idx="320">
                  <c:v>9.8619999999999999E-2</c:v>
                </c:pt>
                <c:pt idx="321">
                  <c:v>0.10088</c:v>
                </c:pt>
                <c:pt idx="322">
                  <c:v>0.10387</c:v>
                </c:pt>
                <c:pt idx="323">
                  <c:v>0.10778</c:v>
                </c:pt>
                <c:pt idx="324">
                  <c:v>0.11939</c:v>
                </c:pt>
                <c:pt idx="325">
                  <c:v>0.24779999999999999</c:v>
                </c:pt>
                <c:pt idx="326">
                  <c:v>0.31367</c:v>
                </c:pt>
                <c:pt idx="327">
                  <c:v>0.33016000000000001</c:v>
                </c:pt>
                <c:pt idx="328">
                  <c:v>0.34281</c:v>
                </c:pt>
                <c:pt idx="329">
                  <c:v>0.36470999999999998</c:v>
                </c:pt>
                <c:pt idx="330">
                  <c:v>8.9080000000000006E-2</c:v>
                </c:pt>
                <c:pt idx="331">
                  <c:v>8.992E-2</c:v>
                </c:pt>
                <c:pt idx="332">
                  <c:v>9.0740000000000001E-2</c:v>
                </c:pt>
                <c:pt idx="333">
                  <c:v>9.332E-2</c:v>
                </c:pt>
                <c:pt idx="334">
                  <c:v>9.5500000000000002E-2</c:v>
                </c:pt>
                <c:pt idx="335">
                  <c:v>9.8650000000000002E-2</c:v>
                </c:pt>
                <c:pt idx="336">
                  <c:v>0.10390000000000001</c:v>
                </c:pt>
                <c:pt idx="337">
                  <c:v>0.10782</c:v>
                </c:pt>
                <c:pt idx="338">
                  <c:v>0.11291</c:v>
                </c:pt>
                <c:pt idx="339">
                  <c:v>0.13794999999999999</c:v>
                </c:pt>
                <c:pt idx="340">
                  <c:v>0.18299000000000001</c:v>
                </c:pt>
                <c:pt idx="341">
                  <c:v>0.31374999999999997</c:v>
                </c:pt>
                <c:pt idx="342">
                  <c:v>0.33024999999999999</c:v>
                </c:pt>
                <c:pt idx="343">
                  <c:v>0.35932999999999998</c:v>
                </c:pt>
                <c:pt idx="344">
                  <c:v>0.36480000000000001</c:v>
                </c:pt>
                <c:pt idx="345">
                  <c:v>0.37336000000000003</c:v>
                </c:pt>
                <c:pt idx="346">
                  <c:v>8.7290000000000006E-2</c:v>
                </c:pt>
                <c:pt idx="347">
                  <c:v>8.8220000000000007E-2</c:v>
                </c:pt>
                <c:pt idx="348">
                  <c:v>8.9950000000000002E-2</c:v>
                </c:pt>
                <c:pt idx="349">
                  <c:v>9.0770000000000003E-2</c:v>
                </c:pt>
                <c:pt idx="350">
                  <c:v>9.3359999999999999E-2</c:v>
                </c:pt>
                <c:pt idx="351">
                  <c:v>9.6930000000000002E-2</c:v>
                </c:pt>
                <c:pt idx="352">
                  <c:v>9.869E-2</c:v>
                </c:pt>
                <c:pt idx="353">
                  <c:v>0.10095</c:v>
                </c:pt>
                <c:pt idx="354">
                  <c:v>0.10785</c:v>
                </c:pt>
                <c:pt idx="355">
                  <c:v>0.11947000000000001</c:v>
                </c:pt>
                <c:pt idx="356">
                  <c:v>0.16553000000000001</c:v>
                </c:pt>
                <c:pt idx="357">
                  <c:v>0.18304999999999999</c:v>
                </c:pt>
                <c:pt idx="358">
                  <c:v>0.31383</c:v>
                </c:pt>
                <c:pt idx="359">
                  <c:v>0.33033000000000001</c:v>
                </c:pt>
                <c:pt idx="360">
                  <c:v>0.34298000000000001</c:v>
                </c:pt>
                <c:pt idx="361">
                  <c:v>0.35941000000000001</c:v>
                </c:pt>
                <c:pt idx="362">
                  <c:v>0.36487999999999998</c:v>
                </c:pt>
                <c:pt idx="363">
                  <c:v>8.4260000000000002E-2</c:v>
                </c:pt>
                <c:pt idx="364">
                  <c:v>8.7319999999999995E-2</c:v>
                </c:pt>
                <c:pt idx="365">
                  <c:v>9.1619999999999993E-2</c:v>
                </c:pt>
                <c:pt idx="366">
                  <c:v>9.3390000000000001E-2</c:v>
                </c:pt>
                <c:pt idx="367">
                  <c:v>9.8720000000000002E-2</c:v>
                </c:pt>
                <c:pt idx="368">
                  <c:v>0.10397000000000001</c:v>
                </c:pt>
                <c:pt idx="369">
                  <c:v>0.10789</c:v>
                </c:pt>
                <c:pt idx="370">
                  <c:v>0.11951000000000001</c:v>
                </c:pt>
                <c:pt idx="371">
                  <c:v>0.16558</c:v>
                </c:pt>
                <c:pt idx="372">
                  <c:v>0.18310000000000001</c:v>
                </c:pt>
                <c:pt idx="373">
                  <c:v>0.29386000000000001</c:v>
                </c:pt>
                <c:pt idx="374">
                  <c:v>0.31391000000000002</c:v>
                </c:pt>
                <c:pt idx="375">
                  <c:v>0.33040999999999998</c:v>
                </c:pt>
                <c:pt idx="376">
                  <c:v>0.34306999999999999</c:v>
                </c:pt>
                <c:pt idx="377">
                  <c:v>0.36497000000000002</c:v>
                </c:pt>
                <c:pt idx="378">
                  <c:v>0.3695</c:v>
                </c:pt>
                <c:pt idx="379">
                  <c:v>8.6370000000000002E-2</c:v>
                </c:pt>
                <c:pt idx="380">
                  <c:v>8.7349999999999997E-2</c:v>
                </c:pt>
                <c:pt idx="381">
                  <c:v>8.8279999999999997E-2</c:v>
                </c:pt>
                <c:pt idx="382">
                  <c:v>9.1649999999999995E-2</c:v>
                </c:pt>
                <c:pt idx="383">
                  <c:v>9.2499999999999999E-2</c:v>
                </c:pt>
                <c:pt idx="384">
                  <c:v>9.3420000000000003E-2</c:v>
                </c:pt>
                <c:pt idx="385">
                  <c:v>9.8750000000000004E-2</c:v>
                </c:pt>
                <c:pt idx="386">
                  <c:v>0.104</c:v>
                </c:pt>
                <c:pt idx="387">
                  <c:v>0.10792</c:v>
                </c:pt>
                <c:pt idx="388">
                  <c:v>0.11302</c:v>
                </c:pt>
                <c:pt idx="389">
                  <c:v>0.11955</c:v>
                </c:pt>
                <c:pt idx="390">
                  <c:v>0.13808000000000001</c:v>
                </c:pt>
                <c:pt idx="391">
                  <c:v>0.15062999999999999</c:v>
                </c:pt>
                <c:pt idx="392">
                  <c:v>0.18315999999999999</c:v>
                </c:pt>
                <c:pt idx="393">
                  <c:v>0.22495000000000001</c:v>
                </c:pt>
                <c:pt idx="394">
                  <c:v>0.24807999999999999</c:v>
                </c:pt>
                <c:pt idx="395">
                  <c:v>0.27148</c:v>
                </c:pt>
                <c:pt idx="396">
                  <c:v>0.31398999999999999</c:v>
                </c:pt>
                <c:pt idx="397">
                  <c:v>0.33049000000000001</c:v>
                </c:pt>
                <c:pt idx="398">
                  <c:v>0.35255999999999998</c:v>
                </c:pt>
                <c:pt idx="399">
                  <c:v>0.35959000000000002</c:v>
                </c:pt>
                <c:pt idx="400">
                  <c:v>0.36506</c:v>
                </c:pt>
                <c:pt idx="401">
                  <c:v>0.37362000000000001</c:v>
                </c:pt>
                <c:pt idx="402">
                  <c:v>8.5379999999999998E-2</c:v>
                </c:pt>
                <c:pt idx="403">
                  <c:v>8.6400000000000005E-2</c:v>
                </c:pt>
                <c:pt idx="404">
                  <c:v>8.7379999999999999E-2</c:v>
                </c:pt>
                <c:pt idx="405">
                  <c:v>8.9200000000000002E-2</c:v>
                </c:pt>
                <c:pt idx="406">
                  <c:v>9.0859999999999996E-2</c:v>
                </c:pt>
                <c:pt idx="407">
                  <c:v>9.1679999999999998E-2</c:v>
                </c:pt>
                <c:pt idx="408">
                  <c:v>9.2530000000000001E-2</c:v>
                </c:pt>
                <c:pt idx="409">
                  <c:v>9.3450000000000005E-2</c:v>
                </c:pt>
                <c:pt idx="410">
                  <c:v>9.4469999999999998E-2</c:v>
                </c:pt>
                <c:pt idx="411">
                  <c:v>9.5630000000000007E-2</c:v>
                </c:pt>
                <c:pt idx="412">
                  <c:v>9.7030000000000005E-2</c:v>
                </c:pt>
                <c:pt idx="413">
                  <c:v>9.8780000000000007E-2</c:v>
                </c:pt>
                <c:pt idx="414">
                  <c:v>0.10105</c:v>
                </c:pt>
                <c:pt idx="415">
                  <c:v>0.10403999999999999</c:v>
                </c:pt>
                <c:pt idx="416">
                  <c:v>0.10796</c:v>
                </c:pt>
                <c:pt idx="417">
                  <c:v>0.11305999999999999</c:v>
                </c:pt>
                <c:pt idx="418">
                  <c:v>0.12784999999999999</c:v>
                </c:pt>
                <c:pt idx="419">
                  <c:v>0.13813</c:v>
                </c:pt>
                <c:pt idx="420">
                  <c:v>0.16567999999999999</c:v>
                </c:pt>
                <c:pt idx="421">
                  <c:v>0.18321999999999999</c:v>
                </c:pt>
                <c:pt idx="422">
                  <c:v>0.20313000000000001</c:v>
                </c:pt>
                <c:pt idx="423">
                  <c:v>0.22502</c:v>
                </c:pt>
                <c:pt idx="424">
                  <c:v>0.24815000000000001</c:v>
                </c:pt>
                <c:pt idx="425">
                  <c:v>0.27156000000000002</c:v>
                </c:pt>
                <c:pt idx="426">
                  <c:v>0.29400999999999999</c:v>
                </c:pt>
                <c:pt idx="427">
                  <c:v>0.31407000000000002</c:v>
                </c:pt>
                <c:pt idx="428">
                  <c:v>0.33057999999999998</c:v>
                </c:pt>
                <c:pt idx="429">
                  <c:v>0.34323999999999999</c:v>
                </c:pt>
                <c:pt idx="430">
                  <c:v>0.35966999999999999</c:v>
                </c:pt>
                <c:pt idx="431">
                  <c:v>0.36514000000000002</c:v>
                </c:pt>
                <c:pt idx="432">
                  <c:v>0.37757000000000002</c:v>
                </c:pt>
                <c:pt idx="433">
                  <c:v>8.6430000000000007E-2</c:v>
                </c:pt>
                <c:pt idx="434">
                  <c:v>8.7410000000000002E-2</c:v>
                </c:pt>
                <c:pt idx="435">
                  <c:v>8.8340000000000002E-2</c:v>
                </c:pt>
                <c:pt idx="436">
                  <c:v>9.0069999999999997E-2</c:v>
                </c:pt>
                <c:pt idx="437">
                  <c:v>9.171E-2</c:v>
                </c:pt>
                <c:pt idx="438">
                  <c:v>9.2560000000000003E-2</c:v>
                </c:pt>
                <c:pt idx="439">
                  <c:v>9.3479999999999994E-2</c:v>
                </c:pt>
                <c:pt idx="440">
                  <c:v>9.4500000000000001E-2</c:v>
                </c:pt>
                <c:pt idx="441">
                  <c:v>9.5659999999999995E-2</c:v>
                </c:pt>
                <c:pt idx="442">
                  <c:v>9.7059999999999994E-2</c:v>
                </c:pt>
                <c:pt idx="443">
                  <c:v>9.8820000000000005E-2</c:v>
                </c:pt>
                <c:pt idx="444">
                  <c:v>0.10109</c:v>
                </c:pt>
                <c:pt idx="445">
                  <c:v>0.10407</c:v>
                </c:pt>
                <c:pt idx="446">
                  <c:v>0.108</c:v>
                </c:pt>
                <c:pt idx="447">
                  <c:v>0.11309</c:v>
                </c:pt>
                <c:pt idx="448">
                  <c:v>0.11963</c:v>
                </c:pt>
                <c:pt idx="449">
                  <c:v>0.12789</c:v>
                </c:pt>
                <c:pt idx="450">
                  <c:v>0.13816999999999999</c:v>
                </c:pt>
                <c:pt idx="451">
                  <c:v>0.15071999999999999</c:v>
                </c:pt>
                <c:pt idx="452">
                  <c:v>0.16572999999999999</c:v>
                </c:pt>
                <c:pt idx="453">
                  <c:v>0.24822</c:v>
                </c:pt>
                <c:pt idx="454">
                  <c:v>0.27162999999999998</c:v>
                </c:pt>
                <c:pt idx="455">
                  <c:v>0.29409000000000002</c:v>
                </c:pt>
                <c:pt idx="456">
                  <c:v>0.31414999999999998</c:v>
                </c:pt>
                <c:pt idx="457">
                  <c:v>0.33066000000000001</c:v>
                </c:pt>
                <c:pt idx="458">
                  <c:v>0.34332000000000001</c:v>
                </c:pt>
                <c:pt idx="459">
                  <c:v>0.35271999999999998</c:v>
                </c:pt>
                <c:pt idx="460">
                  <c:v>0.35976000000000002</c:v>
                </c:pt>
                <c:pt idx="461">
                  <c:v>0.36523</c:v>
                </c:pt>
                <c:pt idx="462">
                  <c:v>0.36975999999999998</c:v>
                </c:pt>
                <c:pt idx="463">
                  <c:v>0.37380000000000002</c:v>
                </c:pt>
                <c:pt idx="464">
                  <c:v>0.37766</c:v>
                </c:pt>
                <c:pt idx="465">
                  <c:v>8.8370000000000004E-2</c:v>
                </c:pt>
                <c:pt idx="466">
                  <c:v>8.9260000000000006E-2</c:v>
                </c:pt>
                <c:pt idx="467">
                  <c:v>9.1740000000000002E-2</c:v>
                </c:pt>
                <c:pt idx="468">
                  <c:v>9.2590000000000006E-2</c:v>
                </c:pt>
                <c:pt idx="469">
                  <c:v>9.5699999999999993E-2</c:v>
                </c:pt>
                <c:pt idx="470">
                  <c:v>9.7100000000000006E-2</c:v>
                </c:pt>
                <c:pt idx="471">
                  <c:v>0.10410999999999999</c:v>
                </c:pt>
                <c:pt idx="472">
                  <c:v>0.10803</c:v>
                </c:pt>
                <c:pt idx="473">
                  <c:v>0.11967</c:v>
                </c:pt>
                <c:pt idx="474">
                  <c:v>0.12792999999999999</c:v>
                </c:pt>
                <c:pt idx="475">
                  <c:v>0.13821</c:v>
                </c:pt>
                <c:pt idx="476">
                  <c:v>0.15076999999999999</c:v>
                </c:pt>
                <c:pt idx="477">
                  <c:v>0.16578000000000001</c:v>
                </c:pt>
                <c:pt idx="478">
                  <c:v>0.2717</c:v>
                </c:pt>
                <c:pt idx="479">
                  <c:v>0.29415999999999998</c:v>
                </c:pt>
                <c:pt idx="480">
                  <c:v>0.31423000000000001</c:v>
                </c:pt>
                <c:pt idx="481">
                  <c:v>0.35281000000000001</c:v>
                </c:pt>
                <c:pt idx="482">
                  <c:v>0.35983999999999999</c:v>
                </c:pt>
                <c:pt idx="483">
                  <c:v>0.36531000000000002</c:v>
                </c:pt>
                <c:pt idx="484">
                  <c:v>0.36985000000000001</c:v>
                </c:pt>
                <c:pt idx="485">
                  <c:v>8.6489999999999997E-2</c:v>
                </c:pt>
                <c:pt idx="486">
                  <c:v>9.0950000000000003E-2</c:v>
                </c:pt>
                <c:pt idx="487">
                  <c:v>9.1770000000000004E-2</c:v>
                </c:pt>
                <c:pt idx="488">
                  <c:v>9.5729999999999996E-2</c:v>
                </c:pt>
                <c:pt idx="489">
                  <c:v>0.10807</c:v>
                </c:pt>
                <c:pt idx="490">
                  <c:v>0.11971</c:v>
                </c:pt>
                <c:pt idx="491">
                  <c:v>0.15082000000000001</c:v>
                </c:pt>
                <c:pt idx="492">
                  <c:v>0.18337999999999999</c:v>
                </c:pt>
                <c:pt idx="493">
                  <c:v>8.8429999999999995E-2</c:v>
                </c:pt>
                <c:pt idx="494">
                  <c:v>9.2649999999999996E-2</c:v>
                </c:pt>
                <c:pt idx="495">
                  <c:v>0.10417999999999999</c:v>
                </c:pt>
                <c:pt idx="496">
                  <c:v>0.1081</c:v>
                </c:pt>
                <c:pt idx="497">
                  <c:v>0.12801000000000001</c:v>
                </c:pt>
                <c:pt idx="498">
                  <c:v>0.13830000000000001</c:v>
                </c:pt>
                <c:pt idx="499">
                  <c:v>0.18343999999999999</c:v>
                </c:pt>
                <c:pt idx="500">
                  <c:v>0.31439</c:v>
                </c:pt>
                <c:pt idx="501">
                  <c:v>0.34356999999999999</c:v>
                </c:pt>
                <c:pt idx="502">
                  <c:v>8.6550000000000002E-2</c:v>
                </c:pt>
                <c:pt idx="503">
                  <c:v>9.1009999999999994E-2</c:v>
                </c:pt>
                <c:pt idx="504">
                  <c:v>0.29438999999999999</c:v>
                </c:pt>
                <c:pt idx="505">
                  <c:v>0.36557000000000001</c:v>
                </c:pt>
                <c:pt idx="506">
                  <c:v>0.37009999999999998</c:v>
                </c:pt>
                <c:pt idx="507">
                  <c:v>8.9380000000000001E-2</c:v>
                </c:pt>
                <c:pt idx="508">
                  <c:v>9.3640000000000001E-2</c:v>
                </c:pt>
                <c:pt idx="509">
                  <c:v>9.7220000000000001E-2</c:v>
                </c:pt>
                <c:pt idx="510">
                  <c:v>0.11328000000000001</c:v>
                </c:pt>
                <c:pt idx="511">
                  <c:v>0.18354000000000001</c:v>
                </c:pt>
                <c:pt idx="512">
                  <c:v>0.22539999999999999</c:v>
                </c:pt>
                <c:pt idx="513">
                  <c:v>0.27199000000000001</c:v>
                </c:pt>
                <c:pt idx="514">
                  <c:v>0.31453999999999999</c:v>
                </c:pt>
                <c:pt idx="515">
                  <c:v>9.0249999999999997E-2</c:v>
                </c:pt>
                <c:pt idx="516">
                  <c:v>9.1889999999999999E-2</c:v>
                </c:pt>
                <c:pt idx="517">
                  <c:v>0.10821</c:v>
                </c:pt>
                <c:pt idx="518">
                  <c:v>0.12812999999999999</c:v>
                </c:pt>
                <c:pt idx="519">
                  <c:v>0.13843</c:v>
                </c:pt>
                <c:pt idx="520">
                  <c:v>0.29454000000000002</c:v>
                </c:pt>
                <c:pt idx="521">
                  <c:v>0.34381</c:v>
                </c:pt>
                <c:pt idx="522">
                  <c:v>0.36573</c:v>
                </c:pt>
                <c:pt idx="523">
                  <c:v>8.0140000000000003E-2</c:v>
                </c:pt>
                <c:pt idx="524">
                  <c:v>9.4710000000000003E-2</c:v>
                </c:pt>
                <c:pt idx="525">
                  <c:v>0.11335000000000001</c:v>
                </c:pt>
                <c:pt idx="526">
                  <c:v>0.11990000000000001</c:v>
                </c:pt>
                <c:pt idx="527">
                  <c:v>0.15104999999999999</c:v>
                </c:pt>
                <c:pt idx="528">
                  <c:v>0.36581000000000002</c:v>
                </c:pt>
                <c:pt idx="529">
                  <c:v>9.0310000000000001E-2</c:v>
                </c:pt>
                <c:pt idx="530">
                  <c:v>9.3729999999999994E-2</c:v>
                </c:pt>
                <c:pt idx="531">
                  <c:v>9.5909999999999995E-2</c:v>
                </c:pt>
                <c:pt idx="532">
                  <c:v>0.10135</c:v>
                </c:pt>
                <c:pt idx="533">
                  <c:v>0.10434</c:v>
                </c:pt>
                <c:pt idx="534">
                  <c:v>0.10827000000000001</c:v>
                </c:pt>
                <c:pt idx="535">
                  <c:v>0.11992999999999999</c:v>
                </c:pt>
                <c:pt idx="536">
                  <c:v>0.12820999999999999</c:v>
                </c:pt>
                <c:pt idx="537">
                  <c:v>0.13850999999999999</c:v>
                </c:pt>
                <c:pt idx="538">
                  <c:v>0.15109</c:v>
                </c:pt>
                <c:pt idx="539">
                  <c:v>0.31476999999999999</c:v>
                </c:pt>
                <c:pt idx="540">
                  <c:v>0.33129999999999998</c:v>
                </c:pt>
                <c:pt idx="541">
                  <c:v>0.37042999999999998</c:v>
                </c:pt>
                <c:pt idx="542">
                  <c:v>9.0340000000000004E-2</c:v>
                </c:pt>
                <c:pt idx="543">
                  <c:v>9.5939999999999998E-2</c:v>
                </c:pt>
                <c:pt idx="544">
                  <c:v>9.7350000000000006E-2</c:v>
                </c:pt>
                <c:pt idx="545">
                  <c:v>0.10438</c:v>
                </c:pt>
                <c:pt idx="546">
                  <c:v>0.12825</c:v>
                </c:pt>
                <c:pt idx="547">
                  <c:v>0.15114</c:v>
                </c:pt>
                <c:pt idx="548">
                  <c:v>0.16617999999999999</c:v>
                </c:pt>
                <c:pt idx="549">
                  <c:v>0.20372000000000001</c:v>
                </c:pt>
                <c:pt idx="550">
                  <c:v>0.31485000000000002</c:v>
                </c:pt>
                <c:pt idx="551">
                  <c:v>0.37454999999999999</c:v>
                </c:pt>
                <c:pt idx="552">
                  <c:v>9.4799999999999995E-2</c:v>
                </c:pt>
                <c:pt idx="553">
                  <c:v>0.1386</c:v>
                </c:pt>
                <c:pt idx="554">
                  <c:v>0.10145</c:v>
                </c:pt>
                <c:pt idx="555">
                  <c:v>0.10444000000000001</c:v>
                </c:pt>
                <c:pt idx="556">
                  <c:v>0.33152999999999999</c:v>
                </c:pt>
                <c:pt idx="557">
                  <c:v>8.9569999999999997E-2</c:v>
                </c:pt>
                <c:pt idx="558">
                  <c:v>9.1249999999999998E-2</c:v>
                </c:pt>
                <c:pt idx="559">
                  <c:v>9.486E-2</c:v>
                </c:pt>
                <c:pt idx="560">
                  <c:v>9.9199999999999997E-2</c:v>
                </c:pt>
                <c:pt idx="561">
                  <c:v>0.10446999999999999</c:v>
                </c:pt>
                <c:pt idx="562">
                  <c:v>0.10841000000000001</c:v>
                </c:pt>
                <c:pt idx="563">
                  <c:v>0.11352</c:v>
                </c:pt>
                <c:pt idx="564">
                  <c:v>0.12837000000000001</c:v>
                </c:pt>
                <c:pt idx="565">
                  <c:v>0.27248</c:v>
                </c:pt>
                <c:pt idx="566">
                  <c:v>0.33160000000000001</c:v>
                </c:pt>
                <c:pt idx="567">
                  <c:v>0.34427999999999997</c:v>
                </c:pt>
                <c:pt idx="568">
                  <c:v>9.3869999999999995E-2</c:v>
                </c:pt>
                <c:pt idx="569">
                  <c:v>9.4890000000000002E-2</c:v>
                </c:pt>
                <c:pt idx="570">
                  <c:v>0.10151</c:v>
                </c:pt>
                <c:pt idx="571">
                  <c:v>0.1045</c:v>
                </c:pt>
                <c:pt idx="572">
                  <c:v>0.11355999999999999</c:v>
                </c:pt>
                <c:pt idx="573">
                  <c:v>0.12841</c:v>
                </c:pt>
                <c:pt idx="574">
                  <c:v>0.16636999999999999</c:v>
                </c:pt>
                <c:pt idx="575">
                  <c:v>0.27254</c:v>
                </c:pt>
                <c:pt idx="576">
                  <c:v>0.29504000000000002</c:v>
                </c:pt>
                <c:pt idx="577">
                  <c:v>0.33167999999999997</c:v>
                </c:pt>
                <c:pt idx="578">
                  <c:v>0.34436</c:v>
                </c:pt>
                <c:pt idx="579">
                  <c:v>0.37084</c:v>
                </c:pt>
                <c:pt idx="580">
                  <c:v>0.10154000000000001</c:v>
                </c:pt>
                <c:pt idx="581">
                  <c:v>0.10453999999999999</c:v>
                </c:pt>
                <c:pt idx="582">
                  <c:v>0.24914</c:v>
                </c:pt>
                <c:pt idx="583">
                  <c:v>0.27261000000000002</c:v>
                </c:pt>
                <c:pt idx="584">
                  <c:v>0.31522</c:v>
                </c:pt>
                <c:pt idx="585">
                  <c:v>0.34443000000000001</c:v>
                </c:pt>
                <c:pt idx="586">
                  <c:v>0.37495000000000001</c:v>
                </c:pt>
                <c:pt idx="587">
                  <c:v>8.8770000000000002E-2</c:v>
                </c:pt>
                <c:pt idx="588">
                  <c:v>9.3009999999999995E-2</c:v>
                </c:pt>
                <c:pt idx="589">
                  <c:v>0.16647000000000001</c:v>
                </c:pt>
                <c:pt idx="590">
                  <c:v>0.18406</c:v>
                </c:pt>
                <c:pt idx="591">
                  <c:v>0.20405000000000001</c:v>
                </c:pt>
                <c:pt idx="592">
                  <c:v>0.29518</c:v>
                </c:pt>
                <c:pt idx="593">
                  <c:v>0.31529000000000001</c:v>
                </c:pt>
                <c:pt idx="594">
                  <c:v>0.33183000000000001</c:v>
                </c:pt>
                <c:pt idx="595">
                  <c:v>0.34450999999999998</c:v>
                </c:pt>
                <c:pt idx="596">
                  <c:v>8.4779999999999994E-2</c:v>
                </c:pt>
                <c:pt idx="597">
                  <c:v>9.7559999999999994E-2</c:v>
                </c:pt>
                <c:pt idx="598">
                  <c:v>9.9320000000000006E-2</c:v>
                </c:pt>
                <c:pt idx="599">
                  <c:v>0.1046</c:v>
                </c:pt>
                <c:pt idx="600">
                  <c:v>0.16650999999999999</c:v>
                </c:pt>
                <c:pt idx="601">
                  <c:v>0.29525000000000001</c:v>
                </c:pt>
                <c:pt idx="602">
                  <c:v>0.33189999999999997</c:v>
                </c:pt>
                <c:pt idx="603">
                  <c:v>0.34459000000000001</c:v>
                </c:pt>
                <c:pt idx="604">
                  <c:v>0.36104999999999998</c:v>
                </c:pt>
                <c:pt idx="605">
                  <c:v>0.37107000000000001</c:v>
                </c:pt>
                <c:pt idx="606">
                  <c:v>0.10163</c:v>
                </c:pt>
                <c:pt idx="607">
                  <c:v>0.10857</c:v>
                </c:pt>
                <c:pt idx="608">
                  <c:v>0.11369</c:v>
                </c:pt>
                <c:pt idx="609">
                  <c:v>0.12026000000000001</c:v>
                </c:pt>
                <c:pt idx="610">
                  <c:v>0.27281</c:v>
                </c:pt>
                <c:pt idx="611">
                  <c:v>0.29532000000000003</c:v>
                </c:pt>
                <c:pt idx="612">
                  <c:v>0.33196999999999999</c:v>
                </c:pt>
                <c:pt idx="613">
                  <c:v>0.35408000000000001</c:v>
                </c:pt>
                <c:pt idx="614">
                  <c:v>0.36113000000000001</c:v>
                </c:pt>
                <c:pt idx="615">
                  <c:v>0.36660999999999999</c:v>
                </c:pt>
                <c:pt idx="616">
                  <c:v>0.37114999999999998</c:v>
                </c:pt>
                <c:pt idx="617">
                  <c:v>0.37519000000000002</c:v>
                </c:pt>
                <c:pt idx="618">
                  <c:v>0.1086</c:v>
                </c:pt>
                <c:pt idx="619">
                  <c:v>0.12028999999999999</c:v>
                </c:pt>
                <c:pt idx="620">
                  <c:v>0.22617999999999999</c:v>
                </c:pt>
                <c:pt idx="621">
                  <c:v>0.29538999999999999</c:v>
                </c:pt>
                <c:pt idx="622">
                  <c:v>0.3155</c:v>
                </c:pt>
                <c:pt idx="623">
                  <c:v>0.36668000000000001</c:v>
                </c:pt>
                <c:pt idx="624">
                  <c:v>9.1439999999999994E-2</c:v>
                </c:pt>
                <c:pt idx="625">
                  <c:v>9.5060000000000006E-2</c:v>
                </c:pt>
                <c:pt idx="626">
                  <c:v>9.7640000000000005E-2</c:v>
                </c:pt>
                <c:pt idx="627">
                  <c:v>0.12033000000000001</c:v>
                </c:pt>
                <c:pt idx="628">
                  <c:v>0.12862999999999999</c:v>
                </c:pt>
                <c:pt idx="629">
                  <c:v>0.16664999999999999</c:v>
                </c:pt>
                <c:pt idx="630">
                  <c:v>0.29546</c:v>
                </c:pt>
                <c:pt idx="631">
                  <c:v>0.33212000000000003</c:v>
                </c:pt>
                <c:pt idx="632">
                  <c:v>9.5089999999999994E-2</c:v>
                </c:pt>
                <c:pt idx="633">
                  <c:v>9.7670000000000007E-2</c:v>
                </c:pt>
                <c:pt idx="634">
                  <c:v>0.10471999999999999</c:v>
                </c:pt>
                <c:pt idx="635">
                  <c:v>0.13900000000000001</c:v>
                </c:pt>
                <c:pt idx="636">
                  <c:v>0.31563999999999998</c:v>
                </c:pt>
                <c:pt idx="637">
                  <c:v>0.37137999999999999</c:v>
                </c:pt>
                <c:pt idx="638">
                  <c:v>8.9819999999999997E-2</c:v>
                </c:pt>
                <c:pt idx="639">
                  <c:v>9.5119999999999996E-2</c:v>
                </c:pt>
                <c:pt idx="640">
                  <c:v>0.1087</c:v>
                </c:pt>
                <c:pt idx="641">
                  <c:v>0.12039</c:v>
                </c:pt>
                <c:pt idx="642">
                  <c:v>0.20437</c:v>
                </c:pt>
                <c:pt idx="643">
                  <c:v>0.27306999999999998</c:v>
                </c:pt>
                <c:pt idx="644">
                  <c:v>0.31570999999999999</c:v>
                </c:pt>
                <c:pt idx="645">
                  <c:v>7.8280000000000002E-2</c:v>
                </c:pt>
                <c:pt idx="646">
                  <c:v>8.2739999999999994E-2</c:v>
                </c:pt>
                <c:pt idx="647">
                  <c:v>8.8020000000000001E-2</c:v>
                </c:pt>
                <c:pt idx="648">
                  <c:v>9.3200000000000005E-2</c:v>
                </c:pt>
                <c:pt idx="649">
                  <c:v>9.6320000000000003E-2</c:v>
                </c:pt>
                <c:pt idx="650">
                  <c:v>0.10178</c:v>
                </c:pt>
                <c:pt idx="651">
                  <c:v>0.10478</c:v>
                </c:pt>
                <c:pt idx="652">
                  <c:v>0.12043</c:v>
                </c:pt>
                <c:pt idx="653">
                  <c:v>0.12873999999999999</c:v>
                </c:pt>
                <c:pt idx="654">
                  <c:v>0.15168999999999999</c:v>
                </c:pt>
                <c:pt idx="655">
                  <c:v>0.24962999999999999</c:v>
                </c:pt>
                <c:pt idx="656">
                  <c:v>0.27312999999999998</c:v>
                </c:pt>
                <c:pt idx="657">
                  <c:v>0.29565999999999998</c:v>
                </c:pt>
                <c:pt idx="658">
                  <c:v>0.36697999999999997</c:v>
                </c:pt>
                <c:pt idx="659">
                  <c:v>0.37153000000000003</c:v>
                </c:pt>
                <c:pt idx="660">
                  <c:v>7.9409999999999994E-2</c:v>
                </c:pt>
                <c:pt idx="661">
                  <c:v>8.8039999999999993E-2</c:v>
                </c:pt>
                <c:pt idx="662">
                  <c:v>9.0719999999999995E-2</c:v>
                </c:pt>
                <c:pt idx="663">
                  <c:v>9.2369999999999994E-2</c:v>
                </c:pt>
                <c:pt idx="664">
                  <c:v>9.3229999999999993E-2</c:v>
                </c:pt>
                <c:pt idx="665">
                  <c:v>9.6350000000000005E-2</c:v>
                </c:pt>
                <c:pt idx="666">
                  <c:v>0.22645999999999999</c:v>
                </c:pt>
                <c:pt idx="667">
                  <c:v>0.29572999999999999</c:v>
                </c:pt>
                <c:pt idx="668">
                  <c:v>0.35453000000000001</c:v>
                </c:pt>
                <c:pt idx="669">
                  <c:v>0.37159999999999999</c:v>
                </c:pt>
                <c:pt idx="670">
                  <c:v>8.1670000000000006E-2</c:v>
                </c:pt>
                <c:pt idx="671">
                  <c:v>8.498E-2</c:v>
                </c:pt>
                <c:pt idx="672">
                  <c:v>8.9899999999999994E-2</c:v>
                </c:pt>
                <c:pt idx="673">
                  <c:v>9.0749999999999997E-2</c:v>
                </c:pt>
                <c:pt idx="674">
                  <c:v>9.1569999999999999E-2</c:v>
                </c:pt>
                <c:pt idx="675">
                  <c:v>9.5200000000000007E-2</c:v>
                </c:pt>
                <c:pt idx="676">
                  <c:v>9.6379999999999993E-2</c:v>
                </c:pt>
                <c:pt idx="677">
                  <c:v>9.7780000000000006E-2</c:v>
                </c:pt>
                <c:pt idx="678">
                  <c:v>9.955E-2</c:v>
                </c:pt>
                <c:pt idx="679">
                  <c:v>0.10184</c:v>
                </c:pt>
                <c:pt idx="680">
                  <c:v>0.10879</c:v>
                </c:pt>
                <c:pt idx="681">
                  <c:v>0.11391999999999999</c:v>
                </c:pt>
                <c:pt idx="682">
                  <c:v>0.13915</c:v>
                </c:pt>
                <c:pt idx="683">
                  <c:v>0.15176999999999999</c:v>
                </c:pt>
                <c:pt idx="684">
                  <c:v>0.27326</c:v>
                </c:pt>
                <c:pt idx="685">
                  <c:v>0.29579</c:v>
                </c:pt>
                <c:pt idx="686">
                  <c:v>0.31591999999999998</c:v>
                </c:pt>
                <c:pt idx="687">
                  <c:v>0.33248</c:v>
                </c:pt>
                <c:pt idx="688">
                  <c:v>0.34516999999999998</c:v>
                </c:pt>
                <c:pt idx="689">
                  <c:v>0.35460000000000003</c:v>
                </c:pt>
                <c:pt idx="690">
                  <c:v>0.36165000000000003</c:v>
                </c:pt>
                <c:pt idx="691">
                  <c:v>0.36713000000000001</c:v>
                </c:pt>
                <c:pt idx="692">
                  <c:v>9.0770000000000003E-2</c:v>
                </c:pt>
                <c:pt idx="693">
                  <c:v>9.1600000000000001E-2</c:v>
                </c:pt>
                <c:pt idx="694">
                  <c:v>9.3280000000000002E-2</c:v>
                </c:pt>
                <c:pt idx="695">
                  <c:v>9.4210000000000002E-2</c:v>
                </c:pt>
                <c:pt idx="696">
                  <c:v>9.9580000000000002E-2</c:v>
                </c:pt>
                <c:pt idx="697">
                  <c:v>0.10186000000000001</c:v>
                </c:pt>
                <c:pt idx="698">
                  <c:v>0.10487</c:v>
                </c:pt>
                <c:pt idx="699">
                  <c:v>0.11395</c:v>
                </c:pt>
                <c:pt idx="700">
                  <c:v>0.12884000000000001</c:v>
                </c:pt>
                <c:pt idx="701">
                  <c:v>0.22656999999999999</c:v>
                </c:pt>
                <c:pt idx="702">
                  <c:v>0.24981</c:v>
                </c:pt>
                <c:pt idx="703">
                  <c:v>0.29586000000000001</c:v>
                </c:pt>
                <c:pt idx="704">
                  <c:v>0.31598999999999999</c:v>
                </c:pt>
                <c:pt idx="705">
                  <c:v>0.34523999999999999</c:v>
                </c:pt>
                <c:pt idx="706">
                  <c:v>0.35466999999999999</c:v>
                </c:pt>
                <c:pt idx="707">
                  <c:v>0.37175000000000002</c:v>
                </c:pt>
                <c:pt idx="708">
                  <c:v>9.1630000000000003E-2</c:v>
                </c:pt>
                <c:pt idx="709">
                  <c:v>9.7839999999999996E-2</c:v>
                </c:pt>
                <c:pt idx="710">
                  <c:v>0.12887999999999999</c:v>
                </c:pt>
                <c:pt idx="711">
                  <c:v>0.13922000000000001</c:v>
                </c:pt>
                <c:pt idx="712">
                  <c:v>0.27338000000000001</c:v>
                </c:pt>
                <c:pt idx="713">
                  <c:v>0.33261000000000002</c:v>
                </c:pt>
                <c:pt idx="714">
                  <c:v>0.34531000000000001</c:v>
                </c:pt>
                <c:pt idx="715">
                  <c:v>0.37586000000000003</c:v>
                </c:pt>
                <c:pt idx="716">
                  <c:v>9.0819999999999998E-2</c:v>
                </c:pt>
                <c:pt idx="717">
                  <c:v>9.2469999999999997E-2</c:v>
                </c:pt>
                <c:pt idx="718">
                  <c:v>9.3329999999999996E-2</c:v>
                </c:pt>
                <c:pt idx="719">
                  <c:v>0.10192</c:v>
                </c:pt>
                <c:pt idx="720">
                  <c:v>0.22667999999999999</c:v>
                </c:pt>
                <c:pt idx="721">
                  <c:v>0.24993000000000001</c:v>
                </c:pt>
                <c:pt idx="722">
                  <c:v>0.36186000000000001</c:v>
                </c:pt>
                <c:pt idx="723">
                  <c:v>9.7900000000000001E-2</c:v>
                </c:pt>
                <c:pt idx="724">
                  <c:v>0.10891000000000001</c:v>
                </c:pt>
                <c:pt idx="725">
                  <c:v>0.12063</c:v>
                </c:pt>
                <c:pt idx="726">
                  <c:v>0.12895000000000001</c:v>
                </c:pt>
                <c:pt idx="727">
                  <c:v>0.33274999999999999</c:v>
                </c:pt>
                <c:pt idx="728">
                  <c:v>0.36742000000000002</c:v>
                </c:pt>
                <c:pt idx="729">
                  <c:v>0.36201</c:v>
                </c:pt>
                <c:pt idx="730">
                  <c:v>9.9720000000000003E-2</c:v>
                </c:pt>
                <c:pt idx="731">
                  <c:v>0.10897</c:v>
                </c:pt>
                <c:pt idx="732">
                  <c:v>0.16713</c:v>
                </c:pt>
                <c:pt idx="733">
                  <c:v>0.29618</c:v>
                </c:pt>
                <c:pt idx="734">
                  <c:v>0.31631999999999999</c:v>
                </c:pt>
                <c:pt idx="735">
                  <c:v>0.37211</c:v>
                </c:pt>
                <c:pt idx="736">
                  <c:v>9.7979999999999998E-2</c:v>
                </c:pt>
                <c:pt idx="737">
                  <c:v>8.5169999999999996E-2</c:v>
                </c:pt>
                <c:pt idx="738">
                  <c:v>9.01E-2</c:v>
                </c:pt>
                <c:pt idx="739">
                  <c:v>9.0950000000000003E-2</c:v>
                </c:pt>
                <c:pt idx="740">
                  <c:v>0.10903</c:v>
                </c:pt>
                <c:pt idx="741">
                  <c:v>0.29631000000000002</c:v>
                </c:pt>
                <c:pt idx="742">
                  <c:v>0.31645000000000001</c:v>
                </c:pt>
                <c:pt idx="743">
                  <c:v>9.2630000000000004E-2</c:v>
                </c:pt>
                <c:pt idx="744">
                  <c:v>9.6619999999999998E-2</c:v>
                </c:pt>
                <c:pt idx="745">
                  <c:v>0.33309</c:v>
                </c:pt>
                <c:pt idx="746">
                  <c:v>0.37636999999999998</c:v>
                </c:pt>
                <c:pt idx="747">
                  <c:v>9.3509999999999996E-2</c:v>
                </c:pt>
                <c:pt idx="748">
                  <c:v>0.33316000000000001</c:v>
                </c:pt>
                <c:pt idx="749">
                  <c:v>9.5490000000000005E-2</c:v>
                </c:pt>
                <c:pt idx="750">
                  <c:v>9.9849999999999994E-2</c:v>
                </c:pt>
                <c:pt idx="751">
                  <c:v>0.10911</c:v>
                </c:pt>
                <c:pt idx="752">
                  <c:v>0.11426</c:v>
                </c:pt>
                <c:pt idx="753">
                  <c:v>0.12919</c:v>
                </c:pt>
                <c:pt idx="754">
                  <c:v>0.16733999999999999</c:v>
                </c:pt>
                <c:pt idx="755">
                  <c:v>0.27398</c:v>
                </c:pt>
                <c:pt idx="756">
                  <c:v>0.29654999999999998</c:v>
                </c:pt>
                <c:pt idx="757">
                  <c:v>0.33328999999999998</c:v>
                </c:pt>
                <c:pt idx="758">
                  <c:v>0.36797999999999997</c:v>
                </c:pt>
                <c:pt idx="759">
                  <c:v>9.3590000000000007E-2</c:v>
                </c:pt>
                <c:pt idx="760">
                  <c:v>0.13961999999999999</c:v>
                </c:pt>
                <c:pt idx="761">
                  <c:v>0.33334999999999998</c:v>
                </c:pt>
                <c:pt idx="762">
                  <c:v>0.35549999999999998</c:v>
                </c:pt>
                <c:pt idx="763">
                  <c:v>9.3609999999999999E-2</c:v>
                </c:pt>
                <c:pt idx="764">
                  <c:v>9.5570000000000002E-2</c:v>
                </c:pt>
                <c:pt idx="765">
                  <c:v>0.10222000000000001</c:v>
                </c:pt>
                <c:pt idx="766">
                  <c:v>0.10524</c:v>
                </c:pt>
                <c:pt idx="767">
                  <c:v>0.27410000000000001</c:v>
                </c:pt>
                <c:pt idx="768">
                  <c:v>0.36262</c:v>
                </c:pt>
                <c:pt idx="769">
                  <c:v>8.5330000000000003E-2</c:v>
                </c:pt>
                <c:pt idx="770">
                  <c:v>9.3630000000000005E-2</c:v>
                </c:pt>
                <c:pt idx="771">
                  <c:v>9.6769999999999995E-2</c:v>
                </c:pt>
                <c:pt idx="772">
                  <c:v>0.13969000000000001</c:v>
                </c:pt>
                <c:pt idx="773">
                  <c:v>0.18518000000000001</c:v>
                </c:pt>
                <c:pt idx="774">
                  <c:v>0.27415</c:v>
                </c:pt>
                <c:pt idx="775">
                  <c:v>0.29672999999999999</c:v>
                </c:pt>
                <c:pt idx="776">
                  <c:v>9.1969999999999996E-2</c:v>
                </c:pt>
                <c:pt idx="777">
                  <c:v>0.10227</c:v>
                </c:pt>
                <c:pt idx="778">
                  <c:v>0.121</c:v>
                </c:pt>
                <c:pt idx="779">
                  <c:v>0.36276000000000003</c:v>
                </c:pt>
                <c:pt idx="780">
                  <c:v>0.13976</c:v>
                </c:pt>
                <c:pt idx="781">
                  <c:v>0.29685</c:v>
                </c:pt>
                <c:pt idx="782">
                  <c:v>0.33360000000000001</c:v>
                </c:pt>
                <c:pt idx="783">
                  <c:v>0.36831000000000003</c:v>
                </c:pt>
                <c:pt idx="784">
                  <c:v>7.8719999999999998E-2</c:v>
                </c:pt>
                <c:pt idx="785">
                  <c:v>0.10534</c:v>
                </c:pt>
                <c:pt idx="786">
                  <c:v>0.10931</c:v>
                </c:pt>
                <c:pt idx="787">
                  <c:v>0.11446000000000001</c:v>
                </c:pt>
                <c:pt idx="788">
                  <c:v>0.12106</c:v>
                </c:pt>
                <c:pt idx="789">
                  <c:v>0.16761999999999999</c:v>
                </c:pt>
                <c:pt idx="790">
                  <c:v>0.29691000000000001</c:v>
                </c:pt>
                <c:pt idx="791">
                  <c:v>0.33366000000000001</c:v>
                </c:pt>
                <c:pt idx="792">
                  <c:v>9.3729999999999994E-2</c:v>
                </c:pt>
                <c:pt idx="793">
                  <c:v>9.5689999999999997E-2</c:v>
                </c:pt>
                <c:pt idx="794">
                  <c:v>0.10006</c:v>
                </c:pt>
                <c:pt idx="795">
                  <c:v>0.10537000000000001</c:v>
                </c:pt>
                <c:pt idx="796">
                  <c:v>8.5440000000000002E-2</c:v>
                </c:pt>
                <c:pt idx="797">
                  <c:v>9.1230000000000006E-2</c:v>
                </c:pt>
                <c:pt idx="798">
                  <c:v>9.2069999999999999E-2</c:v>
                </c:pt>
                <c:pt idx="799">
                  <c:v>9.375E-2</c:v>
                </c:pt>
                <c:pt idx="800">
                  <c:v>0.10008</c:v>
                </c:pt>
                <c:pt idx="801">
                  <c:v>0.10238</c:v>
                </c:pt>
                <c:pt idx="802">
                  <c:v>0.13986000000000001</c:v>
                </c:pt>
                <c:pt idx="803">
                  <c:v>0.18539</c:v>
                </c:pt>
                <c:pt idx="804">
                  <c:v>0.35594999999999999</c:v>
                </c:pt>
                <c:pt idx="805">
                  <c:v>0.36301</c:v>
                </c:pt>
                <c:pt idx="806">
                  <c:v>0.36849999999999999</c:v>
                </c:pt>
                <c:pt idx="807">
                  <c:v>9.6909999999999996E-2</c:v>
                </c:pt>
                <c:pt idx="808">
                  <c:v>0.10011</c:v>
                </c:pt>
                <c:pt idx="809">
                  <c:v>0.10542</c:v>
                </c:pt>
                <c:pt idx="810">
                  <c:v>0.12114999999999999</c:v>
                </c:pt>
                <c:pt idx="811">
                  <c:v>0.15257000000000001</c:v>
                </c:pt>
                <c:pt idx="812">
                  <c:v>0.29708000000000001</c:v>
                </c:pt>
                <c:pt idx="813">
                  <c:v>0.31724999999999998</c:v>
                </c:pt>
                <c:pt idx="814">
                  <c:v>0.33384999999999998</c:v>
                </c:pt>
                <c:pt idx="815">
                  <c:v>9.3799999999999994E-2</c:v>
                </c:pt>
                <c:pt idx="816">
                  <c:v>9.8350000000000007E-2</c:v>
                </c:pt>
                <c:pt idx="817">
                  <c:v>0.15261</c:v>
                </c:pt>
                <c:pt idx="818">
                  <c:v>0.22764999999999999</c:v>
                </c:pt>
                <c:pt idx="819">
                  <c:v>9.1300000000000006E-2</c:v>
                </c:pt>
                <c:pt idx="820">
                  <c:v>9.3820000000000001E-2</c:v>
                </c:pt>
                <c:pt idx="821">
                  <c:v>0.10015</c:v>
                </c:pt>
                <c:pt idx="822">
                  <c:v>0.25101000000000001</c:v>
                </c:pt>
                <c:pt idx="823">
                  <c:v>0.29719000000000001</c:v>
                </c:pt>
                <c:pt idx="824">
                  <c:v>0.33396999999999999</c:v>
                </c:pt>
                <c:pt idx="825">
                  <c:v>0.34669</c:v>
                </c:pt>
                <c:pt idx="826">
                  <c:v>0.36869000000000002</c:v>
                </c:pt>
                <c:pt idx="827">
                  <c:v>8.2199999999999995E-2</c:v>
                </c:pt>
                <c:pt idx="828">
                  <c:v>8.5529999999999995E-2</c:v>
                </c:pt>
                <c:pt idx="829">
                  <c:v>0.10248</c:v>
                </c:pt>
                <c:pt idx="830">
                  <c:v>0.16783999999999999</c:v>
                </c:pt>
                <c:pt idx="831">
                  <c:v>0.20566000000000001</c:v>
                </c:pt>
                <c:pt idx="832">
                  <c:v>0.31742999999999999</c:v>
                </c:pt>
                <c:pt idx="833">
                  <c:v>0.34675</c:v>
                </c:pt>
                <c:pt idx="834">
                  <c:v>0.36326000000000003</c:v>
                </c:pt>
                <c:pt idx="835">
                  <c:v>0.36875000000000002</c:v>
                </c:pt>
                <c:pt idx="836">
                  <c:v>8.2220000000000001E-2</c:v>
                </c:pt>
                <c:pt idx="837">
                  <c:v>9.2179999999999998E-2</c:v>
                </c:pt>
                <c:pt idx="838">
                  <c:v>0.10552</c:v>
                </c:pt>
                <c:pt idx="839">
                  <c:v>0.10949</c:v>
                </c:pt>
                <c:pt idx="840">
                  <c:v>0.31748999999999999</c:v>
                </c:pt>
                <c:pt idx="841">
                  <c:v>0.33407999999999999</c:v>
                </c:pt>
                <c:pt idx="842">
                  <c:v>0.35626000000000002</c:v>
                </c:pt>
                <c:pt idx="843">
                  <c:v>0.36331999999999998</c:v>
                </c:pt>
                <c:pt idx="844">
                  <c:v>8.3360000000000004E-2</c:v>
                </c:pt>
                <c:pt idx="845">
                  <c:v>9.3890000000000001E-2</c:v>
                </c:pt>
                <c:pt idx="846">
                  <c:v>9.4820000000000002E-2</c:v>
                </c:pt>
                <c:pt idx="847">
                  <c:v>9.5850000000000005E-2</c:v>
                </c:pt>
                <c:pt idx="848">
                  <c:v>9.8449999999999996E-2</c:v>
                </c:pt>
                <c:pt idx="849">
                  <c:v>0.10252</c:v>
                </c:pt>
                <c:pt idx="850">
                  <c:v>0.29736000000000001</c:v>
                </c:pt>
                <c:pt idx="851">
                  <c:v>0.31753999999999999</c:v>
                </c:pt>
                <c:pt idx="852">
                  <c:v>0.33413999999999999</c:v>
                </c:pt>
                <c:pt idx="853">
                  <c:v>0.37342999999999998</c:v>
                </c:pt>
                <c:pt idx="854">
                  <c:v>9.5869999999999997E-2</c:v>
                </c:pt>
                <c:pt idx="855">
                  <c:v>0.12132</c:v>
                </c:pt>
                <c:pt idx="856">
                  <c:v>0.12967999999999999</c:v>
                </c:pt>
                <c:pt idx="857">
                  <c:v>0.16794999999999999</c:v>
                </c:pt>
                <c:pt idx="858">
                  <c:v>0.36343999999999999</c:v>
                </c:pt>
                <c:pt idx="859">
                  <c:v>9.8519999999999996E-2</c:v>
                </c:pt>
                <c:pt idx="860">
                  <c:v>0.10029</c:v>
                </c:pt>
                <c:pt idx="861">
                  <c:v>0.10259</c:v>
                </c:pt>
                <c:pt idx="862">
                  <c:v>0.14013999999999999</c:v>
                </c:pt>
                <c:pt idx="863">
                  <c:v>0.12977</c:v>
                </c:pt>
                <c:pt idx="864">
                  <c:v>8.8779999999999998E-2</c:v>
                </c:pt>
                <c:pt idx="865">
                  <c:v>0.1298</c:v>
                </c:pt>
                <c:pt idx="866">
                  <c:v>0.15290999999999999</c:v>
                </c:pt>
                <c:pt idx="867">
                  <c:v>0.20596</c:v>
                </c:pt>
                <c:pt idx="868">
                  <c:v>9.0639999999999998E-2</c:v>
                </c:pt>
                <c:pt idx="869">
                  <c:v>0.11483</c:v>
                </c:pt>
                <c:pt idx="870">
                  <c:v>0.20599999999999999</c:v>
                </c:pt>
                <c:pt idx="871">
                  <c:v>0.27506000000000003</c:v>
                </c:pt>
                <c:pt idx="872">
                  <c:v>0.31788</c:v>
                </c:pt>
                <c:pt idx="873">
                  <c:v>0.36374000000000001</c:v>
                </c:pt>
                <c:pt idx="874">
                  <c:v>0.10969</c:v>
                </c:pt>
                <c:pt idx="875">
                  <c:v>0.12986</c:v>
                </c:pt>
                <c:pt idx="876">
                  <c:v>0.34727999999999998</c:v>
                </c:pt>
                <c:pt idx="877">
                  <c:v>9.1539999999999996E-2</c:v>
                </c:pt>
                <c:pt idx="878">
                  <c:v>0.10574</c:v>
                </c:pt>
                <c:pt idx="879">
                  <c:v>0.12151000000000001</c:v>
                </c:pt>
                <c:pt idx="880">
                  <c:v>0.29779</c:v>
                </c:pt>
                <c:pt idx="881">
                  <c:v>0.36935000000000001</c:v>
                </c:pt>
                <c:pt idx="882">
                  <c:v>9.4089999999999993E-2</c:v>
                </c:pt>
                <c:pt idx="883">
                  <c:v>0.12154</c:v>
                </c:pt>
                <c:pt idx="884">
                  <c:v>0.14033000000000001</c:v>
                </c:pt>
                <c:pt idx="885">
                  <c:v>0.29783999999999999</c:v>
                </c:pt>
                <c:pt idx="886">
                  <c:v>9.6070000000000003E-2</c:v>
                </c:pt>
                <c:pt idx="887">
                  <c:v>0.12994</c:v>
                </c:pt>
                <c:pt idx="888">
                  <c:v>0.16828000000000001</c:v>
                </c:pt>
                <c:pt idx="889">
                  <c:v>0.22828999999999999</c:v>
                </c:pt>
                <c:pt idx="890">
                  <c:v>0.33471000000000001</c:v>
                </c:pt>
                <c:pt idx="891">
                  <c:v>0.36947000000000002</c:v>
                </c:pt>
                <c:pt idx="892">
                  <c:v>9.1600000000000001E-2</c:v>
                </c:pt>
                <c:pt idx="893">
                  <c:v>9.6089999999999995E-2</c:v>
                </c:pt>
                <c:pt idx="894">
                  <c:v>0.10278</c:v>
                </c:pt>
                <c:pt idx="895">
                  <c:v>0.10581</c:v>
                </c:pt>
                <c:pt idx="896">
                  <c:v>0.11496000000000001</c:v>
                </c:pt>
                <c:pt idx="897">
                  <c:v>0.12997</c:v>
                </c:pt>
                <c:pt idx="898">
                  <c:v>8.7929999999999994E-2</c:v>
                </c:pt>
                <c:pt idx="899">
                  <c:v>0.11498999999999999</c:v>
                </c:pt>
                <c:pt idx="900">
                  <c:v>0.34756999999999999</c:v>
                </c:pt>
                <c:pt idx="901">
                  <c:v>9.4170000000000004E-2</c:v>
                </c:pt>
                <c:pt idx="902">
                  <c:v>0.10283</c:v>
                </c:pt>
                <c:pt idx="903">
                  <c:v>0.11502</c:v>
                </c:pt>
                <c:pt idx="904">
                  <c:v>0.12164999999999999</c:v>
                </c:pt>
                <c:pt idx="905">
                  <c:v>0.10285</c:v>
                </c:pt>
                <c:pt idx="906">
                  <c:v>9.6180000000000002E-2</c:v>
                </c:pt>
                <c:pt idx="907">
                  <c:v>9.2539999999999997E-2</c:v>
                </c:pt>
                <c:pt idx="908">
                  <c:v>9.4240000000000004E-2</c:v>
                </c:pt>
                <c:pt idx="909">
                  <c:v>0.10290000000000001</c:v>
                </c:pt>
                <c:pt idx="910">
                  <c:v>0.10992</c:v>
                </c:pt>
                <c:pt idx="911">
                  <c:v>0.12173</c:v>
                </c:pt>
                <c:pt idx="912">
                  <c:v>0.33506000000000002</c:v>
                </c:pt>
                <c:pt idx="913">
                  <c:v>8.9029999999999998E-2</c:v>
                </c:pt>
                <c:pt idx="914">
                  <c:v>0.10292999999999999</c:v>
                </c:pt>
                <c:pt idx="915">
                  <c:v>0.11512</c:v>
                </c:pt>
                <c:pt idx="916">
                  <c:v>0.29826999999999998</c:v>
                </c:pt>
                <c:pt idx="917">
                  <c:v>9.0889999999999999E-2</c:v>
                </c:pt>
                <c:pt idx="918">
                  <c:v>0.11515</c:v>
                </c:pt>
                <c:pt idx="919">
                  <c:v>0.16855999999999999</c:v>
                </c:pt>
                <c:pt idx="920">
                  <c:v>9.2609999999999998E-2</c:v>
                </c:pt>
                <c:pt idx="921">
                  <c:v>0.10600999999999999</c:v>
                </c:pt>
                <c:pt idx="922">
                  <c:v>0.29837999999999998</c:v>
                </c:pt>
                <c:pt idx="923">
                  <c:v>0.31859999999999999</c:v>
                </c:pt>
                <c:pt idx="924">
                  <c:v>0.33522999999999997</c:v>
                </c:pt>
                <c:pt idx="925">
                  <c:v>0.37001000000000001</c:v>
                </c:pt>
                <c:pt idx="926">
                  <c:v>9.7479999999999997E-2</c:v>
                </c:pt>
                <c:pt idx="927">
                  <c:v>0.10603</c:v>
                </c:pt>
                <c:pt idx="928">
                  <c:v>0.11002000000000001</c:v>
                </c:pt>
                <c:pt idx="929">
                  <c:v>0.15340999999999999</c:v>
                </c:pt>
                <c:pt idx="930">
                  <c:v>0.33528999999999998</c:v>
                </c:pt>
                <c:pt idx="931">
                  <c:v>8.0390000000000003E-2</c:v>
                </c:pt>
                <c:pt idx="932">
                  <c:v>8.9109999999999995E-2</c:v>
                </c:pt>
                <c:pt idx="933">
                  <c:v>0.13027</c:v>
                </c:pt>
                <c:pt idx="934">
                  <c:v>0.27583000000000002</c:v>
                </c:pt>
                <c:pt idx="935">
                  <c:v>0.29848999999999998</c:v>
                </c:pt>
                <c:pt idx="936">
                  <c:v>0.31872</c:v>
                </c:pt>
                <c:pt idx="937">
                  <c:v>0.37469999999999998</c:v>
                </c:pt>
                <c:pt idx="938">
                  <c:v>8.3799999999999999E-2</c:v>
                </c:pt>
                <c:pt idx="939">
                  <c:v>8.6010000000000003E-2</c:v>
                </c:pt>
                <c:pt idx="940">
                  <c:v>9.5310000000000006E-2</c:v>
                </c:pt>
                <c:pt idx="941">
                  <c:v>0.10609</c:v>
                </c:pt>
                <c:pt idx="942">
                  <c:v>0.27588000000000001</c:v>
                </c:pt>
                <c:pt idx="943">
                  <c:v>0.35761999999999999</c:v>
                </c:pt>
                <c:pt idx="944">
                  <c:v>9.1859999999999997E-2</c:v>
                </c:pt>
                <c:pt idx="945">
                  <c:v>0.10076</c:v>
                </c:pt>
                <c:pt idx="946">
                  <c:v>0.16875000000000001</c:v>
                </c:pt>
                <c:pt idx="947">
                  <c:v>0.25228</c:v>
                </c:pt>
                <c:pt idx="948">
                  <c:v>0.27594000000000002</c:v>
                </c:pt>
                <c:pt idx="949">
                  <c:v>0.31883</c:v>
                </c:pt>
                <c:pt idx="950">
                  <c:v>9.0130000000000002E-2</c:v>
                </c:pt>
                <c:pt idx="951">
                  <c:v>9.103E-2</c:v>
                </c:pt>
                <c:pt idx="952">
                  <c:v>9.1880000000000003E-2</c:v>
                </c:pt>
                <c:pt idx="953">
                  <c:v>0.1031</c:v>
                </c:pt>
                <c:pt idx="954">
                  <c:v>0.14080000000000001</c:v>
                </c:pt>
                <c:pt idx="955">
                  <c:v>0.29865999999999998</c:v>
                </c:pt>
                <c:pt idx="956">
                  <c:v>0.31889000000000001</c:v>
                </c:pt>
                <c:pt idx="957">
                  <c:v>0.33552999999999999</c:v>
                </c:pt>
                <c:pt idx="958">
                  <c:v>8.6080000000000004E-2</c:v>
                </c:pt>
                <c:pt idx="959">
                  <c:v>9.0149999999999994E-2</c:v>
                </c:pt>
                <c:pt idx="960">
                  <c:v>9.5380000000000006E-2</c:v>
                </c:pt>
                <c:pt idx="961">
                  <c:v>0.11534</c:v>
                </c:pt>
                <c:pt idx="962">
                  <c:v>0.13039000000000001</c:v>
                </c:pt>
                <c:pt idx="963">
                  <c:v>0.25237999999999999</c:v>
                </c:pt>
                <c:pt idx="964">
                  <c:v>0.27604000000000001</c:v>
                </c:pt>
                <c:pt idx="965">
                  <c:v>0.11537</c:v>
                </c:pt>
                <c:pt idx="966">
                  <c:v>0.12202</c:v>
                </c:pt>
                <c:pt idx="967">
                  <c:v>0.31901000000000002</c:v>
                </c:pt>
                <c:pt idx="968">
                  <c:v>9.3619999999999995E-2</c:v>
                </c:pt>
                <c:pt idx="969">
                  <c:v>9.5430000000000001E-2</c:v>
                </c:pt>
                <c:pt idx="970">
                  <c:v>0.13045000000000001</c:v>
                </c:pt>
                <c:pt idx="971">
                  <c:v>0.36501</c:v>
                </c:pt>
                <c:pt idx="972">
                  <c:v>0.10091</c:v>
                </c:pt>
                <c:pt idx="973">
                  <c:v>0.11026</c:v>
                </c:pt>
                <c:pt idx="974">
                  <c:v>0.12211</c:v>
                </c:pt>
                <c:pt idx="975">
                  <c:v>0.29894999999999999</c:v>
                </c:pt>
                <c:pt idx="976">
                  <c:v>0.31918999999999997</c:v>
                </c:pt>
                <c:pt idx="977">
                  <c:v>0.33584000000000003</c:v>
                </c:pt>
                <c:pt idx="978">
                  <c:v>0.36514000000000002</c:v>
                </c:pt>
                <c:pt idx="979">
                  <c:v>0.10629</c:v>
                </c:pt>
                <c:pt idx="980">
                  <c:v>0.33589999999999998</c:v>
                </c:pt>
                <c:pt idx="981">
                  <c:v>0.20709</c:v>
                </c:pt>
                <c:pt idx="982">
                  <c:v>0.10099</c:v>
                </c:pt>
                <c:pt idx="983">
                  <c:v>0.1222</c:v>
                </c:pt>
                <c:pt idx="984">
                  <c:v>9.3770000000000006E-2</c:v>
                </c:pt>
                <c:pt idx="985">
                  <c:v>0.11038000000000001</c:v>
                </c:pt>
                <c:pt idx="986">
                  <c:v>9.5600000000000004E-2</c:v>
                </c:pt>
                <c:pt idx="987">
                  <c:v>0.10335999999999999</c:v>
                </c:pt>
                <c:pt idx="988">
                  <c:v>9.1289999999999996E-2</c:v>
                </c:pt>
                <c:pt idx="989">
                  <c:v>9.2149999999999996E-2</c:v>
                </c:pt>
                <c:pt idx="990">
                  <c:v>0.12229</c:v>
                </c:pt>
                <c:pt idx="991">
                  <c:v>8.8459999999999997E-2</c:v>
                </c:pt>
                <c:pt idx="992">
                  <c:v>0.12232999999999999</c:v>
                </c:pt>
                <c:pt idx="993">
                  <c:v>0.154</c:v>
                </c:pt>
                <c:pt idx="994">
                  <c:v>0.31963999999999998</c:v>
                </c:pt>
                <c:pt idx="995">
                  <c:v>0.33629999999999999</c:v>
                </c:pt>
                <c:pt idx="996">
                  <c:v>9.5680000000000001E-2</c:v>
                </c:pt>
                <c:pt idx="997">
                  <c:v>0.15404000000000001</c:v>
                </c:pt>
                <c:pt idx="998">
                  <c:v>0.35860999999999998</c:v>
                </c:pt>
                <c:pt idx="999">
                  <c:v>8.8510000000000005E-2</c:v>
                </c:pt>
                <c:pt idx="1000">
                  <c:v>8.9510000000000006E-2</c:v>
                </c:pt>
                <c:pt idx="1001">
                  <c:v>9.3899999999999997E-2</c:v>
                </c:pt>
                <c:pt idx="1002">
                  <c:v>9.7930000000000003E-2</c:v>
                </c:pt>
                <c:pt idx="1003">
                  <c:v>0.10652</c:v>
                </c:pt>
                <c:pt idx="1004">
                  <c:v>0.18719</c:v>
                </c:pt>
                <c:pt idx="1005">
                  <c:v>0.10349999999999999</c:v>
                </c:pt>
                <c:pt idx="1006">
                  <c:v>0.29964000000000002</c:v>
                </c:pt>
                <c:pt idx="1007">
                  <c:v>0.31991000000000003</c:v>
                </c:pt>
                <c:pt idx="1008">
                  <c:v>0.36591000000000001</c:v>
                </c:pt>
                <c:pt idx="1009">
                  <c:v>0.29970999999999998</c:v>
                </c:pt>
                <c:pt idx="1010">
                  <c:v>8.8609999999999994E-2</c:v>
                </c:pt>
                <c:pt idx="1011">
                  <c:v>0.33672000000000002</c:v>
                </c:pt>
                <c:pt idx="1012">
                  <c:v>0.10667</c:v>
                </c:pt>
                <c:pt idx="1013">
                  <c:v>0.11068</c:v>
                </c:pt>
                <c:pt idx="1014">
                  <c:v>0.14152999999999999</c:v>
                </c:pt>
                <c:pt idx="1015">
                  <c:v>8.0920000000000006E-2</c:v>
                </c:pt>
                <c:pt idx="1016">
                  <c:v>0.11075</c:v>
                </c:pt>
                <c:pt idx="1017">
                  <c:v>0.15437000000000001</c:v>
                </c:pt>
                <c:pt idx="1018">
                  <c:v>0.18754000000000001</c:v>
                </c:pt>
                <c:pt idx="1019">
                  <c:v>0.11599</c:v>
                </c:pt>
                <c:pt idx="1020">
                  <c:v>0.30005999999999999</c:v>
                </c:pt>
                <c:pt idx="1021">
                  <c:v>0.35927999999999999</c:v>
                </c:pt>
                <c:pt idx="1022">
                  <c:v>9.9629999999999996E-2</c:v>
                </c:pt>
                <c:pt idx="1023">
                  <c:v>0.27739000000000003</c:v>
                </c:pt>
                <c:pt idx="1024">
                  <c:v>0.30013000000000001</c:v>
                </c:pt>
                <c:pt idx="1025">
                  <c:v>0.32040999999999997</c:v>
                </c:pt>
                <c:pt idx="1026">
                  <c:v>0.27745999999999998</c:v>
                </c:pt>
                <c:pt idx="1027">
                  <c:v>9.0759999999999993E-2</c:v>
                </c:pt>
                <c:pt idx="1028">
                  <c:v>9.4210000000000002E-2</c:v>
                </c:pt>
                <c:pt idx="1029">
                  <c:v>9.5079999999999998E-2</c:v>
                </c:pt>
                <c:pt idx="1030">
                  <c:v>9.7059999999999994E-2</c:v>
                </c:pt>
                <c:pt idx="1031">
                  <c:v>0.27753</c:v>
                </c:pt>
                <c:pt idx="1032">
                  <c:v>0.32057000000000002</c:v>
                </c:pt>
                <c:pt idx="1033">
                  <c:v>0.35003000000000001</c:v>
                </c:pt>
                <c:pt idx="1034">
                  <c:v>0.36660999999999999</c:v>
                </c:pt>
                <c:pt idx="1035">
                  <c:v>9.8290000000000002E-2</c:v>
                </c:pt>
                <c:pt idx="1036">
                  <c:v>0.10384</c:v>
                </c:pt>
                <c:pt idx="1037">
                  <c:v>0.11092</c:v>
                </c:pt>
                <c:pt idx="1038">
                  <c:v>0.11613999999999999</c:v>
                </c:pt>
                <c:pt idx="1039">
                  <c:v>0.20809</c:v>
                </c:pt>
                <c:pt idx="1040">
                  <c:v>0.27760000000000001</c:v>
                </c:pt>
                <c:pt idx="1041">
                  <c:v>0.30035000000000001</c:v>
                </c:pt>
                <c:pt idx="1042">
                  <c:v>0.32063999999999998</c:v>
                </c:pt>
                <c:pt idx="1043">
                  <c:v>0.36669000000000002</c:v>
                </c:pt>
                <c:pt idx="1044">
                  <c:v>0.15468999999999999</c:v>
                </c:pt>
                <c:pt idx="1045">
                  <c:v>0.33749000000000001</c:v>
                </c:pt>
                <c:pt idx="1046">
                  <c:v>0.35976000000000002</c:v>
                </c:pt>
                <c:pt idx="1047">
                  <c:v>0.37694</c:v>
                </c:pt>
                <c:pt idx="1048">
                  <c:v>0.27789000000000003</c:v>
                </c:pt>
                <c:pt idx="1049">
                  <c:v>0.35993000000000003</c:v>
                </c:pt>
                <c:pt idx="1050">
                  <c:v>0.10401000000000001</c:v>
                </c:pt>
                <c:pt idx="1051">
                  <c:v>0.10707999999999999</c:v>
                </c:pt>
                <c:pt idx="1052">
                  <c:v>0.33772999999999997</c:v>
                </c:pt>
                <c:pt idx="1053">
                  <c:v>0.38127</c:v>
                </c:pt>
                <c:pt idx="1054">
                  <c:v>0.10405</c:v>
                </c:pt>
                <c:pt idx="1055">
                  <c:v>0.13152</c:v>
                </c:pt>
                <c:pt idx="1056">
                  <c:v>0.37272</c:v>
                </c:pt>
                <c:pt idx="1057">
                  <c:v>0.36729000000000001</c:v>
                </c:pt>
                <c:pt idx="1058">
                  <c:v>0.13164999999999999</c:v>
                </c:pt>
                <c:pt idx="1059">
                  <c:v>0.30104999999999998</c:v>
                </c:pt>
                <c:pt idx="1060">
                  <c:v>0.36756</c:v>
                </c:pt>
                <c:pt idx="1061">
                  <c:v>0.12327</c:v>
                </c:pt>
                <c:pt idx="1062">
                  <c:v>9.2939999999999995E-2</c:v>
                </c:pt>
                <c:pt idx="1063">
                  <c:v>9.7489999999999993E-2</c:v>
                </c:pt>
                <c:pt idx="1064">
                  <c:v>0.11136</c:v>
                </c:pt>
                <c:pt idx="1065">
                  <c:v>0.12331</c:v>
                </c:pt>
                <c:pt idx="1066">
                  <c:v>0.27850999999999998</c:v>
                </c:pt>
                <c:pt idx="1067">
                  <c:v>0.33833999999999997</c:v>
                </c:pt>
                <c:pt idx="1068">
                  <c:v>0.37784000000000001</c:v>
                </c:pt>
                <c:pt idx="1069">
                  <c:v>0.2089</c:v>
                </c:pt>
                <c:pt idx="1070">
                  <c:v>9.7559999999999994E-2</c:v>
                </c:pt>
                <c:pt idx="1071">
                  <c:v>0.1002</c:v>
                </c:pt>
                <c:pt idx="1072">
                  <c:v>0.10201</c:v>
                </c:pt>
                <c:pt idx="1073">
                  <c:v>0.37345</c:v>
                </c:pt>
                <c:pt idx="1074">
                  <c:v>0.10024</c:v>
                </c:pt>
                <c:pt idx="1075">
                  <c:v>0.10204000000000001</c:v>
                </c:pt>
                <c:pt idx="1076">
                  <c:v>0.10438</c:v>
                </c:pt>
                <c:pt idx="1077">
                  <c:v>0.10208</c:v>
                </c:pt>
                <c:pt idx="1078">
                  <c:v>0.35149999999999998</c:v>
                </c:pt>
                <c:pt idx="1079">
                  <c:v>0.10445</c:v>
                </c:pt>
                <c:pt idx="1080">
                  <c:v>0.15545999999999999</c:v>
                </c:pt>
                <c:pt idx="1081">
                  <c:v>0.30171999999999999</c:v>
                </c:pt>
                <c:pt idx="1082">
                  <c:v>8.6129999999999998E-2</c:v>
                </c:pt>
                <c:pt idx="1083">
                  <c:v>9.7699999999999995E-2</c:v>
                </c:pt>
                <c:pt idx="1084">
                  <c:v>0.13206999999999999</c:v>
                </c:pt>
                <c:pt idx="1085">
                  <c:v>0.32216</c:v>
                </c:pt>
                <c:pt idx="1086">
                  <c:v>0.20931</c:v>
                </c:pt>
                <c:pt idx="1087">
                  <c:v>0.32224999999999998</c:v>
                </c:pt>
                <c:pt idx="1088">
                  <c:v>0.37392999999999998</c:v>
                </c:pt>
                <c:pt idx="1089">
                  <c:v>9.5780000000000004E-2</c:v>
                </c:pt>
                <c:pt idx="1090">
                  <c:v>0.10042</c:v>
                </c:pt>
                <c:pt idx="1091">
                  <c:v>0.12366000000000001</c:v>
                </c:pt>
                <c:pt idx="1092">
                  <c:v>0.13216</c:v>
                </c:pt>
                <c:pt idx="1093">
                  <c:v>0.32234000000000002</c:v>
                </c:pt>
                <c:pt idx="1094">
                  <c:v>0.25541000000000003</c:v>
                </c:pt>
                <c:pt idx="1095">
                  <c:v>0.33925</c:v>
                </c:pt>
                <c:pt idx="1096">
                  <c:v>9.9089999999999998E-2</c:v>
                </c:pt>
                <c:pt idx="1097">
                  <c:v>0.10777</c:v>
                </c:pt>
                <c:pt idx="1098">
                  <c:v>0.17119999999999999</c:v>
                </c:pt>
                <c:pt idx="1099">
                  <c:v>0.30225000000000002</c:v>
                </c:pt>
                <c:pt idx="1100">
                  <c:v>0.32261000000000001</c:v>
                </c:pt>
                <c:pt idx="1101">
                  <c:v>9.2480000000000007E-2</c:v>
                </c:pt>
                <c:pt idx="1102">
                  <c:v>9.5930000000000001E-2</c:v>
                </c:pt>
                <c:pt idx="1103">
                  <c:v>0.30234</c:v>
                </c:pt>
                <c:pt idx="1104">
                  <c:v>0.32271</c:v>
                </c:pt>
                <c:pt idx="1105">
                  <c:v>0.37441999999999998</c:v>
                </c:pt>
                <c:pt idx="1106">
                  <c:v>8.9630000000000001E-2</c:v>
                </c:pt>
                <c:pt idx="1107">
                  <c:v>9.7960000000000005E-2</c:v>
                </c:pt>
                <c:pt idx="1108">
                  <c:v>0.33962999999999999</c:v>
                </c:pt>
                <c:pt idx="1109">
                  <c:v>9.4310000000000005E-2</c:v>
                </c:pt>
                <c:pt idx="1110">
                  <c:v>0.13250000000000001</c:v>
                </c:pt>
                <c:pt idx="1111">
                  <c:v>0.35265000000000002</c:v>
                </c:pt>
                <c:pt idx="1112">
                  <c:v>0.10258</c:v>
                </c:pt>
                <c:pt idx="1113">
                  <c:v>9.8150000000000001E-2</c:v>
                </c:pt>
                <c:pt idx="1114">
                  <c:v>0.14324999999999999</c:v>
                </c:pt>
                <c:pt idx="1115">
                  <c:v>8.5430000000000006E-2</c:v>
                </c:pt>
                <c:pt idx="1116">
                  <c:v>0.36958999999999997</c:v>
                </c:pt>
                <c:pt idx="1117">
                  <c:v>9.4500000000000001E-2</c:v>
                </c:pt>
                <c:pt idx="1118">
                  <c:v>0.11745999999999999</c:v>
                </c:pt>
                <c:pt idx="1119">
                  <c:v>0.17175000000000001</c:v>
                </c:pt>
                <c:pt idx="1120">
                  <c:v>0.36969000000000002</c:v>
                </c:pt>
                <c:pt idx="1121">
                  <c:v>0.32355</c:v>
                </c:pt>
                <c:pt idx="1122">
                  <c:v>0.35315000000000002</c:v>
                </c:pt>
                <c:pt idx="1123">
                  <c:v>0.32364999999999999</c:v>
                </c:pt>
                <c:pt idx="1124">
                  <c:v>0.10517</c:v>
                </c:pt>
                <c:pt idx="1125">
                  <c:v>0.15645999999999999</c:v>
                </c:pt>
                <c:pt idx="1126">
                  <c:v>0.11237</c:v>
                </c:pt>
                <c:pt idx="1127">
                  <c:v>0.12441000000000001</c:v>
                </c:pt>
                <c:pt idx="1128">
                  <c:v>0.15651999999999999</c:v>
                </c:pt>
                <c:pt idx="1129">
                  <c:v>8.899E-2</c:v>
                </c:pt>
                <c:pt idx="1130">
                  <c:v>0.38440000000000002</c:v>
                </c:pt>
                <c:pt idx="1131">
                  <c:v>0.19017999999999999</c:v>
                </c:pt>
                <c:pt idx="1132">
                  <c:v>0.28082000000000001</c:v>
                </c:pt>
                <c:pt idx="1133">
                  <c:v>9.3950000000000006E-2</c:v>
                </c:pt>
                <c:pt idx="1134">
                  <c:v>0.10847999999999999</c:v>
                </c:pt>
                <c:pt idx="1135">
                  <c:v>0.28100000000000003</c:v>
                </c:pt>
                <c:pt idx="1136">
                  <c:v>0.38074000000000002</c:v>
                </c:pt>
                <c:pt idx="1137">
                  <c:v>0.10865</c:v>
                </c:pt>
                <c:pt idx="1138">
                  <c:v>0.15698999999999999</c:v>
                </c:pt>
                <c:pt idx="1139">
                  <c:v>0.34140999999999999</c:v>
                </c:pt>
                <c:pt idx="1140">
                  <c:v>9.5070000000000002E-2</c:v>
                </c:pt>
                <c:pt idx="1141">
                  <c:v>9.6850000000000006E-2</c:v>
                </c:pt>
                <c:pt idx="1142">
                  <c:v>0.30457000000000001</c:v>
                </c:pt>
                <c:pt idx="1143">
                  <c:v>0.35477999999999998</c:v>
                </c:pt>
                <c:pt idx="1144">
                  <c:v>0.37145</c:v>
                </c:pt>
                <c:pt idx="1145">
                  <c:v>0.1183</c:v>
                </c:pt>
                <c:pt idx="1146">
                  <c:v>0.12509000000000001</c:v>
                </c:pt>
                <c:pt idx="1147">
                  <c:v>0.1002</c:v>
                </c:pt>
                <c:pt idx="1148">
                  <c:v>0.32530999999999999</c:v>
                </c:pt>
                <c:pt idx="1149">
                  <c:v>0.13394</c:v>
                </c:pt>
                <c:pt idx="1150">
                  <c:v>0.25825999999999999</c:v>
                </c:pt>
                <c:pt idx="1151">
                  <c:v>0.30532999999999999</c:v>
                </c:pt>
                <c:pt idx="1152">
                  <c:v>0.30542999999999998</c:v>
                </c:pt>
                <c:pt idx="1153">
                  <c:v>9.0829999999999994E-2</c:v>
                </c:pt>
                <c:pt idx="1154">
                  <c:v>0.38255</c:v>
                </c:pt>
                <c:pt idx="1155">
                  <c:v>0.28262999999999999</c:v>
                </c:pt>
                <c:pt idx="1156">
                  <c:v>0.30562</c:v>
                </c:pt>
                <c:pt idx="1157">
                  <c:v>9.8280000000000006E-2</c:v>
                </c:pt>
                <c:pt idx="1158">
                  <c:v>0.11345</c:v>
                </c:pt>
                <c:pt idx="1159">
                  <c:v>0.1449</c:v>
                </c:pt>
                <c:pt idx="1160">
                  <c:v>0.30570999999999998</c:v>
                </c:pt>
                <c:pt idx="1161">
                  <c:v>0.34303</c:v>
                </c:pt>
                <c:pt idx="1162">
                  <c:v>0.23497000000000001</c:v>
                </c:pt>
                <c:pt idx="1163">
                  <c:v>0.37825999999999999</c:v>
                </c:pt>
                <c:pt idx="1164">
                  <c:v>9.8360000000000003E-2</c:v>
                </c:pt>
                <c:pt idx="1165">
                  <c:v>9.9419999999999994E-2</c:v>
                </c:pt>
                <c:pt idx="1166">
                  <c:v>0.12567999999999999</c:v>
                </c:pt>
                <c:pt idx="1167">
                  <c:v>0.14501</c:v>
                </c:pt>
                <c:pt idx="1168">
                  <c:v>0.12578</c:v>
                </c:pt>
                <c:pt idx="1169">
                  <c:v>0.30608999999999997</c:v>
                </c:pt>
                <c:pt idx="1170">
                  <c:v>9.0010000000000007E-2</c:v>
                </c:pt>
                <c:pt idx="1171">
                  <c:v>9.7509999999999999E-2</c:v>
                </c:pt>
                <c:pt idx="1172">
                  <c:v>0.15823999999999999</c:v>
                </c:pt>
                <c:pt idx="1173">
                  <c:v>0.30626999999999999</c:v>
                </c:pt>
                <c:pt idx="1174">
                  <c:v>0.10084</c:v>
                </c:pt>
                <c:pt idx="1175">
                  <c:v>0.10088</c:v>
                </c:pt>
                <c:pt idx="1176">
                  <c:v>0.10235</c:v>
                </c:pt>
                <c:pt idx="1177">
                  <c:v>0.1138</c:v>
                </c:pt>
                <c:pt idx="1178">
                  <c:v>0.30646000000000001</c:v>
                </c:pt>
                <c:pt idx="1179">
                  <c:v>0.32696999999999998</c:v>
                </c:pt>
                <c:pt idx="1180">
                  <c:v>0.12606999999999999</c:v>
                </c:pt>
                <c:pt idx="1181">
                  <c:v>0.32726</c:v>
                </c:pt>
                <c:pt idx="1182">
                  <c:v>9.6879999999999994E-2</c:v>
                </c:pt>
                <c:pt idx="1183">
                  <c:v>0.11402</c:v>
                </c:pt>
                <c:pt idx="1184">
                  <c:v>0.32744000000000001</c:v>
                </c:pt>
                <c:pt idx="1185">
                  <c:v>9.6100000000000005E-2</c:v>
                </c:pt>
                <c:pt idx="1186">
                  <c:v>9.6990000000000007E-2</c:v>
                </c:pt>
                <c:pt idx="1187">
                  <c:v>0.17446</c:v>
                </c:pt>
                <c:pt idx="1188">
                  <c:v>0.23605999999999999</c:v>
                </c:pt>
                <c:pt idx="1189">
                  <c:v>0.32762999999999998</c:v>
                </c:pt>
                <c:pt idx="1190">
                  <c:v>9.8890000000000006E-2</c:v>
                </c:pt>
                <c:pt idx="1191">
                  <c:v>0.13500000000000001</c:v>
                </c:pt>
                <c:pt idx="1192">
                  <c:v>0.12639</c:v>
                </c:pt>
                <c:pt idx="1193">
                  <c:v>0.14580000000000001</c:v>
                </c:pt>
                <c:pt idx="1194">
                  <c:v>0.32780999999999999</c:v>
                </c:pt>
                <c:pt idx="1195">
                  <c:v>8.9380000000000001E-2</c:v>
                </c:pt>
                <c:pt idx="1196">
                  <c:v>0.11427</c:v>
                </c:pt>
                <c:pt idx="1197">
                  <c:v>0.12651999999999999</c:v>
                </c:pt>
                <c:pt idx="1198">
                  <c:v>0.35787000000000002</c:v>
                </c:pt>
                <c:pt idx="1199">
                  <c:v>0.34504000000000001</c:v>
                </c:pt>
                <c:pt idx="1200">
                  <c:v>9.9110000000000004E-2</c:v>
                </c:pt>
                <c:pt idx="1201">
                  <c:v>0.10018000000000001</c:v>
                </c:pt>
                <c:pt idx="1202">
                  <c:v>0.17488000000000001</c:v>
                </c:pt>
                <c:pt idx="1203">
                  <c:v>9.171E-2</c:v>
                </c:pt>
                <c:pt idx="1204">
                  <c:v>0.32834000000000002</c:v>
                </c:pt>
                <c:pt idx="1205">
                  <c:v>0.35824</c:v>
                </c:pt>
                <c:pt idx="1206">
                  <c:v>9.5649999999999999E-2</c:v>
                </c:pt>
                <c:pt idx="1207">
                  <c:v>9.8280000000000006E-2</c:v>
                </c:pt>
                <c:pt idx="1208">
                  <c:v>0.32861000000000001</c:v>
                </c:pt>
                <c:pt idx="1209">
                  <c:v>0.30812</c:v>
                </c:pt>
                <c:pt idx="1210">
                  <c:v>0.32878000000000002</c:v>
                </c:pt>
                <c:pt idx="1211">
                  <c:v>0.11053</c:v>
                </c:pt>
                <c:pt idx="1212">
                  <c:v>0.35876999999999998</c:v>
                </c:pt>
                <c:pt idx="1213">
                  <c:v>0.38108999999999998</c:v>
                </c:pt>
                <c:pt idx="1214">
                  <c:v>9.8449999999999996E-2</c:v>
                </c:pt>
                <c:pt idx="1215">
                  <c:v>9.4020000000000006E-2</c:v>
                </c:pt>
                <c:pt idx="1216">
                  <c:v>0.10328</c:v>
                </c:pt>
                <c:pt idx="1217">
                  <c:v>0.11072</c:v>
                </c:pt>
                <c:pt idx="1218">
                  <c:v>0.38606000000000001</c:v>
                </c:pt>
                <c:pt idx="1219">
                  <c:v>0.37596000000000002</c:v>
                </c:pt>
                <c:pt idx="1220">
                  <c:v>0.10193000000000001</c:v>
                </c:pt>
                <c:pt idx="1221">
                  <c:v>0.14677000000000001</c:v>
                </c:pt>
                <c:pt idx="1222">
                  <c:v>0.37613000000000002</c:v>
                </c:pt>
                <c:pt idx="1223">
                  <c:v>0.1077</c:v>
                </c:pt>
                <c:pt idx="1224">
                  <c:v>0.12731999999999999</c:v>
                </c:pt>
                <c:pt idx="1225">
                  <c:v>0.35952000000000001</c:v>
                </c:pt>
                <c:pt idx="1226">
                  <c:v>0.12736</c:v>
                </c:pt>
                <c:pt idx="1227">
                  <c:v>9.4299999999999995E-2</c:v>
                </c:pt>
                <c:pt idx="1228">
                  <c:v>0.14693999999999999</c:v>
                </c:pt>
                <c:pt idx="1229">
                  <c:v>0.10543</c:v>
                </c:pt>
                <c:pt idx="1230">
                  <c:v>0.26199</c:v>
                </c:pt>
                <c:pt idx="1231">
                  <c:v>0.32996999999999999</c:v>
                </c:pt>
                <c:pt idx="1232">
                  <c:v>0.28627999999999998</c:v>
                </c:pt>
                <c:pt idx="1233">
                  <c:v>0.38689000000000001</c:v>
                </c:pt>
                <c:pt idx="1234">
                  <c:v>9.9900000000000003E-2</c:v>
                </c:pt>
                <c:pt idx="1235">
                  <c:v>0.10101</c:v>
                </c:pt>
                <c:pt idx="1236">
                  <c:v>0.10562000000000001</c:v>
                </c:pt>
                <c:pt idx="1237">
                  <c:v>0.33034000000000002</c:v>
                </c:pt>
                <c:pt idx="1238">
                  <c:v>0.377</c:v>
                </c:pt>
                <c:pt idx="1239">
                  <c:v>0.12770000000000001</c:v>
                </c:pt>
                <c:pt idx="1240">
                  <c:v>9.6390000000000003E-2</c:v>
                </c:pt>
                <c:pt idx="1241">
                  <c:v>0.39145999999999997</c:v>
                </c:pt>
                <c:pt idx="1242">
                  <c:v>8.9179999999999995E-2</c:v>
                </c:pt>
                <c:pt idx="1243">
                  <c:v>0.11545</c:v>
                </c:pt>
                <c:pt idx="1244">
                  <c:v>0.10007000000000001</c:v>
                </c:pt>
                <c:pt idx="1245">
                  <c:v>0.12091</c:v>
                </c:pt>
                <c:pt idx="1246">
                  <c:v>9.5600000000000004E-2</c:v>
                </c:pt>
                <c:pt idx="1247">
                  <c:v>0.10013</c:v>
                </c:pt>
                <c:pt idx="1248">
                  <c:v>0.36071999999999999</c:v>
                </c:pt>
                <c:pt idx="1249">
                  <c:v>0.38771</c:v>
                </c:pt>
                <c:pt idx="1250">
                  <c:v>0.36079</c:v>
                </c:pt>
                <c:pt idx="1251">
                  <c:v>0.33095000000000002</c:v>
                </c:pt>
                <c:pt idx="1252">
                  <c:v>0.37764999999999999</c:v>
                </c:pt>
                <c:pt idx="1253">
                  <c:v>0.10403999999999999</c:v>
                </c:pt>
                <c:pt idx="1254">
                  <c:v>0.36092000000000002</c:v>
                </c:pt>
                <c:pt idx="1255">
                  <c:v>0.10027999999999999</c:v>
                </c:pt>
                <c:pt idx="1256">
                  <c:v>0.13680999999999999</c:v>
                </c:pt>
                <c:pt idx="1257">
                  <c:v>0.17680000000000001</c:v>
                </c:pt>
                <c:pt idx="1258">
                  <c:v>0.38811000000000001</c:v>
                </c:pt>
                <c:pt idx="1259">
                  <c:v>0.21615999999999999</c:v>
                </c:pt>
                <c:pt idx="1260">
                  <c:v>0.31058999999999998</c:v>
                </c:pt>
                <c:pt idx="1261">
                  <c:v>0.37796999999999997</c:v>
                </c:pt>
                <c:pt idx="1262">
                  <c:v>0.10603</c:v>
                </c:pt>
                <c:pt idx="1263">
                  <c:v>0.37803999999999999</c:v>
                </c:pt>
                <c:pt idx="1264">
                  <c:v>9.9440000000000001E-2</c:v>
                </c:pt>
                <c:pt idx="1265">
                  <c:v>0.36141000000000001</c:v>
                </c:pt>
                <c:pt idx="1266">
                  <c:v>9.6809999999999993E-2</c:v>
                </c:pt>
                <c:pt idx="1267">
                  <c:v>9.6829999999999999E-2</c:v>
                </c:pt>
                <c:pt idx="1268">
                  <c:v>0.12831000000000001</c:v>
                </c:pt>
                <c:pt idx="1269">
                  <c:v>0.37119999999999997</c:v>
                </c:pt>
                <c:pt idx="1270">
                  <c:v>0.1062</c:v>
                </c:pt>
                <c:pt idx="1271">
                  <c:v>0.12834000000000001</c:v>
                </c:pt>
                <c:pt idx="1272">
                  <c:v>9.0770000000000003E-2</c:v>
                </c:pt>
                <c:pt idx="1273">
                  <c:v>9.9540000000000003E-2</c:v>
                </c:pt>
                <c:pt idx="1274">
                  <c:v>0.31106</c:v>
                </c:pt>
                <c:pt idx="1275">
                  <c:v>0.10624</c:v>
                </c:pt>
                <c:pt idx="1276">
                  <c:v>0.21661</c:v>
                </c:pt>
                <c:pt idx="1277">
                  <c:v>0.37141000000000002</c:v>
                </c:pt>
                <c:pt idx="1278">
                  <c:v>9.4119999999999995E-2</c:v>
                </c:pt>
                <c:pt idx="1279">
                  <c:v>0.10630000000000001</c:v>
                </c:pt>
                <c:pt idx="1280">
                  <c:v>9.6079999999999999E-2</c:v>
                </c:pt>
                <c:pt idx="1281">
                  <c:v>0.12153</c:v>
                </c:pt>
                <c:pt idx="1282">
                  <c:v>0.38431999999999999</c:v>
                </c:pt>
                <c:pt idx="1283">
                  <c:v>0.38895000000000002</c:v>
                </c:pt>
                <c:pt idx="1284">
                  <c:v>0.10877000000000001</c:v>
                </c:pt>
                <c:pt idx="1285">
                  <c:v>0.34902</c:v>
                </c:pt>
                <c:pt idx="1286">
                  <c:v>0.10879</c:v>
                </c:pt>
                <c:pt idx="1287">
                  <c:v>0.34910999999999998</c:v>
                </c:pt>
                <c:pt idx="1288">
                  <c:v>9.425E-2</c:v>
                </c:pt>
                <c:pt idx="1289">
                  <c:v>0.33228000000000002</c:v>
                </c:pt>
                <c:pt idx="1290">
                  <c:v>9.7110000000000002E-2</c:v>
                </c:pt>
                <c:pt idx="1291">
                  <c:v>0.10079</c:v>
                </c:pt>
                <c:pt idx="1292">
                  <c:v>0.21706</c:v>
                </c:pt>
                <c:pt idx="1293">
                  <c:v>0.38946999999999998</c:v>
                </c:pt>
                <c:pt idx="1294">
                  <c:v>9.2189999999999994E-2</c:v>
                </c:pt>
                <c:pt idx="1295">
                  <c:v>0.38955000000000001</c:v>
                </c:pt>
                <c:pt idx="1296">
                  <c:v>0.33255000000000001</c:v>
                </c:pt>
                <c:pt idx="1297">
                  <c:v>0.33256999999999998</c:v>
                </c:pt>
                <c:pt idx="1298">
                  <c:v>0.1288</c:v>
                </c:pt>
                <c:pt idx="1299">
                  <c:v>0.13758999999999999</c:v>
                </c:pt>
                <c:pt idx="1300">
                  <c:v>0.12184</c:v>
                </c:pt>
                <c:pt idx="1301">
                  <c:v>0.38965</c:v>
                </c:pt>
                <c:pt idx="1302">
                  <c:v>9.4409999999999994E-2</c:v>
                </c:pt>
                <c:pt idx="1303">
                  <c:v>0.38969999999999999</c:v>
                </c:pt>
                <c:pt idx="1304">
                  <c:v>9.8159999999999997E-2</c:v>
                </c:pt>
                <c:pt idx="1305">
                  <c:v>9.443E-2</c:v>
                </c:pt>
                <c:pt idx="1306">
                  <c:v>0.11226999999999999</c:v>
                </c:pt>
                <c:pt idx="1307">
                  <c:v>9.5439999999999997E-2</c:v>
                </c:pt>
                <c:pt idx="1308">
                  <c:v>0.34976000000000002</c:v>
                </c:pt>
                <c:pt idx="1309">
                  <c:v>0.37239</c:v>
                </c:pt>
                <c:pt idx="1310">
                  <c:v>0.34976000000000002</c:v>
                </c:pt>
                <c:pt idx="1311">
                  <c:v>0.13769000000000001</c:v>
                </c:pt>
                <c:pt idx="1312">
                  <c:v>0.34977000000000003</c:v>
                </c:pt>
                <c:pt idx="1313">
                  <c:v>0.14863000000000001</c:v>
                </c:pt>
                <c:pt idx="1314">
                  <c:v>0.38982</c:v>
                </c:pt>
                <c:pt idx="1315">
                  <c:v>9.9059999999999995E-2</c:v>
                </c:pt>
                <c:pt idx="1316">
                  <c:v>0.10204000000000001</c:v>
                </c:pt>
                <c:pt idx="1317">
                  <c:v>0.11648</c:v>
                </c:pt>
                <c:pt idx="1318">
                  <c:v>0.36276000000000003</c:v>
                </c:pt>
                <c:pt idx="1319">
                  <c:v>9.7299999999999998E-2</c:v>
                </c:pt>
                <c:pt idx="1320">
                  <c:v>0.36276000000000003</c:v>
                </c:pt>
                <c:pt idx="1321">
                  <c:v>0.12191</c:v>
                </c:pt>
                <c:pt idx="1322">
                  <c:v>9.1149999999999995E-2</c:v>
                </c:pt>
                <c:pt idx="1323">
                  <c:v>0.36273</c:v>
                </c:pt>
                <c:pt idx="1324">
                  <c:v>0.28876000000000002</c:v>
                </c:pt>
                <c:pt idx="1325">
                  <c:v>0.31202000000000002</c:v>
                </c:pt>
                <c:pt idx="1326">
                  <c:v>0.33273000000000003</c:v>
                </c:pt>
                <c:pt idx="1327">
                  <c:v>0.11645</c:v>
                </c:pt>
                <c:pt idx="1328">
                  <c:v>0.12189</c:v>
                </c:pt>
                <c:pt idx="1329">
                  <c:v>0.14859</c:v>
                </c:pt>
                <c:pt idx="1330">
                  <c:v>0.19631999999999999</c:v>
                </c:pt>
                <c:pt idx="1331">
                  <c:v>0.17780000000000001</c:v>
                </c:pt>
                <c:pt idx="1332">
                  <c:v>0.28872999999999999</c:v>
                </c:pt>
                <c:pt idx="1333">
                  <c:v>9.7250000000000003E-2</c:v>
                </c:pt>
                <c:pt idx="1334">
                  <c:v>0.37946000000000002</c:v>
                </c:pt>
                <c:pt idx="1335">
                  <c:v>0.12881000000000001</c:v>
                </c:pt>
                <c:pt idx="1336">
                  <c:v>9.11E-2</c:v>
                </c:pt>
                <c:pt idx="1337">
                  <c:v>0.38501000000000002</c:v>
                </c:pt>
                <c:pt idx="1338">
                  <c:v>0.34955999999999998</c:v>
                </c:pt>
                <c:pt idx="1339">
                  <c:v>9.4359999999999999E-2</c:v>
                </c:pt>
                <c:pt idx="1340">
                  <c:v>0.11219</c:v>
                </c:pt>
                <c:pt idx="1341">
                  <c:v>0.34952</c:v>
                </c:pt>
                <c:pt idx="1342">
                  <c:v>0.10192</c:v>
                </c:pt>
                <c:pt idx="1343">
                  <c:v>0.13754</c:v>
                </c:pt>
                <c:pt idx="1344">
                  <c:v>0.33249000000000001</c:v>
                </c:pt>
                <c:pt idx="1345">
                  <c:v>0.10466</c:v>
                </c:pt>
                <c:pt idx="1346">
                  <c:v>0.31176999999999999</c:v>
                </c:pt>
                <c:pt idx="1347">
                  <c:v>9.7170000000000006E-2</c:v>
                </c:pt>
                <c:pt idx="1348">
                  <c:v>9.8049999999999998E-2</c:v>
                </c:pt>
                <c:pt idx="1349">
                  <c:v>0.16175</c:v>
                </c:pt>
                <c:pt idx="1350">
                  <c:v>0.11212999999999999</c:v>
                </c:pt>
                <c:pt idx="1351">
                  <c:v>0.12870999999999999</c:v>
                </c:pt>
                <c:pt idx="1352">
                  <c:v>9.8030000000000006E-2</c:v>
                </c:pt>
                <c:pt idx="1353">
                  <c:v>0.12173</c:v>
                </c:pt>
                <c:pt idx="1354">
                  <c:v>0.37198999999999999</c:v>
                </c:pt>
                <c:pt idx="1355">
                  <c:v>0.10459</c:v>
                </c:pt>
                <c:pt idx="1356">
                  <c:v>0.10184</c:v>
                </c:pt>
                <c:pt idx="1357">
                  <c:v>0.12168</c:v>
                </c:pt>
                <c:pt idx="1358">
                  <c:v>0.19600999999999999</c:v>
                </c:pt>
                <c:pt idx="1359">
                  <c:v>9.7970000000000002E-2</c:v>
                </c:pt>
                <c:pt idx="1360">
                  <c:v>0.10306</c:v>
                </c:pt>
                <c:pt idx="1361">
                  <c:v>0.10070999999999999</c:v>
                </c:pt>
                <c:pt idx="1362">
                  <c:v>0.33215</c:v>
                </c:pt>
                <c:pt idx="1363">
                  <c:v>0.36209000000000002</c:v>
                </c:pt>
                <c:pt idx="1364">
                  <c:v>0.38445000000000001</c:v>
                </c:pt>
                <c:pt idx="1365">
                  <c:v>9.7009999999999999E-2</c:v>
                </c:pt>
                <c:pt idx="1366">
                  <c:v>0.36198999999999998</c:v>
                </c:pt>
                <c:pt idx="1367">
                  <c:v>0.23965</c:v>
                </c:pt>
                <c:pt idx="1368">
                  <c:v>0.23957999999999999</c:v>
                </c:pt>
                <c:pt idx="1369">
                  <c:v>0.34888999999999998</c:v>
                </c:pt>
                <c:pt idx="1370">
                  <c:v>0.31122</c:v>
                </c:pt>
                <c:pt idx="1371">
                  <c:v>9.7809999999999994E-2</c:v>
                </c:pt>
                <c:pt idx="1372">
                  <c:v>9.1889999999999999E-2</c:v>
                </c:pt>
                <c:pt idx="1373">
                  <c:v>9.8580000000000001E-2</c:v>
                </c:pt>
                <c:pt idx="1374">
                  <c:v>0.12135</c:v>
                </c:pt>
                <c:pt idx="1375">
                  <c:v>0.31091999999999997</c:v>
                </c:pt>
                <c:pt idx="1376">
                  <c:v>0.34852</c:v>
                </c:pt>
                <c:pt idx="1377">
                  <c:v>0.1159</c:v>
                </c:pt>
                <c:pt idx="1378">
                  <c:v>0.37828000000000001</c:v>
                </c:pt>
                <c:pt idx="1379">
                  <c:v>9.7680000000000003E-2</c:v>
                </c:pt>
                <c:pt idx="1380">
                  <c:v>0.12823999999999999</c:v>
                </c:pt>
                <c:pt idx="1381">
                  <c:v>9.3939999999999996E-2</c:v>
                </c:pt>
                <c:pt idx="1382">
                  <c:v>9.8519999999999996E-2</c:v>
                </c:pt>
                <c:pt idx="1383">
                  <c:v>0.12119000000000001</c:v>
                </c:pt>
                <c:pt idx="1384">
                  <c:v>0.39617999999999998</c:v>
                </c:pt>
                <c:pt idx="1385">
                  <c:v>0.23898</c:v>
                </c:pt>
                <c:pt idx="1386">
                  <c:v>0.38350000000000001</c:v>
                </c:pt>
                <c:pt idx="1387">
                  <c:v>0.34813</c:v>
                </c:pt>
                <c:pt idx="1388">
                  <c:v>0.10029</c:v>
                </c:pt>
                <c:pt idx="1389">
                  <c:v>9.572E-2</c:v>
                </c:pt>
                <c:pt idx="1390">
                  <c:v>0.10593</c:v>
                </c:pt>
                <c:pt idx="1391">
                  <c:v>0.1115</c:v>
                </c:pt>
                <c:pt idx="1392">
                  <c:v>0.28713</c:v>
                </c:pt>
                <c:pt idx="1393">
                  <c:v>0.31031999999999998</c:v>
                </c:pt>
                <c:pt idx="1394">
                  <c:v>0.17663999999999999</c:v>
                </c:pt>
                <c:pt idx="1395">
                  <c:v>0.11144999999999999</c:v>
                </c:pt>
                <c:pt idx="1396">
                  <c:v>0.11559999999999999</c:v>
                </c:pt>
                <c:pt idx="1397">
                  <c:v>0.12792000000000001</c:v>
                </c:pt>
                <c:pt idx="1398">
                  <c:v>0.31022</c:v>
                </c:pt>
                <c:pt idx="1399">
                  <c:v>0.14752000000000001</c:v>
                </c:pt>
                <c:pt idx="1400">
                  <c:v>9.4670000000000004E-2</c:v>
                </c:pt>
                <c:pt idx="1401">
                  <c:v>0.38767000000000001</c:v>
                </c:pt>
                <c:pt idx="1402">
                  <c:v>0.10012</c:v>
                </c:pt>
                <c:pt idx="1403">
                  <c:v>0.38300000000000001</c:v>
                </c:pt>
                <c:pt idx="1404">
                  <c:v>0.10571999999999999</c:v>
                </c:pt>
                <c:pt idx="1405">
                  <c:v>0.34748000000000001</c:v>
                </c:pt>
                <c:pt idx="1406">
                  <c:v>9.4570000000000001E-2</c:v>
                </c:pt>
                <c:pt idx="1407">
                  <c:v>0.33052999999999999</c:v>
                </c:pt>
                <c:pt idx="1408">
                  <c:v>0.34744000000000003</c:v>
                </c:pt>
                <c:pt idx="1409">
                  <c:v>0.12772</c:v>
                </c:pt>
                <c:pt idx="1410">
                  <c:v>9.5449999999999993E-2</c:v>
                </c:pt>
                <c:pt idx="1411">
                  <c:v>0.30975000000000003</c:v>
                </c:pt>
                <c:pt idx="1412">
                  <c:v>0.38263000000000003</c:v>
                </c:pt>
                <c:pt idx="1413">
                  <c:v>9.8960000000000006E-2</c:v>
                </c:pt>
                <c:pt idx="1414">
                  <c:v>0.10226</c:v>
                </c:pt>
                <c:pt idx="1415">
                  <c:v>0.33029999999999998</c:v>
                </c:pt>
                <c:pt idx="1416">
                  <c:v>0.28643999999999997</c:v>
                </c:pt>
                <c:pt idx="1417">
                  <c:v>0.34700999999999999</c:v>
                </c:pt>
                <c:pt idx="1418">
                  <c:v>0.38230999999999998</c:v>
                </c:pt>
                <c:pt idx="1419">
                  <c:v>0.10789</c:v>
                </c:pt>
                <c:pt idx="1420">
                  <c:v>0.38224999999999998</c:v>
                </c:pt>
                <c:pt idx="1421">
                  <c:v>0.14704999999999999</c:v>
                </c:pt>
                <c:pt idx="1422">
                  <c:v>0.32984999999999998</c:v>
                </c:pt>
                <c:pt idx="1423">
                  <c:v>9.3259999999999996E-2</c:v>
                </c:pt>
                <c:pt idx="1424">
                  <c:v>9.5189999999999997E-2</c:v>
                </c:pt>
                <c:pt idx="1425">
                  <c:v>0.1077</c:v>
                </c:pt>
                <c:pt idx="1426">
                  <c:v>9.776E-2</c:v>
                </c:pt>
                <c:pt idx="1427">
                  <c:v>0.32956000000000002</c:v>
                </c:pt>
                <c:pt idx="1428">
                  <c:v>9.4159999999999994E-2</c:v>
                </c:pt>
                <c:pt idx="1429">
                  <c:v>0.11076</c:v>
                </c:pt>
                <c:pt idx="1430">
                  <c:v>0.35921999999999998</c:v>
                </c:pt>
                <c:pt idx="1431">
                  <c:v>0.10186000000000001</c:v>
                </c:pt>
                <c:pt idx="1432">
                  <c:v>0.32923000000000002</c:v>
                </c:pt>
                <c:pt idx="1433">
                  <c:v>0.26128000000000001</c:v>
                </c:pt>
                <c:pt idx="1434">
                  <c:v>0.36858000000000002</c:v>
                </c:pt>
                <c:pt idx="1435">
                  <c:v>0.35894999999999999</c:v>
                </c:pt>
                <c:pt idx="1436">
                  <c:v>0.38575999999999999</c:v>
                </c:pt>
                <c:pt idx="1437">
                  <c:v>0.23710999999999999</c:v>
                </c:pt>
                <c:pt idx="1438">
                  <c:v>0.26107000000000002</c:v>
                </c:pt>
                <c:pt idx="1439">
                  <c:v>9.7369999999999998E-2</c:v>
                </c:pt>
                <c:pt idx="1440">
                  <c:v>0.11454</c:v>
                </c:pt>
                <c:pt idx="1441">
                  <c:v>0.26073000000000002</c:v>
                </c:pt>
                <c:pt idx="1442">
                  <c:v>9.1749999999999998E-2</c:v>
                </c:pt>
                <c:pt idx="1443">
                  <c:v>9.6439999999999998E-2</c:v>
                </c:pt>
                <c:pt idx="1444">
                  <c:v>0.1047</c:v>
                </c:pt>
                <c:pt idx="1445">
                  <c:v>0.17480000000000001</c:v>
                </c:pt>
                <c:pt idx="1446">
                  <c:v>0.32790000000000002</c:v>
                </c:pt>
                <c:pt idx="1447">
                  <c:v>0.32767000000000002</c:v>
                </c:pt>
                <c:pt idx="1448">
                  <c:v>9.5269999999999994E-2</c:v>
                </c:pt>
                <c:pt idx="1449">
                  <c:v>0.10976</c:v>
                </c:pt>
                <c:pt idx="1450">
                  <c:v>0.14529</c:v>
                </c:pt>
                <c:pt idx="1451">
                  <c:v>0.19195000000000001</c:v>
                </c:pt>
                <c:pt idx="1452">
                  <c:v>0.30587999999999999</c:v>
                </c:pt>
                <c:pt idx="1453">
                  <c:v>0.11883000000000001</c:v>
                </c:pt>
                <c:pt idx="1454">
                  <c:v>9.9379999999999996E-2</c:v>
                </c:pt>
                <c:pt idx="1455">
                  <c:v>0.11348999999999999</c:v>
                </c:pt>
                <c:pt idx="1456">
                  <c:v>9.7339999999999996E-2</c:v>
                </c:pt>
                <c:pt idx="1457">
                  <c:v>9.5530000000000004E-2</c:v>
                </c:pt>
                <c:pt idx="1458">
                  <c:v>0.1038</c:v>
                </c:pt>
                <c:pt idx="1459">
                  <c:v>0.1341</c:v>
                </c:pt>
                <c:pt idx="1460">
                  <c:v>9.6329999999999999E-2</c:v>
                </c:pt>
                <c:pt idx="1461">
                  <c:v>0.12545999999999999</c:v>
                </c:pt>
                <c:pt idx="1462">
                  <c:v>0.30536000000000002</c:v>
                </c:pt>
                <c:pt idx="1463">
                  <c:v>0.17327000000000001</c:v>
                </c:pt>
                <c:pt idx="1464">
                  <c:v>0.11847000000000001</c:v>
                </c:pt>
                <c:pt idx="1465">
                  <c:v>0.10897999999999999</c:v>
                </c:pt>
                <c:pt idx="1466">
                  <c:v>0.11836000000000001</c:v>
                </c:pt>
                <c:pt idx="1467">
                  <c:v>0.2341</c:v>
                </c:pt>
                <c:pt idx="1468">
                  <c:v>9.5149999999999998E-2</c:v>
                </c:pt>
                <c:pt idx="1469">
                  <c:v>0.11292000000000001</c:v>
                </c:pt>
                <c:pt idx="1470">
                  <c:v>9.511E-2</c:v>
                </c:pt>
                <c:pt idx="1471">
                  <c:v>0.37123</c:v>
                </c:pt>
                <c:pt idx="1472">
                  <c:v>9.5860000000000001E-2</c:v>
                </c:pt>
                <c:pt idx="1473">
                  <c:v>0.36392999999999998</c:v>
                </c:pt>
                <c:pt idx="1474">
                  <c:v>0.28136</c:v>
                </c:pt>
                <c:pt idx="1475">
                  <c:v>9.9919999999999995E-2</c:v>
                </c:pt>
                <c:pt idx="1476">
                  <c:v>0.32462000000000002</c:v>
                </c:pt>
                <c:pt idx="1477">
                  <c:v>0.17247999999999999</c:v>
                </c:pt>
                <c:pt idx="1478">
                  <c:v>0.28117999999999999</c:v>
                </c:pt>
                <c:pt idx="1479">
                  <c:v>9.5740000000000006E-2</c:v>
                </c:pt>
                <c:pt idx="1480">
                  <c:v>0.32440000000000002</c:v>
                </c:pt>
                <c:pt idx="1481">
                  <c:v>0.14387</c:v>
                </c:pt>
                <c:pt idx="1482">
                  <c:v>0.1179</c:v>
                </c:pt>
                <c:pt idx="1483">
                  <c:v>9.9790000000000004E-2</c:v>
                </c:pt>
                <c:pt idx="1484">
                  <c:v>8.8020000000000001E-2</c:v>
                </c:pt>
                <c:pt idx="1485">
                  <c:v>0.10849</c:v>
                </c:pt>
                <c:pt idx="1486">
                  <c:v>0.10120999999999999</c:v>
                </c:pt>
                <c:pt idx="1487">
                  <c:v>0.37607000000000002</c:v>
                </c:pt>
                <c:pt idx="1488">
                  <c:v>0.10538</c:v>
                </c:pt>
                <c:pt idx="1489">
                  <c:v>0.10847999999999999</c:v>
                </c:pt>
                <c:pt idx="1490">
                  <c:v>9.8540000000000003E-2</c:v>
                </c:pt>
                <c:pt idx="1491">
                  <c:v>0.36337000000000003</c:v>
                </c:pt>
                <c:pt idx="1492">
                  <c:v>0.34097</c:v>
                </c:pt>
                <c:pt idx="1493">
                  <c:v>9.8519999999999996E-2</c:v>
                </c:pt>
                <c:pt idx="1494">
                  <c:v>0.11252</c:v>
                </c:pt>
                <c:pt idx="1495">
                  <c:v>0.32414999999999999</c:v>
                </c:pt>
                <c:pt idx="1496">
                  <c:v>0.17219000000000001</c:v>
                </c:pt>
                <c:pt idx="1497">
                  <c:v>9.4759999999999997E-2</c:v>
                </c:pt>
                <c:pt idx="1498">
                  <c:v>0.37040000000000001</c:v>
                </c:pt>
                <c:pt idx="1499">
                  <c:v>9.4759999999999997E-2</c:v>
                </c:pt>
                <c:pt idx="1500">
                  <c:v>0.21071000000000001</c:v>
                </c:pt>
                <c:pt idx="1501">
                  <c:v>0.11248</c:v>
                </c:pt>
                <c:pt idx="1502">
                  <c:v>0.10532</c:v>
                </c:pt>
                <c:pt idx="1503">
                  <c:v>0.12452000000000001</c:v>
                </c:pt>
                <c:pt idx="1504">
                  <c:v>9.5579999999999998E-2</c:v>
                </c:pt>
                <c:pt idx="1505">
                  <c:v>9.4719999999999999E-2</c:v>
                </c:pt>
                <c:pt idx="1506">
                  <c:v>9.9599999999999994E-2</c:v>
                </c:pt>
                <c:pt idx="1507">
                  <c:v>0.10285</c:v>
                </c:pt>
                <c:pt idx="1508">
                  <c:v>9.9570000000000006E-2</c:v>
                </c:pt>
                <c:pt idx="1509">
                  <c:v>0.30332999999999999</c:v>
                </c:pt>
                <c:pt idx="1510">
                  <c:v>0.35332999999999998</c:v>
                </c:pt>
                <c:pt idx="1511">
                  <c:v>0.11221</c:v>
                </c:pt>
                <c:pt idx="1512">
                  <c:v>8.7709999999999996E-2</c:v>
                </c:pt>
                <c:pt idx="1513">
                  <c:v>9.1840000000000005E-2</c:v>
                </c:pt>
                <c:pt idx="1514">
                  <c:v>0.10084</c:v>
                </c:pt>
                <c:pt idx="1515">
                  <c:v>8.7669999999999998E-2</c:v>
                </c:pt>
                <c:pt idx="1516">
                  <c:v>9.2719999999999997E-2</c:v>
                </c:pt>
                <c:pt idx="1517">
                  <c:v>0.10081</c:v>
                </c:pt>
                <c:pt idx="1518">
                  <c:v>9.7860000000000003E-2</c:v>
                </c:pt>
                <c:pt idx="1519">
                  <c:v>0.18912999999999999</c:v>
                </c:pt>
                <c:pt idx="1520">
                  <c:v>0.11171</c:v>
                </c:pt>
                <c:pt idx="1521">
                  <c:v>0.12367</c:v>
                </c:pt>
                <c:pt idx="1522">
                  <c:v>0.13216</c:v>
                </c:pt>
                <c:pt idx="1523">
                  <c:v>0.10761</c:v>
                </c:pt>
                <c:pt idx="1524">
                  <c:v>0.14265</c:v>
                </c:pt>
                <c:pt idx="1525">
                  <c:v>9.1370000000000007E-2</c:v>
                </c:pt>
                <c:pt idx="1526">
                  <c:v>0.10213999999999999</c:v>
                </c:pt>
                <c:pt idx="1527">
                  <c:v>9.4810000000000005E-2</c:v>
                </c:pt>
                <c:pt idx="1528">
                  <c:v>9.7659999999999997E-2</c:v>
                </c:pt>
                <c:pt idx="1529">
                  <c:v>9.8860000000000003E-2</c:v>
                </c:pt>
                <c:pt idx="1530">
                  <c:v>0.30168</c:v>
                </c:pt>
                <c:pt idx="1531">
                  <c:v>0.10747</c:v>
                </c:pt>
                <c:pt idx="1532">
                  <c:v>0.11674</c:v>
                </c:pt>
                <c:pt idx="1533">
                  <c:v>0.13192000000000001</c:v>
                </c:pt>
                <c:pt idx="1534">
                  <c:v>0.12342</c:v>
                </c:pt>
                <c:pt idx="1535">
                  <c:v>9.4700000000000006E-2</c:v>
                </c:pt>
                <c:pt idx="1536">
                  <c:v>9.6460000000000004E-2</c:v>
                </c:pt>
                <c:pt idx="1537">
                  <c:v>9.017E-2</c:v>
                </c:pt>
                <c:pt idx="1538">
                  <c:v>9.4570000000000001E-2</c:v>
                </c:pt>
                <c:pt idx="1539">
                  <c:v>9.4549999999999995E-2</c:v>
                </c:pt>
                <c:pt idx="1540">
                  <c:v>0.1018</c:v>
                </c:pt>
                <c:pt idx="1541">
                  <c:v>9.8419999999999994E-2</c:v>
                </c:pt>
                <c:pt idx="1542">
                  <c:v>0.1313</c:v>
                </c:pt>
                <c:pt idx="1543">
                  <c:v>0.27736</c:v>
                </c:pt>
                <c:pt idx="1544">
                  <c:v>0.11074000000000001</c:v>
                </c:pt>
                <c:pt idx="1545">
                  <c:v>9.8059999999999994E-2</c:v>
                </c:pt>
                <c:pt idx="1546">
                  <c:v>0.10125000000000001</c:v>
                </c:pt>
                <c:pt idx="1547">
                  <c:v>8.8319999999999996E-2</c:v>
                </c:pt>
                <c:pt idx="1548">
                  <c:v>0.10997999999999999</c:v>
                </c:pt>
                <c:pt idx="1549">
                  <c:v>9.2539999999999997E-2</c:v>
                </c:pt>
                <c:pt idx="1550">
                  <c:v>0.36914000000000002</c:v>
                </c:pt>
                <c:pt idx="1551">
                  <c:v>0.10251</c:v>
                </c:pt>
                <c:pt idx="1552">
                  <c:v>0.27461000000000002</c:v>
                </c:pt>
                <c:pt idx="1553">
                  <c:v>0.29681000000000002</c:v>
                </c:pt>
                <c:pt idx="1554">
                  <c:v>0.12045</c:v>
                </c:pt>
                <c:pt idx="1555">
                  <c:v>0.34506999999999999</c:v>
                </c:pt>
                <c:pt idx="1556">
                  <c:v>9.1730000000000006E-2</c:v>
                </c:pt>
                <c:pt idx="1557">
                  <c:v>0.12769</c:v>
                </c:pt>
                <c:pt idx="1558">
                  <c:v>9.7140000000000004E-2</c:v>
                </c:pt>
                <c:pt idx="1559">
                  <c:v>0.10213999999999999</c:v>
                </c:pt>
                <c:pt idx="1560">
                  <c:v>7.8039999999999998E-2</c:v>
                </c:pt>
                <c:pt idx="1561">
                  <c:v>7.1069999999999994E-2</c:v>
                </c:pt>
              </c:numCache>
            </c:numRef>
          </c:yVal>
          <c:smooth val="0"/>
          <c:extLst>
            <c:ext xmlns:c16="http://schemas.microsoft.com/office/drawing/2014/chart" uri="{C3380CC4-5D6E-409C-BE32-E72D297353CC}">
              <c16:uniqueId val="{00000000-5BBC-4E25-A862-62C322874720}"/>
            </c:ext>
          </c:extLst>
        </c:ser>
        <c:ser>
          <c:idx val="1"/>
          <c:order val="1"/>
          <c:tx>
            <c:v>Girls</c:v>
          </c:tx>
          <c:spPr>
            <a:ln w="25400" cap="rnd">
              <a:noFill/>
              <a:round/>
            </a:ln>
            <a:effectLst/>
          </c:spPr>
          <c:marker>
            <c:symbol val="circle"/>
            <c:size val="5"/>
            <c:spPr>
              <a:solidFill>
                <a:srgbClr val="CC99FF"/>
              </a:solidFill>
              <a:ln w="9525">
                <a:solidFill>
                  <a:srgbClr val="7D3B78"/>
                </a:solidFill>
              </a:ln>
              <a:effectLst/>
            </c:spPr>
          </c:marker>
          <c:trendline>
            <c:spPr>
              <a:ln w="19050" cap="rnd">
                <a:solidFill>
                  <a:srgbClr val="7030A0"/>
                </a:solidFill>
                <a:prstDash val="sysDot"/>
              </a:ln>
              <a:effectLst/>
            </c:spPr>
            <c:trendlineType val="poly"/>
            <c:order val="2"/>
            <c:dispRSqr val="0"/>
            <c:dispEq val="0"/>
          </c:trendline>
          <c:xVal>
            <c:numRef>
              <c:f>'Grade 7 Math by Sex'!$C$1566:$C$3144</c:f>
              <c:numCache>
                <c:formatCode>General</c:formatCode>
                <c:ptCount val="157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2</c:v>
                </c:pt>
                <c:pt idx="74">
                  <c:v>2</c:v>
                </c:pt>
                <c:pt idx="75">
                  <c:v>2</c:v>
                </c:pt>
                <c:pt idx="76">
                  <c:v>2</c:v>
                </c:pt>
                <c:pt idx="77">
                  <c:v>2</c:v>
                </c:pt>
                <c:pt idx="78">
                  <c:v>2</c:v>
                </c:pt>
                <c:pt idx="79">
                  <c:v>2</c:v>
                </c:pt>
                <c:pt idx="80">
                  <c:v>2</c:v>
                </c:pt>
                <c:pt idx="81">
                  <c:v>2</c:v>
                </c:pt>
                <c:pt idx="82">
                  <c:v>2</c:v>
                </c:pt>
                <c:pt idx="83">
                  <c:v>2</c:v>
                </c:pt>
                <c:pt idx="84">
                  <c:v>2</c:v>
                </c:pt>
                <c:pt idx="85">
                  <c:v>2</c:v>
                </c:pt>
                <c:pt idx="86">
                  <c:v>2</c:v>
                </c:pt>
                <c:pt idx="87">
                  <c:v>2</c:v>
                </c:pt>
                <c:pt idx="88">
                  <c:v>2</c:v>
                </c:pt>
                <c:pt idx="89">
                  <c:v>2</c:v>
                </c:pt>
                <c:pt idx="90">
                  <c:v>2</c:v>
                </c:pt>
                <c:pt idx="91">
                  <c:v>2</c:v>
                </c:pt>
                <c:pt idx="92">
                  <c:v>2</c:v>
                </c:pt>
                <c:pt idx="93">
                  <c:v>2</c:v>
                </c:pt>
                <c:pt idx="94">
                  <c:v>3</c:v>
                </c:pt>
                <c:pt idx="95">
                  <c:v>3</c:v>
                </c:pt>
                <c:pt idx="96">
                  <c:v>3</c:v>
                </c:pt>
                <c:pt idx="97">
                  <c:v>3</c:v>
                </c:pt>
                <c:pt idx="98">
                  <c:v>3</c:v>
                </c:pt>
                <c:pt idx="99">
                  <c:v>3</c:v>
                </c:pt>
                <c:pt idx="100">
                  <c:v>3</c:v>
                </c:pt>
                <c:pt idx="101">
                  <c:v>3</c:v>
                </c:pt>
                <c:pt idx="102">
                  <c:v>3</c:v>
                </c:pt>
                <c:pt idx="103">
                  <c:v>3</c:v>
                </c:pt>
                <c:pt idx="104">
                  <c:v>3</c:v>
                </c:pt>
                <c:pt idx="105">
                  <c:v>3</c:v>
                </c:pt>
                <c:pt idx="106">
                  <c:v>3</c:v>
                </c:pt>
                <c:pt idx="107">
                  <c:v>3</c:v>
                </c:pt>
                <c:pt idx="108">
                  <c:v>3</c:v>
                </c:pt>
                <c:pt idx="109">
                  <c:v>4</c:v>
                </c:pt>
                <c:pt idx="110">
                  <c:v>4</c:v>
                </c:pt>
                <c:pt idx="111">
                  <c:v>4</c:v>
                </c:pt>
                <c:pt idx="112">
                  <c:v>4</c:v>
                </c:pt>
                <c:pt idx="113">
                  <c:v>4</c:v>
                </c:pt>
                <c:pt idx="114">
                  <c:v>4</c:v>
                </c:pt>
                <c:pt idx="115">
                  <c:v>4</c:v>
                </c:pt>
                <c:pt idx="116">
                  <c:v>4</c:v>
                </c:pt>
                <c:pt idx="117">
                  <c:v>4</c:v>
                </c:pt>
                <c:pt idx="118">
                  <c:v>4</c:v>
                </c:pt>
                <c:pt idx="119">
                  <c:v>4</c:v>
                </c:pt>
                <c:pt idx="120">
                  <c:v>4</c:v>
                </c:pt>
                <c:pt idx="121">
                  <c:v>4</c:v>
                </c:pt>
                <c:pt idx="122">
                  <c:v>4</c:v>
                </c:pt>
                <c:pt idx="123">
                  <c:v>4</c:v>
                </c:pt>
                <c:pt idx="124">
                  <c:v>4</c:v>
                </c:pt>
                <c:pt idx="125">
                  <c:v>5</c:v>
                </c:pt>
                <c:pt idx="126">
                  <c:v>5</c:v>
                </c:pt>
                <c:pt idx="127">
                  <c:v>5</c:v>
                </c:pt>
                <c:pt idx="128">
                  <c:v>5</c:v>
                </c:pt>
                <c:pt idx="129">
                  <c:v>5</c:v>
                </c:pt>
                <c:pt idx="130">
                  <c:v>5</c:v>
                </c:pt>
                <c:pt idx="131">
                  <c:v>5</c:v>
                </c:pt>
                <c:pt idx="132">
                  <c:v>5</c:v>
                </c:pt>
                <c:pt idx="133">
                  <c:v>5</c:v>
                </c:pt>
                <c:pt idx="134">
                  <c:v>5</c:v>
                </c:pt>
                <c:pt idx="135">
                  <c:v>5</c:v>
                </c:pt>
                <c:pt idx="136">
                  <c:v>5</c:v>
                </c:pt>
                <c:pt idx="137">
                  <c:v>5</c:v>
                </c:pt>
                <c:pt idx="138">
                  <c:v>5</c:v>
                </c:pt>
                <c:pt idx="139">
                  <c:v>6</c:v>
                </c:pt>
                <c:pt idx="140">
                  <c:v>6</c:v>
                </c:pt>
                <c:pt idx="141">
                  <c:v>6</c:v>
                </c:pt>
                <c:pt idx="142">
                  <c:v>6</c:v>
                </c:pt>
                <c:pt idx="143">
                  <c:v>6</c:v>
                </c:pt>
                <c:pt idx="144">
                  <c:v>6</c:v>
                </c:pt>
                <c:pt idx="145">
                  <c:v>6</c:v>
                </c:pt>
                <c:pt idx="146">
                  <c:v>6</c:v>
                </c:pt>
                <c:pt idx="147">
                  <c:v>6</c:v>
                </c:pt>
                <c:pt idx="148">
                  <c:v>6</c:v>
                </c:pt>
                <c:pt idx="149">
                  <c:v>6</c:v>
                </c:pt>
                <c:pt idx="150">
                  <c:v>7</c:v>
                </c:pt>
                <c:pt idx="151">
                  <c:v>7</c:v>
                </c:pt>
                <c:pt idx="152">
                  <c:v>7</c:v>
                </c:pt>
                <c:pt idx="153">
                  <c:v>7</c:v>
                </c:pt>
                <c:pt idx="154">
                  <c:v>7</c:v>
                </c:pt>
                <c:pt idx="155">
                  <c:v>7</c:v>
                </c:pt>
                <c:pt idx="156">
                  <c:v>7</c:v>
                </c:pt>
                <c:pt idx="157">
                  <c:v>7</c:v>
                </c:pt>
                <c:pt idx="158">
                  <c:v>7</c:v>
                </c:pt>
                <c:pt idx="159">
                  <c:v>7</c:v>
                </c:pt>
                <c:pt idx="160">
                  <c:v>7</c:v>
                </c:pt>
                <c:pt idx="161">
                  <c:v>7</c:v>
                </c:pt>
                <c:pt idx="162">
                  <c:v>8</c:v>
                </c:pt>
                <c:pt idx="163">
                  <c:v>8</c:v>
                </c:pt>
                <c:pt idx="164">
                  <c:v>8</c:v>
                </c:pt>
                <c:pt idx="165">
                  <c:v>8</c:v>
                </c:pt>
                <c:pt idx="166">
                  <c:v>8</c:v>
                </c:pt>
                <c:pt idx="167">
                  <c:v>8</c:v>
                </c:pt>
                <c:pt idx="168">
                  <c:v>8</c:v>
                </c:pt>
                <c:pt idx="169">
                  <c:v>8</c:v>
                </c:pt>
                <c:pt idx="170">
                  <c:v>8</c:v>
                </c:pt>
                <c:pt idx="171">
                  <c:v>8</c:v>
                </c:pt>
                <c:pt idx="172">
                  <c:v>8</c:v>
                </c:pt>
                <c:pt idx="173">
                  <c:v>8</c:v>
                </c:pt>
                <c:pt idx="174">
                  <c:v>8</c:v>
                </c:pt>
                <c:pt idx="175">
                  <c:v>9</c:v>
                </c:pt>
                <c:pt idx="176">
                  <c:v>9</c:v>
                </c:pt>
                <c:pt idx="177">
                  <c:v>9</c:v>
                </c:pt>
                <c:pt idx="178">
                  <c:v>9</c:v>
                </c:pt>
                <c:pt idx="179">
                  <c:v>9</c:v>
                </c:pt>
                <c:pt idx="180">
                  <c:v>9</c:v>
                </c:pt>
                <c:pt idx="181">
                  <c:v>9</c:v>
                </c:pt>
                <c:pt idx="182">
                  <c:v>9</c:v>
                </c:pt>
                <c:pt idx="183">
                  <c:v>9</c:v>
                </c:pt>
                <c:pt idx="184">
                  <c:v>9</c:v>
                </c:pt>
                <c:pt idx="185">
                  <c:v>9</c:v>
                </c:pt>
                <c:pt idx="186">
                  <c:v>9</c:v>
                </c:pt>
                <c:pt idx="187">
                  <c:v>10</c:v>
                </c:pt>
                <c:pt idx="188">
                  <c:v>10</c:v>
                </c:pt>
                <c:pt idx="189">
                  <c:v>10</c:v>
                </c:pt>
                <c:pt idx="190">
                  <c:v>10</c:v>
                </c:pt>
                <c:pt idx="191">
                  <c:v>10</c:v>
                </c:pt>
                <c:pt idx="192">
                  <c:v>10</c:v>
                </c:pt>
                <c:pt idx="193">
                  <c:v>10</c:v>
                </c:pt>
                <c:pt idx="194">
                  <c:v>10</c:v>
                </c:pt>
                <c:pt idx="195">
                  <c:v>10</c:v>
                </c:pt>
                <c:pt idx="196">
                  <c:v>10</c:v>
                </c:pt>
                <c:pt idx="197">
                  <c:v>10</c:v>
                </c:pt>
                <c:pt idx="198">
                  <c:v>10</c:v>
                </c:pt>
                <c:pt idx="199">
                  <c:v>10</c:v>
                </c:pt>
                <c:pt idx="200">
                  <c:v>11</c:v>
                </c:pt>
                <c:pt idx="201">
                  <c:v>11</c:v>
                </c:pt>
                <c:pt idx="202">
                  <c:v>11</c:v>
                </c:pt>
                <c:pt idx="203">
                  <c:v>11</c:v>
                </c:pt>
                <c:pt idx="204">
                  <c:v>11</c:v>
                </c:pt>
                <c:pt idx="205">
                  <c:v>11</c:v>
                </c:pt>
                <c:pt idx="206">
                  <c:v>11</c:v>
                </c:pt>
                <c:pt idx="207">
                  <c:v>11</c:v>
                </c:pt>
                <c:pt idx="208">
                  <c:v>11</c:v>
                </c:pt>
                <c:pt idx="209">
                  <c:v>11</c:v>
                </c:pt>
                <c:pt idx="210">
                  <c:v>11</c:v>
                </c:pt>
                <c:pt idx="211">
                  <c:v>11</c:v>
                </c:pt>
                <c:pt idx="212">
                  <c:v>11</c:v>
                </c:pt>
                <c:pt idx="213">
                  <c:v>12</c:v>
                </c:pt>
                <c:pt idx="214">
                  <c:v>12</c:v>
                </c:pt>
                <c:pt idx="215">
                  <c:v>12</c:v>
                </c:pt>
                <c:pt idx="216">
                  <c:v>12</c:v>
                </c:pt>
                <c:pt idx="217">
                  <c:v>12</c:v>
                </c:pt>
                <c:pt idx="218">
                  <c:v>12</c:v>
                </c:pt>
                <c:pt idx="219">
                  <c:v>12</c:v>
                </c:pt>
                <c:pt idx="220">
                  <c:v>12</c:v>
                </c:pt>
                <c:pt idx="221">
                  <c:v>12</c:v>
                </c:pt>
                <c:pt idx="222">
                  <c:v>12</c:v>
                </c:pt>
                <c:pt idx="223">
                  <c:v>12</c:v>
                </c:pt>
                <c:pt idx="224">
                  <c:v>12</c:v>
                </c:pt>
                <c:pt idx="225">
                  <c:v>12</c:v>
                </c:pt>
                <c:pt idx="226">
                  <c:v>12</c:v>
                </c:pt>
                <c:pt idx="227">
                  <c:v>13</c:v>
                </c:pt>
                <c:pt idx="228">
                  <c:v>13</c:v>
                </c:pt>
                <c:pt idx="229">
                  <c:v>13</c:v>
                </c:pt>
                <c:pt idx="230">
                  <c:v>13</c:v>
                </c:pt>
                <c:pt idx="231">
                  <c:v>13</c:v>
                </c:pt>
                <c:pt idx="232">
                  <c:v>13</c:v>
                </c:pt>
                <c:pt idx="233">
                  <c:v>13</c:v>
                </c:pt>
                <c:pt idx="234">
                  <c:v>13</c:v>
                </c:pt>
                <c:pt idx="235">
                  <c:v>13</c:v>
                </c:pt>
                <c:pt idx="236">
                  <c:v>13</c:v>
                </c:pt>
                <c:pt idx="237">
                  <c:v>14</c:v>
                </c:pt>
                <c:pt idx="238">
                  <c:v>14</c:v>
                </c:pt>
                <c:pt idx="239">
                  <c:v>14</c:v>
                </c:pt>
                <c:pt idx="240">
                  <c:v>14</c:v>
                </c:pt>
                <c:pt idx="241">
                  <c:v>14</c:v>
                </c:pt>
                <c:pt idx="242">
                  <c:v>14</c:v>
                </c:pt>
                <c:pt idx="243">
                  <c:v>14</c:v>
                </c:pt>
                <c:pt idx="244">
                  <c:v>14</c:v>
                </c:pt>
                <c:pt idx="245">
                  <c:v>14</c:v>
                </c:pt>
                <c:pt idx="246">
                  <c:v>14</c:v>
                </c:pt>
                <c:pt idx="247">
                  <c:v>14</c:v>
                </c:pt>
                <c:pt idx="248">
                  <c:v>15</c:v>
                </c:pt>
                <c:pt idx="249">
                  <c:v>15</c:v>
                </c:pt>
                <c:pt idx="250">
                  <c:v>15</c:v>
                </c:pt>
                <c:pt idx="251">
                  <c:v>15</c:v>
                </c:pt>
                <c:pt idx="252">
                  <c:v>15</c:v>
                </c:pt>
                <c:pt idx="253">
                  <c:v>15</c:v>
                </c:pt>
                <c:pt idx="254">
                  <c:v>15</c:v>
                </c:pt>
                <c:pt idx="255">
                  <c:v>15</c:v>
                </c:pt>
                <c:pt idx="256">
                  <c:v>15</c:v>
                </c:pt>
                <c:pt idx="257">
                  <c:v>15</c:v>
                </c:pt>
                <c:pt idx="258">
                  <c:v>16</c:v>
                </c:pt>
                <c:pt idx="259">
                  <c:v>16</c:v>
                </c:pt>
                <c:pt idx="260">
                  <c:v>16</c:v>
                </c:pt>
                <c:pt idx="261">
                  <c:v>16</c:v>
                </c:pt>
                <c:pt idx="262">
                  <c:v>16</c:v>
                </c:pt>
                <c:pt idx="263">
                  <c:v>16</c:v>
                </c:pt>
                <c:pt idx="264">
                  <c:v>16</c:v>
                </c:pt>
                <c:pt idx="265">
                  <c:v>16</c:v>
                </c:pt>
                <c:pt idx="266">
                  <c:v>16</c:v>
                </c:pt>
                <c:pt idx="267">
                  <c:v>16</c:v>
                </c:pt>
                <c:pt idx="268">
                  <c:v>16</c:v>
                </c:pt>
                <c:pt idx="269">
                  <c:v>16</c:v>
                </c:pt>
                <c:pt idx="270">
                  <c:v>17</c:v>
                </c:pt>
                <c:pt idx="271">
                  <c:v>17</c:v>
                </c:pt>
                <c:pt idx="272">
                  <c:v>17</c:v>
                </c:pt>
                <c:pt idx="273">
                  <c:v>17</c:v>
                </c:pt>
                <c:pt idx="274">
                  <c:v>17</c:v>
                </c:pt>
                <c:pt idx="275">
                  <c:v>17</c:v>
                </c:pt>
                <c:pt idx="276">
                  <c:v>17</c:v>
                </c:pt>
                <c:pt idx="277">
                  <c:v>17</c:v>
                </c:pt>
                <c:pt idx="278">
                  <c:v>17</c:v>
                </c:pt>
                <c:pt idx="279">
                  <c:v>17</c:v>
                </c:pt>
                <c:pt idx="280">
                  <c:v>17</c:v>
                </c:pt>
                <c:pt idx="281">
                  <c:v>17</c:v>
                </c:pt>
                <c:pt idx="282">
                  <c:v>17</c:v>
                </c:pt>
                <c:pt idx="283">
                  <c:v>18</c:v>
                </c:pt>
                <c:pt idx="284">
                  <c:v>18</c:v>
                </c:pt>
                <c:pt idx="285">
                  <c:v>18</c:v>
                </c:pt>
                <c:pt idx="286">
                  <c:v>18</c:v>
                </c:pt>
                <c:pt idx="287">
                  <c:v>18</c:v>
                </c:pt>
                <c:pt idx="288">
                  <c:v>18</c:v>
                </c:pt>
                <c:pt idx="289">
                  <c:v>18</c:v>
                </c:pt>
                <c:pt idx="290">
                  <c:v>18</c:v>
                </c:pt>
                <c:pt idx="291">
                  <c:v>18</c:v>
                </c:pt>
                <c:pt idx="292">
                  <c:v>18</c:v>
                </c:pt>
                <c:pt idx="293">
                  <c:v>18</c:v>
                </c:pt>
                <c:pt idx="294">
                  <c:v>18</c:v>
                </c:pt>
                <c:pt idx="295">
                  <c:v>18</c:v>
                </c:pt>
                <c:pt idx="296">
                  <c:v>18</c:v>
                </c:pt>
                <c:pt idx="297">
                  <c:v>18</c:v>
                </c:pt>
                <c:pt idx="298">
                  <c:v>18</c:v>
                </c:pt>
                <c:pt idx="299">
                  <c:v>18</c:v>
                </c:pt>
                <c:pt idx="300">
                  <c:v>18</c:v>
                </c:pt>
                <c:pt idx="301">
                  <c:v>19</c:v>
                </c:pt>
                <c:pt idx="302">
                  <c:v>19</c:v>
                </c:pt>
                <c:pt idx="303">
                  <c:v>19</c:v>
                </c:pt>
                <c:pt idx="304">
                  <c:v>19</c:v>
                </c:pt>
                <c:pt idx="305">
                  <c:v>19</c:v>
                </c:pt>
                <c:pt idx="306">
                  <c:v>19</c:v>
                </c:pt>
                <c:pt idx="307">
                  <c:v>19</c:v>
                </c:pt>
                <c:pt idx="308">
                  <c:v>19</c:v>
                </c:pt>
                <c:pt idx="309">
                  <c:v>19</c:v>
                </c:pt>
                <c:pt idx="310">
                  <c:v>19</c:v>
                </c:pt>
                <c:pt idx="311">
                  <c:v>19</c:v>
                </c:pt>
                <c:pt idx="312">
                  <c:v>19</c:v>
                </c:pt>
                <c:pt idx="313">
                  <c:v>19</c:v>
                </c:pt>
                <c:pt idx="314">
                  <c:v>19</c:v>
                </c:pt>
                <c:pt idx="315">
                  <c:v>19</c:v>
                </c:pt>
                <c:pt idx="316">
                  <c:v>19</c:v>
                </c:pt>
                <c:pt idx="317">
                  <c:v>19</c:v>
                </c:pt>
                <c:pt idx="318">
                  <c:v>20</c:v>
                </c:pt>
                <c:pt idx="319">
                  <c:v>20</c:v>
                </c:pt>
                <c:pt idx="320">
                  <c:v>20</c:v>
                </c:pt>
                <c:pt idx="321">
                  <c:v>20</c:v>
                </c:pt>
                <c:pt idx="322">
                  <c:v>20</c:v>
                </c:pt>
                <c:pt idx="323">
                  <c:v>20</c:v>
                </c:pt>
                <c:pt idx="324">
                  <c:v>20</c:v>
                </c:pt>
                <c:pt idx="325">
                  <c:v>20</c:v>
                </c:pt>
                <c:pt idx="326">
                  <c:v>20</c:v>
                </c:pt>
                <c:pt idx="327">
                  <c:v>20</c:v>
                </c:pt>
                <c:pt idx="328">
                  <c:v>20</c:v>
                </c:pt>
                <c:pt idx="329">
                  <c:v>20</c:v>
                </c:pt>
                <c:pt idx="330">
                  <c:v>20</c:v>
                </c:pt>
                <c:pt idx="331">
                  <c:v>20</c:v>
                </c:pt>
                <c:pt idx="332">
                  <c:v>21</c:v>
                </c:pt>
                <c:pt idx="333">
                  <c:v>21</c:v>
                </c:pt>
                <c:pt idx="334">
                  <c:v>21</c:v>
                </c:pt>
                <c:pt idx="335">
                  <c:v>21</c:v>
                </c:pt>
                <c:pt idx="336">
                  <c:v>21</c:v>
                </c:pt>
                <c:pt idx="337">
                  <c:v>21</c:v>
                </c:pt>
                <c:pt idx="338">
                  <c:v>21</c:v>
                </c:pt>
                <c:pt idx="339">
                  <c:v>21</c:v>
                </c:pt>
                <c:pt idx="340">
                  <c:v>21</c:v>
                </c:pt>
                <c:pt idx="341">
                  <c:v>21</c:v>
                </c:pt>
                <c:pt idx="342">
                  <c:v>21</c:v>
                </c:pt>
                <c:pt idx="343">
                  <c:v>21</c:v>
                </c:pt>
                <c:pt idx="344">
                  <c:v>21</c:v>
                </c:pt>
                <c:pt idx="345">
                  <c:v>21</c:v>
                </c:pt>
                <c:pt idx="346">
                  <c:v>21</c:v>
                </c:pt>
                <c:pt idx="347">
                  <c:v>21</c:v>
                </c:pt>
                <c:pt idx="348">
                  <c:v>21</c:v>
                </c:pt>
                <c:pt idx="349">
                  <c:v>21</c:v>
                </c:pt>
                <c:pt idx="350">
                  <c:v>21</c:v>
                </c:pt>
                <c:pt idx="351">
                  <c:v>21</c:v>
                </c:pt>
                <c:pt idx="352">
                  <c:v>22</c:v>
                </c:pt>
                <c:pt idx="353">
                  <c:v>22</c:v>
                </c:pt>
                <c:pt idx="354">
                  <c:v>22</c:v>
                </c:pt>
                <c:pt idx="355">
                  <c:v>22</c:v>
                </c:pt>
                <c:pt idx="356">
                  <c:v>22</c:v>
                </c:pt>
                <c:pt idx="357">
                  <c:v>22</c:v>
                </c:pt>
                <c:pt idx="358">
                  <c:v>22</c:v>
                </c:pt>
                <c:pt idx="359">
                  <c:v>22</c:v>
                </c:pt>
                <c:pt idx="360">
                  <c:v>22</c:v>
                </c:pt>
                <c:pt idx="361">
                  <c:v>23</c:v>
                </c:pt>
                <c:pt idx="362">
                  <c:v>23</c:v>
                </c:pt>
                <c:pt idx="363">
                  <c:v>23</c:v>
                </c:pt>
                <c:pt idx="364">
                  <c:v>23</c:v>
                </c:pt>
                <c:pt idx="365">
                  <c:v>23</c:v>
                </c:pt>
                <c:pt idx="366">
                  <c:v>23</c:v>
                </c:pt>
                <c:pt idx="367">
                  <c:v>23</c:v>
                </c:pt>
                <c:pt idx="368">
                  <c:v>23</c:v>
                </c:pt>
                <c:pt idx="369">
                  <c:v>23</c:v>
                </c:pt>
                <c:pt idx="370">
                  <c:v>23</c:v>
                </c:pt>
                <c:pt idx="371">
                  <c:v>23</c:v>
                </c:pt>
                <c:pt idx="372">
                  <c:v>23</c:v>
                </c:pt>
                <c:pt idx="373">
                  <c:v>23</c:v>
                </c:pt>
                <c:pt idx="374">
                  <c:v>23</c:v>
                </c:pt>
                <c:pt idx="375">
                  <c:v>23</c:v>
                </c:pt>
                <c:pt idx="376">
                  <c:v>23</c:v>
                </c:pt>
                <c:pt idx="377">
                  <c:v>23</c:v>
                </c:pt>
                <c:pt idx="378">
                  <c:v>23</c:v>
                </c:pt>
                <c:pt idx="379">
                  <c:v>23</c:v>
                </c:pt>
                <c:pt idx="380">
                  <c:v>23</c:v>
                </c:pt>
                <c:pt idx="381">
                  <c:v>23</c:v>
                </c:pt>
                <c:pt idx="382">
                  <c:v>23</c:v>
                </c:pt>
                <c:pt idx="383">
                  <c:v>23</c:v>
                </c:pt>
                <c:pt idx="384">
                  <c:v>23</c:v>
                </c:pt>
                <c:pt idx="385">
                  <c:v>24</c:v>
                </c:pt>
                <c:pt idx="386">
                  <c:v>24</c:v>
                </c:pt>
                <c:pt idx="387">
                  <c:v>24</c:v>
                </c:pt>
                <c:pt idx="388">
                  <c:v>24</c:v>
                </c:pt>
                <c:pt idx="389">
                  <c:v>24</c:v>
                </c:pt>
                <c:pt idx="390">
                  <c:v>24</c:v>
                </c:pt>
                <c:pt idx="391">
                  <c:v>24</c:v>
                </c:pt>
                <c:pt idx="392">
                  <c:v>24</c:v>
                </c:pt>
                <c:pt idx="393">
                  <c:v>24</c:v>
                </c:pt>
                <c:pt idx="394">
                  <c:v>24</c:v>
                </c:pt>
                <c:pt idx="395">
                  <c:v>24</c:v>
                </c:pt>
                <c:pt idx="396">
                  <c:v>24</c:v>
                </c:pt>
                <c:pt idx="397">
                  <c:v>24</c:v>
                </c:pt>
                <c:pt idx="398">
                  <c:v>24</c:v>
                </c:pt>
                <c:pt idx="399">
                  <c:v>24</c:v>
                </c:pt>
                <c:pt idx="400">
                  <c:v>24</c:v>
                </c:pt>
                <c:pt idx="401">
                  <c:v>24</c:v>
                </c:pt>
                <c:pt idx="402">
                  <c:v>24</c:v>
                </c:pt>
                <c:pt idx="403">
                  <c:v>24</c:v>
                </c:pt>
                <c:pt idx="404">
                  <c:v>24</c:v>
                </c:pt>
                <c:pt idx="405">
                  <c:v>24</c:v>
                </c:pt>
                <c:pt idx="406">
                  <c:v>24</c:v>
                </c:pt>
                <c:pt idx="407">
                  <c:v>24</c:v>
                </c:pt>
                <c:pt idx="408">
                  <c:v>24</c:v>
                </c:pt>
                <c:pt idx="409">
                  <c:v>24</c:v>
                </c:pt>
                <c:pt idx="410">
                  <c:v>24</c:v>
                </c:pt>
                <c:pt idx="411">
                  <c:v>24</c:v>
                </c:pt>
                <c:pt idx="412">
                  <c:v>24</c:v>
                </c:pt>
                <c:pt idx="413">
                  <c:v>24</c:v>
                </c:pt>
                <c:pt idx="414">
                  <c:v>25</c:v>
                </c:pt>
                <c:pt idx="415">
                  <c:v>25</c:v>
                </c:pt>
                <c:pt idx="416">
                  <c:v>25</c:v>
                </c:pt>
                <c:pt idx="417">
                  <c:v>25</c:v>
                </c:pt>
                <c:pt idx="418">
                  <c:v>25</c:v>
                </c:pt>
                <c:pt idx="419">
                  <c:v>25</c:v>
                </c:pt>
                <c:pt idx="420">
                  <c:v>25</c:v>
                </c:pt>
                <c:pt idx="421">
                  <c:v>25</c:v>
                </c:pt>
                <c:pt idx="422">
                  <c:v>25</c:v>
                </c:pt>
                <c:pt idx="423">
                  <c:v>25</c:v>
                </c:pt>
                <c:pt idx="424">
                  <c:v>25</c:v>
                </c:pt>
                <c:pt idx="425">
                  <c:v>25</c:v>
                </c:pt>
                <c:pt idx="426">
                  <c:v>25</c:v>
                </c:pt>
                <c:pt idx="427">
                  <c:v>25</c:v>
                </c:pt>
                <c:pt idx="428">
                  <c:v>25</c:v>
                </c:pt>
                <c:pt idx="429">
                  <c:v>25</c:v>
                </c:pt>
                <c:pt idx="430">
                  <c:v>25</c:v>
                </c:pt>
                <c:pt idx="431">
                  <c:v>25</c:v>
                </c:pt>
                <c:pt idx="432">
                  <c:v>25</c:v>
                </c:pt>
                <c:pt idx="433">
                  <c:v>25</c:v>
                </c:pt>
                <c:pt idx="434">
                  <c:v>25</c:v>
                </c:pt>
                <c:pt idx="435">
                  <c:v>25</c:v>
                </c:pt>
                <c:pt idx="436">
                  <c:v>25</c:v>
                </c:pt>
                <c:pt idx="437">
                  <c:v>25</c:v>
                </c:pt>
                <c:pt idx="438">
                  <c:v>25</c:v>
                </c:pt>
                <c:pt idx="439">
                  <c:v>25</c:v>
                </c:pt>
                <c:pt idx="440">
                  <c:v>25</c:v>
                </c:pt>
                <c:pt idx="441">
                  <c:v>26</c:v>
                </c:pt>
                <c:pt idx="442">
                  <c:v>26</c:v>
                </c:pt>
                <c:pt idx="443">
                  <c:v>26</c:v>
                </c:pt>
                <c:pt idx="444">
                  <c:v>26</c:v>
                </c:pt>
                <c:pt idx="445">
                  <c:v>26</c:v>
                </c:pt>
                <c:pt idx="446">
                  <c:v>26</c:v>
                </c:pt>
                <c:pt idx="447">
                  <c:v>26</c:v>
                </c:pt>
                <c:pt idx="448">
                  <c:v>26</c:v>
                </c:pt>
                <c:pt idx="449">
                  <c:v>26</c:v>
                </c:pt>
                <c:pt idx="450">
                  <c:v>26</c:v>
                </c:pt>
                <c:pt idx="451">
                  <c:v>26</c:v>
                </c:pt>
                <c:pt idx="452">
                  <c:v>26</c:v>
                </c:pt>
                <c:pt idx="453">
                  <c:v>26</c:v>
                </c:pt>
                <c:pt idx="454">
                  <c:v>26</c:v>
                </c:pt>
                <c:pt idx="455">
                  <c:v>26</c:v>
                </c:pt>
                <c:pt idx="456">
                  <c:v>26</c:v>
                </c:pt>
                <c:pt idx="457">
                  <c:v>26</c:v>
                </c:pt>
                <c:pt idx="458">
                  <c:v>26</c:v>
                </c:pt>
                <c:pt idx="459">
                  <c:v>26</c:v>
                </c:pt>
                <c:pt idx="460">
                  <c:v>26</c:v>
                </c:pt>
                <c:pt idx="461">
                  <c:v>26</c:v>
                </c:pt>
                <c:pt idx="462">
                  <c:v>27</c:v>
                </c:pt>
                <c:pt idx="463">
                  <c:v>27</c:v>
                </c:pt>
                <c:pt idx="464">
                  <c:v>27</c:v>
                </c:pt>
                <c:pt idx="465">
                  <c:v>27</c:v>
                </c:pt>
                <c:pt idx="466">
                  <c:v>28</c:v>
                </c:pt>
                <c:pt idx="467">
                  <c:v>28</c:v>
                </c:pt>
                <c:pt idx="468">
                  <c:v>28</c:v>
                </c:pt>
                <c:pt idx="469">
                  <c:v>28</c:v>
                </c:pt>
                <c:pt idx="470">
                  <c:v>28</c:v>
                </c:pt>
                <c:pt idx="471">
                  <c:v>28</c:v>
                </c:pt>
                <c:pt idx="472">
                  <c:v>28</c:v>
                </c:pt>
                <c:pt idx="473">
                  <c:v>28</c:v>
                </c:pt>
                <c:pt idx="474">
                  <c:v>28</c:v>
                </c:pt>
                <c:pt idx="475">
                  <c:v>29</c:v>
                </c:pt>
                <c:pt idx="476">
                  <c:v>29</c:v>
                </c:pt>
                <c:pt idx="477">
                  <c:v>29</c:v>
                </c:pt>
                <c:pt idx="478">
                  <c:v>29</c:v>
                </c:pt>
                <c:pt idx="479">
                  <c:v>29</c:v>
                </c:pt>
                <c:pt idx="480">
                  <c:v>29</c:v>
                </c:pt>
                <c:pt idx="481">
                  <c:v>29</c:v>
                </c:pt>
                <c:pt idx="482">
                  <c:v>29</c:v>
                </c:pt>
                <c:pt idx="483">
                  <c:v>29</c:v>
                </c:pt>
                <c:pt idx="484">
                  <c:v>29</c:v>
                </c:pt>
                <c:pt idx="485">
                  <c:v>30</c:v>
                </c:pt>
                <c:pt idx="486">
                  <c:v>30</c:v>
                </c:pt>
                <c:pt idx="487">
                  <c:v>30</c:v>
                </c:pt>
                <c:pt idx="488">
                  <c:v>30</c:v>
                </c:pt>
                <c:pt idx="489">
                  <c:v>30</c:v>
                </c:pt>
                <c:pt idx="490">
                  <c:v>30</c:v>
                </c:pt>
                <c:pt idx="491">
                  <c:v>30</c:v>
                </c:pt>
                <c:pt idx="492">
                  <c:v>30</c:v>
                </c:pt>
                <c:pt idx="493">
                  <c:v>31</c:v>
                </c:pt>
                <c:pt idx="494">
                  <c:v>31</c:v>
                </c:pt>
                <c:pt idx="495">
                  <c:v>31</c:v>
                </c:pt>
                <c:pt idx="496">
                  <c:v>31</c:v>
                </c:pt>
                <c:pt idx="497">
                  <c:v>31</c:v>
                </c:pt>
                <c:pt idx="498">
                  <c:v>31</c:v>
                </c:pt>
                <c:pt idx="499">
                  <c:v>31</c:v>
                </c:pt>
                <c:pt idx="500">
                  <c:v>31</c:v>
                </c:pt>
                <c:pt idx="501">
                  <c:v>31</c:v>
                </c:pt>
                <c:pt idx="502">
                  <c:v>31</c:v>
                </c:pt>
                <c:pt idx="503">
                  <c:v>32</c:v>
                </c:pt>
                <c:pt idx="504">
                  <c:v>32</c:v>
                </c:pt>
                <c:pt idx="505">
                  <c:v>32</c:v>
                </c:pt>
                <c:pt idx="506">
                  <c:v>32</c:v>
                </c:pt>
                <c:pt idx="507">
                  <c:v>32</c:v>
                </c:pt>
                <c:pt idx="508">
                  <c:v>32</c:v>
                </c:pt>
                <c:pt idx="509">
                  <c:v>32</c:v>
                </c:pt>
                <c:pt idx="510">
                  <c:v>32</c:v>
                </c:pt>
                <c:pt idx="511">
                  <c:v>32</c:v>
                </c:pt>
                <c:pt idx="512">
                  <c:v>33</c:v>
                </c:pt>
                <c:pt idx="513">
                  <c:v>33</c:v>
                </c:pt>
                <c:pt idx="514">
                  <c:v>33</c:v>
                </c:pt>
                <c:pt idx="515">
                  <c:v>33</c:v>
                </c:pt>
                <c:pt idx="516">
                  <c:v>33</c:v>
                </c:pt>
                <c:pt idx="517">
                  <c:v>34</c:v>
                </c:pt>
                <c:pt idx="518">
                  <c:v>34</c:v>
                </c:pt>
                <c:pt idx="519">
                  <c:v>34</c:v>
                </c:pt>
                <c:pt idx="520">
                  <c:v>35</c:v>
                </c:pt>
                <c:pt idx="521">
                  <c:v>35</c:v>
                </c:pt>
                <c:pt idx="522">
                  <c:v>35</c:v>
                </c:pt>
                <c:pt idx="523">
                  <c:v>35</c:v>
                </c:pt>
                <c:pt idx="524">
                  <c:v>36</c:v>
                </c:pt>
                <c:pt idx="525">
                  <c:v>36</c:v>
                </c:pt>
                <c:pt idx="526">
                  <c:v>36</c:v>
                </c:pt>
                <c:pt idx="527">
                  <c:v>36</c:v>
                </c:pt>
                <c:pt idx="528">
                  <c:v>36</c:v>
                </c:pt>
                <c:pt idx="529">
                  <c:v>37</c:v>
                </c:pt>
                <c:pt idx="530">
                  <c:v>37</c:v>
                </c:pt>
                <c:pt idx="531">
                  <c:v>37</c:v>
                </c:pt>
                <c:pt idx="532">
                  <c:v>37</c:v>
                </c:pt>
                <c:pt idx="533">
                  <c:v>38</c:v>
                </c:pt>
                <c:pt idx="534">
                  <c:v>38</c:v>
                </c:pt>
                <c:pt idx="535">
                  <c:v>38</c:v>
                </c:pt>
                <c:pt idx="536">
                  <c:v>38</c:v>
                </c:pt>
                <c:pt idx="537">
                  <c:v>38</c:v>
                </c:pt>
                <c:pt idx="538">
                  <c:v>38</c:v>
                </c:pt>
                <c:pt idx="539">
                  <c:v>39</c:v>
                </c:pt>
                <c:pt idx="540">
                  <c:v>39</c:v>
                </c:pt>
                <c:pt idx="541">
                  <c:v>39</c:v>
                </c:pt>
                <c:pt idx="542">
                  <c:v>39</c:v>
                </c:pt>
                <c:pt idx="543">
                  <c:v>39</c:v>
                </c:pt>
                <c:pt idx="544">
                  <c:v>40</c:v>
                </c:pt>
                <c:pt idx="545">
                  <c:v>40</c:v>
                </c:pt>
                <c:pt idx="546">
                  <c:v>40</c:v>
                </c:pt>
                <c:pt idx="547">
                  <c:v>40</c:v>
                </c:pt>
                <c:pt idx="548">
                  <c:v>40</c:v>
                </c:pt>
                <c:pt idx="549">
                  <c:v>40</c:v>
                </c:pt>
                <c:pt idx="550">
                  <c:v>40</c:v>
                </c:pt>
                <c:pt idx="551">
                  <c:v>40</c:v>
                </c:pt>
                <c:pt idx="552">
                  <c:v>41</c:v>
                </c:pt>
                <c:pt idx="553">
                  <c:v>41</c:v>
                </c:pt>
                <c:pt idx="554">
                  <c:v>41</c:v>
                </c:pt>
                <c:pt idx="555">
                  <c:v>41</c:v>
                </c:pt>
                <c:pt idx="556">
                  <c:v>41</c:v>
                </c:pt>
                <c:pt idx="557">
                  <c:v>41</c:v>
                </c:pt>
                <c:pt idx="558">
                  <c:v>41</c:v>
                </c:pt>
                <c:pt idx="559">
                  <c:v>42</c:v>
                </c:pt>
                <c:pt idx="560">
                  <c:v>42</c:v>
                </c:pt>
                <c:pt idx="561">
                  <c:v>42</c:v>
                </c:pt>
                <c:pt idx="562">
                  <c:v>42</c:v>
                </c:pt>
                <c:pt idx="563">
                  <c:v>42</c:v>
                </c:pt>
                <c:pt idx="564">
                  <c:v>42</c:v>
                </c:pt>
                <c:pt idx="565">
                  <c:v>42</c:v>
                </c:pt>
                <c:pt idx="566">
                  <c:v>42</c:v>
                </c:pt>
                <c:pt idx="567">
                  <c:v>42</c:v>
                </c:pt>
                <c:pt idx="568">
                  <c:v>42</c:v>
                </c:pt>
                <c:pt idx="569">
                  <c:v>42</c:v>
                </c:pt>
                <c:pt idx="570">
                  <c:v>42</c:v>
                </c:pt>
                <c:pt idx="571">
                  <c:v>42</c:v>
                </c:pt>
                <c:pt idx="572">
                  <c:v>42</c:v>
                </c:pt>
                <c:pt idx="573">
                  <c:v>42</c:v>
                </c:pt>
                <c:pt idx="574">
                  <c:v>42</c:v>
                </c:pt>
                <c:pt idx="575">
                  <c:v>43</c:v>
                </c:pt>
                <c:pt idx="576">
                  <c:v>43</c:v>
                </c:pt>
                <c:pt idx="577">
                  <c:v>43</c:v>
                </c:pt>
                <c:pt idx="578">
                  <c:v>43</c:v>
                </c:pt>
                <c:pt idx="579">
                  <c:v>43</c:v>
                </c:pt>
                <c:pt idx="580">
                  <c:v>44</c:v>
                </c:pt>
                <c:pt idx="581">
                  <c:v>44</c:v>
                </c:pt>
                <c:pt idx="582">
                  <c:v>44</c:v>
                </c:pt>
                <c:pt idx="583">
                  <c:v>44</c:v>
                </c:pt>
                <c:pt idx="584">
                  <c:v>44</c:v>
                </c:pt>
                <c:pt idx="585">
                  <c:v>44</c:v>
                </c:pt>
                <c:pt idx="586">
                  <c:v>44</c:v>
                </c:pt>
                <c:pt idx="587">
                  <c:v>44</c:v>
                </c:pt>
                <c:pt idx="588">
                  <c:v>44</c:v>
                </c:pt>
                <c:pt idx="589">
                  <c:v>44</c:v>
                </c:pt>
                <c:pt idx="590">
                  <c:v>45</c:v>
                </c:pt>
                <c:pt idx="591">
                  <c:v>45</c:v>
                </c:pt>
                <c:pt idx="592">
                  <c:v>45</c:v>
                </c:pt>
                <c:pt idx="593">
                  <c:v>45</c:v>
                </c:pt>
                <c:pt idx="594">
                  <c:v>45</c:v>
                </c:pt>
                <c:pt idx="595">
                  <c:v>45</c:v>
                </c:pt>
                <c:pt idx="596">
                  <c:v>45</c:v>
                </c:pt>
                <c:pt idx="597">
                  <c:v>45</c:v>
                </c:pt>
                <c:pt idx="598">
                  <c:v>45</c:v>
                </c:pt>
                <c:pt idx="599">
                  <c:v>45</c:v>
                </c:pt>
                <c:pt idx="600">
                  <c:v>45</c:v>
                </c:pt>
                <c:pt idx="601">
                  <c:v>46</c:v>
                </c:pt>
                <c:pt idx="602">
                  <c:v>46</c:v>
                </c:pt>
                <c:pt idx="603">
                  <c:v>46</c:v>
                </c:pt>
                <c:pt idx="604">
                  <c:v>46</c:v>
                </c:pt>
                <c:pt idx="605">
                  <c:v>46</c:v>
                </c:pt>
                <c:pt idx="606">
                  <c:v>46</c:v>
                </c:pt>
                <c:pt idx="607">
                  <c:v>46</c:v>
                </c:pt>
                <c:pt idx="608">
                  <c:v>46</c:v>
                </c:pt>
                <c:pt idx="609">
                  <c:v>46</c:v>
                </c:pt>
                <c:pt idx="610">
                  <c:v>47</c:v>
                </c:pt>
                <c:pt idx="611">
                  <c:v>47</c:v>
                </c:pt>
                <c:pt idx="612">
                  <c:v>47</c:v>
                </c:pt>
                <c:pt idx="613">
                  <c:v>47</c:v>
                </c:pt>
                <c:pt idx="614">
                  <c:v>47</c:v>
                </c:pt>
                <c:pt idx="615">
                  <c:v>47</c:v>
                </c:pt>
                <c:pt idx="616">
                  <c:v>47</c:v>
                </c:pt>
                <c:pt idx="617">
                  <c:v>47</c:v>
                </c:pt>
                <c:pt idx="618">
                  <c:v>47</c:v>
                </c:pt>
                <c:pt idx="619">
                  <c:v>47</c:v>
                </c:pt>
                <c:pt idx="620">
                  <c:v>47</c:v>
                </c:pt>
                <c:pt idx="621">
                  <c:v>47</c:v>
                </c:pt>
                <c:pt idx="622">
                  <c:v>47</c:v>
                </c:pt>
                <c:pt idx="623">
                  <c:v>47</c:v>
                </c:pt>
                <c:pt idx="624">
                  <c:v>47</c:v>
                </c:pt>
                <c:pt idx="625">
                  <c:v>48</c:v>
                </c:pt>
                <c:pt idx="626">
                  <c:v>48</c:v>
                </c:pt>
                <c:pt idx="627">
                  <c:v>48</c:v>
                </c:pt>
                <c:pt idx="628">
                  <c:v>48</c:v>
                </c:pt>
                <c:pt idx="629">
                  <c:v>48</c:v>
                </c:pt>
                <c:pt idx="630">
                  <c:v>48</c:v>
                </c:pt>
                <c:pt idx="631">
                  <c:v>48</c:v>
                </c:pt>
                <c:pt idx="632">
                  <c:v>48</c:v>
                </c:pt>
                <c:pt idx="633">
                  <c:v>48</c:v>
                </c:pt>
                <c:pt idx="634">
                  <c:v>48</c:v>
                </c:pt>
                <c:pt idx="635">
                  <c:v>48</c:v>
                </c:pt>
                <c:pt idx="636">
                  <c:v>48</c:v>
                </c:pt>
                <c:pt idx="637">
                  <c:v>48</c:v>
                </c:pt>
                <c:pt idx="638">
                  <c:v>48</c:v>
                </c:pt>
                <c:pt idx="639">
                  <c:v>48</c:v>
                </c:pt>
                <c:pt idx="640">
                  <c:v>49</c:v>
                </c:pt>
                <c:pt idx="641">
                  <c:v>49</c:v>
                </c:pt>
                <c:pt idx="642">
                  <c:v>49</c:v>
                </c:pt>
                <c:pt idx="643">
                  <c:v>49</c:v>
                </c:pt>
                <c:pt idx="644">
                  <c:v>49</c:v>
                </c:pt>
                <c:pt idx="645">
                  <c:v>49</c:v>
                </c:pt>
                <c:pt idx="646">
                  <c:v>49</c:v>
                </c:pt>
                <c:pt idx="647">
                  <c:v>49</c:v>
                </c:pt>
                <c:pt idx="648">
                  <c:v>49</c:v>
                </c:pt>
                <c:pt idx="649">
                  <c:v>49</c:v>
                </c:pt>
                <c:pt idx="650">
                  <c:v>49</c:v>
                </c:pt>
                <c:pt idx="651">
                  <c:v>49</c:v>
                </c:pt>
                <c:pt idx="652">
                  <c:v>49</c:v>
                </c:pt>
                <c:pt idx="653">
                  <c:v>49</c:v>
                </c:pt>
                <c:pt idx="654">
                  <c:v>49</c:v>
                </c:pt>
                <c:pt idx="655">
                  <c:v>49</c:v>
                </c:pt>
                <c:pt idx="656">
                  <c:v>49</c:v>
                </c:pt>
                <c:pt idx="657">
                  <c:v>49</c:v>
                </c:pt>
                <c:pt idx="658">
                  <c:v>49</c:v>
                </c:pt>
                <c:pt idx="659">
                  <c:v>49</c:v>
                </c:pt>
                <c:pt idx="660">
                  <c:v>49</c:v>
                </c:pt>
                <c:pt idx="661">
                  <c:v>49</c:v>
                </c:pt>
                <c:pt idx="662">
                  <c:v>49</c:v>
                </c:pt>
                <c:pt idx="663">
                  <c:v>50</c:v>
                </c:pt>
                <c:pt idx="664">
                  <c:v>50</c:v>
                </c:pt>
                <c:pt idx="665">
                  <c:v>50</c:v>
                </c:pt>
                <c:pt idx="666">
                  <c:v>50</c:v>
                </c:pt>
                <c:pt idx="667">
                  <c:v>50</c:v>
                </c:pt>
                <c:pt idx="668">
                  <c:v>50</c:v>
                </c:pt>
                <c:pt idx="669">
                  <c:v>50</c:v>
                </c:pt>
                <c:pt idx="670">
                  <c:v>50</c:v>
                </c:pt>
                <c:pt idx="671">
                  <c:v>50</c:v>
                </c:pt>
                <c:pt idx="672">
                  <c:v>50</c:v>
                </c:pt>
                <c:pt idx="673">
                  <c:v>50</c:v>
                </c:pt>
                <c:pt idx="674">
                  <c:v>50</c:v>
                </c:pt>
                <c:pt idx="675">
                  <c:v>50</c:v>
                </c:pt>
                <c:pt idx="676">
                  <c:v>50</c:v>
                </c:pt>
                <c:pt idx="677">
                  <c:v>50</c:v>
                </c:pt>
                <c:pt idx="678">
                  <c:v>51</c:v>
                </c:pt>
                <c:pt idx="679">
                  <c:v>51</c:v>
                </c:pt>
                <c:pt idx="680">
                  <c:v>51</c:v>
                </c:pt>
                <c:pt idx="681">
                  <c:v>51</c:v>
                </c:pt>
                <c:pt idx="682">
                  <c:v>51</c:v>
                </c:pt>
                <c:pt idx="683">
                  <c:v>51</c:v>
                </c:pt>
                <c:pt idx="684">
                  <c:v>51</c:v>
                </c:pt>
                <c:pt idx="685">
                  <c:v>52</c:v>
                </c:pt>
                <c:pt idx="686">
                  <c:v>52</c:v>
                </c:pt>
                <c:pt idx="687">
                  <c:v>52</c:v>
                </c:pt>
                <c:pt idx="688">
                  <c:v>52</c:v>
                </c:pt>
                <c:pt idx="689">
                  <c:v>52</c:v>
                </c:pt>
                <c:pt idx="690">
                  <c:v>53</c:v>
                </c:pt>
                <c:pt idx="691">
                  <c:v>53</c:v>
                </c:pt>
                <c:pt idx="692">
                  <c:v>53</c:v>
                </c:pt>
                <c:pt idx="693">
                  <c:v>53</c:v>
                </c:pt>
                <c:pt idx="694">
                  <c:v>53</c:v>
                </c:pt>
                <c:pt idx="695">
                  <c:v>53</c:v>
                </c:pt>
                <c:pt idx="696">
                  <c:v>53</c:v>
                </c:pt>
                <c:pt idx="697">
                  <c:v>53</c:v>
                </c:pt>
                <c:pt idx="698">
                  <c:v>53</c:v>
                </c:pt>
                <c:pt idx="699">
                  <c:v>53</c:v>
                </c:pt>
                <c:pt idx="700">
                  <c:v>54</c:v>
                </c:pt>
                <c:pt idx="701">
                  <c:v>54</c:v>
                </c:pt>
                <c:pt idx="702">
                  <c:v>54</c:v>
                </c:pt>
                <c:pt idx="703">
                  <c:v>54</c:v>
                </c:pt>
                <c:pt idx="704">
                  <c:v>55</c:v>
                </c:pt>
                <c:pt idx="705">
                  <c:v>55</c:v>
                </c:pt>
                <c:pt idx="706">
                  <c:v>55</c:v>
                </c:pt>
                <c:pt idx="707">
                  <c:v>55</c:v>
                </c:pt>
                <c:pt idx="708">
                  <c:v>55</c:v>
                </c:pt>
                <c:pt idx="709">
                  <c:v>56</c:v>
                </c:pt>
                <c:pt idx="710">
                  <c:v>56</c:v>
                </c:pt>
                <c:pt idx="711">
                  <c:v>57</c:v>
                </c:pt>
                <c:pt idx="712">
                  <c:v>57</c:v>
                </c:pt>
                <c:pt idx="713">
                  <c:v>57</c:v>
                </c:pt>
                <c:pt idx="714">
                  <c:v>57</c:v>
                </c:pt>
                <c:pt idx="715">
                  <c:v>58</c:v>
                </c:pt>
                <c:pt idx="716">
                  <c:v>58</c:v>
                </c:pt>
                <c:pt idx="717">
                  <c:v>58</c:v>
                </c:pt>
                <c:pt idx="718">
                  <c:v>58</c:v>
                </c:pt>
                <c:pt idx="719">
                  <c:v>59</c:v>
                </c:pt>
                <c:pt idx="720">
                  <c:v>59</c:v>
                </c:pt>
                <c:pt idx="721">
                  <c:v>59</c:v>
                </c:pt>
                <c:pt idx="722">
                  <c:v>60</c:v>
                </c:pt>
                <c:pt idx="723">
                  <c:v>60</c:v>
                </c:pt>
                <c:pt idx="724">
                  <c:v>60</c:v>
                </c:pt>
                <c:pt idx="725">
                  <c:v>60</c:v>
                </c:pt>
                <c:pt idx="726">
                  <c:v>60</c:v>
                </c:pt>
                <c:pt idx="727">
                  <c:v>60</c:v>
                </c:pt>
                <c:pt idx="728">
                  <c:v>61</c:v>
                </c:pt>
                <c:pt idx="729">
                  <c:v>61</c:v>
                </c:pt>
                <c:pt idx="730">
                  <c:v>61</c:v>
                </c:pt>
                <c:pt idx="731">
                  <c:v>61</c:v>
                </c:pt>
                <c:pt idx="732">
                  <c:v>61</c:v>
                </c:pt>
                <c:pt idx="733">
                  <c:v>61</c:v>
                </c:pt>
                <c:pt idx="734">
                  <c:v>61</c:v>
                </c:pt>
                <c:pt idx="735">
                  <c:v>62</c:v>
                </c:pt>
                <c:pt idx="736">
                  <c:v>62</c:v>
                </c:pt>
                <c:pt idx="737">
                  <c:v>62</c:v>
                </c:pt>
                <c:pt idx="738">
                  <c:v>62</c:v>
                </c:pt>
                <c:pt idx="739">
                  <c:v>62</c:v>
                </c:pt>
                <c:pt idx="740">
                  <c:v>63</c:v>
                </c:pt>
                <c:pt idx="741">
                  <c:v>63</c:v>
                </c:pt>
                <c:pt idx="742">
                  <c:v>63</c:v>
                </c:pt>
                <c:pt idx="743">
                  <c:v>63</c:v>
                </c:pt>
                <c:pt idx="744">
                  <c:v>63</c:v>
                </c:pt>
                <c:pt idx="745">
                  <c:v>63</c:v>
                </c:pt>
                <c:pt idx="746">
                  <c:v>63</c:v>
                </c:pt>
                <c:pt idx="747">
                  <c:v>63</c:v>
                </c:pt>
                <c:pt idx="748">
                  <c:v>63</c:v>
                </c:pt>
                <c:pt idx="749">
                  <c:v>64</c:v>
                </c:pt>
                <c:pt idx="750">
                  <c:v>64</c:v>
                </c:pt>
                <c:pt idx="751">
                  <c:v>64</c:v>
                </c:pt>
                <c:pt idx="752">
                  <c:v>64</c:v>
                </c:pt>
                <c:pt idx="753">
                  <c:v>64</c:v>
                </c:pt>
                <c:pt idx="754">
                  <c:v>64</c:v>
                </c:pt>
                <c:pt idx="755">
                  <c:v>64</c:v>
                </c:pt>
                <c:pt idx="756">
                  <c:v>64</c:v>
                </c:pt>
                <c:pt idx="757">
                  <c:v>65</c:v>
                </c:pt>
                <c:pt idx="758">
                  <c:v>65</c:v>
                </c:pt>
                <c:pt idx="759">
                  <c:v>66</c:v>
                </c:pt>
                <c:pt idx="760">
                  <c:v>66</c:v>
                </c:pt>
                <c:pt idx="761">
                  <c:v>66</c:v>
                </c:pt>
                <c:pt idx="762">
                  <c:v>67</c:v>
                </c:pt>
                <c:pt idx="763">
                  <c:v>67</c:v>
                </c:pt>
                <c:pt idx="764">
                  <c:v>67</c:v>
                </c:pt>
                <c:pt idx="765">
                  <c:v>67</c:v>
                </c:pt>
                <c:pt idx="766">
                  <c:v>68</c:v>
                </c:pt>
                <c:pt idx="767">
                  <c:v>68</c:v>
                </c:pt>
                <c:pt idx="768">
                  <c:v>68</c:v>
                </c:pt>
                <c:pt idx="769">
                  <c:v>68</c:v>
                </c:pt>
                <c:pt idx="770">
                  <c:v>68</c:v>
                </c:pt>
                <c:pt idx="771">
                  <c:v>68</c:v>
                </c:pt>
                <c:pt idx="772">
                  <c:v>68</c:v>
                </c:pt>
                <c:pt idx="773">
                  <c:v>68</c:v>
                </c:pt>
                <c:pt idx="774">
                  <c:v>68</c:v>
                </c:pt>
                <c:pt idx="775">
                  <c:v>69</c:v>
                </c:pt>
                <c:pt idx="776">
                  <c:v>69</c:v>
                </c:pt>
                <c:pt idx="777">
                  <c:v>69</c:v>
                </c:pt>
                <c:pt idx="778">
                  <c:v>69</c:v>
                </c:pt>
                <c:pt idx="779">
                  <c:v>69</c:v>
                </c:pt>
                <c:pt idx="780">
                  <c:v>69</c:v>
                </c:pt>
                <c:pt idx="781">
                  <c:v>69</c:v>
                </c:pt>
                <c:pt idx="782">
                  <c:v>69</c:v>
                </c:pt>
                <c:pt idx="783">
                  <c:v>69</c:v>
                </c:pt>
                <c:pt idx="784">
                  <c:v>69</c:v>
                </c:pt>
                <c:pt idx="785">
                  <c:v>70</c:v>
                </c:pt>
                <c:pt idx="786">
                  <c:v>70</c:v>
                </c:pt>
                <c:pt idx="787">
                  <c:v>70</c:v>
                </c:pt>
                <c:pt idx="788">
                  <c:v>70</c:v>
                </c:pt>
                <c:pt idx="789">
                  <c:v>71</c:v>
                </c:pt>
                <c:pt idx="790">
                  <c:v>71</c:v>
                </c:pt>
                <c:pt idx="791">
                  <c:v>71</c:v>
                </c:pt>
                <c:pt idx="792">
                  <c:v>71</c:v>
                </c:pt>
                <c:pt idx="793">
                  <c:v>71</c:v>
                </c:pt>
                <c:pt idx="794">
                  <c:v>71</c:v>
                </c:pt>
                <c:pt idx="795">
                  <c:v>71</c:v>
                </c:pt>
                <c:pt idx="796">
                  <c:v>71</c:v>
                </c:pt>
                <c:pt idx="797">
                  <c:v>72</c:v>
                </c:pt>
                <c:pt idx="798">
                  <c:v>72</c:v>
                </c:pt>
                <c:pt idx="799">
                  <c:v>72</c:v>
                </c:pt>
                <c:pt idx="800">
                  <c:v>72</c:v>
                </c:pt>
                <c:pt idx="801">
                  <c:v>72</c:v>
                </c:pt>
                <c:pt idx="802">
                  <c:v>72</c:v>
                </c:pt>
                <c:pt idx="803">
                  <c:v>72</c:v>
                </c:pt>
                <c:pt idx="804">
                  <c:v>72</c:v>
                </c:pt>
                <c:pt idx="805">
                  <c:v>72</c:v>
                </c:pt>
                <c:pt idx="806">
                  <c:v>72</c:v>
                </c:pt>
                <c:pt idx="807">
                  <c:v>73</c:v>
                </c:pt>
                <c:pt idx="808">
                  <c:v>73</c:v>
                </c:pt>
                <c:pt idx="809">
                  <c:v>73</c:v>
                </c:pt>
                <c:pt idx="810">
                  <c:v>73</c:v>
                </c:pt>
                <c:pt idx="811">
                  <c:v>73</c:v>
                </c:pt>
                <c:pt idx="812">
                  <c:v>73</c:v>
                </c:pt>
                <c:pt idx="813">
                  <c:v>73</c:v>
                </c:pt>
                <c:pt idx="814">
                  <c:v>73</c:v>
                </c:pt>
                <c:pt idx="815">
                  <c:v>73</c:v>
                </c:pt>
                <c:pt idx="816">
                  <c:v>73</c:v>
                </c:pt>
                <c:pt idx="817">
                  <c:v>73</c:v>
                </c:pt>
                <c:pt idx="818">
                  <c:v>73</c:v>
                </c:pt>
                <c:pt idx="819">
                  <c:v>74</c:v>
                </c:pt>
                <c:pt idx="820">
                  <c:v>74</c:v>
                </c:pt>
                <c:pt idx="821">
                  <c:v>74</c:v>
                </c:pt>
                <c:pt idx="822">
                  <c:v>74</c:v>
                </c:pt>
                <c:pt idx="823">
                  <c:v>74</c:v>
                </c:pt>
                <c:pt idx="824">
                  <c:v>74</c:v>
                </c:pt>
                <c:pt idx="825">
                  <c:v>74</c:v>
                </c:pt>
                <c:pt idx="826">
                  <c:v>74</c:v>
                </c:pt>
                <c:pt idx="827">
                  <c:v>74</c:v>
                </c:pt>
                <c:pt idx="828">
                  <c:v>74</c:v>
                </c:pt>
                <c:pt idx="829">
                  <c:v>75</c:v>
                </c:pt>
                <c:pt idx="830">
                  <c:v>75</c:v>
                </c:pt>
                <c:pt idx="831">
                  <c:v>75</c:v>
                </c:pt>
                <c:pt idx="832">
                  <c:v>75</c:v>
                </c:pt>
                <c:pt idx="833">
                  <c:v>75</c:v>
                </c:pt>
                <c:pt idx="834">
                  <c:v>75</c:v>
                </c:pt>
                <c:pt idx="835">
                  <c:v>75</c:v>
                </c:pt>
                <c:pt idx="836">
                  <c:v>75</c:v>
                </c:pt>
                <c:pt idx="837">
                  <c:v>75</c:v>
                </c:pt>
                <c:pt idx="838">
                  <c:v>75</c:v>
                </c:pt>
                <c:pt idx="839">
                  <c:v>75</c:v>
                </c:pt>
                <c:pt idx="840">
                  <c:v>75</c:v>
                </c:pt>
                <c:pt idx="841">
                  <c:v>76</c:v>
                </c:pt>
                <c:pt idx="842">
                  <c:v>76</c:v>
                </c:pt>
                <c:pt idx="843">
                  <c:v>76</c:v>
                </c:pt>
                <c:pt idx="844">
                  <c:v>77</c:v>
                </c:pt>
                <c:pt idx="845">
                  <c:v>77</c:v>
                </c:pt>
                <c:pt idx="846">
                  <c:v>77</c:v>
                </c:pt>
                <c:pt idx="847">
                  <c:v>77</c:v>
                </c:pt>
                <c:pt idx="848">
                  <c:v>78</c:v>
                </c:pt>
                <c:pt idx="849">
                  <c:v>79</c:v>
                </c:pt>
                <c:pt idx="850">
                  <c:v>79</c:v>
                </c:pt>
                <c:pt idx="851">
                  <c:v>79</c:v>
                </c:pt>
                <c:pt idx="852">
                  <c:v>79</c:v>
                </c:pt>
                <c:pt idx="853">
                  <c:v>79</c:v>
                </c:pt>
                <c:pt idx="854">
                  <c:v>80</c:v>
                </c:pt>
                <c:pt idx="855">
                  <c:v>80</c:v>
                </c:pt>
                <c:pt idx="856">
                  <c:v>80</c:v>
                </c:pt>
                <c:pt idx="857">
                  <c:v>80</c:v>
                </c:pt>
                <c:pt idx="858">
                  <c:v>80</c:v>
                </c:pt>
                <c:pt idx="859">
                  <c:v>81</c:v>
                </c:pt>
                <c:pt idx="860">
                  <c:v>81</c:v>
                </c:pt>
                <c:pt idx="861">
                  <c:v>82</c:v>
                </c:pt>
                <c:pt idx="862">
                  <c:v>82</c:v>
                </c:pt>
                <c:pt idx="863">
                  <c:v>83</c:v>
                </c:pt>
                <c:pt idx="864">
                  <c:v>83</c:v>
                </c:pt>
                <c:pt idx="865">
                  <c:v>83</c:v>
                </c:pt>
                <c:pt idx="866">
                  <c:v>84</c:v>
                </c:pt>
                <c:pt idx="867">
                  <c:v>84</c:v>
                </c:pt>
                <c:pt idx="868">
                  <c:v>84</c:v>
                </c:pt>
                <c:pt idx="869">
                  <c:v>84</c:v>
                </c:pt>
                <c:pt idx="870">
                  <c:v>84</c:v>
                </c:pt>
                <c:pt idx="871">
                  <c:v>84</c:v>
                </c:pt>
                <c:pt idx="872">
                  <c:v>84</c:v>
                </c:pt>
                <c:pt idx="873">
                  <c:v>84</c:v>
                </c:pt>
                <c:pt idx="874">
                  <c:v>85</c:v>
                </c:pt>
                <c:pt idx="875">
                  <c:v>85</c:v>
                </c:pt>
                <c:pt idx="876">
                  <c:v>85</c:v>
                </c:pt>
                <c:pt idx="877">
                  <c:v>86</c:v>
                </c:pt>
                <c:pt idx="878">
                  <c:v>86</c:v>
                </c:pt>
                <c:pt idx="879">
                  <c:v>86</c:v>
                </c:pt>
                <c:pt idx="880">
                  <c:v>87</c:v>
                </c:pt>
                <c:pt idx="881">
                  <c:v>87</c:v>
                </c:pt>
                <c:pt idx="882">
                  <c:v>87</c:v>
                </c:pt>
                <c:pt idx="883">
                  <c:v>87</c:v>
                </c:pt>
                <c:pt idx="884">
                  <c:v>87</c:v>
                </c:pt>
                <c:pt idx="885">
                  <c:v>87</c:v>
                </c:pt>
                <c:pt idx="886">
                  <c:v>88</c:v>
                </c:pt>
                <c:pt idx="887">
                  <c:v>88</c:v>
                </c:pt>
                <c:pt idx="888">
                  <c:v>88</c:v>
                </c:pt>
                <c:pt idx="889">
                  <c:v>89</c:v>
                </c:pt>
                <c:pt idx="890">
                  <c:v>89</c:v>
                </c:pt>
                <c:pt idx="891">
                  <c:v>89</c:v>
                </c:pt>
                <c:pt idx="892">
                  <c:v>89</c:v>
                </c:pt>
                <c:pt idx="893">
                  <c:v>90</c:v>
                </c:pt>
                <c:pt idx="894">
                  <c:v>90</c:v>
                </c:pt>
                <c:pt idx="895">
                  <c:v>90</c:v>
                </c:pt>
                <c:pt idx="896">
                  <c:v>90</c:v>
                </c:pt>
                <c:pt idx="897">
                  <c:v>90</c:v>
                </c:pt>
                <c:pt idx="898">
                  <c:v>90</c:v>
                </c:pt>
                <c:pt idx="899">
                  <c:v>91</c:v>
                </c:pt>
                <c:pt idx="900">
                  <c:v>91</c:v>
                </c:pt>
                <c:pt idx="901">
                  <c:v>92</c:v>
                </c:pt>
                <c:pt idx="902">
                  <c:v>92</c:v>
                </c:pt>
                <c:pt idx="903">
                  <c:v>92</c:v>
                </c:pt>
                <c:pt idx="904">
                  <c:v>93</c:v>
                </c:pt>
                <c:pt idx="905">
                  <c:v>93</c:v>
                </c:pt>
                <c:pt idx="906">
                  <c:v>93</c:v>
                </c:pt>
                <c:pt idx="907">
                  <c:v>93</c:v>
                </c:pt>
                <c:pt idx="908">
                  <c:v>94</c:v>
                </c:pt>
                <c:pt idx="909">
                  <c:v>94</c:v>
                </c:pt>
                <c:pt idx="910">
                  <c:v>94</c:v>
                </c:pt>
                <c:pt idx="911">
                  <c:v>94</c:v>
                </c:pt>
                <c:pt idx="912">
                  <c:v>94</c:v>
                </c:pt>
                <c:pt idx="913">
                  <c:v>95</c:v>
                </c:pt>
                <c:pt idx="914">
                  <c:v>95</c:v>
                </c:pt>
                <c:pt idx="915">
                  <c:v>96</c:v>
                </c:pt>
                <c:pt idx="916">
                  <c:v>96</c:v>
                </c:pt>
                <c:pt idx="917">
                  <c:v>96</c:v>
                </c:pt>
                <c:pt idx="918">
                  <c:v>97</c:v>
                </c:pt>
                <c:pt idx="919">
                  <c:v>97</c:v>
                </c:pt>
                <c:pt idx="920">
                  <c:v>97</c:v>
                </c:pt>
                <c:pt idx="921">
                  <c:v>97</c:v>
                </c:pt>
                <c:pt idx="922">
                  <c:v>97</c:v>
                </c:pt>
                <c:pt idx="923">
                  <c:v>98</c:v>
                </c:pt>
                <c:pt idx="924">
                  <c:v>98</c:v>
                </c:pt>
                <c:pt idx="925">
                  <c:v>98</c:v>
                </c:pt>
                <c:pt idx="926">
                  <c:v>98</c:v>
                </c:pt>
                <c:pt idx="927">
                  <c:v>98</c:v>
                </c:pt>
                <c:pt idx="928">
                  <c:v>99</c:v>
                </c:pt>
                <c:pt idx="929">
                  <c:v>99</c:v>
                </c:pt>
                <c:pt idx="930">
                  <c:v>99</c:v>
                </c:pt>
                <c:pt idx="931">
                  <c:v>99</c:v>
                </c:pt>
                <c:pt idx="932">
                  <c:v>99</c:v>
                </c:pt>
                <c:pt idx="933">
                  <c:v>99</c:v>
                </c:pt>
                <c:pt idx="934">
                  <c:v>99</c:v>
                </c:pt>
                <c:pt idx="935">
                  <c:v>99</c:v>
                </c:pt>
                <c:pt idx="936">
                  <c:v>99</c:v>
                </c:pt>
                <c:pt idx="937">
                  <c:v>99</c:v>
                </c:pt>
                <c:pt idx="938">
                  <c:v>99</c:v>
                </c:pt>
                <c:pt idx="939">
                  <c:v>99</c:v>
                </c:pt>
                <c:pt idx="940">
                  <c:v>99</c:v>
                </c:pt>
                <c:pt idx="941">
                  <c:v>99</c:v>
                </c:pt>
                <c:pt idx="942">
                  <c:v>100</c:v>
                </c:pt>
                <c:pt idx="943">
                  <c:v>100</c:v>
                </c:pt>
                <c:pt idx="944">
                  <c:v>100</c:v>
                </c:pt>
                <c:pt idx="945">
                  <c:v>100</c:v>
                </c:pt>
                <c:pt idx="946">
                  <c:v>100</c:v>
                </c:pt>
                <c:pt idx="947">
                  <c:v>100</c:v>
                </c:pt>
                <c:pt idx="948">
                  <c:v>100</c:v>
                </c:pt>
                <c:pt idx="949">
                  <c:v>100</c:v>
                </c:pt>
                <c:pt idx="950">
                  <c:v>100</c:v>
                </c:pt>
                <c:pt idx="951">
                  <c:v>100</c:v>
                </c:pt>
                <c:pt idx="952">
                  <c:v>101</c:v>
                </c:pt>
                <c:pt idx="953">
                  <c:v>101</c:v>
                </c:pt>
                <c:pt idx="954">
                  <c:v>101</c:v>
                </c:pt>
                <c:pt idx="955">
                  <c:v>102</c:v>
                </c:pt>
                <c:pt idx="956">
                  <c:v>102</c:v>
                </c:pt>
                <c:pt idx="957">
                  <c:v>102</c:v>
                </c:pt>
                <c:pt idx="958">
                  <c:v>102</c:v>
                </c:pt>
                <c:pt idx="959">
                  <c:v>102</c:v>
                </c:pt>
                <c:pt idx="960">
                  <c:v>102</c:v>
                </c:pt>
                <c:pt idx="961">
                  <c:v>103</c:v>
                </c:pt>
                <c:pt idx="962">
                  <c:v>103</c:v>
                </c:pt>
                <c:pt idx="963">
                  <c:v>103</c:v>
                </c:pt>
                <c:pt idx="964">
                  <c:v>103</c:v>
                </c:pt>
                <c:pt idx="965">
                  <c:v>103</c:v>
                </c:pt>
                <c:pt idx="966">
                  <c:v>104</c:v>
                </c:pt>
                <c:pt idx="967">
                  <c:v>104</c:v>
                </c:pt>
                <c:pt idx="968">
                  <c:v>104</c:v>
                </c:pt>
                <c:pt idx="969">
                  <c:v>106</c:v>
                </c:pt>
                <c:pt idx="970">
                  <c:v>106</c:v>
                </c:pt>
                <c:pt idx="971">
                  <c:v>106</c:v>
                </c:pt>
                <c:pt idx="972">
                  <c:v>106</c:v>
                </c:pt>
                <c:pt idx="973">
                  <c:v>106</c:v>
                </c:pt>
                <c:pt idx="974">
                  <c:v>106</c:v>
                </c:pt>
                <c:pt idx="975">
                  <c:v>107</c:v>
                </c:pt>
                <c:pt idx="976">
                  <c:v>107</c:v>
                </c:pt>
                <c:pt idx="977">
                  <c:v>107</c:v>
                </c:pt>
                <c:pt idx="978">
                  <c:v>107</c:v>
                </c:pt>
                <c:pt idx="979">
                  <c:v>108</c:v>
                </c:pt>
                <c:pt idx="980">
                  <c:v>109</c:v>
                </c:pt>
                <c:pt idx="981">
                  <c:v>110</c:v>
                </c:pt>
                <c:pt idx="982">
                  <c:v>110</c:v>
                </c:pt>
                <c:pt idx="983">
                  <c:v>110</c:v>
                </c:pt>
                <c:pt idx="984">
                  <c:v>110</c:v>
                </c:pt>
                <c:pt idx="985">
                  <c:v>110</c:v>
                </c:pt>
                <c:pt idx="986">
                  <c:v>110</c:v>
                </c:pt>
                <c:pt idx="987">
                  <c:v>111</c:v>
                </c:pt>
                <c:pt idx="988">
                  <c:v>111</c:v>
                </c:pt>
                <c:pt idx="989">
                  <c:v>111</c:v>
                </c:pt>
                <c:pt idx="990">
                  <c:v>111</c:v>
                </c:pt>
                <c:pt idx="991">
                  <c:v>111</c:v>
                </c:pt>
                <c:pt idx="992">
                  <c:v>111</c:v>
                </c:pt>
                <c:pt idx="993">
                  <c:v>112</c:v>
                </c:pt>
                <c:pt idx="994">
                  <c:v>112</c:v>
                </c:pt>
                <c:pt idx="995">
                  <c:v>112</c:v>
                </c:pt>
                <c:pt idx="996">
                  <c:v>112</c:v>
                </c:pt>
                <c:pt idx="997">
                  <c:v>113</c:v>
                </c:pt>
                <c:pt idx="998">
                  <c:v>113</c:v>
                </c:pt>
                <c:pt idx="999">
                  <c:v>116</c:v>
                </c:pt>
                <c:pt idx="1000">
                  <c:v>116</c:v>
                </c:pt>
                <c:pt idx="1001">
                  <c:v>116</c:v>
                </c:pt>
                <c:pt idx="1002">
                  <c:v>116</c:v>
                </c:pt>
                <c:pt idx="1003">
                  <c:v>116</c:v>
                </c:pt>
                <c:pt idx="1004">
                  <c:v>117</c:v>
                </c:pt>
                <c:pt idx="1005">
                  <c:v>117</c:v>
                </c:pt>
                <c:pt idx="1006">
                  <c:v>118</c:v>
                </c:pt>
                <c:pt idx="1007">
                  <c:v>118</c:v>
                </c:pt>
                <c:pt idx="1008">
                  <c:v>118</c:v>
                </c:pt>
                <c:pt idx="1009">
                  <c:v>118</c:v>
                </c:pt>
                <c:pt idx="1010">
                  <c:v>118</c:v>
                </c:pt>
                <c:pt idx="1011">
                  <c:v>118</c:v>
                </c:pt>
                <c:pt idx="1012">
                  <c:v>118</c:v>
                </c:pt>
                <c:pt idx="1013">
                  <c:v>118</c:v>
                </c:pt>
                <c:pt idx="1014">
                  <c:v>119</c:v>
                </c:pt>
                <c:pt idx="1015">
                  <c:v>119</c:v>
                </c:pt>
                <c:pt idx="1016">
                  <c:v>119</c:v>
                </c:pt>
                <c:pt idx="1017">
                  <c:v>119</c:v>
                </c:pt>
                <c:pt idx="1018">
                  <c:v>119</c:v>
                </c:pt>
                <c:pt idx="1019">
                  <c:v>119</c:v>
                </c:pt>
                <c:pt idx="1020">
                  <c:v>119</c:v>
                </c:pt>
                <c:pt idx="1021">
                  <c:v>119</c:v>
                </c:pt>
                <c:pt idx="1022">
                  <c:v>120</c:v>
                </c:pt>
                <c:pt idx="1023">
                  <c:v>121</c:v>
                </c:pt>
                <c:pt idx="1024">
                  <c:v>121</c:v>
                </c:pt>
                <c:pt idx="1025">
                  <c:v>121</c:v>
                </c:pt>
                <c:pt idx="1026">
                  <c:v>122</c:v>
                </c:pt>
                <c:pt idx="1027">
                  <c:v>122</c:v>
                </c:pt>
                <c:pt idx="1028">
                  <c:v>122</c:v>
                </c:pt>
                <c:pt idx="1029">
                  <c:v>123</c:v>
                </c:pt>
                <c:pt idx="1030">
                  <c:v>123</c:v>
                </c:pt>
                <c:pt idx="1031">
                  <c:v>124</c:v>
                </c:pt>
                <c:pt idx="1032">
                  <c:v>124</c:v>
                </c:pt>
                <c:pt idx="1033">
                  <c:v>124</c:v>
                </c:pt>
                <c:pt idx="1034">
                  <c:v>125</c:v>
                </c:pt>
                <c:pt idx="1035">
                  <c:v>125</c:v>
                </c:pt>
                <c:pt idx="1036">
                  <c:v>125</c:v>
                </c:pt>
                <c:pt idx="1037">
                  <c:v>125</c:v>
                </c:pt>
                <c:pt idx="1038">
                  <c:v>125</c:v>
                </c:pt>
                <c:pt idx="1039">
                  <c:v>126</c:v>
                </c:pt>
                <c:pt idx="1040">
                  <c:v>127</c:v>
                </c:pt>
                <c:pt idx="1041">
                  <c:v>128</c:v>
                </c:pt>
                <c:pt idx="1042">
                  <c:v>128</c:v>
                </c:pt>
                <c:pt idx="1043">
                  <c:v>128</c:v>
                </c:pt>
                <c:pt idx="1044">
                  <c:v>128</c:v>
                </c:pt>
                <c:pt idx="1045">
                  <c:v>129</c:v>
                </c:pt>
                <c:pt idx="1046">
                  <c:v>130</c:v>
                </c:pt>
                <c:pt idx="1047">
                  <c:v>130</c:v>
                </c:pt>
                <c:pt idx="1048">
                  <c:v>130</c:v>
                </c:pt>
                <c:pt idx="1049">
                  <c:v>131</c:v>
                </c:pt>
                <c:pt idx="1050">
                  <c:v>131</c:v>
                </c:pt>
                <c:pt idx="1051">
                  <c:v>132</c:v>
                </c:pt>
                <c:pt idx="1052">
                  <c:v>133</c:v>
                </c:pt>
                <c:pt idx="1053">
                  <c:v>133</c:v>
                </c:pt>
                <c:pt idx="1054">
                  <c:v>133</c:v>
                </c:pt>
                <c:pt idx="1055">
                  <c:v>134</c:v>
                </c:pt>
                <c:pt idx="1056">
                  <c:v>134</c:v>
                </c:pt>
                <c:pt idx="1057">
                  <c:v>134</c:v>
                </c:pt>
                <c:pt idx="1058">
                  <c:v>135</c:v>
                </c:pt>
                <c:pt idx="1059">
                  <c:v>135</c:v>
                </c:pt>
                <c:pt idx="1060">
                  <c:v>136</c:v>
                </c:pt>
                <c:pt idx="1061">
                  <c:v>137</c:v>
                </c:pt>
                <c:pt idx="1062">
                  <c:v>137</c:v>
                </c:pt>
                <c:pt idx="1063">
                  <c:v>137</c:v>
                </c:pt>
                <c:pt idx="1064">
                  <c:v>139</c:v>
                </c:pt>
                <c:pt idx="1065">
                  <c:v>139</c:v>
                </c:pt>
                <c:pt idx="1066">
                  <c:v>139</c:v>
                </c:pt>
                <c:pt idx="1067">
                  <c:v>140</c:v>
                </c:pt>
                <c:pt idx="1068">
                  <c:v>140</c:v>
                </c:pt>
                <c:pt idx="1069">
                  <c:v>141</c:v>
                </c:pt>
                <c:pt idx="1070">
                  <c:v>141</c:v>
                </c:pt>
                <c:pt idx="1071">
                  <c:v>142</c:v>
                </c:pt>
                <c:pt idx="1072">
                  <c:v>142</c:v>
                </c:pt>
                <c:pt idx="1073">
                  <c:v>142</c:v>
                </c:pt>
                <c:pt idx="1074">
                  <c:v>143</c:v>
                </c:pt>
                <c:pt idx="1075">
                  <c:v>143</c:v>
                </c:pt>
                <c:pt idx="1076">
                  <c:v>144</c:v>
                </c:pt>
                <c:pt idx="1077">
                  <c:v>144</c:v>
                </c:pt>
                <c:pt idx="1078">
                  <c:v>144</c:v>
                </c:pt>
                <c:pt idx="1079">
                  <c:v>144</c:v>
                </c:pt>
                <c:pt idx="1080">
                  <c:v>144</c:v>
                </c:pt>
                <c:pt idx="1081">
                  <c:v>145</c:v>
                </c:pt>
                <c:pt idx="1082">
                  <c:v>145</c:v>
                </c:pt>
                <c:pt idx="1083">
                  <c:v>146</c:v>
                </c:pt>
                <c:pt idx="1084">
                  <c:v>146</c:v>
                </c:pt>
                <c:pt idx="1085">
                  <c:v>146</c:v>
                </c:pt>
                <c:pt idx="1086">
                  <c:v>146</c:v>
                </c:pt>
                <c:pt idx="1087">
                  <c:v>147</c:v>
                </c:pt>
                <c:pt idx="1088">
                  <c:v>147</c:v>
                </c:pt>
                <c:pt idx="1089">
                  <c:v>148</c:v>
                </c:pt>
                <c:pt idx="1090">
                  <c:v>148</c:v>
                </c:pt>
                <c:pt idx="1091">
                  <c:v>149</c:v>
                </c:pt>
                <c:pt idx="1092">
                  <c:v>149</c:v>
                </c:pt>
                <c:pt idx="1093">
                  <c:v>149</c:v>
                </c:pt>
                <c:pt idx="1094">
                  <c:v>149</c:v>
                </c:pt>
                <c:pt idx="1095">
                  <c:v>150</c:v>
                </c:pt>
                <c:pt idx="1096">
                  <c:v>151</c:v>
                </c:pt>
                <c:pt idx="1097">
                  <c:v>151</c:v>
                </c:pt>
                <c:pt idx="1098">
                  <c:v>152</c:v>
                </c:pt>
                <c:pt idx="1099">
                  <c:v>152</c:v>
                </c:pt>
                <c:pt idx="1100">
                  <c:v>152</c:v>
                </c:pt>
                <c:pt idx="1101">
                  <c:v>152</c:v>
                </c:pt>
                <c:pt idx="1102">
                  <c:v>154</c:v>
                </c:pt>
                <c:pt idx="1103">
                  <c:v>155</c:v>
                </c:pt>
                <c:pt idx="1104">
                  <c:v>156</c:v>
                </c:pt>
                <c:pt idx="1105">
                  <c:v>156</c:v>
                </c:pt>
                <c:pt idx="1106">
                  <c:v>157</c:v>
                </c:pt>
                <c:pt idx="1107">
                  <c:v>158</c:v>
                </c:pt>
                <c:pt idx="1108">
                  <c:v>160</c:v>
                </c:pt>
                <c:pt idx="1109">
                  <c:v>161</c:v>
                </c:pt>
                <c:pt idx="1110">
                  <c:v>162</c:v>
                </c:pt>
                <c:pt idx="1111">
                  <c:v>162</c:v>
                </c:pt>
                <c:pt idx="1112">
                  <c:v>162</c:v>
                </c:pt>
                <c:pt idx="1113">
                  <c:v>163</c:v>
                </c:pt>
                <c:pt idx="1114">
                  <c:v>163</c:v>
                </c:pt>
                <c:pt idx="1115">
                  <c:v>164</c:v>
                </c:pt>
                <c:pt idx="1116">
                  <c:v>164</c:v>
                </c:pt>
                <c:pt idx="1117">
                  <c:v>165</c:v>
                </c:pt>
                <c:pt idx="1118">
                  <c:v>165</c:v>
                </c:pt>
                <c:pt idx="1119">
                  <c:v>166</c:v>
                </c:pt>
                <c:pt idx="1120">
                  <c:v>167</c:v>
                </c:pt>
                <c:pt idx="1121">
                  <c:v>167</c:v>
                </c:pt>
                <c:pt idx="1122">
                  <c:v>168</c:v>
                </c:pt>
                <c:pt idx="1123">
                  <c:v>168</c:v>
                </c:pt>
                <c:pt idx="1124">
                  <c:v>169</c:v>
                </c:pt>
                <c:pt idx="1125">
                  <c:v>169</c:v>
                </c:pt>
                <c:pt idx="1126">
                  <c:v>170</c:v>
                </c:pt>
                <c:pt idx="1127">
                  <c:v>170</c:v>
                </c:pt>
                <c:pt idx="1128">
                  <c:v>171</c:v>
                </c:pt>
                <c:pt idx="1129">
                  <c:v>171</c:v>
                </c:pt>
                <c:pt idx="1130">
                  <c:v>172</c:v>
                </c:pt>
                <c:pt idx="1131">
                  <c:v>176</c:v>
                </c:pt>
                <c:pt idx="1132">
                  <c:v>178</c:v>
                </c:pt>
                <c:pt idx="1133">
                  <c:v>179</c:v>
                </c:pt>
                <c:pt idx="1134">
                  <c:v>181</c:v>
                </c:pt>
                <c:pt idx="1135">
                  <c:v>181</c:v>
                </c:pt>
                <c:pt idx="1136">
                  <c:v>182</c:v>
                </c:pt>
                <c:pt idx="1137">
                  <c:v>182</c:v>
                </c:pt>
                <c:pt idx="1138">
                  <c:v>183</c:v>
                </c:pt>
                <c:pt idx="1139">
                  <c:v>183</c:v>
                </c:pt>
                <c:pt idx="1140">
                  <c:v>183</c:v>
                </c:pt>
                <c:pt idx="1141">
                  <c:v>184</c:v>
                </c:pt>
                <c:pt idx="1142">
                  <c:v>186</c:v>
                </c:pt>
                <c:pt idx="1143">
                  <c:v>187</c:v>
                </c:pt>
                <c:pt idx="1144">
                  <c:v>187</c:v>
                </c:pt>
                <c:pt idx="1145">
                  <c:v>188</c:v>
                </c:pt>
                <c:pt idx="1146">
                  <c:v>188</c:v>
                </c:pt>
                <c:pt idx="1147">
                  <c:v>190</c:v>
                </c:pt>
                <c:pt idx="1148">
                  <c:v>190</c:v>
                </c:pt>
                <c:pt idx="1149">
                  <c:v>191</c:v>
                </c:pt>
                <c:pt idx="1150">
                  <c:v>191</c:v>
                </c:pt>
                <c:pt idx="1151">
                  <c:v>193</c:v>
                </c:pt>
                <c:pt idx="1152">
                  <c:v>193</c:v>
                </c:pt>
                <c:pt idx="1153">
                  <c:v>194</c:v>
                </c:pt>
                <c:pt idx="1154">
                  <c:v>194</c:v>
                </c:pt>
                <c:pt idx="1155">
                  <c:v>195</c:v>
                </c:pt>
                <c:pt idx="1156">
                  <c:v>196</c:v>
                </c:pt>
                <c:pt idx="1157">
                  <c:v>197</c:v>
                </c:pt>
                <c:pt idx="1158">
                  <c:v>198</c:v>
                </c:pt>
                <c:pt idx="1159">
                  <c:v>199</c:v>
                </c:pt>
                <c:pt idx="1160">
                  <c:v>200</c:v>
                </c:pt>
                <c:pt idx="1161">
                  <c:v>200</c:v>
                </c:pt>
                <c:pt idx="1162">
                  <c:v>200</c:v>
                </c:pt>
                <c:pt idx="1163">
                  <c:v>201</c:v>
                </c:pt>
                <c:pt idx="1164">
                  <c:v>201</c:v>
                </c:pt>
                <c:pt idx="1165">
                  <c:v>202</c:v>
                </c:pt>
                <c:pt idx="1166">
                  <c:v>203</c:v>
                </c:pt>
                <c:pt idx="1167">
                  <c:v>204</c:v>
                </c:pt>
                <c:pt idx="1168">
                  <c:v>205</c:v>
                </c:pt>
                <c:pt idx="1169">
                  <c:v>205</c:v>
                </c:pt>
                <c:pt idx="1170">
                  <c:v>206</c:v>
                </c:pt>
                <c:pt idx="1171">
                  <c:v>206</c:v>
                </c:pt>
                <c:pt idx="1172">
                  <c:v>206</c:v>
                </c:pt>
                <c:pt idx="1173">
                  <c:v>207</c:v>
                </c:pt>
                <c:pt idx="1174">
                  <c:v>207</c:v>
                </c:pt>
                <c:pt idx="1175">
                  <c:v>209</c:v>
                </c:pt>
                <c:pt idx="1176">
                  <c:v>209</c:v>
                </c:pt>
                <c:pt idx="1177">
                  <c:v>209</c:v>
                </c:pt>
                <c:pt idx="1178">
                  <c:v>211</c:v>
                </c:pt>
                <c:pt idx="1179">
                  <c:v>211</c:v>
                </c:pt>
                <c:pt idx="1180">
                  <c:v>212</c:v>
                </c:pt>
                <c:pt idx="1181">
                  <c:v>212</c:v>
                </c:pt>
                <c:pt idx="1182">
                  <c:v>213</c:v>
                </c:pt>
                <c:pt idx="1183">
                  <c:v>213</c:v>
                </c:pt>
                <c:pt idx="1184">
                  <c:v>214</c:v>
                </c:pt>
                <c:pt idx="1185">
                  <c:v>216</c:v>
                </c:pt>
                <c:pt idx="1186">
                  <c:v>216</c:v>
                </c:pt>
                <c:pt idx="1187">
                  <c:v>218</c:v>
                </c:pt>
                <c:pt idx="1188">
                  <c:v>219</c:v>
                </c:pt>
                <c:pt idx="1189">
                  <c:v>219</c:v>
                </c:pt>
                <c:pt idx="1190">
                  <c:v>219</c:v>
                </c:pt>
                <c:pt idx="1191">
                  <c:v>223</c:v>
                </c:pt>
                <c:pt idx="1192">
                  <c:v>223</c:v>
                </c:pt>
                <c:pt idx="1193">
                  <c:v>224</c:v>
                </c:pt>
                <c:pt idx="1194">
                  <c:v>225</c:v>
                </c:pt>
                <c:pt idx="1195">
                  <c:v>227</c:v>
                </c:pt>
                <c:pt idx="1196">
                  <c:v>228</c:v>
                </c:pt>
                <c:pt idx="1197">
                  <c:v>228</c:v>
                </c:pt>
                <c:pt idx="1198">
                  <c:v>230</c:v>
                </c:pt>
                <c:pt idx="1199">
                  <c:v>230</c:v>
                </c:pt>
                <c:pt idx="1200">
                  <c:v>231</c:v>
                </c:pt>
                <c:pt idx="1201">
                  <c:v>233</c:v>
                </c:pt>
                <c:pt idx="1202">
                  <c:v>233</c:v>
                </c:pt>
                <c:pt idx="1203">
                  <c:v>233</c:v>
                </c:pt>
                <c:pt idx="1204">
                  <c:v>234</c:v>
                </c:pt>
                <c:pt idx="1205">
                  <c:v>234</c:v>
                </c:pt>
                <c:pt idx="1206">
                  <c:v>234</c:v>
                </c:pt>
                <c:pt idx="1207">
                  <c:v>234</c:v>
                </c:pt>
                <c:pt idx="1208">
                  <c:v>234</c:v>
                </c:pt>
                <c:pt idx="1209">
                  <c:v>234</c:v>
                </c:pt>
                <c:pt idx="1210">
                  <c:v>235</c:v>
                </c:pt>
                <c:pt idx="1211">
                  <c:v>235</c:v>
                </c:pt>
                <c:pt idx="1212">
                  <c:v>237</c:v>
                </c:pt>
                <c:pt idx="1213">
                  <c:v>237</c:v>
                </c:pt>
                <c:pt idx="1214">
                  <c:v>237</c:v>
                </c:pt>
                <c:pt idx="1215">
                  <c:v>237</c:v>
                </c:pt>
                <c:pt idx="1216">
                  <c:v>238</c:v>
                </c:pt>
                <c:pt idx="1217">
                  <c:v>239</c:v>
                </c:pt>
                <c:pt idx="1218">
                  <c:v>239</c:v>
                </c:pt>
                <c:pt idx="1219">
                  <c:v>240</c:v>
                </c:pt>
                <c:pt idx="1220">
                  <c:v>240</c:v>
                </c:pt>
                <c:pt idx="1221">
                  <c:v>244</c:v>
                </c:pt>
                <c:pt idx="1222">
                  <c:v>245</c:v>
                </c:pt>
                <c:pt idx="1223">
                  <c:v>247</c:v>
                </c:pt>
                <c:pt idx="1224">
                  <c:v>248</c:v>
                </c:pt>
                <c:pt idx="1225">
                  <c:v>253</c:v>
                </c:pt>
                <c:pt idx="1226">
                  <c:v>254</c:v>
                </c:pt>
                <c:pt idx="1227">
                  <c:v>254</c:v>
                </c:pt>
                <c:pt idx="1228">
                  <c:v>254</c:v>
                </c:pt>
                <c:pt idx="1229">
                  <c:v>254</c:v>
                </c:pt>
                <c:pt idx="1230">
                  <c:v>255</c:v>
                </c:pt>
                <c:pt idx="1231">
                  <c:v>255</c:v>
                </c:pt>
                <c:pt idx="1232">
                  <c:v>255</c:v>
                </c:pt>
                <c:pt idx="1233">
                  <c:v>257</c:v>
                </c:pt>
                <c:pt idx="1234">
                  <c:v>258</c:v>
                </c:pt>
                <c:pt idx="1235">
                  <c:v>258</c:v>
                </c:pt>
                <c:pt idx="1236">
                  <c:v>260</c:v>
                </c:pt>
                <c:pt idx="1237">
                  <c:v>260</c:v>
                </c:pt>
                <c:pt idx="1238">
                  <c:v>261</c:v>
                </c:pt>
                <c:pt idx="1239">
                  <c:v>263</c:v>
                </c:pt>
                <c:pt idx="1240">
                  <c:v>264</c:v>
                </c:pt>
                <c:pt idx="1241">
                  <c:v>265</c:v>
                </c:pt>
                <c:pt idx="1242">
                  <c:v>265</c:v>
                </c:pt>
                <c:pt idx="1243">
                  <c:v>265</c:v>
                </c:pt>
                <c:pt idx="1244">
                  <c:v>266</c:v>
                </c:pt>
                <c:pt idx="1245">
                  <c:v>267</c:v>
                </c:pt>
                <c:pt idx="1246">
                  <c:v>268</c:v>
                </c:pt>
                <c:pt idx="1247">
                  <c:v>270</c:v>
                </c:pt>
                <c:pt idx="1248">
                  <c:v>270</c:v>
                </c:pt>
                <c:pt idx="1249">
                  <c:v>271</c:v>
                </c:pt>
                <c:pt idx="1250">
                  <c:v>271</c:v>
                </c:pt>
                <c:pt idx="1251">
                  <c:v>273</c:v>
                </c:pt>
                <c:pt idx="1252">
                  <c:v>274</c:v>
                </c:pt>
                <c:pt idx="1253">
                  <c:v>276</c:v>
                </c:pt>
                <c:pt idx="1254">
                  <c:v>277</c:v>
                </c:pt>
                <c:pt idx="1255">
                  <c:v>279</c:v>
                </c:pt>
                <c:pt idx="1256">
                  <c:v>280</c:v>
                </c:pt>
                <c:pt idx="1257">
                  <c:v>281</c:v>
                </c:pt>
                <c:pt idx="1258">
                  <c:v>281</c:v>
                </c:pt>
                <c:pt idx="1259">
                  <c:v>281</c:v>
                </c:pt>
                <c:pt idx="1260">
                  <c:v>282</c:v>
                </c:pt>
                <c:pt idx="1261">
                  <c:v>282</c:v>
                </c:pt>
                <c:pt idx="1262">
                  <c:v>284</c:v>
                </c:pt>
                <c:pt idx="1263">
                  <c:v>284</c:v>
                </c:pt>
                <c:pt idx="1264">
                  <c:v>284</c:v>
                </c:pt>
                <c:pt idx="1265">
                  <c:v>284</c:v>
                </c:pt>
                <c:pt idx="1266">
                  <c:v>285</c:v>
                </c:pt>
                <c:pt idx="1267">
                  <c:v>285</c:v>
                </c:pt>
                <c:pt idx="1268">
                  <c:v>286</c:v>
                </c:pt>
                <c:pt idx="1269">
                  <c:v>287</c:v>
                </c:pt>
                <c:pt idx="1270">
                  <c:v>288</c:v>
                </c:pt>
                <c:pt idx="1271">
                  <c:v>289</c:v>
                </c:pt>
                <c:pt idx="1272">
                  <c:v>293</c:v>
                </c:pt>
                <c:pt idx="1273">
                  <c:v>293</c:v>
                </c:pt>
                <c:pt idx="1274">
                  <c:v>293</c:v>
                </c:pt>
                <c:pt idx="1275">
                  <c:v>295</c:v>
                </c:pt>
                <c:pt idx="1276">
                  <c:v>295</c:v>
                </c:pt>
                <c:pt idx="1277">
                  <c:v>295</c:v>
                </c:pt>
                <c:pt idx="1278">
                  <c:v>296</c:v>
                </c:pt>
                <c:pt idx="1279">
                  <c:v>296</c:v>
                </c:pt>
                <c:pt idx="1280">
                  <c:v>298</c:v>
                </c:pt>
                <c:pt idx="1281">
                  <c:v>299</c:v>
                </c:pt>
                <c:pt idx="1282">
                  <c:v>299</c:v>
                </c:pt>
                <c:pt idx="1283">
                  <c:v>300</c:v>
                </c:pt>
                <c:pt idx="1284">
                  <c:v>300</c:v>
                </c:pt>
                <c:pt idx="1285">
                  <c:v>301</c:v>
                </c:pt>
                <c:pt idx="1286">
                  <c:v>304</c:v>
                </c:pt>
                <c:pt idx="1287">
                  <c:v>305</c:v>
                </c:pt>
                <c:pt idx="1288">
                  <c:v>305</c:v>
                </c:pt>
                <c:pt idx="1289">
                  <c:v>305</c:v>
                </c:pt>
                <c:pt idx="1290">
                  <c:v>306</c:v>
                </c:pt>
                <c:pt idx="1291">
                  <c:v>306</c:v>
                </c:pt>
                <c:pt idx="1292">
                  <c:v>307</c:v>
                </c:pt>
                <c:pt idx="1293">
                  <c:v>309</c:v>
                </c:pt>
                <c:pt idx="1294">
                  <c:v>310</c:v>
                </c:pt>
                <c:pt idx="1295">
                  <c:v>311</c:v>
                </c:pt>
                <c:pt idx="1296">
                  <c:v>312</c:v>
                </c:pt>
                <c:pt idx="1297">
                  <c:v>314</c:v>
                </c:pt>
                <c:pt idx="1298">
                  <c:v>315</c:v>
                </c:pt>
                <c:pt idx="1299">
                  <c:v>317</c:v>
                </c:pt>
                <c:pt idx="1300">
                  <c:v>318</c:v>
                </c:pt>
                <c:pt idx="1301">
                  <c:v>319</c:v>
                </c:pt>
                <c:pt idx="1302">
                  <c:v>320</c:v>
                </c:pt>
                <c:pt idx="1303">
                  <c:v>321</c:v>
                </c:pt>
                <c:pt idx="1304">
                  <c:v>322</c:v>
                </c:pt>
                <c:pt idx="1305">
                  <c:v>322</c:v>
                </c:pt>
                <c:pt idx="1306">
                  <c:v>322</c:v>
                </c:pt>
                <c:pt idx="1307">
                  <c:v>322</c:v>
                </c:pt>
                <c:pt idx="1308">
                  <c:v>323</c:v>
                </c:pt>
                <c:pt idx="1309">
                  <c:v>324</c:v>
                </c:pt>
                <c:pt idx="1310">
                  <c:v>324</c:v>
                </c:pt>
                <c:pt idx="1311">
                  <c:v>327</c:v>
                </c:pt>
                <c:pt idx="1312">
                  <c:v>327</c:v>
                </c:pt>
                <c:pt idx="1313">
                  <c:v>328</c:v>
                </c:pt>
                <c:pt idx="1314">
                  <c:v>331</c:v>
                </c:pt>
                <c:pt idx="1315">
                  <c:v>331</c:v>
                </c:pt>
                <c:pt idx="1316">
                  <c:v>332</c:v>
                </c:pt>
                <c:pt idx="1317">
                  <c:v>332</c:v>
                </c:pt>
                <c:pt idx="1318">
                  <c:v>332</c:v>
                </c:pt>
                <c:pt idx="1319">
                  <c:v>333</c:v>
                </c:pt>
                <c:pt idx="1320">
                  <c:v>335</c:v>
                </c:pt>
                <c:pt idx="1321">
                  <c:v>335</c:v>
                </c:pt>
                <c:pt idx="1322">
                  <c:v>336</c:v>
                </c:pt>
                <c:pt idx="1323">
                  <c:v>337</c:v>
                </c:pt>
                <c:pt idx="1324">
                  <c:v>341</c:v>
                </c:pt>
                <c:pt idx="1325">
                  <c:v>342</c:v>
                </c:pt>
                <c:pt idx="1326">
                  <c:v>345</c:v>
                </c:pt>
                <c:pt idx="1327">
                  <c:v>346</c:v>
                </c:pt>
                <c:pt idx="1328">
                  <c:v>346</c:v>
                </c:pt>
                <c:pt idx="1329">
                  <c:v>350</c:v>
                </c:pt>
                <c:pt idx="1330">
                  <c:v>351</c:v>
                </c:pt>
                <c:pt idx="1331">
                  <c:v>352</c:v>
                </c:pt>
                <c:pt idx="1332">
                  <c:v>352</c:v>
                </c:pt>
                <c:pt idx="1333">
                  <c:v>354</c:v>
                </c:pt>
                <c:pt idx="1334">
                  <c:v>354</c:v>
                </c:pt>
                <c:pt idx="1335">
                  <c:v>354</c:v>
                </c:pt>
                <c:pt idx="1336">
                  <c:v>354</c:v>
                </c:pt>
                <c:pt idx="1337">
                  <c:v>355</c:v>
                </c:pt>
                <c:pt idx="1338">
                  <c:v>355</c:v>
                </c:pt>
                <c:pt idx="1339">
                  <c:v>356</c:v>
                </c:pt>
                <c:pt idx="1340">
                  <c:v>356</c:v>
                </c:pt>
                <c:pt idx="1341">
                  <c:v>358</c:v>
                </c:pt>
                <c:pt idx="1342">
                  <c:v>358</c:v>
                </c:pt>
                <c:pt idx="1343">
                  <c:v>359</c:v>
                </c:pt>
                <c:pt idx="1344">
                  <c:v>360</c:v>
                </c:pt>
                <c:pt idx="1345">
                  <c:v>361</c:v>
                </c:pt>
                <c:pt idx="1346">
                  <c:v>361</c:v>
                </c:pt>
                <c:pt idx="1347">
                  <c:v>363</c:v>
                </c:pt>
                <c:pt idx="1348">
                  <c:v>364</c:v>
                </c:pt>
                <c:pt idx="1349">
                  <c:v>365</c:v>
                </c:pt>
                <c:pt idx="1350">
                  <c:v>367</c:v>
                </c:pt>
                <c:pt idx="1351">
                  <c:v>367</c:v>
                </c:pt>
                <c:pt idx="1352">
                  <c:v>370</c:v>
                </c:pt>
                <c:pt idx="1353">
                  <c:v>371</c:v>
                </c:pt>
                <c:pt idx="1354">
                  <c:v>373</c:v>
                </c:pt>
                <c:pt idx="1355">
                  <c:v>374</c:v>
                </c:pt>
                <c:pt idx="1356">
                  <c:v>377</c:v>
                </c:pt>
                <c:pt idx="1357">
                  <c:v>378</c:v>
                </c:pt>
                <c:pt idx="1358">
                  <c:v>379</c:v>
                </c:pt>
                <c:pt idx="1359">
                  <c:v>381</c:v>
                </c:pt>
                <c:pt idx="1360">
                  <c:v>383</c:v>
                </c:pt>
                <c:pt idx="1361">
                  <c:v>384</c:v>
                </c:pt>
                <c:pt idx="1362">
                  <c:v>386</c:v>
                </c:pt>
                <c:pt idx="1363">
                  <c:v>387</c:v>
                </c:pt>
                <c:pt idx="1364">
                  <c:v>389</c:v>
                </c:pt>
                <c:pt idx="1365">
                  <c:v>389</c:v>
                </c:pt>
                <c:pt idx="1366">
                  <c:v>390</c:v>
                </c:pt>
                <c:pt idx="1367">
                  <c:v>391</c:v>
                </c:pt>
                <c:pt idx="1368">
                  <c:v>394</c:v>
                </c:pt>
                <c:pt idx="1369">
                  <c:v>396</c:v>
                </c:pt>
                <c:pt idx="1370">
                  <c:v>398</c:v>
                </c:pt>
                <c:pt idx="1371">
                  <c:v>398</c:v>
                </c:pt>
                <c:pt idx="1372">
                  <c:v>401</c:v>
                </c:pt>
                <c:pt idx="1373">
                  <c:v>401</c:v>
                </c:pt>
                <c:pt idx="1374">
                  <c:v>403</c:v>
                </c:pt>
                <c:pt idx="1375">
                  <c:v>403</c:v>
                </c:pt>
                <c:pt idx="1376">
                  <c:v>406</c:v>
                </c:pt>
                <c:pt idx="1377">
                  <c:v>407</c:v>
                </c:pt>
                <c:pt idx="1378">
                  <c:v>408</c:v>
                </c:pt>
                <c:pt idx="1379">
                  <c:v>409</c:v>
                </c:pt>
                <c:pt idx="1380">
                  <c:v>409</c:v>
                </c:pt>
                <c:pt idx="1381">
                  <c:v>409</c:v>
                </c:pt>
                <c:pt idx="1382">
                  <c:v>410</c:v>
                </c:pt>
                <c:pt idx="1383">
                  <c:v>411</c:v>
                </c:pt>
                <c:pt idx="1384">
                  <c:v>415</c:v>
                </c:pt>
                <c:pt idx="1385">
                  <c:v>416</c:v>
                </c:pt>
                <c:pt idx="1386">
                  <c:v>417</c:v>
                </c:pt>
                <c:pt idx="1387">
                  <c:v>418</c:v>
                </c:pt>
                <c:pt idx="1388">
                  <c:v>420</c:v>
                </c:pt>
                <c:pt idx="1389">
                  <c:v>425</c:v>
                </c:pt>
                <c:pt idx="1390">
                  <c:v>426</c:v>
                </c:pt>
                <c:pt idx="1391">
                  <c:v>427</c:v>
                </c:pt>
                <c:pt idx="1392">
                  <c:v>427</c:v>
                </c:pt>
                <c:pt idx="1393">
                  <c:v>431</c:v>
                </c:pt>
                <c:pt idx="1394">
                  <c:v>431</c:v>
                </c:pt>
                <c:pt idx="1395">
                  <c:v>432</c:v>
                </c:pt>
                <c:pt idx="1396">
                  <c:v>432</c:v>
                </c:pt>
                <c:pt idx="1397">
                  <c:v>432</c:v>
                </c:pt>
                <c:pt idx="1398">
                  <c:v>433</c:v>
                </c:pt>
                <c:pt idx="1399">
                  <c:v>435</c:v>
                </c:pt>
                <c:pt idx="1400">
                  <c:v>437</c:v>
                </c:pt>
                <c:pt idx="1401">
                  <c:v>438</c:v>
                </c:pt>
                <c:pt idx="1402">
                  <c:v>440</c:v>
                </c:pt>
                <c:pt idx="1403">
                  <c:v>442</c:v>
                </c:pt>
                <c:pt idx="1404">
                  <c:v>444</c:v>
                </c:pt>
                <c:pt idx="1405">
                  <c:v>444</c:v>
                </c:pt>
                <c:pt idx="1406">
                  <c:v>445</c:v>
                </c:pt>
                <c:pt idx="1407">
                  <c:v>449</c:v>
                </c:pt>
                <c:pt idx="1408">
                  <c:v>452</c:v>
                </c:pt>
                <c:pt idx="1409">
                  <c:v>454</c:v>
                </c:pt>
                <c:pt idx="1410">
                  <c:v>456</c:v>
                </c:pt>
                <c:pt idx="1411">
                  <c:v>459</c:v>
                </c:pt>
                <c:pt idx="1412">
                  <c:v>460</c:v>
                </c:pt>
                <c:pt idx="1413">
                  <c:v>462</c:v>
                </c:pt>
                <c:pt idx="1414">
                  <c:v>462</c:v>
                </c:pt>
                <c:pt idx="1415">
                  <c:v>462</c:v>
                </c:pt>
                <c:pt idx="1416">
                  <c:v>463</c:v>
                </c:pt>
                <c:pt idx="1417">
                  <c:v>467</c:v>
                </c:pt>
                <c:pt idx="1418">
                  <c:v>471</c:v>
                </c:pt>
                <c:pt idx="1419">
                  <c:v>473</c:v>
                </c:pt>
                <c:pt idx="1420">
                  <c:v>474</c:v>
                </c:pt>
                <c:pt idx="1421">
                  <c:v>474</c:v>
                </c:pt>
                <c:pt idx="1422">
                  <c:v>475</c:v>
                </c:pt>
                <c:pt idx="1423">
                  <c:v>477</c:v>
                </c:pt>
                <c:pt idx="1424">
                  <c:v>477</c:v>
                </c:pt>
                <c:pt idx="1425">
                  <c:v>478</c:v>
                </c:pt>
                <c:pt idx="1426">
                  <c:v>480</c:v>
                </c:pt>
                <c:pt idx="1427">
                  <c:v>482</c:v>
                </c:pt>
                <c:pt idx="1428">
                  <c:v>482</c:v>
                </c:pt>
                <c:pt idx="1429">
                  <c:v>488</c:v>
                </c:pt>
                <c:pt idx="1430">
                  <c:v>489</c:v>
                </c:pt>
                <c:pt idx="1431">
                  <c:v>489</c:v>
                </c:pt>
                <c:pt idx="1432">
                  <c:v>497</c:v>
                </c:pt>
                <c:pt idx="1433">
                  <c:v>500</c:v>
                </c:pt>
                <c:pt idx="1434">
                  <c:v>500</c:v>
                </c:pt>
                <c:pt idx="1435">
                  <c:v>502</c:v>
                </c:pt>
                <c:pt idx="1436">
                  <c:v>502</c:v>
                </c:pt>
                <c:pt idx="1437">
                  <c:v>504</c:v>
                </c:pt>
                <c:pt idx="1438">
                  <c:v>514</c:v>
                </c:pt>
                <c:pt idx="1439">
                  <c:v>515</c:v>
                </c:pt>
                <c:pt idx="1440">
                  <c:v>516</c:v>
                </c:pt>
                <c:pt idx="1441">
                  <c:v>517</c:v>
                </c:pt>
                <c:pt idx="1442">
                  <c:v>519</c:v>
                </c:pt>
                <c:pt idx="1443">
                  <c:v>520</c:v>
                </c:pt>
                <c:pt idx="1444">
                  <c:v>523</c:v>
                </c:pt>
                <c:pt idx="1445">
                  <c:v>524</c:v>
                </c:pt>
                <c:pt idx="1446">
                  <c:v>526</c:v>
                </c:pt>
                <c:pt idx="1447">
                  <c:v>527</c:v>
                </c:pt>
                <c:pt idx="1448">
                  <c:v>531</c:v>
                </c:pt>
                <c:pt idx="1449">
                  <c:v>533</c:v>
                </c:pt>
                <c:pt idx="1450">
                  <c:v>533</c:v>
                </c:pt>
                <c:pt idx="1451">
                  <c:v>535</c:v>
                </c:pt>
                <c:pt idx="1452">
                  <c:v>536</c:v>
                </c:pt>
                <c:pt idx="1453">
                  <c:v>536</c:v>
                </c:pt>
                <c:pt idx="1454">
                  <c:v>536</c:v>
                </c:pt>
                <c:pt idx="1455">
                  <c:v>541</c:v>
                </c:pt>
                <c:pt idx="1456">
                  <c:v>544</c:v>
                </c:pt>
                <c:pt idx="1457">
                  <c:v>544</c:v>
                </c:pt>
                <c:pt idx="1458">
                  <c:v>548</c:v>
                </c:pt>
                <c:pt idx="1459">
                  <c:v>550</c:v>
                </c:pt>
                <c:pt idx="1460">
                  <c:v>551</c:v>
                </c:pt>
                <c:pt idx="1461">
                  <c:v>552</c:v>
                </c:pt>
                <c:pt idx="1462">
                  <c:v>553</c:v>
                </c:pt>
                <c:pt idx="1463">
                  <c:v>554</c:v>
                </c:pt>
                <c:pt idx="1464">
                  <c:v>561</c:v>
                </c:pt>
                <c:pt idx="1465">
                  <c:v>563</c:v>
                </c:pt>
                <c:pt idx="1466">
                  <c:v>567</c:v>
                </c:pt>
                <c:pt idx="1467">
                  <c:v>569</c:v>
                </c:pt>
                <c:pt idx="1468">
                  <c:v>573</c:v>
                </c:pt>
                <c:pt idx="1469">
                  <c:v>573</c:v>
                </c:pt>
                <c:pt idx="1470">
                  <c:v>582</c:v>
                </c:pt>
                <c:pt idx="1471">
                  <c:v>587</c:v>
                </c:pt>
                <c:pt idx="1472">
                  <c:v>594</c:v>
                </c:pt>
                <c:pt idx="1473">
                  <c:v>597</c:v>
                </c:pt>
                <c:pt idx="1474">
                  <c:v>598</c:v>
                </c:pt>
                <c:pt idx="1475">
                  <c:v>598</c:v>
                </c:pt>
                <c:pt idx="1476">
                  <c:v>601</c:v>
                </c:pt>
                <c:pt idx="1477">
                  <c:v>603</c:v>
                </c:pt>
                <c:pt idx="1478">
                  <c:v>607</c:v>
                </c:pt>
                <c:pt idx="1479">
                  <c:v>609</c:v>
                </c:pt>
                <c:pt idx="1480">
                  <c:v>615</c:v>
                </c:pt>
                <c:pt idx="1481">
                  <c:v>627</c:v>
                </c:pt>
                <c:pt idx="1482">
                  <c:v>629</c:v>
                </c:pt>
                <c:pt idx="1483">
                  <c:v>631</c:v>
                </c:pt>
                <c:pt idx="1484">
                  <c:v>632</c:v>
                </c:pt>
                <c:pt idx="1485">
                  <c:v>634</c:v>
                </c:pt>
                <c:pt idx="1486">
                  <c:v>635</c:v>
                </c:pt>
                <c:pt idx="1487">
                  <c:v>635</c:v>
                </c:pt>
                <c:pt idx="1488">
                  <c:v>637</c:v>
                </c:pt>
                <c:pt idx="1489">
                  <c:v>642</c:v>
                </c:pt>
                <c:pt idx="1490">
                  <c:v>645</c:v>
                </c:pt>
                <c:pt idx="1491">
                  <c:v>649</c:v>
                </c:pt>
                <c:pt idx="1492">
                  <c:v>650</c:v>
                </c:pt>
                <c:pt idx="1493">
                  <c:v>651</c:v>
                </c:pt>
                <c:pt idx="1494">
                  <c:v>656</c:v>
                </c:pt>
                <c:pt idx="1495">
                  <c:v>657</c:v>
                </c:pt>
                <c:pt idx="1496">
                  <c:v>660</c:v>
                </c:pt>
                <c:pt idx="1497">
                  <c:v>668</c:v>
                </c:pt>
                <c:pt idx="1498">
                  <c:v>669</c:v>
                </c:pt>
                <c:pt idx="1499">
                  <c:v>672</c:v>
                </c:pt>
                <c:pt idx="1500">
                  <c:v>679</c:v>
                </c:pt>
                <c:pt idx="1501">
                  <c:v>679</c:v>
                </c:pt>
                <c:pt idx="1502">
                  <c:v>680</c:v>
                </c:pt>
                <c:pt idx="1503">
                  <c:v>687</c:v>
                </c:pt>
                <c:pt idx="1504">
                  <c:v>687</c:v>
                </c:pt>
                <c:pt idx="1505">
                  <c:v>687</c:v>
                </c:pt>
                <c:pt idx="1506">
                  <c:v>694</c:v>
                </c:pt>
                <c:pt idx="1507">
                  <c:v>698</c:v>
                </c:pt>
                <c:pt idx="1508">
                  <c:v>699</c:v>
                </c:pt>
                <c:pt idx="1509">
                  <c:v>706</c:v>
                </c:pt>
                <c:pt idx="1510">
                  <c:v>708</c:v>
                </c:pt>
                <c:pt idx="1511">
                  <c:v>712</c:v>
                </c:pt>
                <c:pt idx="1512">
                  <c:v>715</c:v>
                </c:pt>
                <c:pt idx="1513">
                  <c:v>717</c:v>
                </c:pt>
                <c:pt idx="1514">
                  <c:v>726</c:v>
                </c:pt>
                <c:pt idx="1515">
                  <c:v>743</c:v>
                </c:pt>
                <c:pt idx="1516">
                  <c:v>749</c:v>
                </c:pt>
                <c:pt idx="1517">
                  <c:v>751</c:v>
                </c:pt>
                <c:pt idx="1518">
                  <c:v>759</c:v>
                </c:pt>
                <c:pt idx="1519">
                  <c:v>764</c:v>
                </c:pt>
                <c:pt idx="1520">
                  <c:v>770</c:v>
                </c:pt>
                <c:pt idx="1521">
                  <c:v>777</c:v>
                </c:pt>
                <c:pt idx="1522">
                  <c:v>778</c:v>
                </c:pt>
                <c:pt idx="1523">
                  <c:v>787</c:v>
                </c:pt>
                <c:pt idx="1524">
                  <c:v>789</c:v>
                </c:pt>
                <c:pt idx="1525">
                  <c:v>789</c:v>
                </c:pt>
                <c:pt idx="1526">
                  <c:v>790</c:v>
                </c:pt>
                <c:pt idx="1527">
                  <c:v>801</c:v>
                </c:pt>
                <c:pt idx="1528">
                  <c:v>802</c:v>
                </c:pt>
                <c:pt idx="1529">
                  <c:v>806</c:v>
                </c:pt>
                <c:pt idx="1530">
                  <c:v>808</c:v>
                </c:pt>
                <c:pt idx="1531">
                  <c:v>819</c:v>
                </c:pt>
                <c:pt idx="1532">
                  <c:v>820</c:v>
                </c:pt>
                <c:pt idx="1533">
                  <c:v>827</c:v>
                </c:pt>
                <c:pt idx="1534">
                  <c:v>827</c:v>
                </c:pt>
                <c:pt idx="1535">
                  <c:v>829</c:v>
                </c:pt>
                <c:pt idx="1536">
                  <c:v>830</c:v>
                </c:pt>
                <c:pt idx="1537">
                  <c:v>830</c:v>
                </c:pt>
                <c:pt idx="1538">
                  <c:v>832</c:v>
                </c:pt>
                <c:pt idx="1539">
                  <c:v>833</c:v>
                </c:pt>
                <c:pt idx="1540">
                  <c:v>839</c:v>
                </c:pt>
                <c:pt idx="1541">
                  <c:v>840</c:v>
                </c:pt>
                <c:pt idx="1542">
                  <c:v>847</c:v>
                </c:pt>
                <c:pt idx="1543">
                  <c:v>855</c:v>
                </c:pt>
                <c:pt idx="1544">
                  <c:v>864</c:v>
                </c:pt>
                <c:pt idx="1545">
                  <c:v>873</c:v>
                </c:pt>
                <c:pt idx="1546">
                  <c:v>893</c:v>
                </c:pt>
                <c:pt idx="1547">
                  <c:v>895</c:v>
                </c:pt>
                <c:pt idx="1548">
                  <c:v>903</c:v>
                </c:pt>
                <c:pt idx="1549">
                  <c:v>907</c:v>
                </c:pt>
                <c:pt idx="1550">
                  <c:v>909</c:v>
                </c:pt>
                <c:pt idx="1551">
                  <c:v>911</c:v>
                </c:pt>
                <c:pt idx="1552">
                  <c:v>913</c:v>
                </c:pt>
                <c:pt idx="1553">
                  <c:v>918</c:v>
                </c:pt>
                <c:pt idx="1554">
                  <c:v>921</c:v>
                </c:pt>
                <c:pt idx="1555">
                  <c:v>927</c:v>
                </c:pt>
                <c:pt idx="1556">
                  <c:v>940</c:v>
                </c:pt>
                <c:pt idx="1557">
                  <c:v>942</c:v>
                </c:pt>
                <c:pt idx="1558">
                  <c:v>947</c:v>
                </c:pt>
                <c:pt idx="1559">
                  <c:v>948</c:v>
                </c:pt>
                <c:pt idx="1560">
                  <c:v>950</c:v>
                </c:pt>
                <c:pt idx="1561">
                  <c:v>954</c:v>
                </c:pt>
                <c:pt idx="1562">
                  <c:v>958</c:v>
                </c:pt>
                <c:pt idx="1563">
                  <c:v>963</c:v>
                </c:pt>
                <c:pt idx="1564">
                  <c:v>977</c:v>
                </c:pt>
                <c:pt idx="1565">
                  <c:v>978</c:v>
                </c:pt>
                <c:pt idx="1566">
                  <c:v>995</c:v>
                </c:pt>
                <c:pt idx="1567">
                  <c:v>1002</c:v>
                </c:pt>
                <c:pt idx="1568">
                  <c:v>1004</c:v>
                </c:pt>
                <c:pt idx="1569">
                  <c:v>1010</c:v>
                </c:pt>
                <c:pt idx="1570">
                  <c:v>1015</c:v>
                </c:pt>
                <c:pt idx="1571">
                  <c:v>1032</c:v>
                </c:pt>
                <c:pt idx="1572">
                  <c:v>1037</c:v>
                </c:pt>
                <c:pt idx="1573">
                  <c:v>1042</c:v>
                </c:pt>
                <c:pt idx="1574">
                  <c:v>1143</c:v>
                </c:pt>
                <c:pt idx="1575">
                  <c:v>1166</c:v>
                </c:pt>
                <c:pt idx="1576">
                  <c:v>1244</c:v>
                </c:pt>
                <c:pt idx="1577">
                  <c:v>1276</c:v>
                </c:pt>
                <c:pt idx="1578">
                  <c:v>1605</c:v>
                </c:pt>
              </c:numCache>
            </c:numRef>
          </c:xVal>
          <c:yVal>
            <c:numRef>
              <c:f>'Grade 7 Math by Sex'!$D$1566:$D$3144</c:f>
              <c:numCache>
                <c:formatCode>General</c:formatCode>
                <c:ptCount val="1579"/>
                <c:pt idx="0">
                  <c:v>0.11848</c:v>
                </c:pt>
                <c:pt idx="1">
                  <c:v>0.11849</c:v>
                </c:pt>
                <c:pt idx="2">
                  <c:v>0.11876</c:v>
                </c:pt>
                <c:pt idx="3">
                  <c:v>0.11888</c:v>
                </c:pt>
                <c:pt idx="4">
                  <c:v>0.11923</c:v>
                </c:pt>
                <c:pt idx="5">
                  <c:v>0.11971</c:v>
                </c:pt>
                <c:pt idx="6">
                  <c:v>0.11974</c:v>
                </c:pt>
                <c:pt idx="7">
                  <c:v>0.12025</c:v>
                </c:pt>
                <c:pt idx="8">
                  <c:v>0.12074</c:v>
                </c:pt>
                <c:pt idx="9">
                  <c:v>0.12101000000000001</c:v>
                </c:pt>
                <c:pt idx="10">
                  <c:v>0.12121</c:v>
                </c:pt>
                <c:pt idx="11">
                  <c:v>0.12167</c:v>
                </c:pt>
                <c:pt idx="12">
                  <c:v>0.12213</c:v>
                </c:pt>
                <c:pt idx="13">
                  <c:v>0.12257</c:v>
                </c:pt>
                <c:pt idx="14">
                  <c:v>0.12289</c:v>
                </c:pt>
                <c:pt idx="15">
                  <c:v>0.12298000000000001</c:v>
                </c:pt>
                <c:pt idx="16">
                  <c:v>0.12335</c:v>
                </c:pt>
                <c:pt idx="17">
                  <c:v>0.12367</c:v>
                </c:pt>
                <c:pt idx="18">
                  <c:v>0.12395</c:v>
                </c:pt>
                <c:pt idx="19">
                  <c:v>0.1242</c:v>
                </c:pt>
                <c:pt idx="20">
                  <c:v>0.12444</c:v>
                </c:pt>
                <c:pt idx="21">
                  <c:v>0.12465</c:v>
                </c:pt>
                <c:pt idx="22">
                  <c:v>0.12486999999999999</c:v>
                </c:pt>
                <c:pt idx="23">
                  <c:v>0.12548999999999999</c:v>
                </c:pt>
                <c:pt idx="24">
                  <c:v>0.12895999999999999</c:v>
                </c:pt>
                <c:pt idx="25">
                  <c:v>0.13346</c:v>
                </c:pt>
                <c:pt idx="26">
                  <c:v>0.13915</c:v>
                </c:pt>
                <c:pt idx="27">
                  <c:v>0.14613999999999999</c:v>
                </c:pt>
                <c:pt idx="28">
                  <c:v>0.15464</c:v>
                </c:pt>
                <c:pt idx="29">
                  <c:v>0.16492000000000001</c:v>
                </c:pt>
                <c:pt idx="30">
                  <c:v>0.17716999999999999</c:v>
                </c:pt>
                <c:pt idx="31">
                  <c:v>0.19159999999999999</c:v>
                </c:pt>
                <c:pt idx="32">
                  <c:v>0.20831</c:v>
                </c:pt>
                <c:pt idx="33">
                  <c:v>0.22724</c:v>
                </c:pt>
                <c:pt idx="34">
                  <c:v>0.24806</c:v>
                </c:pt>
                <c:pt idx="35">
                  <c:v>0.27009</c:v>
                </c:pt>
                <c:pt idx="36">
                  <c:v>0.29232999999999998</c:v>
                </c:pt>
                <c:pt idx="37">
                  <c:v>0.31357000000000002</c:v>
                </c:pt>
                <c:pt idx="38">
                  <c:v>0.33248</c:v>
                </c:pt>
                <c:pt idx="39">
                  <c:v>0.34798000000000001</c:v>
                </c:pt>
                <c:pt idx="40">
                  <c:v>0.35987000000000002</c:v>
                </c:pt>
                <c:pt idx="41">
                  <c:v>0.36873</c:v>
                </c:pt>
                <c:pt idx="42">
                  <c:v>0.37547999999999998</c:v>
                </c:pt>
                <c:pt idx="43">
                  <c:v>0.38084000000000001</c:v>
                </c:pt>
                <c:pt idx="44">
                  <c:v>0.38546000000000002</c:v>
                </c:pt>
                <c:pt idx="45">
                  <c:v>0.38979000000000003</c:v>
                </c:pt>
                <c:pt idx="46">
                  <c:v>0.39405000000000001</c:v>
                </c:pt>
                <c:pt idx="47">
                  <c:v>0.39829999999999999</c:v>
                </c:pt>
                <c:pt idx="48">
                  <c:v>0.11828</c:v>
                </c:pt>
                <c:pt idx="49">
                  <c:v>0.11829000000000001</c:v>
                </c:pt>
                <c:pt idx="50">
                  <c:v>0.11856999999999999</c:v>
                </c:pt>
                <c:pt idx="51">
                  <c:v>0.11903</c:v>
                </c:pt>
                <c:pt idx="52">
                  <c:v>0.11951000000000001</c:v>
                </c:pt>
                <c:pt idx="53">
                  <c:v>0.11955</c:v>
                </c:pt>
                <c:pt idx="54">
                  <c:v>0.12081</c:v>
                </c:pt>
                <c:pt idx="55">
                  <c:v>0.12278</c:v>
                </c:pt>
                <c:pt idx="56">
                  <c:v>0.12529000000000001</c:v>
                </c:pt>
                <c:pt idx="57">
                  <c:v>0.12875</c:v>
                </c:pt>
                <c:pt idx="58">
                  <c:v>0.13891999999999999</c:v>
                </c:pt>
                <c:pt idx="59">
                  <c:v>0.1459</c:v>
                </c:pt>
                <c:pt idx="60">
                  <c:v>0.15440000000000001</c:v>
                </c:pt>
                <c:pt idx="61">
                  <c:v>0.16466</c:v>
                </c:pt>
                <c:pt idx="62">
                  <c:v>0.1769</c:v>
                </c:pt>
                <c:pt idx="63">
                  <c:v>0.1913</c:v>
                </c:pt>
                <c:pt idx="64">
                  <c:v>0.20799000000000001</c:v>
                </c:pt>
                <c:pt idx="65">
                  <c:v>0.22691</c:v>
                </c:pt>
                <c:pt idx="66">
                  <c:v>0.24771000000000001</c:v>
                </c:pt>
                <c:pt idx="67">
                  <c:v>0.29193999999999998</c:v>
                </c:pt>
                <c:pt idx="68">
                  <c:v>0.33206000000000002</c:v>
                </c:pt>
                <c:pt idx="69">
                  <c:v>0.34755999999999998</c:v>
                </c:pt>
                <c:pt idx="70">
                  <c:v>0.37503999999999998</c:v>
                </c:pt>
                <c:pt idx="71">
                  <c:v>0.38040000000000002</c:v>
                </c:pt>
                <c:pt idx="72">
                  <c:v>0.38501000000000002</c:v>
                </c:pt>
                <c:pt idx="73">
                  <c:v>0.1181</c:v>
                </c:pt>
                <c:pt idx="74">
                  <c:v>0.11837</c:v>
                </c:pt>
                <c:pt idx="75">
                  <c:v>0.11931</c:v>
                </c:pt>
                <c:pt idx="76">
                  <c:v>0.11935</c:v>
                </c:pt>
                <c:pt idx="77">
                  <c:v>0.12060999999999999</c:v>
                </c:pt>
                <c:pt idx="78">
                  <c:v>0.12508</c:v>
                </c:pt>
                <c:pt idx="79">
                  <c:v>0.12853999999999999</c:v>
                </c:pt>
                <c:pt idx="80">
                  <c:v>0.13303000000000001</c:v>
                </c:pt>
                <c:pt idx="81">
                  <c:v>0.13869000000000001</c:v>
                </c:pt>
                <c:pt idx="82">
                  <c:v>0.14566999999999999</c:v>
                </c:pt>
                <c:pt idx="83">
                  <c:v>0.17662</c:v>
                </c:pt>
                <c:pt idx="84">
                  <c:v>0.19101000000000001</c:v>
                </c:pt>
                <c:pt idx="85">
                  <c:v>0.20768</c:v>
                </c:pt>
                <c:pt idx="86">
                  <c:v>0.22658</c:v>
                </c:pt>
                <c:pt idx="87">
                  <c:v>0.29154999999999998</c:v>
                </c:pt>
                <c:pt idx="88">
                  <c:v>0.31275999999999998</c:v>
                </c:pt>
                <c:pt idx="89">
                  <c:v>0.33165</c:v>
                </c:pt>
                <c:pt idx="90">
                  <c:v>0.34712999999999999</c:v>
                </c:pt>
                <c:pt idx="91">
                  <c:v>0.35899999999999999</c:v>
                </c:pt>
                <c:pt idx="92">
                  <c:v>0.37458999999999998</c:v>
                </c:pt>
                <c:pt idx="93">
                  <c:v>0.37995000000000001</c:v>
                </c:pt>
                <c:pt idx="94">
                  <c:v>0.11788999999999999</c:v>
                </c:pt>
                <c:pt idx="95">
                  <c:v>0.1179</c:v>
                </c:pt>
                <c:pt idx="96">
                  <c:v>0.11910999999999999</c:v>
                </c:pt>
                <c:pt idx="97">
                  <c:v>0.12041</c:v>
                </c:pt>
                <c:pt idx="98">
                  <c:v>0.12486999999999999</c:v>
                </c:pt>
                <c:pt idx="99">
                  <c:v>0.13281000000000001</c:v>
                </c:pt>
                <c:pt idx="100">
                  <c:v>0.13847000000000001</c:v>
                </c:pt>
                <c:pt idx="101">
                  <c:v>0.15390000000000001</c:v>
                </c:pt>
                <c:pt idx="102">
                  <c:v>0.17635000000000001</c:v>
                </c:pt>
                <c:pt idx="103">
                  <c:v>0.19072</c:v>
                </c:pt>
                <c:pt idx="104">
                  <c:v>0.20737</c:v>
                </c:pt>
                <c:pt idx="105">
                  <c:v>0.37414999999999998</c:v>
                </c:pt>
                <c:pt idx="106">
                  <c:v>0.37951000000000001</c:v>
                </c:pt>
                <c:pt idx="107">
                  <c:v>0.38412000000000002</c:v>
                </c:pt>
                <c:pt idx="108">
                  <c:v>0.38844000000000001</c:v>
                </c:pt>
                <c:pt idx="109">
                  <c:v>0.11771</c:v>
                </c:pt>
                <c:pt idx="110">
                  <c:v>0.11798</c:v>
                </c:pt>
                <c:pt idx="111">
                  <c:v>0.11895</c:v>
                </c:pt>
                <c:pt idx="112">
                  <c:v>0.12021</c:v>
                </c:pt>
                <c:pt idx="113">
                  <c:v>0.12132</c:v>
                </c:pt>
                <c:pt idx="114">
                  <c:v>0.12175999999999999</c:v>
                </c:pt>
                <c:pt idx="115">
                  <c:v>0.12207999999999999</c:v>
                </c:pt>
                <c:pt idx="116">
                  <c:v>0.12217</c:v>
                </c:pt>
                <c:pt idx="117">
                  <c:v>0.12467</c:v>
                </c:pt>
                <c:pt idx="118">
                  <c:v>0.1326</c:v>
                </c:pt>
                <c:pt idx="119">
                  <c:v>0.16389000000000001</c:v>
                </c:pt>
                <c:pt idx="120">
                  <c:v>0.17607</c:v>
                </c:pt>
                <c:pt idx="121">
                  <c:v>0.19042999999999999</c:v>
                </c:pt>
                <c:pt idx="122">
                  <c:v>0.31195000000000001</c:v>
                </c:pt>
                <c:pt idx="123">
                  <c:v>0.33080999999999999</c:v>
                </c:pt>
                <c:pt idx="124">
                  <c:v>0.37370999999999999</c:v>
                </c:pt>
                <c:pt idx="125">
                  <c:v>0.11751</c:v>
                </c:pt>
                <c:pt idx="126">
                  <c:v>0.1179</c:v>
                </c:pt>
                <c:pt idx="127">
                  <c:v>0.12001000000000001</c:v>
                </c:pt>
                <c:pt idx="128">
                  <c:v>0.12156</c:v>
                </c:pt>
                <c:pt idx="129">
                  <c:v>0.12446</c:v>
                </c:pt>
                <c:pt idx="130">
                  <c:v>0.12791</c:v>
                </c:pt>
                <c:pt idx="131">
                  <c:v>0.13238</c:v>
                </c:pt>
                <c:pt idx="132">
                  <c:v>0.13802</c:v>
                </c:pt>
                <c:pt idx="133">
                  <c:v>0.14496999999999999</c:v>
                </c:pt>
                <c:pt idx="134">
                  <c:v>0.17580000000000001</c:v>
                </c:pt>
                <c:pt idx="135">
                  <c:v>0.19014</c:v>
                </c:pt>
                <c:pt idx="136">
                  <c:v>0.24631</c:v>
                </c:pt>
                <c:pt idx="137">
                  <c:v>0.33040000000000003</c:v>
                </c:pt>
                <c:pt idx="138">
                  <c:v>0.38755000000000001</c:v>
                </c:pt>
                <c:pt idx="139">
                  <c:v>0.11731999999999999</c:v>
                </c:pt>
                <c:pt idx="140">
                  <c:v>0.11759</c:v>
                </c:pt>
                <c:pt idx="141">
                  <c:v>0.1177</c:v>
                </c:pt>
                <c:pt idx="142">
                  <c:v>0.11982</c:v>
                </c:pt>
                <c:pt idx="143">
                  <c:v>0.12168</c:v>
                </c:pt>
                <c:pt idx="144">
                  <c:v>0.12426</c:v>
                </c:pt>
                <c:pt idx="145">
                  <c:v>0.14473</c:v>
                </c:pt>
                <c:pt idx="146">
                  <c:v>0.17552999999999999</c:v>
                </c:pt>
                <c:pt idx="147">
                  <c:v>0.20644999999999999</c:v>
                </c:pt>
                <c:pt idx="148">
                  <c:v>0.34543000000000001</c:v>
                </c:pt>
                <c:pt idx="149">
                  <c:v>0.37282999999999999</c:v>
                </c:pt>
                <c:pt idx="150">
                  <c:v>0.11738999999999999</c:v>
                </c:pt>
                <c:pt idx="151">
                  <c:v>0.11785</c:v>
                </c:pt>
                <c:pt idx="152">
                  <c:v>0.11833</c:v>
                </c:pt>
                <c:pt idx="153">
                  <c:v>0.11887</c:v>
                </c:pt>
                <c:pt idx="154">
                  <c:v>0.11935</c:v>
                </c:pt>
                <c:pt idx="155">
                  <c:v>0.12148</c:v>
                </c:pt>
                <c:pt idx="156">
                  <c:v>0.13758000000000001</c:v>
                </c:pt>
                <c:pt idx="157">
                  <c:v>0.16311999999999999</c:v>
                </c:pt>
                <c:pt idx="158">
                  <c:v>0.18956999999999999</c:v>
                </c:pt>
                <c:pt idx="159">
                  <c:v>0.28960999999999998</c:v>
                </c:pt>
                <c:pt idx="160">
                  <c:v>0.31074000000000002</c:v>
                </c:pt>
                <c:pt idx="161">
                  <c:v>0.37774000000000002</c:v>
                </c:pt>
                <c:pt idx="162">
                  <c:v>0.11731999999999999</c:v>
                </c:pt>
                <c:pt idx="163">
                  <c:v>0.11813</c:v>
                </c:pt>
                <c:pt idx="164">
                  <c:v>0.11942</c:v>
                </c:pt>
                <c:pt idx="165">
                  <c:v>0.12128</c:v>
                </c:pt>
                <c:pt idx="166">
                  <c:v>0.12728</c:v>
                </c:pt>
                <c:pt idx="167">
                  <c:v>0.13174</c:v>
                </c:pt>
                <c:pt idx="168">
                  <c:v>0.14427000000000001</c:v>
                </c:pt>
                <c:pt idx="169">
                  <c:v>0.16286</c:v>
                </c:pt>
                <c:pt idx="170">
                  <c:v>0.18928</c:v>
                </c:pt>
                <c:pt idx="171">
                  <c:v>0.24526999999999999</c:v>
                </c:pt>
                <c:pt idx="172">
                  <c:v>0.26713999999999999</c:v>
                </c:pt>
                <c:pt idx="173">
                  <c:v>0.31034</c:v>
                </c:pt>
                <c:pt idx="174">
                  <c:v>0.34458</c:v>
                </c:pt>
                <c:pt idx="175">
                  <c:v>0.12109</c:v>
                </c:pt>
                <c:pt idx="176">
                  <c:v>0.12708</c:v>
                </c:pt>
                <c:pt idx="177">
                  <c:v>0.13152</c:v>
                </c:pt>
                <c:pt idx="178">
                  <c:v>0.14404</c:v>
                </c:pt>
                <c:pt idx="179">
                  <c:v>0.15245</c:v>
                </c:pt>
                <c:pt idx="180">
                  <c:v>0.16261</c:v>
                </c:pt>
                <c:pt idx="181">
                  <c:v>0.18898999999999999</c:v>
                </c:pt>
                <c:pt idx="182">
                  <c:v>0.20554</c:v>
                </c:pt>
                <c:pt idx="183">
                  <c:v>0.24493000000000001</c:v>
                </c:pt>
                <c:pt idx="184">
                  <c:v>0.32874999999999999</c:v>
                </c:pt>
                <c:pt idx="185">
                  <c:v>0.36481000000000002</c:v>
                </c:pt>
                <c:pt idx="186">
                  <c:v>0.37686999999999998</c:v>
                </c:pt>
                <c:pt idx="187">
                  <c:v>0.11693000000000001</c:v>
                </c:pt>
                <c:pt idx="188">
                  <c:v>0.11774999999999999</c:v>
                </c:pt>
                <c:pt idx="189">
                  <c:v>0.11828</c:v>
                </c:pt>
                <c:pt idx="190">
                  <c:v>0.11903</c:v>
                </c:pt>
                <c:pt idx="191">
                  <c:v>0.13131000000000001</c:v>
                </c:pt>
                <c:pt idx="192">
                  <c:v>0.14382</c:v>
                </c:pt>
                <c:pt idx="193">
                  <c:v>0.16236</c:v>
                </c:pt>
                <c:pt idx="194">
                  <c:v>0.20523</c:v>
                </c:pt>
                <c:pt idx="195">
                  <c:v>0.24459</c:v>
                </c:pt>
                <c:pt idx="196">
                  <c:v>0.34375</c:v>
                </c:pt>
                <c:pt idx="197">
                  <c:v>0.37109999999999999</c:v>
                </c:pt>
                <c:pt idx="198">
                  <c:v>0.38102999999999998</c:v>
                </c:pt>
                <c:pt idx="199">
                  <c:v>0.38534000000000002</c:v>
                </c:pt>
                <c:pt idx="200">
                  <c:v>0.11674</c:v>
                </c:pt>
                <c:pt idx="201">
                  <c:v>0.11755</c:v>
                </c:pt>
                <c:pt idx="202">
                  <c:v>0.11809</c:v>
                </c:pt>
                <c:pt idx="203">
                  <c:v>0.11884</c:v>
                </c:pt>
                <c:pt idx="204">
                  <c:v>0.12264</c:v>
                </c:pt>
                <c:pt idx="205">
                  <c:v>0.13109999999999999</c:v>
                </c:pt>
                <c:pt idx="206">
                  <c:v>0.13669999999999999</c:v>
                </c:pt>
                <c:pt idx="207">
                  <c:v>0.15196999999999999</c:v>
                </c:pt>
                <c:pt idx="208">
                  <c:v>0.16211</c:v>
                </c:pt>
                <c:pt idx="209">
                  <c:v>0.24424999999999999</c:v>
                </c:pt>
                <c:pt idx="210">
                  <c:v>0.32793</c:v>
                </c:pt>
                <c:pt idx="211">
                  <c:v>0.35514000000000001</c:v>
                </c:pt>
                <c:pt idx="212">
                  <c:v>0.38490999999999997</c:v>
                </c:pt>
                <c:pt idx="213">
                  <c:v>0.11655</c:v>
                </c:pt>
                <c:pt idx="214">
                  <c:v>0.11736000000000001</c:v>
                </c:pt>
                <c:pt idx="215">
                  <c:v>0.1179</c:v>
                </c:pt>
                <c:pt idx="216">
                  <c:v>0.11865000000000001</c:v>
                </c:pt>
                <c:pt idx="217">
                  <c:v>0.11975</c:v>
                </c:pt>
                <c:pt idx="218">
                  <c:v>0.1205</c:v>
                </c:pt>
                <c:pt idx="219">
                  <c:v>0.14335999999999999</c:v>
                </c:pt>
                <c:pt idx="220">
                  <c:v>0.15174000000000001</c:v>
                </c:pt>
                <c:pt idx="221">
                  <c:v>0.18815000000000001</c:v>
                </c:pt>
                <c:pt idx="222">
                  <c:v>0.30876999999999999</c:v>
                </c:pt>
                <c:pt idx="223">
                  <c:v>0.34292</c:v>
                </c:pt>
                <c:pt idx="224">
                  <c:v>0.35471999999999998</c:v>
                </c:pt>
                <c:pt idx="225">
                  <c:v>0.36353999999999997</c:v>
                </c:pt>
                <c:pt idx="226">
                  <c:v>0.38017000000000001</c:v>
                </c:pt>
                <c:pt idx="227">
                  <c:v>0.11771</c:v>
                </c:pt>
                <c:pt idx="228">
                  <c:v>0.12626000000000001</c:v>
                </c:pt>
                <c:pt idx="229">
                  <c:v>0.13627</c:v>
                </c:pt>
                <c:pt idx="230">
                  <c:v>0.14313999999999999</c:v>
                </c:pt>
                <c:pt idx="231">
                  <c:v>0.1515</c:v>
                </c:pt>
                <c:pt idx="232">
                  <c:v>0.16161</c:v>
                </c:pt>
                <c:pt idx="233">
                  <c:v>0.24357000000000001</c:v>
                </c:pt>
                <c:pt idx="234">
                  <c:v>0.32712999999999998</c:v>
                </c:pt>
                <c:pt idx="235">
                  <c:v>0.34250999999999998</c:v>
                </c:pt>
                <c:pt idx="236">
                  <c:v>0.36310999999999999</c:v>
                </c:pt>
                <c:pt idx="237">
                  <c:v>0.1158</c:v>
                </c:pt>
                <c:pt idx="238">
                  <c:v>0.11652</c:v>
                </c:pt>
                <c:pt idx="239">
                  <c:v>0.11703</c:v>
                </c:pt>
                <c:pt idx="240">
                  <c:v>0.11846</c:v>
                </c:pt>
                <c:pt idx="241">
                  <c:v>0.11892</c:v>
                </c:pt>
                <c:pt idx="242">
                  <c:v>0.13048000000000001</c:v>
                </c:pt>
                <c:pt idx="243">
                  <c:v>0.15126999999999999</c:v>
                </c:pt>
                <c:pt idx="244">
                  <c:v>0.22270000000000001</c:v>
                </c:pt>
                <c:pt idx="245">
                  <c:v>0.30798999999999999</c:v>
                </c:pt>
                <c:pt idx="246">
                  <c:v>0.34210000000000002</c:v>
                </c:pt>
                <c:pt idx="247">
                  <c:v>0.37472</c:v>
                </c:pt>
                <c:pt idx="248">
                  <c:v>0.11561</c:v>
                </c:pt>
                <c:pt idx="249">
                  <c:v>0.1168</c:v>
                </c:pt>
                <c:pt idx="250">
                  <c:v>0.11827</c:v>
                </c:pt>
                <c:pt idx="251">
                  <c:v>0.12247</c:v>
                </c:pt>
                <c:pt idx="252">
                  <c:v>0.12586</c:v>
                </c:pt>
                <c:pt idx="253">
                  <c:v>0.13028000000000001</c:v>
                </c:pt>
                <c:pt idx="254">
                  <c:v>0.14269999999999999</c:v>
                </c:pt>
                <c:pt idx="255">
                  <c:v>0.35348000000000002</c:v>
                </c:pt>
                <c:pt idx="256">
                  <c:v>0.37889</c:v>
                </c:pt>
                <c:pt idx="257">
                  <c:v>0.38318999999999998</c:v>
                </c:pt>
                <c:pt idx="258">
                  <c:v>0.11541999999999999</c:v>
                </c:pt>
                <c:pt idx="259">
                  <c:v>0.11581</c:v>
                </c:pt>
                <c:pt idx="260">
                  <c:v>0.11809</c:v>
                </c:pt>
                <c:pt idx="261">
                  <c:v>0.13008</c:v>
                </c:pt>
                <c:pt idx="262">
                  <c:v>0.14248</c:v>
                </c:pt>
                <c:pt idx="263">
                  <c:v>0.15081</c:v>
                </c:pt>
                <c:pt idx="264">
                  <c:v>0.18704999999999999</c:v>
                </c:pt>
                <c:pt idx="265">
                  <c:v>0.20346</c:v>
                </c:pt>
                <c:pt idx="266">
                  <c:v>0.22208</c:v>
                </c:pt>
                <c:pt idx="267">
                  <c:v>0.24257999999999999</c:v>
                </c:pt>
                <c:pt idx="268">
                  <c:v>0.30723</c:v>
                </c:pt>
                <c:pt idx="269">
                  <c:v>0.36856</c:v>
                </c:pt>
                <c:pt idx="270">
                  <c:v>0.11525000000000001</c:v>
                </c:pt>
                <c:pt idx="271">
                  <c:v>0.11552</c:v>
                </c:pt>
                <c:pt idx="272">
                  <c:v>0.11643000000000001</c:v>
                </c:pt>
                <c:pt idx="273">
                  <c:v>0.1179</c:v>
                </c:pt>
                <c:pt idx="274">
                  <c:v>0.12987000000000001</c:v>
                </c:pt>
                <c:pt idx="275">
                  <c:v>0.15057999999999999</c:v>
                </c:pt>
                <c:pt idx="276">
                  <c:v>0.16064000000000001</c:v>
                </c:pt>
                <c:pt idx="277">
                  <c:v>0.18678</c:v>
                </c:pt>
                <c:pt idx="278">
                  <c:v>0.22178</c:v>
                </c:pt>
                <c:pt idx="279">
                  <c:v>0.24224999999999999</c:v>
                </c:pt>
                <c:pt idx="280">
                  <c:v>0.26394000000000001</c:v>
                </c:pt>
                <c:pt idx="281">
                  <c:v>0.34089000000000003</c:v>
                </c:pt>
                <c:pt idx="282">
                  <c:v>0.36814000000000002</c:v>
                </c:pt>
                <c:pt idx="283">
                  <c:v>0.11506</c:v>
                </c:pt>
                <c:pt idx="284">
                  <c:v>0.11507000000000001</c:v>
                </c:pt>
                <c:pt idx="285">
                  <c:v>0.11579</c:v>
                </c:pt>
                <c:pt idx="286">
                  <c:v>0.11625000000000001</c:v>
                </c:pt>
                <c:pt idx="287">
                  <c:v>0.11629</c:v>
                </c:pt>
                <c:pt idx="288">
                  <c:v>0.11726</c:v>
                </c:pt>
                <c:pt idx="289">
                  <c:v>0.11817</c:v>
                </c:pt>
                <c:pt idx="290">
                  <c:v>0.11935999999999999</c:v>
                </c:pt>
                <c:pt idx="291">
                  <c:v>0.12189999999999999</c:v>
                </c:pt>
                <c:pt idx="292">
                  <c:v>0.12967000000000001</c:v>
                </c:pt>
                <c:pt idx="293">
                  <c:v>0.14205000000000001</c:v>
                </c:pt>
                <c:pt idx="294">
                  <c:v>0.15035999999999999</c:v>
                </c:pt>
                <c:pt idx="295">
                  <c:v>0.30647000000000002</c:v>
                </c:pt>
                <c:pt idx="296">
                  <c:v>0.32516</c:v>
                </c:pt>
                <c:pt idx="297">
                  <c:v>0.34050000000000002</c:v>
                </c:pt>
                <c:pt idx="298">
                  <c:v>0.35226000000000002</c:v>
                </c:pt>
                <c:pt idx="299">
                  <c:v>0.36773</c:v>
                </c:pt>
                <c:pt idx="300">
                  <c:v>0.37763000000000002</c:v>
                </c:pt>
                <c:pt idx="301">
                  <c:v>0.11488</c:v>
                </c:pt>
                <c:pt idx="302">
                  <c:v>0.11607000000000001</c:v>
                </c:pt>
                <c:pt idx="303">
                  <c:v>0.11661000000000001</c:v>
                </c:pt>
                <c:pt idx="304">
                  <c:v>0.11708</c:v>
                </c:pt>
                <c:pt idx="305">
                  <c:v>0.11735</c:v>
                </c:pt>
                <c:pt idx="306">
                  <c:v>0.11917999999999999</c:v>
                </c:pt>
                <c:pt idx="307">
                  <c:v>0.12089</c:v>
                </c:pt>
                <c:pt idx="308">
                  <c:v>0.12509000000000001</c:v>
                </c:pt>
                <c:pt idx="309">
                  <c:v>0.13500999999999999</c:v>
                </c:pt>
                <c:pt idx="310">
                  <c:v>0.14183000000000001</c:v>
                </c:pt>
                <c:pt idx="311">
                  <c:v>0.15013000000000001</c:v>
                </c:pt>
                <c:pt idx="312">
                  <c:v>0.18623999999999999</c:v>
                </c:pt>
                <c:pt idx="313">
                  <c:v>0.2026</c:v>
                </c:pt>
                <c:pt idx="314">
                  <c:v>0.28515000000000001</c:v>
                </c:pt>
                <c:pt idx="315">
                  <c:v>0.30609999999999998</c:v>
                </c:pt>
                <c:pt idx="316">
                  <c:v>0.34010000000000001</c:v>
                </c:pt>
                <c:pt idx="317">
                  <c:v>0.37264000000000003</c:v>
                </c:pt>
                <c:pt idx="318">
                  <c:v>0.11471000000000001</c:v>
                </c:pt>
                <c:pt idx="319">
                  <c:v>0.1159</c:v>
                </c:pt>
                <c:pt idx="320">
                  <c:v>0.11593000000000001</c:v>
                </c:pt>
                <c:pt idx="321">
                  <c:v>0.11717</c:v>
                </c:pt>
                <c:pt idx="322">
                  <c:v>0.11781</c:v>
                </c:pt>
                <c:pt idx="323">
                  <c:v>0.11899999999999999</c:v>
                </c:pt>
                <c:pt idx="324">
                  <c:v>0.12152</c:v>
                </c:pt>
                <c:pt idx="325">
                  <c:v>0.13481000000000001</c:v>
                </c:pt>
                <c:pt idx="326">
                  <c:v>0.15992999999999999</c:v>
                </c:pt>
                <c:pt idx="327">
                  <c:v>0.18598000000000001</c:v>
                </c:pt>
                <c:pt idx="328">
                  <c:v>0.33971000000000001</c:v>
                </c:pt>
                <c:pt idx="329">
                  <c:v>0.35145999999999999</c:v>
                </c:pt>
                <c:pt idx="330">
                  <c:v>0.37680999999999998</c:v>
                </c:pt>
                <c:pt idx="331">
                  <c:v>0.38533000000000001</c:v>
                </c:pt>
                <c:pt idx="332">
                  <c:v>0.11453000000000001</c:v>
                </c:pt>
                <c:pt idx="333">
                  <c:v>0.11481</c:v>
                </c:pt>
                <c:pt idx="334">
                  <c:v>0.11491999999999999</c:v>
                </c:pt>
                <c:pt idx="335">
                  <c:v>0.11525000000000001</c:v>
                </c:pt>
                <c:pt idx="336">
                  <c:v>0.11625000000000001</c:v>
                </c:pt>
                <c:pt idx="337">
                  <c:v>0.11672</c:v>
                </c:pt>
                <c:pt idx="338">
                  <c:v>0.11699</c:v>
                </c:pt>
                <c:pt idx="339">
                  <c:v>0.11718000000000001</c:v>
                </c:pt>
                <c:pt idx="340">
                  <c:v>0.12134</c:v>
                </c:pt>
                <c:pt idx="341">
                  <c:v>0.12471</c:v>
                </c:pt>
                <c:pt idx="342">
                  <c:v>0.13461000000000001</c:v>
                </c:pt>
                <c:pt idx="343">
                  <c:v>0.14968999999999999</c:v>
                </c:pt>
                <c:pt idx="344">
                  <c:v>0.15970000000000001</c:v>
                </c:pt>
                <c:pt idx="345">
                  <c:v>0.17163999999999999</c:v>
                </c:pt>
                <c:pt idx="346">
                  <c:v>0.24096999999999999</c:v>
                </c:pt>
                <c:pt idx="347">
                  <c:v>0.30536999999999997</c:v>
                </c:pt>
                <c:pt idx="348">
                  <c:v>0.33933000000000002</c:v>
                </c:pt>
                <c:pt idx="349">
                  <c:v>0.35106999999999999</c:v>
                </c:pt>
                <c:pt idx="350">
                  <c:v>0.37182999999999999</c:v>
                </c:pt>
                <c:pt idx="351">
                  <c:v>0.38069999999999998</c:v>
                </c:pt>
                <c:pt idx="352">
                  <c:v>0.11508</c:v>
                </c:pt>
                <c:pt idx="353">
                  <c:v>0.12889999999999999</c:v>
                </c:pt>
                <c:pt idx="354">
                  <c:v>0.1714</c:v>
                </c:pt>
                <c:pt idx="355">
                  <c:v>0.18546000000000001</c:v>
                </c:pt>
                <c:pt idx="356">
                  <c:v>0.26225999999999999</c:v>
                </c:pt>
                <c:pt idx="357">
                  <c:v>0.28410000000000002</c:v>
                </c:pt>
                <c:pt idx="358">
                  <c:v>0.33894000000000002</c:v>
                </c:pt>
                <c:pt idx="359">
                  <c:v>0.37142999999999998</c:v>
                </c:pt>
                <c:pt idx="360">
                  <c:v>0.37601000000000001</c:v>
                </c:pt>
                <c:pt idx="361">
                  <c:v>0.11418</c:v>
                </c:pt>
                <c:pt idx="362">
                  <c:v>0.1142</c:v>
                </c:pt>
                <c:pt idx="363">
                  <c:v>0.11446000000000001</c:v>
                </c:pt>
                <c:pt idx="364">
                  <c:v>0.11457000000000001</c:v>
                </c:pt>
                <c:pt idx="365">
                  <c:v>0.11491</c:v>
                </c:pt>
                <c:pt idx="366">
                  <c:v>0.11537</c:v>
                </c:pt>
                <c:pt idx="367">
                  <c:v>0.1159</c:v>
                </c:pt>
                <c:pt idx="368">
                  <c:v>0.11637</c:v>
                </c:pt>
                <c:pt idx="369">
                  <c:v>0.11815000000000001</c:v>
                </c:pt>
                <c:pt idx="370">
                  <c:v>0.11855</c:v>
                </c:pt>
                <c:pt idx="371">
                  <c:v>0.11948</c:v>
                </c:pt>
                <c:pt idx="372">
                  <c:v>0.12098</c:v>
                </c:pt>
                <c:pt idx="373">
                  <c:v>0.12434000000000001</c:v>
                </c:pt>
                <c:pt idx="374">
                  <c:v>0.13422000000000001</c:v>
                </c:pt>
                <c:pt idx="375">
                  <c:v>0.18521000000000001</c:v>
                </c:pt>
                <c:pt idx="376">
                  <c:v>0.21998999999999999</c:v>
                </c:pt>
                <c:pt idx="377">
                  <c:v>0.28376000000000001</c:v>
                </c:pt>
                <c:pt idx="378">
                  <c:v>0.30464999999999998</c:v>
                </c:pt>
                <c:pt idx="379">
                  <c:v>0.32327</c:v>
                </c:pt>
                <c:pt idx="380">
                  <c:v>0.33856999999999998</c:v>
                </c:pt>
                <c:pt idx="381">
                  <c:v>0.3503</c:v>
                </c:pt>
                <c:pt idx="382">
                  <c:v>0.36573</c:v>
                </c:pt>
                <c:pt idx="383">
                  <c:v>0.37103999999999998</c:v>
                </c:pt>
                <c:pt idx="384">
                  <c:v>0.37561</c:v>
                </c:pt>
                <c:pt idx="385">
                  <c:v>0.11401</c:v>
                </c:pt>
                <c:pt idx="386">
                  <c:v>0.11429</c:v>
                </c:pt>
                <c:pt idx="387">
                  <c:v>0.1144</c:v>
                </c:pt>
                <c:pt idx="388">
                  <c:v>0.11473999999999999</c:v>
                </c:pt>
                <c:pt idx="389">
                  <c:v>0.1152</c:v>
                </c:pt>
                <c:pt idx="390">
                  <c:v>0.11524</c:v>
                </c:pt>
                <c:pt idx="391">
                  <c:v>0.11645999999999999</c:v>
                </c:pt>
                <c:pt idx="392">
                  <c:v>0.11666</c:v>
                </c:pt>
                <c:pt idx="393">
                  <c:v>0.11837</c:v>
                </c:pt>
                <c:pt idx="394">
                  <c:v>0.1208</c:v>
                </c:pt>
                <c:pt idx="395">
                  <c:v>0.12416000000000001</c:v>
                </c:pt>
                <c:pt idx="396">
                  <c:v>0.12852</c:v>
                </c:pt>
                <c:pt idx="397">
                  <c:v>0.13402</c:v>
                </c:pt>
                <c:pt idx="398">
                  <c:v>0.14080000000000001</c:v>
                </c:pt>
                <c:pt idx="399">
                  <c:v>0.14904999999999999</c:v>
                </c:pt>
                <c:pt idx="400">
                  <c:v>0.15901999999999999</c:v>
                </c:pt>
                <c:pt idx="401">
                  <c:v>0.17091999999999999</c:v>
                </c:pt>
                <c:pt idx="402">
                  <c:v>0.18496000000000001</c:v>
                </c:pt>
                <c:pt idx="403">
                  <c:v>0.20122999999999999</c:v>
                </c:pt>
                <c:pt idx="404">
                  <c:v>0.21970000000000001</c:v>
                </c:pt>
                <c:pt idx="405">
                  <c:v>0.26161000000000001</c:v>
                </c:pt>
                <c:pt idx="406">
                  <c:v>0.28342000000000001</c:v>
                </c:pt>
                <c:pt idx="407">
                  <c:v>0.30429</c:v>
                </c:pt>
                <c:pt idx="408">
                  <c:v>0.32290999999999997</c:v>
                </c:pt>
                <c:pt idx="409">
                  <c:v>0.33818999999999999</c:v>
                </c:pt>
                <c:pt idx="410">
                  <c:v>0.34992000000000001</c:v>
                </c:pt>
                <c:pt idx="411">
                  <c:v>0.36534</c:v>
                </c:pt>
                <c:pt idx="412">
                  <c:v>0.37064999999999998</c:v>
                </c:pt>
                <c:pt idx="413">
                  <c:v>0.37522</c:v>
                </c:pt>
                <c:pt idx="414">
                  <c:v>0.11385000000000001</c:v>
                </c:pt>
                <c:pt idx="415">
                  <c:v>0.11386</c:v>
                </c:pt>
                <c:pt idx="416">
                  <c:v>0.11423999999999999</c:v>
                </c:pt>
                <c:pt idx="417">
                  <c:v>0.11457000000000001</c:v>
                </c:pt>
                <c:pt idx="418">
                  <c:v>0.11502999999999999</c:v>
                </c:pt>
                <c:pt idx="419">
                  <c:v>0.11507000000000001</c:v>
                </c:pt>
                <c:pt idx="420">
                  <c:v>0.11602999999999999</c:v>
                </c:pt>
                <c:pt idx="421">
                  <c:v>0.11629</c:v>
                </c:pt>
                <c:pt idx="422">
                  <c:v>0.12062</c:v>
                </c:pt>
                <c:pt idx="423">
                  <c:v>0.12398000000000001</c:v>
                </c:pt>
                <c:pt idx="424">
                  <c:v>0.12833</c:v>
                </c:pt>
                <c:pt idx="425">
                  <c:v>0.13383</c:v>
                </c:pt>
                <c:pt idx="426">
                  <c:v>0.1406</c:v>
                </c:pt>
                <c:pt idx="427">
                  <c:v>0.14884</c:v>
                </c:pt>
                <c:pt idx="428">
                  <c:v>0.1588</c:v>
                </c:pt>
                <c:pt idx="429">
                  <c:v>0.17069000000000001</c:v>
                </c:pt>
                <c:pt idx="430">
                  <c:v>0.18471000000000001</c:v>
                </c:pt>
                <c:pt idx="431">
                  <c:v>0.23974000000000001</c:v>
                </c:pt>
                <c:pt idx="432">
                  <c:v>0.26129000000000002</c:v>
                </c:pt>
                <c:pt idx="433">
                  <c:v>0.28308</c:v>
                </c:pt>
                <c:pt idx="434">
                  <c:v>0.30393999999999999</c:v>
                </c:pt>
                <c:pt idx="435">
                  <c:v>0.32255</c:v>
                </c:pt>
                <c:pt idx="436">
                  <c:v>0.33782000000000001</c:v>
                </c:pt>
                <c:pt idx="437">
                  <c:v>0.35830000000000001</c:v>
                </c:pt>
                <c:pt idx="438">
                  <c:v>0.36496000000000001</c:v>
                </c:pt>
                <c:pt idx="439">
                  <c:v>0.37025999999999998</c:v>
                </c:pt>
                <c:pt idx="440">
                  <c:v>0.37483</c:v>
                </c:pt>
                <c:pt idx="441">
                  <c:v>0.11368</c:v>
                </c:pt>
                <c:pt idx="442">
                  <c:v>0.11369</c:v>
                </c:pt>
                <c:pt idx="443">
                  <c:v>0.11407</c:v>
                </c:pt>
                <c:pt idx="444">
                  <c:v>0.1144</c:v>
                </c:pt>
                <c:pt idx="445">
                  <c:v>0.11487</c:v>
                </c:pt>
                <c:pt idx="446">
                  <c:v>0.11539000000000001</c:v>
                </c:pt>
                <c:pt idx="447">
                  <c:v>0.11632000000000001</c:v>
                </c:pt>
                <c:pt idx="448">
                  <c:v>0.12045</c:v>
                </c:pt>
                <c:pt idx="449">
                  <c:v>0.12379999999999999</c:v>
                </c:pt>
                <c:pt idx="450">
                  <c:v>0.13364000000000001</c:v>
                </c:pt>
                <c:pt idx="451">
                  <c:v>0.1404</c:v>
                </c:pt>
                <c:pt idx="452">
                  <c:v>0.18446000000000001</c:v>
                </c:pt>
                <c:pt idx="453">
                  <c:v>0.20069999999999999</c:v>
                </c:pt>
                <c:pt idx="454">
                  <c:v>0.21914</c:v>
                </c:pt>
                <c:pt idx="455">
                  <c:v>0.26096999999999998</c:v>
                </c:pt>
                <c:pt idx="456">
                  <c:v>0.28275</c:v>
                </c:pt>
                <c:pt idx="457">
                  <c:v>0.30359000000000003</c:v>
                </c:pt>
                <c:pt idx="458">
                  <c:v>0.32218999999999998</c:v>
                </c:pt>
                <c:pt idx="459">
                  <c:v>0.34916999999999998</c:v>
                </c:pt>
                <c:pt idx="460">
                  <c:v>0.36458000000000002</c:v>
                </c:pt>
                <c:pt idx="461">
                  <c:v>0.37444</c:v>
                </c:pt>
                <c:pt idx="462">
                  <c:v>0.11595999999999999</c:v>
                </c:pt>
                <c:pt idx="463">
                  <c:v>0.14842</c:v>
                </c:pt>
                <c:pt idx="464">
                  <c:v>0.17022999999999999</c:v>
                </c:pt>
                <c:pt idx="465">
                  <c:v>0.32183</c:v>
                </c:pt>
                <c:pt idx="466">
                  <c:v>0.11336</c:v>
                </c:pt>
                <c:pt idx="467">
                  <c:v>0.11373999999999999</c:v>
                </c:pt>
                <c:pt idx="468">
                  <c:v>0.11454</c:v>
                </c:pt>
                <c:pt idx="469">
                  <c:v>0.14001</c:v>
                </c:pt>
                <c:pt idx="470">
                  <c:v>0.17</c:v>
                </c:pt>
                <c:pt idx="471">
                  <c:v>0.21859000000000001</c:v>
                </c:pt>
                <c:pt idx="472">
                  <c:v>0.33672999999999997</c:v>
                </c:pt>
                <c:pt idx="473">
                  <c:v>0.36382999999999999</c:v>
                </c:pt>
                <c:pt idx="474">
                  <c:v>0.36913000000000001</c:v>
                </c:pt>
                <c:pt idx="475">
                  <c:v>0.1132</c:v>
                </c:pt>
                <c:pt idx="476">
                  <c:v>0.12328</c:v>
                </c:pt>
                <c:pt idx="477">
                  <c:v>0.13982</c:v>
                </c:pt>
                <c:pt idx="478">
                  <c:v>0.14802000000000001</c:v>
                </c:pt>
                <c:pt idx="479">
                  <c:v>0.15794</c:v>
                </c:pt>
                <c:pt idx="480">
                  <c:v>0.26003999999999999</c:v>
                </c:pt>
                <c:pt idx="481">
                  <c:v>0.28177000000000002</c:v>
                </c:pt>
                <c:pt idx="482">
                  <c:v>0.32113999999999998</c:v>
                </c:pt>
                <c:pt idx="483">
                  <c:v>0.36347000000000002</c:v>
                </c:pt>
                <c:pt idx="484">
                  <c:v>0.36875999999999998</c:v>
                </c:pt>
                <c:pt idx="485">
                  <c:v>0.11304</c:v>
                </c:pt>
                <c:pt idx="486">
                  <c:v>0.11305</c:v>
                </c:pt>
                <c:pt idx="487">
                  <c:v>0.11332</c:v>
                </c:pt>
                <c:pt idx="488">
                  <c:v>0.11343</c:v>
                </c:pt>
                <c:pt idx="489">
                  <c:v>0.12744</c:v>
                </c:pt>
                <c:pt idx="490">
                  <c:v>0.14782000000000001</c:v>
                </c:pt>
                <c:pt idx="491">
                  <c:v>0.15773000000000001</c:v>
                </c:pt>
                <c:pt idx="492">
                  <c:v>0.36839</c:v>
                </c:pt>
                <c:pt idx="493">
                  <c:v>0.11287999999999999</c:v>
                </c:pt>
                <c:pt idx="494">
                  <c:v>0.11459</c:v>
                </c:pt>
                <c:pt idx="495">
                  <c:v>0.13272</c:v>
                </c:pt>
                <c:pt idx="496">
                  <c:v>0.14763000000000001</c:v>
                </c:pt>
                <c:pt idx="497">
                  <c:v>0.15753</c:v>
                </c:pt>
                <c:pt idx="498">
                  <c:v>0.18326999999999999</c:v>
                </c:pt>
                <c:pt idx="499">
                  <c:v>0.21778</c:v>
                </c:pt>
                <c:pt idx="500">
                  <c:v>0.30192000000000002</c:v>
                </c:pt>
                <c:pt idx="501">
                  <c:v>0.35610000000000003</c:v>
                </c:pt>
                <c:pt idx="502">
                  <c:v>0.36803000000000002</c:v>
                </c:pt>
                <c:pt idx="503">
                  <c:v>0.11312</c:v>
                </c:pt>
                <c:pt idx="504">
                  <c:v>0.11345</c:v>
                </c:pt>
                <c:pt idx="505">
                  <c:v>0.11394</c:v>
                </c:pt>
                <c:pt idx="506">
                  <c:v>0.11945</c:v>
                </c:pt>
                <c:pt idx="507">
                  <c:v>0.12278</c:v>
                </c:pt>
                <c:pt idx="508">
                  <c:v>0.16911999999999999</c:v>
                </c:pt>
                <c:pt idx="509">
                  <c:v>0.18304000000000001</c:v>
                </c:pt>
                <c:pt idx="510">
                  <c:v>0.21751999999999999</c:v>
                </c:pt>
                <c:pt idx="511">
                  <c:v>0.36238999999999999</c:v>
                </c:pt>
                <c:pt idx="512">
                  <c:v>0.11297</c:v>
                </c:pt>
                <c:pt idx="513">
                  <c:v>0.11375</c:v>
                </c:pt>
                <c:pt idx="514">
                  <c:v>0.14724999999999999</c:v>
                </c:pt>
                <c:pt idx="515">
                  <c:v>0.19894999999999999</c:v>
                </c:pt>
                <c:pt idx="516">
                  <c:v>0.23744999999999999</c:v>
                </c:pt>
                <c:pt idx="517">
                  <c:v>0.11315</c:v>
                </c:pt>
                <c:pt idx="518">
                  <c:v>0.31946999999999998</c:v>
                </c:pt>
                <c:pt idx="519">
                  <c:v>0.34633999999999998</c:v>
                </c:pt>
                <c:pt idx="520">
                  <c:v>0.1147</c:v>
                </c:pt>
                <c:pt idx="521">
                  <c:v>0.11577</c:v>
                </c:pt>
                <c:pt idx="522">
                  <c:v>0.11650000000000001</c:v>
                </c:pt>
                <c:pt idx="523">
                  <c:v>0.30065999999999998</c:v>
                </c:pt>
                <c:pt idx="524">
                  <c:v>0.11214</c:v>
                </c:pt>
                <c:pt idx="525">
                  <c:v>0.11215</c:v>
                </c:pt>
                <c:pt idx="526">
                  <c:v>0.11335000000000001</c:v>
                </c:pt>
                <c:pt idx="527">
                  <c:v>0.14668999999999999</c:v>
                </c:pt>
                <c:pt idx="528">
                  <c:v>0.15654000000000001</c:v>
                </c:pt>
                <c:pt idx="529">
                  <c:v>0.11201</c:v>
                </c:pt>
                <c:pt idx="530">
                  <c:v>0.11629</c:v>
                </c:pt>
                <c:pt idx="531">
                  <c:v>0.11867999999999999</c:v>
                </c:pt>
                <c:pt idx="532">
                  <c:v>0.12628</c:v>
                </c:pt>
                <c:pt idx="533">
                  <c:v>0.11186</c:v>
                </c:pt>
                <c:pt idx="534">
                  <c:v>0.11606</c:v>
                </c:pt>
                <c:pt idx="535">
                  <c:v>0.12182999999999999</c:v>
                </c:pt>
                <c:pt idx="536">
                  <c:v>0.13153999999999999</c:v>
                </c:pt>
                <c:pt idx="537">
                  <c:v>0.16789000000000001</c:v>
                </c:pt>
                <c:pt idx="538">
                  <c:v>0.36564000000000002</c:v>
                </c:pt>
                <c:pt idx="539">
                  <c:v>0.11287999999999999</c:v>
                </c:pt>
                <c:pt idx="540">
                  <c:v>0.11413</c:v>
                </c:pt>
                <c:pt idx="541">
                  <c:v>0.12597</c:v>
                </c:pt>
                <c:pt idx="542">
                  <c:v>0.19757</c:v>
                </c:pt>
                <c:pt idx="543">
                  <c:v>0.33307999999999999</c:v>
                </c:pt>
                <c:pt idx="544">
                  <c:v>0.11186</c:v>
                </c:pt>
                <c:pt idx="545">
                  <c:v>0.11278000000000001</c:v>
                </c:pt>
                <c:pt idx="546">
                  <c:v>0.11577999999999999</c:v>
                </c:pt>
                <c:pt idx="547">
                  <c:v>0.12581999999999999</c:v>
                </c:pt>
                <c:pt idx="548">
                  <c:v>0.18132000000000001</c:v>
                </c:pt>
                <c:pt idx="549">
                  <c:v>0.23563999999999999</c:v>
                </c:pt>
                <c:pt idx="550">
                  <c:v>0.29916999999999999</c:v>
                </c:pt>
                <c:pt idx="551">
                  <c:v>0.33277000000000001</c:v>
                </c:pt>
                <c:pt idx="552">
                  <c:v>0.11144999999999999</c:v>
                </c:pt>
                <c:pt idx="553">
                  <c:v>0.11564000000000001</c:v>
                </c:pt>
                <c:pt idx="554">
                  <c:v>0.12567</c:v>
                </c:pt>
                <c:pt idx="555">
                  <c:v>0.13106999999999999</c:v>
                </c:pt>
                <c:pt idx="556">
                  <c:v>0.21534</c:v>
                </c:pt>
                <c:pt idx="557">
                  <c:v>0.35942000000000002</c:v>
                </c:pt>
                <c:pt idx="558">
                  <c:v>0.36921999999999999</c:v>
                </c:pt>
                <c:pt idx="559">
                  <c:v>0.11132</c:v>
                </c:pt>
                <c:pt idx="560">
                  <c:v>0.11133</c:v>
                </c:pt>
                <c:pt idx="561">
                  <c:v>0.11158999999999999</c:v>
                </c:pt>
                <c:pt idx="562">
                  <c:v>0.11248</c:v>
                </c:pt>
                <c:pt idx="563">
                  <c:v>0.11519</c:v>
                </c:pt>
                <c:pt idx="564">
                  <c:v>0.11796</c:v>
                </c:pt>
                <c:pt idx="565">
                  <c:v>0.12553</c:v>
                </c:pt>
                <c:pt idx="566">
                  <c:v>0.13092000000000001</c:v>
                </c:pt>
                <c:pt idx="567">
                  <c:v>0.13757</c:v>
                </c:pt>
                <c:pt idx="568">
                  <c:v>0.14566000000000001</c:v>
                </c:pt>
                <c:pt idx="569">
                  <c:v>0.15545</c:v>
                </c:pt>
                <c:pt idx="570">
                  <c:v>0.29860999999999999</c:v>
                </c:pt>
                <c:pt idx="571">
                  <c:v>0.31703999999999999</c:v>
                </c:pt>
                <c:pt idx="572">
                  <c:v>0.33217999999999998</c:v>
                </c:pt>
                <c:pt idx="573">
                  <c:v>0.36437999999999998</c:v>
                </c:pt>
                <c:pt idx="574">
                  <c:v>0.36892000000000003</c:v>
                </c:pt>
                <c:pt idx="575">
                  <c:v>0.11157</c:v>
                </c:pt>
                <c:pt idx="576">
                  <c:v>0.1158</c:v>
                </c:pt>
                <c:pt idx="577">
                  <c:v>0.23493</c:v>
                </c:pt>
                <c:pt idx="578">
                  <c:v>0.29833999999999999</c:v>
                </c:pt>
                <c:pt idx="579">
                  <c:v>0.36860999999999999</c:v>
                </c:pt>
                <c:pt idx="580">
                  <c:v>0.11133</c:v>
                </c:pt>
                <c:pt idx="581">
                  <c:v>0.11226</c:v>
                </c:pt>
                <c:pt idx="582">
                  <c:v>0.1177</c:v>
                </c:pt>
                <c:pt idx="583">
                  <c:v>0.12098</c:v>
                </c:pt>
                <c:pt idx="584">
                  <c:v>0.13725999999999999</c:v>
                </c:pt>
                <c:pt idx="585">
                  <c:v>0.18054000000000001</c:v>
                </c:pt>
                <c:pt idx="586">
                  <c:v>0.19652</c:v>
                </c:pt>
                <c:pt idx="587">
                  <c:v>0.23469999999999999</c:v>
                </c:pt>
                <c:pt idx="588">
                  <c:v>0.31647999999999998</c:v>
                </c:pt>
                <c:pt idx="589">
                  <c:v>0.35852000000000001</c:v>
                </c:pt>
                <c:pt idx="590">
                  <c:v>0.11132</c:v>
                </c:pt>
                <c:pt idx="591">
                  <c:v>0.11165</c:v>
                </c:pt>
                <c:pt idx="592">
                  <c:v>0.11519</c:v>
                </c:pt>
                <c:pt idx="593">
                  <c:v>0.14518</c:v>
                </c:pt>
                <c:pt idx="594">
                  <c:v>0.15493999999999999</c:v>
                </c:pt>
                <c:pt idx="595">
                  <c:v>0.1666</c:v>
                </c:pt>
                <c:pt idx="596">
                  <c:v>0.18035000000000001</c:v>
                </c:pt>
                <c:pt idx="597">
                  <c:v>0.21446000000000001</c:v>
                </c:pt>
                <c:pt idx="598">
                  <c:v>0.23447000000000001</c:v>
                </c:pt>
                <c:pt idx="599">
                  <c:v>0.31620999999999999</c:v>
                </c:pt>
                <c:pt idx="600">
                  <c:v>0.35822999999999999</c:v>
                </c:pt>
                <c:pt idx="601">
                  <c:v>0.11083</c:v>
                </c:pt>
                <c:pt idx="602">
                  <c:v>0.11151999999999999</c:v>
                </c:pt>
                <c:pt idx="603">
                  <c:v>0.12497</c:v>
                </c:pt>
                <c:pt idx="604">
                  <c:v>0.14502999999999999</c:v>
                </c:pt>
                <c:pt idx="605">
                  <c:v>0.25546000000000002</c:v>
                </c:pt>
                <c:pt idx="606">
                  <c:v>0.27694999999999997</c:v>
                </c:pt>
                <c:pt idx="607">
                  <c:v>0.29754999999999998</c:v>
                </c:pt>
                <c:pt idx="608">
                  <c:v>0.31594</c:v>
                </c:pt>
                <c:pt idx="609">
                  <c:v>0.35793999999999998</c:v>
                </c:pt>
                <c:pt idx="610">
                  <c:v>0.11283</c:v>
                </c:pt>
                <c:pt idx="611">
                  <c:v>0.11455</c:v>
                </c:pt>
                <c:pt idx="612">
                  <c:v>0.11631</c:v>
                </c:pt>
                <c:pt idx="613">
                  <c:v>0.11731</c:v>
                </c:pt>
                <c:pt idx="614">
                  <c:v>0.13020999999999999</c:v>
                </c:pt>
                <c:pt idx="615">
                  <c:v>0.15462000000000001</c:v>
                </c:pt>
                <c:pt idx="616">
                  <c:v>0.17999000000000001</c:v>
                </c:pt>
                <c:pt idx="617">
                  <c:v>0.21404999999999999</c:v>
                </c:pt>
                <c:pt idx="618">
                  <c:v>0.23402999999999999</c:v>
                </c:pt>
                <c:pt idx="619">
                  <c:v>0.25523000000000001</c:v>
                </c:pt>
                <c:pt idx="620">
                  <c:v>0.29729</c:v>
                </c:pt>
                <c:pt idx="621">
                  <c:v>0.31568000000000002</c:v>
                </c:pt>
                <c:pt idx="622">
                  <c:v>0.35765999999999998</c:v>
                </c:pt>
                <c:pt idx="623">
                  <c:v>0.36292000000000002</c:v>
                </c:pt>
                <c:pt idx="624">
                  <c:v>0.36745</c:v>
                </c:pt>
                <c:pt idx="625">
                  <c:v>0.11058</c:v>
                </c:pt>
                <c:pt idx="626">
                  <c:v>0.11058999999999999</c:v>
                </c:pt>
                <c:pt idx="627">
                  <c:v>0.11128</c:v>
                </c:pt>
                <c:pt idx="628">
                  <c:v>0.11225</c:v>
                </c:pt>
                <c:pt idx="629">
                  <c:v>0.11482000000000001</c:v>
                </c:pt>
                <c:pt idx="630">
                  <c:v>0.11719</c:v>
                </c:pt>
                <c:pt idx="631">
                  <c:v>0.12046</c:v>
                </c:pt>
                <c:pt idx="632">
                  <c:v>0.12471</c:v>
                </c:pt>
                <c:pt idx="633">
                  <c:v>0.13668</c:v>
                </c:pt>
                <c:pt idx="634">
                  <c:v>0.15447</c:v>
                </c:pt>
                <c:pt idx="635">
                  <c:v>0.16608999999999999</c:v>
                </c:pt>
                <c:pt idx="636">
                  <c:v>0.27646999999999999</c:v>
                </c:pt>
                <c:pt idx="637">
                  <c:v>0.31541999999999998</c:v>
                </c:pt>
                <c:pt idx="638">
                  <c:v>0.33051999999999998</c:v>
                </c:pt>
                <c:pt idx="639">
                  <c:v>0.37141999999999997</c:v>
                </c:pt>
                <c:pt idx="640">
                  <c:v>0.11046</c:v>
                </c:pt>
                <c:pt idx="641">
                  <c:v>0.11073</c:v>
                </c:pt>
                <c:pt idx="642">
                  <c:v>0.11083999999999999</c:v>
                </c:pt>
                <c:pt idx="643">
                  <c:v>0.11162</c:v>
                </c:pt>
                <c:pt idx="644">
                  <c:v>0.11212999999999999</c:v>
                </c:pt>
                <c:pt idx="645">
                  <c:v>0.11430999999999999</c:v>
                </c:pt>
                <c:pt idx="646">
                  <c:v>0.11462</c:v>
                </c:pt>
                <c:pt idx="647">
                  <c:v>0.11584999999999999</c:v>
                </c:pt>
                <c:pt idx="648">
                  <c:v>0.11706999999999999</c:v>
                </c:pt>
                <c:pt idx="649">
                  <c:v>0.12033000000000001</c:v>
                </c:pt>
                <c:pt idx="650">
                  <c:v>0.12458</c:v>
                </c:pt>
                <c:pt idx="651">
                  <c:v>0.12994</c:v>
                </c:pt>
                <c:pt idx="652">
                  <c:v>0.13653999999999999</c:v>
                </c:pt>
                <c:pt idx="653">
                  <c:v>0.14457999999999999</c:v>
                </c:pt>
                <c:pt idx="654">
                  <c:v>0.15431</c:v>
                </c:pt>
                <c:pt idx="655">
                  <c:v>0.19556000000000001</c:v>
                </c:pt>
                <c:pt idx="656">
                  <c:v>0.25478000000000001</c:v>
                </c:pt>
                <c:pt idx="657">
                  <c:v>0.27623999999999999</c:v>
                </c:pt>
                <c:pt idx="658">
                  <c:v>0.29680000000000001</c:v>
                </c:pt>
                <c:pt idx="659">
                  <c:v>0.31517000000000001</c:v>
                </c:pt>
                <c:pt idx="660">
                  <c:v>0.33026</c:v>
                </c:pt>
                <c:pt idx="661">
                  <c:v>0.35052</c:v>
                </c:pt>
                <c:pt idx="662">
                  <c:v>0.35711999999999999</c:v>
                </c:pt>
                <c:pt idx="663">
                  <c:v>0.11035</c:v>
                </c:pt>
                <c:pt idx="664">
                  <c:v>0.11073</c:v>
                </c:pt>
                <c:pt idx="665">
                  <c:v>0.1145</c:v>
                </c:pt>
                <c:pt idx="666">
                  <c:v>0.11695</c:v>
                </c:pt>
                <c:pt idx="667">
                  <c:v>0.12445000000000001</c:v>
                </c:pt>
                <c:pt idx="668">
                  <c:v>0.15415999999999999</c:v>
                </c:pt>
                <c:pt idx="669">
                  <c:v>0.2334</c:v>
                </c:pt>
                <c:pt idx="670">
                  <c:v>0.25456000000000001</c:v>
                </c:pt>
                <c:pt idx="671">
                  <c:v>0.27600999999999998</c:v>
                </c:pt>
                <c:pt idx="672">
                  <c:v>0.29655999999999999</c:v>
                </c:pt>
                <c:pt idx="673">
                  <c:v>0.31491999999999998</c:v>
                </c:pt>
                <c:pt idx="674">
                  <c:v>0.33001000000000003</c:v>
                </c:pt>
                <c:pt idx="675">
                  <c:v>0.34160000000000001</c:v>
                </c:pt>
                <c:pt idx="676">
                  <c:v>0.35026000000000002</c:v>
                </c:pt>
                <c:pt idx="677">
                  <c:v>0.36210999999999999</c:v>
                </c:pt>
                <c:pt idx="678">
                  <c:v>0.11139</c:v>
                </c:pt>
                <c:pt idx="679">
                  <c:v>0.11439000000000001</c:v>
                </c:pt>
                <c:pt idx="680">
                  <c:v>0.12009</c:v>
                </c:pt>
                <c:pt idx="681">
                  <c:v>0.14430000000000001</c:v>
                </c:pt>
                <c:pt idx="682">
                  <c:v>0.27578000000000003</c:v>
                </c:pt>
                <c:pt idx="683">
                  <c:v>0.35000999999999999</c:v>
                </c:pt>
                <c:pt idx="684">
                  <c:v>0.36636999999999997</c:v>
                </c:pt>
                <c:pt idx="685">
                  <c:v>0.11013000000000001</c:v>
                </c:pt>
                <c:pt idx="686">
                  <c:v>0.11051</c:v>
                </c:pt>
                <c:pt idx="687">
                  <c:v>0.11225</c:v>
                </c:pt>
                <c:pt idx="688">
                  <c:v>0.11251</c:v>
                </c:pt>
                <c:pt idx="689">
                  <c:v>0.15387999999999999</c:v>
                </c:pt>
                <c:pt idx="690">
                  <c:v>0.11215</c:v>
                </c:pt>
                <c:pt idx="691">
                  <c:v>0.1124</c:v>
                </c:pt>
                <c:pt idx="692">
                  <c:v>0.11416999999999999</c:v>
                </c:pt>
                <c:pt idx="693">
                  <c:v>0.13602</c:v>
                </c:pt>
                <c:pt idx="694">
                  <c:v>0.15373999999999999</c:v>
                </c:pt>
                <c:pt idx="695">
                  <c:v>0.16531999999999999</c:v>
                </c:pt>
                <c:pt idx="696">
                  <c:v>0.27534999999999998</c:v>
                </c:pt>
                <c:pt idx="697">
                  <c:v>0.32928000000000002</c:v>
                </c:pt>
                <c:pt idx="698">
                  <c:v>0.34950999999999999</c:v>
                </c:pt>
                <c:pt idx="699">
                  <c:v>0.35610000000000003</c:v>
                </c:pt>
                <c:pt idx="700">
                  <c:v>0.11158999999999999</c:v>
                </c:pt>
                <c:pt idx="701">
                  <c:v>0.19470000000000001</c:v>
                </c:pt>
                <c:pt idx="702">
                  <c:v>0.25374000000000002</c:v>
                </c:pt>
                <c:pt idx="703">
                  <c:v>0.29565000000000002</c:v>
                </c:pt>
                <c:pt idx="704">
                  <c:v>0.11194</c:v>
                </c:pt>
                <c:pt idx="705">
                  <c:v>0.11237999999999999</c:v>
                </c:pt>
                <c:pt idx="706">
                  <c:v>0.11638999999999999</c:v>
                </c:pt>
                <c:pt idx="707">
                  <c:v>0.32882</c:v>
                </c:pt>
                <c:pt idx="708">
                  <c:v>0.35561999999999999</c:v>
                </c:pt>
                <c:pt idx="709">
                  <c:v>0.10972</c:v>
                </c:pt>
                <c:pt idx="710">
                  <c:v>0.36939</c:v>
                </c:pt>
                <c:pt idx="711">
                  <c:v>0.11001</c:v>
                </c:pt>
                <c:pt idx="712">
                  <c:v>0.11078</c:v>
                </c:pt>
                <c:pt idx="713">
                  <c:v>0.11418</c:v>
                </c:pt>
                <c:pt idx="714">
                  <c:v>0.11942999999999999</c:v>
                </c:pt>
                <c:pt idx="715">
                  <c:v>0.10979999999999999</c:v>
                </c:pt>
                <c:pt idx="716">
                  <c:v>0.11024</c:v>
                </c:pt>
                <c:pt idx="717">
                  <c:v>0.11072</c:v>
                </c:pt>
                <c:pt idx="718">
                  <c:v>0.36470000000000002</c:v>
                </c:pt>
                <c:pt idx="719">
                  <c:v>0.11599</c:v>
                </c:pt>
                <c:pt idx="720">
                  <c:v>0.21190999999999999</c:v>
                </c:pt>
                <c:pt idx="721">
                  <c:v>0.27416000000000001</c:v>
                </c:pt>
                <c:pt idx="722">
                  <c:v>0.10936</c:v>
                </c:pt>
                <c:pt idx="723">
                  <c:v>0.1105</c:v>
                </c:pt>
                <c:pt idx="724">
                  <c:v>0.1159</c:v>
                </c:pt>
                <c:pt idx="725">
                  <c:v>0.12866</c:v>
                </c:pt>
                <c:pt idx="726">
                  <c:v>0.15284</c:v>
                </c:pt>
                <c:pt idx="727">
                  <c:v>0.35976000000000002</c:v>
                </c:pt>
                <c:pt idx="728">
                  <c:v>0.11092</c:v>
                </c:pt>
                <c:pt idx="729">
                  <c:v>0.11581</c:v>
                </c:pt>
                <c:pt idx="730">
                  <c:v>0.11905</c:v>
                </c:pt>
                <c:pt idx="731">
                  <c:v>0.13511000000000001</c:v>
                </c:pt>
                <c:pt idx="732">
                  <c:v>0.29426000000000002</c:v>
                </c:pt>
                <c:pt idx="733">
                  <c:v>0.31253999999999998</c:v>
                </c:pt>
                <c:pt idx="734">
                  <c:v>0.32756999999999997</c:v>
                </c:pt>
                <c:pt idx="735">
                  <c:v>0.11033</c:v>
                </c:pt>
                <c:pt idx="736">
                  <c:v>0.12316000000000001</c:v>
                </c:pt>
                <c:pt idx="737">
                  <c:v>0.15262000000000001</c:v>
                </c:pt>
                <c:pt idx="738">
                  <c:v>0.19350999999999999</c:v>
                </c:pt>
                <c:pt idx="739">
                  <c:v>0.34755000000000003</c:v>
                </c:pt>
                <c:pt idx="740">
                  <c:v>0.1091</c:v>
                </c:pt>
                <c:pt idx="741">
                  <c:v>0.10936999999999999</c:v>
                </c:pt>
                <c:pt idx="742">
                  <c:v>0.11322</c:v>
                </c:pt>
                <c:pt idx="743">
                  <c:v>0.11564000000000001</c:v>
                </c:pt>
                <c:pt idx="744">
                  <c:v>0.11887</c:v>
                </c:pt>
                <c:pt idx="745">
                  <c:v>0.14287</c:v>
                </c:pt>
                <c:pt idx="746">
                  <c:v>0.19338</c:v>
                </c:pt>
                <c:pt idx="747">
                  <c:v>0.32718999999999998</c:v>
                </c:pt>
                <c:pt idx="748">
                  <c:v>0.36366999999999999</c:v>
                </c:pt>
                <c:pt idx="749">
                  <c:v>0.10972</c:v>
                </c:pt>
                <c:pt idx="750">
                  <c:v>0.11312999999999999</c:v>
                </c:pt>
                <c:pt idx="751">
                  <c:v>0.11555</c:v>
                </c:pt>
                <c:pt idx="752">
                  <c:v>0.15240000000000001</c:v>
                </c:pt>
                <c:pt idx="753">
                  <c:v>0.25198999999999999</c:v>
                </c:pt>
                <c:pt idx="754">
                  <c:v>0.31198999999999999</c:v>
                </c:pt>
                <c:pt idx="755">
                  <c:v>0.32701000000000002</c:v>
                </c:pt>
                <c:pt idx="756">
                  <c:v>0.35375000000000001</c:v>
                </c:pt>
                <c:pt idx="757">
                  <c:v>0.29357</c:v>
                </c:pt>
                <c:pt idx="758">
                  <c:v>0.35879</c:v>
                </c:pt>
                <c:pt idx="759">
                  <c:v>0.11183999999999999</c:v>
                </c:pt>
                <c:pt idx="760">
                  <c:v>0.32666000000000001</c:v>
                </c:pt>
                <c:pt idx="761">
                  <c:v>0.36312</c:v>
                </c:pt>
                <c:pt idx="762">
                  <c:v>0.10881</c:v>
                </c:pt>
                <c:pt idx="763">
                  <c:v>0.11854000000000001</c:v>
                </c:pt>
                <c:pt idx="764">
                  <c:v>0.3115</c:v>
                </c:pt>
                <c:pt idx="765">
                  <c:v>0.36294999999999999</c:v>
                </c:pt>
                <c:pt idx="766">
                  <c:v>0.10872999999999999</c:v>
                </c:pt>
                <c:pt idx="767">
                  <c:v>0.10874</c:v>
                </c:pt>
                <c:pt idx="768">
                  <c:v>0.10942</c:v>
                </c:pt>
                <c:pt idx="769">
                  <c:v>0.12265</c:v>
                </c:pt>
                <c:pt idx="770">
                  <c:v>0.17704</c:v>
                </c:pt>
                <c:pt idx="771">
                  <c:v>0.19278000000000001</c:v>
                </c:pt>
                <c:pt idx="772">
                  <c:v>0.31134000000000001</c:v>
                </c:pt>
                <c:pt idx="773">
                  <c:v>0.32634000000000002</c:v>
                </c:pt>
                <c:pt idx="774">
                  <c:v>0.35304999999999997</c:v>
                </c:pt>
                <c:pt idx="775">
                  <c:v>0.10867</c:v>
                </c:pt>
                <c:pt idx="776">
                  <c:v>0.11101</c:v>
                </c:pt>
                <c:pt idx="777">
                  <c:v>0.11839</c:v>
                </c:pt>
                <c:pt idx="778">
                  <c:v>0.13438</c:v>
                </c:pt>
                <c:pt idx="779">
                  <c:v>0.15192</c:v>
                </c:pt>
                <c:pt idx="780">
                  <c:v>0.16339000000000001</c:v>
                </c:pt>
                <c:pt idx="781">
                  <c:v>0.23030999999999999</c:v>
                </c:pt>
                <c:pt idx="782">
                  <c:v>0.32618999999999998</c:v>
                </c:pt>
                <c:pt idx="783">
                  <c:v>0.35288999999999998</c:v>
                </c:pt>
                <c:pt idx="784">
                  <c:v>0.36262</c:v>
                </c:pt>
                <c:pt idx="785">
                  <c:v>0.11509999999999999</c:v>
                </c:pt>
                <c:pt idx="786">
                  <c:v>0.12778999999999999</c:v>
                </c:pt>
                <c:pt idx="787">
                  <c:v>0.15182999999999999</c:v>
                </c:pt>
                <c:pt idx="788">
                  <c:v>0.31103999999999998</c:v>
                </c:pt>
                <c:pt idx="789">
                  <c:v>0.11262</c:v>
                </c:pt>
                <c:pt idx="790">
                  <c:v>0.12770999999999999</c:v>
                </c:pt>
                <c:pt idx="791">
                  <c:v>0.13422000000000001</c:v>
                </c:pt>
                <c:pt idx="792">
                  <c:v>0.23008000000000001</c:v>
                </c:pt>
                <c:pt idx="793">
                  <c:v>0.29268</c:v>
                </c:pt>
                <c:pt idx="794">
                  <c:v>0.31090000000000001</c:v>
                </c:pt>
                <c:pt idx="795">
                  <c:v>0.33740999999999999</c:v>
                </c:pt>
                <c:pt idx="796">
                  <c:v>0.35781000000000002</c:v>
                </c:pt>
                <c:pt idx="797">
                  <c:v>0.10847999999999999</c:v>
                </c:pt>
                <c:pt idx="798">
                  <c:v>0.10884000000000001</c:v>
                </c:pt>
                <c:pt idx="799">
                  <c:v>0.10964</c:v>
                </c:pt>
                <c:pt idx="800">
                  <c:v>0.11011</c:v>
                </c:pt>
                <c:pt idx="801">
                  <c:v>0.11082</c:v>
                </c:pt>
                <c:pt idx="802">
                  <c:v>0.11255999999999999</c:v>
                </c:pt>
                <c:pt idx="803">
                  <c:v>0.13414999999999999</c:v>
                </c:pt>
                <c:pt idx="804">
                  <c:v>0.16311999999999999</c:v>
                </c:pt>
                <c:pt idx="805">
                  <c:v>0.29254999999999998</c:v>
                </c:pt>
                <c:pt idx="806">
                  <c:v>0.32574999999999998</c:v>
                </c:pt>
                <c:pt idx="807">
                  <c:v>0.10841000000000001</c:v>
                </c:pt>
                <c:pt idx="808">
                  <c:v>0.10842</c:v>
                </c:pt>
                <c:pt idx="809">
                  <c:v>0.10878</c:v>
                </c:pt>
                <c:pt idx="810">
                  <c:v>0.1091</c:v>
                </c:pt>
                <c:pt idx="811">
                  <c:v>0.11137</c:v>
                </c:pt>
                <c:pt idx="812">
                  <c:v>0.12230000000000001</c:v>
                </c:pt>
                <c:pt idx="813">
                  <c:v>0.12758</c:v>
                </c:pt>
                <c:pt idx="814">
                  <c:v>0.19227</c:v>
                </c:pt>
                <c:pt idx="815">
                  <c:v>0.21013999999999999</c:v>
                </c:pt>
                <c:pt idx="816">
                  <c:v>0.25080000000000002</c:v>
                </c:pt>
                <c:pt idx="817">
                  <c:v>0.29242000000000001</c:v>
                </c:pt>
                <c:pt idx="818">
                  <c:v>0.33712999999999999</c:v>
                </c:pt>
                <c:pt idx="819">
                  <c:v>0.10835</c:v>
                </c:pt>
                <c:pt idx="820">
                  <c:v>0.10949</c:v>
                </c:pt>
                <c:pt idx="821">
                  <c:v>0.11484</c:v>
                </c:pt>
                <c:pt idx="822">
                  <c:v>0.12751000000000001</c:v>
                </c:pt>
                <c:pt idx="823">
                  <c:v>0.14191999999999999</c:v>
                </c:pt>
                <c:pt idx="824">
                  <c:v>0.15151000000000001</c:v>
                </c:pt>
                <c:pt idx="825">
                  <c:v>0.2923</c:v>
                </c:pt>
                <c:pt idx="826">
                  <c:v>0.31051000000000001</c:v>
                </c:pt>
                <c:pt idx="827">
                  <c:v>0.32549</c:v>
                </c:pt>
                <c:pt idx="828">
                  <c:v>0.34560999999999997</c:v>
                </c:pt>
                <c:pt idx="829">
                  <c:v>0.10856</c:v>
                </c:pt>
                <c:pt idx="830">
                  <c:v>0.10994</c:v>
                </c:pt>
                <c:pt idx="831">
                  <c:v>0.11039</c:v>
                </c:pt>
                <c:pt idx="832">
                  <c:v>0.11082</c:v>
                </c:pt>
                <c:pt idx="833">
                  <c:v>0.11237999999999999</c:v>
                </c:pt>
                <c:pt idx="834">
                  <c:v>0.12745000000000001</c:v>
                </c:pt>
                <c:pt idx="835">
                  <c:v>0.15143000000000001</c:v>
                </c:pt>
                <c:pt idx="836">
                  <c:v>0.27181</c:v>
                </c:pt>
                <c:pt idx="837">
                  <c:v>0.31039</c:v>
                </c:pt>
                <c:pt idx="838">
                  <c:v>0.33687</c:v>
                </c:pt>
                <c:pt idx="839">
                  <c:v>0.35203000000000001</c:v>
                </c:pt>
                <c:pt idx="840">
                  <c:v>0.35725000000000001</c:v>
                </c:pt>
                <c:pt idx="841">
                  <c:v>0.10825</c:v>
                </c:pt>
                <c:pt idx="842">
                  <c:v>0.10861999999999999</c:v>
                </c:pt>
                <c:pt idx="843">
                  <c:v>0.10894</c:v>
                </c:pt>
                <c:pt idx="844">
                  <c:v>0.10933</c:v>
                </c:pt>
                <c:pt idx="845">
                  <c:v>0.12733</c:v>
                </c:pt>
                <c:pt idx="846">
                  <c:v>0.16273000000000001</c:v>
                </c:pt>
                <c:pt idx="847">
                  <c:v>0.17623</c:v>
                </c:pt>
                <c:pt idx="848">
                  <c:v>0.17616000000000001</c:v>
                </c:pt>
                <c:pt idx="849">
                  <c:v>0.10927000000000001</c:v>
                </c:pt>
                <c:pt idx="850">
                  <c:v>0.12720999999999999</c:v>
                </c:pt>
                <c:pt idx="851">
                  <c:v>0.20960000000000001</c:v>
                </c:pt>
                <c:pt idx="852">
                  <c:v>0.27139999999999997</c:v>
                </c:pt>
                <c:pt idx="853">
                  <c:v>0.33639999999999998</c:v>
                </c:pt>
                <c:pt idx="854">
                  <c:v>0.10874</c:v>
                </c:pt>
                <c:pt idx="855">
                  <c:v>0.11014</c:v>
                </c:pt>
                <c:pt idx="856">
                  <c:v>0.11039</c:v>
                </c:pt>
                <c:pt idx="857">
                  <c:v>0.30984</c:v>
                </c:pt>
                <c:pt idx="858">
                  <c:v>0.35144999999999998</c:v>
                </c:pt>
                <c:pt idx="859">
                  <c:v>0.12185</c:v>
                </c:pt>
                <c:pt idx="860">
                  <c:v>0.36527999999999999</c:v>
                </c:pt>
                <c:pt idx="861">
                  <c:v>0.10834000000000001</c:v>
                </c:pt>
                <c:pt idx="862">
                  <c:v>0.10866000000000001</c:v>
                </c:pt>
                <c:pt idx="863">
                  <c:v>0.10861999999999999</c:v>
                </c:pt>
                <c:pt idx="864">
                  <c:v>0.10906</c:v>
                </c:pt>
                <c:pt idx="865">
                  <c:v>0.1144</c:v>
                </c:pt>
                <c:pt idx="866">
                  <c:v>0.1079</c:v>
                </c:pt>
                <c:pt idx="867">
                  <c:v>0.10858</c:v>
                </c:pt>
                <c:pt idx="868">
                  <c:v>0.10902000000000001</c:v>
                </c:pt>
                <c:pt idx="869">
                  <c:v>0.11196</c:v>
                </c:pt>
                <c:pt idx="870">
                  <c:v>0.12171999999999999</c:v>
                </c:pt>
                <c:pt idx="871">
                  <c:v>0.15089</c:v>
                </c:pt>
                <c:pt idx="872">
                  <c:v>0.32443</c:v>
                </c:pt>
                <c:pt idx="873">
                  <c:v>0.36076999999999998</c:v>
                </c:pt>
                <c:pt idx="874">
                  <c:v>0.10902000000000001</c:v>
                </c:pt>
                <c:pt idx="875">
                  <c:v>0.12168</c:v>
                </c:pt>
                <c:pt idx="876">
                  <c:v>0.13341</c:v>
                </c:pt>
                <c:pt idx="877">
                  <c:v>0.12690000000000001</c:v>
                </c:pt>
                <c:pt idx="878">
                  <c:v>0.13336999999999999</c:v>
                </c:pt>
                <c:pt idx="879">
                  <c:v>0.32427</c:v>
                </c:pt>
                <c:pt idx="880">
                  <c:v>0.11186</c:v>
                </c:pt>
                <c:pt idx="881">
                  <c:v>0.11425</c:v>
                </c:pt>
                <c:pt idx="882">
                  <c:v>0.14121</c:v>
                </c:pt>
                <c:pt idx="883">
                  <c:v>0.15076000000000001</c:v>
                </c:pt>
                <c:pt idx="884">
                  <c:v>0.29109000000000002</c:v>
                </c:pt>
                <c:pt idx="885">
                  <c:v>0.36053000000000002</c:v>
                </c:pt>
                <c:pt idx="886">
                  <c:v>0.15071999999999999</c:v>
                </c:pt>
                <c:pt idx="887">
                  <c:v>0.32412999999999997</c:v>
                </c:pt>
                <c:pt idx="888">
                  <c:v>0.35076000000000002</c:v>
                </c:pt>
                <c:pt idx="889">
                  <c:v>0.27065</c:v>
                </c:pt>
                <c:pt idx="890">
                  <c:v>0.30913000000000002</c:v>
                </c:pt>
                <c:pt idx="891">
                  <c:v>0.32407000000000002</c:v>
                </c:pt>
                <c:pt idx="892">
                  <c:v>0.34414</c:v>
                </c:pt>
                <c:pt idx="893">
                  <c:v>0.1077</c:v>
                </c:pt>
                <c:pt idx="894">
                  <c:v>0.11064</c:v>
                </c:pt>
                <c:pt idx="895">
                  <c:v>0.11416</c:v>
                </c:pt>
                <c:pt idx="896">
                  <c:v>0.13322999999999999</c:v>
                </c:pt>
                <c:pt idx="897">
                  <c:v>0.15064</c:v>
                </c:pt>
                <c:pt idx="898">
                  <c:v>0.16203999999999999</c:v>
                </c:pt>
                <c:pt idx="899">
                  <c:v>0.11174000000000001</c:v>
                </c:pt>
                <c:pt idx="900">
                  <c:v>0.29085</c:v>
                </c:pt>
                <c:pt idx="901">
                  <c:v>0.11172</c:v>
                </c:pt>
                <c:pt idx="902">
                  <c:v>0.15057999999999999</c:v>
                </c:pt>
                <c:pt idx="903">
                  <c:v>0.33538000000000001</c:v>
                </c:pt>
                <c:pt idx="904">
                  <c:v>0.10832</c:v>
                </c:pt>
                <c:pt idx="905">
                  <c:v>0.12144000000000001</c:v>
                </c:pt>
                <c:pt idx="906">
                  <c:v>0.14102000000000001</c:v>
                </c:pt>
                <c:pt idx="907">
                  <c:v>0.15054999999999999</c:v>
                </c:pt>
                <c:pt idx="908">
                  <c:v>0.10761</c:v>
                </c:pt>
                <c:pt idx="909">
                  <c:v>0.10924</c:v>
                </c:pt>
                <c:pt idx="910">
                  <c:v>0.29071000000000002</c:v>
                </c:pt>
                <c:pt idx="911">
                  <c:v>0.32379999999999998</c:v>
                </c:pt>
                <c:pt idx="912">
                  <c:v>0.35561999999999999</c:v>
                </c:pt>
                <c:pt idx="913">
                  <c:v>0.10922</c:v>
                </c:pt>
                <c:pt idx="914">
                  <c:v>0.27037</c:v>
                </c:pt>
                <c:pt idx="915">
                  <c:v>0.29063</c:v>
                </c:pt>
                <c:pt idx="916">
                  <c:v>0.30879000000000001</c:v>
                </c:pt>
                <c:pt idx="917">
                  <c:v>0.34378999999999998</c:v>
                </c:pt>
                <c:pt idx="918">
                  <c:v>0.10872999999999999</c:v>
                </c:pt>
                <c:pt idx="919">
                  <c:v>0.12136</c:v>
                </c:pt>
                <c:pt idx="920">
                  <c:v>0.14093</c:v>
                </c:pt>
                <c:pt idx="921">
                  <c:v>0.15045</c:v>
                </c:pt>
                <c:pt idx="922">
                  <c:v>0.32368999999999998</c:v>
                </c:pt>
                <c:pt idx="923">
                  <c:v>0.10755000000000001</c:v>
                </c:pt>
                <c:pt idx="924">
                  <c:v>0.10988000000000001</c:v>
                </c:pt>
                <c:pt idx="925">
                  <c:v>0.14091000000000001</c:v>
                </c:pt>
                <c:pt idx="926">
                  <c:v>0.16181999999999999</c:v>
                </c:pt>
                <c:pt idx="927">
                  <c:v>0.19087999999999999</c:v>
                </c:pt>
                <c:pt idx="928">
                  <c:v>0.10917</c:v>
                </c:pt>
                <c:pt idx="929">
                  <c:v>0.10986</c:v>
                </c:pt>
                <c:pt idx="930">
                  <c:v>0.1116</c:v>
                </c:pt>
                <c:pt idx="931">
                  <c:v>0.11718000000000001</c:v>
                </c:pt>
                <c:pt idx="932">
                  <c:v>0.12132999999999999</c:v>
                </c:pt>
                <c:pt idx="933">
                  <c:v>0.13302</c:v>
                </c:pt>
                <c:pt idx="934">
                  <c:v>0.15042</c:v>
                </c:pt>
                <c:pt idx="935">
                  <c:v>0.24909999999999999</c:v>
                </c:pt>
                <c:pt idx="936">
                  <c:v>0.29054999999999997</c:v>
                </c:pt>
                <c:pt idx="937">
                  <c:v>0.32362999999999997</c:v>
                </c:pt>
                <c:pt idx="938">
                  <c:v>0.33510000000000001</c:v>
                </c:pt>
                <c:pt idx="939">
                  <c:v>0.35022999999999999</c:v>
                </c:pt>
                <c:pt idx="940">
                  <c:v>0.35543999999999998</c:v>
                </c:pt>
                <c:pt idx="941">
                  <c:v>0.36828</c:v>
                </c:pt>
                <c:pt idx="942">
                  <c:v>0.10754</c:v>
                </c:pt>
                <c:pt idx="943">
                  <c:v>0.11003</c:v>
                </c:pt>
                <c:pt idx="944">
                  <c:v>0.11046</c:v>
                </c:pt>
                <c:pt idx="945">
                  <c:v>0.11716</c:v>
                </c:pt>
                <c:pt idx="946">
                  <c:v>0.17523</c:v>
                </c:pt>
                <c:pt idx="947">
                  <c:v>0.27023000000000003</c:v>
                </c:pt>
                <c:pt idx="948">
                  <c:v>0.29052</c:v>
                </c:pt>
                <c:pt idx="949">
                  <c:v>0.33507999999999999</c:v>
                </c:pt>
                <c:pt idx="950">
                  <c:v>0.35541</c:v>
                </c:pt>
                <c:pt idx="951">
                  <c:v>0.3599</c:v>
                </c:pt>
                <c:pt idx="952">
                  <c:v>0.10983999999999999</c:v>
                </c:pt>
                <c:pt idx="953">
                  <c:v>0.11396000000000001</c:v>
                </c:pt>
                <c:pt idx="954">
                  <c:v>0.33505000000000001</c:v>
                </c:pt>
                <c:pt idx="955">
                  <c:v>0.12130000000000001</c:v>
                </c:pt>
                <c:pt idx="956">
                  <c:v>0.12653</c:v>
                </c:pt>
                <c:pt idx="957">
                  <c:v>0.27018999999999999</c:v>
                </c:pt>
                <c:pt idx="958">
                  <c:v>0.30863000000000002</c:v>
                </c:pt>
                <c:pt idx="959">
                  <c:v>0.32356000000000001</c:v>
                </c:pt>
                <c:pt idx="960">
                  <c:v>0.35016000000000003</c:v>
                </c:pt>
                <c:pt idx="961">
                  <c:v>0.10786999999999999</c:v>
                </c:pt>
                <c:pt idx="962">
                  <c:v>0.11713999999999999</c:v>
                </c:pt>
                <c:pt idx="963">
                  <c:v>0.12129</c:v>
                </c:pt>
                <c:pt idx="964">
                  <c:v>0.12653</c:v>
                </c:pt>
                <c:pt idx="965">
                  <c:v>0.14085</c:v>
                </c:pt>
                <c:pt idx="966">
                  <c:v>0.11394</c:v>
                </c:pt>
                <c:pt idx="967">
                  <c:v>0.29046</c:v>
                </c:pt>
                <c:pt idx="968">
                  <c:v>0.30859999999999999</c:v>
                </c:pt>
                <c:pt idx="969">
                  <c:v>0.10818</c:v>
                </c:pt>
                <c:pt idx="970">
                  <c:v>0.10865</c:v>
                </c:pt>
                <c:pt idx="971">
                  <c:v>0.11394</c:v>
                </c:pt>
                <c:pt idx="972">
                  <c:v>0.14083000000000001</c:v>
                </c:pt>
                <c:pt idx="973">
                  <c:v>0.32351999999999997</c:v>
                </c:pt>
                <c:pt idx="974">
                  <c:v>0.35532000000000002</c:v>
                </c:pt>
                <c:pt idx="975">
                  <c:v>0.10775</c:v>
                </c:pt>
                <c:pt idx="976">
                  <c:v>0.10861</c:v>
                </c:pt>
                <c:pt idx="977">
                  <c:v>0.11155</c:v>
                </c:pt>
                <c:pt idx="978">
                  <c:v>0.22816</c:v>
                </c:pt>
                <c:pt idx="979">
                  <c:v>0.35010999999999998</c:v>
                </c:pt>
                <c:pt idx="980">
                  <c:v>0.29043999999999998</c:v>
                </c:pt>
                <c:pt idx="981">
                  <c:v>0.10786</c:v>
                </c:pt>
                <c:pt idx="982">
                  <c:v>0.10861999999999999</c:v>
                </c:pt>
                <c:pt idx="983">
                  <c:v>0.11394</c:v>
                </c:pt>
                <c:pt idx="984">
                  <c:v>0.16173999999999999</c:v>
                </c:pt>
                <c:pt idx="985">
                  <c:v>0.22817000000000001</c:v>
                </c:pt>
                <c:pt idx="986">
                  <c:v>0.35532999999999998</c:v>
                </c:pt>
                <c:pt idx="987">
                  <c:v>0.11162999999999999</c:v>
                </c:pt>
                <c:pt idx="988">
                  <c:v>0.12128</c:v>
                </c:pt>
                <c:pt idx="989">
                  <c:v>0.13297</c:v>
                </c:pt>
                <c:pt idx="990">
                  <c:v>0.15035999999999999</c:v>
                </c:pt>
                <c:pt idx="991">
                  <c:v>0.16173999999999999</c:v>
                </c:pt>
                <c:pt idx="992">
                  <c:v>0.29046</c:v>
                </c:pt>
                <c:pt idx="993">
                  <c:v>0.10818999999999999</c:v>
                </c:pt>
                <c:pt idx="994">
                  <c:v>0.13297999999999999</c:v>
                </c:pt>
                <c:pt idx="995">
                  <c:v>0.15037</c:v>
                </c:pt>
                <c:pt idx="996">
                  <c:v>0.33501999999999998</c:v>
                </c:pt>
                <c:pt idx="997">
                  <c:v>0.10777</c:v>
                </c:pt>
                <c:pt idx="998">
                  <c:v>0.14086000000000001</c:v>
                </c:pt>
                <c:pt idx="999">
                  <c:v>0.10754</c:v>
                </c:pt>
                <c:pt idx="1000">
                  <c:v>0.11158999999999999</c:v>
                </c:pt>
                <c:pt idx="1001">
                  <c:v>0.20862</c:v>
                </c:pt>
                <c:pt idx="1002">
                  <c:v>0.30868000000000001</c:v>
                </c:pt>
                <c:pt idx="1003">
                  <c:v>0.34367999999999999</c:v>
                </c:pt>
                <c:pt idx="1004">
                  <c:v>0.10987</c:v>
                </c:pt>
                <c:pt idx="1005">
                  <c:v>0.29055999999999998</c:v>
                </c:pt>
                <c:pt idx="1006">
                  <c:v>0.10781</c:v>
                </c:pt>
                <c:pt idx="1007">
                  <c:v>0.11049</c:v>
                </c:pt>
                <c:pt idx="1008">
                  <c:v>0.11131000000000001</c:v>
                </c:pt>
                <c:pt idx="1009">
                  <c:v>0.12135</c:v>
                </c:pt>
                <c:pt idx="1010">
                  <c:v>0.12659000000000001</c:v>
                </c:pt>
                <c:pt idx="1011">
                  <c:v>0.14091000000000001</c:v>
                </c:pt>
                <c:pt idx="1012">
                  <c:v>0.24912999999999999</c:v>
                </c:pt>
                <c:pt idx="1013">
                  <c:v>0.30873</c:v>
                </c:pt>
                <c:pt idx="1014">
                  <c:v>0.10793</c:v>
                </c:pt>
                <c:pt idx="1015">
                  <c:v>0.11401</c:v>
                </c:pt>
                <c:pt idx="1016">
                  <c:v>0.12136</c:v>
                </c:pt>
                <c:pt idx="1017">
                  <c:v>0.12659999999999999</c:v>
                </c:pt>
                <c:pt idx="1018">
                  <c:v>0.13306000000000001</c:v>
                </c:pt>
                <c:pt idx="1019">
                  <c:v>0.24915000000000001</c:v>
                </c:pt>
                <c:pt idx="1020">
                  <c:v>0.29060999999999998</c:v>
                </c:pt>
                <c:pt idx="1021">
                  <c:v>0.32368999999999998</c:v>
                </c:pt>
                <c:pt idx="1022">
                  <c:v>0.34378999999999998</c:v>
                </c:pt>
                <c:pt idx="1023">
                  <c:v>0.11404</c:v>
                </c:pt>
                <c:pt idx="1024">
                  <c:v>0.14096</c:v>
                </c:pt>
                <c:pt idx="1025">
                  <c:v>0.17533000000000001</c:v>
                </c:pt>
                <c:pt idx="1026">
                  <c:v>0.10761999999999999</c:v>
                </c:pt>
                <c:pt idx="1027">
                  <c:v>0.10877000000000001</c:v>
                </c:pt>
                <c:pt idx="1028">
                  <c:v>0.11209</c:v>
                </c:pt>
                <c:pt idx="1029">
                  <c:v>0.11266</c:v>
                </c:pt>
                <c:pt idx="1030">
                  <c:v>0.32383000000000001</c:v>
                </c:pt>
                <c:pt idx="1031">
                  <c:v>0.10800999999999999</c:v>
                </c:pt>
                <c:pt idx="1032">
                  <c:v>0.22844</c:v>
                </c:pt>
                <c:pt idx="1033">
                  <c:v>0.30892999999999998</c:v>
                </c:pt>
                <c:pt idx="1034">
                  <c:v>0.10835</c:v>
                </c:pt>
                <c:pt idx="1035">
                  <c:v>0.1106</c:v>
                </c:pt>
                <c:pt idx="1036">
                  <c:v>0.14105000000000001</c:v>
                </c:pt>
                <c:pt idx="1037">
                  <c:v>0.30897000000000002</c:v>
                </c:pt>
                <c:pt idx="1038">
                  <c:v>0.32390000000000002</c:v>
                </c:pt>
                <c:pt idx="1039">
                  <c:v>0.12148</c:v>
                </c:pt>
                <c:pt idx="1040">
                  <c:v>0.20891000000000001</c:v>
                </c:pt>
                <c:pt idx="1041">
                  <c:v>0.10935</c:v>
                </c:pt>
                <c:pt idx="1042">
                  <c:v>0.13324</c:v>
                </c:pt>
                <c:pt idx="1043">
                  <c:v>0.30909999999999999</c:v>
                </c:pt>
                <c:pt idx="1044">
                  <c:v>0.33551999999999998</c:v>
                </c:pt>
                <c:pt idx="1045">
                  <c:v>0.14115</c:v>
                </c:pt>
                <c:pt idx="1046">
                  <c:v>0.11422</c:v>
                </c:pt>
                <c:pt idx="1047">
                  <c:v>0.17558000000000001</c:v>
                </c:pt>
                <c:pt idx="1048">
                  <c:v>0.36046</c:v>
                </c:pt>
                <c:pt idx="1049">
                  <c:v>0.10895000000000001</c:v>
                </c:pt>
                <c:pt idx="1050">
                  <c:v>0.33567000000000002</c:v>
                </c:pt>
                <c:pt idx="1051">
                  <c:v>0.13335</c:v>
                </c:pt>
                <c:pt idx="1052">
                  <c:v>0.10809000000000001</c:v>
                </c:pt>
                <c:pt idx="1053">
                  <c:v>0.30935000000000001</c:v>
                </c:pt>
                <c:pt idx="1054">
                  <c:v>0.33578000000000002</c:v>
                </c:pt>
                <c:pt idx="1055">
                  <c:v>0.12692999999999999</c:v>
                </c:pt>
                <c:pt idx="1056">
                  <c:v>0.27089999999999997</c:v>
                </c:pt>
                <c:pt idx="1057">
                  <c:v>0.32435000000000003</c:v>
                </c:pt>
                <c:pt idx="1058">
                  <c:v>0.10904</c:v>
                </c:pt>
                <c:pt idx="1059">
                  <c:v>0.30946000000000001</c:v>
                </c:pt>
                <c:pt idx="1060">
                  <c:v>0.30951000000000001</c:v>
                </c:pt>
                <c:pt idx="1061">
                  <c:v>0.12701999999999999</c:v>
                </c:pt>
                <c:pt idx="1062">
                  <c:v>0.29138999999999998</c:v>
                </c:pt>
                <c:pt idx="1063">
                  <c:v>0.35637999999999997</c:v>
                </c:pt>
                <c:pt idx="1064">
                  <c:v>0.12708</c:v>
                </c:pt>
                <c:pt idx="1065">
                  <c:v>0.29150999999999999</c:v>
                </c:pt>
                <c:pt idx="1066">
                  <c:v>0.33613999999999999</c:v>
                </c:pt>
                <c:pt idx="1067">
                  <c:v>0.10918</c:v>
                </c:pt>
                <c:pt idx="1068">
                  <c:v>0.32471</c:v>
                </c:pt>
                <c:pt idx="1069">
                  <c:v>0.11141</c:v>
                </c:pt>
                <c:pt idx="1070">
                  <c:v>0.11772000000000001</c:v>
                </c:pt>
                <c:pt idx="1071">
                  <c:v>0.11774999999999999</c:v>
                </c:pt>
                <c:pt idx="1072">
                  <c:v>0.22922999999999999</c:v>
                </c:pt>
                <c:pt idx="1073">
                  <c:v>0.32484000000000002</c:v>
                </c:pt>
                <c:pt idx="1074">
                  <c:v>0.10847</c:v>
                </c:pt>
                <c:pt idx="1075">
                  <c:v>0.1416</c:v>
                </c:pt>
                <c:pt idx="1076">
                  <c:v>0.10814</c:v>
                </c:pt>
                <c:pt idx="1077">
                  <c:v>0.11065</c:v>
                </c:pt>
                <c:pt idx="1078">
                  <c:v>0.15121000000000001</c:v>
                </c:pt>
                <c:pt idx="1079">
                  <c:v>0.31001000000000001</c:v>
                </c:pt>
                <c:pt idx="1080">
                  <c:v>0.32497999999999999</c:v>
                </c:pt>
                <c:pt idx="1081">
                  <c:v>0.10853</c:v>
                </c:pt>
                <c:pt idx="1082">
                  <c:v>0.33655000000000002</c:v>
                </c:pt>
                <c:pt idx="1083">
                  <c:v>0.10888</c:v>
                </c:pt>
                <c:pt idx="1084">
                  <c:v>0.11466999999999999</c:v>
                </c:pt>
                <c:pt idx="1085">
                  <c:v>0.11788</c:v>
                </c:pt>
                <c:pt idx="1086">
                  <c:v>0.31014999999999998</c:v>
                </c:pt>
                <c:pt idx="1087">
                  <c:v>0.27166000000000001</c:v>
                </c:pt>
                <c:pt idx="1088">
                  <c:v>0.36157</c:v>
                </c:pt>
                <c:pt idx="1089">
                  <c:v>0.1106</c:v>
                </c:pt>
                <c:pt idx="1090">
                  <c:v>0.11078</c:v>
                </c:pt>
                <c:pt idx="1091">
                  <c:v>0.10866000000000001</c:v>
                </c:pt>
                <c:pt idx="1092">
                  <c:v>0.10897999999999999</c:v>
                </c:pt>
                <c:pt idx="1093">
                  <c:v>0.12742999999999999</c:v>
                </c:pt>
                <c:pt idx="1094">
                  <c:v>0.29215999999999998</c:v>
                </c:pt>
                <c:pt idx="1095">
                  <c:v>0.11126999999999999</c:v>
                </c:pt>
                <c:pt idx="1096">
                  <c:v>0.31051000000000001</c:v>
                </c:pt>
                <c:pt idx="1097">
                  <c:v>0.33699000000000001</c:v>
                </c:pt>
                <c:pt idx="1098">
                  <c:v>0.10876</c:v>
                </c:pt>
                <c:pt idx="1099">
                  <c:v>0.1139</c:v>
                </c:pt>
                <c:pt idx="1100">
                  <c:v>0.11488</c:v>
                </c:pt>
                <c:pt idx="1101">
                  <c:v>0.11809</c:v>
                </c:pt>
                <c:pt idx="1102">
                  <c:v>0.36635000000000001</c:v>
                </c:pt>
                <c:pt idx="1103">
                  <c:v>0.33731</c:v>
                </c:pt>
                <c:pt idx="1104">
                  <c:v>0.11087</c:v>
                </c:pt>
                <c:pt idx="1105">
                  <c:v>0.11824</c:v>
                </c:pt>
                <c:pt idx="1106">
                  <c:v>0.16325000000000001</c:v>
                </c:pt>
                <c:pt idx="1107">
                  <c:v>0.11509999999999999</c:v>
                </c:pt>
                <c:pt idx="1108">
                  <c:v>0.32619999999999999</c:v>
                </c:pt>
                <c:pt idx="1109">
                  <c:v>0.33781</c:v>
                </c:pt>
                <c:pt idx="1110">
                  <c:v>0.11284</c:v>
                </c:pt>
                <c:pt idx="1111">
                  <c:v>0.32636999999999999</c:v>
                </c:pt>
                <c:pt idx="1112">
                  <c:v>0.34650999999999998</c:v>
                </c:pt>
                <c:pt idx="1113">
                  <c:v>0.11087</c:v>
                </c:pt>
                <c:pt idx="1114">
                  <c:v>0.128</c:v>
                </c:pt>
                <c:pt idx="1115">
                  <c:v>0.10919</c:v>
                </c:pt>
                <c:pt idx="1116">
                  <c:v>0.25158999999999998</c:v>
                </c:pt>
                <c:pt idx="1117">
                  <c:v>0.11121</c:v>
                </c:pt>
                <c:pt idx="1118">
                  <c:v>0.29337000000000002</c:v>
                </c:pt>
                <c:pt idx="1119">
                  <c:v>0.11864</c:v>
                </c:pt>
                <c:pt idx="1120">
                  <c:v>0.13469999999999999</c:v>
                </c:pt>
                <c:pt idx="1121">
                  <c:v>0.14265</c:v>
                </c:pt>
                <c:pt idx="1122">
                  <c:v>0.23086999999999999</c:v>
                </c:pt>
                <c:pt idx="1123">
                  <c:v>0.25187999999999999</c:v>
                </c:pt>
                <c:pt idx="1124">
                  <c:v>0.14274999999999999</c:v>
                </c:pt>
                <c:pt idx="1125">
                  <c:v>0.31195000000000001</c:v>
                </c:pt>
                <c:pt idx="1126">
                  <c:v>0.12831000000000001</c:v>
                </c:pt>
                <c:pt idx="1127">
                  <c:v>0.27334000000000003</c:v>
                </c:pt>
                <c:pt idx="1128">
                  <c:v>0.10908</c:v>
                </c:pt>
                <c:pt idx="1129">
                  <c:v>0.36363000000000001</c:v>
                </c:pt>
                <c:pt idx="1130">
                  <c:v>0.33877000000000002</c:v>
                </c:pt>
                <c:pt idx="1131">
                  <c:v>0.32758999999999999</c:v>
                </c:pt>
                <c:pt idx="1132">
                  <c:v>0.33932000000000001</c:v>
                </c:pt>
                <c:pt idx="1133">
                  <c:v>0.31283</c:v>
                </c:pt>
                <c:pt idx="1134">
                  <c:v>0.10975</c:v>
                </c:pt>
                <c:pt idx="1135">
                  <c:v>0.35482000000000002</c:v>
                </c:pt>
                <c:pt idx="1136">
                  <c:v>0.11189</c:v>
                </c:pt>
                <c:pt idx="1137">
                  <c:v>0.12886</c:v>
                </c:pt>
                <c:pt idx="1138">
                  <c:v>0.16467000000000001</c:v>
                </c:pt>
                <c:pt idx="1139">
                  <c:v>0.29488999999999999</c:v>
                </c:pt>
                <c:pt idx="1140">
                  <c:v>0.35502</c:v>
                </c:pt>
                <c:pt idx="1141">
                  <c:v>0.12895000000000001</c:v>
                </c:pt>
                <c:pt idx="1142">
                  <c:v>0.11006000000000001</c:v>
                </c:pt>
                <c:pt idx="1143">
                  <c:v>0.11011</c:v>
                </c:pt>
                <c:pt idx="1144">
                  <c:v>0.11314</c:v>
                </c:pt>
                <c:pt idx="1145">
                  <c:v>0.11015</c:v>
                </c:pt>
                <c:pt idx="1146">
                  <c:v>0.36525999999999997</c:v>
                </c:pt>
                <c:pt idx="1147">
                  <c:v>0.14380999999999999</c:v>
                </c:pt>
                <c:pt idx="1148">
                  <c:v>0.36545</c:v>
                </c:pt>
                <c:pt idx="1149">
                  <c:v>0.27506999999999998</c:v>
                </c:pt>
                <c:pt idx="1150">
                  <c:v>0.32896999999999998</c:v>
                </c:pt>
                <c:pt idx="1151">
                  <c:v>0.10997</c:v>
                </c:pt>
                <c:pt idx="1152">
                  <c:v>0.12404</c:v>
                </c:pt>
                <c:pt idx="1153">
                  <c:v>0.11239</c:v>
                </c:pt>
                <c:pt idx="1154">
                  <c:v>0.36131999999999997</c:v>
                </c:pt>
                <c:pt idx="1155">
                  <c:v>0.31426999999999999</c:v>
                </c:pt>
                <c:pt idx="1156">
                  <c:v>0.11011</c:v>
                </c:pt>
                <c:pt idx="1157">
                  <c:v>0.11437</c:v>
                </c:pt>
                <c:pt idx="1158">
                  <c:v>0.12427000000000001</c:v>
                </c:pt>
                <c:pt idx="1159">
                  <c:v>0.29629</c:v>
                </c:pt>
                <c:pt idx="1160">
                  <c:v>0.14433000000000001</c:v>
                </c:pt>
                <c:pt idx="1161">
                  <c:v>0.32980999999999999</c:v>
                </c:pt>
                <c:pt idx="1162">
                  <c:v>0.35005999999999998</c:v>
                </c:pt>
                <c:pt idx="1163">
                  <c:v>0.11268</c:v>
                </c:pt>
                <c:pt idx="1164">
                  <c:v>0.1169</c:v>
                </c:pt>
                <c:pt idx="1165">
                  <c:v>0.12445000000000001</c:v>
                </c:pt>
                <c:pt idx="1166">
                  <c:v>0.15421000000000001</c:v>
                </c:pt>
                <c:pt idx="1167">
                  <c:v>0.11209</c:v>
                </c:pt>
                <c:pt idx="1168">
                  <c:v>0.11117</c:v>
                </c:pt>
                <c:pt idx="1169">
                  <c:v>0.11166</c:v>
                </c:pt>
                <c:pt idx="1170">
                  <c:v>0.16599</c:v>
                </c:pt>
                <c:pt idx="1171">
                  <c:v>0.31525999999999998</c:v>
                </c:pt>
                <c:pt idx="1172">
                  <c:v>0.36248000000000002</c:v>
                </c:pt>
                <c:pt idx="1173">
                  <c:v>0.11293</c:v>
                </c:pt>
                <c:pt idx="1174">
                  <c:v>0.35732000000000003</c:v>
                </c:pt>
                <c:pt idx="1175">
                  <c:v>0.11301</c:v>
                </c:pt>
                <c:pt idx="1176">
                  <c:v>0.12051000000000001</c:v>
                </c:pt>
                <c:pt idx="1177">
                  <c:v>0.13674</c:v>
                </c:pt>
                <c:pt idx="1178">
                  <c:v>0.11141</c:v>
                </c:pt>
                <c:pt idx="1179">
                  <c:v>0.12485</c:v>
                </c:pt>
                <c:pt idx="1180">
                  <c:v>0.12064</c:v>
                </c:pt>
                <c:pt idx="1181">
                  <c:v>0.35777999999999999</c:v>
                </c:pt>
                <c:pt idx="1182">
                  <c:v>0.11741</c:v>
                </c:pt>
                <c:pt idx="1183">
                  <c:v>0.14499000000000001</c:v>
                </c:pt>
                <c:pt idx="1184">
                  <c:v>0.12497999999999999</c:v>
                </c:pt>
                <c:pt idx="1185">
                  <c:v>0.11090999999999999</c:v>
                </c:pt>
                <c:pt idx="1186">
                  <c:v>0.14513999999999999</c:v>
                </c:pt>
                <c:pt idx="1187">
                  <c:v>0.35833999999999999</c:v>
                </c:pt>
                <c:pt idx="1188">
                  <c:v>0.12094000000000001</c:v>
                </c:pt>
                <c:pt idx="1189">
                  <c:v>0.14529</c:v>
                </c:pt>
                <c:pt idx="1190">
                  <c:v>0.29798999999999998</c:v>
                </c:pt>
                <c:pt idx="1191">
                  <c:v>0.14548</c:v>
                </c:pt>
                <c:pt idx="1192">
                  <c:v>0.31673000000000001</c:v>
                </c:pt>
                <c:pt idx="1193">
                  <c:v>0.11149000000000001</c:v>
                </c:pt>
                <c:pt idx="1194">
                  <c:v>0.33204</c:v>
                </c:pt>
                <c:pt idx="1195">
                  <c:v>0.11436</c:v>
                </c:pt>
                <c:pt idx="1196">
                  <c:v>0.11257</c:v>
                </c:pt>
                <c:pt idx="1197">
                  <c:v>0.11377</c:v>
                </c:pt>
                <c:pt idx="1198">
                  <c:v>0.11261</c:v>
                </c:pt>
                <c:pt idx="1199">
                  <c:v>0.16730999999999999</c:v>
                </c:pt>
                <c:pt idx="1200">
                  <c:v>0.12143</c:v>
                </c:pt>
                <c:pt idx="1201">
                  <c:v>0.13785</c:v>
                </c:pt>
                <c:pt idx="1202">
                  <c:v>0.29912</c:v>
                </c:pt>
                <c:pt idx="1203">
                  <c:v>0.31756000000000001</c:v>
                </c:pt>
                <c:pt idx="1204">
                  <c:v>0.11373999999999999</c:v>
                </c:pt>
                <c:pt idx="1205">
                  <c:v>0.11826</c:v>
                </c:pt>
                <c:pt idx="1206">
                  <c:v>0.13124</c:v>
                </c:pt>
                <c:pt idx="1207">
                  <c:v>0.15581999999999999</c:v>
                </c:pt>
                <c:pt idx="1208">
                  <c:v>0.18134</c:v>
                </c:pt>
                <c:pt idx="1209">
                  <c:v>0.29920000000000002</c:v>
                </c:pt>
                <c:pt idx="1210">
                  <c:v>0.12159</c:v>
                </c:pt>
                <c:pt idx="1211">
                  <c:v>0.13794000000000001</c:v>
                </c:pt>
                <c:pt idx="1212">
                  <c:v>0.11198</c:v>
                </c:pt>
                <c:pt idx="1213">
                  <c:v>0.13136999999999999</c:v>
                </c:pt>
                <c:pt idx="1214">
                  <c:v>0.29942999999999997</c:v>
                </c:pt>
                <c:pt idx="1215">
                  <c:v>0.37408999999999998</c:v>
                </c:pt>
                <c:pt idx="1216">
                  <c:v>0.15601000000000001</c:v>
                </c:pt>
                <c:pt idx="1217">
                  <c:v>0.14624000000000001</c:v>
                </c:pt>
                <c:pt idx="1218">
                  <c:v>0.35355999999999999</c:v>
                </c:pt>
                <c:pt idx="1219">
                  <c:v>0.11183</c:v>
                </c:pt>
                <c:pt idx="1220">
                  <c:v>0.11422</c:v>
                </c:pt>
                <c:pt idx="1221">
                  <c:v>0.12194000000000001</c:v>
                </c:pt>
                <c:pt idx="1222">
                  <c:v>0.12628</c:v>
                </c:pt>
                <c:pt idx="1223">
                  <c:v>0.31867000000000001</c:v>
                </c:pt>
                <c:pt idx="1224">
                  <c:v>0.11425</c:v>
                </c:pt>
                <c:pt idx="1225">
                  <c:v>0.33431</c:v>
                </c:pt>
                <c:pt idx="1226">
                  <c:v>0.11269</c:v>
                </c:pt>
                <c:pt idx="1227">
                  <c:v>0.13206000000000001</c:v>
                </c:pt>
                <c:pt idx="1228">
                  <c:v>0.19850000000000001</c:v>
                </c:pt>
                <c:pt idx="1229">
                  <c:v>0.27997</c:v>
                </c:pt>
                <c:pt idx="1230">
                  <c:v>0.11235000000000001</c:v>
                </c:pt>
                <c:pt idx="1231">
                  <c:v>0.16857</c:v>
                </c:pt>
                <c:pt idx="1232">
                  <c:v>0.34611999999999998</c:v>
                </c:pt>
                <c:pt idx="1233">
                  <c:v>0.12242</c:v>
                </c:pt>
                <c:pt idx="1234">
                  <c:v>0.12676999999999999</c:v>
                </c:pt>
                <c:pt idx="1235">
                  <c:v>0.13220999999999999</c:v>
                </c:pt>
                <c:pt idx="1236">
                  <c:v>0.11466</c:v>
                </c:pt>
                <c:pt idx="1237">
                  <c:v>0.12252</c:v>
                </c:pt>
                <c:pt idx="1238">
                  <c:v>0.11325</c:v>
                </c:pt>
                <c:pt idx="1239">
                  <c:v>0.11806999999999999</c:v>
                </c:pt>
                <c:pt idx="1240">
                  <c:v>0.28061000000000003</c:v>
                </c:pt>
                <c:pt idx="1241">
                  <c:v>0.11304</c:v>
                </c:pt>
                <c:pt idx="1242">
                  <c:v>0.11337</c:v>
                </c:pt>
                <c:pt idx="1243">
                  <c:v>0.11527</c:v>
                </c:pt>
                <c:pt idx="1244">
                  <c:v>0.12272</c:v>
                </c:pt>
                <c:pt idx="1245">
                  <c:v>0.11577</c:v>
                </c:pt>
                <c:pt idx="1246">
                  <c:v>0.36770000000000003</c:v>
                </c:pt>
                <c:pt idx="1247">
                  <c:v>0.13261999999999999</c:v>
                </c:pt>
                <c:pt idx="1248">
                  <c:v>0.32027</c:v>
                </c:pt>
                <c:pt idx="1249">
                  <c:v>0.114</c:v>
                </c:pt>
                <c:pt idx="1250">
                  <c:v>0.28101999999999999</c:v>
                </c:pt>
                <c:pt idx="1251">
                  <c:v>0.13272</c:v>
                </c:pt>
                <c:pt idx="1252">
                  <c:v>0.11362999999999999</c:v>
                </c:pt>
                <c:pt idx="1253">
                  <c:v>0.21790999999999999</c:v>
                </c:pt>
                <c:pt idx="1254">
                  <c:v>0.1137</c:v>
                </c:pt>
                <c:pt idx="1255">
                  <c:v>0.11421000000000001</c:v>
                </c:pt>
                <c:pt idx="1256">
                  <c:v>0.11378000000000001</c:v>
                </c:pt>
                <c:pt idx="1257">
                  <c:v>0.11309</c:v>
                </c:pt>
                <c:pt idx="1258">
                  <c:v>0.11552</c:v>
                </c:pt>
                <c:pt idx="1259">
                  <c:v>0.35654999999999998</c:v>
                </c:pt>
                <c:pt idx="1260">
                  <c:v>0.11312</c:v>
                </c:pt>
                <c:pt idx="1261">
                  <c:v>0.37309999999999999</c:v>
                </c:pt>
                <c:pt idx="1262">
                  <c:v>0.11354</c:v>
                </c:pt>
                <c:pt idx="1263">
                  <c:v>0.11433</c:v>
                </c:pt>
                <c:pt idx="1264">
                  <c:v>0.12323000000000001</c:v>
                </c:pt>
                <c:pt idx="1265">
                  <c:v>0.32103999999999999</c:v>
                </c:pt>
                <c:pt idx="1266">
                  <c:v>0.11742</c:v>
                </c:pt>
                <c:pt idx="1267">
                  <c:v>0.12759000000000001</c:v>
                </c:pt>
                <c:pt idx="1268">
                  <c:v>0.11319</c:v>
                </c:pt>
                <c:pt idx="1269">
                  <c:v>0.33642</c:v>
                </c:pt>
                <c:pt idx="1270">
                  <c:v>0.32122000000000001</c:v>
                </c:pt>
                <c:pt idx="1271">
                  <c:v>0.36890000000000001</c:v>
                </c:pt>
                <c:pt idx="1272">
                  <c:v>0.11595999999999999</c:v>
                </c:pt>
                <c:pt idx="1273">
                  <c:v>0.13997999999999999</c:v>
                </c:pt>
                <c:pt idx="1274">
                  <c:v>0.33667999999999998</c:v>
                </c:pt>
                <c:pt idx="1275">
                  <c:v>0.12346</c:v>
                </c:pt>
                <c:pt idx="1276">
                  <c:v>0.36386000000000002</c:v>
                </c:pt>
                <c:pt idx="1277">
                  <c:v>0.36915999999999999</c:v>
                </c:pt>
                <c:pt idx="1278">
                  <c:v>0.11377</c:v>
                </c:pt>
                <c:pt idx="1279">
                  <c:v>0.12781999999999999</c:v>
                </c:pt>
                <c:pt idx="1280">
                  <c:v>0.14829999999999999</c:v>
                </c:pt>
                <c:pt idx="1281">
                  <c:v>0.11345</c:v>
                </c:pt>
                <c:pt idx="1282">
                  <c:v>0.11462</c:v>
                </c:pt>
                <c:pt idx="1283">
                  <c:v>0.12789</c:v>
                </c:pt>
                <c:pt idx="1284">
                  <c:v>0.33694000000000002</c:v>
                </c:pt>
                <c:pt idx="1285">
                  <c:v>0.21876999999999999</c:v>
                </c:pt>
                <c:pt idx="1286">
                  <c:v>0.11776</c:v>
                </c:pt>
                <c:pt idx="1287">
                  <c:v>0.11379</c:v>
                </c:pt>
                <c:pt idx="1288">
                  <c:v>0.11595999999999999</c:v>
                </c:pt>
                <c:pt idx="1289">
                  <c:v>0.3695</c:v>
                </c:pt>
                <c:pt idx="1290">
                  <c:v>0.12364</c:v>
                </c:pt>
                <c:pt idx="1291">
                  <c:v>0.30327999999999999</c:v>
                </c:pt>
                <c:pt idx="1292">
                  <c:v>0.11525000000000001</c:v>
                </c:pt>
                <c:pt idx="1293">
                  <c:v>0.36960999999999999</c:v>
                </c:pt>
                <c:pt idx="1294">
                  <c:v>0.12803</c:v>
                </c:pt>
                <c:pt idx="1295">
                  <c:v>0.36965999999999999</c:v>
                </c:pt>
                <c:pt idx="1296">
                  <c:v>0.28256999999999999</c:v>
                </c:pt>
                <c:pt idx="1297">
                  <c:v>0.12372</c:v>
                </c:pt>
                <c:pt idx="1298">
                  <c:v>0.11788</c:v>
                </c:pt>
                <c:pt idx="1299">
                  <c:v>0.11365</c:v>
                </c:pt>
                <c:pt idx="1300">
                  <c:v>0.37435000000000002</c:v>
                </c:pt>
                <c:pt idx="1301">
                  <c:v>0.12376</c:v>
                </c:pt>
                <c:pt idx="1302">
                  <c:v>0.11484</c:v>
                </c:pt>
                <c:pt idx="1303">
                  <c:v>0.11792</c:v>
                </c:pt>
                <c:pt idx="1304">
                  <c:v>0.11801</c:v>
                </c:pt>
                <c:pt idx="1305">
                  <c:v>0.28271000000000002</c:v>
                </c:pt>
                <c:pt idx="1306">
                  <c:v>0.32213999999999998</c:v>
                </c:pt>
                <c:pt idx="1307">
                  <c:v>0.37440000000000001</c:v>
                </c:pt>
                <c:pt idx="1308">
                  <c:v>0.15856000000000001</c:v>
                </c:pt>
                <c:pt idx="1309">
                  <c:v>0.11489000000000001</c:v>
                </c:pt>
                <c:pt idx="1310">
                  <c:v>0.32216</c:v>
                </c:pt>
                <c:pt idx="1311">
                  <c:v>0.1144</c:v>
                </c:pt>
                <c:pt idx="1312">
                  <c:v>0.36986000000000002</c:v>
                </c:pt>
                <c:pt idx="1313">
                  <c:v>0.34915000000000002</c:v>
                </c:pt>
                <c:pt idx="1314">
                  <c:v>0.11792999999999999</c:v>
                </c:pt>
                <c:pt idx="1315">
                  <c:v>0.37441999999999998</c:v>
                </c:pt>
                <c:pt idx="1316">
                  <c:v>0.11368</c:v>
                </c:pt>
                <c:pt idx="1317">
                  <c:v>0.15856999999999999</c:v>
                </c:pt>
                <c:pt idx="1318">
                  <c:v>0.36985000000000001</c:v>
                </c:pt>
                <c:pt idx="1319">
                  <c:v>0.1163</c:v>
                </c:pt>
                <c:pt idx="1320">
                  <c:v>0.14860000000000001</c:v>
                </c:pt>
                <c:pt idx="1321">
                  <c:v>0.18443000000000001</c:v>
                </c:pt>
                <c:pt idx="1322">
                  <c:v>0.32213999999999998</c:v>
                </c:pt>
                <c:pt idx="1323">
                  <c:v>0.14859</c:v>
                </c:pt>
                <c:pt idx="1324">
                  <c:v>0.30348000000000003</c:v>
                </c:pt>
                <c:pt idx="1325">
                  <c:v>0.11756999999999999</c:v>
                </c:pt>
                <c:pt idx="1326">
                  <c:v>0.11359</c:v>
                </c:pt>
                <c:pt idx="1327">
                  <c:v>0.32196999999999998</c:v>
                </c:pt>
                <c:pt idx="1328">
                  <c:v>0.34893999999999997</c:v>
                </c:pt>
                <c:pt idx="1329">
                  <c:v>0.33712999999999999</c:v>
                </c:pt>
                <c:pt idx="1330">
                  <c:v>0.11423999999999999</c:v>
                </c:pt>
                <c:pt idx="1331">
                  <c:v>0.12361</c:v>
                </c:pt>
                <c:pt idx="1332">
                  <c:v>0.32180999999999998</c:v>
                </c:pt>
                <c:pt idx="1333">
                  <c:v>0.11519</c:v>
                </c:pt>
                <c:pt idx="1334">
                  <c:v>0.13339999999999999</c:v>
                </c:pt>
                <c:pt idx="1335">
                  <c:v>0.14837</c:v>
                </c:pt>
                <c:pt idx="1336">
                  <c:v>0.30315999999999999</c:v>
                </c:pt>
                <c:pt idx="1337">
                  <c:v>0.11347</c:v>
                </c:pt>
                <c:pt idx="1338">
                  <c:v>0.17015</c:v>
                </c:pt>
                <c:pt idx="1339">
                  <c:v>0.11344</c:v>
                </c:pt>
                <c:pt idx="1340">
                  <c:v>0.11588</c:v>
                </c:pt>
                <c:pt idx="1341">
                  <c:v>0.12016</c:v>
                </c:pt>
                <c:pt idx="1342">
                  <c:v>0.36925000000000002</c:v>
                </c:pt>
                <c:pt idx="1343">
                  <c:v>0.14005000000000001</c:v>
                </c:pt>
                <c:pt idx="1344">
                  <c:v>0.32151999999999997</c:v>
                </c:pt>
                <c:pt idx="1345">
                  <c:v>0.11909</c:v>
                </c:pt>
                <c:pt idx="1346">
                  <c:v>0.33672000000000002</c:v>
                </c:pt>
                <c:pt idx="1347">
                  <c:v>0.13322000000000001</c:v>
                </c:pt>
                <c:pt idx="1348">
                  <c:v>0.11329</c:v>
                </c:pt>
                <c:pt idx="1349">
                  <c:v>0.32129999999999997</c:v>
                </c:pt>
                <c:pt idx="1350">
                  <c:v>0.1135</c:v>
                </c:pt>
                <c:pt idx="1351">
                  <c:v>0.11747</c:v>
                </c:pt>
                <c:pt idx="1352">
                  <c:v>0.32103999999999999</c:v>
                </c:pt>
                <c:pt idx="1353">
                  <c:v>0.30242999999999998</c:v>
                </c:pt>
                <c:pt idx="1354">
                  <c:v>0.32086999999999999</c:v>
                </c:pt>
                <c:pt idx="1355">
                  <c:v>0.11344</c:v>
                </c:pt>
                <c:pt idx="1356">
                  <c:v>0.30209000000000003</c:v>
                </c:pt>
                <c:pt idx="1357">
                  <c:v>0.34748000000000001</c:v>
                </c:pt>
                <c:pt idx="1358">
                  <c:v>0.19947000000000001</c:v>
                </c:pt>
                <c:pt idx="1359">
                  <c:v>0.1394</c:v>
                </c:pt>
                <c:pt idx="1360">
                  <c:v>0.33545000000000003</c:v>
                </c:pt>
                <c:pt idx="1361">
                  <c:v>0.12279</c:v>
                </c:pt>
                <c:pt idx="1362">
                  <c:v>0.33522999999999997</c:v>
                </c:pt>
                <c:pt idx="1363">
                  <c:v>0.19905</c:v>
                </c:pt>
                <c:pt idx="1364">
                  <c:v>0.11806</c:v>
                </c:pt>
                <c:pt idx="1365">
                  <c:v>0.15712000000000001</c:v>
                </c:pt>
                <c:pt idx="1366">
                  <c:v>0.31972</c:v>
                </c:pt>
                <c:pt idx="1367">
                  <c:v>0.15703</c:v>
                </c:pt>
                <c:pt idx="1368">
                  <c:v>0.11360000000000001</c:v>
                </c:pt>
                <c:pt idx="1369">
                  <c:v>0.25835999999999998</c:v>
                </c:pt>
                <c:pt idx="1370">
                  <c:v>0.11262</c:v>
                </c:pt>
                <c:pt idx="1371">
                  <c:v>0.11341</c:v>
                </c:pt>
                <c:pt idx="1372">
                  <c:v>0.11427</c:v>
                </c:pt>
                <c:pt idx="1373">
                  <c:v>0.37079000000000001</c:v>
                </c:pt>
                <c:pt idx="1374">
                  <c:v>0.11624</c:v>
                </c:pt>
                <c:pt idx="1375">
                  <c:v>0.13841999999999999</c:v>
                </c:pt>
                <c:pt idx="1376">
                  <c:v>0.33349000000000001</c:v>
                </c:pt>
                <c:pt idx="1377">
                  <c:v>0.11305999999999999</c:v>
                </c:pt>
                <c:pt idx="1378">
                  <c:v>0.14627999999999999</c:v>
                </c:pt>
                <c:pt idx="1379">
                  <c:v>0.14621999999999999</c:v>
                </c:pt>
                <c:pt idx="1380">
                  <c:v>0.31802000000000002</c:v>
                </c:pt>
                <c:pt idx="1381">
                  <c:v>0.36015000000000003</c:v>
                </c:pt>
                <c:pt idx="1382">
                  <c:v>0.33307999999999999</c:v>
                </c:pt>
                <c:pt idx="1383">
                  <c:v>0.23580999999999999</c:v>
                </c:pt>
                <c:pt idx="1384">
                  <c:v>0.11317000000000001</c:v>
                </c:pt>
                <c:pt idx="1385">
                  <c:v>0.37345</c:v>
                </c:pt>
                <c:pt idx="1386">
                  <c:v>0.33233000000000001</c:v>
                </c:pt>
                <c:pt idx="1387">
                  <c:v>0.36896000000000001</c:v>
                </c:pt>
                <c:pt idx="1388">
                  <c:v>0.11124000000000001</c:v>
                </c:pt>
                <c:pt idx="1389">
                  <c:v>0.14523</c:v>
                </c:pt>
                <c:pt idx="1390">
                  <c:v>0.12083000000000001</c:v>
                </c:pt>
                <c:pt idx="1391">
                  <c:v>0.11088000000000001</c:v>
                </c:pt>
                <c:pt idx="1392">
                  <c:v>0.31606000000000001</c:v>
                </c:pt>
                <c:pt idx="1393">
                  <c:v>0.11233</c:v>
                </c:pt>
                <c:pt idx="1394">
                  <c:v>0.23394999999999999</c:v>
                </c:pt>
                <c:pt idx="1395">
                  <c:v>0.1106</c:v>
                </c:pt>
                <c:pt idx="1396">
                  <c:v>0.11087</c:v>
                </c:pt>
                <c:pt idx="1397">
                  <c:v>0.29709000000000002</c:v>
                </c:pt>
                <c:pt idx="1398">
                  <c:v>0.25494</c:v>
                </c:pt>
                <c:pt idx="1399">
                  <c:v>0.11158999999999999</c:v>
                </c:pt>
                <c:pt idx="1400">
                  <c:v>0.11199000000000001</c:v>
                </c:pt>
                <c:pt idx="1401">
                  <c:v>0.11326</c:v>
                </c:pt>
                <c:pt idx="1402">
                  <c:v>0.34111999999999998</c:v>
                </c:pt>
                <c:pt idx="1403">
                  <c:v>0.13602</c:v>
                </c:pt>
                <c:pt idx="1404">
                  <c:v>0.16514999999999999</c:v>
                </c:pt>
                <c:pt idx="1405">
                  <c:v>0.35582999999999998</c:v>
                </c:pt>
                <c:pt idx="1406">
                  <c:v>0.32888000000000001</c:v>
                </c:pt>
                <c:pt idx="1407">
                  <c:v>0.12363</c:v>
                </c:pt>
                <c:pt idx="1408">
                  <c:v>0.16447000000000001</c:v>
                </c:pt>
                <c:pt idx="1409">
                  <c:v>0.1779</c:v>
                </c:pt>
                <c:pt idx="1410">
                  <c:v>0.10917</c:v>
                </c:pt>
                <c:pt idx="1411">
                  <c:v>0.12823999999999999</c:v>
                </c:pt>
                <c:pt idx="1412">
                  <c:v>0.10929</c:v>
                </c:pt>
                <c:pt idx="1413">
                  <c:v>0.10917</c:v>
                </c:pt>
                <c:pt idx="1414">
                  <c:v>0.11531</c:v>
                </c:pt>
                <c:pt idx="1415">
                  <c:v>0.15209</c:v>
                </c:pt>
                <c:pt idx="1416">
                  <c:v>0.32633000000000001</c:v>
                </c:pt>
                <c:pt idx="1417">
                  <c:v>0.12764</c:v>
                </c:pt>
                <c:pt idx="1418">
                  <c:v>0.31017</c:v>
                </c:pt>
                <c:pt idx="1419">
                  <c:v>0.10920000000000001</c:v>
                </c:pt>
                <c:pt idx="1420">
                  <c:v>0.11051</c:v>
                </c:pt>
                <c:pt idx="1421">
                  <c:v>0.30972</c:v>
                </c:pt>
                <c:pt idx="1422">
                  <c:v>0.12175999999999999</c:v>
                </c:pt>
                <c:pt idx="1423">
                  <c:v>0.27077000000000001</c:v>
                </c:pt>
                <c:pt idx="1424">
                  <c:v>0.33568999999999999</c:v>
                </c:pt>
                <c:pt idx="1425">
                  <c:v>0.24945999999999999</c:v>
                </c:pt>
                <c:pt idx="1426">
                  <c:v>0.11164</c:v>
                </c:pt>
                <c:pt idx="1427">
                  <c:v>0.11158</c:v>
                </c:pt>
                <c:pt idx="1428">
                  <c:v>0.15029999999999999</c:v>
                </c:pt>
                <c:pt idx="1429">
                  <c:v>0.33389999999999997</c:v>
                </c:pt>
                <c:pt idx="1430">
                  <c:v>0.10763</c:v>
                </c:pt>
                <c:pt idx="1431">
                  <c:v>0.30737999999999999</c:v>
                </c:pt>
                <c:pt idx="1432">
                  <c:v>0.11275</c:v>
                </c:pt>
                <c:pt idx="1433">
                  <c:v>0.10650999999999999</c:v>
                </c:pt>
                <c:pt idx="1434">
                  <c:v>0.11567</c:v>
                </c:pt>
                <c:pt idx="1435">
                  <c:v>0.14835999999999999</c:v>
                </c:pt>
                <c:pt idx="1436">
                  <c:v>0.34655000000000002</c:v>
                </c:pt>
                <c:pt idx="1437">
                  <c:v>0.12461999999999999</c:v>
                </c:pt>
                <c:pt idx="1438">
                  <c:v>0.10509</c:v>
                </c:pt>
                <c:pt idx="1439">
                  <c:v>0.11132</c:v>
                </c:pt>
                <c:pt idx="1440">
                  <c:v>0.12356</c:v>
                </c:pt>
                <c:pt idx="1441">
                  <c:v>0.12348000000000001</c:v>
                </c:pt>
                <c:pt idx="1442">
                  <c:v>0.10866000000000001</c:v>
                </c:pt>
                <c:pt idx="1443">
                  <c:v>0.11403000000000001</c:v>
                </c:pt>
                <c:pt idx="1444">
                  <c:v>0.30164999999999997</c:v>
                </c:pt>
                <c:pt idx="1445">
                  <c:v>0.10826</c:v>
                </c:pt>
                <c:pt idx="1446">
                  <c:v>0.1081</c:v>
                </c:pt>
                <c:pt idx="1447">
                  <c:v>0.31567000000000001</c:v>
                </c:pt>
                <c:pt idx="1448">
                  <c:v>0.3412</c:v>
                </c:pt>
                <c:pt idx="1449">
                  <c:v>0.1036</c:v>
                </c:pt>
                <c:pt idx="1450">
                  <c:v>0.10396</c:v>
                </c:pt>
                <c:pt idx="1451">
                  <c:v>0.10587000000000001</c:v>
                </c:pt>
                <c:pt idx="1452">
                  <c:v>0.10362</c:v>
                </c:pt>
                <c:pt idx="1453">
                  <c:v>0.13563</c:v>
                </c:pt>
                <c:pt idx="1454">
                  <c:v>0.15590000000000001</c:v>
                </c:pt>
                <c:pt idx="1455">
                  <c:v>0.10406</c:v>
                </c:pt>
                <c:pt idx="1456">
                  <c:v>0.10299</c:v>
                </c:pt>
                <c:pt idx="1457">
                  <c:v>0.13483000000000001</c:v>
                </c:pt>
                <c:pt idx="1458">
                  <c:v>0.15454999999999999</c:v>
                </c:pt>
                <c:pt idx="1459">
                  <c:v>0.11545999999999999</c:v>
                </c:pt>
                <c:pt idx="1460">
                  <c:v>0.33734999999999998</c:v>
                </c:pt>
                <c:pt idx="1461">
                  <c:v>0.11529</c:v>
                </c:pt>
                <c:pt idx="1462">
                  <c:v>0.14305999999999999</c:v>
                </c:pt>
                <c:pt idx="1463">
                  <c:v>0.31070999999999999</c:v>
                </c:pt>
                <c:pt idx="1464">
                  <c:v>0.10335999999999999</c:v>
                </c:pt>
                <c:pt idx="1465">
                  <c:v>0.16571</c:v>
                </c:pt>
                <c:pt idx="1466">
                  <c:v>0.15242</c:v>
                </c:pt>
                <c:pt idx="1467">
                  <c:v>0.29342000000000001</c:v>
                </c:pt>
                <c:pt idx="1468">
                  <c:v>0.10151</c:v>
                </c:pt>
                <c:pt idx="1469">
                  <c:v>0.10495</c:v>
                </c:pt>
                <c:pt idx="1470">
                  <c:v>0.11268</c:v>
                </c:pt>
                <c:pt idx="1471">
                  <c:v>9.9379999999999996E-2</c:v>
                </c:pt>
                <c:pt idx="1472">
                  <c:v>0.13882</c:v>
                </c:pt>
                <c:pt idx="1473">
                  <c:v>0.10306</c:v>
                </c:pt>
                <c:pt idx="1474">
                  <c:v>0.16164000000000001</c:v>
                </c:pt>
                <c:pt idx="1475">
                  <c:v>0.28836000000000001</c:v>
                </c:pt>
                <c:pt idx="1476">
                  <c:v>9.9390000000000006E-2</c:v>
                </c:pt>
                <c:pt idx="1477">
                  <c:v>0.11579</c:v>
                </c:pt>
                <c:pt idx="1478">
                  <c:v>0.12143</c:v>
                </c:pt>
                <c:pt idx="1479">
                  <c:v>0.1153</c:v>
                </c:pt>
                <c:pt idx="1480">
                  <c:v>9.7360000000000002E-2</c:v>
                </c:pt>
                <c:pt idx="1481">
                  <c:v>9.8799999999999999E-2</c:v>
                </c:pt>
                <c:pt idx="1482">
                  <c:v>9.6390000000000003E-2</c:v>
                </c:pt>
                <c:pt idx="1483">
                  <c:v>9.8369999999999999E-2</c:v>
                </c:pt>
                <c:pt idx="1484">
                  <c:v>0.15801999999999999</c:v>
                </c:pt>
                <c:pt idx="1485">
                  <c:v>0.12636</c:v>
                </c:pt>
                <c:pt idx="1486">
                  <c:v>9.7470000000000001E-2</c:v>
                </c:pt>
                <c:pt idx="1487">
                  <c:v>0.11910999999999999</c:v>
                </c:pt>
                <c:pt idx="1488">
                  <c:v>0.12611</c:v>
                </c:pt>
                <c:pt idx="1489">
                  <c:v>0.24507999999999999</c:v>
                </c:pt>
                <c:pt idx="1490">
                  <c:v>0.14445</c:v>
                </c:pt>
                <c:pt idx="1491">
                  <c:v>9.8729999999999998E-2</c:v>
                </c:pt>
                <c:pt idx="1492">
                  <c:v>0.26301999999999998</c:v>
                </c:pt>
                <c:pt idx="1493">
                  <c:v>0.10074</c:v>
                </c:pt>
                <c:pt idx="1494">
                  <c:v>9.4890000000000002E-2</c:v>
                </c:pt>
                <c:pt idx="1495">
                  <c:v>9.4829999999999998E-2</c:v>
                </c:pt>
                <c:pt idx="1496">
                  <c:v>0.30364000000000002</c:v>
                </c:pt>
                <c:pt idx="1497">
                  <c:v>9.7259999999999999E-2</c:v>
                </c:pt>
                <c:pt idx="1498">
                  <c:v>0.10611</c:v>
                </c:pt>
                <c:pt idx="1499">
                  <c:v>0.12334000000000001</c:v>
                </c:pt>
                <c:pt idx="1500">
                  <c:v>9.5320000000000002E-2</c:v>
                </c:pt>
                <c:pt idx="1501">
                  <c:v>0.10177</c:v>
                </c:pt>
                <c:pt idx="1502">
                  <c:v>0.18361</c:v>
                </c:pt>
                <c:pt idx="1503">
                  <c:v>9.2799999999999994E-2</c:v>
                </c:pt>
                <c:pt idx="1504">
                  <c:v>0.10127</c:v>
                </c:pt>
                <c:pt idx="1505">
                  <c:v>0.10493</c:v>
                </c:pt>
                <c:pt idx="1506">
                  <c:v>9.8040000000000002E-2</c:v>
                </c:pt>
                <c:pt idx="1507">
                  <c:v>9.7799999999999998E-2</c:v>
                </c:pt>
                <c:pt idx="1508">
                  <c:v>0.15176000000000001</c:v>
                </c:pt>
                <c:pt idx="1509">
                  <c:v>0.10829</c:v>
                </c:pt>
                <c:pt idx="1510">
                  <c:v>0.19841</c:v>
                </c:pt>
                <c:pt idx="1511">
                  <c:v>9.4890000000000002E-2</c:v>
                </c:pt>
                <c:pt idx="1512">
                  <c:v>0.32295000000000001</c:v>
                </c:pt>
                <c:pt idx="1513">
                  <c:v>0.10302</c:v>
                </c:pt>
                <c:pt idx="1514">
                  <c:v>9.8879999999999996E-2</c:v>
                </c:pt>
                <c:pt idx="1515">
                  <c:v>0.11142000000000001</c:v>
                </c:pt>
                <c:pt idx="1516">
                  <c:v>8.9889999999999998E-2</c:v>
                </c:pt>
                <c:pt idx="1517">
                  <c:v>9.4649999999999998E-2</c:v>
                </c:pt>
                <c:pt idx="1518">
                  <c:v>0.13494999999999999</c:v>
                </c:pt>
                <c:pt idx="1519">
                  <c:v>9.0399999999999994E-2</c:v>
                </c:pt>
                <c:pt idx="1520">
                  <c:v>9.3189999999999995E-2</c:v>
                </c:pt>
                <c:pt idx="1521">
                  <c:v>8.9639999999999997E-2</c:v>
                </c:pt>
                <c:pt idx="1522">
                  <c:v>8.8580000000000006E-2</c:v>
                </c:pt>
                <c:pt idx="1523">
                  <c:v>0.10835</c:v>
                </c:pt>
                <c:pt idx="1524">
                  <c:v>8.6989999999999998E-2</c:v>
                </c:pt>
                <c:pt idx="1525">
                  <c:v>8.7559999999999999E-2</c:v>
                </c:pt>
                <c:pt idx="1526">
                  <c:v>0.1724</c:v>
                </c:pt>
                <c:pt idx="1527">
                  <c:v>9.1590000000000005E-2</c:v>
                </c:pt>
                <c:pt idx="1528">
                  <c:v>9.153E-2</c:v>
                </c:pt>
                <c:pt idx="1529">
                  <c:v>8.9380000000000001E-2</c:v>
                </c:pt>
                <c:pt idx="1530">
                  <c:v>8.72E-2</c:v>
                </c:pt>
                <c:pt idx="1531">
                  <c:v>8.856E-2</c:v>
                </c:pt>
                <c:pt idx="1532">
                  <c:v>0.15409999999999999</c:v>
                </c:pt>
                <c:pt idx="1533">
                  <c:v>9.2509999999999995E-2</c:v>
                </c:pt>
                <c:pt idx="1534">
                  <c:v>0.10015</c:v>
                </c:pt>
                <c:pt idx="1535">
                  <c:v>0.1</c:v>
                </c:pt>
                <c:pt idx="1536">
                  <c:v>9.2310000000000003E-2</c:v>
                </c:pt>
                <c:pt idx="1537">
                  <c:v>0.18473999999999999</c:v>
                </c:pt>
                <c:pt idx="1538">
                  <c:v>0.11147</c:v>
                </c:pt>
                <c:pt idx="1539">
                  <c:v>9.5469999999999999E-2</c:v>
                </c:pt>
                <c:pt idx="1540">
                  <c:v>0.11869</c:v>
                </c:pt>
                <c:pt idx="1541">
                  <c:v>9.4979999999999995E-2</c:v>
                </c:pt>
                <c:pt idx="1542">
                  <c:v>0.26555000000000001</c:v>
                </c:pt>
                <c:pt idx="1543">
                  <c:v>8.4790000000000004E-2</c:v>
                </c:pt>
                <c:pt idx="1544">
                  <c:v>0.10258</c:v>
                </c:pt>
                <c:pt idx="1545">
                  <c:v>8.1799999999999998E-2</c:v>
                </c:pt>
                <c:pt idx="1546">
                  <c:v>8.0479999999999996E-2</c:v>
                </c:pt>
                <c:pt idx="1547">
                  <c:v>8.5330000000000003E-2</c:v>
                </c:pt>
                <c:pt idx="1548">
                  <c:v>8.0350000000000005E-2</c:v>
                </c:pt>
                <c:pt idx="1549">
                  <c:v>0.10526000000000001</c:v>
                </c:pt>
                <c:pt idx="1550">
                  <c:v>8.1009999999999999E-2</c:v>
                </c:pt>
                <c:pt idx="1551">
                  <c:v>0.25483</c:v>
                </c:pt>
                <c:pt idx="1552">
                  <c:v>8.0740000000000006E-2</c:v>
                </c:pt>
                <c:pt idx="1553">
                  <c:v>7.8829999999999997E-2</c:v>
                </c:pt>
                <c:pt idx="1554">
                  <c:v>8.1689999999999999E-2</c:v>
                </c:pt>
                <c:pt idx="1555">
                  <c:v>0.11087</c:v>
                </c:pt>
                <c:pt idx="1556">
                  <c:v>8.0360000000000001E-2</c:v>
                </c:pt>
                <c:pt idx="1557">
                  <c:v>7.893E-2</c:v>
                </c:pt>
                <c:pt idx="1558">
                  <c:v>7.8719999999999998E-2</c:v>
                </c:pt>
                <c:pt idx="1559">
                  <c:v>8.0100000000000005E-2</c:v>
                </c:pt>
                <c:pt idx="1560">
                  <c:v>7.7479999999999993E-2</c:v>
                </c:pt>
                <c:pt idx="1561">
                  <c:v>8.6559999999999998E-2</c:v>
                </c:pt>
                <c:pt idx="1562">
                  <c:v>0.12681999999999999</c:v>
                </c:pt>
                <c:pt idx="1563">
                  <c:v>0.27277000000000001</c:v>
                </c:pt>
                <c:pt idx="1564">
                  <c:v>0.10613</c:v>
                </c:pt>
                <c:pt idx="1565">
                  <c:v>7.4880000000000002E-2</c:v>
                </c:pt>
                <c:pt idx="1566">
                  <c:v>9.7430000000000003E-2</c:v>
                </c:pt>
                <c:pt idx="1567">
                  <c:v>7.3800000000000004E-2</c:v>
                </c:pt>
                <c:pt idx="1568">
                  <c:v>7.5689999999999993E-2</c:v>
                </c:pt>
                <c:pt idx="1569">
                  <c:v>7.6920000000000002E-2</c:v>
                </c:pt>
                <c:pt idx="1570">
                  <c:v>7.3480000000000004E-2</c:v>
                </c:pt>
                <c:pt idx="1571">
                  <c:v>7.1569999999999995E-2</c:v>
                </c:pt>
                <c:pt idx="1572">
                  <c:v>7.0599999999999996E-2</c:v>
                </c:pt>
                <c:pt idx="1573">
                  <c:v>7.2609999999999994E-2</c:v>
                </c:pt>
                <c:pt idx="1574">
                  <c:v>0.18465999999999999</c:v>
                </c:pt>
                <c:pt idx="1575">
                  <c:v>7.6119999999999993E-2</c:v>
                </c:pt>
                <c:pt idx="1576">
                  <c:v>5.7389999999999997E-2</c:v>
                </c:pt>
                <c:pt idx="1577">
                  <c:v>5.3179999999999998E-2</c:v>
                </c:pt>
                <c:pt idx="1578">
                  <c:v>3.5150000000000001E-2</c:v>
                </c:pt>
              </c:numCache>
            </c:numRef>
          </c:yVal>
          <c:smooth val="0"/>
          <c:extLst>
            <c:ext xmlns:c16="http://schemas.microsoft.com/office/drawing/2014/chart" uri="{C3380CC4-5D6E-409C-BE32-E72D297353CC}">
              <c16:uniqueId val="{00000001-5BBC-4E25-A862-62C322874720}"/>
            </c:ext>
          </c:extLst>
        </c:ser>
        <c:dLbls>
          <c:showLegendKey val="0"/>
          <c:showVal val="0"/>
          <c:showCatName val="0"/>
          <c:showSerName val="0"/>
          <c:showPercent val="0"/>
          <c:showBubbleSize val="0"/>
        </c:dLbls>
        <c:axId val="774194128"/>
        <c:axId val="774186584"/>
      </c:scatterChart>
      <c:valAx>
        <c:axId val="774194128"/>
        <c:scaling>
          <c:orientation val="minMax"/>
          <c:max val="600"/>
        </c:scaling>
        <c:delete val="0"/>
        <c:axPos val="b"/>
        <c:title>
          <c:tx>
            <c:rich>
              <a:bodyPr rot="0" spcFirstLastPara="1" vertOverflow="ellipsis" vert="horz" wrap="square" anchor="ctr" anchorCtr="1"/>
              <a:lstStyle/>
              <a:p>
                <a:pPr>
                  <a:defRPr sz="1400" b="1" i="0" u="none" strike="noStrike" kern="1200" baseline="0">
                    <a:solidFill>
                      <a:schemeClr val="tx1"/>
                    </a:solidFill>
                    <a:latin typeface="+mn-lt"/>
                    <a:ea typeface="+mn-ea"/>
                    <a:cs typeface="+mn-cs"/>
                  </a:defRPr>
                </a:pPr>
                <a:r>
                  <a:rPr lang="en-CA" sz="1400" b="1" dirty="0">
                    <a:solidFill>
                      <a:schemeClr val="tx1"/>
                    </a:solidFill>
                  </a:rPr>
                  <a:t>Number </a:t>
                </a:r>
                <a:r>
                  <a:rPr lang="en-CA" sz="1400" b="1" dirty="0" smtClean="0">
                    <a:solidFill>
                      <a:schemeClr val="tx1"/>
                    </a:solidFill>
                  </a:rPr>
                  <a:t>of</a:t>
                </a:r>
                <a:r>
                  <a:rPr lang="en-CA" sz="1400" b="1" baseline="0" dirty="0" smtClean="0">
                    <a:solidFill>
                      <a:schemeClr val="tx1"/>
                    </a:solidFill>
                  </a:rPr>
                  <a:t> </a:t>
                </a:r>
                <a:r>
                  <a:rPr lang="en-CA" sz="1400" b="1" dirty="0" smtClean="0">
                    <a:solidFill>
                      <a:schemeClr val="tx1"/>
                    </a:solidFill>
                  </a:rPr>
                  <a:t>BGCW Visits</a:t>
                </a:r>
                <a:endParaRPr lang="en-CA" sz="1400" b="1" dirty="0">
                  <a:solidFill>
                    <a:schemeClr val="tx1"/>
                  </a:solidFill>
                </a:endParaRPr>
              </a:p>
            </c:rich>
          </c:tx>
          <c:layout>
            <c:manualLayout>
              <c:xMode val="edge"/>
              <c:yMode val="edge"/>
              <c:x val="0.32886666865505448"/>
              <c:y val="0.78610771307359562"/>
            </c:manualLayout>
          </c:layout>
          <c:overlay val="0"/>
          <c:spPr>
            <a:noFill/>
            <a:ln>
              <a:noFill/>
            </a:ln>
            <a:effectLst/>
          </c:spPr>
          <c:txPr>
            <a:bodyPr rot="0" spcFirstLastPara="1" vertOverflow="ellipsis" vert="horz" wrap="square" anchor="ctr" anchorCtr="1"/>
            <a:lstStyle/>
            <a:p>
              <a:pPr>
                <a:defRPr sz="14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crossAx val="774186584"/>
        <c:crosses val="autoZero"/>
        <c:crossBetween val="midCat"/>
        <c:majorUnit val="100"/>
      </c:valAx>
      <c:valAx>
        <c:axId val="774186584"/>
        <c:scaling>
          <c:orientation val="minMax"/>
          <c:max val="0.5"/>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mn-lt"/>
                <a:ea typeface="+mn-ea"/>
                <a:cs typeface="+mn-cs"/>
              </a:defRPr>
            </a:pPr>
            <a:endParaRPr lang="en-US"/>
          </a:p>
        </c:txPr>
        <c:crossAx val="774194128"/>
        <c:crosses val="autoZero"/>
        <c:crossBetween val="midCat"/>
        <c:minorUnit val="0.1"/>
      </c:valAx>
      <c:spPr>
        <a:noFill/>
        <a:ln>
          <a:solidFill>
            <a:schemeClr val="bg1">
              <a:lumMod val="85000"/>
            </a:schemeClr>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_rels/drawing3.xml.rels><?xml version="1.0" encoding="UTF-8" standalone="yes"?>
<Relationships xmlns="http://schemas.openxmlformats.org/package/2006/relationships"><Relationship Id="rId1" Type="http://schemas.openxmlformats.org/officeDocument/2006/relationships/image" Target="../media/image7.png"/></Relationships>
</file>

<file path=word/drawings/_rels/drawing5.xml.rels><?xml version="1.0" encoding="UTF-8" standalone="yes"?>
<Relationships xmlns="http://schemas.openxmlformats.org/package/2006/relationships"><Relationship Id="rId1" Type="http://schemas.openxmlformats.org/officeDocument/2006/relationships/image" Target="../media/image7.png"/></Relationships>
</file>

<file path=word/drawings/_rels/drawing7.xml.rels><?xml version="1.0" encoding="UTF-8" standalone="yes"?>
<Relationships xmlns="http://schemas.openxmlformats.org/package/2006/relationships"><Relationship Id="rId1" Type="http://schemas.openxmlformats.org/officeDocument/2006/relationships/image" Target="../media/image7.png"/></Relationships>
</file>

<file path=word/drawings/_rels/drawing8.xml.rels><?xml version="1.0" encoding="UTF-8" standalone="yes"?>
<Relationships xmlns="http://schemas.openxmlformats.org/package/2006/relationships"><Relationship Id="rId1" Type="http://schemas.openxmlformats.org/officeDocument/2006/relationships/image" Target="../media/image7.png"/></Relationships>
</file>

<file path=word/drawings/_rels/drawing9.xml.rels><?xml version="1.0" encoding="UTF-8" standalone="yes"?>
<Relationships xmlns="http://schemas.openxmlformats.org/package/2006/relationships"><Relationship Id="rId1" Type="http://schemas.openxmlformats.org/officeDocument/2006/relationships/image" Target="../media/image7.png"/></Relationships>
</file>

<file path=word/drawings/drawing1.xml><?xml version="1.0" encoding="utf-8"?>
<c:userShapes xmlns:c="http://schemas.openxmlformats.org/drawingml/2006/chart">
  <cdr:relSizeAnchor xmlns:cdr="http://schemas.openxmlformats.org/drawingml/2006/chartDrawing">
    <cdr:from>
      <cdr:x>0.14634</cdr:x>
      <cdr:y>0.33212</cdr:y>
    </cdr:from>
    <cdr:to>
      <cdr:x>0.36388</cdr:x>
      <cdr:y>0.54962</cdr:y>
    </cdr:to>
    <cdr:sp macro="" textlink="">
      <cdr:nvSpPr>
        <cdr:cNvPr id="2" name="Text Box 1"/>
        <cdr:cNvSpPr txBox="1"/>
      </cdr:nvSpPr>
      <cdr:spPr>
        <a:xfrm xmlns:a="http://schemas.openxmlformats.org/drawingml/2006/main">
          <a:off x="620558" y="869103"/>
          <a:ext cx="922491" cy="56917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n-CA" sz="1300" b="1"/>
            <a:t>Hazard Ratio</a:t>
          </a:r>
        </a:p>
        <a:p xmlns:a="http://schemas.openxmlformats.org/drawingml/2006/main">
          <a:pPr algn="ctr"/>
          <a:r>
            <a:rPr lang="en-CA" sz="1300" b="1"/>
            <a:t>1.61</a:t>
          </a:r>
        </a:p>
      </cdr:txBody>
    </cdr:sp>
  </cdr:relSizeAnchor>
  <cdr:relSizeAnchor xmlns:cdr="http://schemas.openxmlformats.org/drawingml/2006/chartDrawing">
    <cdr:from>
      <cdr:x>0.41779</cdr:x>
      <cdr:y>0.53545</cdr:y>
    </cdr:from>
    <cdr:to>
      <cdr:x>0.64915</cdr:x>
      <cdr:y>0.75346</cdr:y>
    </cdr:to>
    <cdr:sp macro="" textlink="">
      <cdr:nvSpPr>
        <cdr:cNvPr id="3" name="Text Box 2"/>
        <cdr:cNvSpPr txBox="1"/>
      </cdr:nvSpPr>
      <cdr:spPr>
        <a:xfrm xmlns:a="http://schemas.openxmlformats.org/drawingml/2006/main">
          <a:off x="1771651" y="1401184"/>
          <a:ext cx="981074" cy="57049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n-CA" sz="1300" b="1"/>
            <a:t>Hazard Ratio</a:t>
          </a:r>
        </a:p>
        <a:p xmlns:a="http://schemas.openxmlformats.org/drawingml/2006/main">
          <a:pPr algn="ctr"/>
          <a:r>
            <a:rPr lang="en-CA" sz="1300" b="1"/>
            <a:t>1.34</a:t>
          </a:r>
        </a:p>
      </cdr:txBody>
    </cdr:sp>
  </cdr:relSizeAnchor>
  <cdr:relSizeAnchor xmlns:cdr="http://schemas.openxmlformats.org/drawingml/2006/chartDrawing">
    <cdr:from>
      <cdr:x>0.72759</cdr:x>
      <cdr:y>0.58113</cdr:y>
    </cdr:from>
    <cdr:to>
      <cdr:x>0.92555</cdr:x>
      <cdr:y>0.78258</cdr:y>
    </cdr:to>
    <cdr:sp macro="" textlink="">
      <cdr:nvSpPr>
        <cdr:cNvPr id="4" name="Text Box 3"/>
        <cdr:cNvSpPr txBox="1"/>
      </cdr:nvSpPr>
      <cdr:spPr>
        <a:xfrm xmlns:a="http://schemas.openxmlformats.org/drawingml/2006/main">
          <a:off x="3085367" y="1520723"/>
          <a:ext cx="839456" cy="52715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n-CA" sz="1300" b="1"/>
            <a:t>Hazard Ratio</a:t>
          </a:r>
        </a:p>
        <a:p xmlns:a="http://schemas.openxmlformats.org/drawingml/2006/main">
          <a:pPr algn="ctr"/>
          <a:r>
            <a:rPr lang="en-CA" sz="1300" b="1"/>
            <a:t>0.99</a:t>
          </a:r>
        </a:p>
      </cdr:txBody>
    </cdr:sp>
  </cdr:relSizeAnchor>
</c:userShapes>
</file>

<file path=word/drawings/drawing10.xml><?xml version="1.0" encoding="utf-8"?>
<c:userShapes xmlns:c="http://schemas.openxmlformats.org/drawingml/2006/chart">
  <cdr:relSizeAnchor xmlns:cdr="http://schemas.openxmlformats.org/drawingml/2006/chartDrawing">
    <cdr:from>
      <cdr:x>0.14634</cdr:x>
      <cdr:y>0.33212</cdr:y>
    </cdr:from>
    <cdr:to>
      <cdr:x>0.34146</cdr:x>
      <cdr:y>0.50791</cdr:y>
    </cdr:to>
    <cdr:sp macro="" textlink="">
      <cdr:nvSpPr>
        <cdr:cNvPr id="2" name="Text Box 1"/>
        <cdr:cNvSpPr txBox="1"/>
      </cdr:nvSpPr>
      <cdr:spPr>
        <a:xfrm xmlns:a="http://schemas.openxmlformats.org/drawingml/2006/main">
          <a:off x="675950" y="1001769"/>
          <a:ext cx="901266" cy="5302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n-CA" sz="1300" b="1"/>
            <a:t>Hazard Ratio</a:t>
          </a:r>
        </a:p>
        <a:p xmlns:a="http://schemas.openxmlformats.org/drawingml/2006/main">
          <a:pPr algn="ctr"/>
          <a:r>
            <a:rPr lang="en-CA" sz="1300" b="1"/>
            <a:t>1.61</a:t>
          </a:r>
        </a:p>
      </cdr:txBody>
    </cdr:sp>
  </cdr:relSizeAnchor>
  <cdr:relSizeAnchor xmlns:cdr="http://schemas.openxmlformats.org/drawingml/2006/chartDrawing">
    <cdr:from>
      <cdr:x>0.43707</cdr:x>
      <cdr:y>0.53545</cdr:y>
    </cdr:from>
    <cdr:to>
      <cdr:x>0.63503</cdr:x>
      <cdr:y>0.83861</cdr:y>
    </cdr:to>
    <cdr:sp macro="" textlink="">
      <cdr:nvSpPr>
        <cdr:cNvPr id="3" name="Text Box 2"/>
        <cdr:cNvSpPr txBox="1"/>
      </cdr:nvSpPr>
      <cdr:spPr>
        <a:xfrm xmlns:a="http://schemas.openxmlformats.org/drawingml/2006/main">
          <a:off x="2018805" y="1615044"/>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n-CA" sz="1300" b="1"/>
            <a:t>Hazard Ratio</a:t>
          </a:r>
        </a:p>
        <a:p xmlns:a="http://schemas.openxmlformats.org/drawingml/2006/main">
          <a:pPr algn="ctr"/>
          <a:r>
            <a:rPr lang="en-CA" sz="1300" b="1"/>
            <a:t>1.34</a:t>
          </a:r>
        </a:p>
      </cdr:txBody>
    </cdr:sp>
  </cdr:relSizeAnchor>
  <cdr:relSizeAnchor xmlns:cdr="http://schemas.openxmlformats.org/drawingml/2006/chartDrawing">
    <cdr:from>
      <cdr:x>0.72759</cdr:x>
      <cdr:y>0.57728</cdr:y>
    </cdr:from>
    <cdr:to>
      <cdr:x>0.92555</cdr:x>
      <cdr:y>0.77483</cdr:y>
    </cdr:to>
    <cdr:sp macro="" textlink="">
      <cdr:nvSpPr>
        <cdr:cNvPr id="4" name="Text Box 3"/>
        <cdr:cNvSpPr txBox="1"/>
      </cdr:nvSpPr>
      <cdr:spPr>
        <a:xfrm xmlns:a="http://schemas.openxmlformats.org/drawingml/2006/main">
          <a:off x="3360731" y="1656172"/>
          <a:ext cx="914375" cy="566766"/>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n-CA" sz="1300" b="1"/>
            <a:t>Hazard Ratio</a:t>
          </a:r>
        </a:p>
        <a:p xmlns:a="http://schemas.openxmlformats.org/drawingml/2006/main">
          <a:pPr algn="ctr"/>
          <a:r>
            <a:rPr lang="en-CA" sz="1300" b="1"/>
            <a:t>0.99</a:t>
          </a:r>
        </a:p>
      </cdr:txBody>
    </cdr:sp>
  </cdr:relSizeAnchor>
</c:userShapes>
</file>

<file path=word/drawings/drawing11.xml><?xml version="1.0" encoding="utf-8"?>
<c:userShapes xmlns:c="http://schemas.openxmlformats.org/drawingml/2006/chart">
  <cdr:relSizeAnchor xmlns:cdr="http://schemas.openxmlformats.org/drawingml/2006/chartDrawing">
    <cdr:from>
      <cdr:x>0.1511</cdr:x>
      <cdr:y>0.32504</cdr:y>
    </cdr:from>
    <cdr:to>
      <cdr:x>0.35441</cdr:x>
      <cdr:y>0.47506</cdr:y>
    </cdr:to>
    <cdr:sp macro="" textlink="">
      <cdr:nvSpPr>
        <cdr:cNvPr id="2" name="Text Box 1"/>
        <cdr:cNvSpPr txBox="1"/>
      </cdr:nvSpPr>
      <cdr:spPr>
        <a:xfrm xmlns:a="http://schemas.openxmlformats.org/drawingml/2006/main">
          <a:off x="679622" y="1124464"/>
          <a:ext cx="914400" cy="518984"/>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n-CA" sz="1300" b="1"/>
            <a:t>Hazard</a:t>
          </a:r>
          <a:r>
            <a:rPr lang="en-CA" sz="1300" b="1" baseline="0"/>
            <a:t> Ratio </a:t>
          </a:r>
        </a:p>
        <a:p xmlns:a="http://schemas.openxmlformats.org/drawingml/2006/main">
          <a:pPr algn="ctr"/>
          <a:r>
            <a:rPr lang="en-CA" sz="1300" b="1" baseline="0"/>
            <a:t>1.77</a:t>
          </a:r>
          <a:endParaRPr lang="en-CA" sz="1300" b="1"/>
        </a:p>
      </cdr:txBody>
    </cdr:sp>
  </cdr:relSizeAnchor>
  <cdr:relSizeAnchor xmlns:cdr="http://schemas.openxmlformats.org/drawingml/2006/chartDrawing">
    <cdr:from>
      <cdr:x>0.42309</cdr:x>
      <cdr:y>0.52506</cdr:y>
    </cdr:from>
    <cdr:to>
      <cdr:x>0.65662</cdr:x>
      <cdr:y>0.69294</cdr:y>
    </cdr:to>
    <cdr:sp macro="" textlink="">
      <cdr:nvSpPr>
        <cdr:cNvPr id="3" name="Text Box 2"/>
        <cdr:cNvSpPr txBox="1"/>
      </cdr:nvSpPr>
      <cdr:spPr>
        <a:xfrm xmlns:a="http://schemas.openxmlformats.org/drawingml/2006/main">
          <a:off x="1902941" y="1816443"/>
          <a:ext cx="1050323" cy="58076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n-CA" sz="1300" b="1"/>
            <a:t>Hazard Ratio</a:t>
          </a:r>
        </a:p>
        <a:p xmlns:a="http://schemas.openxmlformats.org/drawingml/2006/main">
          <a:pPr algn="ctr"/>
          <a:r>
            <a:rPr lang="en-CA" sz="1300" b="1"/>
            <a:t>1.14</a:t>
          </a:r>
        </a:p>
      </cdr:txBody>
    </cdr:sp>
  </cdr:relSizeAnchor>
  <cdr:relSizeAnchor xmlns:cdr="http://schemas.openxmlformats.org/drawingml/2006/chartDrawing">
    <cdr:from>
      <cdr:x>0.7198</cdr:x>
      <cdr:y>0.67151</cdr:y>
    </cdr:from>
    <cdr:to>
      <cdr:x>0.92311</cdr:x>
      <cdr:y>0.82867</cdr:y>
    </cdr:to>
    <cdr:sp macro="" textlink="">
      <cdr:nvSpPr>
        <cdr:cNvPr id="4" name="Text Box 3"/>
        <cdr:cNvSpPr txBox="1"/>
      </cdr:nvSpPr>
      <cdr:spPr>
        <a:xfrm xmlns:a="http://schemas.openxmlformats.org/drawingml/2006/main">
          <a:off x="3237470" y="2323070"/>
          <a:ext cx="914400" cy="54369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n-CA" sz="1300" b="1"/>
            <a:t>Hazard Ratio</a:t>
          </a:r>
        </a:p>
        <a:p xmlns:a="http://schemas.openxmlformats.org/drawingml/2006/main">
          <a:pPr algn="ctr"/>
          <a:r>
            <a:rPr lang="en-CA" sz="1300" b="1"/>
            <a:t>0.99</a:t>
          </a:r>
        </a:p>
      </cdr:txBody>
    </cdr:sp>
  </cdr:relSizeAnchor>
</c:userShapes>
</file>

<file path=word/drawings/drawing12.xml><?xml version="1.0" encoding="utf-8"?>
<c:userShapes xmlns:c="http://schemas.openxmlformats.org/drawingml/2006/chart">
  <cdr:relSizeAnchor xmlns:cdr="http://schemas.openxmlformats.org/drawingml/2006/chartDrawing">
    <cdr:from>
      <cdr:x>0.144</cdr:x>
      <cdr:y>0.32502</cdr:y>
    </cdr:from>
    <cdr:to>
      <cdr:x>0.35083</cdr:x>
      <cdr:y>0.48218</cdr:y>
    </cdr:to>
    <cdr:sp macro="" textlink="">
      <cdr:nvSpPr>
        <cdr:cNvPr id="2" name="Text Box 1"/>
        <cdr:cNvSpPr txBox="1"/>
      </cdr:nvSpPr>
      <cdr:spPr>
        <a:xfrm xmlns:a="http://schemas.openxmlformats.org/drawingml/2006/main">
          <a:off x="653141" y="1080654"/>
          <a:ext cx="938151" cy="52251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n-CA" sz="1300" b="1"/>
            <a:t>Hazard Ratio</a:t>
          </a:r>
        </a:p>
        <a:p xmlns:a="http://schemas.openxmlformats.org/drawingml/2006/main">
          <a:pPr algn="ctr"/>
          <a:r>
            <a:rPr lang="en-CA" sz="1300" b="1"/>
            <a:t>1.60</a:t>
          </a:r>
        </a:p>
      </cdr:txBody>
    </cdr:sp>
  </cdr:relSizeAnchor>
  <cdr:relSizeAnchor xmlns:cdr="http://schemas.openxmlformats.org/drawingml/2006/chartDrawing">
    <cdr:from>
      <cdr:x>0.43775</cdr:x>
      <cdr:y>0.49654</cdr:y>
    </cdr:from>
    <cdr:to>
      <cdr:x>0.63934</cdr:x>
      <cdr:y>0.68902</cdr:y>
    </cdr:to>
    <cdr:sp macro="" textlink="">
      <cdr:nvSpPr>
        <cdr:cNvPr id="3" name="Text Box 2"/>
        <cdr:cNvSpPr txBox="1"/>
      </cdr:nvSpPr>
      <cdr:spPr>
        <a:xfrm xmlns:a="http://schemas.openxmlformats.org/drawingml/2006/main">
          <a:off x="1985530" y="1567673"/>
          <a:ext cx="914400" cy="60772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n-CA" sz="1300" b="1"/>
            <a:t>Hazard Ratio</a:t>
          </a:r>
        </a:p>
        <a:p xmlns:a="http://schemas.openxmlformats.org/drawingml/2006/main">
          <a:pPr algn="ctr"/>
          <a:r>
            <a:rPr lang="en-CA" sz="1300" b="1"/>
            <a:t>1.06</a:t>
          </a:r>
        </a:p>
      </cdr:txBody>
    </cdr:sp>
  </cdr:relSizeAnchor>
  <cdr:relSizeAnchor xmlns:cdr="http://schemas.openxmlformats.org/drawingml/2006/chartDrawing">
    <cdr:from>
      <cdr:x>0.72285</cdr:x>
      <cdr:y>0.61579</cdr:y>
    </cdr:from>
    <cdr:to>
      <cdr:x>0.92445</cdr:x>
      <cdr:y>0.77652</cdr:y>
    </cdr:to>
    <cdr:sp macro="" textlink="">
      <cdr:nvSpPr>
        <cdr:cNvPr id="4" name="Text Box 3"/>
        <cdr:cNvSpPr txBox="1"/>
      </cdr:nvSpPr>
      <cdr:spPr>
        <a:xfrm xmlns:a="http://schemas.openxmlformats.org/drawingml/2006/main">
          <a:off x="3278710" y="1944193"/>
          <a:ext cx="914400" cy="507446"/>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n-CA" sz="1300" b="1"/>
            <a:t>Hazard</a:t>
          </a:r>
          <a:r>
            <a:rPr lang="en-CA" sz="1300" b="1" baseline="0"/>
            <a:t> Ratio</a:t>
          </a:r>
        </a:p>
        <a:p xmlns:a="http://schemas.openxmlformats.org/drawingml/2006/main">
          <a:pPr algn="ctr"/>
          <a:r>
            <a:rPr lang="en-CA" sz="1300" b="1" baseline="0"/>
            <a:t>0.99</a:t>
          </a:r>
          <a:endParaRPr lang="en-CA" sz="1300" b="1"/>
        </a:p>
      </cdr:txBody>
    </cdr:sp>
  </cdr:relSizeAnchor>
</c:userShapes>
</file>

<file path=word/drawings/drawing13.xml><?xml version="1.0" encoding="utf-8"?>
<c:userShapes xmlns:c="http://schemas.openxmlformats.org/drawingml/2006/chart">
  <cdr:relSizeAnchor xmlns:cdr="http://schemas.openxmlformats.org/drawingml/2006/chartDrawing">
    <cdr:from>
      <cdr:x>0.15034</cdr:x>
      <cdr:y>0.28475</cdr:y>
    </cdr:from>
    <cdr:to>
      <cdr:x>0.35413</cdr:x>
      <cdr:y>0.46386</cdr:y>
    </cdr:to>
    <cdr:sp macro="" textlink="">
      <cdr:nvSpPr>
        <cdr:cNvPr id="2" name="Text Box 1"/>
        <cdr:cNvSpPr txBox="1"/>
      </cdr:nvSpPr>
      <cdr:spPr>
        <a:xfrm xmlns:a="http://schemas.openxmlformats.org/drawingml/2006/main">
          <a:off x="674557" y="929390"/>
          <a:ext cx="914400" cy="584616"/>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n-CA" sz="1300" b="1"/>
            <a:t>Hazard Ratio</a:t>
          </a:r>
        </a:p>
        <a:p xmlns:a="http://schemas.openxmlformats.org/drawingml/2006/main">
          <a:pPr algn="ctr"/>
          <a:r>
            <a:rPr lang="en-CA" sz="1300" b="1"/>
            <a:t>1.77</a:t>
          </a:r>
        </a:p>
      </cdr:txBody>
    </cdr:sp>
  </cdr:relSizeAnchor>
  <cdr:relSizeAnchor xmlns:cdr="http://schemas.openxmlformats.org/drawingml/2006/chartDrawing">
    <cdr:from>
      <cdr:x>0.43765</cdr:x>
      <cdr:y>0.50979</cdr:y>
    </cdr:from>
    <cdr:to>
      <cdr:x>0.64145</cdr:x>
      <cdr:y>0.68431</cdr:y>
    </cdr:to>
    <cdr:sp macro="" textlink="">
      <cdr:nvSpPr>
        <cdr:cNvPr id="3" name="Text Box 2"/>
        <cdr:cNvSpPr txBox="1"/>
      </cdr:nvSpPr>
      <cdr:spPr>
        <a:xfrm xmlns:a="http://schemas.openxmlformats.org/drawingml/2006/main">
          <a:off x="1963711" y="1663908"/>
          <a:ext cx="914400" cy="569626"/>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n-CA" sz="1300" b="1"/>
            <a:t>Hazard Ratio</a:t>
          </a:r>
        </a:p>
        <a:p xmlns:a="http://schemas.openxmlformats.org/drawingml/2006/main">
          <a:pPr algn="ctr"/>
          <a:r>
            <a:rPr lang="en-CA" sz="1300" b="1"/>
            <a:t>1.48</a:t>
          </a:r>
        </a:p>
      </cdr:txBody>
    </cdr:sp>
  </cdr:relSizeAnchor>
  <cdr:relSizeAnchor xmlns:cdr="http://schemas.openxmlformats.org/drawingml/2006/chartDrawing">
    <cdr:from>
      <cdr:x>0.72703</cdr:x>
      <cdr:y>0.64811</cdr:y>
    </cdr:from>
    <cdr:to>
      <cdr:x>0.93082</cdr:x>
      <cdr:y>0.79967</cdr:y>
    </cdr:to>
    <cdr:sp macro="" textlink="">
      <cdr:nvSpPr>
        <cdr:cNvPr id="4" name="Text Box 3"/>
        <cdr:cNvSpPr txBox="1"/>
      </cdr:nvSpPr>
      <cdr:spPr>
        <a:xfrm xmlns:a="http://schemas.openxmlformats.org/drawingml/2006/main">
          <a:off x="3262115" y="2115368"/>
          <a:ext cx="914400" cy="4946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n-CA" sz="1300" b="1"/>
            <a:t>Hazard Ratio</a:t>
          </a:r>
        </a:p>
        <a:p xmlns:a="http://schemas.openxmlformats.org/drawingml/2006/main">
          <a:pPr algn="ctr"/>
          <a:r>
            <a:rPr lang="en-CA" sz="1300" b="1"/>
            <a:t>0.98</a:t>
          </a:r>
        </a:p>
      </cdr:txBody>
    </cdr:sp>
  </cdr:relSizeAnchor>
</c:userShapes>
</file>

<file path=word/drawings/drawing14.xml><?xml version="1.0" encoding="utf-8"?>
<c:userShapes xmlns:c="http://schemas.openxmlformats.org/drawingml/2006/chart">
  <cdr:relSizeAnchor xmlns:cdr="http://schemas.openxmlformats.org/drawingml/2006/chartDrawing">
    <cdr:from>
      <cdr:x>0.14432</cdr:x>
      <cdr:y>0.29634</cdr:y>
    </cdr:from>
    <cdr:to>
      <cdr:x>0.35015</cdr:x>
      <cdr:y>0.46612</cdr:y>
    </cdr:to>
    <cdr:sp macro="" textlink="">
      <cdr:nvSpPr>
        <cdr:cNvPr id="2" name="Text Box 1"/>
        <cdr:cNvSpPr txBox="1"/>
      </cdr:nvSpPr>
      <cdr:spPr>
        <a:xfrm xmlns:a="http://schemas.openxmlformats.org/drawingml/2006/main">
          <a:off x="641130" y="1008994"/>
          <a:ext cx="914400" cy="57806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n-CA" sz="1300" b="1"/>
            <a:t>Hazard Ratio</a:t>
          </a:r>
        </a:p>
        <a:p xmlns:a="http://schemas.openxmlformats.org/drawingml/2006/main">
          <a:pPr algn="ctr"/>
          <a:r>
            <a:rPr lang="en-CA" sz="1300" b="1"/>
            <a:t>1.79</a:t>
          </a:r>
        </a:p>
      </cdr:txBody>
    </cdr:sp>
  </cdr:relSizeAnchor>
  <cdr:relSizeAnchor xmlns:cdr="http://schemas.openxmlformats.org/drawingml/2006/chartDrawing">
    <cdr:from>
      <cdr:x>0.43059</cdr:x>
      <cdr:y>0.49698</cdr:y>
    </cdr:from>
    <cdr:to>
      <cdr:x>0.63642</cdr:x>
      <cdr:y>0.64824</cdr:y>
    </cdr:to>
    <cdr:sp macro="" textlink="">
      <cdr:nvSpPr>
        <cdr:cNvPr id="3" name="Text Box 2"/>
        <cdr:cNvSpPr txBox="1"/>
      </cdr:nvSpPr>
      <cdr:spPr>
        <a:xfrm xmlns:a="http://schemas.openxmlformats.org/drawingml/2006/main">
          <a:off x="1912883" y="1692166"/>
          <a:ext cx="914400" cy="515007"/>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n-CA" sz="1300" b="1"/>
            <a:t>Hazard Ratio</a:t>
          </a:r>
        </a:p>
        <a:p xmlns:a="http://schemas.openxmlformats.org/drawingml/2006/main">
          <a:pPr algn="ctr"/>
          <a:r>
            <a:rPr lang="en-CA" sz="1300" b="1"/>
            <a:t>1.54</a:t>
          </a:r>
        </a:p>
      </cdr:txBody>
    </cdr:sp>
  </cdr:relSizeAnchor>
  <cdr:relSizeAnchor xmlns:cdr="http://schemas.openxmlformats.org/drawingml/2006/chartDrawing">
    <cdr:from>
      <cdr:x>0.72396</cdr:x>
      <cdr:y>0.66676</cdr:y>
    </cdr:from>
    <cdr:to>
      <cdr:x>0.92979</cdr:x>
      <cdr:y>0.81802</cdr:y>
    </cdr:to>
    <cdr:sp macro="" textlink="">
      <cdr:nvSpPr>
        <cdr:cNvPr id="4" name="Text Box 3"/>
        <cdr:cNvSpPr txBox="1"/>
      </cdr:nvSpPr>
      <cdr:spPr>
        <a:xfrm xmlns:a="http://schemas.openxmlformats.org/drawingml/2006/main">
          <a:off x="3216166" y="2270234"/>
          <a:ext cx="914400" cy="515007"/>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n-CA" sz="1300" b="1"/>
            <a:t>Hazard Ratio</a:t>
          </a:r>
        </a:p>
        <a:p xmlns:a="http://schemas.openxmlformats.org/drawingml/2006/main">
          <a:pPr algn="ctr"/>
          <a:r>
            <a:rPr lang="en-CA" sz="1300" b="1"/>
            <a:t>0.99</a:t>
          </a:r>
        </a:p>
      </cdr:txBody>
    </cdr:sp>
  </cdr:relSizeAnchor>
</c:userShapes>
</file>

<file path=word/drawings/drawing2.xml><?xml version="1.0" encoding="utf-8"?>
<c:userShapes xmlns:c="http://schemas.openxmlformats.org/drawingml/2006/chart">
  <cdr:relSizeAnchor xmlns:cdr="http://schemas.openxmlformats.org/drawingml/2006/chartDrawing">
    <cdr:from>
      <cdr:x>0.08146</cdr:x>
      <cdr:y>0.51024</cdr:y>
    </cdr:from>
    <cdr:to>
      <cdr:x>1</cdr:x>
      <cdr:y>0.58537</cdr:y>
    </cdr:to>
    <cdr:sp macro="" textlink="">
      <cdr:nvSpPr>
        <cdr:cNvPr id="2" name="TextBox 1"/>
        <cdr:cNvSpPr txBox="1"/>
      </cdr:nvSpPr>
      <cdr:spPr>
        <a:xfrm xmlns:a="http://schemas.openxmlformats.org/drawingml/2006/main">
          <a:off x="315690" y="1531883"/>
          <a:ext cx="3559715" cy="22556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CA" sz="1400" dirty="0" smtClean="0"/>
            <a:t> 0         75        150      225    </a:t>
          </a:r>
          <a:r>
            <a:rPr lang="en-CA" sz="1400" baseline="0" dirty="0" smtClean="0"/>
            <a:t> </a:t>
          </a:r>
          <a:r>
            <a:rPr lang="en-CA" sz="1400" dirty="0" smtClean="0"/>
            <a:t> 300     </a:t>
          </a:r>
          <a:r>
            <a:rPr lang="en-CA" sz="1400" baseline="0" dirty="0" smtClean="0"/>
            <a:t> </a:t>
          </a:r>
          <a:r>
            <a:rPr lang="en-CA" sz="1400" dirty="0" smtClean="0"/>
            <a:t>375</a:t>
          </a:r>
          <a:r>
            <a:rPr lang="en-CA" sz="1400" baseline="0" dirty="0" smtClean="0"/>
            <a:t>      450</a:t>
          </a:r>
          <a:endParaRPr lang="en-CA" sz="1400" dirty="0"/>
        </a:p>
      </cdr:txBody>
    </cdr:sp>
  </cdr:relSizeAnchor>
</c:userShapes>
</file>

<file path=word/drawings/drawing3.xml><?xml version="1.0" encoding="utf-8"?>
<c:userShapes xmlns:c="http://schemas.openxmlformats.org/drawingml/2006/chart">
  <cdr:relSizeAnchor xmlns:cdr="http://schemas.openxmlformats.org/drawingml/2006/chartDrawing">
    <cdr:from>
      <cdr:x>0.72813</cdr:x>
      <cdr:y>0.69188</cdr:y>
    </cdr:from>
    <cdr:to>
      <cdr:x>0.93092</cdr:x>
      <cdr:y>0.83249</cdr:y>
    </cdr:to>
    <cdr:pic>
      <cdr:nvPicPr>
        <cdr:cNvPr id="3" name="Picture 2"/>
        <cdr:cNvPicPr>
          <a:picLocks xmlns:a="http://schemas.openxmlformats.org/drawingml/2006/main" noChangeAspect="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a:off x="2976212" y="2475263"/>
          <a:ext cx="828915" cy="503043"/>
        </a:xfrm>
        <a:prstGeom xmlns:a="http://schemas.openxmlformats.org/drawingml/2006/main" prst="rect">
          <a:avLst/>
        </a:prstGeom>
      </cdr:spPr>
    </cdr:pic>
  </cdr:relSizeAnchor>
</c:userShapes>
</file>

<file path=word/drawings/drawing4.xml><?xml version="1.0" encoding="utf-8"?>
<c:userShapes xmlns:c="http://schemas.openxmlformats.org/drawingml/2006/chart">
  <cdr:relSizeAnchor xmlns:cdr="http://schemas.openxmlformats.org/drawingml/2006/chartDrawing">
    <cdr:from>
      <cdr:x>0.06838</cdr:x>
      <cdr:y>0.47409</cdr:y>
    </cdr:from>
    <cdr:to>
      <cdr:x>1</cdr:x>
      <cdr:y>0.54922</cdr:y>
    </cdr:to>
    <cdr:sp macro="" textlink="">
      <cdr:nvSpPr>
        <cdr:cNvPr id="2" name="TextBox 1"/>
        <cdr:cNvSpPr txBox="1"/>
      </cdr:nvSpPr>
      <cdr:spPr>
        <a:xfrm xmlns:a="http://schemas.openxmlformats.org/drawingml/2006/main">
          <a:off x="274205" y="1467593"/>
          <a:ext cx="3735820" cy="23257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CA" sz="1400" dirty="0" smtClean="0"/>
            <a:t>   0                125             250             375</a:t>
          </a:r>
          <a:r>
            <a:rPr lang="en-CA" sz="1400" baseline="0" dirty="0" smtClean="0"/>
            <a:t>             500</a:t>
          </a:r>
          <a:endParaRPr lang="en-CA" sz="1400" dirty="0"/>
        </a:p>
      </cdr:txBody>
    </cdr:sp>
  </cdr:relSizeAnchor>
  <cdr:relSizeAnchor xmlns:cdr="http://schemas.openxmlformats.org/drawingml/2006/chartDrawing">
    <cdr:from>
      <cdr:x>0.26876</cdr:x>
      <cdr:y>0.37775</cdr:y>
    </cdr:from>
    <cdr:to>
      <cdr:x>0.75347</cdr:x>
      <cdr:y>0.47837</cdr:y>
    </cdr:to>
    <cdr:sp macro="" textlink="">
      <cdr:nvSpPr>
        <cdr:cNvPr id="3" name="TextBox 3"/>
        <cdr:cNvSpPr txBox="1"/>
      </cdr:nvSpPr>
      <cdr:spPr>
        <a:xfrm xmlns:a="http://schemas.openxmlformats.org/drawingml/2006/main">
          <a:off x="1077715" y="1169372"/>
          <a:ext cx="1943737" cy="311496"/>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xmlns:a="http://schemas.openxmlformats.org/drawingml/2006/main">
          <a:r>
            <a:rPr lang="en-CA" sz="1400" b="1" dirty="0"/>
            <a:t>Number of BGCW Visits</a:t>
          </a:r>
        </a:p>
      </cdr:txBody>
    </cdr:sp>
  </cdr:relSizeAnchor>
</c:userShapes>
</file>

<file path=word/drawings/drawing5.xml><?xml version="1.0" encoding="utf-8"?>
<c:userShapes xmlns:c="http://schemas.openxmlformats.org/drawingml/2006/chart">
  <cdr:relSizeAnchor xmlns:cdr="http://schemas.openxmlformats.org/drawingml/2006/chartDrawing">
    <cdr:from>
      <cdr:x>0.75675</cdr:x>
      <cdr:y>0.66579</cdr:y>
    </cdr:from>
    <cdr:to>
      <cdr:x>0.95708</cdr:x>
      <cdr:y>0.81225</cdr:y>
    </cdr:to>
    <cdr:pic>
      <cdr:nvPicPr>
        <cdr:cNvPr id="2" name="Picture 1"/>
        <cdr:cNvPicPr>
          <a:picLocks xmlns:a="http://schemas.openxmlformats.org/drawingml/2006/main" noChangeAspect="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a:off x="2954829" y="2146852"/>
          <a:ext cx="782189" cy="472265"/>
        </a:xfrm>
        <a:prstGeom xmlns:a="http://schemas.openxmlformats.org/drawingml/2006/main" prst="rect">
          <a:avLst/>
        </a:prstGeom>
      </cdr:spPr>
    </cdr:pic>
  </cdr:relSizeAnchor>
</c:userShapes>
</file>

<file path=word/drawings/drawing6.xml><?xml version="1.0" encoding="utf-8"?>
<c:userShapes xmlns:c="http://schemas.openxmlformats.org/drawingml/2006/chart">
  <cdr:relSizeAnchor xmlns:cdr="http://schemas.openxmlformats.org/drawingml/2006/chartDrawing">
    <cdr:from>
      <cdr:x>0.31542</cdr:x>
      <cdr:y>0.5837</cdr:y>
    </cdr:from>
    <cdr:to>
      <cdr:x>0.80045</cdr:x>
      <cdr:y>0.68803</cdr:y>
    </cdr:to>
    <cdr:sp macro="" textlink="">
      <cdr:nvSpPr>
        <cdr:cNvPr id="2" name="TextBox 3"/>
        <cdr:cNvSpPr txBox="1"/>
      </cdr:nvSpPr>
      <cdr:spPr>
        <a:xfrm xmlns:a="http://schemas.openxmlformats.org/drawingml/2006/main">
          <a:off x="1264041" y="1742790"/>
          <a:ext cx="1943737" cy="311496"/>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CA" sz="1400" b="1" dirty="0"/>
            <a:t>Number of BGCW Visits</a:t>
          </a:r>
        </a:p>
      </cdr:txBody>
    </cdr:sp>
  </cdr:relSizeAnchor>
  <cdr:relSizeAnchor xmlns:cdr="http://schemas.openxmlformats.org/drawingml/2006/chartDrawing">
    <cdr:from>
      <cdr:x>0.20323</cdr:x>
      <cdr:y>0.42907</cdr:y>
    </cdr:from>
    <cdr:to>
      <cdr:x>0.93623</cdr:x>
      <cdr:y>0.43033</cdr:y>
    </cdr:to>
    <cdr:cxnSp macro="">
      <cdr:nvCxnSpPr>
        <cdr:cNvPr id="4" name="Straight Connector 3"/>
        <cdr:cNvCxnSpPr/>
      </cdr:nvCxnSpPr>
      <cdr:spPr>
        <a:xfrm xmlns:a="http://schemas.openxmlformats.org/drawingml/2006/main" flipV="1">
          <a:off x="814434" y="1281111"/>
          <a:ext cx="2937503" cy="3754"/>
        </a:xfrm>
        <a:prstGeom xmlns:a="http://schemas.openxmlformats.org/drawingml/2006/main" prst="line">
          <a:avLst/>
        </a:prstGeom>
        <a:ln xmlns:a="http://schemas.openxmlformats.org/drawingml/2006/main" w="9525">
          <a:solidFill>
            <a:schemeClr val="bg1">
              <a:lumMod val="85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7.xml><?xml version="1.0" encoding="utf-8"?>
<c:userShapes xmlns:c="http://schemas.openxmlformats.org/drawingml/2006/chart">
  <cdr:relSizeAnchor xmlns:cdr="http://schemas.openxmlformats.org/drawingml/2006/chartDrawing">
    <cdr:from>
      <cdr:x>0.74765</cdr:x>
      <cdr:y>0.02923</cdr:y>
    </cdr:from>
    <cdr:to>
      <cdr:x>0.94978</cdr:x>
      <cdr:y>0.17466</cdr:y>
    </cdr:to>
    <cdr:pic>
      <cdr:nvPicPr>
        <cdr:cNvPr id="2" name="Picture 1"/>
        <cdr:cNvPicPr>
          <a:picLocks xmlns:a="http://schemas.openxmlformats.org/drawingml/2006/main" noChangeAspect="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a:off x="2868019" y="93940"/>
          <a:ext cx="775377" cy="467377"/>
        </a:xfrm>
        <a:prstGeom xmlns:a="http://schemas.openxmlformats.org/drawingml/2006/main" prst="rect">
          <a:avLst/>
        </a:prstGeom>
      </cdr:spPr>
    </cdr:pic>
  </cdr:relSizeAnchor>
</c:userShapes>
</file>

<file path=word/drawings/drawing8.xml><?xml version="1.0" encoding="utf-8"?>
<c:userShapes xmlns:c="http://schemas.openxmlformats.org/drawingml/2006/chart">
  <cdr:relSizeAnchor xmlns:cdr="http://schemas.openxmlformats.org/drawingml/2006/chartDrawing">
    <cdr:from>
      <cdr:x>0.75908</cdr:x>
      <cdr:y>0.04544</cdr:y>
    </cdr:from>
    <cdr:to>
      <cdr:x>0.9518</cdr:x>
      <cdr:y>0.20101</cdr:y>
    </cdr:to>
    <cdr:pic>
      <cdr:nvPicPr>
        <cdr:cNvPr id="2" name="Picture 1"/>
        <cdr:cNvPicPr>
          <a:picLocks xmlns:a="http://schemas.openxmlformats.org/drawingml/2006/main" noChangeAspect="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a:off x="3054037" y="136509"/>
          <a:ext cx="775377" cy="467377"/>
        </a:xfrm>
        <a:prstGeom xmlns:a="http://schemas.openxmlformats.org/drawingml/2006/main" prst="rect">
          <a:avLst/>
        </a:prstGeom>
      </cdr:spPr>
    </cdr:pic>
  </cdr:relSizeAnchor>
</c:userShapes>
</file>

<file path=word/drawings/drawing9.xml><?xml version="1.0" encoding="utf-8"?>
<c:userShapes xmlns:c="http://schemas.openxmlformats.org/drawingml/2006/chart">
  <cdr:relSizeAnchor xmlns:cdr="http://schemas.openxmlformats.org/drawingml/2006/chartDrawing">
    <cdr:from>
      <cdr:x>0.71089</cdr:x>
      <cdr:y>0.07152</cdr:y>
    </cdr:from>
    <cdr:to>
      <cdr:x>0.9327</cdr:x>
      <cdr:y>0.23548</cdr:y>
    </cdr:to>
    <cdr:pic>
      <cdr:nvPicPr>
        <cdr:cNvPr id="2" name="Picture 1"/>
        <cdr:cNvPicPr>
          <a:picLocks xmlns:a="http://schemas.openxmlformats.org/drawingml/2006/main" noChangeAspect="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a:off x="2485048" y="203860"/>
          <a:ext cx="775377" cy="467377"/>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BD3E4D-31E7-4785-9E14-69FEE1D8D7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0</Pages>
  <Words>15348</Words>
  <Characters>87490</Characters>
  <Application>Microsoft Office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Enn</dc:creator>
  <cp:keywords/>
  <dc:description/>
  <cp:lastModifiedBy>Jennifer Enns</cp:lastModifiedBy>
  <cp:revision>3</cp:revision>
  <cp:lastPrinted>2020-01-20T20:48:00Z</cp:lastPrinted>
  <dcterms:created xsi:type="dcterms:W3CDTF">2020-01-20T20:48:00Z</dcterms:created>
  <dcterms:modified xsi:type="dcterms:W3CDTF">2020-01-27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s://csl.mendeley.com/styles/498022351/vancouver-squarebrackets</vt:lpwstr>
  </property>
  <property fmtid="{D5CDD505-2E9C-101B-9397-08002B2CF9AE}" pid="21" name="Mendeley Recent Style Name 9_1">
    <vt:lpwstr>Vancouver - square brackets</vt:lpwstr>
  </property>
  <property fmtid="{D5CDD505-2E9C-101B-9397-08002B2CF9AE}" pid="22" name="Mendeley Citation Style_1">
    <vt:lpwstr>http://www.zotero.org/styles/american-medical-association</vt:lpwstr>
  </property>
  <property fmtid="{D5CDD505-2E9C-101B-9397-08002B2CF9AE}" pid="23" name="Mendeley Document_1">
    <vt:lpwstr>True</vt:lpwstr>
  </property>
  <property fmtid="{D5CDD505-2E9C-101B-9397-08002B2CF9AE}" pid="24" name="Mendeley Unique User Id_1">
    <vt:lpwstr>79f9bfc7-1788-3b4e-806a-3a336f1f4147</vt:lpwstr>
  </property>
</Properties>
</file>